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FB83F1" w14:textId="2154870F" w:rsidR="005D10ED" w:rsidRDefault="00152E7D" w:rsidP="00152E7D">
      <w:pPr>
        <w:spacing w:after="0" w:line="360" w:lineRule="auto"/>
        <w:rPr>
          <w:b/>
        </w:rPr>
      </w:pPr>
      <w:r>
        <w:rPr>
          <w:b/>
        </w:rPr>
        <w:t xml:space="preserve">Title: </w:t>
      </w:r>
      <w:r w:rsidR="005D10ED" w:rsidRPr="001216BC">
        <w:rPr>
          <w:b/>
        </w:rPr>
        <w:t xml:space="preserve">Safety profile of rubella vaccine administered to pregnant women: a systematic review of </w:t>
      </w:r>
      <w:r w:rsidR="00B179F7">
        <w:rPr>
          <w:b/>
        </w:rPr>
        <w:t xml:space="preserve">pregnancy related </w:t>
      </w:r>
      <w:r w:rsidR="005D10ED" w:rsidRPr="001216BC">
        <w:rPr>
          <w:b/>
        </w:rPr>
        <w:t xml:space="preserve">adverse events </w:t>
      </w:r>
      <w:r w:rsidR="005D10ED">
        <w:rPr>
          <w:b/>
        </w:rPr>
        <w:t>following immunisation</w:t>
      </w:r>
      <w:r w:rsidR="00751071">
        <w:rPr>
          <w:b/>
        </w:rPr>
        <w:t>,</w:t>
      </w:r>
      <w:r w:rsidR="005D10ED">
        <w:rPr>
          <w:b/>
        </w:rPr>
        <w:t xml:space="preserve"> </w:t>
      </w:r>
      <w:r w:rsidR="00B179F7">
        <w:rPr>
          <w:b/>
        </w:rPr>
        <w:t xml:space="preserve">including congenital rubella syndrome and congenital rubella infection </w:t>
      </w:r>
      <w:r w:rsidR="005D10ED" w:rsidRPr="001216BC">
        <w:rPr>
          <w:b/>
        </w:rPr>
        <w:t>in the</w:t>
      </w:r>
      <w:r w:rsidR="00751071">
        <w:rPr>
          <w:b/>
        </w:rPr>
        <w:t xml:space="preserve"> </w:t>
      </w:r>
      <w:r w:rsidR="005D10ED" w:rsidRPr="001216BC">
        <w:rPr>
          <w:b/>
        </w:rPr>
        <w:t>foetus</w:t>
      </w:r>
      <w:r w:rsidR="005D10ED">
        <w:rPr>
          <w:b/>
        </w:rPr>
        <w:t xml:space="preserve"> or infant</w:t>
      </w:r>
    </w:p>
    <w:p w14:paraId="4F01AA90" w14:textId="77777777" w:rsidR="005D10ED" w:rsidRPr="00420797" w:rsidRDefault="005D10ED" w:rsidP="007B4D3B">
      <w:pPr>
        <w:spacing w:after="0" w:line="360" w:lineRule="auto"/>
        <w:rPr>
          <w:b/>
        </w:rPr>
      </w:pPr>
    </w:p>
    <w:p w14:paraId="0DF93360" w14:textId="77777777" w:rsidR="005D10ED" w:rsidRPr="0055792C" w:rsidRDefault="005D10ED" w:rsidP="007B4D3B">
      <w:pPr>
        <w:spacing w:line="360" w:lineRule="auto"/>
        <w:rPr>
          <w:lang w:val="de-DE"/>
        </w:rPr>
      </w:pPr>
      <w:r w:rsidRPr="0055792C">
        <w:rPr>
          <w:b/>
          <w:lang w:val="de-DE"/>
        </w:rPr>
        <w:t>Authors</w:t>
      </w:r>
    </w:p>
    <w:p w14:paraId="2C34B448" w14:textId="161B4F63" w:rsidR="005D10ED" w:rsidRPr="0055792C" w:rsidRDefault="005D10ED" w:rsidP="007B4D3B">
      <w:pPr>
        <w:spacing w:after="0" w:line="360" w:lineRule="auto"/>
        <w:rPr>
          <w:vertAlign w:val="superscript"/>
          <w:lang w:val="de-DE"/>
        </w:rPr>
      </w:pPr>
      <w:r w:rsidRPr="0055792C">
        <w:rPr>
          <w:lang w:val="de-DE"/>
        </w:rPr>
        <w:t>Punam Mangtani</w:t>
      </w:r>
      <w:r w:rsidR="002A3D7B" w:rsidRPr="0055792C">
        <w:rPr>
          <w:vertAlign w:val="superscript"/>
          <w:lang w:val="de-DE"/>
        </w:rPr>
        <w:t>1</w:t>
      </w:r>
      <w:r w:rsidR="005A1969">
        <w:rPr>
          <w:vertAlign w:val="superscript"/>
          <w:lang w:val="de-DE"/>
        </w:rPr>
        <w:t>*</w:t>
      </w:r>
      <w:r w:rsidRPr="0055792C">
        <w:rPr>
          <w:lang w:val="de-DE"/>
        </w:rPr>
        <w:t xml:space="preserve">, </w:t>
      </w:r>
      <w:r w:rsidR="00D50C30" w:rsidRPr="0055792C">
        <w:rPr>
          <w:lang w:val="de-DE"/>
        </w:rPr>
        <w:t>Stephen JW Evans</w:t>
      </w:r>
      <w:r w:rsidR="00D50C30" w:rsidRPr="0055792C">
        <w:rPr>
          <w:vertAlign w:val="superscript"/>
          <w:lang w:val="de-DE"/>
        </w:rPr>
        <w:t>1</w:t>
      </w:r>
      <w:r w:rsidR="00534B7E" w:rsidRPr="0055792C">
        <w:rPr>
          <w:lang w:val="de-DE"/>
        </w:rPr>
        <w:t xml:space="preserve">, </w:t>
      </w:r>
      <w:r w:rsidRPr="0055792C">
        <w:rPr>
          <w:lang w:val="de-DE"/>
        </w:rPr>
        <w:t>Berit Lange</w:t>
      </w:r>
      <w:r w:rsidR="002A3D7B" w:rsidRPr="0055792C">
        <w:rPr>
          <w:vertAlign w:val="superscript"/>
          <w:lang w:val="de-DE"/>
        </w:rPr>
        <w:t>1</w:t>
      </w:r>
      <w:r w:rsidR="007159B7">
        <w:rPr>
          <w:vertAlign w:val="superscript"/>
          <w:lang w:val="de-DE"/>
        </w:rPr>
        <w:t>,</w:t>
      </w:r>
      <w:r w:rsidR="00B7745A" w:rsidRPr="007159B7">
        <w:rPr>
          <w:vertAlign w:val="superscript"/>
          <w:lang w:val="de-DE"/>
        </w:rPr>
        <w:t>3</w:t>
      </w:r>
      <w:r w:rsidR="007159B7">
        <w:rPr>
          <w:vertAlign w:val="superscript"/>
          <w:lang w:val="de-DE"/>
        </w:rPr>
        <w:t>,</w:t>
      </w:r>
      <w:r w:rsidR="00B7745A" w:rsidRPr="007159B7">
        <w:rPr>
          <w:vertAlign w:val="superscript"/>
          <w:lang w:val="de-DE"/>
        </w:rPr>
        <w:t>4</w:t>
      </w:r>
      <w:r w:rsidRPr="0055792C">
        <w:rPr>
          <w:lang w:val="de-DE"/>
        </w:rPr>
        <w:t xml:space="preserve">, </w:t>
      </w:r>
      <w:r w:rsidR="002A3D7B" w:rsidRPr="00B91DC3">
        <w:rPr>
          <w:lang w:val="de-DE"/>
        </w:rPr>
        <w:t>Doris Oberle</w:t>
      </w:r>
      <w:r w:rsidR="002A3D7B">
        <w:rPr>
          <w:vertAlign w:val="superscript"/>
          <w:lang w:val="de-DE"/>
        </w:rPr>
        <w:t>2</w:t>
      </w:r>
      <w:r w:rsidR="002A3D7B">
        <w:rPr>
          <w:lang w:val="de-DE"/>
        </w:rPr>
        <w:t>,</w:t>
      </w:r>
      <w:r w:rsidR="002A3D7B" w:rsidRPr="0055792C">
        <w:rPr>
          <w:lang w:val="de-DE"/>
        </w:rPr>
        <w:t xml:space="preserve"> </w:t>
      </w:r>
      <w:r w:rsidRPr="0055792C">
        <w:rPr>
          <w:lang w:val="de-DE"/>
        </w:rPr>
        <w:t>Julianna Smith</w:t>
      </w:r>
      <w:r w:rsidR="002A3D7B" w:rsidRPr="0055792C">
        <w:rPr>
          <w:vertAlign w:val="superscript"/>
          <w:lang w:val="de-DE"/>
        </w:rPr>
        <w:t>1</w:t>
      </w:r>
      <w:r w:rsidRPr="0055792C">
        <w:rPr>
          <w:lang w:val="de-DE"/>
        </w:rPr>
        <w:t xml:space="preserve">, </w:t>
      </w:r>
      <w:r w:rsidR="002A3D7B" w:rsidRPr="00B91DC3">
        <w:rPr>
          <w:lang w:val="de-DE"/>
        </w:rPr>
        <w:t>Ursula Drechsel-Baeuerle</w:t>
      </w:r>
      <w:r w:rsidR="002A3D7B" w:rsidRPr="0055792C">
        <w:rPr>
          <w:vertAlign w:val="superscript"/>
          <w:lang w:val="de-DE"/>
        </w:rPr>
        <w:t>2</w:t>
      </w:r>
      <w:r w:rsidR="002A3D7B">
        <w:rPr>
          <w:lang w:val="de-DE"/>
        </w:rPr>
        <w:t xml:space="preserve">, </w:t>
      </w:r>
      <w:r w:rsidR="00D50C30" w:rsidRPr="00B91DC3">
        <w:rPr>
          <w:lang w:val="de-DE"/>
        </w:rPr>
        <w:t>Brigitte Keller-Stanislawski</w:t>
      </w:r>
      <w:r w:rsidR="00D50C30">
        <w:rPr>
          <w:vertAlign w:val="superscript"/>
          <w:lang w:val="de-DE"/>
        </w:rPr>
        <w:t xml:space="preserve">2 </w:t>
      </w:r>
    </w:p>
    <w:p w14:paraId="7CF4EFCA" w14:textId="69258714" w:rsidR="00F60F7A" w:rsidRDefault="00F60F7A" w:rsidP="007B4D3B">
      <w:pPr>
        <w:spacing w:after="0" w:line="360" w:lineRule="auto"/>
        <w:rPr>
          <w:sz w:val="28"/>
          <w:szCs w:val="28"/>
          <w:lang w:val="de-DE"/>
        </w:rPr>
      </w:pPr>
    </w:p>
    <w:p w14:paraId="5FBC0705" w14:textId="145FECFD" w:rsidR="005A1969" w:rsidRPr="00141161" w:rsidRDefault="005A1969" w:rsidP="007B4D3B">
      <w:pPr>
        <w:spacing w:after="0" w:line="360" w:lineRule="auto"/>
        <w:rPr>
          <w:lang w:val="en-US"/>
        </w:rPr>
      </w:pPr>
      <w:r w:rsidRPr="00141161">
        <w:rPr>
          <w:lang w:val="en-US"/>
        </w:rPr>
        <w:t xml:space="preserve">*corresponding author. Email </w:t>
      </w:r>
      <w:hyperlink r:id="rId8" w:history="1">
        <w:r w:rsidRPr="00141161">
          <w:rPr>
            <w:rStyle w:val="Hyperlink"/>
            <w:lang w:val="en-US"/>
          </w:rPr>
          <w:t>Punam.Mangtani@lshtm.ac.uk</w:t>
        </w:r>
      </w:hyperlink>
      <w:r w:rsidRPr="00141161">
        <w:rPr>
          <w:lang w:val="en-US"/>
        </w:rPr>
        <w:t xml:space="preserve"> </w:t>
      </w:r>
    </w:p>
    <w:p w14:paraId="5BA01D14" w14:textId="77777777" w:rsidR="005D10ED" w:rsidRPr="0055792C" w:rsidRDefault="002A3D7B" w:rsidP="007B4D3B">
      <w:pPr>
        <w:spacing w:line="360" w:lineRule="auto"/>
        <w:rPr>
          <w:lang w:val="en-US"/>
        </w:rPr>
      </w:pPr>
      <w:r w:rsidRPr="0055792C">
        <w:rPr>
          <w:vertAlign w:val="superscript"/>
          <w:lang w:val="en-US"/>
        </w:rPr>
        <w:t>1</w:t>
      </w:r>
      <w:r w:rsidRPr="0055792C">
        <w:rPr>
          <w:lang w:val="en-US"/>
        </w:rPr>
        <w:t>Faculty of Epidemiology and Population Health, London School of Hygiene and Tropical Medicine, Keppel Street, London WC1E  7HT, UK</w:t>
      </w:r>
    </w:p>
    <w:p w14:paraId="28887C7B" w14:textId="77777777" w:rsidR="002A3D7B" w:rsidRPr="0055792C" w:rsidRDefault="002A3D7B" w:rsidP="007B4D3B">
      <w:pPr>
        <w:spacing w:after="0" w:line="360" w:lineRule="auto"/>
        <w:rPr>
          <w:lang w:val="de-DE"/>
        </w:rPr>
      </w:pPr>
      <w:r w:rsidRPr="0055792C">
        <w:rPr>
          <w:vertAlign w:val="superscript"/>
          <w:lang w:val="de-DE"/>
        </w:rPr>
        <w:t>2</w:t>
      </w:r>
      <w:r w:rsidR="00F60F7A" w:rsidRPr="00F60F7A">
        <w:rPr>
          <w:b/>
          <w:bCs/>
          <w:sz w:val="20"/>
          <w:szCs w:val="20"/>
          <w:lang w:val="de-DE"/>
        </w:rPr>
        <w:t xml:space="preserve"> </w:t>
      </w:r>
      <w:r w:rsidR="00F60F7A" w:rsidRPr="00F60F7A">
        <w:rPr>
          <w:bCs/>
          <w:lang w:val="de-DE"/>
        </w:rPr>
        <w:t>Paul Ehrlich-Institut, Paul-Ehrlich-Straße 51-59, 63225 Langen, Germany</w:t>
      </w:r>
    </w:p>
    <w:p w14:paraId="7ED8E8AB" w14:textId="13E1E205" w:rsidR="00B7745A" w:rsidRPr="004934BC" w:rsidRDefault="00B7745A" w:rsidP="004934BC">
      <w:pPr>
        <w:spacing w:after="0" w:line="360" w:lineRule="auto"/>
      </w:pPr>
      <w:r w:rsidRPr="004934BC">
        <w:rPr>
          <w:vertAlign w:val="superscript"/>
        </w:rPr>
        <w:t>3</w:t>
      </w:r>
      <w:r w:rsidRPr="004934BC">
        <w:t xml:space="preserve"> Infectious Diseases, Department of Medicine II, Medical Center – University of Freiburg, Faculty of Medicine, University of Freiburg, Germany</w:t>
      </w:r>
    </w:p>
    <w:p w14:paraId="5BA8A26C" w14:textId="0A168945" w:rsidR="00B7745A" w:rsidRPr="004934BC" w:rsidRDefault="00B7745A" w:rsidP="004934BC">
      <w:pPr>
        <w:spacing w:after="0" w:line="360" w:lineRule="auto"/>
      </w:pPr>
      <w:r w:rsidRPr="004934BC">
        <w:rPr>
          <w:vertAlign w:val="superscript"/>
        </w:rPr>
        <w:t>4</w:t>
      </w:r>
      <w:r w:rsidRPr="004934BC">
        <w:t xml:space="preserve"> Department of Epidemiology, Helmholtz Centre for Infection Research (HZI), Braunschweig, Germany</w:t>
      </w:r>
    </w:p>
    <w:p w14:paraId="171C49F6" w14:textId="6262E8D9" w:rsidR="005A1969" w:rsidRPr="007159B7" w:rsidRDefault="005A1969">
      <w:pPr>
        <w:spacing w:after="0" w:line="240" w:lineRule="auto"/>
        <w:rPr>
          <w:b/>
          <w:sz w:val="28"/>
          <w:szCs w:val="28"/>
        </w:rPr>
      </w:pPr>
      <w:r w:rsidRPr="007159B7">
        <w:rPr>
          <w:b/>
          <w:sz w:val="28"/>
          <w:szCs w:val="28"/>
        </w:rPr>
        <w:br w:type="page"/>
      </w:r>
    </w:p>
    <w:p w14:paraId="387006F0" w14:textId="77777777" w:rsidR="00F60F7A" w:rsidRPr="007159B7" w:rsidRDefault="00F60F7A" w:rsidP="007B4D3B">
      <w:pPr>
        <w:spacing w:after="0" w:line="360" w:lineRule="auto"/>
        <w:rPr>
          <w:b/>
          <w:sz w:val="28"/>
          <w:szCs w:val="28"/>
        </w:rPr>
      </w:pPr>
    </w:p>
    <w:p w14:paraId="334E1C96" w14:textId="77777777" w:rsidR="005D10ED" w:rsidRPr="00D93D91" w:rsidRDefault="005D10ED" w:rsidP="007B4D3B">
      <w:pPr>
        <w:spacing w:after="0" w:line="360" w:lineRule="auto"/>
        <w:rPr>
          <w:b/>
          <w:sz w:val="28"/>
          <w:szCs w:val="28"/>
        </w:rPr>
      </w:pPr>
      <w:r w:rsidRPr="00D93D91">
        <w:rPr>
          <w:b/>
          <w:sz w:val="28"/>
          <w:szCs w:val="28"/>
        </w:rPr>
        <w:t xml:space="preserve">Abstract </w:t>
      </w:r>
    </w:p>
    <w:p w14:paraId="56AB8580" w14:textId="43274E97" w:rsidR="00171271" w:rsidRDefault="00234F77" w:rsidP="007B4D3B">
      <w:pPr>
        <w:spacing w:after="0" w:line="360" w:lineRule="auto"/>
      </w:pPr>
      <w:r w:rsidRPr="00C811CA">
        <w:rPr>
          <w:b/>
        </w:rPr>
        <w:t>Background:</w:t>
      </w:r>
      <w:r>
        <w:t xml:space="preserve"> </w:t>
      </w:r>
      <w:r w:rsidR="00943FD3">
        <w:t xml:space="preserve">Data on </w:t>
      </w:r>
      <w:r w:rsidR="003A751A">
        <w:t xml:space="preserve">the </w:t>
      </w:r>
      <w:r w:rsidR="00943FD3">
        <w:t xml:space="preserve">safety </w:t>
      </w:r>
      <w:r w:rsidR="005D10ED" w:rsidRPr="004F0B61">
        <w:t xml:space="preserve">of </w:t>
      </w:r>
      <w:r w:rsidR="005D10ED">
        <w:t xml:space="preserve">inadvertent rubella vaccination </w:t>
      </w:r>
      <w:r w:rsidR="005D10ED" w:rsidRPr="004F0B61">
        <w:t xml:space="preserve">in </w:t>
      </w:r>
      <w:r w:rsidR="005D10ED">
        <w:t xml:space="preserve">pregnancy </w:t>
      </w:r>
      <w:r w:rsidR="00943FD3">
        <w:t xml:space="preserve">is important for rubella vaccination programs </w:t>
      </w:r>
      <w:r w:rsidR="00B179F7">
        <w:t xml:space="preserve">aimed at </w:t>
      </w:r>
      <w:r w:rsidR="00943FD3">
        <w:t>prevent</w:t>
      </w:r>
      <w:r w:rsidR="00B179F7">
        <w:t>ing</w:t>
      </w:r>
      <w:r w:rsidR="00943FD3">
        <w:t xml:space="preserve"> congenital rubella syndrome</w:t>
      </w:r>
      <w:r w:rsidR="00721256">
        <w:t>.</w:t>
      </w:r>
      <w:r w:rsidR="00943FD3">
        <w:t xml:space="preserve"> </w:t>
      </w:r>
    </w:p>
    <w:p w14:paraId="0D2D65A1" w14:textId="3E1EFC13" w:rsidR="005D10ED" w:rsidRDefault="00C50AC2" w:rsidP="007B4D3B">
      <w:pPr>
        <w:spacing w:after="0" w:line="360" w:lineRule="auto"/>
      </w:pPr>
      <w:r w:rsidRPr="00C811CA">
        <w:rPr>
          <w:b/>
        </w:rPr>
        <w:t>Methods:</w:t>
      </w:r>
      <w:r>
        <w:t xml:space="preserve"> </w:t>
      </w:r>
      <w:r w:rsidR="00EE06E3">
        <w:t xml:space="preserve">The </w:t>
      </w:r>
      <w:r w:rsidR="005D10ED">
        <w:t xml:space="preserve">association between </w:t>
      </w:r>
      <w:r w:rsidR="00943FD3">
        <w:t xml:space="preserve">monovalent </w:t>
      </w:r>
      <w:r w:rsidR="005D10ED">
        <w:t xml:space="preserve">rubella or combination vaccinations in or shortly before pregnancy and </w:t>
      </w:r>
      <w:r w:rsidR="0055792C">
        <w:t xml:space="preserve">potential </w:t>
      </w:r>
      <w:r w:rsidR="005D10ED">
        <w:t>harm to the foetus</w:t>
      </w:r>
      <w:r w:rsidRPr="00C50AC2">
        <w:t xml:space="preserve"> </w:t>
      </w:r>
      <w:r w:rsidR="00EE06E3">
        <w:t xml:space="preserve">was examined </w:t>
      </w:r>
      <w:r>
        <w:t>by conducting a systematic review and meta-analys</w:t>
      </w:r>
      <w:r w:rsidR="00DF4F20">
        <w:t>i</w:t>
      </w:r>
      <w:r>
        <w:t xml:space="preserve">s </w:t>
      </w:r>
      <w:r w:rsidR="00DF4F20">
        <w:t>using fixed effect methods</w:t>
      </w:r>
      <w:r w:rsidR="003B2DAD">
        <w:t xml:space="preserve"> and simulation</w:t>
      </w:r>
      <w:r w:rsidR="00412A53">
        <w:t xml:space="preserve">. </w:t>
      </w:r>
      <w:r w:rsidR="00DF4F20">
        <w:t xml:space="preserve"> </w:t>
      </w:r>
    </w:p>
    <w:p w14:paraId="21A09B12" w14:textId="7764F5F7" w:rsidR="00AF280C" w:rsidRDefault="00C50AC2" w:rsidP="007B4D3B">
      <w:pPr>
        <w:spacing w:after="0" w:line="360" w:lineRule="auto"/>
      </w:pPr>
      <w:r w:rsidRPr="007F2A21">
        <w:rPr>
          <w:b/>
        </w:rPr>
        <w:t>Results:</w:t>
      </w:r>
      <w:r>
        <w:t xml:space="preserve"> </w:t>
      </w:r>
      <w:r w:rsidR="00EE06E3">
        <w:t xml:space="preserve">Four </w:t>
      </w:r>
      <w:r w:rsidR="006D7D05">
        <w:t xml:space="preserve">cohort studies of </w:t>
      </w:r>
      <w:r w:rsidR="00B06934">
        <w:t xml:space="preserve">inadvertently </w:t>
      </w:r>
      <w:r w:rsidR="006D7D05">
        <w:t>vaccinated and unvaccinated women</w:t>
      </w:r>
      <w:r w:rsidR="00EE06E3">
        <w:t xml:space="preserve"> were found</w:t>
      </w:r>
      <w:r w:rsidR="006D7D05">
        <w:t xml:space="preserve">, 15 cohorts of pregnant women </w:t>
      </w:r>
      <w:r w:rsidR="00DF4F20">
        <w:t xml:space="preserve">who were </w:t>
      </w:r>
      <w:r w:rsidR="006D7D05">
        <w:t xml:space="preserve">rubella susceptible at time of </w:t>
      </w:r>
      <w:r w:rsidR="00B06934">
        <w:t xml:space="preserve">inadvertent </w:t>
      </w:r>
      <w:r w:rsidR="006D7D05">
        <w:t>vaccination</w:t>
      </w:r>
      <w:r w:rsidR="00EE06E3">
        <w:t xml:space="preserve"> and</w:t>
      </w:r>
      <w:r w:rsidR="00DF4F20">
        <w:t xml:space="preserve"> </w:t>
      </w:r>
      <w:r w:rsidR="006D7D05">
        <w:t xml:space="preserve"> </w:t>
      </w:r>
      <w:r w:rsidR="00B06934">
        <w:t>9</w:t>
      </w:r>
      <w:r w:rsidR="00A318DA">
        <w:t xml:space="preserve"> </w:t>
      </w:r>
      <w:r w:rsidR="006B1B73">
        <w:t xml:space="preserve">cohort </w:t>
      </w:r>
      <w:r w:rsidR="006D7D05">
        <w:t xml:space="preserve">studies with no information on susceptibility </w:t>
      </w:r>
      <w:r w:rsidR="006B1B73">
        <w:t>and</w:t>
      </w:r>
      <w:r w:rsidR="006D7D05">
        <w:t xml:space="preserve"> case series.  No case of vaccine associated congenital rubella syndrome </w:t>
      </w:r>
      <w:r w:rsidR="006B1B73">
        <w:t xml:space="preserve">(CRS) </w:t>
      </w:r>
      <w:r w:rsidR="006D7D05">
        <w:t xml:space="preserve">was identified. </w:t>
      </w:r>
      <w:bookmarkStart w:id="0" w:name="_GoBack"/>
      <w:bookmarkEnd w:id="0"/>
      <w:r w:rsidR="001D3906">
        <w:t>C</w:t>
      </w:r>
      <w:r w:rsidR="00EE06E3">
        <w:t xml:space="preserve">ohort studies with an </w:t>
      </w:r>
      <w:r w:rsidR="00EE06E3" w:rsidRPr="007B4D3B">
        <w:t xml:space="preserve">unvaccinated </w:t>
      </w:r>
      <w:r w:rsidR="00EE06E3">
        <w:t xml:space="preserve">comparison </w:t>
      </w:r>
      <w:r w:rsidR="00EE06E3" w:rsidRPr="007B4D3B">
        <w:t>group</w:t>
      </w:r>
      <w:r w:rsidR="001D3906" w:rsidRPr="001D3906">
        <w:t xml:space="preserve"> </w:t>
      </w:r>
      <w:r w:rsidR="001D3906">
        <w:t>were limited</w:t>
      </w:r>
      <w:r w:rsidR="007D55C1">
        <w:t xml:space="preserve"> in number and size, and based on these o</w:t>
      </w:r>
      <w:r w:rsidR="001D3906">
        <w:t xml:space="preserve">nly </w:t>
      </w:r>
      <w:r w:rsidR="006D7D05">
        <w:t xml:space="preserve">a theoretical </w:t>
      </w:r>
      <w:r w:rsidR="002D1211">
        <w:t xml:space="preserve">additional </w:t>
      </w:r>
      <w:r w:rsidR="00C811CA">
        <w:t xml:space="preserve">risk </w:t>
      </w:r>
      <w:r w:rsidR="002D1211">
        <w:t xml:space="preserve">of </w:t>
      </w:r>
      <w:r w:rsidR="00C811CA">
        <w:t xml:space="preserve">6 or more cases of CRS </w:t>
      </w:r>
      <w:r w:rsidR="002D1211">
        <w:t>per 1000 vaccinated women (</w:t>
      </w:r>
      <w:r w:rsidR="001E36E8">
        <w:t xml:space="preserve">0% observed, </w:t>
      </w:r>
      <w:r w:rsidR="00532AD3">
        <w:t>upper 95% CI 0.6</w:t>
      </w:r>
      <w:r w:rsidR="00C811CA">
        <w:t>%</w:t>
      </w:r>
      <w:r w:rsidR="002D1211">
        <w:t>)</w:t>
      </w:r>
      <w:r w:rsidR="00C0405D">
        <w:t xml:space="preserve"> </w:t>
      </w:r>
      <w:r w:rsidR="007D55C1">
        <w:t xml:space="preserve">could be </w:t>
      </w:r>
      <w:r w:rsidR="00EE06E3">
        <w:t>excluded.  B</w:t>
      </w:r>
      <w:r w:rsidR="00EE06E3" w:rsidRPr="007B4D3B">
        <w:t>ased</w:t>
      </w:r>
      <w:r w:rsidR="00EE06E3">
        <w:t xml:space="preserve"> on cohorts of vaccinated rubella susceptible pregnant women</w:t>
      </w:r>
      <w:r w:rsidR="00EE06E3" w:rsidRPr="007B4D3B">
        <w:t xml:space="preserve"> </w:t>
      </w:r>
      <w:r w:rsidR="00C0405D" w:rsidRPr="007B4D3B">
        <w:t xml:space="preserve">a </w:t>
      </w:r>
      <w:r w:rsidR="003E59E2">
        <w:t xml:space="preserve">maximum </w:t>
      </w:r>
      <w:r w:rsidR="00C0405D" w:rsidRPr="007B4D3B">
        <w:t xml:space="preserve">theoretical risk of 1 CRS case in </w:t>
      </w:r>
      <w:r w:rsidR="000960F2">
        <w:t>1008</w:t>
      </w:r>
      <w:r w:rsidR="000960F2" w:rsidRPr="007B4D3B">
        <w:t xml:space="preserve"> </w:t>
      </w:r>
      <w:r w:rsidR="00C0405D" w:rsidRPr="007B4D3B">
        <w:t>vaccinated women (</w:t>
      </w:r>
      <w:r w:rsidR="001E36E8" w:rsidRPr="007B4D3B">
        <w:t xml:space="preserve">0% observed, </w:t>
      </w:r>
      <w:r w:rsidR="00C0405D" w:rsidRPr="007B4D3B">
        <w:t>upper 95% CI 0.</w:t>
      </w:r>
      <w:r w:rsidR="000960F2">
        <w:t>099</w:t>
      </w:r>
      <w:r w:rsidR="00C0405D" w:rsidRPr="007B4D3B">
        <w:t>%)</w:t>
      </w:r>
      <w:r w:rsidR="00EE06E3">
        <w:t xml:space="preserve"> was estimated</w:t>
      </w:r>
      <w:r w:rsidR="00C0405D">
        <w:t xml:space="preserve">.  </w:t>
      </w:r>
      <w:r w:rsidR="00634394">
        <w:t>A</w:t>
      </w:r>
      <w:r w:rsidR="00AF280C" w:rsidRPr="005B5B41">
        <w:t>symptomatic</w:t>
      </w:r>
      <w:r w:rsidR="00634394">
        <w:t xml:space="preserve"> </w:t>
      </w:r>
      <w:r w:rsidR="00AF280C" w:rsidRPr="005B5B41">
        <w:t xml:space="preserve">rubella </w:t>
      </w:r>
      <w:r w:rsidR="00634394">
        <w:t xml:space="preserve">vaccine virus </w:t>
      </w:r>
      <w:r w:rsidR="00AF280C" w:rsidRPr="005B5B41">
        <w:t xml:space="preserve">infection </w:t>
      </w:r>
      <w:r w:rsidR="00C0405D">
        <w:t xml:space="preserve">of the neonate </w:t>
      </w:r>
      <w:r w:rsidR="007F2A21">
        <w:t>was</w:t>
      </w:r>
      <w:r w:rsidR="0065752F">
        <w:t xml:space="preserve"> alsonoted </w:t>
      </w:r>
      <w:r w:rsidR="00532AD3">
        <w:t xml:space="preserve">(fixed effects </w:t>
      </w:r>
      <w:r w:rsidR="00FC6123">
        <w:t xml:space="preserve">estimate of </w:t>
      </w:r>
      <w:r w:rsidR="00532AD3">
        <w:t xml:space="preserve">risk </w:t>
      </w:r>
      <w:r w:rsidR="007B4D3B">
        <w:t xml:space="preserve">overall </w:t>
      </w:r>
      <w:r w:rsidR="00B079A0">
        <w:t>1.74</w:t>
      </w:r>
      <w:r w:rsidR="00AA4C77" w:rsidRPr="00AA4C77">
        <w:t xml:space="preserve">%, 95% CI </w:t>
      </w:r>
      <w:r w:rsidR="00B079A0">
        <w:t>1.21,2.28</w:t>
      </w:r>
      <w:r w:rsidR="00532AD3">
        <w:t>)</w:t>
      </w:r>
      <w:r w:rsidR="00634394">
        <w:t xml:space="preserve">. </w:t>
      </w:r>
    </w:p>
    <w:p w14:paraId="2969C341" w14:textId="77777777" w:rsidR="007F2A21" w:rsidRPr="007F2A21" w:rsidRDefault="007F2A21" w:rsidP="007B4D3B">
      <w:pPr>
        <w:widowControl w:val="0"/>
        <w:tabs>
          <w:tab w:val="left" w:pos="1500"/>
          <w:tab w:val="left" w:pos="3000"/>
        </w:tabs>
        <w:autoSpaceDE w:val="0"/>
        <w:autoSpaceDN w:val="0"/>
        <w:adjustRightInd w:val="0"/>
        <w:spacing w:after="0" w:line="360" w:lineRule="auto"/>
        <w:rPr>
          <w:rFonts w:asciiTheme="minorHAnsi" w:hAnsiTheme="minorHAnsi" w:cstheme="minorHAnsi"/>
          <w:color w:val="000000"/>
        </w:rPr>
      </w:pPr>
      <w:r w:rsidRPr="007F2A21">
        <w:rPr>
          <w:b/>
        </w:rPr>
        <w:t>Conclusion</w:t>
      </w:r>
      <w:r>
        <w:rPr>
          <w:b/>
        </w:rPr>
        <w:t xml:space="preserve">: </w:t>
      </w:r>
      <w:r w:rsidRPr="007B4D3B">
        <w:t>T</w:t>
      </w:r>
      <w:r w:rsidRPr="007F2A21">
        <w:rPr>
          <w:rFonts w:asciiTheme="minorHAnsi" w:hAnsiTheme="minorHAnsi" w:cstheme="minorHAnsi"/>
          <w:color w:val="000000"/>
        </w:rPr>
        <w:t>here is no evidence that CRS is caused by rubella-contain</w:t>
      </w:r>
      <w:r>
        <w:rPr>
          <w:rFonts w:asciiTheme="minorHAnsi" w:hAnsiTheme="minorHAnsi" w:cstheme="minorHAnsi"/>
          <w:color w:val="000000"/>
        </w:rPr>
        <w:t>in</w:t>
      </w:r>
      <w:r w:rsidRPr="007F2A21">
        <w:rPr>
          <w:rFonts w:asciiTheme="minorHAnsi" w:hAnsiTheme="minorHAnsi" w:cstheme="minorHAnsi"/>
          <w:color w:val="000000"/>
        </w:rPr>
        <w:t xml:space="preserve">g vaccines but </w:t>
      </w:r>
      <w:r>
        <w:rPr>
          <w:rFonts w:asciiTheme="minorHAnsi" w:hAnsiTheme="minorHAnsi" w:cstheme="minorHAnsi"/>
          <w:color w:val="000000"/>
        </w:rPr>
        <w:t>transplacental vaccine virus infection can occur</w:t>
      </w:r>
      <w:r w:rsidRPr="007F2A21">
        <w:rPr>
          <w:rFonts w:asciiTheme="minorHAnsi" w:hAnsiTheme="minorHAnsi" w:cstheme="minorHAnsi"/>
          <w:color w:val="000000"/>
        </w:rPr>
        <w:t xml:space="preserve">. </w:t>
      </w:r>
      <w:r>
        <w:rPr>
          <w:rFonts w:asciiTheme="minorHAnsi" w:hAnsiTheme="minorHAnsi" w:cstheme="minorHAnsi"/>
          <w:color w:val="000000"/>
        </w:rPr>
        <w:t xml:space="preserve">CRS </w:t>
      </w:r>
      <w:r w:rsidR="00F60F7A">
        <w:rPr>
          <w:rFonts w:asciiTheme="minorHAnsi" w:hAnsiTheme="minorHAnsi" w:cstheme="minorHAnsi"/>
          <w:color w:val="000000"/>
        </w:rPr>
        <w:t>is</w:t>
      </w:r>
      <w:r w:rsidR="006D7D05">
        <w:rPr>
          <w:rFonts w:asciiTheme="minorHAnsi" w:hAnsiTheme="minorHAnsi" w:cstheme="minorHAnsi"/>
          <w:color w:val="000000"/>
        </w:rPr>
        <w:t xml:space="preserve"> effectively prevented </w:t>
      </w:r>
      <w:r w:rsidRPr="007F2A21">
        <w:rPr>
          <w:rFonts w:asciiTheme="minorHAnsi" w:hAnsiTheme="minorHAnsi" w:cstheme="minorHAnsi"/>
          <w:color w:val="000000"/>
        </w:rPr>
        <w:t>by vaccin</w:t>
      </w:r>
      <w:r w:rsidR="006D7D05">
        <w:rPr>
          <w:rFonts w:asciiTheme="minorHAnsi" w:hAnsiTheme="minorHAnsi" w:cstheme="minorHAnsi"/>
          <w:color w:val="000000"/>
        </w:rPr>
        <w:t>ation</w:t>
      </w:r>
      <w:r w:rsidRPr="007F2A21">
        <w:rPr>
          <w:rFonts w:asciiTheme="minorHAnsi" w:hAnsiTheme="minorHAnsi" w:cstheme="minorHAnsi"/>
          <w:color w:val="000000"/>
        </w:rPr>
        <w:t xml:space="preserve">, </w:t>
      </w:r>
      <w:r w:rsidR="004B11D9">
        <w:rPr>
          <w:rFonts w:asciiTheme="minorHAnsi" w:hAnsiTheme="minorHAnsi" w:cstheme="minorHAnsi"/>
          <w:color w:val="000000"/>
        </w:rPr>
        <w:t xml:space="preserve">thus </w:t>
      </w:r>
      <w:r w:rsidRPr="007F2A21">
        <w:rPr>
          <w:rFonts w:asciiTheme="minorHAnsi" w:hAnsiTheme="minorHAnsi" w:cstheme="minorHAnsi"/>
          <w:color w:val="000000"/>
        </w:rPr>
        <w:t>the risk/benefit balance is unequivocally in favour of vaccination.</w:t>
      </w:r>
      <w:r w:rsidR="00FC6123">
        <w:rPr>
          <w:rFonts w:asciiTheme="minorHAnsi" w:hAnsiTheme="minorHAnsi" w:cstheme="minorHAnsi"/>
          <w:color w:val="000000"/>
        </w:rPr>
        <w:t xml:space="preserve"> </w:t>
      </w:r>
      <w:r w:rsidR="00593A19">
        <w:rPr>
          <w:rFonts w:asciiTheme="minorHAnsi" w:hAnsiTheme="minorHAnsi" w:cstheme="minorHAnsi"/>
          <w:color w:val="000000"/>
        </w:rPr>
        <w:t xml:space="preserve">The data confirm previous recommendations that inadvertent vaccination during pregnancy </w:t>
      </w:r>
      <w:r w:rsidR="00FC6123">
        <w:rPr>
          <w:rFonts w:asciiTheme="minorHAnsi" w:hAnsiTheme="minorHAnsi" w:cstheme="minorHAnsi"/>
          <w:color w:val="000000"/>
        </w:rPr>
        <w:t>is not an indication</w:t>
      </w:r>
      <w:r>
        <w:rPr>
          <w:rFonts w:asciiTheme="minorHAnsi" w:hAnsiTheme="minorHAnsi" w:cstheme="minorHAnsi"/>
          <w:color w:val="000000"/>
        </w:rPr>
        <w:t xml:space="preserve"> for termination of pregnancy.  </w:t>
      </w:r>
    </w:p>
    <w:p w14:paraId="0D7F6287" w14:textId="77777777" w:rsidR="005A1969" w:rsidRDefault="005A1969">
      <w:pPr>
        <w:spacing w:after="0" w:line="240" w:lineRule="auto"/>
        <w:rPr>
          <w:b/>
        </w:rPr>
      </w:pPr>
    </w:p>
    <w:p w14:paraId="1B39555F" w14:textId="00EA6C8D" w:rsidR="005A1969" w:rsidRDefault="005A1969" w:rsidP="00A618D1">
      <w:pPr>
        <w:spacing w:after="0"/>
        <w:rPr>
          <w:b/>
        </w:rPr>
      </w:pPr>
      <w:r>
        <w:rPr>
          <w:b/>
        </w:rPr>
        <w:t xml:space="preserve">Key words (max 6 words): rubella containing vaccine; adverse </w:t>
      </w:r>
      <w:r w:rsidR="001D3906">
        <w:rPr>
          <w:b/>
        </w:rPr>
        <w:t>e</w:t>
      </w:r>
      <w:r>
        <w:rPr>
          <w:b/>
        </w:rPr>
        <w:t>vents following immunisation; vaccine safety; pregnancy; congenital rubella syndrome; congenital rubella infection</w:t>
      </w:r>
    </w:p>
    <w:p w14:paraId="735B1510" w14:textId="77777777" w:rsidR="005A1969" w:rsidRDefault="005A1969" w:rsidP="00A618D1">
      <w:pPr>
        <w:spacing w:after="0"/>
        <w:rPr>
          <w:b/>
        </w:rPr>
      </w:pPr>
    </w:p>
    <w:p w14:paraId="63CAB16D" w14:textId="77777777" w:rsidR="005A1969" w:rsidRDefault="005A1969" w:rsidP="00A618D1">
      <w:pPr>
        <w:spacing w:after="0"/>
        <w:rPr>
          <w:b/>
        </w:rPr>
      </w:pPr>
    </w:p>
    <w:p w14:paraId="1B4F103B" w14:textId="77777777" w:rsidR="005A1969" w:rsidRDefault="005A1969" w:rsidP="00A618D1">
      <w:pPr>
        <w:spacing w:after="0"/>
        <w:rPr>
          <w:b/>
        </w:rPr>
      </w:pPr>
      <w:r>
        <w:rPr>
          <w:b/>
        </w:rPr>
        <w:t>Highlights</w:t>
      </w:r>
    </w:p>
    <w:p w14:paraId="74E6CCFC" w14:textId="77777777" w:rsidR="005A1969" w:rsidRDefault="005A1969" w:rsidP="00A618D1">
      <w:pPr>
        <w:spacing w:after="0"/>
        <w:rPr>
          <w:b/>
        </w:rPr>
      </w:pPr>
    </w:p>
    <w:p w14:paraId="3EEED2B1" w14:textId="20174E97" w:rsidR="001C1F68" w:rsidRPr="00B16B20" w:rsidRDefault="00BB79C0" w:rsidP="00A618D1">
      <w:pPr>
        <w:pStyle w:val="ListParagraph"/>
        <w:numPr>
          <w:ilvl w:val="0"/>
          <w:numId w:val="35"/>
        </w:numPr>
        <w:spacing w:after="0"/>
        <w:rPr>
          <w:b/>
        </w:rPr>
      </w:pPr>
      <w:r w:rsidRPr="00B16B20">
        <w:rPr>
          <w:b/>
        </w:rPr>
        <w:t xml:space="preserve">The safety of </w:t>
      </w:r>
      <w:r w:rsidR="001C1F68" w:rsidRPr="00B16B20">
        <w:rPr>
          <w:b/>
        </w:rPr>
        <w:t xml:space="preserve">inadvertent </w:t>
      </w:r>
      <w:r w:rsidRPr="00B16B20">
        <w:rPr>
          <w:b/>
        </w:rPr>
        <w:t xml:space="preserve">rubella vaccination </w:t>
      </w:r>
      <w:r w:rsidR="001C1F68" w:rsidRPr="00B16B20">
        <w:rPr>
          <w:b/>
        </w:rPr>
        <w:t xml:space="preserve">in pregnancy </w:t>
      </w:r>
      <w:r w:rsidRPr="00B16B20">
        <w:rPr>
          <w:b/>
        </w:rPr>
        <w:t>is assessed</w:t>
      </w:r>
    </w:p>
    <w:p w14:paraId="595B8828" w14:textId="22E45052" w:rsidR="00BB79C0" w:rsidRPr="00B16B20" w:rsidRDefault="00BB79C0" w:rsidP="00A618D1">
      <w:pPr>
        <w:pStyle w:val="ListParagraph"/>
        <w:numPr>
          <w:ilvl w:val="0"/>
          <w:numId w:val="35"/>
        </w:numPr>
        <w:spacing w:after="0"/>
        <w:rPr>
          <w:b/>
        </w:rPr>
      </w:pPr>
      <w:r w:rsidRPr="00B16B20">
        <w:rPr>
          <w:b/>
        </w:rPr>
        <w:t>Evidence is limited</w:t>
      </w:r>
      <w:r w:rsidR="00991CA5">
        <w:rPr>
          <w:b/>
        </w:rPr>
        <w:t>,</w:t>
      </w:r>
      <w:r w:rsidRPr="00B16B20">
        <w:rPr>
          <w:b/>
        </w:rPr>
        <w:t xml:space="preserve"> often with no unvaccinated comparison group in </w:t>
      </w:r>
      <w:r w:rsidR="001C1F68" w:rsidRPr="00B16B20">
        <w:rPr>
          <w:b/>
        </w:rPr>
        <w:t>registers</w:t>
      </w:r>
    </w:p>
    <w:p w14:paraId="4A916DD0" w14:textId="533FFC69" w:rsidR="00BB79C0" w:rsidRPr="00B16B20" w:rsidRDefault="00BB79C0" w:rsidP="00A618D1">
      <w:pPr>
        <w:pStyle w:val="ListParagraph"/>
        <w:numPr>
          <w:ilvl w:val="0"/>
          <w:numId w:val="35"/>
        </w:numPr>
        <w:spacing w:after="0"/>
        <w:rPr>
          <w:b/>
        </w:rPr>
      </w:pPr>
      <w:r w:rsidRPr="00B16B20">
        <w:rPr>
          <w:b/>
        </w:rPr>
        <w:t xml:space="preserve">No </w:t>
      </w:r>
      <w:r w:rsidR="002755FA">
        <w:rPr>
          <w:b/>
        </w:rPr>
        <w:t xml:space="preserve">vaccine associated </w:t>
      </w:r>
      <w:r w:rsidRPr="00B16B20">
        <w:rPr>
          <w:b/>
        </w:rPr>
        <w:t>congenital rubella syndrome cases were identified but rubella infection does occur</w:t>
      </w:r>
    </w:p>
    <w:p w14:paraId="34C4CC83" w14:textId="33C8145B" w:rsidR="00BB79C0" w:rsidRPr="00B16B20" w:rsidRDefault="00BB79C0" w:rsidP="00A618D1">
      <w:pPr>
        <w:pStyle w:val="ListParagraph"/>
        <w:numPr>
          <w:ilvl w:val="0"/>
          <w:numId w:val="35"/>
        </w:numPr>
        <w:spacing w:after="0"/>
        <w:rPr>
          <w:b/>
        </w:rPr>
      </w:pPr>
      <w:r w:rsidRPr="00B16B20">
        <w:rPr>
          <w:b/>
        </w:rPr>
        <w:t xml:space="preserve">No change </w:t>
      </w:r>
      <w:r w:rsidR="00B16B20" w:rsidRPr="00B16B20">
        <w:rPr>
          <w:b/>
        </w:rPr>
        <w:t xml:space="preserve">to </w:t>
      </w:r>
      <w:r w:rsidRPr="00B16B20">
        <w:rPr>
          <w:b/>
        </w:rPr>
        <w:t xml:space="preserve">policy to avoid pregnancy for one month after vaccination </w:t>
      </w:r>
      <w:r w:rsidR="002D194D">
        <w:rPr>
          <w:b/>
        </w:rPr>
        <w:t>is suggested</w:t>
      </w:r>
    </w:p>
    <w:p w14:paraId="547CEEBF" w14:textId="6730052C" w:rsidR="00BB79C0" w:rsidRPr="00B16B20" w:rsidRDefault="00BB79C0" w:rsidP="00A618D1">
      <w:pPr>
        <w:pStyle w:val="ListParagraph"/>
        <w:numPr>
          <w:ilvl w:val="0"/>
          <w:numId w:val="35"/>
        </w:numPr>
        <w:spacing w:after="0"/>
        <w:rPr>
          <w:b/>
        </w:rPr>
      </w:pPr>
      <w:r w:rsidRPr="00B16B20">
        <w:rPr>
          <w:b/>
        </w:rPr>
        <w:t>Inadvertent rubella vaccination in pregnancy is not an indication for abortion</w:t>
      </w:r>
    </w:p>
    <w:p w14:paraId="5974538D" w14:textId="37EAECF6" w:rsidR="005A1969" w:rsidRDefault="005A1969" w:rsidP="00A618D1">
      <w:pPr>
        <w:spacing w:after="0"/>
        <w:rPr>
          <w:b/>
        </w:rPr>
      </w:pPr>
      <w:r>
        <w:rPr>
          <w:b/>
        </w:rPr>
        <w:br w:type="page"/>
      </w:r>
    </w:p>
    <w:p w14:paraId="26167F56" w14:textId="77777777" w:rsidR="007F2A21" w:rsidRPr="007F2A21" w:rsidRDefault="007F2A21" w:rsidP="007B4D3B">
      <w:pPr>
        <w:spacing w:after="0" w:line="360" w:lineRule="auto"/>
        <w:rPr>
          <w:b/>
        </w:rPr>
      </w:pPr>
    </w:p>
    <w:p w14:paraId="5EB6383D" w14:textId="77777777" w:rsidR="005D10ED" w:rsidRDefault="005D10ED" w:rsidP="007B4D3B">
      <w:pPr>
        <w:spacing w:after="0" w:line="360" w:lineRule="auto"/>
        <w:rPr>
          <w:b/>
        </w:rPr>
      </w:pPr>
    </w:p>
    <w:p w14:paraId="0F986B35" w14:textId="77777777" w:rsidR="005D10ED" w:rsidRPr="00D93D91" w:rsidRDefault="005D10ED" w:rsidP="007B4D3B">
      <w:pPr>
        <w:spacing w:line="360" w:lineRule="auto"/>
        <w:rPr>
          <w:b/>
          <w:sz w:val="28"/>
          <w:szCs w:val="28"/>
        </w:rPr>
      </w:pPr>
      <w:r w:rsidRPr="00D93D91">
        <w:rPr>
          <w:b/>
          <w:sz w:val="28"/>
          <w:szCs w:val="28"/>
        </w:rPr>
        <w:t>Background</w:t>
      </w:r>
    </w:p>
    <w:p w14:paraId="1DC521EF" w14:textId="773CF69E" w:rsidR="005D10ED" w:rsidRPr="00D47B61" w:rsidRDefault="00446A6C" w:rsidP="007B4D3B">
      <w:pPr>
        <w:spacing w:line="360" w:lineRule="auto"/>
        <w:rPr>
          <w:szCs w:val="24"/>
        </w:rPr>
      </w:pPr>
      <w:r>
        <w:rPr>
          <w:szCs w:val="24"/>
        </w:rPr>
        <w:t>Informa</w:t>
      </w:r>
      <w:r w:rsidR="00DB0B6F">
        <w:rPr>
          <w:szCs w:val="24"/>
        </w:rPr>
        <w:t>t</w:t>
      </w:r>
      <w:r>
        <w:rPr>
          <w:szCs w:val="24"/>
        </w:rPr>
        <w:t>ion on vaccine s</w:t>
      </w:r>
      <w:r w:rsidR="005D10ED">
        <w:rPr>
          <w:szCs w:val="24"/>
        </w:rPr>
        <w:t xml:space="preserve">afety in pregnancy </w:t>
      </w:r>
      <w:r>
        <w:rPr>
          <w:szCs w:val="24"/>
        </w:rPr>
        <w:t>has gained more urgency with the increasing scope for and further development of vaccine programmes to directly protect pregnant women and/or new borns. Data are</w:t>
      </w:r>
      <w:r w:rsidR="00F15723">
        <w:rPr>
          <w:szCs w:val="24"/>
        </w:rPr>
        <w:t xml:space="preserve"> </w:t>
      </w:r>
      <w:r w:rsidR="005D10ED">
        <w:rPr>
          <w:szCs w:val="24"/>
        </w:rPr>
        <w:t xml:space="preserve">limited by the </w:t>
      </w:r>
      <w:r w:rsidR="008031D4">
        <w:rPr>
          <w:szCs w:val="24"/>
        </w:rPr>
        <w:t xml:space="preserve">exclusion of pregnant women in </w:t>
      </w:r>
      <w:r w:rsidR="005D10ED">
        <w:rPr>
          <w:szCs w:val="24"/>
        </w:rPr>
        <w:t xml:space="preserve">clinical trials of </w:t>
      </w:r>
      <w:r w:rsidR="000C42C5">
        <w:rPr>
          <w:szCs w:val="24"/>
        </w:rPr>
        <w:t xml:space="preserve">most </w:t>
      </w:r>
      <w:r w:rsidR="005D10ED">
        <w:rPr>
          <w:szCs w:val="24"/>
        </w:rPr>
        <w:t>vaccines</w:t>
      </w:r>
      <w:r w:rsidR="008031D4">
        <w:rPr>
          <w:szCs w:val="24"/>
        </w:rPr>
        <w:t xml:space="preserve"> prior to </w:t>
      </w:r>
      <w:r w:rsidR="0055792C">
        <w:rPr>
          <w:szCs w:val="24"/>
        </w:rPr>
        <w:t xml:space="preserve">marketing </w:t>
      </w:r>
      <w:r w:rsidR="008031D4">
        <w:rPr>
          <w:szCs w:val="24"/>
        </w:rPr>
        <w:t>authorisation</w:t>
      </w:r>
      <w:r w:rsidR="00D52064">
        <w:rPr>
          <w:szCs w:val="24"/>
        </w:rPr>
        <w:t>.</w:t>
      </w:r>
      <w:r w:rsidR="005D10ED">
        <w:rPr>
          <w:szCs w:val="24"/>
        </w:rPr>
        <w:t xml:space="preserve">  </w:t>
      </w:r>
      <w:r w:rsidR="00D52064">
        <w:rPr>
          <w:szCs w:val="24"/>
        </w:rPr>
        <w:t>While i</w:t>
      </w:r>
      <w:r w:rsidR="005D10ED">
        <w:rPr>
          <w:szCs w:val="24"/>
        </w:rPr>
        <w:t>nactivated vaccines are generally thought to be safe when used in pregnancy</w:t>
      </w:r>
      <w:r w:rsidR="00BF65BC">
        <w:rPr>
          <w:szCs w:val="24"/>
        </w:rPr>
        <w:fldChar w:fldCharType="begin">
          <w:fldData xml:space="preserve">PEVuZE5vdGU+PENpdGU+PEF1dGhvcj5LZWxsZXItU3RhbmlzbGF3c2tpPC9BdXRob3I+PFllYXI+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</w:fldData>
        </w:fldChar>
      </w:r>
      <w:r w:rsidR="00E969DE">
        <w:rPr>
          <w:szCs w:val="24"/>
        </w:rPr>
        <w:instrText xml:space="preserve"> ADDIN EN.CITE </w:instrText>
      </w:r>
      <w:r w:rsidR="00E969DE">
        <w:rPr>
          <w:szCs w:val="24"/>
        </w:rPr>
        <w:fldChar w:fldCharType="begin">
          <w:fldData xml:space="preserve">PEVuZE5vdGU+PENpdGU+PEF1dGhvcj5LZWxsZXItU3RhbmlzbGF3c2tpPC9BdXRob3I+PFllYXI+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</w:fldData>
        </w:fldChar>
      </w:r>
      <w:r w:rsidR="00E969DE">
        <w:rPr>
          <w:szCs w:val="24"/>
        </w:rPr>
        <w:instrText xml:space="preserve"> ADDIN EN.CITE.DATA </w:instrText>
      </w:r>
      <w:r w:rsidR="00E969DE">
        <w:rPr>
          <w:szCs w:val="24"/>
        </w:rPr>
      </w:r>
      <w:r w:rsidR="00E969DE">
        <w:rPr>
          <w:szCs w:val="24"/>
        </w:rPr>
        <w:fldChar w:fldCharType="end"/>
      </w:r>
      <w:r w:rsidR="00BF65BC">
        <w:rPr>
          <w:szCs w:val="24"/>
        </w:rPr>
      </w:r>
      <w:r w:rsidR="00BF65BC">
        <w:rPr>
          <w:szCs w:val="24"/>
        </w:rPr>
        <w:fldChar w:fldCharType="separate"/>
      </w:r>
      <w:r w:rsidR="00E969DE">
        <w:rPr>
          <w:noProof/>
          <w:szCs w:val="24"/>
        </w:rPr>
        <w:t>[</w:t>
      </w:r>
      <w:hyperlink w:anchor="_ENREF_1" w:tooltip="Keller-Stanislawski, 2014 #1192" w:history="1">
        <w:r w:rsidR="00152ACF">
          <w:rPr>
            <w:noProof/>
            <w:szCs w:val="24"/>
          </w:rPr>
          <w:t>1</w:t>
        </w:r>
      </w:hyperlink>
      <w:r w:rsidR="00E969DE">
        <w:rPr>
          <w:noProof/>
          <w:szCs w:val="24"/>
        </w:rPr>
        <w:t>]</w:t>
      </w:r>
      <w:r w:rsidR="00BF65BC">
        <w:rPr>
          <w:szCs w:val="24"/>
        </w:rPr>
        <w:fldChar w:fldCharType="end"/>
      </w:r>
      <w:r w:rsidR="00D52064">
        <w:rPr>
          <w:szCs w:val="24"/>
        </w:rPr>
        <w:t xml:space="preserve">, </w:t>
      </w:r>
      <w:r w:rsidR="00776FF8">
        <w:rPr>
          <w:szCs w:val="24"/>
        </w:rPr>
        <w:t xml:space="preserve">the </w:t>
      </w:r>
      <w:r w:rsidR="005D10ED">
        <w:rPr>
          <w:szCs w:val="24"/>
        </w:rPr>
        <w:t xml:space="preserve">safety of </w:t>
      </w:r>
      <w:r w:rsidR="00776FF8" w:rsidRPr="006C1881">
        <w:rPr>
          <w:szCs w:val="24"/>
        </w:rPr>
        <w:t xml:space="preserve">some </w:t>
      </w:r>
      <w:r w:rsidR="005D10ED" w:rsidRPr="006C1881">
        <w:rPr>
          <w:szCs w:val="24"/>
        </w:rPr>
        <w:t xml:space="preserve">live attenuated vaccines is less certain because </w:t>
      </w:r>
      <w:r w:rsidR="00D47B61" w:rsidRPr="006C1881">
        <w:rPr>
          <w:szCs w:val="24"/>
        </w:rPr>
        <w:t xml:space="preserve">transplacental </w:t>
      </w:r>
      <w:r w:rsidR="005D10ED" w:rsidRPr="006C1881">
        <w:rPr>
          <w:szCs w:val="24"/>
        </w:rPr>
        <w:t xml:space="preserve">vaccine virus infection </w:t>
      </w:r>
      <w:r w:rsidR="00D47B61" w:rsidRPr="006C1881">
        <w:rPr>
          <w:szCs w:val="24"/>
        </w:rPr>
        <w:t xml:space="preserve">of the foetus </w:t>
      </w:r>
      <w:r w:rsidR="008031D4" w:rsidRPr="006C1881">
        <w:rPr>
          <w:szCs w:val="24"/>
        </w:rPr>
        <w:t xml:space="preserve">is a </w:t>
      </w:r>
      <w:r w:rsidR="007C6963" w:rsidRPr="006C1881">
        <w:rPr>
          <w:szCs w:val="24"/>
        </w:rPr>
        <w:t>potential</w:t>
      </w:r>
      <w:r w:rsidR="001E36E8" w:rsidRPr="006C1881">
        <w:rPr>
          <w:szCs w:val="24"/>
        </w:rPr>
        <w:t xml:space="preserve"> </w:t>
      </w:r>
      <w:r w:rsidR="007C6963" w:rsidRPr="006C1881">
        <w:rPr>
          <w:szCs w:val="24"/>
        </w:rPr>
        <w:t xml:space="preserve">risk. </w:t>
      </w:r>
      <w:r w:rsidR="00B70AA8" w:rsidRPr="006C1881">
        <w:rPr>
          <w:szCs w:val="24"/>
        </w:rPr>
        <w:t>L</w:t>
      </w:r>
      <w:r w:rsidR="00267831" w:rsidRPr="006C1881">
        <w:rPr>
          <w:szCs w:val="24"/>
        </w:rPr>
        <w:t>ive attenuated vaccines are usually contra-indicated</w:t>
      </w:r>
      <w:r w:rsidR="00B70AA8" w:rsidRPr="006C1881">
        <w:rPr>
          <w:szCs w:val="24"/>
        </w:rPr>
        <w:t xml:space="preserve"> in pregnancy based on the precautionary principle</w:t>
      </w:r>
      <w:r w:rsidR="00760B56" w:rsidRPr="006C1881">
        <w:rPr>
          <w:szCs w:val="24"/>
        </w:rPr>
        <w:t xml:space="preserve">. </w:t>
      </w:r>
      <w:r w:rsidR="006C1881">
        <w:rPr>
          <w:szCs w:val="24"/>
        </w:rPr>
        <w:t xml:space="preserve"> </w:t>
      </w:r>
      <w:r w:rsidR="00CF7FD6" w:rsidRPr="006C1881">
        <w:rPr>
          <w:szCs w:val="24"/>
        </w:rPr>
        <w:t>We examin</w:t>
      </w:r>
      <w:r w:rsidR="004231F2" w:rsidRPr="006C1881">
        <w:rPr>
          <w:szCs w:val="24"/>
        </w:rPr>
        <w:t xml:space="preserve">ed </w:t>
      </w:r>
      <w:r w:rsidR="00CF7FD6" w:rsidRPr="006C1881">
        <w:rPr>
          <w:szCs w:val="24"/>
        </w:rPr>
        <w:t>the safety profile</w:t>
      </w:r>
      <w:r w:rsidR="004231F2" w:rsidRPr="006C1881">
        <w:rPr>
          <w:szCs w:val="24"/>
        </w:rPr>
        <w:t xml:space="preserve"> of rubella monovalent and combination vaccines</w:t>
      </w:r>
      <w:r w:rsidR="004231F2">
        <w:rPr>
          <w:szCs w:val="24"/>
        </w:rPr>
        <w:t xml:space="preserve"> in women inadvertently </w:t>
      </w:r>
      <w:r w:rsidR="006C0884">
        <w:rPr>
          <w:szCs w:val="24"/>
        </w:rPr>
        <w:t>vaccinated</w:t>
      </w:r>
      <w:r w:rsidR="004B11D9">
        <w:rPr>
          <w:szCs w:val="24"/>
        </w:rPr>
        <w:t xml:space="preserve"> </w:t>
      </w:r>
      <w:r w:rsidR="006C0884">
        <w:rPr>
          <w:szCs w:val="24"/>
        </w:rPr>
        <w:t xml:space="preserve">a few weeks </w:t>
      </w:r>
      <w:r w:rsidR="00CF7FD6">
        <w:rPr>
          <w:szCs w:val="24"/>
        </w:rPr>
        <w:t xml:space="preserve">before </w:t>
      </w:r>
      <w:r w:rsidR="00CF7FD6" w:rsidRPr="0065752F">
        <w:rPr>
          <w:szCs w:val="24"/>
        </w:rPr>
        <w:t xml:space="preserve">conception and in </w:t>
      </w:r>
      <w:r w:rsidR="0065752F" w:rsidRPr="0065752F">
        <w:rPr>
          <w:szCs w:val="24"/>
        </w:rPr>
        <w:t xml:space="preserve">the </w:t>
      </w:r>
      <w:r w:rsidR="00870BD8">
        <w:rPr>
          <w:szCs w:val="24"/>
        </w:rPr>
        <w:t xml:space="preserve">first </w:t>
      </w:r>
      <w:r w:rsidR="00266DAB">
        <w:rPr>
          <w:szCs w:val="24"/>
        </w:rPr>
        <w:t xml:space="preserve">three months </w:t>
      </w:r>
      <w:r w:rsidR="0065752F" w:rsidRPr="0065752F">
        <w:rPr>
          <w:szCs w:val="24"/>
        </w:rPr>
        <w:t xml:space="preserve">of </w:t>
      </w:r>
      <w:r w:rsidR="00CF7FD6" w:rsidRPr="0065752F">
        <w:rPr>
          <w:szCs w:val="24"/>
        </w:rPr>
        <w:t>pregnancy.</w:t>
      </w:r>
      <w:r w:rsidR="00CF7FD6">
        <w:rPr>
          <w:szCs w:val="24"/>
        </w:rPr>
        <w:t xml:space="preserve">  </w:t>
      </w:r>
    </w:p>
    <w:p w14:paraId="2EB392FC" w14:textId="336AF57D" w:rsidR="008D63AB" w:rsidRPr="00E757B6" w:rsidRDefault="008035F8" w:rsidP="007B4D3B">
      <w:pPr>
        <w:autoSpaceDE w:val="0"/>
        <w:autoSpaceDN w:val="0"/>
        <w:adjustRightInd w:val="0"/>
        <w:spacing w:after="0" w:line="360" w:lineRule="auto"/>
        <w:rPr>
          <w:szCs w:val="24"/>
        </w:rPr>
      </w:pPr>
      <w:r>
        <w:rPr>
          <w:szCs w:val="24"/>
        </w:rPr>
        <w:t>Rubella vaccine is a highly effective live attenuate</w:t>
      </w:r>
      <w:r w:rsidR="00267831">
        <w:rPr>
          <w:szCs w:val="24"/>
        </w:rPr>
        <w:t>d</w:t>
      </w:r>
      <w:r>
        <w:rPr>
          <w:szCs w:val="24"/>
        </w:rPr>
        <w:t xml:space="preserve"> vaccine used to prevent </w:t>
      </w:r>
      <w:r w:rsidR="00DF68F2">
        <w:rPr>
          <w:szCs w:val="24"/>
        </w:rPr>
        <w:t>foetal</w:t>
      </w:r>
      <w:r w:rsidR="00AD33BA">
        <w:rPr>
          <w:szCs w:val="24"/>
        </w:rPr>
        <w:t xml:space="preserve"> death or c</w:t>
      </w:r>
      <w:r w:rsidR="00AD33BA" w:rsidRPr="008D63AB">
        <w:rPr>
          <w:szCs w:val="24"/>
        </w:rPr>
        <w:t xml:space="preserve">ongenital rubella </w:t>
      </w:r>
      <w:r w:rsidR="00E757B6">
        <w:rPr>
          <w:szCs w:val="24"/>
        </w:rPr>
        <w:t xml:space="preserve">syndrome (CRS) </w:t>
      </w:r>
      <w:r>
        <w:rPr>
          <w:szCs w:val="24"/>
        </w:rPr>
        <w:t xml:space="preserve">which </w:t>
      </w:r>
      <w:r w:rsidR="00CF7FD6">
        <w:rPr>
          <w:szCs w:val="24"/>
        </w:rPr>
        <w:t xml:space="preserve">can </w:t>
      </w:r>
      <w:r w:rsidR="00AD33BA" w:rsidRPr="002C6570">
        <w:rPr>
          <w:szCs w:val="24"/>
        </w:rPr>
        <w:t xml:space="preserve">occur when a susceptible (non-immune) </w:t>
      </w:r>
      <w:r w:rsidR="00AD33BA">
        <w:rPr>
          <w:szCs w:val="24"/>
        </w:rPr>
        <w:t xml:space="preserve">pregnant woman is infected with the rubella </w:t>
      </w:r>
      <w:r w:rsidR="00B065FD">
        <w:rPr>
          <w:szCs w:val="24"/>
        </w:rPr>
        <w:t xml:space="preserve">wild </w:t>
      </w:r>
      <w:r w:rsidR="00AD33BA">
        <w:rPr>
          <w:szCs w:val="24"/>
        </w:rPr>
        <w:t xml:space="preserve">virus.  </w:t>
      </w:r>
      <w:r w:rsidR="00AD33BA" w:rsidRPr="002C6570">
        <w:rPr>
          <w:szCs w:val="24"/>
        </w:rPr>
        <w:t>Th</w:t>
      </w:r>
      <w:r w:rsidR="00EF51CE">
        <w:rPr>
          <w:szCs w:val="24"/>
        </w:rPr>
        <w:t>is</w:t>
      </w:r>
      <w:r w:rsidR="00AD33BA" w:rsidRPr="002C6570">
        <w:rPr>
          <w:szCs w:val="24"/>
        </w:rPr>
        <w:t xml:space="preserve"> </w:t>
      </w:r>
      <w:r w:rsidR="00AD33BA">
        <w:rPr>
          <w:szCs w:val="24"/>
        </w:rPr>
        <w:t>risk of transmission of rubella infection to the foetus during the first 10 weeks of pregnancy is as high as 90 % and declines thereafter</w:t>
      </w:r>
      <w:hyperlink w:anchor="_ENREF_2" w:tooltip=", !!! INVALID CITATION !!! {Miller, 1982 #1158;" w:history="1"/>
      <w:r w:rsidR="00C4592A">
        <w:t xml:space="preserve"> </w:t>
      </w:r>
      <w:r w:rsidR="000F087F">
        <w:fldChar w:fldCharType="begin">
          <w:fldData xml:space="preserve">PEVuZE5vdGU+PENpdGU+PEF1dGhvcj5NaWxsZXI8L0F1dGhvcj48WWVhcj4xOTgyPC9ZZWFyPjxS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</w:fldData>
        </w:fldChar>
      </w:r>
      <w:r w:rsidR="00E969DE">
        <w:instrText xml:space="preserve"> ADDIN EN.CITE </w:instrText>
      </w:r>
      <w:r w:rsidR="00E969DE">
        <w:fldChar w:fldCharType="begin">
          <w:fldData xml:space="preserve">PEVuZE5vdGU+PENpdGU+PEF1dGhvcj5NaWxsZXI8L0F1dGhvcj48WWVhcj4xOTgyPC9ZZWFyPjxS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</w:fldData>
        </w:fldChar>
      </w:r>
      <w:r w:rsidR="00E969DE">
        <w:instrText xml:space="preserve"> ADDIN EN.CITE.DATA </w:instrText>
      </w:r>
      <w:r w:rsidR="00E969DE">
        <w:fldChar w:fldCharType="end"/>
      </w:r>
      <w:r w:rsidR="000F087F">
        <w:fldChar w:fldCharType="separate"/>
      </w:r>
      <w:r w:rsidR="00E969DE">
        <w:rPr>
          <w:noProof/>
        </w:rPr>
        <w:t>[</w:t>
      </w:r>
      <w:hyperlink w:anchor="_ENREF_2" w:tooltip="Miller, 1982 #1158" w:history="1">
        <w:r w:rsidR="00152ACF">
          <w:rPr>
            <w:noProof/>
          </w:rPr>
          <w:t>2</w:t>
        </w:r>
      </w:hyperlink>
      <w:r w:rsidR="00E969DE">
        <w:rPr>
          <w:noProof/>
        </w:rPr>
        <w:t>,</w:t>
      </w:r>
      <w:hyperlink w:anchor="_ENREF_3" w:tooltip="Andrade, 2006 #1620" w:history="1">
        <w:r w:rsidR="00152ACF">
          <w:rPr>
            <w:noProof/>
          </w:rPr>
          <w:t>3</w:t>
        </w:r>
      </w:hyperlink>
      <w:r w:rsidR="00E969DE">
        <w:rPr>
          <w:noProof/>
        </w:rPr>
        <w:t>]</w:t>
      </w:r>
      <w:r w:rsidR="000F087F">
        <w:fldChar w:fldCharType="end"/>
      </w:r>
      <w:r w:rsidR="00AD33BA">
        <w:rPr>
          <w:szCs w:val="24"/>
        </w:rPr>
        <w:t xml:space="preserve">.  CRS is </w:t>
      </w:r>
      <w:r w:rsidR="00AD33BA" w:rsidRPr="008035F8">
        <w:rPr>
          <w:rFonts w:asciiTheme="minorHAnsi" w:hAnsiTheme="minorHAnsi" w:cstheme="minorHAnsi"/>
          <w:color w:val="000000"/>
          <w:lang w:val="en-US"/>
        </w:rPr>
        <w:t xml:space="preserve">classically defined as </w:t>
      </w:r>
      <w:r w:rsidR="001F768F" w:rsidRPr="008035F8">
        <w:rPr>
          <w:rFonts w:asciiTheme="minorHAnsi" w:hAnsiTheme="minorHAnsi" w:cstheme="minorHAnsi"/>
          <w:color w:val="000000"/>
          <w:lang w:val="en-US"/>
        </w:rPr>
        <w:t xml:space="preserve">one or more of </w:t>
      </w:r>
      <w:r w:rsidR="001605DA" w:rsidRPr="008035F8">
        <w:rPr>
          <w:rFonts w:asciiTheme="minorHAnsi" w:hAnsiTheme="minorHAnsi" w:cstheme="minorHAnsi"/>
          <w:color w:val="000000"/>
          <w:lang w:val="en-US"/>
        </w:rPr>
        <w:t xml:space="preserve">deafness, heart </w:t>
      </w:r>
      <w:r w:rsidR="00B179F7">
        <w:rPr>
          <w:rFonts w:asciiTheme="minorHAnsi" w:hAnsiTheme="minorHAnsi" w:cstheme="minorHAnsi"/>
          <w:color w:val="000000"/>
          <w:lang w:val="en-US"/>
        </w:rPr>
        <w:t>defects</w:t>
      </w:r>
      <w:r w:rsidR="001605DA" w:rsidRPr="008035F8">
        <w:rPr>
          <w:rFonts w:asciiTheme="minorHAnsi" w:hAnsiTheme="minorHAnsi" w:cstheme="minorHAnsi"/>
          <w:color w:val="000000"/>
          <w:lang w:val="en-US"/>
        </w:rPr>
        <w:t xml:space="preserve">, </w:t>
      </w:r>
      <w:r w:rsidR="00AD33BA" w:rsidRPr="008035F8">
        <w:rPr>
          <w:rFonts w:asciiTheme="minorHAnsi" w:hAnsiTheme="minorHAnsi" w:cstheme="minorHAnsi"/>
          <w:color w:val="000000"/>
          <w:lang w:val="en-US"/>
        </w:rPr>
        <w:t xml:space="preserve">or </w:t>
      </w:r>
      <w:r w:rsidR="001605DA" w:rsidRPr="008035F8">
        <w:rPr>
          <w:rFonts w:asciiTheme="minorHAnsi" w:hAnsiTheme="minorHAnsi" w:cstheme="minorHAnsi"/>
          <w:color w:val="000000"/>
          <w:lang w:val="en-US"/>
        </w:rPr>
        <w:t>cataracts</w:t>
      </w:r>
      <w:r w:rsidR="00AD33BA" w:rsidRPr="008035F8">
        <w:rPr>
          <w:rFonts w:asciiTheme="minorHAnsi" w:hAnsiTheme="minorHAnsi" w:cstheme="minorHAnsi"/>
          <w:color w:val="000000"/>
          <w:lang w:val="en-US"/>
        </w:rPr>
        <w:t xml:space="preserve"> with evidence of </w:t>
      </w:r>
      <w:r w:rsidR="00E757B6">
        <w:rPr>
          <w:rFonts w:asciiTheme="minorHAnsi" w:hAnsiTheme="minorHAnsi" w:cstheme="minorHAnsi"/>
          <w:color w:val="000000"/>
          <w:lang w:val="en-US"/>
        </w:rPr>
        <w:t xml:space="preserve">rubella </w:t>
      </w:r>
      <w:r w:rsidR="00AD33BA" w:rsidRPr="008035F8">
        <w:rPr>
          <w:rFonts w:asciiTheme="minorHAnsi" w:hAnsiTheme="minorHAnsi" w:cstheme="minorHAnsi"/>
          <w:color w:val="000000"/>
          <w:lang w:val="en-US"/>
        </w:rPr>
        <w:t>infection</w:t>
      </w:r>
      <w:r w:rsidR="00554F4E" w:rsidRPr="008035F8">
        <w:rPr>
          <w:rFonts w:asciiTheme="minorHAnsi" w:hAnsiTheme="minorHAnsi" w:cstheme="minorHAnsi"/>
          <w:color w:val="000000"/>
          <w:lang w:val="en-US"/>
        </w:rPr>
        <w:t>.</w:t>
      </w:r>
      <w:r w:rsidR="00554F4E">
        <w:rPr>
          <w:rFonts w:ascii="Verdana" w:hAnsi="Verdana" w:cs="Arial"/>
          <w:color w:val="000000"/>
          <w:sz w:val="18"/>
          <w:szCs w:val="18"/>
          <w:lang w:val="en-US"/>
        </w:rPr>
        <w:t xml:space="preserve"> </w:t>
      </w:r>
      <w:r w:rsidR="00AD33BA">
        <w:rPr>
          <w:rFonts w:ascii="Verdana" w:hAnsi="Verdana" w:cs="Arial"/>
          <w:color w:val="000000"/>
          <w:sz w:val="18"/>
          <w:szCs w:val="18"/>
          <w:lang w:val="en-US"/>
        </w:rPr>
        <w:t xml:space="preserve"> </w:t>
      </w:r>
      <w:r w:rsidR="00AD33BA" w:rsidRPr="008035F8">
        <w:rPr>
          <w:rFonts w:asciiTheme="minorHAnsi" w:hAnsiTheme="minorHAnsi" w:cstheme="minorHAnsi"/>
          <w:color w:val="000000"/>
          <w:lang w:val="en-US"/>
        </w:rPr>
        <w:t>O</w:t>
      </w:r>
      <w:r w:rsidR="001F768F" w:rsidRPr="008035F8">
        <w:rPr>
          <w:rFonts w:asciiTheme="minorHAnsi" w:hAnsiTheme="minorHAnsi" w:cstheme="minorHAnsi"/>
          <w:color w:val="000000"/>
          <w:lang w:val="en-US"/>
        </w:rPr>
        <w:t xml:space="preserve">ther </w:t>
      </w:r>
      <w:r w:rsidR="001605DA" w:rsidRPr="008035F8">
        <w:rPr>
          <w:rFonts w:asciiTheme="minorHAnsi" w:hAnsiTheme="minorHAnsi" w:cstheme="minorHAnsi"/>
          <w:color w:val="000000"/>
          <w:lang w:val="en-US"/>
        </w:rPr>
        <w:t>manifestations</w:t>
      </w:r>
      <w:r w:rsidR="001F768F" w:rsidRPr="008035F8">
        <w:rPr>
          <w:rFonts w:asciiTheme="minorHAnsi" w:hAnsiTheme="minorHAnsi" w:cstheme="minorHAnsi"/>
          <w:color w:val="000000"/>
          <w:lang w:val="en-US"/>
        </w:rPr>
        <w:t xml:space="preserve"> such as hepatosplenomegaly and learning difficulties can </w:t>
      </w:r>
      <w:r w:rsidR="00554F4E" w:rsidRPr="008035F8">
        <w:rPr>
          <w:rFonts w:asciiTheme="minorHAnsi" w:hAnsiTheme="minorHAnsi" w:cstheme="minorHAnsi"/>
          <w:color w:val="000000"/>
          <w:lang w:val="en-US"/>
        </w:rPr>
        <w:t xml:space="preserve">also </w:t>
      </w:r>
      <w:r w:rsidR="001F768F" w:rsidRPr="008035F8">
        <w:rPr>
          <w:rFonts w:asciiTheme="minorHAnsi" w:hAnsiTheme="minorHAnsi" w:cstheme="minorHAnsi"/>
          <w:color w:val="000000"/>
          <w:lang w:val="en-US"/>
        </w:rPr>
        <w:t>occur</w:t>
      </w:r>
      <w:r w:rsidR="005F37A0">
        <w:rPr>
          <w:rFonts w:asciiTheme="minorHAnsi" w:hAnsiTheme="minorHAnsi" w:cstheme="minorHAnsi"/>
          <w:color w:val="000000"/>
          <w:lang w:val="en-US"/>
        </w:rPr>
        <w:fldChar w:fldCharType="begin">
          <w:fldData xml:space="preserve">PEVuZE5vdGU+PENpdGUgRXhjbHVkZUF1dGg9IjEiPjxZZWFyPjIwMTE8L1llYXI+PFJlY051bT4x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==
</w:fldData>
        </w:fldChar>
      </w:r>
      <w:r w:rsidR="00E969DE">
        <w:rPr>
          <w:rFonts w:asciiTheme="minorHAnsi" w:hAnsiTheme="minorHAnsi" w:cstheme="minorHAnsi"/>
          <w:color w:val="000000"/>
          <w:lang w:val="en-US"/>
        </w:rPr>
        <w:instrText xml:space="preserve"> ADDIN EN.CITE </w:instrText>
      </w:r>
      <w:r w:rsidR="00E969DE">
        <w:rPr>
          <w:rFonts w:asciiTheme="minorHAnsi" w:hAnsiTheme="minorHAnsi" w:cstheme="minorHAnsi"/>
          <w:color w:val="000000"/>
          <w:lang w:val="en-US"/>
        </w:rPr>
        <w:fldChar w:fldCharType="begin">
          <w:fldData xml:space="preserve">PEVuZE5vdGU+PENpdGUgRXhjbHVkZUF1dGg9IjEiPjxZZWFyPjIwMTE8L1llYXI+PFJlY051bT4x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==
</w:fldData>
        </w:fldChar>
      </w:r>
      <w:r w:rsidR="00E969DE">
        <w:rPr>
          <w:rFonts w:asciiTheme="minorHAnsi" w:hAnsiTheme="minorHAnsi" w:cstheme="minorHAnsi"/>
          <w:color w:val="000000"/>
          <w:lang w:val="en-US"/>
        </w:rPr>
        <w:instrText xml:space="preserve"> ADDIN EN.CITE.DATA </w:instrText>
      </w:r>
      <w:r w:rsidR="00E969DE">
        <w:rPr>
          <w:rFonts w:asciiTheme="minorHAnsi" w:hAnsiTheme="minorHAnsi" w:cstheme="minorHAnsi"/>
          <w:color w:val="000000"/>
          <w:lang w:val="en-US"/>
        </w:rPr>
      </w:r>
      <w:r w:rsidR="00E969DE">
        <w:rPr>
          <w:rFonts w:asciiTheme="minorHAnsi" w:hAnsiTheme="minorHAnsi" w:cstheme="minorHAnsi"/>
          <w:color w:val="000000"/>
          <w:lang w:val="en-US"/>
        </w:rPr>
        <w:fldChar w:fldCharType="end"/>
      </w:r>
      <w:r w:rsidR="005F37A0">
        <w:rPr>
          <w:rFonts w:asciiTheme="minorHAnsi" w:hAnsiTheme="minorHAnsi" w:cstheme="minorHAnsi"/>
          <w:color w:val="000000"/>
          <w:lang w:val="en-US"/>
        </w:rPr>
      </w:r>
      <w:r w:rsidR="005F37A0">
        <w:rPr>
          <w:rFonts w:asciiTheme="minorHAnsi" w:hAnsiTheme="minorHAnsi" w:cstheme="minorHAnsi"/>
          <w:color w:val="000000"/>
          <w:lang w:val="en-US"/>
        </w:rPr>
        <w:fldChar w:fldCharType="separate"/>
      </w:r>
      <w:r w:rsidR="00E969DE">
        <w:rPr>
          <w:rFonts w:asciiTheme="minorHAnsi" w:hAnsiTheme="minorHAnsi" w:cstheme="minorHAnsi"/>
          <w:noProof/>
          <w:color w:val="000000"/>
          <w:lang w:val="en-US"/>
        </w:rPr>
        <w:t>[</w:t>
      </w:r>
      <w:hyperlink w:anchor="_ENREF_4" w:tooltip=", 2011 #1168" w:history="1">
        <w:r w:rsidR="00152ACF">
          <w:rPr>
            <w:rFonts w:asciiTheme="minorHAnsi" w:hAnsiTheme="minorHAnsi" w:cstheme="minorHAnsi"/>
            <w:noProof/>
            <w:color w:val="000000"/>
            <w:lang w:val="en-US"/>
          </w:rPr>
          <w:t>4</w:t>
        </w:r>
      </w:hyperlink>
      <w:r w:rsidR="00E969DE">
        <w:rPr>
          <w:rFonts w:asciiTheme="minorHAnsi" w:hAnsiTheme="minorHAnsi" w:cstheme="minorHAnsi"/>
          <w:noProof/>
          <w:color w:val="000000"/>
          <w:lang w:val="en-US"/>
        </w:rPr>
        <w:t>,</w:t>
      </w:r>
      <w:hyperlink w:anchor="_ENREF_5" w:tooltip="Centers for Disease, 2010 #165" w:history="1">
        <w:r w:rsidR="00152ACF">
          <w:rPr>
            <w:rFonts w:asciiTheme="minorHAnsi" w:hAnsiTheme="minorHAnsi" w:cstheme="minorHAnsi"/>
            <w:noProof/>
            <w:color w:val="000000"/>
            <w:lang w:val="en-US"/>
          </w:rPr>
          <w:t>5</w:t>
        </w:r>
      </w:hyperlink>
      <w:r w:rsidR="00E969DE">
        <w:rPr>
          <w:rFonts w:asciiTheme="minorHAnsi" w:hAnsiTheme="minorHAnsi" w:cstheme="minorHAnsi"/>
          <w:noProof/>
          <w:color w:val="000000"/>
          <w:lang w:val="en-US"/>
        </w:rPr>
        <w:t>]</w:t>
      </w:r>
      <w:r w:rsidR="005F37A0">
        <w:rPr>
          <w:rFonts w:asciiTheme="minorHAnsi" w:hAnsiTheme="minorHAnsi" w:cstheme="minorHAnsi"/>
          <w:color w:val="000000"/>
          <w:lang w:val="en-US"/>
        </w:rPr>
        <w:fldChar w:fldCharType="end"/>
      </w:r>
      <w:hyperlink w:anchor="_ENREF_4" w:tooltip="Centers for Disease, 2010 #165" w:history="1"/>
      <w:r w:rsidR="00BF433E">
        <w:rPr>
          <w:rFonts w:ascii="Verdana" w:hAnsi="Verdana" w:cs="Arial"/>
          <w:color w:val="000000"/>
          <w:sz w:val="18"/>
          <w:szCs w:val="18"/>
          <w:lang w:val="en-US"/>
        </w:rPr>
        <w:t xml:space="preserve">. </w:t>
      </w:r>
      <w:r w:rsidR="00E66384">
        <w:rPr>
          <w:rFonts w:ascii="Verdana" w:hAnsi="Verdana" w:cs="Arial"/>
          <w:color w:val="000000"/>
          <w:sz w:val="18"/>
          <w:szCs w:val="18"/>
          <w:lang w:val="en-US"/>
        </w:rPr>
        <w:t xml:space="preserve"> </w:t>
      </w:r>
      <w:r w:rsidR="00EF51CE">
        <w:rPr>
          <w:szCs w:val="24"/>
        </w:rPr>
        <w:t>R</w:t>
      </w:r>
      <w:r w:rsidR="008D63AB" w:rsidRPr="002C6570">
        <w:rPr>
          <w:szCs w:val="24"/>
        </w:rPr>
        <w:t>ube</w:t>
      </w:r>
      <w:r w:rsidR="00BF6221">
        <w:rPr>
          <w:szCs w:val="24"/>
        </w:rPr>
        <w:t xml:space="preserve">lla vaccines </w:t>
      </w:r>
      <w:r w:rsidR="00EF51CE">
        <w:rPr>
          <w:szCs w:val="24"/>
        </w:rPr>
        <w:t xml:space="preserve">were introduced </w:t>
      </w:r>
      <w:r w:rsidR="00BF6221">
        <w:rPr>
          <w:szCs w:val="24"/>
        </w:rPr>
        <w:t>in the late 1960s le</w:t>
      </w:r>
      <w:r w:rsidR="00EF51CE">
        <w:rPr>
          <w:szCs w:val="24"/>
        </w:rPr>
        <w:t>a</w:t>
      </w:r>
      <w:r w:rsidR="00BF6221">
        <w:rPr>
          <w:szCs w:val="24"/>
        </w:rPr>
        <w:t>d</w:t>
      </w:r>
      <w:r w:rsidR="00EF51CE">
        <w:rPr>
          <w:szCs w:val="24"/>
        </w:rPr>
        <w:t>ing</w:t>
      </w:r>
      <w:r w:rsidR="00BF6221">
        <w:rPr>
          <w:szCs w:val="24"/>
        </w:rPr>
        <w:t xml:space="preserve"> to a large decrease in </w:t>
      </w:r>
      <w:r w:rsidR="008D63AB" w:rsidRPr="002C6570">
        <w:rPr>
          <w:szCs w:val="24"/>
        </w:rPr>
        <w:t xml:space="preserve">the incidence of CRS </w:t>
      </w:r>
      <w:r>
        <w:rPr>
          <w:szCs w:val="24"/>
        </w:rPr>
        <w:t>that</w:t>
      </w:r>
      <w:r w:rsidR="006C1881">
        <w:rPr>
          <w:szCs w:val="24"/>
        </w:rPr>
        <w:t>,</w:t>
      </w:r>
      <w:r>
        <w:rPr>
          <w:szCs w:val="24"/>
        </w:rPr>
        <w:t xml:space="preserve"> </w:t>
      </w:r>
      <w:r w:rsidR="00267831">
        <w:rPr>
          <w:szCs w:val="24"/>
        </w:rPr>
        <w:t>prior to mass vaccination</w:t>
      </w:r>
      <w:r w:rsidR="006C1881">
        <w:rPr>
          <w:szCs w:val="24"/>
        </w:rPr>
        <w:t>,</w:t>
      </w:r>
      <w:r w:rsidR="00267831">
        <w:rPr>
          <w:szCs w:val="24"/>
        </w:rPr>
        <w:t xml:space="preserve"> </w:t>
      </w:r>
      <w:r>
        <w:rPr>
          <w:szCs w:val="24"/>
        </w:rPr>
        <w:t xml:space="preserve">ranged from 10 </w:t>
      </w:r>
      <w:r w:rsidR="00447046" w:rsidRPr="002C6570">
        <w:rPr>
          <w:szCs w:val="24"/>
        </w:rPr>
        <w:t>to 400 per 100,000 live births during epidemic periods</w:t>
      </w:r>
      <w:r w:rsidR="00BF65BC">
        <w:rPr>
          <w:szCs w:val="24"/>
        </w:rPr>
        <w:fldChar w:fldCharType="begin"/>
      </w:r>
      <w:r w:rsidR="00E969DE">
        <w:rPr>
          <w:szCs w:val="24"/>
        </w:rPr>
        <w:instrText xml:space="preserve"> ADDIN EN.CITE &lt;EndNote&gt;&lt;Cite&gt;&lt;Author&gt;Cutts&lt;/Author&gt;&lt;Year&gt;1997&lt;/Year&gt;&lt;RecNum&gt;1161&lt;/RecNum&gt;&lt;DisplayText&gt;[6]&lt;/DisplayText&gt;&lt;record&gt;&lt;rec-number&gt;1161&lt;/rec-number&gt;&lt;foreign-keys&gt;&lt;key app="EN" db-id="pzrr2wwec92vr1e5s2e5wx2twzax9tzvt5zt" timestamp="1423482971"&gt;1161&lt;/key&gt;&lt;/foreign-keys&gt;&lt;ref-type name="Journal Article"&gt;17&lt;/ref-type&gt;&lt;contributors&gt;&lt;authors&gt;&lt;author&gt;Cutts, F. T.&lt;/author&gt;&lt;author&gt;Robertson, S. E.&lt;/author&gt;&lt;author&gt;Diaz-Ortega, J. L.&lt;/author&gt;&lt;author&gt;Samuel, R.&lt;/author&gt;&lt;/authors&gt;&lt;/contributors&gt;&lt;auth-address&gt;London School of Hygiene and Tropical Medicine, England.&lt;/auth-address&gt;&lt;titles&gt;&lt;title&gt;Control of rubella and congenital rubella syndrome (CRS) in developing countries, Part 1: Burden of disease from CRS&lt;/title&gt;&lt;secondary-title&gt;Bull WHO&lt;/secondary-title&gt;&lt;alt-title&gt;Bulletin of the World Health Organization&lt;/alt-title&gt;&lt;/titles&gt;&lt;alt-periodical&gt;&lt;full-title&gt;Bulletin of the World Health Organization&lt;/full-title&gt;&lt;/alt-periodical&gt;&lt;pages&gt;55-68&lt;/pages&gt;&lt;volume&gt;75&lt;/volume&gt;&lt;number&gt;1&lt;/number&gt;&lt;keywords&gt;&lt;keyword&gt;Adolescent&lt;/keyword&gt;&lt;keyword&gt;Adult&lt;/keyword&gt;&lt;keyword&gt;Child&lt;/keyword&gt;&lt;keyword&gt;Child, Preschool&lt;/keyword&gt;&lt;keyword&gt;*Cost of Illness&lt;/keyword&gt;&lt;keyword&gt;*Developing Countries&lt;/keyword&gt;&lt;keyword&gt;Female&lt;/keyword&gt;&lt;keyword&gt;Humans&lt;/keyword&gt;&lt;keyword&gt;Infant&lt;/keyword&gt;&lt;keyword&gt;Infant, Newborn&lt;/keyword&gt;&lt;keyword&gt;Prevalence&lt;/keyword&gt;&lt;keyword&gt;Risk&lt;/keyword&gt;&lt;keyword&gt;Rubella/epidemiology/*prevention &amp;amp; control&lt;/keyword&gt;&lt;keyword&gt;Seroepidemiologic Studies&lt;/keyword&gt;&lt;/keywords&gt;&lt;dates&gt;&lt;year&gt;1997&lt;/year&gt;&lt;/dates&gt;&lt;isbn&gt;0042-9686 (Print)&amp;#xD;0042-9686 (Linking)&lt;/isbn&gt;&lt;accession-num&gt;9141751&lt;/accession-num&gt;&lt;urls&gt;&lt;related-urls&gt;&lt;url&gt;http://www.ncbi.nlm.nih.gov/pubmed/9141751&lt;/url&gt;&lt;/related-urls&gt;&lt;/urls&gt;&lt;custom2&gt;2486980&lt;/custom2&gt;&lt;/record&gt;&lt;/Cite&gt;&lt;/EndNote&gt;</w:instrText>
      </w:r>
      <w:r w:rsidR="00BF65BC">
        <w:rPr>
          <w:szCs w:val="24"/>
        </w:rPr>
        <w:fldChar w:fldCharType="separate"/>
      </w:r>
      <w:r w:rsidR="00E969DE">
        <w:rPr>
          <w:noProof/>
          <w:szCs w:val="24"/>
        </w:rPr>
        <w:t>[</w:t>
      </w:r>
      <w:hyperlink w:anchor="_ENREF_6" w:tooltip="Cutts, 1997 #1161" w:history="1">
        <w:r w:rsidR="00152ACF">
          <w:rPr>
            <w:noProof/>
            <w:szCs w:val="24"/>
          </w:rPr>
          <w:t>6</w:t>
        </w:r>
      </w:hyperlink>
      <w:r w:rsidR="00E969DE">
        <w:rPr>
          <w:noProof/>
          <w:szCs w:val="24"/>
        </w:rPr>
        <w:t>]</w:t>
      </w:r>
      <w:r w:rsidR="00BF65BC">
        <w:rPr>
          <w:szCs w:val="24"/>
        </w:rPr>
        <w:fldChar w:fldCharType="end"/>
      </w:r>
      <w:r w:rsidR="00447046">
        <w:rPr>
          <w:szCs w:val="24"/>
        </w:rPr>
        <w:t xml:space="preserve">.  </w:t>
      </w:r>
      <w:r w:rsidR="00E757B6">
        <w:rPr>
          <w:szCs w:val="24"/>
        </w:rPr>
        <w:t>Rubella vaccination is delivered in many countries via childhood vaccination programmes with combined vaccines that contain live attenua</w:t>
      </w:r>
      <w:r w:rsidR="006C1881">
        <w:rPr>
          <w:szCs w:val="24"/>
        </w:rPr>
        <w:t>ted measles and mumps viruses</w:t>
      </w:r>
      <w:r w:rsidR="006C2563">
        <w:rPr>
          <w:szCs w:val="24"/>
        </w:rPr>
        <w:t>;</w:t>
      </w:r>
      <w:r w:rsidR="006C1881">
        <w:rPr>
          <w:szCs w:val="24"/>
        </w:rPr>
        <w:t xml:space="preserve"> </w:t>
      </w:r>
      <w:r w:rsidR="00E757B6">
        <w:rPr>
          <w:szCs w:val="24"/>
        </w:rPr>
        <w:t>or rubella containing v</w:t>
      </w:r>
      <w:r w:rsidR="006C1881">
        <w:rPr>
          <w:szCs w:val="24"/>
        </w:rPr>
        <w:t>accination is offered to school-</w:t>
      </w:r>
      <w:r w:rsidR="00E757B6">
        <w:rPr>
          <w:szCs w:val="24"/>
        </w:rPr>
        <w:t>aged children who are moving</w:t>
      </w:r>
      <w:r w:rsidR="006C1881">
        <w:rPr>
          <w:szCs w:val="24"/>
        </w:rPr>
        <w:t xml:space="preserve"> into child-</w:t>
      </w:r>
      <w:r w:rsidR="00E757B6">
        <w:rPr>
          <w:szCs w:val="24"/>
        </w:rPr>
        <w:t>bearing age together with vaccination of rubella susceptible adult women</w:t>
      </w:r>
      <w:r w:rsidR="00BF65BC">
        <w:rPr>
          <w:szCs w:val="24"/>
        </w:rPr>
        <w:fldChar w:fldCharType="begin"/>
      </w:r>
      <w:r w:rsidR="00E969DE">
        <w:rPr>
          <w:szCs w:val="24"/>
        </w:rPr>
        <w:instrText xml:space="preserve"> ADDIN EN.CITE &lt;EndNote&gt;&lt;Cite ExcludeAuth="1"&gt;&lt;Year&gt;2011&lt;/Year&gt;&lt;RecNum&gt;1168&lt;/RecNum&gt;&lt;DisplayText&gt;[4]&lt;/DisplayText&gt;&lt;record&gt;&lt;rec-number&gt;1168&lt;/rec-number&gt;&lt;foreign-keys&gt;&lt;key app="EN" db-id="pzrr2wwec92vr1e5s2e5wx2twzax9tzvt5zt" timestamp="1424448937"&gt;1168&lt;/key&gt;&lt;/foreign-keys&gt;&lt;ref-type name="Journal Article"&gt;17&lt;/ref-type&gt;&lt;contributors&gt;&lt;/contributors&gt;&lt;titles&gt;&lt;title&gt;Rubella vaccines: WHO position paper&lt;/title&gt;&lt;secondary-title&gt;Wkly Epidemiol Rec&lt;/secondary-title&gt;&lt;alt-title&gt;Releve epidemiologique hebdomadaire / Section d&amp;apos;hygiene du Secretariat de la Societe des Nations = Weekly epidemiological record / Health Section of the Secretariat of the League of Nations&lt;/alt-title&gt;&lt;/titles&gt;&lt;alt-periodical&gt;&lt;full-title&gt;Releve epidemiologique hebdomadaire / Section d&amp;apos;hygiene du Secretariat de la Societe des Nations = Weekly epidemiological record / Health Section of the Secretariat of the League of Nations&lt;/full-title&gt;&lt;/alt-periodical&gt;&lt;pages&gt;301-16&lt;/pages&gt;&lt;volume&gt;86&lt;/volume&gt;&lt;number&gt;29&lt;/number&gt;&lt;keywords&gt;&lt;keyword&gt;Adaptive Immunity&lt;/keyword&gt;&lt;keyword&gt;Child&lt;/keyword&gt;&lt;keyword&gt;Epidemics/prevention &amp;amp; control&lt;/keyword&gt;&lt;keyword&gt;Female&lt;/keyword&gt;&lt;keyword&gt;Humans&lt;/keyword&gt;&lt;keyword&gt;Immunization Schedule&lt;/keyword&gt;&lt;keyword&gt;Infant&lt;/keyword&gt;&lt;keyword&gt;*Mass Vaccination&lt;/keyword&gt;&lt;keyword&gt;Population Surveillance&lt;/keyword&gt;&lt;keyword&gt;Pregnancy&lt;/keyword&gt;&lt;keyword&gt;Pregnancy Complications, Infectious/epidemiology/prevention &amp;amp; control&lt;/keyword&gt;&lt;keyword&gt;Rubella/congenital/diagnosis/epidemiology/*prevention &amp;amp; control&lt;/keyword&gt;&lt;keyword&gt;*Rubella Vaccine/adverse effects/contraindications/immunology&lt;/keyword&gt;&lt;keyword&gt;Rubella virus/physiology&lt;/keyword&gt;&lt;keyword&gt;World Health Organization&lt;/keyword&gt;&lt;/keywords&gt;&lt;dates&gt;&lt;year&gt;2011&lt;/year&gt;&lt;pub-dates&gt;&lt;date&gt;Jul 15&lt;/date&gt;&lt;/pub-dates&gt;&lt;/dates&gt;&lt;isbn&gt;0049-8114 (Print)&amp;#xD;0049-8114 (Linking)&lt;/isbn&gt;&lt;accession-num&gt;21766537&lt;/accession-num&gt;&lt;urls&gt;&lt;related-urls&gt;&lt;url&gt;http://www.ncbi.nlm.nih.gov/pubmed/21766537&lt;/url&gt;&lt;/related-urls&gt;&lt;/urls&gt;&lt;/record&gt;&lt;/Cite&gt;&lt;/EndNote&gt;</w:instrText>
      </w:r>
      <w:r w:rsidR="00BF65BC">
        <w:rPr>
          <w:szCs w:val="24"/>
        </w:rPr>
        <w:fldChar w:fldCharType="separate"/>
      </w:r>
      <w:r w:rsidR="00E969DE">
        <w:rPr>
          <w:noProof/>
          <w:szCs w:val="24"/>
        </w:rPr>
        <w:t>[</w:t>
      </w:r>
      <w:hyperlink w:anchor="_ENREF_4" w:tooltip=", 2011 #1168" w:history="1">
        <w:r w:rsidR="00152ACF">
          <w:rPr>
            <w:noProof/>
            <w:szCs w:val="24"/>
          </w:rPr>
          <w:t>4</w:t>
        </w:r>
      </w:hyperlink>
      <w:r w:rsidR="00E969DE">
        <w:rPr>
          <w:noProof/>
          <w:szCs w:val="24"/>
        </w:rPr>
        <w:t>]</w:t>
      </w:r>
      <w:r w:rsidR="00BF65BC">
        <w:rPr>
          <w:szCs w:val="24"/>
        </w:rPr>
        <w:fldChar w:fldCharType="end"/>
      </w:r>
      <w:r w:rsidR="00E757B6">
        <w:rPr>
          <w:szCs w:val="24"/>
        </w:rPr>
        <w:t xml:space="preserve">.   </w:t>
      </w:r>
      <w:r w:rsidR="008D63AB" w:rsidRPr="002C6570">
        <w:rPr>
          <w:szCs w:val="24"/>
        </w:rPr>
        <w:t xml:space="preserve">However, due to </w:t>
      </w:r>
      <w:r w:rsidR="00447046">
        <w:rPr>
          <w:szCs w:val="24"/>
        </w:rPr>
        <w:t xml:space="preserve">variations in </w:t>
      </w:r>
      <w:r w:rsidR="00E757B6">
        <w:rPr>
          <w:szCs w:val="24"/>
        </w:rPr>
        <w:t xml:space="preserve">levels of </w:t>
      </w:r>
      <w:r w:rsidR="008D63AB" w:rsidRPr="002C6570">
        <w:rPr>
          <w:szCs w:val="24"/>
        </w:rPr>
        <w:t>vaccine</w:t>
      </w:r>
      <w:r w:rsidR="00CF7FD6">
        <w:rPr>
          <w:szCs w:val="24"/>
        </w:rPr>
        <w:t xml:space="preserve"> coverage</w:t>
      </w:r>
      <w:r w:rsidR="00466457">
        <w:rPr>
          <w:szCs w:val="24"/>
        </w:rPr>
        <w:t xml:space="preserve"> or a lack of vaccine recommendations</w:t>
      </w:r>
      <w:r w:rsidR="008D63AB" w:rsidRPr="002C6570">
        <w:rPr>
          <w:szCs w:val="24"/>
        </w:rPr>
        <w:t>, rubella virus is still circulating in many regions of the world and cases of CRS are still being reported</w:t>
      </w:r>
      <w:r w:rsidR="0082312B">
        <w:rPr>
          <w:szCs w:val="24"/>
        </w:rPr>
        <w:fldChar w:fldCharType="begin">
          <w:fldData xml:space="preserve">PEVuZE5vdGU+PENpdGU+PEF1dGhvcj5MYW1iZXJ0PC9BdXRob3I+PFllYXI+MjAxNTwvWWVhcj48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</w:fldData>
        </w:fldChar>
      </w:r>
      <w:r w:rsidR="00E969DE">
        <w:rPr>
          <w:szCs w:val="24"/>
        </w:rPr>
        <w:instrText xml:space="preserve"> ADDIN EN.CITE </w:instrText>
      </w:r>
      <w:r w:rsidR="00E969DE">
        <w:rPr>
          <w:szCs w:val="24"/>
        </w:rPr>
        <w:fldChar w:fldCharType="begin">
          <w:fldData xml:space="preserve">PEVuZE5vdGU+PENpdGU+PEF1dGhvcj5MYW1iZXJ0PC9BdXRob3I+PFllYXI+MjAxNTwvWWVhcj48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</w:fldData>
        </w:fldChar>
      </w:r>
      <w:r w:rsidR="00E969DE">
        <w:rPr>
          <w:szCs w:val="24"/>
        </w:rPr>
        <w:instrText xml:space="preserve"> ADDIN EN.CITE.DATA </w:instrText>
      </w:r>
      <w:r w:rsidR="00E969DE">
        <w:rPr>
          <w:szCs w:val="24"/>
        </w:rPr>
      </w:r>
      <w:r w:rsidR="00E969DE">
        <w:rPr>
          <w:szCs w:val="24"/>
        </w:rPr>
        <w:fldChar w:fldCharType="end"/>
      </w:r>
      <w:r w:rsidR="0082312B">
        <w:rPr>
          <w:szCs w:val="24"/>
        </w:rPr>
      </w:r>
      <w:r w:rsidR="0082312B">
        <w:rPr>
          <w:szCs w:val="24"/>
        </w:rPr>
        <w:fldChar w:fldCharType="separate"/>
      </w:r>
      <w:r w:rsidR="00E969DE">
        <w:rPr>
          <w:noProof/>
          <w:szCs w:val="24"/>
        </w:rPr>
        <w:t>[</w:t>
      </w:r>
      <w:hyperlink w:anchor="_ENREF_7" w:tooltip="Lambert, 2015 #1169" w:history="1">
        <w:r w:rsidR="00152ACF">
          <w:rPr>
            <w:noProof/>
            <w:szCs w:val="24"/>
          </w:rPr>
          <w:t>7</w:t>
        </w:r>
      </w:hyperlink>
      <w:r w:rsidR="00E969DE">
        <w:rPr>
          <w:noProof/>
          <w:szCs w:val="24"/>
        </w:rPr>
        <w:t>,</w:t>
      </w:r>
      <w:hyperlink w:anchor="_ENREF_8" w:tooltip="Dabbagh, 2018 #1621" w:history="1">
        <w:r w:rsidR="00152ACF">
          <w:rPr>
            <w:noProof/>
            <w:szCs w:val="24"/>
          </w:rPr>
          <w:t>8</w:t>
        </w:r>
      </w:hyperlink>
      <w:r w:rsidR="00E969DE">
        <w:rPr>
          <w:noProof/>
          <w:szCs w:val="24"/>
        </w:rPr>
        <w:t>]</w:t>
      </w:r>
      <w:r w:rsidR="0082312B">
        <w:rPr>
          <w:szCs w:val="24"/>
        </w:rPr>
        <w:fldChar w:fldCharType="end"/>
      </w:r>
      <w:r w:rsidR="00DF1ECE">
        <w:rPr>
          <w:szCs w:val="24"/>
        </w:rPr>
        <w:t xml:space="preserve"> </w:t>
      </w:r>
      <w:r w:rsidR="006C1881">
        <w:rPr>
          <w:szCs w:val="24"/>
        </w:rPr>
        <w:t>.</w:t>
      </w:r>
    </w:p>
    <w:p w14:paraId="3A1A9A20" w14:textId="77777777" w:rsidR="00BF6221" w:rsidRDefault="00BF6221" w:rsidP="007B4D3B">
      <w:pPr>
        <w:autoSpaceDE w:val="0"/>
        <w:autoSpaceDN w:val="0"/>
        <w:adjustRightInd w:val="0"/>
        <w:spacing w:after="0" w:line="360" w:lineRule="auto"/>
        <w:rPr>
          <w:szCs w:val="24"/>
        </w:rPr>
      </w:pPr>
    </w:p>
    <w:p w14:paraId="29978987" w14:textId="27F71FAF" w:rsidR="00E757B6" w:rsidRDefault="00E07190" w:rsidP="007B4D3B">
      <w:pPr>
        <w:autoSpaceDE w:val="0"/>
        <w:autoSpaceDN w:val="0"/>
        <w:adjustRightInd w:val="0"/>
        <w:spacing w:after="0" w:line="360" w:lineRule="auto"/>
        <w:rPr>
          <w:szCs w:val="24"/>
        </w:rPr>
      </w:pPr>
      <w:r w:rsidRPr="002C6570">
        <w:rPr>
          <w:szCs w:val="24"/>
        </w:rPr>
        <w:t xml:space="preserve">Based on the known risk </w:t>
      </w:r>
      <w:r>
        <w:rPr>
          <w:szCs w:val="24"/>
        </w:rPr>
        <w:t xml:space="preserve">of </w:t>
      </w:r>
      <w:r w:rsidRPr="002C6570">
        <w:rPr>
          <w:szCs w:val="24"/>
        </w:rPr>
        <w:t>wild-type rubella infections and congenital disease during pregnancy</w:t>
      </w:r>
      <w:r w:rsidR="00DF2044">
        <w:rPr>
          <w:szCs w:val="24"/>
        </w:rPr>
        <w:t xml:space="preserve"> and</w:t>
      </w:r>
      <w:r w:rsidRPr="002C6570">
        <w:rPr>
          <w:szCs w:val="24"/>
        </w:rPr>
        <w:t xml:space="preserve"> </w:t>
      </w:r>
      <w:r w:rsidR="00DC5BF3">
        <w:rPr>
          <w:szCs w:val="24"/>
        </w:rPr>
        <w:t>report</w:t>
      </w:r>
      <w:r w:rsidR="00E757B6">
        <w:rPr>
          <w:szCs w:val="24"/>
        </w:rPr>
        <w:t>s</w:t>
      </w:r>
      <w:r w:rsidR="00DC5BF3">
        <w:rPr>
          <w:szCs w:val="24"/>
        </w:rPr>
        <w:t xml:space="preserve"> </w:t>
      </w:r>
      <w:r w:rsidR="00E757B6">
        <w:rPr>
          <w:szCs w:val="24"/>
        </w:rPr>
        <w:t xml:space="preserve">that rubella vaccine virus can cross the </w:t>
      </w:r>
      <w:r>
        <w:rPr>
          <w:szCs w:val="24"/>
        </w:rPr>
        <w:t>placenta</w:t>
      </w:r>
      <w:r w:rsidR="00BF65BC" w:rsidRPr="002F59AF">
        <w:rPr>
          <w:szCs w:val="24"/>
        </w:rPr>
        <w:fldChar w:fldCharType="begin"/>
      </w:r>
      <w:r w:rsidR="00E969DE" w:rsidRPr="002F59AF">
        <w:rPr>
          <w:szCs w:val="24"/>
        </w:rPr>
        <w:instrText xml:space="preserve"> ADDIN EN.CITE &lt;EndNote&gt;&lt;Cite&gt;&lt;Author&gt;Preblud&lt;/Author&gt;&lt;Year&gt;1981&lt;/Year&gt;&lt;RecNum&gt;1159&lt;/RecNum&gt;&lt;DisplayText&gt;[9]&lt;/DisplayText&gt;&lt;record&gt;&lt;rec-number&gt;1159&lt;/rec-number&gt;&lt;foreign-keys&gt;&lt;key app="EN" db-id="pzrr2wwec92vr1e5s2e5wx2twzax9tzvt5zt"&gt;1159&lt;/key&gt;&lt;/foreign-keys&gt;&lt;ref-type name="Journal Article"&gt;17&lt;/ref-type&gt;&lt;contributors&gt;&lt;authors&gt;&lt;author&gt;Preblud, S. R.&lt;/author&gt;&lt;author&gt;Stetler, H. C.&lt;/author&gt;&lt;author&gt;Frank, J. A., Jr.&lt;/author&gt;&lt;author&gt;Greaves, W. L.&lt;/author&gt;&lt;author&gt;Hinman, A. R.&lt;/author&gt;&lt;author&gt;Herrmann, K. L.&lt;/author&gt;&lt;/authors&gt;&lt;/contributors&gt;&lt;titles&gt;&lt;title&gt;Fetal risk associated with rubella vaccine&lt;/title&gt;&lt;secondary-title&gt;JAMA&lt;/secondary-title&gt;&lt;alt-title&gt;Jama&lt;/alt-title&gt;&lt;/titles&gt;&lt;periodical&gt;&lt;full-title&gt;JAMA&lt;/full-title&gt;&lt;/periodical&gt;&lt;alt-periodical&gt;&lt;full-title&gt;JAMA&lt;/full-title&gt;&lt;/alt-periodical&gt;&lt;pages&gt;1413-7&lt;/pages&gt;&lt;volume&gt;246&lt;/volume&gt;&lt;number&gt;13&lt;/number&gt;&lt;keywords&gt;&lt;keyword&gt;Adolescent&lt;/keyword&gt;&lt;keyword&gt;Adult&lt;/keyword&gt;&lt;keyword&gt;Female&lt;/keyword&gt;&lt;keyword&gt;*Fetus&lt;/keyword&gt;&lt;keyword&gt;Humans&lt;/keyword&gt;&lt;keyword&gt;Maternal-Fetal Exchange&lt;/keyword&gt;&lt;keyword&gt;Pregnancy&lt;/keyword&gt;&lt;keyword&gt;Pregnancy Complications, Infectious/*prevention &amp;amp; control&lt;/keyword&gt;&lt;keyword&gt;Pregnancy Trimester, Third&lt;/keyword&gt;&lt;keyword&gt;Risk&lt;/keyword&gt;&lt;keyword&gt;Rubella/*prevention &amp;amp; control&lt;/keyword&gt;&lt;keyword&gt;Rubella Vaccine/*adverse effects/standards&lt;/keyword&gt;&lt;keyword&gt;Vaccines, Attenuated/adverse effects&lt;/keyword&gt;&lt;/keywords&gt;&lt;dates&gt;&lt;year&gt;1981&lt;/year&gt;&lt;pub-dates&gt;&lt;date&gt;Sep 25&lt;/date&gt;&lt;/pub-dates&gt;&lt;/dates&gt;&lt;isbn&gt;0098-7484 (Print)&amp;#xD;0098-7484 (Linking)&lt;/isbn&gt;&lt;accession-num&gt;7265443&lt;/accession-num&gt;&lt;urls&gt;&lt;related-urls&gt;&lt;url&gt;http://www.ncbi.nlm.nih.gov/pubmed/7265443&lt;/url&gt;&lt;/related-urls&gt;&lt;/urls&gt;&lt;/record&gt;&lt;/Cite&gt;&lt;/EndNote&gt;</w:instrText>
      </w:r>
      <w:r w:rsidR="00BF65BC" w:rsidRPr="002F59AF">
        <w:rPr>
          <w:szCs w:val="24"/>
        </w:rPr>
        <w:fldChar w:fldCharType="separate"/>
      </w:r>
      <w:r w:rsidR="00E969DE" w:rsidRPr="002F59AF">
        <w:rPr>
          <w:noProof/>
          <w:szCs w:val="24"/>
        </w:rPr>
        <w:t>[</w:t>
      </w:r>
      <w:hyperlink w:anchor="_ENREF_9" w:tooltip="Preblud, 1981 #1159" w:history="1">
        <w:r w:rsidR="00152ACF" w:rsidRPr="002F59AF">
          <w:rPr>
            <w:noProof/>
            <w:szCs w:val="24"/>
          </w:rPr>
          <w:t>9</w:t>
        </w:r>
      </w:hyperlink>
      <w:r w:rsidR="00E969DE" w:rsidRPr="002F59AF">
        <w:rPr>
          <w:noProof/>
          <w:szCs w:val="24"/>
        </w:rPr>
        <w:t>]</w:t>
      </w:r>
      <w:r w:rsidR="00BF65BC" w:rsidRPr="002F59AF">
        <w:rPr>
          <w:szCs w:val="24"/>
        </w:rPr>
        <w:fldChar w:fldCharType="end"/>
      </w:r>
      <w:r w:rsidRPr="002C6570">
        <w:rPr>
          <w:szCs w:val="24"/>
        </w:rPr>
        <w:t xml:space="preserve"> </w:t>
      </w:r>
      <w:r w:rsidR="00BF6221">
        <w:rPr>
          <w:szCs w:val="24"/>
        </w:rPr>
        <w:t xml:space="preserve">, </w:t>
      </w:r>
      <w:r w:rsidRPr="002C6570">
        <w:rPr>
          <w:szCs w:val="24"/>
        </w:rPr>
        <w:t>pregnancy has been an exclusion criterion</w:t>
      </w:r>
      <w:r w:rsidR="00F60F7A">
        <w:rPr>
          <w:szCs w:val="24"/>
        </w:rPr>
        <w:t xml:space="preserve"> for rubella vaccination</w:t>
      </w:r>
      <w:r w:rsidR="00227560">
        <w:rPr>
          <w:szCs w:val="24"/>
        </w:rPr>
        <w:t>;</w:t>
      </w:r>
      <w:r w:rsidR="00382E8B">
        <w:rPr>
          <w:szCs w:val="24"/>
        </w:rPr>
        <w:t xml:space="preserve"> with advice if vaccinated</w:t>
      </w:r>
      <w:r w:rsidR="00435CD0">
        <w:rPr>
          <w:szCs w:val="24"/>
        </w:rPr>
        <w:t xml:space="preserve"> </w:t>
      </w:r>
      <w:r w:rsidR="00382E8B">
        <w:rPr>
          <w:szCs w:val="24"/>
        </w:rPr>
        <w:t>to a</w:t>
      </w:r>
      <w:r w:rsidR="009F3EC4">
        <w:rPr>
          <w:szCs w:val="24"/>
        </w:rPr>
        <w:t>v</w:t>
      </w:r>
      <w:r w:rsidR="005D10ED">
        <w:rPr>
          <w:szCs w:val="24"/>
        </w:rPr>
        <w:t>oid</w:t>
      </w:r>
      <w:r w:rsidR="00152E7D">
        <w:rPr>
          <w:szCs w:val="24"/>
        </w:rPr>
        <w:t xml:space="preserve"> </w:t>
      </w:r>
      <w:r w:rsidR="005D10ED">
        <w:rPr>
          <w:szCs w:val="24"/>
        </w:rPr>
        <w:t>pregnancy for a month</w:t>
      </w:r>
      <w:r w:rsidR="00807E7C">
        <w:rPr>
          <w:szCs w:val="24"/>
        </w:rPr>
        <w:t xml:space="preserve"> </w:t>
      </w:r>
      <w:r w:rsidR="005D10ED">
        <w:rPr>
          <w:szCs w:val="24"/>
        </w:rPr>
        <w:t>as a precautionary measure</w:t>
      </w:r>
      <w:r w:rsidR="00BF65BC">
        <w:rPr>
          <w:szCs w:val="24"/>
        </w:rPr>
        <w:fldChar w:fldCharType="begin"/>
      </w:r>
      <w:r w:rsidR="00E969DE">
        <w:rPr>
          <w:szCs w:val="24"/>
        </w:rPr>
        <w:instrText xml:space="preserve"> ADDIN EN.CITE &lt;EndNote&gt;&lt;Cite&gt;&lt;Author&gt;Centers for Disease&lt;/Author&gt;&lt;Year&gt;2001&lt;/Year&gt;&lt;RecNum&gt;164&lt;/RecNum&gt;&lt;DisplayText&gt;[10]&lt;/DisplayText&gt;&lt;record&gt;&lt;rec-number&gt;164&lt;/rec-number&gt;&lt;foreign-keys&gt;&lt;key app="EN" db-id="pzrr2wwec92vr1e5s2e5wx2twzax9tzvt5zt" timestamp="1381414333"&gt;164&lt;/key&gt;&lt;/foreign-keys&gt;&lt;ref-type name="Journal Article"&gt;17&lt;/ref-type&gt;&lt;contributors&gt;&lt;authors&gt;&lt;author&gt;Centers for Disease, Control&lt;/author&gt;&lt;author&gt;Prevention&lt;/author&gt;&lt;/authors&gt;&lt;/contributors&gt;&lt;titles&gt;&lt;title&gt;Revised ACIP recommendation for avoiding pregnancy after receiving a rubella-containing vaccine&lt;/title&gt;&lt;secondary-title&gt;MMWR - Morbidity &amp;amp; Mortality Weekly Report&lt;/secondary-title&gt;&lt;short-title&gt;Revised ACIP recommendation for avoiding pregnancy after receiving a rubella-containing vaccine&lt;/short-title&gt;&lt;/titles&gt;&lt;periodical&gt;&lt;full-title&gt;MMWR - Morbidity &amp;amp; Mortality Weekly Report&lt;/full-title&gt;&lt;/periodical&gt;&lt;pages&gt;1117&lt;/pages&gt;&lt;volume&gt;50&lt;/volume&gt;&lt;number&gt;49&lt;/number&gt;&lt;dates&gt;&lt;year&gt;2001&lt;/year&gt;&lt;/dates&gt;&lt;accession-num&gt;11794623&lt;/accession-num&gt;&lt;urls&gt;&lt;related-urls&gt;&lt;url&gt;http://ovidsp.ovid.com/ovidweb.cgi?T=JS&amp;amp;CSC=Y&amp;amp;NEWS=N&amp;amp;PAGE=fulltext&amp;amp;D=med4&amp;amp;AN=11794623http://lshtmsfx.hosted.exlibrisgroup.com/lshtm?sid=OVID:medline&amp;amp;id=pmid:11794623&amp;amp;id=doi:&amp;amp;issn=0149-2195&amp;amp;isbn=&amp;amp;volume=50&amp;amp;issue=49&amp;amp;spage=1117&amp;amp;pages=1117&amp;amp;date=2001&amp;amp;title=MMWR+-+Morbidity+%26+Mortality+Weekly+Report&amp;amp;atitle=Revised+ACIP+recommendation+for+avoiding+pregnancy+after+receiving+a+rubella-containing+vaccine.&amp;amp;aulast=Centers+for+Disease+Control+and+Prevention&amp;amp;pid=%3Cauthor%3ECenters+for+Disease+Control+and+Prevention+%28CDC%29%3C%2Fauthor%3E%3CAN%3E11794623%3C%2FAN%3E%3CDT%3EJournal+Article%3C%2FDT%3E&lt;/url&gt;&lt;/related-urls&gt;&lt;/urls&gt;&lt;remote-database-name&gt;Medline&lt;/remote-database-name&gt;&lt;remote-database-provider&gt;Ovid Technologies&lt;/remote-database-provider&gt;&lt;/record&gt;&lt;/Cite&gt;&lt;/EndNote&gt;</w:instrText>
      </w:r>
      <w:r w:rsidR="00BF65BC">
        <w:rPr>
          <w:szCs w:val="24"/>
        </w:rPr>
        <w:fldChar w:fldCharType="separate"/>
      </w:r>
      <w:r w:rsidR="00E969DE">
        <w:rPr>
          <w:noProof/>
          <w:szCs w:val="24"/>
        </w:rPr>
        <w:t>[</w:t>
      </w:r>
      <w:hyperlink w:anchor="_ENREF_10" w:tooltip="Centers for Disease, 2001 #164" w:history="1">
        <w:r w:rsidR="00152ACF">
          <w:rPr>
            <w:noProof/>
            <w:szCs w:val="24"/>
          </w:rPr>
          <w:t>10</w:t>
        </w:r>
      </w:hyperlink>
      <w:r w:rsidR="00E969DE">
        <w:rPr>
          <w:noProof/>
          <w:szCs w:val="24"/>
        </w:rPr>
        <w:t>]</w:t>
      </w:r>
      <w:r w:rsidR="00BF65BC">
        <w:rPr>
          <w:szCs w:val="24"/>
        </w:rPr>
        <w:fldChar w:fldCharType="end"/>
      </w:r>
      <w:r w:rsidR="00CF6336">
        <w:rPr>
          <w:szCs w:val="24"/>
        </w:rPr>
        <w:t xml:space="preserve"> </w:t>
      </w:r>
      <w:r w:rsidR="00BF65BC">
        <w:rPr>
          <w:szCs w:val="24"/>
        </w:rPr>
        <w:fldChar w:fldCharType="begin"/>
      </w:r>
      <w:r w:rsidR="00E969DE">
        <w:rPr>
          <w:szCs w:val="24"/>
        </w:rPr>
        <w:instrText xml:space="preserve"> ADDIN EN.CITE &lt;EndNote&gt;&lt;Cite ExcludeAuth="1" ExcludeYear="1"&gt;&lt;RecNum&gt;1625&lt;/RecNum&gt;&lt;DisplayText&gt;[11]&lt;/DisplayText&gt;&lt;record&gt;&lt;rec-number&gt;1625&lt;/rec-number&gt;&lt;foreign-keys&gt;&lt;key app="EN" db-id="pzrr2wwec92vr1e5s2e5wx2twzax9tzvt5zt" timestamp="1569854196"&gt;1625&lt;/key&gt;&lt;/foreign-keys&gt;&lt;ref-type name="Journal Article"&gt;17&lt;/ref-type&gt;&lt;contributors&gt;&lt;/contributors&gt;&lt;titles&gt;&lt;title&gt;Rubella vaccines. WHO position paper&lt;/title&gt;&lt;secondary-title&gt;Weekly Epidemiological Record&lt;/secondary-title&gt;&lt;/titles&gt;&lt;periodical&gt;&lt;full-title&gt;Weekly Epidemiological Record&lt;/full-title&gt;&lt;/periodical&gt;&lt;pages&gt;161-172&lt;/pages&gt;&lt;volume&gt;75&lt;/volume&gt;&lt;number&gt;20&lt;/number&gt;&lt;dates&gt;&lt;year&gt;2000&lt;/year&gt;&lt;pub-dates&gt;&lt;date&gt;19th May 2000&lt;/date&gt;&lt;/pub-dates&gt;&lt;/dates&gt;&lt;urls&gt;&lt;pdf-urls&gt;&lt;url&gt;file://J:\BCG\joint\BCG case control shared\vaccinesafety\literature\2019\Positionpaperrubella_WER_2000.pdf&lt;/url&gt;&lt;/pdf-urls&gt;&lt;/urls&gt;&lt;/record&gt;&lt;/Cite&gt;&lt;/EndNote&gt;</w:instrText>
      </w:r>
      <w:r w:rsidR="00BF65BC">
        <w:rPr>
          <w:szCs w:val="24"/>
        </w:rPr>
        <w:fldChar w:fldCharType="separate"/>
      </w:r>
      <w:r w:rsidR="00E969DE">
        <w:rPr>
          <w:noProof/>
          <w:szCs w:val="24"/>
        </w:rPr>
        <w:t>[</w:t>
      </w:r>
      <w:hyperlink w:anchor="_ENREF_11" w:tooltip=", 2000 #1625" w:history="1">
        <w:r w:rsidR="00152ACF">
          <w:rPr>
            <w:noProof/>
            <w:szCs w:val="24"/>
          </w:rPr>
          <w:t>11</w:t>
        </w:r>
      </w:hyperlink>
      <w:r w:rsidR="00E969DE">
        <w:rPr>
          <w:noProof/>
          <w:szCs w:val="24"/>
        </w:rPr>
        <w:t>]</w:t>
      </w:r>
      <w:r w:rsidR="00BF65BC">
        <w:rPr>
          <w:szCs w:val="24"/>
        </w:rPr>
        <w:fldChar w:fldCharType="end"/>
      </w:r>
      <w:r w:rsidR="005D10ED">
        <w:rPr>
          <w:szCs w:val="24"/>
        </w:rPr>
        <w:t xml:space="preserve">.  However </w:t>
      </w:r>
      <w:r w:rsidR="00E757B6">
        <w:rPr>
          <w:szCs w:val="24"/>
        </w:rPr>
        <w:t xml:space="preserve">there is no evidence of </w:t>
      </w:r>
      <w:r w:rsidR="00024366">
        <w:rPr>
          <w:szCs w:val="24"/>
        </w:rPr>
        <w:t>foetal</w:t>
      </w:r>
      <w:r w:rsidR="00E757B6">
        <w:rPr>
          <w:szCs w:val="24"/>
        </w:rPr>
        <w:t xml:space="preserve"> damage by rubella vaccine, and </w:t>
      </w:r>
      <w:r w:rsidR="005D10ED">
        <w:rPr>
          <w:szCs w:val="24"/>
        </w:rPr>
        <w:t xml:space="preserve">inadvertent administration in the month before pregnancy or in the early stages of pregnancy </w:t>
      </w:r>
      <w:r w:rsidR="008902D3">
        <w:rPr>
          <w:szCs w:val="24"/>
        </w:rPr>
        <w:t>is</w:t>
      </w:r>
      <w:r w:rsidR="005D10ED">
        <w:rPr>
          <w:szCs w:val="24"/>
        </w:rPr>
        <w:t xml:space="preserve"> not considered an indication for termination of pregnancy</w:t>
      </w:r>
      <w:r w:rsidR="00E91F3F">
        <w:rPr>
          <w:szCs w:val="24"/>
        </w:rPr>
        <w:fldChar w:fldCharType="begin">
          <w:fldData xml:space="preserve">PEVuZE5vdGU+PENpdGU+PEF1dGhvcj5Ub29rZXk8L0F1dGhvcj48WWVhcj4xOTkxPC9ZZWFyPjxS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</w:fldData>
        </w:fldChar>
      </w:r>
      <w:r w:rsidR="00E969DE">
        <w:rPr>
          <w:szCs w:val="24"/>
        </w:rPr>
        <w:instrText xml:space="preserve"> ADDIN EN.CITE </w:instrText>
      </w:r>
      <w:r w:rsidR="00E969DE">
        <w:rPr>
          <w:szCs w:val="24"/>
        </w:rPr>
        <w:fldChar w:fldCharType="begin">
          <w:fldData xml:space="preserve">PEVuZE5vdGU+PENpdGU+PEF1dGhvcj5Ub29rZXk8L0F1dGhvcj48WWVhcj4xOTkxPC9ZZWFyPjxS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</w:fldData>
        </w:fldChar>
      </w:r>
      <w:r w:rsidR="00E969DE">
        <w:rPr>
          <w:szCs w:val="24"/>
        </w:rPr>
        <w:instrText xml:space="preserve"> ADDIN EN.CITE.DATA </w:instrText>
      </w:r>
      <w:r w:rsidR="00E969DE">
        <w:rPr>
          <w:szCs w:val="24"/>
        </w:rPr>
      </w:r>
      <w:r w:rsidR="00E969DE">
        <w:rPr>
          <w:szCs w:val="24"/>
        </w:rPr>
        <w:fldChar w:fldCharType="end"/>
      </w:r>
      <w:r w:rsidR="00E91F3F">
        <w:rPr>
          <w:szCs w:val="24"/>
        </w:rPr>
      </w:r>
      <w:r w:rsidR="00E91F3F">
        <w:rPr>
          <w:szCs w:val="24"/>
        </w:rPr>
        <w:fldChar w:fldCharType="separate"/>
      </w:r>
      <w:r w:rsidR="00E969DE">
        <w:rPr>
          <w:noProof/>
          <w:szCs w:val="24"/>
        </w:rPr>
        <w:t>[</w:t>
      </w:r>
      <w:hyperlink w:anchor="_ENREF_4" w:tooltip=", 2011 #1168" w:history="1">
        <w:r w:rsidR="00152ACF">
          <w:rPr>
            <w:noProof/>
            <w:szCs w:val="24"/>
          </w:rPr>
          <w:t>4</w:t>
        </w:r>
      </w:hyperlink>
      <w:r w:rsidR="00E969DE">
        <w:rPr>
          <w:noProof/>
          <w:szCs w:val="24"/>
        </w:rPr>
        <w:t>,</w:t>
      </w:r>
      <w:hyperlink w:anchor="_ENREF_10" w:tooltip="Centers for Disease, 2001 #164" w:history="1">
        <w:r w:rsidR="00152ACF">
          <w:rPr>
            <w:noProof/>
            <w:szCs w:val="24"/>
          </w:rPr>
          <w:t>10</w:t>
        </w:r>
      </w:hyperlink>
      <w:r w:rsidR="00E969DE">
        <w:rPr>
          <w:noProof/>
          <w:szCs w:val="24"/>
        </w:rPr>
        <w:t>,</w:t>
      </w:r>
      <w:hyperlink w:anchor="_ENREF_12" w:tooltip="Tookey, 1991 #613" w:history="1">
        <w:r w:rsidR="00152ACF">
          <w:rPr>
            <w:noProof/>
            <w:szCs w:val="24"/>
          </w:rPr>
          <w:t>12</w:t>
        </w:r>
      </w:hyperlink>
      <w:r w:rsidR="00E969DE">
        <w:rPr>
          <w:noProof/>
          <w:szCs w:val="24"/>
        </w:rPr>
        <w:t>]</w:t>
      </w:r>
      <w:r w:rsidR="00E91F3F">
        <w:rPr>
          <w:szCs w:val="24"/>
        </w:rPr>
        <w:fldChar w:fldCharType="end"/>
      </w:r>
      <w:r w:rsidR="005D10ED">
        <w:rPr>
          <w:szCs w:val="24"/>
        </w:rPr>
        <w:t xml:space="preserve">. </w:t>
      </w:r>
      <w:r w:rsidR="00BF6221">
        <w:rPr>
          <w:szCs w:val="24"/>
        </w:rPr>
        <w:t xml:space="preserve">  </w:t>
      </w:r>
    </w:p>
    <w:p w14:paraId="517A4528" w14:textId="77777777" w:rsidR="0020504E" w:rsidRDefault="0020504E" w:rsidP="007B4D3B">
      <w:pPr>
        <w:autoSpaceDE w:val="0"/>
        <w:autoSpaceDN w:val="0"/>
        <w:adjustRightInd w:val="0"/>
        <w:spacing w:after="0" w:line="360" w:lineRule="auto"/>
        <w:rPr>
          <w:szCs w:val="24"/>
        </w:rPr>
      </w:pPr>
    </w:p>
    <w:p w14:paraId="3583D9F5" w14:textId="77777777" w:rsidR="00E757B6" w:rsidRDefault="00E757B6" w:rsidP="007B4D3B">
      <w:pPr>
        <w:autoSpaceDE w:val="0"/>
        <w:autoSpaceDN w:val="0"/>
        <w:adjustRightInd w:val="0"/>
        <w:spacing w:after="0" w:line="360" w:lineRule="auto"/>
        <w:rPr>
          <w:szCs w:val="24"/>
        </w:rPr>
      </w:pPr>
    </w:p>
    <w:p w14:paraId="1E4D64A5" w14:textId="4190A84C" w:rsidR="005D10ED" w:rsidRDefault="00BF6221" w:rsidP="007B4D3B">
      <w:pPr>
        <w:autoSpaceDE w:val="0"/>
        <w:autoSpaceDN w:val="0"/>
        <w:adjustRightInd w:val="0"/>
        <w:spacing w:after="0" w:line="360" w:lineRule="auto"/>
        <w:rPr>
          <w:szCs w:val="24"/>
        </w:rPr>
      </w:pPr>
      <w:r>
        <w:rPr>
          <w:szCs w:val="24"/>
        </w:rPr>
        <w:t>O</w:t>
      </w:r>
      <w:r w:rsidR="005D10ED">
        <w:rPr>
          <w:szCs w:val="24"/>
        </w:rPr>
        <w:t xml:space="preserve">ngoing pregnancy registers and other </w:t>
      </w:r>
      <w:r w:rsidR="00B179F7">
        <w:rPr>
          <w:szCs w:val="24"/>
        </w:rPr>
        <w:t xml:space="preserve">safety </w:t>
      </w:r>
      <w:r w:rsidR="005D10ED">
        <w:rPr>
          <w:szCs w:val="24"/>
        </w:rPr>
        <w:t>monitoring systems</w:t>
      </w:r>
      <w:r>
        <w:rPr>
          <w:szCs w:val="24"/>
        </w:rPr>
        <w:t xml:space="preserve"> have been in place for many years</w:t>
      </w:r>
      <w:r w:rsidR="00862537">
        <w:rPr>
          <w:szCs w:val="24"/>
        </w:rPr>
        <w:t xml:space="preserve">, with </w:t>
      </w:r>
      <w:r w:rsidR="00BB1578">
        <w:rPr>
          <w:szCs w:val="24"/>
        </w:rPr>
        <w:t xml:space="preserve"> </w:t>
      </w:r>
      <w:r w:rsidR="00862537">
        <w:rPr>
          <w:szCs w:val="24"/>
        </w:rPr>
        <w:t>s</w:t>
      </w:r>
      <w:r w:rsidR="00BB1578">
        <w:rPr>
          <w:szCs w:val="24"/>
        </w:rPr>
        <w:t>urveillance standards for CRS recently updated</w:t>
      </w:r>
      <w:r w:rsidR="005F37A0">
        <w:rPr>
          <w:szCs w:val="24"/>
        </w:rPr>
        <w:t xml:space="preserve"> </w:t>
      </w:r>
      <w:r w:rsidR="00BF65BC">
        <w:rPr>
          <w:szCs w:val="24"/>
        </w:rPr>
        <w:fldChar w:fldCharType="begin"/>
      </w:r>
      <w:r w:rsidR="00E969DE">
        <w:rPr>
          <w:szCs w:val="24"/>
        </w:rPr>
        <w:instrText xml:space="preserve"> ADDIN EN.CITE &lt;EndNote&gt;&lt;Cite ExcludeAuth="1"&gt;&lt;Year&gt;2018&lt;/Year&gt;&lt;RecNum&gt;1626&lt;/RecNum&gt;&lt;DisplayText&gt;[13]&lt;/DisplayText&gt;&lt;record&gt;&lt;rec-number&gt;1626&lt;/rec-number&gt;&lt;foreign-keys&gt;&lt;key app="EN" db-id="pzrr2wwec92vr1e5s2e5wx2twzax9tzvt5zt" timestamp="1569854820"&gt;1626&lt;/key&gt;&lt;/foreign-keys&gt;&lt;ref-type name="Electronic Article"&gt;43&lt;/ref-type&gt;&lt;contributors&gt;&lt;/contributors&gt;&lt;titles&gt;&lt;title&gt;Congenital Rubella Syndrome &lt;/title&gt;&lt;secondary-title&gt;Vaccine-preventable diseases. Surveillance standards &lt;/secondary-title&gt;&lt;tertiary-title&gt;Vaccine-preventable diseases. Surveillance standards WHO&lt;/tertiary-title&gt;&lt;/titles&gt;&lt;dates&gt;&lt;year&gt;2018&lt;/year&gt;&lt;pub-dates&gt;&lt;date&gt;30th September 2019&lt;/date&gt;&lt;/pub-dates&gt;&lt;/dates&gt;&lt;pub-location&gt;Geneva&lt;/pub-location&gt;&lt;publisher&gt;WHO&lt;/publisher&gt;&lt;work-type&gt;Report &lt;/work-type&gt;&lt;urls&gt;&lt;related-urls&gt;&lt;url&gt;https://www.who.int/immunization/monitoring_surveillance/burden/vpd/WHO_SurveillanceVaccinePreventable_03_CRS_R2.pdf?ua=1&lt;/url&gt;&lt;/related-urls&gt;&lt;/urls&gt;&lt;/record&gt;&lt;/Cite&gt;&lt;/EndNote&gt;</w:instrText>
      </w:r>
      <w:r w:rsidR="00BF65BC">
        <w:rPr>
          <w:szCs w:val="24"/>
        </w:rPr>
        <w:fldChar w:fldCharType="separate"/>
      </w:r>
      <w:r w:rsidR="00E969DE">
        <w:rPr>
          <w:noProof/>
          <w:szCs w:val="24"/>
        </w:rPr>
        <w:t>[</w:t>
      </w:r>
      <w:hyperlink w:anchor="_ENREF_13" w:tooltip=", 2018 #1626" w:history="1">
        <w:r w:rsidR="00152ACF">
          <w:rPr>
            <w:noProof/>
            <w:szCs w:val="24"/>
          </w:rPr>
          <w:t>13</w:t>
        </w:r>
      </w:hyperlink>
      <w:r w:rsidR="00E969DE">
        <w:rPr>
          <w:noProof/>
          <w:szCs w:val="24"/>
        </w:rPr>
        <w:t>]</w:t>
      </w:r>
      <w:r w:rsidR="00BF65BC">
        <w:rPr>
          <w:szCs w:val="24"/>
        </w:rPr>
        <w:fldChar w:fldCharType="end"/>
      </w:r>
      <w:r w:rsidR="005D10ED">
        <w:rPr>
          <w:szCs w:val="24"/>
        </w:rPr>
        <w:t xml:space="preserve">.  An </w:t>
      </w:r>
      <w:r w:rsidR="00E757B6">
        <w:rPr>
          <w:szCs w:val="24"/>
        </w:rPr>
        <w:t>up</w:t>
      </w:r>
      <w:r w:rsidR="00B75753">
        <w:rPr>
          <w:szCs w:val="24"/>
        </w:rPr>
        <w:t>-</w:t>
      </w:r>
      <w:r w:rsidR="00E757B6">
        <w:rPr>
          <w:szCs w:val="24"/>
        </w:rPr>
        <w:t>to</w:t>
      </w:r>
      <w:r w:rsidR="00B75753">
        <w:rPr>
          <w:szCs w:val="24"/>
        </w:rPr>
        <w:t>-</w:t>
      </w:r>
      <w:r w:rsidR="00E757B6">
        <w:rPr>
          <w:szCs w:val="24"/>
        </w:rPr>
        <w:t xml:space="preserve">date </w:t>
      </w:r>
      <w:r w:rsidR="005D10ED">
        <w:rPr>
          <w:szCs w:val="24"/>
        </w:rPr>
        <w:t xml:space="preserve">summary of </w:t>
      </w:r>
      <w:r>
        <w:rPr>
          <w:szCs w:val="24"/>
        </w:rPr>
        <w:t xml:space="preserve">the </w:t>
      </w:r>
      <w:r w:rsidR="005D10ED">
        <w:rPr>
          <w:szCs w:val="24"/>
        </w:rPr>
        <w:t xml:space="preserve">data </w:t>
      </w:r>
      <w:r w:rsidR="00DB0B6F">
        <w:rPr>
          <w:szCs w:val="24"/>
        </w:rPr>
        <w:t xml:space="preserve">available </w:t>
      </w:r>
      <w:r w:rsidR="005D10ED">
        <w:rPr>
          <w:szCs w:val="24"/>
        </w:rPr>
        <w:t xml:space="preserve">from </w:t>
      </w:r>
      <w:r>
        <w:rPr>
          <w:szCs w:val="24"/>
        </w:rPr>
        <w:t xml:space="preserve">these </w:t>
      </w:r>
      <w:r w:rsidR="00E757B6">
        <w:rPr>
          <w:szCs w:val="24"/>
        </w:rPr>
        <w:t xml:space="preserve">systems </w:t>
      </w:r>
      <w:r>
        <w:rPr>
          <w:szCs w:val="24"/>
        </w:rPr>
        <w:t xml:space="preserve">will </w:t>
      </w:r>
      <w:r w:rsidR="005D7148">
        <w:rPr>
          <w:szCs w:val="24"/>
        </w:rPr>
        <w:t xml:space="preserve">help inform </w:t>
      </w:r>
      <w:r w:rsidR="00550914">
        <w:rPr>
          <w:szCs w:val="24"/>
        </w:rPr>
        <w:t xml:space="preserve">both </w:t>
      </w:r>
      <w:r w:rsidR="005D10ED">
        <w:rPr>
          <w:szCs w:val="24"/>
        </w:rPr>
        <w:t xml:space="preserve">national advisory groups </w:t>
      </w:r>
      <w:r w:rsidR="00B75753">
        <w:rPr>
          <w:szCs w:val="24"/>
        </w:rPr>
        <w:t xml:space="preserve">and </w:t>
      </w:r>
      <w:r w:rsidR="00435CD0">
        <w:rPr>
          <w:szCs w:val="24"/>
        </w:rPr>
        <w:t xml:space="preserve">other </w:t>
      </w:r>
      <w:r w:rsidR="005D10ED">
        <w:rPr>
          <w:szCs w:val="24"/>
        </w:rPr>
        <w:t xml:space="preserve">agencies </w:t>
      </w:r>
      <w:r w:rsidR="005D7148">
        <w:rPr>
          <w:szCs w:val="24"/>
        </w:rPr>
        <w:t xml:space="preserve">on </w:t>
      </w:r>
      <w:r w:rsidR="005D10ED">
        <w:rPr>
          <w:szCs w:val="24"/>
        </w:rPr>
        <w:t xml:space="preserve">use of </w:t>
      </w:r>
      <w:r w:rsidR="00F86C2A">
        <w:rPr>
          <w:szCs w:val="24"/>
        </w:rPr>
        <w:t xml:space="preserve">MR/ </w:t>
      </w:r>
      <w:r w:rsidR="005D10ED">
        <w:rPr>
          <w:szCs w:val="24"/>
        </w:rPr>
        <w:t xml:space="preserve">MMR vaccines in </w:t>
      </w:r>
      <w:r w:rsidR="00447046">
        <w:rPr>
          <w:szCs w:val="24"/>
        </w:rPr>
        <w:t xml:space="preserve">measles or rubella </w:t>
      </w:r>
      <w:r w:rsidR="005D10ED">
        <w:rPr>
          <w:szCs w:val="24"/>
        </w:rPr>
        <w:t xml:space="preserve">outbreaks </w:t>
      </w:r>
      <w:r w:rsidR="00E757B6">
        <w:rPr>
          <w:szCs w:val="24"/>
        </w:rPr>
        <w:t xml:space="preserve">as well as support </w:t>
      </w:r>
      <w:r w:rsidR="005D10ED">
        <w:rPr>
          <w:szCs w:val="24"/>
        </w:rPr>
        <w:t xml:space="preserve">current advice </w:t>
      </w:r>
      <w:r w:rsidR="00435CD0">
        <w:rPr>
          <w:szCs w:val="24"/>
        </w:rPr>
        <w:t xml:space="preserve">and information on </w:t>
      </w:r>
      <w:r w:rsidR="005D10ED">
        <w:rPr>
          <w:szCs w:val="24"/>
        </w:rPr>
        <w:t xml:space="preserve">safety if identified rubella susceptible women are inadvertently vaccinated </w:t>
      </w:r>
      <w:r w:rsidR="005D7148">
        <w:rPr>
          <w:szCs w:val="24"/>
        </w:rPr>
        <w:t xml:space="preserve">when </w:t>
      </w:r>
      <w:r w:rsidR="005D10ED">
        <w:rPr>
          <w:szCs w:val="24"/>
        </w:rPr>
        <w:t>pregnan</w:t>
      </w:r>
      <w:r w:rsidR="005D7148">
        <w:rPr>
          <w:szCs w:val="24"/>
        </w:rPr>
        <w:t>t</w:t>
      </w:r>
      <w:r w:rsidR="005D10ED">
        <w:rPr>
          <w:szCs w:val="24"/>
        </w:rPr>
        <w:t xml:space="preserve">.   </w:t>
      </w:r>
    </w:p>
    <w:p w14:paraId="1A1AE336" w14:textId="77777777" w:rsidR="00883428" w:rsidRDefault="00883428" w:rsidP="007B4D3B">
      <w:pPr>
        <w:autoSpaceDE w:val="0"/>
        <w:autoSpaceDN w:val="0"/>
        <w:adjustRightInd w:val="0"/>
        <w:spacing w:after="0" w:line="360" w:lineRule="auto"/>
        <w:rPr>
          <w:szCs w:val="24"/>
        </w:rPr>
      </w:pPr>
    </w:p>
    <w:p w14:paraId="148B5D38" w14:textId="49CEC510" w:rsidR="005D10ED" w:rsidRPr="00CF7FD6" w:rsidRDefault="005D10ED" w:rsidP="007B4D3B">
      <w:pPr>
        <w:spacing w:after="0" w:line="360" w:lineRule="auto"/>
      </w:pPr>
      <w:r>
        <w:t xml:space="preserve">This paper </w:t>
      </w:r>
      <w:r w:rsidR="00550914">
        <w:t xml:space="preserve">reports </w:t>
      </w:r>
      <w:r>
        <w:t xml:space="preserve">a systematic review of the literature to assess the risk of </w:t>
      </w:r>
      <w:r w:rsidR="00550914">
        <w:t xml:space="preserve">pregnancy related </w:t>
      </w:r>
      <w:r>
        <w:t xml:space="preserve">adverse events following rubella vaccination shortly before or during pregnancy. </w:t>
      </w:r>
      <w:r w:rsidR="00CF7FD6">
        <w:t xml:space="preserve"> </w:t>
      </w:r>
    </w:p>
    <w:p w14:paraId="4183F593" w14:textId="77777777" w:rsidR="005D10ED" w:rsidRDefault="005D10ED" w:rsidP="007B4D3B">
      <w:pPr>
        <w:spacing w:after="0" w:line="360" w:lineRule="auto"/>
      </w:pPr>
    </w:p>
    <w:p w14:paraId="7E70E622" w14:textId="77777777" w:rsidR="005D10ED" w:rsidRPr="00D93D91" w:rsidRDefault="005D10ED" w:rsidP="007B4D3B">
      <w:pPr>
        <w:pStyle w:val="Heading1"/>
        <w:numPr>
          <w:ilvl w:val="0"/>
          <w:numId w:val="0"/>
        </w:numPr>
        <w:spacing w:line="360" w:lineRule="auto"/>
        <w:rPr>
          <w:sz w:val="28"/>
          <w:szCs w:val="28"/>
          <w:lang w:eastAsia="en-US"/>
        </w:rPr>
      </w:pPr>
      <w:bookmarkStart w:id="1" w:name="_Toc374005894"/>
      <w:r w:rsidRPr="00D93D91">
        <w:rPr>
          <w:sz w:val="28"/>
          <w:szCs w:val="28"/>
          <w:lang w:eastAsia="en-US"/>
        </w:rPr>
        <w:t>Methods</w:t>
      </w:r>
      <w:bookmarkEnd w:id="1"/>
    </w:p>
    <w:p w14:paraId="4C39AF78" w14:textId="78CE0F32" w:rsidR="005D10ED" w:rsidRDefault="005D10ED" w:rsidP="007B4D3B">
      <w:pPr>
        <w:pStyle w:val="ListParagraph1"/>
        <w:spacing w:after="0" w:line="360" w:lineRule="auto"/>
        <w:ind w:left="0"/>
      </w:pPr>
      <w:r>
        <w:t>A protocol for the review was pre-specified and registered on PROSPERO</w:t>
      </w:r>
      <w:r w:rsidR="00BF65BC">
        <w:fldChar w:fldCharType="begin"/>
      </w:r>
      <w:r w:rsidR="00682C81">
        <w:instrText xml:space="preserve"> ADDIN EN.CITE &lt;EndNote&gt;&lt;Cite ExcludeYear="1"&gt;&lt;Author&gt;Mangtani P&lt;/Author&gt;&lt;RecNum&gt;1160&lt;/RecNum&gt;&lt;DisplayText&gt;[14]&lt;/DisplayText&gt;&lt;record&gt;&lt;rec-number&gt;1160&lt;/rec-number&gt;&lt;foreign-keys&gt;&lt;key app="EN" db-id="pzrr2wwec92vr1e5s2e5wx2twzax9tzvt5zt" timestamp="1416229434"&gt;1160&lt;/key&gt;&lt;/foreign-keys&gt;&lt;ref-type name="Web Page"&gt;12&lt;/ref-type&gt;&lt;contributors&gt;&lt;authors&gt;&lt;author&gt;Mangtani P, Smith J, Lange B, Drechsel-Baeuerle U, Keller-Stanislawski B&lt;/author&gt;&lt;/authors&gt;&lt;/contributors&gt;&lt;titles&gt;&lt;title&gt;Safety profile of rubella vaccine administered to pregnant women: a systematic review of adverse events in the mother, infant or foetus&lt;/title&gt;&lt;secondary-title&gt;http://www.crd.york.ac.uk/PROSPERO/display_record.asp?ID=CRD42013006129&lt;/secondary-title&gt;&lt;/titles&gt;&lt;edition&gt;PROSPERO 2013 CRD42013006129 &lt;/edition&gt;&lt;dates&gt;&lt;year&gt;2013&lt;/year&gt;&lt;/dates&gt;&lt;pub-location&gt;University of York&lt;/pub-location&gt;&lt;publisher&gt;Prospero&lt;/publisher&gt;&lt;urls&gt;&lt;related-urls&gt;&lt;url&gt;http://www.crd.york.ac.uk/PROSPERO/display_record.asp?ID=CRD42013006129&lt;/url&gt;&lt;/related-urls&gt;&lt;/urls&gt;&lt;/record&gt;&lt;/Cite&gt;&lt;/EndNote&gt;</w:instrText>
      </w:r>
      <w:r w:rsidR="00BF65BC">
        <w:fldChar w:fldCharType="separate"/>
      </w:r>
      <w:r w:rsidR="00E969DE">
        <w:rPr>
          <w:noProof/>
        </w:rPr>
        <w:t>[</w:t>
      </w:r>
      <w:hyperlink w:anchor="_ENREF_14" w:tooltip="Mangtani P, 2013 #1160" w:history="1">
        <w:r w:rsidR="00152ACF">
          <w:rPr>
            <w:noProof/>
          </w:rPr>
          <w:t>14</w:t>
        </w:r>
      </w:hyperlink>
      <w:r w:rsidR="00E969DE">
        <w:rPr>
          <w:noProof/>
        </w:rPr>
        <w:t>]</w:t>
      </w:r>
      <w:r w:rsidR="00BF65BC">
        <w:fldChar w:fldCharType="end"/>
      </w:r>
      <w:r>
        <w:t xml:space="preserve">. The search was designed to be as sensitive as possible. Both published and unpublished reports were considered.    All types of studies were eligible </w:t>
      </w:r>
      <w:r w:rsidR="00447046">
        <w:t xml:space="preserve">i.e. </w:t>
      </w:r>
      <w:r>
        <w:t xml:space="preserve">from </w:t>
      </w:r>
      <w:r w:rsidR="0040352F">
        <w:t xml:space="preserve">randomised control trials </w:t>
      </w:r>
      <w:r>
        <w:t xml:space="preserve">through to case series </w:t>
      </w:r>
      <w:r w:rsidRPr="00517BF0">
        <w:t>and signal detection reports.</w:t>
      </w:r>
    </w:p>
    <w:p w14:paraId="5C0D7804" w14:textId="77777777" w:rsidR="005D10ED" w:rsidRDefault="005D10ED" w:rsidP="007B4D3B">
      <w:pPr>
        <w:pStyle w:val="ListParagraph1"/>
        <w:spacing w:after="0" w:line="360" w:lineRule="auto"/>
        <w:ind w:left="0"/>
      </w:pPr>
    </w:p>
    <w:p w14:paraId="0BC2211A" w14:textId="2549157D" w:rsidR="005D10ED" w:rsidRDefault="005D10ED" w:rsidP="007B4D3B">
      <w:pPr>
        <w:pStyle w:val="ListParagraph1"/>
        <w:spacing w:after="0" w:line="360" w:lineRule="auto"/>
        <w:ind w:left="0"/>
      </w:pPr>
      <w:r w:rsidRPr="004F63C6">
        <w:t>The participants were women</w:t>
      </w:r>
      <w:r>
        <w:t xml:space="preserve"> who were pregnant, or conceived within 3 months</w:t>
      </w:r>
      <w:r w:rsidR="00535030">
        <w:t xml:space="preserve"> </w:t>
      </w:r>
      <w:r>
        <w:t xml:space="preserve">of receiving the rubella </w:t>
      </w:r>
      <w:r w:rsidRPr="00517BF0">
        <w:t>vaccination, as well as their children.</w:t>
      </w:r>
      <w:r>
        <w:t xml:space="preserve"> </w:t>
      </w:r>
      <w:r w:rsidR="00BF6221">
        <w:t xml:space="preserve"> T</w:t>
      </w:r>
      <w:r w:rsidR="00C94E70">
        <w:t xml:space="preserve">he </w:t>
      </w:r>
      <w:r w:rsidR="005D02DE">
        <w:t xml:space="preserve">WHO Strategic Advisory Group of Experts shortened its recommended period to avoid pregnancy after receipt of rubella-containing vaccine from 3 months to 28 days in 2000 </w:t>
      </w:r>
      <w:r w:rsidR="005D02DE">
        <w:fldChar w:fldCharType="begin"/>
      </w:r>
      <w:r w:rsidR="00E969DE">
        <w:instrText xml:space="preserve"> ADDIN EN.CITE &lt;EndNote&gt;&lt;Cite ExcludeAuth="1" ExcludeYear="1"&gt;&lt;RecNum&gt;1625&lt;/RecNum&gt;&lt;DisplayText&gt;[11]&lt;/DisplayText&gt;&lt;record&gt;&lt;rec-number&gt;1625&lt;/rec-number&gt;&lt;foreign-keys&gt;&lt;key app="EN" db-id="pzrr2wwec92vr1e5s2e5wx2twzax9tzvt5zt" timestamp="1569854196"&gt;1625&lt;/key&gt;&lt;/foreign-keys&gt;&lt;ref-type name="Journal Article"&gt;17&lt;/ref-type&gt;&lt;contributors&gt;&lt;/contributors&gt;&lt;titles&gt;&lt;title&gt;Rubella vaccines. WHO position paper&lt;/title&gt;&lt;secondary-title&gt;Weekly Epidemiological Record&lt;/secondary-title&gt;&lt;/titles&gt;&lt;periodical&gt;&lt;full-title&gt;Weekly Epidemiological Record&lt;/full-title&gt;&lt;/periodical&gt;&lt;pages&gt;161-172&lt;/pages&gt;&lt;volume&gt;75&lt;/volume&gt;&lt;number&gt;20&lt;/number&gt;&lt;dates&gt;&lt;year&gt;2000&lt;/year&gt;&lt;pub-dates&gt;&lt;date&gt;19th May 2000&lt;/date&gt;&lt;/pub-dates&gt;&lt;/dates&gt;&lt;urls&gt;&lt;pdf-urls&gt;&lt;url&gt;file://J:\BCG\joint\BCG case control shared\vaccinesafety\literature\2019\Positionpaperrubella_WER_2000.pdf&lt;/url&gt;&lt;/pdf-urls&gt;&lt;/urls&gt;&lt;/record&gt;&lt;/Cite&gt;&lt;/EndNote&gt;</w:instrText>
      </w:r>
      <w:r w:rsidR="005D02DE">
        <w:fldChar w:fldCharType="separate"/>
      </w:r>
      <w:r w:rsidR="00E969DE">
        <w:rPr>
          <w:noProof/>
        </w:rPr>
        <w:t>[</w:t>
      </w:r>
      <w:hyperlink w:anchor="_ENREF_11" w:tooltip=", 2000 #1625" w:history="1">
        <w:r w:rsidR="00152ACF">
          <w:rPr>
            <w:noProof/>
          </w:rPr>
          <w:t>11</w:t>
        </w:r>
      </w:hyperlink>
      <w:r w:rsidR="00E969DE">
        <w:rPr>
          <w:noProof/>
        </w:rPr>
        <w:t>]</w:t>
      </w:r>
      <w:r w:rsidR="005D02DE">
        <w:fldChar w:fldCharType="end"/>
      </w:r>
      <w:r w:rsidR="00F8154C">
        <w:t xml:space="preserve"> </w:t>
      </w:r>
      <w:r w:rsidR="005D02DE">
        <w:t xml:space="preserve">as did the US </w:t>
      </w:r>
      <w:r w:rsidR="005D7148">
        <w:t>A</w:t>
      </w:r>
      <w:r w:rsidR="00F8154C">
        <w:t xml:space="preserve">dvisory </w:t>
      </w:r>
      <w:r w:rsidR="005D7148">
        <w:t>C</w:t>
      </w:r>
      <w:r w:rsidR="00F8154C">
        <w:t xml:space="preserve">ommittee for </w:t>
      </w:r>
      <w:r w:rsidR="005D7148">
        <w:t>I</w:t>
      </w:r>
      <w:r w:rsidR="00F8154C">
        <w:t xml:space="preserve">mmunization </w:t>
      </w:r>
      <w:r w:rsidR="005D7148">
        <w:t>P</w:t>
      </w:r>
      <w:r w:rsidR="00F8154C">
        <w:t>racti</w:t>
      </w:r>
      <w:r w:rsidR="005D7148">
        <w:t>c</w:t>
      </w:r>
      <w:r w:rsidR="00F8154C">
        <w:t>es (ACIP) in 2001</w:t>
      </w:r>
      <w:r w:rsidR="00BF65BC">
        <w:fldChar w:fldCharType="begin"/>
      </w:r>
      <w:r w:rsidR="00E969DE">
        <w:instrText xml:space="preserve"> ADDIN EN.CITE &lt;EndNote&gt;&lt;Cite&gt;&lt;Author&gt;Centers for Disease&lt;/Author&gt;&lt;Year&gt;2001&lt;/Year&gt;&lt;RecNum&gt;164&lt;/RecNum&gt;&lt;DisplayText&gt;[10]&lt;/DisplayText&gt;&lt;record&gt;&lt;rec-number&gt;164&lt;/rec-number&gt;&lt;foreign-keys&gt;&lt;key app="EN" db-id="pzrr2wwec92vr1e5s2e5wx2twzax9tzvt5zt" timestamp="1381414333"&gt;164&lt;/key&gt;&lt;/foreign-keys&gt;&lt;ref-type name="Journal Article"&gt;17&lt;/ref-type&gt;&lt;contributors&gt;&lt;authors&gt;&lt;author&gt;Centers for Disease, Control&lt;/author&gt;&lt;author&gt;Prevention&lt;/author&gt;&lt;/authors&gt;&lt;/contributors&gt;&lt;titles&gt;&lt;title&gt;Revised ACIP recommendation for avoiding pregnancy after receiving a rubella-containing vaccine&lt;/title&gt;&lt;secondary-title&gt;MMWR - Morbidity &amp;amp; Mortality Weekly Report&lt;/secondary-title&gt;&lt;short-title&gt;Revised ACIP recommendation for avoiding pregnancy after receiving a rubella-containing vaccine&lt;/short-title&gt;&lt;/titles&gt;&lt;periodical&gt;&lt;full-title&gt;MMWR - Morbidity &amp;amp; Mortality Weekly Report&lt;/full-title&gt;&lt;/periodical&gt;&lt;pages&gt;1117&lt;/pages&gt;&lt;volume&gt;50&lt;/volume&gt;&lt;number&gt;49&lt;/number&gt;&lt;dates&gt;&lt;year&gt;2001&lt;/year&gt;&lt;/dates&gt;&lt;accession-num&gt;11794623&lt;/accession-num&gt;&lt;urls&gt;&lt;related-urls&gt;&lt;url&gt;http://ovidsp.ovid.com/ovidweb.cgi?T=JS&amp;amp;CSC=Y&amp;amp;NEWS=N&amp;amp;PAGE=fulltext&amp;amp;D=med4&amp;amp;AN=11794623http://lshtmsfx.hosted.exlibrisgroup.com/lshtm?sid=OVID:medline&amp;amp;id=pmid:11794623&amp;amp;id=doi:&amp;amp;issn=0149-2195&amp;amp;isbn=&amp;amp;volume=50&amp;amp;issue=49&amp;amp;spage=1117&amp;amp;pages=1117&amp;amp;date=2001&amp;amp;title=MMWR+-+Morbidity+%26+Mortality+Weekly+Report&amp;amp;atitle=Revised+ACIP+recommendation+for+avoiding+pregnancy+after+receiving+a+rubella-containing+vaccine.&amp;amp;aulast=Centers+for+Disease+Control+and+Prevention&amp;amp;pid=%3Cauthor%3ECenters+for+Disease+Control+and+Prevention+%28CDC%29%3C%2Fauthor%3E%3CAN%3E11794623%3C%2FAN%3E%3CDT%3EJournal+Article%3C%2FDT%3E&lt;/url&gt;&lt;/related-urls&gt;&lt;/urls&gt;&lt;remote-database-name&gt;Medline&lt;/remote-database-name&gt;&lt;remote-database-provider&gt;Ovid Technologies&lt;/remote-database-provider&gt;&lt;/record&gt;&lt;/Cite&gt;&lt;/EndNote&gt;</w:instrText>
      </w:r>
      <w:r w:rsidR="00BF65BC">
        <w:fldChar w:fldCharType="separate"/>
      </w:r>
      <w:r w:rsidR="00E969DE">
        <w:rPr>
          <w:noProof/>
        </w:rPr>
        <w:t>[</w:t>
      </w:r>
      <w:hyperlink w:anchor="_ENREF_10" w:tooltip="Centers for Disease, 2001 #164" w:history="1">
        <w:r w:rsidR="00152ACF">
          <w:rPr>
            <w:noProof/>
          </w:rPr>
          <w:t>10</w:t>
        </w:r>
      </w:hyperlink>
      <w:r w:rsidR="00E969DE">
        <w:rPr>
          <w:noProof/>
        </w:rPr>
        <w:t>]</w:t>
      </w:r>
      <w:r w:rsidR="00BF65BC">
        <w:fldChar w:fldCharType="end"/>
      </w:r>
      <w:r w:rsidR="00D60541">
        <w:t xml:space="preserve"> and </w:t>
      </w:r>
      <w:r w:rsidR="00BF6221">
        <w:t xml:space="preserve">was changed </w:t>
      </w:r>
      <w:r w:rsidR="008902D3">
        <w:t xml:space="preserve">subsequently </w:t>
      </w:r>
      <w:r w:rsidR="00BF6221">
        <w:t>in many countries</w:t>
      </w:r>
      <w:r w:rsidR="008902D3" w:rsidRPr="006C1881">
        <w:t>.</w:t>
      </w:r>
      <w:r w:rsidR="00BF6221" w:rsidRPr="006C1881">
        <w:t xml:space="preserve"> </w:t>
      </w:r>
      <w:r w:rsidR="00BF37A1" w:rsidRPr="00BF37A1">
        <w:t>Most s</w:t>
      </w:r>
      <w:r w:rsidR="007C6963" w:rsidRPr="00BF37A1">
        <w:t xml:space="preserve">tudies </w:t>
      </w:r>
      <w:r w:rsidR="006C1881" w:rsidRPr="00BF37A1">
        <w:t xml:space="preserve">were </w:t>
      </w:r>
      <w:r w:rsidR="007C6963" w:rsidRPr="00BF37A1">
        <w:t xml:space="preserve">conducted prior to the shortening of the recommended period </w:t>
      </w:r>
      <w:r w:rsidR="006C1881" w:rsidRPr="00BF37A1">
        <w:t>i</w:t>
      </w:r>
      <w:r w:rsidR="006C2563">
        <w:t>.</w:t>
      </w:r>
      <w:r w:rsidR="006C1881" w:rsidRPr="00BF37A1">
        <w:t>e</w:t>
      </w:r>
      <w:r w:rsidR="006C2563">
        <w:t>.</w:t>
      </w:r>
      <w:r w:rsidR="006C1881" w:rsidRPr="00BF37A1">
        <w:t xml:space="preserve"> safety was assessed if </w:t>
      </w:r>
      <w:r w:rsidR="007C6963" w:rsidRPr="00BF37A1">
        <w:t>given</w:t>
      </w:r>
      <w:r w:rsidR="00BF37A1" w:rsidRPr="00BF37A1">
        <w:t xml:space="preserve"> with</w:t>
      </w:r>
      <w:r w:rsidR="007C6963" w:rsidRPr="00BF37A1">
        <w:t xml:space="preserve">in 3 months </w:t>
      </w:r>
      <w:r w:rsidR="00BF37A1">
        <w:t xml:space="preserve">before </w:t>
      </w:r>
      <w:r w:rsidR="00BF37A1" w:rsidRPr="00BF37A1">
        <w:t xml:space="preserve">pregnancy </w:t>
      </w:r>
      <w:r w:rsidR="006C1881" w:rsidRPr="00BF37A1">
        <w:t xml:space="preserve">and so </w:t>
      </w:r>
      <w:r w:rsidR="007C6963" w:rsidRPr="00BF37A1">
        <w:t>were included in this review. To</w:t>
      </w:r>
      <w:r w:rsidR="007C6963" w:rsidRPr="006C1881">
        <w:t xml:space="preserve"> be included,</w:t>
      </w:r>
      <w:r w:rsidR="00BF6221" w:rsidRPr="006C1881">
        <w:t xml:space="preserve"> </w:t>
      </w:r>
      <w:r w:rsidRPr="006C1881">
        <w:t>studies</w:t>
      </w:r>
      <w:r w:rsidR="001E36E8" w:rsidRPr="006C1881">
        <w:t xml:space="preserve"> also</w:t>
      </w:r>
      <w:r w:rsidRPr="006C1881">
        <w:t xml:space="preserve"> h</w:t>
      </w:r>
      <w:r>
        <w:t>ad to explicitly state th</w:t>
      </w:r>
      <w:r w:rsidR="005D7148">
        <w:t>at</w:t>
      </w:r>
      <w:r>
        <w:t xml:space="preserve"> </w:t>
      </w:r>
      <w:r w:rsidR="005D7148">
        <w:t xml:space="preserve">the </w:t>
      </w:r>
      <w:r>
        <w:t xml:space="preserve">intervention, rubella vaccine (alone, or as part of </w:t>
      </w:r>
      <w:r w:rsidR="002F60FB">
        <w:t>a combined vaccine containing also measles</w:t>
      </w:r>
      <w:r w:rsidR="00272B7D">
        <w:t>,</w:t>
      </w:r>
      <w:r w:rsidR="002F60FB">
        <w:t xml:space="preserve"> mumps </w:t>
      </w:r>
      <w:r w:rsidR="00435CD0">
        <w:t>and</w:t>
      </w:r>
      <w:r w:rsidR="00272B7D">
        <w:t xml:space="preserve"> </w:t>
      </w:r>
      <w:r w:rsidR="002F60FB">
        <w:t>varicella vaccine virus strains</w:t>
      </w:r>
      <w:r>
        <w:t xml:space="preserve">) was administered to women during the specified window of pregnancy or pre-conception. This review is primarily concerned with the following outcome measures: congenital rubella syndrome (CRS), congenital rubella infection (CRI), </w:t>
      </w:r>
      <w:r w:rsidR="00246D21">
        <w:t xml:space="preserve">and where study design allowed, </w:t>
      </w:r>
      <w:r>
        <w:t>foetal deaths (still births and spontaneous abortions) and prematurity.</w:t>
      </w:r>
      <w:r w:rsidR="00BF6221">
        <w:t xml:space="preserve"> </w:t>
      </w:r>
      <w:r>
        <w:t xml:space="preserve"> CR</w:t>
      </w:r>
      <w:r w:rsidR="005D7148">
        <w:t>S</w:t>
      </w:r>
      <w:r>
        <w:t xml:space="preserve"> and CR</w:t>
      </w:r>
      <w:r w:rsidR="005D7148">
        <w:t>I</w:t>
      </w:r>
      <w:r>
        <w:t xml:space="preserve"> are measured in accordance with the </w:t>
      </w:r>
      <w:r w:rsidRPr="007A6D27">
        <w:t xml:space="preserve">CDC </w:t>
      </w:r>
      <w:r w:rsidR="0036676A">
        <w:t xml:space="preserve">and WHO </w:t>
      </w:r>
      <w:r w:rsidRPr="007A6D27">
        <w:t>classification</w:t>
      </w:r>
      <w:r w:rsidR="002F59AF">
        <w:fldChar w:fldCharType="begin"/>
      </w:r>
      <w:r w:rsidR="002F59AF">
        <w:instrText xml:space="preserve"> ADDIN EN.CITE &lt;EndNote&gt;&lt;Cite ExcludeAuth="1"&gt;&lt;Year&gt;2018&lt;/Year&gt;&lt;RecNum&gt;1626&lt;/RecNum&gt;&lt;DisplayText&gt;[13,15]&lt;/DisplayText&gt;&lt;record&gt;&lt;rec-number&gt;1626&lt;/rec-number&gt;&lt;foreign-keys&gt;&lt;key app="EN" db-id="pzrr2wwec92vr1e5s2e5wx2twzax9tzvt5zt" timestamp="1569854820"&gt;1626&lt;/key&gt;&lt;/foreign-keys&gt;&lt;ref-type name="Electronic Article"&gt;43&lt;/ref-type&gt;&lt;contributors&gt;&lt;/contributors&gt;&lt;titles&gt;&lt;title&gt;Congenital Rubella Syndrome &lt;/title&gt;&lt;secondary-title&gt;Vaccine-preventable diseases. Surveillance standards &lt;/secondary-title&gt;&lt;tertiary-title&gt;Vaccine-preventable diseases. Surveillance standards WHO&lt;/tertiary-title&gt;&lt;/titles&gt;&lt;dates&gt;&lt;year&gt;2018&lt;/year&gt;&lt;pub-dates&gt;&lt;date&gt;30th September 2019&lt;/date&gt;&lt;/pub-dates&gt;&lt;/dates&gt;&lt;pub-location&gt;Geneva&lt;/pub-location&gt;&lt;publisher&gt;WHO&lt;/publisher&gt;&lt;work-type&gt;Report &lt;/work-type&gt;&lt;urls&gt;&lt;related-urls&gt;&lt;url&gt;https://www.who.int/immunization/monitoring_surveillance/burden/vpd/WHO_SurveillanceVaccinePreventable_03_CRS_R2.pdf?ua=1&lt;/url&gt;&lt;/related-urls&gt;&lt;/urls&gt;&lt;/record&gt;&lt;/Cite&gt;&lt;Cite&gt;&lt;Author&gt;McLean H&lt;/Author&gt;&lt;Year&gt;2012&lt;/Year&gt;&lt;RecNum&gt;1174&lt;/RecNum&gt;&lt;record&gt;&lt;rec-number&gt;1174&lt;/rec-number&gt;&lt;foreign-keys&gt;&lt;key app="EN" db-id="pzrr2wwec92vr1e5s2e5wx2twzax9tzvt5zt" timestamp="1454333372"&gt;1174&lt;/key&gt;&lt;/foreign-keys&gt;&lt;ref-type name="Report"&gt;27&lt;/ref-type&gt;&lt;contributors&gt;&lt;authors&gt;&lt;author&gt;McLean H, Redd S,Abernathy E,Icenogle J, Wallace,G&lt;/author&gt;&lt;/authors&gt;&lt;/contributors&gt;&lt;titles&gt;&lt;title&gt;Chapter 15: Congenital Rubella Syndrome&lt;/title&gt;&lt;secondary-title&gt;Manual for the Surveillance of Vaccine-Preventable Diseases&lt;/secondary-title&gt;&lt;/titles&gt;&lt;number&gt;15&lt;/number&gt;&lt;edition&gt;5th&lt;/edition&gt;&lt;dates&gt;&lt;year&gt;2012&lt;/year&gt;&lt;/dates&gt;&lt;pub-location&gt;Atlanta,Georgia,USA&lt;/pub-location&gt;&lt;publisher&gt;Centers for Disease Control &lt;/publisher&gt;&lt;urls&gt;&lt;related-urls&gt;&lt;url&gt;http://www.cdc.gov/vaccines/pubs/surv-manual/chpt15-crs.html&lt;/url&gt;&lt;/related-urls&gt;&lt;/urls&gt;&lt;/record&gt;&lt;/Cite&gt;&lt;/EndNote&gt;</w:instrText>
      </w:r>
      <w:r w:rsidR="002F59AF">
        <w:fldChar w:fldCharType="separate"/>
      </w:r>
      <w:r w:rsidR="002F59AF">
        <w:rPr>
          <w:noProof/>
        </w:rPr>
        <w:t>[</w:t>
      </w:r>
      <w:hyperlink w:anchor="_ENREF_13" w:tooltip=", 2018 #1626" w:history="1">
        <w:r w:rsidR="00152ACF">
          <w:rPr>
            <w:noProof/>
          </w:rPr>
          <w:t>13</w:t>
        </w:r>
      </w:hyperlink>
      <w:r w:rsidR="002F59AF">
        <w:rPr>
          <w:noProof/>
        </w:rPr>
        <w:t>,</w:t>
      </w:r>
      <w:hyperlink w:anchor="_ENREF_15" w:tooltip="McLean H, 2012 #1174" w:history="1">
        <w:r w:rsidR="00152ACF">
          <w:rPr>
            <w:noProof/>
          </w:rPr>
          <w:t>15</w:t>
        </w:r>
      </w:hyperlink>
      <w:r w:rsidR="002F59AF">
        <w:rPr>
          <w:noProof/>
        </w:rPr>
        <w:t>]</w:t>
      </w:r>
      <w:r w:rsidR="002F59AF">
        <w:fldChar w:fldCharType="end"/>
      </w:r>
      <w:r w:rsidR="00F60F7A">
        <w:t xml:space="preserve">.  </w:t>
      </w:r>
      <w:r w:rsidR="0042578A">
        <w:t>I</w:t>
      </w:r>
      <w:r w:rsidR="00172D2C">
        <w:t xml:space="preserve">ntrauterine rubella infections </w:t>
      </w:r>
      <w:r w:rsidR="007E5B37">
        <w:t xml:space="preserve">that have been identified when </w:t>
      </w:r>
      <w:r w:rsidR="00172D2C">
        <w:t xml:space="preserve">products of conception </w:t>
      </w:r>
      <w:r w:rsidR="007E5B37">
        <w:t xml:space="preserve">are tested </w:t>
      </w:r>
      <w:r w:rsidR="00172D2C">
        <w:t xml:space="preserve">are </w:t>
      </w:r>
      <w:r w:rsidR="007E5B37">
        <w:t xml:space="preserve">not part of the case definition for CRS and are </w:t>
      </w:r>
      <w:r w:rsidR="00172D2C">
        <w:t xml:space="preserve">considered separately from CRS, CRI and foetal deaths.  </w:t>
      </w:r>
      <w:r w:rsidR="00EE18D9">
        <w:t xml:space="preserve">All virological tests </w:t>
      </w:r>
      <w:r>
        <w:t xml:space="preserve">are </w:t>
      </w:r>
      <w:r w:rsidR="005D7148">
        <w:t>noted</w:t>
      </w:r>
      <w:r w:rsidR="00EE18D9">
        <w:t xml:space="preserve"> as used in the studies</w:t>
      </w:r>
      <w:r w:rsidR="005D7148">
        <w:t xml:space="preserve">. </w:t>
      </w:r>
      <w:r>
        <w:t xml:space="preserve"> </w:t>
      </w:r>
    </w:p>
    <w:p w14:paraId="317C8849" w14:textId="77777777" w:rsidR="005D10ED" w:rsidRDefault="005D10ED" w:rsidP="007B4D3B">
      <w:pPr>
        <w:pStyle w:val="ListParagraph1"/>
        <w:spacing w:after="0" w:line="360" w:lineRule="auto"/>
        <w:ind w:left="0"/>
      </w:pPr>
    </w:p>
    <w:p w14:paraId="118527F2" w14:textId="0731D93C" w:rsidR="005D10ED" w:rsidRDefault="005D10ED" w:rsidP="007B4D3B">
      <w:pPr>
        <w:pStyle w:val="ListParagraph1"/>
        <w:spacing w:after="0" w:line="360" w:lineRule="auto"/>
        <w:ind w:left="0"/>
      </w:pPr>
      <w:r>
        <w:t xml:space="preserve">Studies were identified using a number of information sources.  Searches were made of electronic databases, </w:t>
      </w:r>
      <w:r w:rsidRPr="003C6FDF">
        <w:t>public health agencies’ websites</w:t>
      </w:r>
      <w:r w:rsidR="00F0669E">
        <w:t xml:space="preserve"> </w:t>
      </w:r>
      <w:r>
        <w:t xml:space="preserve">as well as consultation with experts in the field.  </w:t>
      </w:r>
      <w:r w:rsidRPr="007433C0">
        <w:t>Articles from scanning reference lists of papers and reviews were also included.</w:t>
      </w:r>
      <w:r>
        <w:t xml:space="preserve"> </w:t>
      </w:r>
      <w:r w:rsidR="00413DAB">
        <w:t xml:space="preserve"> </w:t>
      </w:r>
      <w:r>
        <w:t xml:space="preserve">No limits were applied for language and non-English papers were translated . </w:t>
      </w:r>
      <w:r w:rsidR="00413DAB">
        <w:t xml:space="preserve"> </w:t>
      </w:r>
      <w:r>
        <w:t xml:space="preserve">The search </w:t>
      </w:r>
      <w:r w:rsidRPr="00F70E6C">
        <w:t>was applied in MEDLINE</w:t>
      </w:r>
      <w:r>
        <w:t xml:space="preserve"> (</w:t>
      </w:r>
      <w:r w:rsidRPr="004C2A89">
        <w:t>Ovid MEDLINE(R), Ovid MEDLINE(R) In-Process &amp; Other Non-Indexed Citations, Ovid MEDLINE(R) Daily and Ovid OLDMEDLINE(R) 1946 to Present</w:t>
      </w:r>
      <w:r>
        <w:t>)</w:t>
      </w:r>
      <w:r w:rsidRPr="00F70E6C">
        <w:t>, the Cochrane Controlled Trials Register, EMBASE</w:t>
      </w:r>
      <w:r>
        <w:t xml:space="preserve"> (</w:t>
      </w:r>
      <w:r w:rsidRPr="00B41917">
        <w:rPr>
          <w:rFonts w:cs="Calibri"/>
          <w:color w:val="000000"/>
          <w:lang w:eastAsia="en-GB"/>
        </w:rPr>
        <w:t>Embase Classic+Embase 1947 to 2013 Week 37)</w:t>
      </w:r>
      <w:r w:rsidRPr="00F70E6C">
        <w:t>, BIOSIS, LILACS</w:t>
      </w:r>
      <w:r>
        <w:t xml:space="preserve"> (1982 to present)</w:t>
      </w:r>
      <w:r w:rsidRPr="00F70E6C">
        <w:t xml:space="preserve">, Africa-Wide, CINAHL plus, Web of </w:t>
      </w:r>
      <w:r w:rsidR="00413DAB">
        <w:t>S</w:t>
      </w:r>
      <w:r w:rsidR="00413DAB" w:rsidRPr="00F70E6C">
        <w:t>cience</w:t>
      </w:r>
      <w:r w:rsidR="00413DAB">
        <w:t>,</w:t>
      </w:r>
      <w:r w:rsidR="00413DAB" w:rsidRPr="00F70E6C">
        <w:t xml:space="preserve"> </w:t>
      </w:r>
      <w:r w:rsidRPr="00F70E6C">
        <w:t xml:space="preserve">and Current </w:t>
      </w:r>
      <w:r w:rsidR="00413DAB">
        <w:t>C</w:t>
      </w:r>
      <w:r w:rsidR="00413DAB" w:rsidRPr="00F70E6C">
        <w:t>ontents</w:t>
      </w:r>
      <w:r w:rsidRPr="00F92A4A">
        <w:t>.</w:t>
      </w:r>
      <w:r w:rsidRPr="00F70E6C">
        <w:t xml:space="preserve"> </w:t>
      </w:r>
      <w:r w:rsidR="00413DAB">
        <w:t xml:space="preserve"> </w:t>
      </w:r>
      <w:r w:rsidRPr="00F70E6C">
        <w:t xml:space="preserve">The last search was conducted on </w:t>
      </w:r>
      <w:r>
        <w:t xml:space="preserve">all databases on </w:t>
      </w:r>
      <w:r w:rsidR="00315EB3">
        <w:t>August 1</w:t>
      </w:r>
      <w:r w:rsidR="00315EB3" w:rsidRPr="005F37A0">
        <w:rPr>
          <w:vertAlign w:val="superscript"/>
        </w:rPr>
        <w:t>st</w:t>
      </w:r>
      <w:r w:rsidR="00315EB3">
        <w:t xml:space="preserve"> </w:t>
      </w:r>
      <w:r w:rsidR="00745DB8">
        <w:t>2018</w:t>
      </w:r>
    </w:p>
    <w:p w14:paraId="3C5A3712" w14:textId="77777777" w:rsidR="005D10ED" w:rsidRDefault="005D10ED" w:rsidP="007B4D3B">
      <w:pPr>
        <w:pStyle w:val="ListParagraph1"/>
        <w:spacing w:after="0" w:line="360" w:lineRule="auto"/>
        <w:ind w:left="0"/>
      </w:pPr>
    </w:p>
    <w:p w14:paraId="6BFF844E" w14:textId="77777777" w:rsidR="005D10ED" w:rsidRPr="00837988" w:rsidRDefault="005D10ED" w:rsidP="007B4D3B">
      <w:pPr>
        <w:pStyle w:val="ListParagraph1"/>
        <w:spacing w:after="0" w:line="360" w:lineRule="auto"/>
        <w:ind w:left="0"/>
        <w:rPr>
          <w:rFonts w:cs="Calibri"/>
          <w:color w:val="000000"/>
          <w:lang w:eastAsia="en-GB"/>
        </w:rPr>
      </w:pPr>
      <w:r>
        <w:t>The following terms were used to search all databases</w:t>
      </w:r>
      <w:r w:rsidR="00413DAB">
        <w:t xml:space="preserve">: </w:t>
      </w:r>
      <w:r w:rsidRPr="00837988">
        <w:rPr>
          <w:rFonts w:cs="Calibri"/>
          <w:color w:val="000000"/>
          <w:lang w:eastAsia="en-GB"/>
        </w:rPr>
        <w:t>Pregnant wom</w:t>
      </w:r>
      <w:r w:rsidR="00F0669E">
        <w:rPr>
          <w:rFonts w:cs="Calibri"/>
          <w:color w:val="000000"/>
          <w:lang w:eastAsia="en-GB"/>
        </w:rPr>
        <w:t>e</w:t>
      </w:r>
      <w:r w:rsidRPr="00837988">
        <w:rPr>
          <w:rFonts w:cs="Calibri"/>
          <w:color w:val="000000"/>
          <w:lang w:eastAsia="en-GB"/>
        </w:rPr>
        <w:t>n</w:t>
      </w:r>
      <w:r>
        <w:rPr>
          <w:rFonts w:cs="Calibri"/>
          <w:color w:val="000000"/>
          <w:lang w:eastAsia="en-GB"/>
        </w:rPr>
        <w:t xml:space="preserve">, </w:t>
      </w:r>
      <w:r w:rsidRPr="00837988">
        <w:rPr>
          <w:rFonts w:cs="Calibri"/>
          <w:color w:val="000000"/>
          <w:lang w:eastAsia="en-GB"/>
        </w:rPr>
        <w:t>Maternal</w:t>
      </w:r>
      <w:r>
        <w:rPr>
          <w:rFonts w:cs="Calibri"/>
          <w:color w:val="000000"/>
          <w:lang w:eastAsia="en-GB"/>
        </w:rPr>
        <w:t xml:space="preserve">, </w:t>
      </w:r>
      <w:r w:rsidRPr="00837988">
        <w:rPr>
          <w:rFonts w:cs="Calibri"/>
          <w:color w:val="000000"/>
          <w:lang w:eastAsia="en-GB"/>
        </w:rPr>
        <w:t>Mother*</w:t>
      </w:r>
      <w:r>
        <w:rPr>
          <w:rFonts w:cs="Calibri"/>
          <w:color w:val="000000"/>
          <w:lang w:eastAsia="en-GB"/>
        </w:rPr>
        <w:t>,</w:t>
      </w:r>
      <w:r w:rsidR="000A72F6">
        <w:rPr>
          <w:rFonts w:cs="Calibri"/>
          <w:color w:val="000000"/>
          <w:lang w:eastAsia="en-GB"/>
        </w:rPr>
        <w:t xml:space="preserve"> </w:t>
      </w:r>
      <w:r w:rsidRPr="00837988">
        <w:rPr>
          <w:rFonts w:cs="Calibri"/>
          <w:color w:val="000000"/>
          <w:lang w:eastAsia="en-GB"/>
        </w:rPr>
        <w:t>Antenatal</w:t>
      </w:r>
      <w:r>
        <w:rPr>
          <w:rFonts w:cs="Calibri"/>
          <w:color w:val="000000"/>
          <w:lang w:eastAsia="en-GB"/>
        </w:rPr>
        <w:t>,</w:t>
      </w:r>
      <w:r w:rsidR="000A72F6">
        <w:rPr>
          <w:rFonts w:cs="Calibri"/>
          <w:color w:val="000000"/>
          <w:lang w:eastAsia="en-GB"/>
        </w:rPr>
        <w:t xml:space="preserve"> </w:t>
      </w:r>
      <w:r w:rsidRPr="00837988">
        <w:rPr>
          <w:rFonts w:cs="Calibri"/>
          <w:color w:val="000000"/>
          <w:lang w:eastAsia="en-GB"/>
        </w:rPr>
        <w:t>Gestation*</w:t>
      </w:r>
      <w:r>
        <w:rPr>
          <w:rFonts w:cs="Calibri"/>
          <w:color w:val="000000"/>
          <w:lang w:eastAsia="en-GB"/>
        </w:rPr>
        <w:t xml:space="preserve">, </w:t>
      </w:r>
      <w:r w:rsidRPr="00837988">
        <w:rPr>
          <w:rFonts w:cs="Calibri"/>
          <w:color w:val="000000"/>
          <w:lang w:eastAsia="en-GB"/>
        </w:rPr>
        <w:t>Gravid*</w:t>
      </w:r>
      <w:r>
        <w:rPr>
          <w:rFonts w:cs="Calibri"/>
          <w:color w:val="000000"/>
          <w:lang w:eastAsia="en-GB"/>
        </w:rPr>
        <w:t xml:space="preserve">, </w:t>
      </w:r>
      <w:r w:rsidRPr="00837988">
        <w:rPr>
          <w:rFonts w:cs="Calibri"/>
          <w:color w:val="000000"/>
          <w:lang w:eastAsia="en-GB"/>
        </w:rPr>
        <w:t>Female adolescent*</w:t>
      </w:r>
      <w:r>
        <w:rPr>
          <w:rFonts w:cs="Calibri"/>
          <w:color w:val="000000"/>
          <w:lang w:eastAsia="en-GB"/>
        </w:rPr>
        <w:t>,</w:t>
      </w:r>
      <w:r w:rsidR="000A72F6">
        <w:rPr>
          <w:rFonts w:cs="Calibri"/>
          <w:color w:val="000000"/>
          <w:lang w:eastAsia="en-GB"/>
        </w:rPr>
        <w:t xml:space="preserve"> </w:t>
      </w:r>
      <w:r w:rsidRPr="00837988">
        <w:rPr>
          <w:rFonts w:cs="Calibri"/>
          <w:color w:val="000000"/>
          <w:lang w:eastAsia="en-GB"/>
        </w:rPr>
        <w:t>Prenatal care</w:t>
      </w:r>
      <w:r>
        <w:rPr>
          <w:rFonts w:cs="Calibri"/>
          <w:color w:val="000000"/>
          <w:lang w:eastAsia="en-GB"/>
        </w:rPr>
        <w:t>,</w:t>
      </w:r>
      <w:r w:rsidR="000A72F6">
        <w:rPr>
          <w:rFonts w:cs="Calibri"/>
          <w:color w:val="000000"/>
          <w:lang w:eastAsia="en-GB"/>
        </w:rPr>
        <w:t xml:space="preserve"> </w:t>
      </w:r>
      <w:r w:rsidRPr="00837988">
        <w:rPr>
          <w:rFonts w:cs="Calibri"/>
          <w:color w:val="000000"/>
          <w:lang w:eastAsia="en-GB"/>
        </w:rPr>
        <w:t>Preconception*</w:t>
      </w:r>
      <w:r>
        <w:rPr>
          <w:rFonts w:cs="Calibri"/>
          <w:color w:val="000000"/>
          <w:lang w:eastAsia="en-GB"/>
        </w:rPr>
        <w:t xml:space="preserve">, </w:t>
      </w:r>
      <w:r w:rsidRPr="00837988">
        <w:rPr>
          <w:rFonts w:cs="Calibri"/>
          <w:color w:val="000000"/>
          <w:lang w:eastAsia="en-GB"/>
        </w:rPr>
        <w:t>Perinatal</w:t>
      </w:r>
      <w:r>
        <w:rPr>
          <w:rFonts w:cs="Calibri"/>
          <w:color w:val="000000"/>
          <w:lang w:eastAsia="en-GB"/>
        </w:rPr>
        <w:t xml:space="preserve">, </w:t>
      </w:r>
      <w:r w:rsidRPr="00837988">
        <w:rPr>
          <w:rFonts w:cs="Calibri"/>
          <w:color w:val="000000"/>
          <w:lang w:eastAsia="en-GB"/>
        </w:rPr>
        <w:t>Maternal health</w:t>
      </w:r>
      <w:r>
        <w:rPr>
          <w:rFonts w:cs="Calibri"/>
          <w:color w:val="000000"/>
          <w:lang w:eastAsia="en-GB"/>
        </w:rPr>
        <w:t>,</w:t>
      </w:r>
      <w:r w:rsidR="000A72F6">
        <w:rPr>
          <w:rFonts w:cs="Calibri"/>
          <w:color w:val="000000"/>
          <w:lang w:eastAsia="en-GB"/>
        </w:rPr>
        <w:t xml:space="preserve"> </w:t>
      </w:r>
      <w:r w:rsidRPr="00837988">
        <w:rPr>
          <w:rFonts w:cs="Calibri"/>
          <w:color w:val="000000"/>
          <w:lang w:eastAsia="en-GB"/>
        </w:rPr>
        <w:t>Pregnancy</w:t>
      </w:r>
      <w:r>
        <w:rPr>
          <w:rFonts w:cs="Calibri"/>
          <w:color w:val="000000"/>
          <w:lang w:eastAsia="en-GB"/>
        </w:rPr>
        <w:t xml:space="preserve">, </w:t>
      </w:r>
      <w:r w:rsidRPr="00837988">
        <w:rPr>
          <w:rFonts w:cs="Calibri"/>
          <w:lang w:eastAsia="en-GB"/>
        </w:rPr>
        <w:t>Vaccin*</w:t>
      </w:r>
      <w:r>
        <w:rPr>
          <w:rFonts w:cs="Calibri"/>
          <w:lang w:eastAsia="en-GB"/>
        </w:rPr>
        <w:t>,</w:t>
      </w:r>
      <w:r w:rsidR="000A72F6">
        <w:rPr>
          <w:rFonts w:cs="Calibri"/>
          <w:lang w:eastAsia="en-GB"/>
        </w:rPr>
        <w:t xml:space="preserve"> </w:t>
      </w:r>
      <w:r w:rsidRPr="00837988">
        <w:rPr>
          <w:rFonts w:cs="Calibri"/>
          <w:lang w:eastAsia="en-GB"/>
        </w:rPr>
        <w:t>Immuni*</w:t>
      </w:r>
      <w:r>
        <w:rPr>
          <w:rFonts w:cs="Calibri"/>
          <w:lang w:eastAsia="en-GB"/>
        </w:rPr>
        <w:t>,</w:t>
      </w:r>
      <w:r w:rsidR="000A72F6">
        <w:rPr>
          <w:rFonts w:cs="Calibri"/>
          <w:lang w:eastAsia="en-GB"/>
        </w:rPr>
        <w:t xml:space="preserve"> </w:t>
      </w:r>
      <w:r w:rsidRPr="00837988">
        <w:rPr>
          <w:rFonts w:cs="Calibri"/>
          <w:lang w:eastAsia="en-GB"/>
        </w:rPr>
        <w:t>Inoculat*</w:t>
      </w:r>
      <w:r>
        <w:rPr>
          <w:rFonts w:cs="Calibri"/>
          <w:lang w:eastAsia="en-GB"/>
        </w:rPr>
        <w:t xml:space="preserve">, </w:t>
      </w:r>
      <w:r w:rsidRPr="00837988">
        <w:rPr>
          <w:rFonts w:cs="Calibri"/>
          <w:lang w:eastAsia="en-GB"/>
        </w:rPr>
        <w:t>Trivalen*</w:t>
      </w:r>
      <w:r>
        <w:rPr>
          <w:rFonts w:cs="Calibri"/>
          <w:lang w:eastAsia="en-GB"/>
        </w:rPr>
        <w:t xml:space="preserve">, </w:t>
      </w:r>
      <w:r w:rsidRPr="00837988">
        <w:rPr>
          <w:rFonts w:cs="Calibri"/>
          <w:lang w:eastAsia="en-GB"/>
        </w:rPr>
        <w:t>Combin*</w:t>
      </w:r>
      <w:r>
        <w:rPr>
          <w:rFonts w:cs="Calibri"/>
          <w:lang w:eastAsia="en-GB"/>
        </w:rPr>
        <w:t xml:space="preserve">, </w:t>
      </w:r>
      <w:r w:rsidRPr="00837988">
        <w:rPr>
          <w:rFonts w:cs="Calibri"/>
          <w:lang w:eastAsia="en-GB"/>
        </w:rPr>
        <w:t>Simultan*</w:t>
      </w:r>
      <w:r>
        <w:rPr>
          <w:rFonts w:cs="Calibri"/>
          <w:lang w:eastAsia="en-GB"/>
        </w:rPr>
        <w:t>,</w:t>
      </w:r>
      <w:r w:rsidR="000A72F6">
        <w:rPr>
          <w:rFonts w:cs="Calibri"/>
          <w:lang w:eastAsia="en-GB"/>
        </w:rPr>
        <w:t xml:space="preserve"> </w:t>
      </w:r>
      <w:r w:rsidRPr="00837988">
        <w:rPr>
          <w:rFonts w:cs="Calibri"/>
          <w:lang w:eastAsia="en-GB"/>
        </w:rPr>
        <w:t>Tripl*</w:t>
      </w:r>
      <w:r>
        <w:rPr>
          <w:rFonts w:cs="Calibri"/>
          <w:lang w:eastAsia="en-GB"/>
        </w:rPr>
        <w:t>,</w:t>
      </w:r>
      <w:r w:rsidR="000A72F6">
        <w:rPr>
          <w:rFonts w:cs="Calibri"/>
          <w:lang w:eastAsia="en-GB"/>
        </w:rPr>
        <w:t xml:space="preserve"> </w:t>
      </w:r>
      <w:r w:rsidRPr="00837988">
        <w:rPr>
          <w:rFonts w:cs="Calibri"/>
          <w:lang w:eastAsia="en-GB"/>
        </w:rPr>
        <w:t>Trebl*</w:t>
      </w:r>
      <w:r>
        <w:rPr>
          <w:rFonts w:cs="Calibri"/>
          <w:lang w:eastAsia="en-GB"/>
        </w:rPr>
        <w:t xml:space="preserve">, </w:t>
      </w:r>
      <w:r w:rsidRPr="00837988">
        <w:rPr>
          <w:rFonts w:cs="Calibri"/>
          <w:lang w:eastAsia="en-GB"/>
        </w:rPr>
        <w:t>Rubella</w:t>
      </w:r>
      <w:r>
        <w:rPr>
          <w:rFonts w:cs="Calibri"/>
          <w:lang w:eastAsia="en-GB"/>
        </w:rPr>
        <w:t xml:space="preserve">, </w:t>
      </w:r>
      <w:r w:rsidRPr="00837988">
        <w:rPr>
          <w:rFonts w:cs="Calibri"/>
          <w:lang w:eastAsia="en-GB"/>
        </w:rPr>
        <w:t>German measles</w:t>
      </w:r>
      <w:r>
        <w:rPr>
          <w:rFonts w:cs="Calibri"/>
          <w:lang w:eastAsia="en-GB"/>
        </w:rPr>
        <w:t xml:space="preserve">, </w:t>
      </w:r>
      <w:r w:rsidRPr="00837988">
        <w:rPr>
          <w:rFonts w:cs="Calibri"/>
          <w:lang w:eastAsia="en-GB"/>
        </w:rPr>
        <w:t>MMR*</w:t>
      </w:r>
      <w:r>
        <w:rPr>
          <w:rFonts w:cs="Calibri"/>
          <w:lang w:eastAsia="en-GB"/>
        </w:rPr>
        <w:t xml:space="preserve">, </w:t>
      </w:r>
      <w:r w:rsidRPr="00837988">
        <w:rPr>
          <w:rFonts w:cs="Calibri"/>
          <w:lang w:eastAsia="en-GB"/>
        </w:rPr>
        <w:t>Triviraten Berna</w:t>
      </w:r>
      <w:r>
        <w:rPr>
          <w:rFonts w:cs="Calibri"/>
          <w:lang w:eastAsia="en-GB"/>
        </w:rPr>
        <w:t xml:space="preserve">, </w:t>
      </w:r>
      <w:r w:rsidRPr="00837988">
        <w:rPr>
          <w:rFonts w:cs="Calibri"/>
          <w:lang w:eastAsia="en-GB"/>
        </w:rPr>
        <w:t>Priorix</w:t>
      </w:r>
      <w:r>
        <w:rPr>
          <w:rFonts w:cs="Calibri"/>
          <w:lang w:eastAsia="en-GB"/>
        </w:rPr>
        <w:t xml:space="preserve">, </w:t>
      </w:r>
      <w:r w:rsidRPr="00837988">
        <w:rPr>
          <w:rFonts w:cs="Calibri"/>
          <w:lang w:eastAsia="en-GB"/>
        </w:rPr>
        <w:t>Trimovax</w:t>
      </w:r>
      <w:r>
        <w:rPr>
          <w:rFonts w:cs="Calibri"/>
          <w:lang w:eastAsia="en-GB"/>
        </w:rPr>
        <w:t xml:space="preserve">, </w:t>
      </w:r>
      <w:r w:rsidRPr="00837988">
        <w:rPr>
          <w:rFonts w:cs="Calibri"/>
          <w:lang w:eastAsia="en-GB"/>
        </w:rPr>
        <w:t>Morupar</w:t>
      </w:r>
      <w:r>
        <w:rPr>
          <w:rFonts w:cs="Calibri"/>
          <w:lang w:eastAsia="en-GB"/>
        </w:rPr>
        <w:t xml:space="preserve"> and </w:t>
      </w:r>
      <w:r w:rsidRPr="00837988">
        <w:rPr>
          <w:rFonts w:cs="Calibri"/>
          <w:lang w:eastAsia="en-GB"/>
        </w:rPr>
        <w:t>MERUVAX</w:t>
      </w:r>
      <w:r>
        <w:rPr>
          <w:rFonts w:cs="Calibri"/>
          <w:lang w:eastAsia="en-GB"/>
        </w:rPr>
        <w:t>.</w:t>
      </w:r>
      <w:r w:rsidR="00413DAB">
        <w:rPr>
          <w:rFonts w:cs="Calibri"/>
          <w:lang w:eastAsia="en-GB"/>
        </w:rPr>
        <w:t xml:space="preserve">  </w:t>
      </w:r>
      <w:r w:rsidR="00413DAB">
        <w:t xml:space="preserve">MeSH terms varied by database (see appendix </w:t>
      </w:r>
      <w:r w:rsidR="00FD65BF">
        <w:t>2</w:t>
      </w:r>
      <w:r w:rsidR="00413DAB">
        <w:t xml:space="preserve"> for an example of a full search in Medline)</w:t>
      </w:r>
      <w:r w:rsidR="00413DAB" w:rsidRPr="00E2090D">
        <w:t>.</w:t>
      </w:r>
    </w:p>
    <w:p w14:paraId="44838B36" w14:textId="77777777" w:rsidR="005D10ED" w:rsidRPr="002C6570" w:rsidRDefault="005D10ED" w:rsidP="007B4D3B">
      <w:pPr>
        <w:pStyle w:val="Heading1"/>
        <w:numPr>
          <w:ilvl w:val="0"/>
          <w:numId w:val="0"/>
        </w:numPr>
        <w:spacing w:line="360" w:lineRule="auto"/>
        <w:rPr>
          <w:rFonts w:cs="Calibri"/>
          <w:b w:val="0"/>
          <w:sz w:val="22"/>
          <w:szCs w:val="22"/>
        </w:rPr>
      </w:pPr>
    </w:p>
    <w:p w14:paraId="05807F98" w14:textId="38C6B3D1" w:rsidR="00F92A4A" w:rsidRDefault="003A751A" w:rsidP="007B4D3B">
      <w:pPr>
        <w:pStyle w:val="Heading1"/>
        <w:numPr>
          <w:ilvl w:val="0"/>
          <w:numId w:val="0"/>
        </w:numPr>
        <w:spacing w:line="360" w:lineRule="auto"/>
        <w:rPr>
          <w:rFonts w:cs="Calibri"/>
          <w:b w:val="0"/>
          <w:sz w:val="22"/>
          <w:szCs w:val="22"/>
          <w:lang w:eastAsia="en-GB"/>
        </w:rPr>
      </w:pPr>
      <w:r>
        <w:rPr>
          <w:rFonts w:cs="Calibri"/>
          <w:b w:val="0"/>
          <w:sz w:val="22"/>
          <w:szCs w:val="22"/>
        </w:rPr>
        <w:t xml:space="preserve"> </w:t>
      </w:r>
      <w:r w:rsidR="005D10ED" w:rsidRPr="002C6570">
        <w:rPr>
          <w:rFonts w:cs="Calibri"/>
          <w:b w:val="0"/>
          <w:sz w:val="22"/>
          <w:szCs w:val="22"/>
        </w:rPr>
        <w:t>Title</w:t>
      </w:r>
      <w:r w:rsidR="007E5B37">
        <w:rPr>
          <w:rFonts w:cs="Calibri"/>
          <w:b w:val="0"/>
          <w:sz w:val="22"/>
          <w:szCs w:val="22"/>
        </w:rPr>
        <w:t>s</w:t>
      </w:r>
      <w:r w:rsidR="005D10ED" w:rsidRPr="002C6570">
        <w:rPr>
          <w:rFonts w:cs="Calibri"/>
          <w:b w:val="0"/>
          <w:sz w:val="22"/>
          <w:szCs w:val="22"/>
        </w:rPr>
        <w:t xml:space="preserve"> and abstracts were screened independently by </w:t>
      </w:r>
      <w:r w:rsidR="00CD7372">
        <w:rPr>
          <w:rFonts w:cs="Calibri"/>
          <w:b w:val="0"/>
          <w:sz w:val="22"/>
          <w:szCs w:val="22"/>
        </w:rPr>
        <w:t>two people</w:t>
      </w:r>
      <w:r w:rsidR="00435CD0">
        <w:rPr>
          <w:rFonts w:cs="Calibri"/>
          <w:b w:val="0"/>
          <w:sz w:val="22"/>
          <w:szCs w:val="22"/>
        </w:rPr>
        <w:t xml:space="preserve"> (BL and JS)</w:t>
      </w:r>
      <w:r w:rsidR="00CD7372">
        <w:rPr>
          <w:rFonts w:cs="Calibri"/>
          <w:b w:val="0"/>
          <w:sz w:val="22"/>
          <w:szCs w:val="22"/>
        </w:rPr>
        <w:t xml:space="preserve"> </w:t>
      </w:r>
      <w:r w:rsidR="005D10ED" w:rsidRPr="002C6570">
        <w:rPr>
          <w:rFonts w:cs="Calibri"/>
          <w:b w:val="0"/>
          <w:sz w:val="22"/>
          <w:szCs w:val="22"/>
        </w:rPr>
        <w:t xml:space="preserve">to select studies from all of the references retrieved during the searches. </w:t>
      </w:r>
      <w:r w:rsidR="000A72F6">
        <w:rPr>
          <w:rFonts w:cs="Calibri"/>
          <w:b w:val="0"/>
          <w:sz w:val="22"/>
          <w:szCs w:val="22"/>
        </w:rPr>
        <w:t xml:space="preserve"> </w:t>
      </w:r>
      <w:r w:rsidR="005D10ED" w:rsidRPr="002C6570">
        <w:rPr>
          <w:rFonts w:cs="Calibri"/>
          <w:b w:val="0"/>
          <w:sz w:val="22"/>
          <w:szCs w:val="22"/>
        </w:rPr>
        <w:t xml:space="preserve">Only references that both reviewers agreed </w:t>
      </w:r>
      <w:r w:rsidR="007E5B37">
        <w:rPr>
          <w:rFonts w:cs="Calibri"/>
          <w:b w:val="0"/>
          <w:sz w:val="22"/>
          <w:szCs w:val="22"/>
        </w:rPr>
        <w:t>wer</w:t>
      </w:r>
      <w:r w:rsidR="005D10ED" w:rsidRPr="002C6570">
        <w:rPr>
          <w:rFonts w:cs="Calibri"/>
          <w:b w:val="0"/>
          <w:sz w:val="22"/>
          <w:szCs w:val="22"/>
        </w:rPr>
        <w:t xml:space="preserve">e not relevant to the review were excluded. </w:t>
      </w:r>
      <w:r w:rsidR="000A72F6">
        <w:rPr>
          <w:rFonts w:cs="Calibri"/>
          <w:b w:val="0"/>
          <w:sz w:val="22"/>
          <w:szCs w:val="22"/>
        </w:rPr>
        <w:t xml:space="preserve"> </w:t>
      </w:r>
      <w:r w:rsidR="005D10ED" w:rsidRPr="002C6570">
        <w:rPr>
          <w:rFonts w:cs="Calibri"/>
          <w:b w:val="0"/>
          <w:sz w:val="22"/>
          <w:szCs w:val="22"/>
        </w:rPr>
        <w:t xml:space="preserve">Full texts for the remaining references were obtained and eligibility </w:t>
      </w:r>
      <w:r w:rsidR="00E757B6">
        <w:rPr>
          <w:rFonts w:cs="Calibri"/>
          <w:b w:val="0"/>
          <w:sz w:val="22"/>
          <w:szCs w:val="22"/>
        </w:rPr>
        <w:t xml:space="preserve">also </w:t>
      </w:r>
      <w:r w:rsidR="005D10ED" w:rsidRPr="002C6570">
        <w:rPr>
          <w:rFonts w:cs="Calibri"/>
          <w:b w:val="0"/>
          <w:sz w:val="22"/>
          <w:szCs w:val="22"/>
        </w:rPr>
        <w:t>checked independently by two individuals acco</w:t>
      </w:r>
      <w:r w:rsidR="00264C86">
        <w:rPr>
          <w:rFonts w:cs="Calibri"/>
          <w:b w:val="0"/>
          <w:sz w:val="22"/>
          <w:szCs w:val="22"/>
        </w:rPr>
        <w:t>r</w:t>
      </w:r>
      <w:r w:rsidR="00B179F7">
        <w:rPr>
          <w:rFonts w:cs="Calibri"/>
          <w:b w:val="0"/>
          <w:sz w:val="22"/>
          <w:szCs w:val="22"/>
        </w:rPr>
        <w:t>ding to the following criteria</w:t>
      </w:r>
      <w:r w:rsidR="005D10ED" w:rsidRPr="002C6570">
        <w:rPr>
          <w:rFonts w:cs="Calibri"/>
          <w:b w:val="0"/>
          <w:sz w:val="22"/>
          <w:szCs w:val="22"/>
        </w:rPr>
        <w:t xml:space="preserve">: the paper </w:t>
      </w:r>
      <w:r w:rsidR="00F92A4A">
        <w:rPr>
          <w:rFonts w:cs="Calibri"/>
          <w:b w:val="0"/>
          <w:sz w:val="22"/>
          <w:szCs w:val="22"/>
          <w:lang w:eastAsia="en-GB"/>
        </w:rPr>
        <w:t xml:space="preserve">was a </w:t>
      </w:r>
      <w:r w:rsidR="005D10ED">
        <w:rPr>
          <w:rFonts w:cs="Calibri"/>
          <w:b w:val="0"/>
          <w:sz w:val="22"/>
          <w:szCs w:val="22"/>
          <w:lang w:eastAsia="en-GB"/>
        </w:rPr>
        <w:t>primary study</w:t>
      </w:r>
      <w:r w:rsidR="00CD7372">
        <w:rPr>
          <w:rFonts w:cs="Calibri"/>
          <w:b w:val="0"/>
          <w:sz w:val="22"/>
          <w:szCs w:val="22"/>
          <w:lang w:eastAsia="en-GB"/>
        </w:rPr>
        <w:t xml:space="preserve"> and</w:t>
      </w:r>
      <w:r w:rsidR="00F92A4A">
        <w:rPr>
          <w:rFonts w:cs="Calibri"/>
          <w:b w:val="0"/>
          <w:sz w:val="22"/>
          <w:szCs w:val="22"/>
          <w:lang w:eastAsia="en-GB"/>
        </w:rPr>
        <w:t xml:space="preserve"> </w:t>
      </w:r>
      <w:r w:rsidR="005D10ED">
        <w:rPr>
          <w:rFonts w:cs="Calibri"/>
          <w:b w:val="0"/>
          <w:sz w:val="22"/>
          <w:szCs w:val="22"/>
          <w:lang w:eastAsia="en-GB"/>
        </w:rPr>
        <w:t xml:space="preserve">rubella vaccination </w:t>
      </w:r>
      <w:r w:rsidR="00F92A4A">
        <w:rPr>
          <w:rFonts w:cs="Calibri"/>
          <w:b w:val="0"/>
          <w:sz w:val="22"/>
          <w:szCs w:val="22"/>
          <w:lang w:eastAsia="en-GB"/>
        </w:rPr>
        <w:t xml:space="preserve">was </w:t>
      </w:r>
      <w:r w:rsidR="005D10ED">
        <w:rPr>
          <w:rFonts w:cs="Calibri"/>
          <w:b w:val="0"/>
          <w:sz w:val="22"/>
          <w:szCs w:val="22"/>
          <w:lang w:eastAsia="en-GB"/>
        </w:rPr>
        <w:t>used in the study</w:t>
      </w:r>
      <w:r w:rsidR="00435CD0">
        <w:rPr>
          <w:rFonts w:cs="Calibri"/>
          <w:b w:val="0"/>
          <w:sz w:val="22"/>
          <w:szCs w:val="22"/>
          <w:lang w:eastAsia="en-GB"/>
        </w:rPr>
        <w:t xml:space="preserve"> </w:t>
      </w:r>
      <w:r w:rsidR="005D10ED">
        <w:rPr>
          <w:rFonts w:cs="Calibri"/>
          <w:b w:val="0"/>
          <w:sz w:val="22"/>
          <w:szCs w:val="22"/>
          <w:lang w:eastAsia="en-GB"/>
        </w:rPr>
        <w:t>administered to pregnant women (or to women up to 3 months before pregnancy)</w:t>
      </w:r>
      <w:r w:rsidR="00CD7372">
        <w:rPr>
          <w:rFonts w:cs="Calibri"/>
          <w:b w:val="0"/>
          <w:sz w:val="22"/>
          <w:szCs w:val="22"/>
          <w:lang w:eastAsia="en-GB"/>
        </w:rPr>
        <w:t xml:space="preserve"> and</w:t>
      </w:r>
      <w:r w:rsidR="00F92A4A">
        <w:rPr>
          <w:rFonts w:cs="Calibri"/>
          <w:b w:val="0"/>
          <w:sz w:val="22"/>
          <w:szCs w:val="22"/>
          <w:lang w:eastAsia="en-GB"/>
        </w:rPr>
        <w:t xml:space="preserve"> </w:t>
      </w:r>
      <w:r w:rsidR="000A72F6">
        <w:rPr>
          <w:rFonts w:cs="Calibri"/>
          <w:b w:val="0"/>
          <w:sz w:val="22"/>
          <w:szCs w:val="22"/>
          <w:lang w:eastAsia="en-GB"/>
        </w:rPr>
        <w:t xml:space="preserve">the </w:t>
      </w:r>
      <w:r w:rsidR="005D10ED">
        <w:rPr>
          <w:rFonts w:cs="Calibri"/>
          <w:b w:val="0"/>
          <w:sz w:val="22"/>
          <w:szCs w:val="22"/>
          <w:lang w:eastAsia="en-GB"/>
        </w:rPr>
        <w:t>risk of adverse events in these vaccinated pregnant women</w:t>
      </w:r>
      <w:r w:rsidR="00CD7372">
        <w:rPr>
          <w:rFonts w:cs="Calibri"/>
          <w:b w:val="0"/>
          <w:sz w:val="22"/>
          <w:szCs w:val="22"/>
          <w:lang w:eastAsia="en-GB"/>
        </w:rPr>
        <w:t xml:space="preserve"> was examined</w:t>
      </w:r>
      <w:r w:rsidR="00F92A4A">
        <w:rPr>
          <w:rFonts w:cs="Calibri"/>
          <w:b w:val="0"/>
          <w:sz w:val="22"/>
          <w:szCs w:val="22"/>
          <w:lang w:eastAsia="en-GB"/>
        </w:rPr>
        <w:t>.</w:t>
      </w:r>
    </w:p>
    <w:p w14:paraId="2DABB00E" w14:textId="77777777" w:rsidR="00264C86" w:rsidRPr="00264C86" w:rsidRDefault="00264C86" w:rsidP="007B4D3B">
      <w:pPr>
        <w:spacing w:line="360" w:lineRule="auto"/>
        <w:rPr>
          <w:lang w:eastAsia="en-GB"/>
        </w:rPr>
      </w:pPr>
    </w:p>
    <w:p w14:paraId="2E8DC7A7" w14:textId="208C7DA3" w:rsidR="00171271" w:rsidRDefault="00C6367F" w:rsidP="007B4D3B">
      <w:pPr>
        <w:spacing w:line="360" w:lineRule="auto"/>
        <w:rPr>
          <w:lang w:eastAsia="en-GB"/>
        </w:rPr>
      </w:pPr>
      <w:r>
        <w:rPr>
          <w:lang w:eastAsia="en-GB"/>
        </w:rPr>
        <w:t xml:space="preserve">The </w:t>
      </w:r>
      <w:r w:rsidRPr="00210696">
        <w:rPr>
          <w:lang w:eastAsia="en-GB"/>
        </w:rPr>
        <w:t xml:space="preserve">review </w:t>
      </w:r>
      <w:r w:rsidR="007C6963" w:rsidRPr="00210696">
        <w:rPr>
          <w:lang w:eastAsia="en-GB"/>
        </w:rPr>
        <w:t>included</w:t>
      </w:r>
      <w:r w:rsidR="001E36E8" w:rsidRPr="00210696">
        <w:rPr>
          <w:lang w:eastAsia="en-GB"/>
        </w:rPr>
        <w:t xml:space="preserve"> both</w:t>
      </w:r>
      <w:r w:rsidR="007C6963" w:rsidRPr="00210696">
        <w:rPr>
          <w:lang w:eastAsia="en-GB"/>
        </w:rPr>
        <w:t xml:space="preserve"> </w:t>
      </w:r>
      <w:r w:rsidR="001E36E8" w:rsidRPr="00210696">
        <w:rPr>
          <w:lang w:eastAsia="en-GB"/>
        </w:rPr>
        <w:t xml:space="preserve">the </w:t>
      </w:r>
      <w:r w:rsidR="007C6963" w:rsidRPr="00210696">
        <w:rPr>
          <w:lang w:eastAsia="en-GB"/>
        </w:rPr>
        <w:t xml:space="preserve">current </w:t>
      </w:r>
      <w:r w:rsidR="00171271" w:rsidRPr="00210696">
        <w:rPr>
          <w:lang w:eastAsia="en-GB"/>
        </w:rPr>
        <w:t>RA</w:t>
      </w:r>
      <w:r w:rsidR="00171271">
        <w:rPr>
          <w:lang w:eastAsia="en-GB"/>
        </w:rPr>
        <w:t xml:space="preserve"> 27/3 human diploid fibroblast vaccine strain </w:t>
      </w:r>
      <w:r w:rsidR="00435CD0">
        <w:rPr>
          <w:lang w:eastAsia="en-GB"/>
        </w:rPr>
        <w:t>as well as</w:t>
      </w:r>
      <w:r w:rsidR="00171271">
        <w:rPr>
          <w:lang w:eastAsia="en-GB"/>
        </w:rPr>
        <w:t xml:space="preserve"> </w:t>
      </w:r>
      <w:r w:rsidR="00416309">
        <w:rPr>
          <w:lang w:eastAsia="en-GB"/>
        </w:rPr>
        <w:t>rubella vaccine st</w:t>
      </w:r>
      <w:r w:rsidR="002F60FB">
        <w:rPr>
          <w:lang w:eastAsia="en-GB"/>
        </w:rPr>
        <w:t>rains</w:t>
      </w:r>
      <w:r w:rsidR="001E36E8">
        <w:rPr>
          <w:lang w:eastAsia="en-GB"/>
        </w:rPr>
        <w:t xml:space="preserve"> used in the past</w:t>
      </w:r>
      <w:r w:rsidR="002F60FB">
        <w:rPr>
          <w:lang w:eastAsia="en-GB"/>
        </w:rPr>
        <w:t xml:space="preserve">, such as </w:t>
      </w:r>
      <w:r w:rsidR="0081165A">
        <w:rPr>
          <w:lang w:eastAsia="en-GB"/>
        </w:rPr>
        <w:t>HPV</w:t>
      </w:r>
      <w:r w:rsidR="00D740FD">
        <w:rPr>
          <w:lang w:eastAsia="en-GB"/>
        </w:rPr>
        <w:t>-</w:t>
      </w:r>
      <w:r w:rsidR="0081165A">
        <w:rPr>
          <w:lang w:eastAsia="en-GB"/>
        </w:rPr>
        <w:t>77 strain grown in duck embryo cells, HPV</w:t>
      </w:r>
      <w:r w:rsidR="00D740FD">
        <w:rPr>
          <w:lang w:eastAsia="en-GB"/>
        </w:rPr>
        <w:t>-</w:t>
      </w:r>
      <w:r w:rsidR="0081165A">
        <w:rPr>
          <w:lang w:eastAsia="en-GB"/>
        </w:rPr>
        <w:t xml:space="preserve">77 </w:t>
      </w:r>
      <w:r w:rsidR="008130CE">
        <w:rPr>
          <w:lang w:eastAsia="en-GB"/>
        </w:rPr>
        <w:t xml:space="preserve">strain </w:t>
      </w:r>
      <w:r w:rsidR="0081165A">
        <w:rPr>
          <w:lang w:eastAsia="en-GB"/>
        </w:rPr>
        <w:t xml:space="preserve">grown in dog kidney cells and Cendehill </w:t>
      </w:r>
      <w:r w:rsidR="002F60FB">
        <w:rPr>
          <w:lang w:eastAsia="en-GB"/>
        </w:rPr>
        <w:t xml:space="preserve">strain </w:t>
      </w:r>
      <w:r w:rsidR="0081165A">
        <w:rPr>
          <w:lang w:eastAsia="en-GB"/>
        </w:rPr>
        <w:t>grown in rabbit kidney cells which were licensed in the USA in 1969 and 1970</w:t>
      </w:r>
      <w:r w:rsidR="008130CE">
        <w:rPr>
          <w:lang w:eastAsia="en-GB"/>
        </w:rPr>
        <w:t xml:space="preserve">. </w:t>
      </w:r>
    </w:p>
    <w:p w14:paraId="10311ED9" w14:textId="77777777" w:rsidR="005D10ED" w:rsidRPr="009F233B" w:rsidRDefault="005D10ED" w:rsidP="007B4D3B">
      <w:pPr>
        <w:spacing w:line="360" w:lineRule="auto"/>
      </w:pPr>
      <w:r>
        <w:t xml:space="preserve">Data were </w:t>
      </w:r>
      <w:r w:rsidR="002B59E1">
        <w:t xml:space="preserve">extracted for each of the eligible studies </w:t>
      </w:r>
      <w:r>
        <w:t xml:space="preserve">using </w:t>
      </w:r>
      <w:r w:rsidR="002B59E1">
        <w:t xml:space="preserve">standardised </w:t>
      </w:r>
      <w:r>
        <w:t>forms</w:t>
      </w:r>
      <w:r w:rsidR="002B59E1">
        <w:t xml:space="preserve"> </w:t>
      </w:r>
      <w:r>
        <w:t xml:space="preserve">by one person </w:t>
      </w:r>
      <w:r w:rsidR="002B59E1">
        <w:t xml:space="preserve">and </w:t>
      </w:r>
      <w:r>
        <w:t>cross-checked by another</w:t>
      </w:r>
      <w:r w:rsidR="002B59E1">
        <w:t xml:space="preserve">. </w:t>
      </w:r>
      <w:r w:rsidR="006C2563">
        <w:t xml:space="preserve"> </w:t>
      </w:r>
      <w:r w:rsidR="002B59E1">
        <w:t>D</w:t>
      </w:r>
      <w:r w:rsidR="00DC5BF3">
        <w:t xml:space="preserve">isagreements </w:t>
      </w:r>
      <w:r w:rsidR="002B59E1">
        <w:t xml:space="preserve">were </w:t>
      </w:r>
      <w:r w:rsidR="00DC5BF3">
        <w:t>resolved by consensus</w:t>
      </w:r>
      <w:r>
        <w:t xml:space="preserve">. </w:t>
      </w:r>
      <w:r w:rsidR="00C70464">
        <w:t xml:space="preserve"> </w:t>
      </w:r>
      <w:r>
        <w:t>T</w:t>
      </w:r>
      <w:r w:rsidRPr="00673832">
        <w:t xml:space="preserve">he following data </w:t>
      </w:r>
      <w:r>
        <w:t xml:space="preserve">items were </w:t>
      </w:r>
      <w:r w:rsidR="00F92A4A">
        <w:t>summarised</w:t>
      </w:r>
      <w:r w:rsidR="002B59E1">
        <w:t xml:space="preserve"> when available</w:t>
      </w:r>
      <w:r w:rsidRPr="00673832">
        <w:t>: study design and recruitment methodology</w:t>
      </w:r>
      <w:r>
        <w:t>;</w:t>
      </w:r>
      <w:r w:rsidRPr="00673832">
        <w:t xml:space="preserve"> study setting</w:t>
      </w:r>
      <w:r>
        <w:t>;</w:t>
      </w:r>
      <w:r w:rsidRPr="00673832">
        <w:t xml:space="preserve"> </w:t>
      </w:r>
      <w:r w:rsidRPr="00673832">
        <w:lastRenderedPageBreak/>
        <w:t>baseline population characteristics</w:t>
      </w:r>
      <w:r>
        <w:t>;</w:t>
      </w:r>
      <w:r w:rsidR="00210696">
        <w:t xml:space="preserve"> </w:t>
      </w:r>
      <w:r w:rsidRPr="00673832">
        <w:t>type of vaccine administered</w:t>
      </w:r>
      <w:r>
        <w:t>;</w:t>
      </w:r>
      <w:r w:rsidRPr="00673832">
        <w:t xml:space="preserve"> length and nature of follow up</w:t>
      </w:r>
      <w:r>
        <w:t>;</w:t>
      </w:r>
      <w:r w:rsidR="00416309">
        <w:t xml:space="preserve"> </w:t>
      </w:r>
      <w:r>
        <w:t xml:space="preserve">nature and number of </w:t>
      </w:r>
      <w:r w:rsidRPr="00673832">
        <w:t>adverse events recorded.</w:t>
      </w:r>
      <w:r w:rsidR="00416309">
        <w:t xml:space="preserve"> </w:t>
      </w:r>
      <w:r w:rsidR="00A416E8">
        <w:t xml:space="preserve"> </w:t>
      </w:r>
      <w:r w:rsidRPr="009F233B">
        <w:t xml:space="preserve"> </w:t>
      </w:r>
    </w:p>
    <w:p w14:paraId="477921C1" w14:textId="0E7E99C8" w:rsidR="005D10ED" w:rsidRDefault="003A751A" w:rsidP="007B4D3B">
      <w:pPr>
        <w:spacing w:line="360" w:lineRule="auto"/>
      </w:pPr>
      <w:r>
        <w:t>T</w:t>
      </w:r>
      <w:r w:rsidR="005D10ED">
        <w:t xml:space="preserve">he risk of bias for controlled studies was </w:t>
      </w:r>
      <w:r>
        <w:t xml:space="preserve">assessed separately </w:t>
      </w:r>
      <w:r w:rsidR="007861B1">
        <w:t>by two individu</w:t>
      </w:r>
      <w:r w:rsidR="00665783">
        <w:t>als and agreement then reached if required by a third person. T</w:t>
      </w:r>
      <w:r w:rsidR="005D10ED">
        <w:t xml:space="preserve">he scope for confounding, selection bias, missing data, </w:t>
      </w:r>
      <w:r w:rsidR="00A416E8">
        <w:t>as well as</w:t>
      </w:r>
      <w:r w:rsidR="005D10ED">
        <w:t xml:space="preserve"> information and reporting bias</w:t>
      </w:r>
      <w:r w:rsidR="00665783">
        <w:t xml:space="preserve"> was assessed</w:t>
      </w:r>
      <w:r w:rsidR="00BF65BC">
        <w:fldChar w:fldCharType="begin"/>
      </w:r>
      <w:r w:rsidR="00682C81">
        <w:instrText xml:space="preserve"> ADDIN EN.CITE &lt;EndNote&gt;&lt;Cite ExcludeYear="1"&gt;&lt;Author&gt;Sterne JAC&lt;/Author&gt;&lt;RecNum&gt;1172&lt;/RecNum&gt;&lt;DisplayText&gt;[16]&lt;/DisplayText&gt;&lt;record&gt;&lt;rec-number&gt;1172&lt;/rec-number&gt;&lt;foreign-keys&gt;&lt;key app="EN" db-id="pzrr2wwec92vr1e5s2e5wx2twzax9tzvt5zt" timestamp="1443119499"&gt;1172&lt;/key&gt;&lt;/foreign-keys&gt;&lt;ref-type name="Report"&gt;27&lt;/ref-type&gt;&lt;contributors&gt;&lt;authors&gt;&lt;author&gt;Sterne JAC, Higgins JPT, Reeves BC on behalf of the development group for ACROBATNRSI.&lt;/author&gt;&lt;/authors&gt;&lt;/contributors&gt;&lt;titles&gt;&lt;title&gt;A Cochrane Risk Of Bias Assessment Tool: for Non-Randomized Studies of Interventions (ACROBATNRSI), Version 1.0.0, 24 September 2014. Available from http://www.bristol.ac.uk/population-health-sciences/centres/cresyda/barr/riskofbias/robins-i/acrobat-nrsi/ [accessed {05/04/2019}]&amp;#xD;&lt;/title&gt;&lt;/titles&gt;&lt;volume&gt;Version 1.0.0&lt;/volume&gt;&lt;edition&gt;24 September 2014&lt;/edition&gt;&lt;dates&gt;&lt;/dates&gt;&lt;pub-location&gt;http://www.riskofbias.info &lt;/pub-location&gt;&lt;urls&gt;&lt;related-urls&gt;&lt;url&gt;Available from http://www.riskofbias.info [accessed {24/09/2015}]&lt;/url&gt;&lt;/related-urls&gt;&lt;/urls&gt;&lt;/record&gt;&lt;/Cite&gt;&lt;/EndNote&gt;</w:instrText>
      </w:r>
      <w:r w:rsidR="00BF65BC">
        <w:fldChar w:fldCharType="separate"/>
      </w:r>
      <w:r w:rsidR="002F59AF">
        <w:rPr>
          <w:noProof/>
        </w:rPr>
        <w:t>[</w:t>
      </w:r>
      <w:hyperlink w:anchor="_ENREF_16" w:tooltip="Sterne JAC,  #1172" w:history="1">
        <w:r w:rsidR="00152ACF">
          <w:rPr>
            <w:noProof/>
          </w:rPr>
          <w:t>16</w:t>
        </w:r>
      </w:hyperlink>
      <w:r w:rsidR="002F59AF">
        <w:rPr>
          <w:noProof/>
        </w:rPr>
        <w:t>]</w:t>
      </w:r>
      <w:r w:rsidR="00BF65BC">
        <w:fldChar w:fldCharType="end"/>
      </w:r>
      <w:r w:rsidR="005D10ED">
        <w:t>.</w:t>
      </w:r>
      <w:r w:rsidR="00A416E8">
        <w:t xml:space="preserve"> </w:t>
      </w:r>
      <w:r w:rsidR="005D10ED">
        <w:t xml:space="preserve"> </w:t>
      </w:r>
      <w:r w:rsidR="005D10ED" w:rsidRPr="002C6570">
        <w:t>For pregnancy exposure registry studies</w:t>
      </w:r>
      <w:r w:rsidR="00601077">
        <w:t>,</w:t>
      </w:r>
      <w:r w:rsidR="005D10ED" w:rsidRPr="002C6570">
        <w:t xml:space="preserve"> </w:t>
      </w:r>
      <w:r w:rsidR="00601077">
        <w:t xml:space="preserve">where there are no unvaccinated control groups, </w:t>
      </w:r>
      <w:r w:rsidR="005D10ED" w:rsidRPr="002C6570">
        <w:t xml:space="preserve">a more limited </w:t>
      </w:r>
      <w:r w:rsidR="007861B1">
        <w:t xml:space="preserve">assessment </w:t>
      </w:r>
      <w:r w:rsidR="005D10ED" w:rsidRPr="002C6570">
        <w:t>only was possible namely</w:t>
      </w:r>
      <w:r w:rsidR="00F92A4A">
        <w:t xml:space="preserve">, </w:t>
      </w:r>
      <w:r w:rsidR="005D10ED" w:rsidRPr="002C6570">
        <w:t>scope for selection bias and ability to exclude mother-child pairs that are not susceptible to vaccine virus infection because the mother had already been infected prior to vaccination (</w:t>
      </w:r>
      <w:r w:rsidR="00D639BF" w:rsidRPr="00D639BF">
        <w:t>i.e.</w:t>
      </w:r>
      <w:r w:rsidR="005D10ED" w:rsidRPr="002C6570">
        <w:t xml:space="preserve"> the foetus is protected against vaccine virus by natural maternal antibodies).</w:t>
      </w:r>
    </w:p>
    <w:p w14:paraId="0D10C86D" w14:textId="77777777" w:rsidR="005D10ED" w:rsidRPr="002C6570" w:rsidRDefault="00B75753" w:rsidP="007B4D3B">
      <w:pPr>
        <w:pStyle w:val="Heading1"/>
        <w:numPr>
          <w:ilvl w:val="0"/>
          <w:numId w:val="0"/>
        </w:numPr>
        <w:spacing w:line="360" w:lineRule="auto"/>
      </w:pPr>
      <w:bookmarkStart w:id="2" w:name="_Toc374005900"/>
      <w:r>
        <w:t>M</w:t>
      </w:r>
      <w:r w:rsidR="005D10ED" w:rsidRPr="002C6570">
        <w:t>ethods of analysis</w:t>
      </w:r>
      <w:bookmarkEnd w:id="2"/>
    </w:p>
    <w:p w14:paraId="57E5B2DF" w14:textId="39962E7F" w:rsidR="005D10ED" w:rsidRDefault="00264C86" w:rsidP="007B4D3B">
      <w:pPr>
        <w:spacing w:before="240" w:line="360" w:lineRule="auto"/>
      </w:pPr>
      <w:r>
        <w:t>In addition to a</w:t>
      </w:r>
      <w:r w:rsidRPr="00673832">
        <w:t xml:space="preserve"> narrative synthesis of the study data</w:t>
      </w:r>
      <w:r>
        <w:t>,</w:t>
      </w:r>
      <w:r w:rsidRPr="00673832">
        <w:t xml:space="preserve"> sufficient data </w:t>
      </w:r>
      <w:r>
        <w:t>from controlled studies were</w:t>
      </w:r>
      <w:r w:rsidRPr="00673832">
        <w:t xml:space="preserve"> available </w:t>
      </w:r>
      <w:r w:rsidR="00D00224">
        <w:t xml:space="preserve">to </w:t>
      </w:r>
      <w:r>
        <w:t xml:space="preserve">calculate the difference in the risk </w:t>
      </w:r>
      <w:r w:rsidR="00D00224">
        <w:t xml:space="preserve">and 95% CIs of some outcomes </w:t>
      </w:r>
      <w:r>
        <w:t xml:space="preserve">in vaccinated compared to unvaccinated women. We did this </w:t>
      </w:r>
      <w:r w:rsidR="00A34102" w:rsidRPr="0042578A">
        <w:t>based on the actual reported counts</w:t>
      </w:r>
      <w:r w:rsidR="006C0884" w:rsidRPr="00210696">
        <w:t xml:space="preserve">. </w:t>
      </w:r>
      <w:r w:rsidR="007C6963" w:rsidRPr="00210696">
        <w:t>The overall risk difference for each outcome</w:t>
      </w:r>
      <w:r w:rsidR="00DC5BF3">
        <w:t xml:space="preserve"> was combined across studies using </w:t>
      </w:r>
      <w:r w:rsidR="000652CB">
        <w:t>M</w:t>
      </w:r>
      <w:r w:rsidR="001E36E8">
        <w:t>antel</w:t>
      </w:r>
      <w:r w:rsidR="000652CB">
        <w:t>-H</w:t>
      </w:r>
      <w:r w:rsidR="001E36E8">
        <w:t>aenszel (M-H)</w:t>
      </w:r>
      <w:r w:rsidR="000652CB">
        <w:t xml:space="preserve"> </w:t>
      </w:r>
      <w:r w:rsidR="00DC5BF3">
        <w:t xml:space="preserve">fixed effects </w:t>
      </w:r>
      <w:r w:rsidR="00DC5BF3" w:rsidRPr="00673832">
        <w:t>meta-analy</w:t>
      </w:r>
      <w:r w:rsidR="00DC5BF3">
        <w:t>sis. M</w:t>
      </w:r>
      <w:r w:rsidR="00B20BDD">
        <w:t>eta-analysis of the risk differences</w:t>
      </w:r>
      <w:r w:rsidR="00DC5BF3">
        <w:t xml:space="preserve"> </w:t>
      </w:r>
      <w:r w:rsidR="00D639BF">
        <w:t>is</w:t>
      </w:r>
      <w:r w:rsidR="00DC5BF3">
        <w:t xml:space="preserve"> </w:t>
      </w:r>
      <w:r w:rsidR="00CD7372">
        <w:t xml:space="preserve">appropriate </w:t>
      </w:r>
      <w:r w:rsidR="00DC5BF3">
        <w:t xml:space="preserve">when comparisons have zero counts in one arm of all studies or zeroes in both </w:t>
      </w:r>
      <w:r w:rsidR="001E36E8">
        <w:t>arms</w:t>
      </w:r>
      <w:r w:rsidR="00CD7372">
        <w:t>. R</w:t>
      </w:r>
      <w:r w:rsidR="00B20BDD">
        <w:t>elative measures such as odds ratios cannot be estimated</w:t>
      </w:r>
      <w:r w:rsidR="007D55C1">
        <w:t xml:space="preserve"> in these circumstances</w:t>
      </w:r>
      <w:r w:rsidR="00A34102" w:rsidRPr="0042578A">
        <w:t>.</w:t>
      </w:r>
      <w:r w:rsidR="002B59E1">
        <w:t xml:space="preserve">  </w:t>
      </w:r>
      <w:r>
        <w:t>Thus f</w:t>
      </w:r>
      <w:r w:rsidR="005D10ED">
        <w:t xml:space="preserve">or </w:t>
      </w:r>
      <w:r w:rsidR="005F16EB">
        <w:t xml:space="preserve">controlled studies with </w:t>
      </w:r>
      <w:r w:rsidR="001E36E8">
        <w:t xml:space="preserve">zero </w:t>
      </w:r>
      <w:r w:rsidR="005F16EB">
        <w:t xml:space="preserve">outcome </w:t>
      </w:r>
      <w:r w:rsidR="005D10ED">
        <w:t xml:space="preserve">events </w:t>
      </w:r>
      <w:r w:rsidR="00D639BF">
        <w:t>e.g.</w:t>
      </w:r>
      <w:r w:rsidR="005D10ED">
        <w:t xml:space="preserve"> CRS, </w:t>
      </w:r>
      <w:r w:rsidR="005F16EB">
        <w:t xml:space="preserve">we </w:t>
      </w:r>
      <w:r>
        <w:t xml:space="preserve">were able to </w:t>
      </w:r>
      <w:r w:rsidR="005F16EB">
        <w:t xml:space="preserve">calculate </w:t>
      </w:r>
      <w:r w:rsidR="005D10ED">
        <w:t xml:space="preserve">the maximum theoretical extra risk of CRS that could be excluded with an error of 5% </w:t>
      </w:r>
      <w:r w:rsidR="005F16EB">
        <w:t xml:space="preserve">by </w:t>
      </w:r>
      <w:r w:rsidR="005D10ED">
        <w:t>taking the upper bound of the 95% CI</w:t>
      </w:r>
      <w:r w:rsidR="00272B7D">
        <w:t xml:space="preserve"> of the </w:t>
      </w:r>
      <w:r w:rsidR="00DC5BF3">
        <w:t xml:space="preserve">combined </w:t>
      </w:r>
      <w:r w:rsidR="00272B7D">
        <w:t>risk difference</w:t>
      </w:r>
      <w:r w:rsidR="005D10ED">
        <w:t xml:space="preserve">.  </w:t>
      </w:r>
    </w:p>
    <w:p w14:paraId="220BF479" w14:textId="43DEC722" w:rsidR="005D10ED" w:rsidRPr="00243C28" w:rsidRDefault="00435CD0" w:rsidP="007B4D3B">
      <w:pPr>
        <w:spacing w:before="240" w:line="360" w:lineRule="auto"/>
      </w:pPr>
      <w:r>
        <w:t xml:space="preserve">Risk of congenital rubella infection was estimated based on </w:t>
      </w:r>
      <w:r w:rsidR="005F16EB">
        <w:t>pregnancy exposure registr</w:t>
      </w:r>
      <w:r w:rsidR="00C11CE4">
        <w:t>y cohort studies</w:t>
      </w:r>
      <w:r w:rsidR="005F16EB">
        <w:t xml:space="preserve"> </w:t>
      </w:r>
      <w:r w:rsidR="00E32AF8">
        <w:t xml:space="preserve">where </w:t>
      </w:r>
      <w:r w:rsidR="00246D21">
        <w:t xml:space="preserve">only </w:t>
      </w:r>
      <w:r w:rsidR="00221EF1">
        <w:t xml:space="preserve">data on </w:t>
      </w:r>
      <w:r w:rsidR="00E32AF8">
        <w:t xml:space="preserve">those susceptible and vaccinated in pregnancy </w:t>
      </w:r>
      <w:r w:rsidR="00221EF1">
        <w:t xml:space="preserve">were available </w:t>
      </w:r>
      <w:r w:rsidR="00E32AF8">
        <w:t xml:space="preserve">and CRI events </w:t>
      </w:r>
      <w:r w:rsidR="00221EF1">
        <w:t>had occurred</w:t>
      </w:r>
      <w:r>
        <w:t>.</w:t>
      </w:r>
      <w:r w:rsidR="00221EF1">
        <w:t xml:space="preserve"> </w:t>
      </w:r>
      <w:r w:rsidR="00246D21">
        <w:t xml:space="preserve">There were no comparison unvaccinated groups. </w:t>
      </w:r>
      <w:r>
        <w:t>W</w:t>
      </w:r>
      <w:r w:rsidR="005F16EB">
        <w:t xml:space="preserve">e </w:t>
      </w:r>
      <w:r w:rsidR="0034183B">
        <w:t xml:space="preserve">estimated the overall exact </w:t>
      </w:r>
      <w:r w:rsidR="00E32AF8">
        <w:t xml:space="preserve">combined </w:t>
      </w:r>
      <w:r w:rsidR="0034183B">
        <w:t xml:space="preserve">risks </w:t>
      </w:r>
      <w:r w:rsidR="00E32AF8">
        <w:t>of</w:t>
      </w:r>
      <w:r w:rsidR="0034183B">
        <w:t xml:space="preserve"> CRI using </w:t>
      </w:r>
      <w:r w:rsidR="00E32AF8">
        <w:t xml:space="preserve">fixed effects meta-analysis </w:t>
      </w:r>
      <w:r w:rsidR="000652CB">
        <w:t xml:space="preserve">for proportions. </w:t>
      </w:r>
      <w:r w:rsidR="004B3DE1">
        <w:t xml:space="preserve">Results are given overall and where only RA 77/3 vaccine was used. </w:t>
      </w:r>
      <w:r w:rsidR="00E32AF8">
        <w:t xml:space="preserve"> </w:t>
      </w:r>
      <w:r w:rsidR="00B113F3">
        <w:t>For CRS</w:t>
      </w:r>
      <w:r w:rsidR="00553D01">
        <w:t>,</w:t>
      </w:r>
      <w:r w:rsidR="00B113F3">
        <w:t xml:space="preserve"> a</w:t>
      </w:r>
      <w:r w:rsidR="00E32AF8">
        <w:t>s there w</w:t>
      </w:r>
      <w:r w:rsidR="007B0A18">
        <w:t>ere</w:t>
      </w:r>
      <w:r w:rsidR="00553D01">
        <w:t xml:space="preserve"> no events, </w:t>
      </w:r>
      <w:r w:rsidR="00E32AF8">
        <w:t xml:space="preserve">we used simulation </w:t>
      </w:r>
      <w:r w:rsidR="00AF1374">
        <w:t xml:space="preserve">(using </w:t>
      </w:r>
      <w:r w:rsidR="004B3DE1">
        <w:t>all studies irrespective of vaccine used</w:t>
      </w:r>
      <w:r w:rsidR="00AF1374">
        <w:t>)</w:t>
      </w:r>
      <w:r w:rsidR="004B3DE1">
        <w:t xml:space="preserve"> </w:t>
      </w:r>
      <w:r w:rsidR="00E32AF8">
        <w:t>to obtain the risk that could be excluded based on the upper 95% CI</w:t>
      </w:r>
      <w:r w:rsidR="005D10ED" w:rsidRPr="00D96B9C">
        <w:t xml:space="preserve">.  </w:t>
      </w:r>
      <w:r w:rsidR="008F25C6" w:rsidRPr="00D96B9C">
        <w:t xml:space="preserve">We simulated the count of the number of cases </w:t>
      </w:r>
      <w:r w:rsidR="00BF37A1" w:rsidRPr="00D96B9C">
        <w:t xml:space="preserve">that would be </w:t>
      </w:r>
      <w:r w:rsidR="008F25C6" w:rsidRPr="00D96B9C">
        <w:t xml:space="preserve">seen in each of the studies </w:t>
      </w:r>
      <w:r w:rsidR="00D96B9C" w:rsidRPr="00D96B9C">
        <w:t>using different</w:t>
      </w:r>
      <w:r w:rsidR="008F25C6" w:rsidRPr="00D96B9C">
        <w:t xml:space="preserve"> fixed rate</w:t>
      </w:r>
      <w:r w:rsidR="00D96B9C" w:rsidRPr="00D96B9C">
        <w:t>s</w:t>
      </w:r>
      <w:r w:rsidR="004918DF">
        <w:t>, and regarded the upper confidence limit as that rate which gave 95% of the simulations resulting in zero events</w:t>
      </w:r>
      <w:r w:rsidR="008F25C6" w:rsidRPr="00D96B9C">
        <w:t>.</w:t>
      </w:r>
      <w:r w:rsidR="008F25C6">
        <w:t xml:space="preserve">  </w:t>
      </w:r>
      <w:r w:rsidR="008F56E8">
        <w:t xml:space="preserve">We also pooled all the studies </w:t>
      </w:r>
      <w:r w:rsidR="0037255A">
        <w:t xml:space="preserve">since a crude pooling in these circumstances will lead to the same upper limit for a 95% confidence interval. </w:t>
      </w:r>
      <w:r w:rsidR="00D96B9C">
        <w:t xml:space="preserve">The initial rate chosen was the upper 95% confidence interval derived from the </w:t>
      </w:r>
      <w:r w:rsidR="0037255A">
        <w:t>pooled data</w:t>
      </w:r>
      <w:r w:rsidR="00D96B9C">
        <w:t xml:space="preserve"> using an exact binomial confidence interval. </w:t>
      </w:r>
      <w:r w:rsidR="008F25C6">
        <w:t xml:space="preserve">We then assessed how often we might find zero cases across all the studies, with </w:t>
      </w:r>
      <w:r w:rsidR="001E36E8">
        <w:t>the</w:t>
      </w:r>
      <w:r w:rsidR="008F25C6">
        <w:t xml:space="preserve"> total</w:t>
      </w:r>
      <w:r w:rsidR="00351070">
        <w:t xml:space="preserve"> </w:t>
      </w:r>
      <w:r w:rsidR="0037255A">
        <w:t xml:space="preserve">number </w:t>
      </w:r>
      <w:r w:rsidR="008F25C6">
        <w:t>of women observed</w:t>
      </w:r>
      <w:r w:rsidR="000024E8">
        <w:t xml:space="preserve">. </w:t>
      </w:r>
      <w:r w:rsidR="00BF37A1">
        <w:t>To do so w</w:t>
      </w:r>
      <w:r w:rsidR="000024E8">
        <w:t>e</w:t>
      </w:r>
      <w:r w:rsidR="008F25C6">
        <w:t xml:space="preserve"> </w:t>
      </w:r>
      <w:r w:rsidR="000024E8">
        <w:t xml:space="preserve">carried out several </w:t>
      </w:r>
      <w:r w:rsidR="008F25C6">
        <w:t xml:space="preserve">thousands of </w:t>
      </w:r>
      <w:r w:rsidR="008F25C6">
        <w:lastRenderedPageBreak/>
        <w:t>sim</w:t>
      </w:r>
      <w:r w:rsidR="00665783">
        <w:t xml:space="preserve">ulations, </w:t>
      </w:r>
      <w:r w:rsidR="00D96B9C">
        <w:t xml:space="preserve">varying the </w:t>
      </w:r>
      <w:r w:rsidR="001E36E8">
        <w:t>fixed rate</w:t>
      </w:r>
      <w:r w:rsidR="00665783">
        <w:t xml:space="preserve"> </w:t>
      </w:r>
      <w:r w:rsidR="0037255A">
        <w:t>around the rate derived from the upper limit for the pooled data</w:t>
      </w:r>
      <w:r w:rsidR="00665783">
        <w:t xml:space="preserve">, </w:t>
      </w:r>
      <w:r w:rsidR="008F25C6">
        <w:t xml:space="preserve">to obtain the proportion of the simulations that would result in zero cases across all studies. </w:t>
      </w:r>
      <w:r w:rsidR="001E36E8">
        <w:t xml:space="preserve">The final value of the upper 95% CI is taken as the fixed rate that gave 95% of the simulations having zero cases across all studies. </w:t>
      </w:r>
      <w:r w:rsidR="005D10ED">
        <w:t xml:space="preserve">All analyses were carried out in STATA </w:t>
      </w:r>
      <w:r w:rsidR="005D10ED" w:rsidRPr="004B11D9">
        <w:t>13</w:t>
      </w:r>
      <w:r w:rsidR="00BF65BC" w:rsidRPr="004B11D9">
        <w:fldChar w:fldCharType="begin"/>
      </w:r>
      <w:r w:rsidR="002F59AF">
        <w:instrText xml:space="preserve"> ADDIN EN.CITE &lt;EndNote&gt;&lt;Cite&gt;&lt;Author&gt;2013.&lt;/Author&gt;&lt;Year&gt;2013&lt;/Year&gt;&lt;RecNum&gt;1164&lt;/RecNum&gt;&lt;DisplayText&gt;[17]&lt;/DisplayText&gt;&lt;record&gt;&lt;rec-number&gt;1164&lt;/rec-number&gt;&lt;foreign-keys&gt;&lt;key app="EN" db-id="pzrr2wwec92vr1e5s2e5wx2twzax9tzvt5zt" timestamp="1423495835"&gt;1164&lt;/key&gt;&lt;/foreign-keys&gt;&lt;ref-type name="Journal Article"&gt;17&lt;/ref-type&gt;&lt;contributors&gt;&lt;authors&gt;&lt;author&gt;StataCorp. 2013. &lt;/author&gt;&lt;/authors&gt;&lt;/contributors&gt;&lt;titles&gt;&lt;title&gt;Stata Statistical Software: Release 13. College Station, TX: StataCorp LP.&lt;/title&gt;&lt;/titles&gt;&lt;dates&gt;&lt;year&gt;2013&lt;/year&gt;&lt;/dates&gt;&lt;urls&gt;&lt;/urls&gt;&lt;/record&gt;&lt;/Cite&gt;&lt;/EndNote&gt;</w:instrText>
      </w:r>
      <w:r w:rsidR="00BF65BC" w:rsidRPr="004B11D9">
        <w:fldChar w:fldCharType="separate"/>
      </w:r>
      <w:r w:rsidR="002F59AF">
        <w:rPr>
          <w:noProof/>
        </w:rPr>
        <w:t>[</w:t>
      </w:r>
      <w:hyperlink w:anchor="_ENREF_17" w:tooltip="2013., 2013 #1164" w:history="1">
        <w:r w:rsidR="00152ACF">
          <w:rPr>
            <w:noProof/>
          </w:rPr>
          <w:t>17</w:t>
        </w:r>
      </w:hyperlink>
      <w:r w:rsidR="002F59AF">
        <w:rPr>
          <w:noProof/>
        </w:rPr>
        <w:t>]</w:t>
      </w:r>
      <w:r w:rsidR="00BF65BC" w:rsidRPr="004B11D9">
        <w:fldChar w:fldCharType="end"/>
      </w:r>
      <w:r w:rsidR="00405DB4" w:rsidRPr="004B11D9">
        <w:t>.</w:t>
      </w:r>
      <w:r w:rsidR="005D10ED">
        <w:t xml:space="preserve"> </w:t>
      </w:r>
    </w:p>
    <w:p w14:paraId="3FAE892B" w14:textId="77777777" w:rsidR="00D93D91" w:rsidRDefault="00D93D91" w:rsidP="007B4D3B">
      <w:pPr>
        <w:pStyle w:val="Heading1"/>
        <w:numPr>
          <w:ilvl w:val="0"/>
          <w:numId w:val="0"/>
        </w:numPr>
        <w:spacing w:line="360" w:lineRule="auto"/>
        <w:rPr>
          <w:sz w:val="28"/>
          <w:szCs w:val="28"/>
          <w:lang w:eastAsia="en-US"/>
        </w:rPr>
      </w:pPr>
    </w:p>
    <w:p w14:paraId="628B1D59" w14:textId="16AA1751" w:rsidR="005D10ED" w:rsidRPr="00D93D91" w:rsidRDefault="005D10ED" w:rsidP="007B4D3B">
      <w:pPr>
        <w:pStyle w:val="Heading1"/>
        <w:numPr>
          <w:ilvl w:val="0"/>
          <w:numId w:val="0"/>
        </w:numPr>
        <w:spacing w:line="360" w:lineRule="auto"/>
        <w:rPr>
          <w:sz w:val="28"/>
          <w:szCs w:val="28"/>
          <w:lang w:eastAsia="en-US"/>
        </w:rPr>
      </w:pPr>
      <w:r w:rsidRPr="00D93D91">
        <w:rPr>
          <w:sz w:val="28"/>
          <w:szCs w:val="28"/>
          <w:lang w:eastAsia="en-US"/>
        </w:rPr>
        <w:t xml:space="preserve">Results </w:t>
      </w:r>
    </w:p>
    <w:p w14:paraId="0DF1C6D0" w14:textId="77777777" w:rsidR="00D93D91" w:rsidRDefault="00D93D91" w:rsidP="007B4D3B">
      <w:pPr>
        <w:pStyle w:val="Heading1"/>
        <w:numPr>
          <w:ilvl w:val="0"/>
          <w:numId w:val="0"/>
        </w:numPr>
        <w:spacing w:line="360" w:lineRule="auto"/>
        <w:rPr>
          <w:rFonts w:cs="Calibri"/>
          <w:b w:val="0"/>
          <w:sz w:val="22"/>
          <w:szCs w:val="22"/>
        </w:rPr>
      </w:pPr>
    </w:p>
    <w:p w14:paraId="0F64C71F" w14:textId="3A996FE8" w:rsidR="005D10ED" w:rsidRPr="002C6570" w:rsidRDefault="005D10ED" w:rsidP="007B4D3B">
      <w:pPr>
        <w:pStyle w:val="Heading1"/>
        <w:numPr>
          <w:ilvl w:val="0"/>
          <w:numId w:val="0"/>
        </w:numPr>
        <w:spacing w:line="360" w:lineRule="auto"/>
        <w:rPr>
          <w:rFonts w:cs="Calibri"/>
          <w:b w:val="0"/>
          <w:sz w:val="22"/>
          <w:szCs w:val="22"/>
        </w:rPr>
      </w:pPr>
      <w:r w:rsidRPr="002C6570">
        <w:rPr>
          <w:rFonts w:cs="Calibri"/>
          <w:b w:val="0"/>
          <w:sz w:val="22"/>
          <w:szCs w:val="22"/>
        </w:rPr>
        <w:t xml:space="preserve">A total </w:t>
      </w:r>
      <w:r w:rsidR="00141EAD">
        <w:rPr>
          <w:rFonts w:cs="Calibri"/>
          <w:b w:val="0"/>
          <w:sz w:val="22"/>
          <w:szCs w:val="22"/>
        </w:rPr>
        <w:t>of</w:t>
      </w:r>
      <w:r w:rsidR="00745DB8">
        <w:rPr>
          <w:rFonts w:cs="Calibri"/>
          <w:b w:val="0"/>
          <w:sz w:val="22"/>
          <w:szCs w:val="22"/>
        </w:rPr>
        <w:t xml:space="preserve"> 6</w:t>
      </w:r>
      <w:r w:rsidR="00553D01">
        <w:rPr>
          <w:rFonts w:cs="Calibri"/>
          <w:b w:val="0"/>
          <w:sz w:val="22"/>
          <w:szCs w:val="22"/>
        </w:rPr>
        <w:t>360</w:t>
      </w:r>
      <w:r w:rsidR="00745DB8">
        <w:rPr>
          <w:rFonts w:cs="Calibri"/>
          <w:b w:val="0"/>
          <w:sz w:val="22"/>
          <w:szCs w:val="22"/>
        </w:rPr>
        <w:t xml:space="preserve"> </w:t>
      </w:r>
      <w:r w:rsidRPr="002C6570">
        <w:rPr>
          <w:rFonts w:cs="Calibri"/>
          <w:b w:val="0"/>
          <w:sz w:val="22"/>
          <w:szCs w:val="22"/>
        </w:rPr>
        <w:t xml:space="preserve">records after de-duplication were retrieved from database searches and two more from checking references from reviews and included studies (figure 1). </w:t>
      </w:r>
      <w:r w:rsidR="00014575">
        <w:rPr>
          <w:rFonts w:cs="Calibri"/>
          <w:b w:val="0"/>
          <w:sz w:val="22"/>
          <w:szCs w:val="22"/>
        </w:rPr>
        <w:t xml:space="preserve"> </w:t>
      </w:r>
      <w:r w:rsidRPr="002C6570">
        <w:rPr>
          <w:rFonts w:cs="Calibri"/>
          <w:b w:val="0"/>
          <w:sz w:val="22"/>
          <w:szCs w:val="22"/>
        </w:rPr>
        <w:t>After independent screening by two individuals</w:t>
      </w:r>
      <w:r w:rsidR="00CB3AA6">
        <w:rPr>
          <w:rFonts w:cs="Calibri"/>
          <w:b w:val="0"/>
          <w:sz w:val="22"/>
          <w:szCs w:val="22"/>
        </w:rPr>
        <w:t>,</w:t>
      </w:r>
      <w:r w:rsidRPr="002C6570">
        <w:rPr>
          <w:rFonts w:cs="Calibri"/>
          <w:b w:val="0"/>
          <w:sz w:val="22"/>
          <w:szCs w:val="22"/>
        </w:rPr>
        <w:t xml:space="preserve"> </w:t>
      </w:r>
      <w:r w:rsidR="00553D01">
        <w:rPr>
          <w:rFonts w:cs="Calibri"/>
          <w:b w:val="0"/>
          <w:sz w:val="22"/>
          <w:szCs w:val="22"/>
        </w:rPr>
        <w:t xml:space="preserve">406 </w:t>
      </w:r>
      <w:r w:rsidRPr="002C6570">
        <w:rPr>
          <w:rFonts w:cs="Calibri"/>
          <w:b w:val="0"/>
          <w:sz w:val="22"/>
          <w:szCs w:val="22"/>
        </w:rPr>
        <w:t>were identified as potentially relevant</w:t>
      </w:r>
      <w:r w:rsidR="003D7650">
        <w:rPr>
          <w:rFonts w:cs="Calibri"/>
          <w:b w:val="0"/>
          <w:sz w:val="22"/>
          <w:szCs w:val="22"/>
        </w:rPr>
        <w:t xml:space="preserve"> for whichf</w:t>
      </w:r>
      <w:r w:rsidRPr="002C6570">
        <w:rPr>
          <w:rFonts w:cs="Calibri"/>
          <w:b w:val="0"/>
          <w:sz w:val="22"/>
          <w:szCs w:val="22"/>
        </w:rPr>
        <w:t xml:space="preserve">ull texts </w:t>
      </w:r>
      <w:r w:rsidR="003D7650">
        <w:rPr>
          <w:rFonts w:cs="Calibri"/>
          <w:b w:val="0"/>
          <w:sz w:val="22"/>
          <w:szCs w:val="22"/>
        </w:rPr>
        <w:t xml:space="preserve">were </w:t>
      </w:r>
      <w:r w:rsidR="00DC5BF3">
        <w:rPr>
          <w:rFonts w:cs="Calibri"/>
          <w:b w:val="0"/>
          <w:sz w:val="22"/>
          <w:szCs w:val="22"/>
        </w:rPr>
        <w:t xml:space="preserve">obtained </w:t>
      </w:r>
      <w:r w:rsidRPr="002C6570">
        <w:rPr>
          <w:rFonts w:cs="Calibri"/>
          <w:b w:val="0"/>
          <w:sz w:val="22"/>
          <w:szCs w:val="22"/>
        </w:rPr>
        <w:t>.  After two separate assessments and agreement on eligibility of the full texts</w:t>
      </w:r>
      <w:r w:rsidR="0034183B">
        <w:rPr>
          <w:rFonts w:cs="Calibri"/>
          <w:b w:val="0"/>
          <w:sz w:val="22"/>
          <w:szCs w:val="22"/>
        </w:rPr>
        <w:t xml:space="preserve"> found</w:t>
      </w:r>
      <w:r w:rsidRPr="002C6570">
        <w:rPr>
          <w:rFonts w:cs="Calibri"/>
          <w:b w:val="0"/>
          <w:sz w:val="22"/>
          <w:szCs w:val="22"/>
        </w:rPr>
        <w:t>, the following were included: 4 cohort studies with an unvaccinated comparison group, 1</w:t>
      </w:r>
      <w:r w:rsidR="00283138">
        <w:rPr>
          <w:rFonts w:cs="Calibri"/>
          <w:b w:val="0"/>
          <w:sz w:val="22"/>
          <w:szCs w:val="22"/>
        </w:rPr>
        <w:t>7</w:t>
      </w:r>
      <w:r w:rsidRPr="002C6570">
        <w:rPr>
          <w:rFonts w:cs="Calibri"/>
          <w:b w:val="0"/>
          <w:sz w:val="22"/>
          <w:szCs w:val="22"/>
        </w:rPr>
        <w:t xml:space="preserve"> vaccinated pregnancy </w:t>
      </w:r>
      <w:r w:rsidR="00C11CE4">
        <w:rPr>
          <w:rFonts w:cs="Calibri"/>
          <w:b w:val="0"/>
          <w:sz w:val="22"/>
          <w:szCs w:val="22"/>
        </w:rPr>
        <w:t xml:space="preserve">exposure registries of vaccinated pregnancy </w:t>
      </w:r>
      <w:r w:rsidRPr="002C6570">
        <w:rPr>
          <w:rFonts w:cs="Calibri"/>
          <w:b w:val="0"/>
          <w:sz w:val="22"/>
          <w:szCs w:val="22"/>
        </w:rPr>
        <w:t xml:space="preserve">cohorts with information on </w:t>
      </w:r>
      <w:r w:rsidR="00F02BB3">
        <w:rPr>
          <w:rFonts w:cs="Calibri"/>
          <w:b w:val="0"/>
          <w:sz w:val="22"/>
          <w:szCs w:val="22"/>
        </w:rPr>
        <w:t xml:space="preserve">those </w:t>
      </w:r>
      <w:r w:rsidR="00301FAB">
        <w:rPr>
          <w:rFonts w:cs="Calibri"/>
          <w:b w:val="0"/>
          <w:sz w:val="22"/>
          <w:szCs w:val="22"/>
        </w:rPr>
        <w:t xml:space="preserve">susceptible to rubella </w:t>
      </w:r>
      <w:r w:rsidR="00405DB4">
        <w:rPr>
          <w:rFonts w:cs="Calibri"/>
          <w:b w:val="0"/>
          <w:sz w:val="22"/>
          <w:szCs w:val="22"/>
        </w:rPr>
        <w:t xml:space="preserve">when </w:t>
      </w:r>
      <w:r w:rsidR="00CB3AA6">
        <w:rPr>
          <w:rFonts w:cs="Calibri"/>
          <w:b w:val="0"/>
          <w:sz w:val="22"/>
          <w:szCs w:val="22"/>
        </w:rPr>
        <w:t>vaccinated</w:t>
      </w:r>
      <w:r w:rsidRPr="002C6570">
        <w:rPr>
          <w:rFonts w:cs="Calibri"/>
          <w:b w:val="0"/>
          <w:sz w:val="22"/>
          <w:szCs w:val="22"/>
        </w:rPr>
        <w:t>,</w:t>
      </w:r>
      <w:r w:rsidR="008E70DC">
        <w:rPr>
          <w:rFonts w:cs="Calibri"/>
          <w:b w:val="0"/>
          <w:sz w:val="22"/>
          <w:szCs w:val="22"/>
        </w:rPr>
        <w:t xml:space="preserve"> </w:t>
      </w:r>
      <w:r w:rsidR="00745DB8">
        <w:rPr>
          <w:rFonts w:cs="Calibri"/>
          <w:b w:val="0"/>
          <w:sz w:val="22"/>
          <w:szCs w:val="22"/>
        </w:rPr>
        <w:t>9</w:t>
      </w:r>
      <w:r w:rsidRPr="002C6570">
        <w:rPr>
          <w:rFonts w:cs="Calibri"/>
          <w:b w:val="0"/>
          <w:sz w:val="22"/>
          <w:szCs w:val="22"/>
        </w:rPr>
        <w:t xml:space="preserve"> vaccinated pregnancy cohort</w:t>
      </w:r>
      <w:r w:rsidR="00AD1AC9">
        <w:rPr>
          <w:rFonts w:cs="Calibri"/>
          <w:b w:val="0"/>
          <w:sz w:val="22"/>
          <w:szCs w:val="22"/>
        </w:rPr>
        <w:t>s</w:t>
      </w:r>
      <w:r w:rsidRPr="002C6570">
        <w:rPr>
          <w:rFonts w:cs="Calibri"/>
          <w:b w:val="0"/>
          <w:sz w:val="22"/>
          <w:szCs w:val="22"/>
        </w:rPr>
        <w:t xml:space="preserve"> with no </w:t>
      </w:r>
      <w:r w:rsidR="00CB3AA6">
        <w:rPr>
          <w:rFonts w:cs="Calibri"/>
          <w:b w:val="0"/>
          <w:sz w:val="22"/>
          <w:szCs w:val="22"/>
        </w:rPr>
        <w:t>information on prior</w:t>
      </w:r>
      <w:r w:rsidR="007861B1">
        <w:rPr>
          <w:rFonts w:cs="Calibri"/>
          <w:b w:val="0"/>
          <w:sz w:val="22"/>
          <w:szCs w:val="22"/>
        </w:rPr>
        <w:t xml:space="preserve"> susceptibility</w:t>
      </w:r>
      <w:r w:rsidRPr="002C6570">
        <w:rPr>
          <w:rFonts w:cs="Calibri"/>
          <w:b w:val="0"/>
          <w:sz w:val="22"/>
          <w:szCs w:val="22"/>
        </w:rPr>
        <w:t>,</w:t>
      </w:r>
      <w:r w:rsidR="008E70DC">
        <w:rPr>
          <w:rFonts w:cs="Calibri"/>
          <w:b w:val="0"/>
          <w:sz w:val="22"/>
          <w:szCs w:val="22"/>
        </w:rPr>
        <w:t xml:space="preserve"> </w:t>
      </w:r>
      <w:r w:rsidR="003D7650">
        <w:rPr>
          <w:rFonts w:cs="Calibri"/>
          <w:b w:val="0"/>
          <w:sz w:val="22"/>
          <w:szCs w:val="22"/>
        </w:rPr>
        <w:t>8</w:t>
      </w:r>
      <w:r w:rsidRPr="002C6570">
        <w:rPr>
          <w:rFonts w:cs="Calibri"/>
          <w:b w:val="0"/>
          <w:sz w:val="22"/>
          <w:szCs w:val="22"/>
        </w:rPr>
        <w:t xml:space="preserve"> case series or case reports and </w:t>
      </w:r>
      <w:r w:rsidR="00283138">
        <w:rPr>
          <w:rFonts w:cs="Calibri"/>
          <w:b w:val="0"/>
          <w:sz w:val="22"/>
          <w:szCs w:val="22"/>
        </w:rPr>
        <w:t>4</w:t>
      </w:r>
      <w:r w:rsidRPr="002C6570">
        <w:rPr>
          <w:rFonts w:cs="Calibri"/>
          <w:b w:val="0"/>
          <w:sz w:val="22"/>
          <w:szCs w:val="22"/>
        </w:rPr>
        <w:t xml:space="preserve"> studies on volunteer women vaccinated before a therapeutic </w:t>
      </w:r>
      <w:r w:rsidR="00601077">
        <w:rPr>
          <w:rFonts w:cs="Calibri"/>
          <w:b w:val="0"/>
          <w:sz w:val="22"/>
          <w:szCs w:val="22"/>
        </w:rPr>
        <w:t xml:space="preserve">induced </w:t>
      </w:r>
      <w:r w:rsidRPr="002C6570">
        <w:rPr>
          <w:rFonts w:cs="Calibri"/>
          <w:b w:val="0"/>
          <w:sz w:val="22"/>
          <w:szCs w:val="22"/>
        </w:rPr>
        <w:t xml:space="preserve">abortion where </w:t>
      </w:r>
      <w:r w:rsidR="007C6963" w:rsidRPr="008B3944">
        <w:rPr>
          <w:rFonts w:cs="Calibri"/>
          <w:b w:val="0"/>
          <w:sz w:val="22"/>
          <w:szCs w:val="22"/>
        </w:rPr>
        <w:t>permission to test products of conception were obtained.</w:t>
      </w:r>
    </w:p>
    <w:p w14:paraId="2837B486" w14:textId="77777777" w:rsidR="005D10ED" w:rsidRPr="002C6570" w:rsidRDefault="005D10ED" w:rsidP="007B4D3B">
      <w:pPr>
        <w:pStyle w:val="Heading1"/>
        <w:numPr>
          <w:ilvl w:val="0"/>
          <w:numId w:val="0"/>
        </w:numPr>
        <w:spacing w:line="360" w:lineRule="auto"/>
        <w:rPr>
          <w:rFonts w:cs="Calibri"/>
          <w:b w:val="0"/>
          <w:sz w:val="22"/>
          <w:szCs w:val="22"/>
          <w:u w:val="single"/>
        </w:rPr>
      </w:pPr>
    </w:p>
    <w:p w14:paraId="7C153E5C" w14:textId="77777777" w:rsidR="008A1C9F" w:rsidRPr="00D93D91" w:rsidRDefault="008A1C9F" w:rsidP="007B4D3B">
      <w:pPr>
        <w:pStyle w:val="Heading1"/>
        <w:numPr>
          <w:ilvl w:val="0"/>
          <w:numId w:val="0"/>
        </w:numPr>
        <w:spacing w:line="360" w:lineRule="auto"/>
        <w:rPr>
          <w:rFonts w:cs="Calibri"/>
          <w:b w:val="0"/>
          <w:sz w:val="22"/>
          <w:szCs w:val="22"/>
          <w:u w:val="single"/>
        </w:rPr>
      </w:pPr>
      <w:r w:rsidRPr="00D93D91">
        <w:rPr>
          <w:rFonts w:cs="Calibri"/>
          <w:b w:val="0"/>
          <w:sz w:val="22"/>
          <w:szCs w:val="22"/>
          <w:u w:val="single"/>
        </w:rPr>
        <w:t xml:space="preserve">Cohort studies with an unvaccinated comparison group </w:t>
      </w:r>
    </w:p>
    <w:p w14:paraId="56064CC7" w14:textId="284B37C7" w:rsidR="00706BD5" w:rsidRDefault="00CB3AA6" w:rsidP="007B4D3B">
      <w:pPr>
        <w:pStyle w:val="Heading1"/>
        <w:numPr>
          <w:ilvl w:val="0"/>
          <w:numId w:val="0"/>
        </w:numPr>
        <w:spacing w:line="360" w:lineRule="auto"/>
        <w:rPr>
          <w:rFonts w:cs="Calibri"/>
          <w:b w:val="0"/>
          <w:sz w:val="22"/>
          <w:szCs w:val="22"/>
        </w:rPr>
      </w:pPr>
      <w:r>
        <w:rPr>
          <w:rFonts w:cs="Calibri"/>
          <w:b w:val="0"/>
          <w:sz w:val="22"/>
          <w:szCs w:val="22"/>
        </w:rPr>
        <w:t xml:space="preserve">Of the </w:t>
      </w:r>
      <w:r w:rsidR="005D10ED" w:rsidRPr="002C6570">
        <w:rPr>
          <w:rFonts w:cs="Calibri"/>
          <w:b w:val="0"/>
          <w:sz w:val="22"/>
          <w:szCs w:val="22"/>
        </w:rPr>
        <w:t>four vaccinated pregnancy cohorts with comparable unvaccin</w:t>
      </w:r>
      <w:r w:rsidR="007861B1">
        <w:rPr>
          <w:rFonts w:cs="Calibri"/>
          <w:b w:val="0"/>
          <w:sz w:val="22"/>
          <w:szCs w:val="22"/>
        </w:rPr>
        <w:t>ated pregnant women followed up</w:t>
      </w:r>
      <w:r>
        <w:rPr>
          <w:rFonts w:cs="Calibri"/>
          <w:b w:val="0"/>
          <w:sz w:val="22"/>
          <w:szCs w:val="22"/>
        </w:rPr>
        <w:t>, t</w:t>
      </w:r>
      <w:r w:rsidR="005D10ED" w:rsidRPr="002C6570">
        <w:rPr>
          <w:rFonts w:cs="Calibri"/>
          <w:b w:val="0"/>
          <w:sz w:val="22"/>
          <w:szCs w:val="22"/>
        </w:rPr>
        <w:t>wo were a result of the mass MR vaccination programme in Iran in 2003 offered to all males and females aged 5 to 25 year</w:t>
      </w:r>
      <w:r w:rsidR="0012261A">
        <w:rPr>
          <w:rFonts w:cs="Calibri"/>
          <w:b w:val="0"/>
          <w:sz w:val="22"/>
          <w:szCs w:val="22"/>
        </w:rPr>
        <w:t>s</w:t>
      </w:r>
      <w:r w:rsidR="005D10ED" w:rsidRPr="002C6570">
        <w:rPr>
          <w:rFonts w:cs="Calibri"/>
          <w:b w:val="0"/>
          <w:sz w:val="22"/>
          <w:szCs w:val="22"/>
        </w:rPr>
        <w:t xml:space="preserve"> old</w:t>
      </w:r>
      <w:r>
        <w:rPr>
          <w:rFonts w:cs="Calibri"/>
          <w:b w:val="0"/>
          <w:sz w:val="22"/>
          <w:szCs w:val="22"/>
        </w:rPr>
        <w:t xml:space="preserve"> </w:t>
      </w:r>
      <w:r w:rsidRPr="002C6570">
        <w:rPr>
          <w:rFonts w:cs="Calibri"/>
          <w:b w:val="0"/>
          <w:sz w:val="22"/>
          <w:szCs w:val="22"/>
        </w:rPr>
        <w:t>(table 1)</w:t>
      </w:r>
      <w:r w:rsidR="0082312B">
        <w:rPr>
          <w:rFonts w:cs="Calibri"/>
          <w:b w:val="0"/>
          <w:sz w:val="22"/>
          <w:szCs w:val="22"/>
        </w:rPr>
        <w:fldChar w:fldCharType="begin">
          <w:fldData xml:space="preserve">PEVuZE5vdGU+PENpdGU+PEF1dGhvcj5OYW1hZWk8L0F1dGhvcj48WWVhcj4yMDA4PC9ZZWFyPjxS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</w:fldData>
        </w:fldChar>
      </w:r>
      <w:r w:rsidR="002F59AF">
        <w:rPr>
          <w:rFonts w:cs="Calibri"/>
          <w:b w:val="0"/>
          <w:sz w:val="22"/>
          <w:szCs w:val="22"/>
        </w:rPr>
        <w:instrText xml:space="preserve"> ADDIN EN.CITE </w:instrText>
      </w:r>
      <w:r w:rsidR="002F59AF">
        <w:rPr>
          <w:rFonts w:cs="Calibri"/>
          <w:b w:val="0"/>
          <w:sz w:val="22"/>
          <w:szCs w:val="22"/>
        </w:rPr>
        <w:fldChar w:fldCharType="begin">
          <w:fldData xml:space="preserve">PEVuZE5vdGU+PENpdGU+PEF1dGhvcj5OYW1hZWk8L0F1dGhvcj48WWVhcj4yMDA4PC9ZZWFyPjxS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</w:fldData>
        </w:fldChar>
      </w:r>
      <w:r w:rsidR="002F59AF">
        <w:rPr>
          <w:rFonts w:cs="Calibri"/>
          <w:b w:val="0"/>
          <w:sz w:val="22"/>
          <w:szCs w:val="22"/>
        </w:rPr>
        <w:instrText xml:space="preserve"> ADDIN EN.CITE.DATA </w:instrText>
      </w:r>
      <w:r w:rsidR="002F59AF">
        <w:rPr>
          <w:rFonts w:cs="Calibri"/>
          <w:b w:val="0"/>
          <w:sz w:val="22"/>
          <w:szCs w:val="22"/>
        </w:rPr>
      </w:r>
      <w:r w:rsidR="002F59AF">
        <w:rPr>
          <w:rFonts w:cs="Calibri"/>
          <w:b w:val="0"/>
          <w:sz w:val="22"/>
          <w:szCs w:val="22"/>
        </w:rPr>
        <w:fldChar w:fldCharType="end"/>
      </w:r>
      <w:r w:rsidR="0082312B">
        <w:rPr>
          <w:rFonts w:cs="Calibri"/>
          <w:b w:val="0"/>
          <w:sz w:val="22"/>
          <w:szCs w:val="22"/>
        </w:rPr>
      </w:r>
      <w:r w:rsidR="0082312B">
        <w:rPr>
          <w:rFonts w:cs="Calibri"/>
          <w:b w:val="0"/>
          <w:sz w:val="22"/>
          <w:szCs w:val="22"/>
        </w:rPr>
        <w:fldChar w:fldCharType="separate"/>
      </w:r>
      <w:r w:rsidR="002F59AF">
        <w:rPr>
          <w:rFonts w:cs="Calibri"/>
          <w:b w:val="0"/>
          <w:noProof/>
          <w:sz w:val="22"/>
          <w:szCs w:val="22"/>
        </w:rPr>
        <w:t>[</w:t>
      </w:r>
      <w:hyperlink w:anchor="_ENREF_18" w:tooltip="Namaei, 2008 #478" w:history="1">
        <w:r w:rsidR="00152ACF">
          <w:rPr>
            <w:rFonts w:cs="Calibri"/>
            <w:b w:val="0"/>
            <w:noProof/>
            <w:sz w:val="22"/>
            <w:szCs w:val="22"/>
          </w:rPr>
          <w:t>18</w:t>
        </w:r>
      </w:hyperlink>
      <w:r w:rsidR="002F59AF">
        <w:rPr>
          <w:rFonts w:cs="Calibri"/>
          <w:b w:val="0"/>
          <w:noProof/>
          <w:sz w:val="22"/>
          <w:szCs w:val="22"/>
        </w:rPr>
        <w:t>,</w:t>
      </w:r>
      <w:hyperlink w:anchor="_ENREF_19" w:tooltip="Shahhosseini, 2009 #563" w:history="1">
        <w:r w:rsidR="00152ACF">
          <w:rPr>
            <w:rFonts w:cs="Calibri"/>
            <w:b w:val="0"/>
            <w:noProof/>
            <w:sz w:val="22"/>
            <w:szCs w:val="22"/>
          </w:rPr>
          <w:t>19</w:t>
        </w:r>
      </w:hyperlink>
      <w:r w:rsidR="002F59AF">
        <w:rPr>
          <w:rFonts w:cs="Calibri"/>
          <w:b w:val="0"/>
          <w:noProof/>
          <w:sz w:val="22"/>
          <w:szCs w:val="22"/>
        </w:rPr>
        <w:t>]</w:t>
      </w:r>
      <w:r w:rsidR="0082312B">
        <w:rPr>
          <w:rFonts w:cs="Calibri"/>
          <w:b w:val="0"/>
          <w:sz w:val="22"/>
          <w:szCs w:val="22"/>
        </w:rPr>
        <w:fldChar w:fldCharType="end"/>
      </w:r>
      <w:r w:rsidR="005D10ED" w:rsidRPr="002C6570">
        <w:rPr>
          <w:rFonts w:cs="Calibri"/>
          <w:b w:val="0"/>
          <w:sz w:val="22"/>
          <w:szCs w:val="22"/>
        </w:rPr>
        <w:t>.  These were from different major hospitals serving different regions</w:t>
      </w:r>
      <w:r w:rsidR="00272B7D">
        <w:rPr>
          <w:rFonts w:cs="Calibri"/>
          <w:b w:val="0"/>
          <w:sz w:val="22"/>
          <w:szCs w:val="22"/>
        </w:rPr>
        <w:t>,</w:t>
      </w:r>
      <w:r w:rsidR="005D10ED" w:rsidRPr="002C6570">
        <w:rPr>
          <w:rFonts w:cs="Calibri"/>
          <w:b w:val="0"/>
          <w:sz w:val="22"/>
          <w:szCs w:val="22"/>
        </w:rPr>
        <w:t xml:space="preserve"> thus were assumed not to be duplicated reports on the same subjects.  Subjects were passively recruited having been advised to attend if they became pregnant soon after vaccination</w:t>
      </w:r>
      <w:r w:rsidR="00BF65BC">
        <w:rPr>
          <w:rFonts w:cs="Calibri"/>
          <w:b w:val="0"/>
          <w:sz w:val="22"/>
          <w:szCs w:val="22"/>
        </w:rPr>
        <w:fldChar w:fldCharType="begin">
          <w:fldData xml:space="preserve">PEVuZE5vdGU+PENpdGU+PEF1dGhvcj5IYW1rYXI8L0F1dGhvcj48WWVhcj4yMDA2PC9ZZWFyPjxS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</w:fldData>
        </w:fldChar>
      </w:r>
      <w:r w:rsidR="002F59AF">
        <w:rPr>
          <w:rFonts w:cs="Calibri"/>
          <w:b w:val="0"/>
          <w:sz w:val="22"/>
          <w:szCs w:val="22"/>
        </w:rPr>
        <w:instrText xml:space="preserve"> ADDIN EN.CITE </w:instrText>
      </w:r>
      <w:r w:rsidR="002F59AF">
        <w:rPr>
          <w:rFonts w:cs="Calibri"/>
          <w:b w:val="0"/>
          <w:sz w:val="22"/>
          <w:szCs w:val="22"/>
        </w:rPr>
        <w:fldChar w:fldCharType="begin">
          <w:fldData xml:space="preserve">PEVuZE5vdGU+PENpdGU+PEF1dGhvcj5IYW1rYXI8L0F1dGhvcj48WWVhcj4yMDA2PC9ZZWFyPjxS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</w:fldData>
        </w:fldChar>
      </w:r>
      <w:r w:rsidR="002F59AF">
        <w:rPr>
          <w:rFonts w:cs="Calibri"/>
          <w:b w:val="0"/>
          <w:sz w:val="22"/>
          <w:szCs w:val="22"/>
        </w:rPr>
        <w:instrText xml:space="preserve"> ADDIN EN.CITE.DATA </w:instrText>
      </w:r>
      <w:r w:rsidR="002F59AF">
        <w:rPr>
          <w:rFonts w:cs="Calibri"/>
          <w:b w:val="0"/>
          <w:sz w:val="22"/>
          <w:szCs w:val="22"/>
        </w:rPr>
      </w:r>
      <w:r w:rsidR="002F59AF">
        <w:rPr>
          <w:rFonts w:cs="Calibri"/>
          <w:b w:val="0"/>
          <w:sz w:val="22"/>
          <w:szCs w:val="22"/>
        </w:rPr>
        <w:fldChar w:fldCharType="end"/>
      </w:r>
      <w:r w:rsidR="00BF65BC">
        <w:rPr>
          <w:rFonts w:cs="Calibri"/>
          <w:b w:val="0"/>
          <w:sz w:val="22"/>
          <w:szCs w:val="22"/>
        </w:rPr>
      </w:r>
      <w:r w:rsidR="00BF65BC">
        <w:rPr>
          <w:rFonts w:cs="Calibri"/>
          <w:b w:val="0"/>
          <w:sz w:val="22"/>
          <w:szCs w:val="22"/>
        </w:rPr>
        <w:fldChar w:fldCharType="separate"/>
      </w:r>
      <w:r w:rsidR="002F59AF">
        <w:rPr>
          <w:rFonts w:cs="Calibri"/>
          <w:b w:val="0"/>
          <w:noProof/>
          <w:sz w:val="22"/>
          <w:szCs w:val="22"/>
        </w:rPr>
        <w:t>[</w:t>
      </w:r>
      <w:hyperlink w:anchor="_ENREF_20" w:tooltip="Hamkar, 2006 #328" w:history="1">
        <w:r w:rsidR="00152ACF">
          <w:rPr>
            <w:rFonts w:cs="Calibri"/>
            <w:b w:val="0"/>
            <w:noProof/>
            <w:sz w:val="22"/>
            <w:szCs w:val="22"/>
          </w:rPr>
          <w:t>20</w:t>
        </w:r>
      </w:hyperlink>
      <w:r w:rsidR="002F59AF">
        <w:rPr>
          <w:rFonts w:cs="Calibri"/>
          <w:b w:val="0"/>
          <w:noProof/>
          <w:sz w:val="22"/>
          <w:szCs w:val="22"/>
        </w:rPr>
        <w:t>]</w:t>
      </w:r>
      <w:r w:rsidR="00BF65BC">
        <w:rPr>
          <w:rFonts w:cs="Calibri"/>
          <w:b w:val="0"/>
          <w:sz w:val="22"/>
          <w:szCs w:val="22"/>
        </w:rPr>
        <w:fldChar w:fldCharType="end"/>
      </w:r>
      <w:r w:rsidR="005D10ED" w:rsidRPr="002C6570">
        <w:rPr>
          <w:rFonts w:cs="Calibri"/>
          <w:b w:val="0"/>
          <w:sz w:val="22"/>
          <w:szCs w:val="22"/>
        </w:rPr>
        <w:t xml:space="preserve">.  The comparison pregnancy cohorts were unvaccinated pregnant women or women vaccinated more than three months before conception </w:t>
      </w:r>
      <w:r w:rsidR="00BF65BC">
        <w:rPr>
          <w:rFonts w:cs="Calibri"/>
          <w:b w:val="0"/>
          <w:sz w:val="22"/>
          <w:szCs w:val="22"/>
        </w:rPr>
        <w:fldChar w:fldCharType="begin"/>
      </w:r>
      <w:r w:rsidR="002F59AF">
        <w:rPr>
          <w:rFonts w:cs="Calibri"/>
          <w:b w:val="0"/>
          <w:sz w:val="22"/>
          <w:szCs w:val="22"/>
        </w:rPr>
        <w:instrText xml:space="preserve"> ADDIN EN.CITE &lt;EndNote&gt;&lt;Cite&gt;&lt;Author&gt;Namaei&lt;/Author&gt;&lt;Year&gt;2008&lt;/Year&gt;&lt;RecNum&gt;478&lt;/RecNum&gt;&lt;DisplayText&gt;[18]&lt;/DisplayText&gt;&lt;record&gt;&lt;rec-number&gt;478&lt;/rec-number&gt;&lt;foreign-keys&gt;&lt;key app="EN" db-id="pzrr2wwec92vr1e5s2e5wx2twzax9tzvt5zt" timestamp="1381414334"&gt;478&lt;/key&gt;&lt;/foreign-keys&gt;&lt;ref-type name="Journal Article"&gt;17&lt;/ref-type&gt;&lt;contributors&gt;&lt;authors&gt;&lt;author&gt;Namaei, M. H.&lt;/author&gt;&lt;author&gt;Ziaee, M.&lt;/author&gt;&lt;author&gt;Naseh, N.&lt;/author&gt;&lt;/authors&gt;&lt;/contributors&gt;&lt;auth-address&gt;Birjand University of Medical Science, Birjand, Iran.&lt;/auth-address&gt;&lt;titles&gt;&lt;title&gt;Congenital rubella syndrome in infants of women vaccinated during or just before pregnancy with measles-rubella vaccine&lt;/title&gt;&lt;secondary-title&gt;Indian Journal of Medical Research&lt;/secondary-title&gt;&lt;short-title&gt;Congenital rubella syndrome in infants of women vaccinated during or just before pregnancy with measles-rubella vaccine&lt;/short-title&gt;&lt;/titles&gt;&lt;periodical&gt;&lt;full-title&gt;Indian Journal of Medical Research&lt;/full-title&gt;&lt;/periodical&gt;&lt;pages&gt;551-4&lt;/pages&gt;&lt;volume&gt;127&lt;/volume&gt;&lt;number&gt;6&lt;/number&gt;&lt;dates&gt;&lt;year&gt;2008&lt;/year&gt;&lt;/dates&gt;&lt;accession-num&gt;18765873&lt;/accession-num&gt;&lt;work-type&gt;Research Support, Non-U.S. Gov&amp;apos;t&lt;/work-type&gt;&lt;urls&gt;&lt;related-urls&gt;&lt;url&gt;http://ovidsp.ovid.com/ovidweb.cgi?T=JS&amp;amp;CSC=Y&amp;amp;NEWS=N&amp;amp;PAGE=fulltext&amp;amp;D=medc&amp;amp;AN=18765873http://lshtmsfx.hosted.exlibrisgroup.com/lshtm?sid=OVID:medline&amp;amp;id=pmid:18765873&amp;amp;id=doi:&amp;amp;issn=0971-5916&amp;amp;isbn=&amp;amp;volume=127&amp;amp;issue=6&amp;amp;spage=551&amp;amp;pages=551-4&amp;amp;date=2008&amp;amp;title=Indian+Journal+of+Medical+Research&amp;amp;atitle=Congenital+rubella+syndrome+in+infants+of+women+vaccinated+during+or+just+before+pregnancy+with+measles-rubella+vaccine.&amp;amp;aulast=Namaei&amp;amp;pid=%3Cauthor%3ENamaei+MH%3BZiaee+M%3BNaseh+N%3C%2Fauthor%3E%3CAN%3E18765873%3C%2FAN%3E%3CDT%3EJournal+Article%3C%2FDT%3E&lt;/url&gt;&lt;/related-urls&gt;&lt;/urls&gt;&lt;remote-database-name&gt;Medline&lt;/remote-database-name&gt;&lt;remote-database-provider&gt;Ovid Technologies&lt;/remote-database-provider&gt;&lt;/record&gt;&lt;/Cite&gt;&lt;/EndNote&gt;</w:instrText>
      </w:r>
      <w:r w:rsidR="00BF65BC">
        <w:rPr>
          <w:rFonts w:cs="Calibri"/>
          <w:b w:val="0"/>
          <w:sz w:val="22"/>
          <w:szCs w:val="22"/>
        </w:rPr>
        <w:fldChar w:fldCharType="separate"/>
      </w:r>
      <w:r w:rsidR="002F59AF">
        <w:rPr>
          <w:rFonts w:cs="Calibri"/>
          <w:b w:val="0"/>
          <w:noProof/>
          <w:sz w:val="22"/>
          <w:szCs w:val="22"/>
        </w:rPr>
        <w:t>[</w:t>
      </w:r>
      <w:hyperlink w:anchor="_ENREF_18" w:tooltip="Namaei, 2008 #478" w:history="1">
        <w:r w:rsidR="00152ACF">
          <w:rPr>
            <w:rFonts w:cs="Calibri"/>
            <w:b w:val="0"/>
            <w:noProof/>
            <w:sz w:val="22"/>
            <w:szCs w:val="22"/>
          </w:rPr>
          <w:t>18</w:t>
        </w:r>
      </w:hyperlink>
      <w:r w:rsidR="002F59AF">
        <w:rPr>
          <w:rFonts w:cs="Calibri"/>
          <w:b w:val="0"/>
          <w:noProof/>
          <w:sz w:val="22"/>
          <w:szCs w:val="22"/>
        </w:rPr>
        <w:t>]</w:t>
      </w:r>
      <w:r w:rsidR="00BF65BC">
        <w:rPr>
          <w:rFonts w:cs="Calibri"/>
          <w:b w:val="0"/>
          <w:sz w:val="22"/>
          <w:szCs w:val="22"/>
        </w:rPr>
        <w:fldChar w:fldCharType="end"/>
      </w:r>
      <w:r w:rsidR="005D10ED" w:rsidRPr="002C6570">
        <w:rPr>
          <w:rFonts w:cs="Calibri"/>
          <w:b w:val="0"/>
          <w:sz w:val="22"/>
          <w:szCs w:val="22"/>
        </w:rPr>
        <w:t xml:space="preserve">. </w:t>
      </w:r>
      <w:r w:rsidR="00233ACA">
        <w:rPr>
          <w:rFonts w:cs="Calibri"/>
          <w:b w:val="0"/>
          <w:sz w:val="22"/>
          <w:szCs w:val="22"/>
        </w:rPr>
        <w:t xml:space="preserve"> </w:t>
      </w:r>
      <w:r w:rsidR="00A317A0">
        <w:rPr>
          <w:rFonts w:cs="Calibri"/>
          <w:b w:val="0"/>
          <w:sz w:val="22"/>
          <w:szCs w:val="22"/>
        </w:rPr>
        <w:t xml:space="preserve">The vaccine used was the current RA27/3 vaccine </w:t>
      </w:r>
      <w:r w:rsidR="005D10ED" w:rsidRPr="002C6570">
        <w:rPr>
          <w:rFonts w:cs="Calibri"/>
          <w:b w:val="0"/>
          <w:sz w:val="22"/>
          <w:szCs w:val="22"/>
        </w:rPr>
        <w:t>In both Iranian studies and a third from Canada</w:t>
      </w:r>
      <w:r w:rsidR="00BF65BC">
        <w:rPr>
          <w:rFonts w:cs="Calibri"/>
          <w:b w:val="0"/>
          <w:sz w:val="22"/>
          <w:szCs w:val="22"/>
        </w:rPr>
        <w:fldChar w:fldCharType="begin">
          <w:fldData xml:space="preserve">PEVuZE5vdGU+PENpdGU+PEF1dGhvcj5CYXItT3o8L0F1dGhvcj48WWVhcj4yMDA0PC9ZZWFyPjxS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</w:fldData>
        </w:fldChar>
      </w:r>
      <w:r w:rsidR="002F59AF">
        <w:rPr>
          <w:rFonts w:cs="Calibri"/>
          <w:b w:val="0"/>
          <w:sz w:val="22"/>
          <w:szCs w:val="22"/>
        </w:rPr>
        <w:instrText xml:space="preserve"> ADDIN EN.CITE </w:instrText>
      </w:r>
      <w:r w:rsidR="002F59AF">
        <w:rPr>
          <w:rFonts w:cs="Calibri"/>
          <w:b w:val="0"/>
          <w:sz w:val="22"/>
          <w:szCs w:val="22"/>
        </w:rPr>
        <w:fldChar w:fldCharType="begin">
          <w:fldData xml:space="preserve">PEVuZE5vdGU+PENpdGU+PEF1dGhvcj5CYXItT3o8L0F1dGhvcj48WWVhcj4yMDA0PC9ZZWFyPjxS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</w:fldData>
        </w:fldChar>
      </w:r>
      <w:r w:rsidR="002F59AF">
        <w:rPr>
          <w:rFonts w:cs="Calibri"/>
          <w:b w:val="0"/>
          <w:sz w:val="22"/>
          <w:szCs w:val="22"/>
        </w:rPr>
        <w:instrText xml:space="preserve"> ADDIN EN.CITE.DATA </w:instrText>
      </w:r>
      <w:r w:rsidR="002F59AF">
        <w:rPr>
          <w:rFonts w:cs="Calibri"/>
          <w:b w:val="0"/>
          <w:sz w:val="22"/>
          <w:szCs w:val="22"/>
        </w:rPr>
      </w:r>
      <w:r w:rsidR="002F59AF">
        <w:rPr>
          <w:rFonts w:cs="Calibri"/>
          <w:b w:val="0"/>
          <w:sz w:val="22"/>
          <w:szCs w:val="22"/>
        </w:rPr>
        <w:fldChar w:fldCharType="end"/>
      </w:r>
      <w:r w:rsidR="00BF65BC">
        <w:rPr>
          <w:rFonts w:cs="Calibri"/>
          <w:b w:val="0"/>
          <w:sz w:val="22"/>
          <w:szCs w:val="22"/>
        </w:rPr>
      </w:r>
      <w:r w:rsidR="00BF65BC">
        <w:rPr>
          <w:rFonts w:cs="Calibri"/>
          <w:b w:val="0"/>
          <w:sz w:val="22"/>
          <w:szCs w:val="22"/>
        </w:rPr>
        <w:fldChar w:fldCharType="separate"/>
      </w:r>
      <w:r w:rsidR="002F59AF">
        <w:rPr>
          <w:rFonts w:cs="Calibri"/>
          <w:b w:val="0"/>
          <w:noProof/>
          <w:sz w:val="22"/>
          <w:szCs w:val="22"/>
        </w:rPr>
        <w:t>[</w:t>
      </w:r>
      <w:hyperlink w:anchor="_ENREF_21" w:tooltip="Bar-Oz, 2004 #108" w:history="1">
        <w:r w:rsidR="00152ACF">
          <w:rPr>
            <w:rFonts w:cs="Calibri"/>
            <w:b w:val="0"/>
            <w:noProof/>
            <w:sz w:val="22"/>
            <w:szCs w:val="22"/>
          </w:rPr>
          <w:t>21</w:t>
        </w:r>
      </w:hyperlink>
      <w:r w:rsidR="002F59AF">
        <w:rPr>
          <w:rFonts w:cs="Calibri"/>
          <w:b w:val="0"/>
          <w:noProof/>
          <w:sz w:val="22"/>
          <w:szCs w:val="22"/>
        </w:rPr>
        <w:t>]</w:t>
      </w:r>
      <w:r w:rsidR="00BF65BC">
        <w:rPr>
          <w:rFonts w:cs="Calibri"/>
          <w:b w:val="0"/>
          <w:sz w:val="22"/>
          <w:szCs w:val="22"/>
        </w:rPr>
        <w:fldChar w:fldCharType="end"/>
      </w:r>
      <w:r w:rsidR="00A317A0">
        <w:rPr>
          <w:rFonts w:cs="Calibri"/>
          <w:b w:val="0"/>
          <w:sz w:val="22"/>
          <w:szCs w:val="22"/>
        </w:rPr>
        <w:t>.</w:t>
      </w:r>
      <w:r w:rsidR="005D10ED" w:rsidRPr="002C6570">
        <w:t xml:space="preserve"> </w:t>
      </w:r>
      <w:r w:rsidR="00A317A0">
        <w:rPr>
          <w:rFonts w:cs="Calibri"/>
          <w:b w:val="0"/>
          <w:sz w:val="22"/>
          <w:szCs w:val="22"/>
        </w:rPr>
        <w:t>I</w:t>
      </w:r>
      <w:r w:rsidR="005D10ED" w:rsidRPr="002C6570">
        <w:rPr>
          <w:rFonts w:cs="Calibri"/>
          <w:b w:val="0"/>
          <w:sz w:val="22"/>
          <w:szCs w:val="22"/>
        </w:rPr>
        <w:t>nformation was not available on prior natural or vaccine derived immunity and hence whether they were at risk of vaccine related CRI.</w:t>
      </w:r>
      <w:r w:rsidR="00233ACA">
        <w:rPr>
          <w:rFonts w:cs="Calibri"/>
          <w:b w:val="0"/>
          <w:sz w:val="22"/>
          <w:szCs w:val="22"/>
        </w:rPr>
        <w:t xml:space="preserve"> </w:t>
      </w:r>
      <w:r w:rsidR="005D10ED" w:rsidRPr="002C6570">
        <w:rPr>
          <w:rFonts w:cs="Calibri"/>
          <w:b w:val="0"/>
          <w:sz w:val="22"/>
          <w:szCs w:val="22"/>
        </w:rPr>
        <w:t xml:space="preserve"> </w:t>
      </w:r>
      <w:r>
        <w:rPr>
          <w:rFonts w:cs="Calibri"/>
          <w:b w:val="0"/>
          <w:sz w:val="22"/>
          <w:szCs w:val="22"/>
        </w:rPr>
        <w:t xml:space="preserve">An assumption was that the </w:t>
      </w:r>
      <w:r w:rsidR="005D10ED" w:rsidRPr="00446E27">
        <w:rPr>
          <w:rFonts w:cs="Calibri"/>
          <w:b w:val="0"/>
          <w:sz w:val="22"/>
          <w:szCs w:val="22"/>
        </w:rPr>
        <w:t xml:space="preserve">proportion </w:t>
      </w:r>
      <w:r w:rsidR="00446E27" w:rsidRPr="00446E27">
        <w:rPr>
          <w:rFonts w:cs="Calibri"/>
          <w:b w:val="0"/>
          <w:sz w:val="22"/>
          <w:szCs w:val="22"/>
        </w:rPr>
        <w:t xml:space="preserve">with </w:t>
      </w:r>
      <w:r w:rsidR="00AD1AC9" w:rsidRPr="00446E27">
        <w:rPr>
          <w:rFonts w:cs="Calibri"/>
          <w:b w:val="0"/>
          <w:sz w:val="22"/>
          <w:szCs w:val="22"/>
        </w:rPr>
        <w:t>pre-existing immunity</w:t>
      </w:r>
      <w:r w:rsidR="00AD1AC9">
        <w:rPr>
          <w:rFonts w:cs="Calibri"/>
          <w:b w:val="0"/>
          <w:sz w:val="22"/>
          <w:szCs w:val="22"/>
        </w:rPr>
        <w:t xml:space="preserve"> </w:t>
      </w:r>
      <w:r>
        <w:rPr>
          <w:rFonts w:cs="Calibri"/>
          <w:b w:val="0"/>
          <w:sz w:val="22"/>
          <w:szCs w:val="22"/>
        </w:rPr>
        <w:t xml:space="preserve">was </w:t>
      </w:r>
      <w:r w:rsidR="005D10ED" w:rsidRPr="002C6570">
        <w:rPr>
          <w:rFonts w:cs="Calibri"/>
          <w:b w:val="0"/>
          <w:sz w:val="22"/>
          <w:szCs w:val="22"/>
        </w:rPr>
        <w:t xml:space="preserve">the same in </w:t>
      </w:r>
      <w:r w:rsidR="00405DB4">
        <w:rPr>
          <w:rFonts w:cs="Calibri"/>
          <w:b w:val="0"/>
          <w:sz w:val="22"/>
          <w:szCs w:val="22"/>
        </w:rPr>
        <w:t xml:space="preserve">those pregnant soon after vaccination and the comparison </w:t>
      </w:r>
      <w:r w:rsidR="005D10ED" w:rsidRPr="002C6570">
        <w:rPr>
          <w:rFonts w:cs="Calibri"/>
          <w:b w:val="0"/>
          <w:sz w:val="22"/>
          <w:szCs w:val="22"/>
        </w:rPr>
        <w:t xml:space="preserve">group. </w:t>
      </w:r>
      <w:r w:rsidR="00014575">
        <w:rPr>
          <w:rFonts w:cs="Calibri"/>
          <w:b w:val="0"/>
          <w:sz w:val="22"/>
          <w:szCs w:val="22"/>
        </w:rPr>
        <w:t xml:space="preserve"> </w:t>
      </w:r>
      <w:r w:rsidRPr="00CB3AA6">
        <w:rPr>
          <w:rFonts w:cs="Calibri"/>
          <w:b w:val="0"/>
          <w:sz w:val="22"/>
          <w:szCs w:val="22"/>
        </w:rPr>
        <w:t>However d</w:t>
      </w:r>
      <w:r w:rsidR="007C6963" w:rsidRPr="00CB3AA6">
        <w:rPr>
          <w:rFonts w:cs="Calibri"/>
          <w:b w:val="0"/>
          <w:sz w:val="22"/>
          <w:szCs w:val="22"/>
        </w:rPr>
        <w:t>ata were not available to check this assumption</w:t>
      </w:r>
      <w:r w:rsidR="00660E90">
        <w:rPr>
          <w:rFonts w:cs="Calibri"/>
          <w:b w:val="0"/>
          <w:sz w:val="22"/>
          <w:szCs w:val="22"/>
        </w:rPr>
        <w:t>. T</w:t>
      </w:r>
      <w:r w:rsidR="007C6963" w:rsidRPr="00CB3AA6">
        <w:rPr>
          <w:rFonts w:cs="Calibri"/>
          <w:b w:val="0"/>
          <w:sz w:val="22"/>
          <w:szCs w:val="22"/>
        </w:rPr>
        <w:t xml:space="preserve">he potential for a serious risk of bias from confounding </w:t>
      </w:r>
      <w:r w:rsidR="00660E90">
        <w:rPr>
          <w:rFonts w:cs="Calibri"/>
          <w:b w:val="0"/>
          <w:sz w:val="22"/>
          <w:szCs w:val="22"/>
        </w:rPr>
        <w:t xml:space="preserve">was thus judged possible </w:t>
      </w:r>
      <w:r w:rsidR="007C6963" w:rsidRPr="00CB3AA6">
        <w:rPr>
          <w:rFonts w:cs="Calibri"/>
          <w:b w:val="0"/>
          <w:sz w:val="22"/>
          <w:szCs w:val="22"/>
        </w:rPr>
        <w:t xml:space="preserve">(table </w:t>
      </w:r>
      <w:r w:rsidR="005E15BA">
        <w:rPr>
          <w:rFonts w:cs="Calibri"/>
          <w:b w:val="0"/>
          <w:sz w:val="22"/>
          <w:szCs w:val="22"/>
        </w:rPr>
        <w:t>5</w:t>
      </w:r>
      <w:r w:rsidR="007C6963" w:rsidRPr="00CB3AA6">
        <w:rPr>
          <w:rFonts w:cs="Calibri"/>
          <w:b w:val="0"/>
          <w:sz w:val="22"/>
          <w:szCs w:val="22"/>
        </w:rPr>
        <w:t>).</w:t>
      </w:r>
      <w:r w:rsidR="00233ACA">
        <w:rPr>
          <w:rFonts w:cs="Calibri"/>
          <w:b w:val="0"/>
          <w:sz w:val="22"/>
          <w:szCs w:val="22"/>
        </w:rPr>
        <w:t xml:space="preserve"> </w:t>
      </w:r>
      <w:r w:rsidR="005D10ED" w:rsidRPr="002C6570">
        <w:rPr>
          <w:rFonts w:cs="Calibri"/>
          <w:b w:val="0"/>
          <w:sz w:val="22"/>
          <w:szCs w:val="22"/>
        </w:rPr>
        <w:t xml:space="preserve"> All live born infants were clinically assessed after birth for CRS. </w:t>
      </w:r>
      <w:r w:rsidR="00233ACA">
        <w:rPr>
          <w:rFonts w:cs="Calibri"/>
          <w:b w:val="0"/>
          <w:sz w:val="22"/>
          <w:szCs w:val="22"/>
        </w:rPr>
        <w:t xml:space="preserve"> </w:t>
      </w:r>
      <w:r w:rsidR="005D10ED" w:rsidRPr="002C6570">
        <w:rPr>
          <w:rFonts w:cs="Calibri"/>
          <w:b w:val="0"/>
          <w:sz w:val="22"/>
          <w:szCs w:val="22"/>
        </w:rPr>
        <w:t xml:space="preserve">No cases </w:t>
      </w:r>
      <w:r w:rsidR="00AF3882">
        <w:rPr>
          <w:rFonts w:cs="Calibri"/>
          <w:b w:val="0"/>
          <w:sz w:val="22"/>
          <w:szCs w:val="22"/>
        </w:rPr>
        <w:t xml:space="preserve">of CRS </w:t>
      </w:r>
      <w:r w:rsidR="005D10ED" w:rsidRPr="002C6570">
        <w:rPr>
          <w:rFonts w:cs="Calibri"/>
          <w:b w:val="0"/>
          <w:sz w:val="22"/>
          <w:szCs w:val="22"/>
        </w:rPr>
        <w:t>were identified.</w:t>
      </w:r>
      <w:r w:rsidR="00233ACA">
        <w:rPr>
          <w:rFonts w:cs="Calibri"/>
          <w:b w:val="0"/>
          <w:sz w:val="22"/>
          <w:szCs w:val="22"/>
        </w:rPr>
        <w:t xml:space="preserve"> </w:t>
      </w:r>
      <w:r w:rsidR="005D10ED" w:rsidRPr="002C6570">
        <w:rPr>
          <w:rFonts w:cs="Calibri"/>
          <w:b w:val="0"/>
          <w:sz w:val="22"/>
          <w:szCs w:val="22"/>
        </w:rPr>
        <w:t xml:space="preserve"> </w:t>
      </w:r>
      <w:r w:rsidR="00660E90">
        <w:rPr>
          <w:rFonts w:cs="Calibri"/>
          <w:b w:val="0"/>
          <w:sz w:val="22"/>
          <w:szCs w:val="22"/>
        </w:rPr>
        <w:t>There were n</w:t>
      </w:r>
      <w:r w:rsidR="00AF3882">
        <w:rPr>
          <w:rFonts w:cs="Calibri"/>
          <w:b w:val="0"/>
          <w:sz w:val="22"/>
          <w:szCs w:val="22"/>
        </w:rPr>
        <w:t>o tests for CRI carried out. D</w:t>
      </w:r>
      <w:r w:rsidR="005D10ED" w:rsidRPr="002C6570">
        <w:rPr>
          <w:rFonts w:cs="Calibri"/>
          <w:b w:val="0"/>
          <w:sz w:val="22"/>
          <w:szCs w:val="22"/>
        </w:rPr>
        <w:t xml:space="preserve">uration of follow-up </w:t>
      </w:r>
      <w:r w:rsidR="00660E90">
        <w:rPr>
          <w:rFonts w:cs="Calibri"/>
          <w:b w:val="0"/>
          <w:sz w:val="22"/>
          <w:szCs w:val="22"/>
        </w:rPr>
        <w:t xml:space="preserve">of infants </w:t>
      </w:r>
      <w:r w:rsidR="005D10ED" w:rsidRPr="002C6570">
        <w:rPr>
          <w:rFonts w:cs="Calibri"/>
          <w:b w:val="0"/>
          <w:sz w:val="22"/>
          <w:szCs w:val="22"/>
        </w:rPr>
        <w:t xml:space="preserve">varied </w:t>
      </w:r>
      <w:r w:rsidR="00AF3882">
        <w:rPr>
          <w:rFonts w:cs="Calibri"/>
          <w:b w:val="0"/>
          <w:sz w:val="22"/>
          <w:szCs w:val="22"/>
        </w:rPr>
        <w:t xml:space="preserve">thus </w:t>
      </w:r>
      <w:r w:rsidR="00660E90">
        <w:rPr>
          <w:rFonts w:cs="Calibri"/>
          <w:b w:val="0"/>
          <w:sz w:val="22"/>
          <w:szCs w:val="22"/>
        </w:rPr>
        <w:lastRenderedPageBreak/>
        <w:t xml:space="preserve">we judged there was </w:t>
      </w:r>
      <w:r w:rsidR="00301FAB">
        <w:rPr>
          <w:rFonts w:cs="Calibri"/>
          <w:b w:val="0"/>
          <w:sz w:val="22"/>
          <w:szCs w:val="22"/>
        </w:rPr>
        <w:t xml:space="preserve">also </w:t>
      </w:r>
      <w:r w:rsidR="005D10ED" w:rsidRPr="002C6570">
        <w:rPr>
          <w:rFonts w:cs="Calibri"/>
          <w:b w:val="0"/>
          <w:sz w:val="22"/>
          <w:szCs w:val="22"/>
        </w:rPr>
        <w:t>moderate scope for bias from missing data if</w:t>
      </w:r>
      <w:r w:rsidR="00A450F5">
        <w:rPr>
          <w:rFonts w:cs="Calibri"/>
          <w:b w:val="0"/>
          <w:sz w:val="22"/>
          <w:szCs w:val="22"/>
        </w:rPr>
        <w:t xml:space="preserve"> CRS was</w:t>
      </w:r>
      <w:r w:rsidR="005D10ED" w:rsidRPr="002C6570">
        <w:rPr>
          <w:rFonts w:cs="Calibri"/>
          <w:b w:val="0"/>
          <w:sz w:val="22"/>
          <w:szCs w:val="22"/>
        </w:rPr>
        <w:t xml:space="preserve"> initially undetected or </w:t>
      </w:r>
      <w:r w:rsidR="00C87A7B">
        <w:rPr>
          <w:rFonts w:cs="Calibri"/>
          <w:b w:val="0"/>
          <w:sz w:val="22"/>
          <w:szCs w:val="22"/>
        </w:rPr>
        <w:t xml:space="preserve">if some </w:t>
      </w:r>
      <w:r w:rsidR="005D10ED" w:rsidRPr="002C6570">
        <w:rPr>
          <w:rFonts w:cs="Calibri"/>
          <w:b w:val="0"/>
          <w:sz w:val="22"/>
          <w:szCs w:val="22"/>
        </w:rPr>
        <w:t xml:space="preserve">malformations due to CRS </w:t>
      </w:r>
      <w:r w:rsidR="00A450F5">
        <w:rPr>
          <w:rFonts w:cs="Calibri"/>
          <w:b w:val="0"/>
          <w:sz w:val="22"/>
          <w:szCs w:val="22"/>
        </w:rPr>
        <w:t xml:space="preserve">might have </w:t>
      </w:r>
      <w:r w:rsidR="00513DB1">
        <w:rPr>
          <w:rFonts w:cs="Calibri"/>
          <w:b w:val="0"/>
          <w:sz w:val="22"/>
          <w:szCs w:val="22"/>
        </w:rPr>
        <w:t xml:space="preserve">become </w:t>
      </w:r>
      <w:r w:rsidR="005D10ED" w:rsidRPr="002C6570">
        <w:rPr>
          <w:rFonts w:cs="Calibri"/>
          <w:b w:val="0"/>
          <w:sz w:val="22"/>
          <w:szCs w:val="22"/>
        </w:rPr>
        <w:t>app</w:t>
      </w:r>
      <w:r w:rsidR="00513DB1">
        <w:rPr>
          <w:rFonts w:cs="Calibri"/>
          <w:b w:val="0"/>
          <w:sz w:val="22"/>
          <w:szCs w:val="22"/>
        </w:rPr>
        <w:t xml:space="preserve">arent </w:t>
      </w:r>
      <w:r w:rsidR="005D10ED" w:rsidRPr="002C6570">
        <w:rPr>
          <w:rFonts w:cs="Calibri"/>
          <w:b w:val="0"/>
          <w:sz w:val="22"/>
          <w:szCs w:val="22"/>
        </w:rPr>
        <w:t xml:space="preserve">in later life. </w:t>
      </w:r>
      <w:r w:rsidR="00AF3882">
        <w:rPr>
          <w:rFonts w:cs="Calibri"/>
          <w:b w:val="0"/>
          <w:sz w:val="22"/>
          <w:szCs w:val="22"/>
        </w:rPr>
        <w:t xml:space="preserve"> </w:t>
      </w:r>
    </w:p>
    <w:p w14:paraId="4ABC43C9" w14:textId="77777777" w:rsidR="00D96B9C" w:rsidRDefault="00D96B9C" w:rsidP="007B4D3B">
      <w:pPr>
        <w:pStyle w:val="Heading1"/>
        <w:numPr>
          <w:ilvl w:val="0"/>
          <w:numId w:val="0"/>
        </w:numPr>
        <w:spacing w:line="360" w:lineRule="auto"/>
        <w:rPr>
          <w:rFonts w:cs="Calibri"/>
          <w:b w:val="0"/>
          <w:sz w:val="22"/>
          <w:szCs w:val="22"/>
        </w:rPr>
      </w:pPr>
    </w:p>
    <w:p w14:paraId="33815986" w14:textId="68A7A2EF" w:rsidR="005D10ED" w:rsidRPr="002C6570" w:rsidRDefault="00706BD5" w:rsidP="007B4D3B">
      <w:pPr>
        <w:pStyle w:val="Heading1"/>
        <w:numPr>
          <w:ilvl w:val="0"/>
          <w:numId w:val="0"/>
        </w:numPr>
        <w:spacing w:line="360" w:lineRule="auto"/>
        <w:rPr>
          <w:rFonts w:cs="Calibri"/>
          <w:b w:val="0"/>
          <w:sz w:val="22"/>
          <w:szCs w:val="22"/>
        </w:rPr>
      </w:pPr>
      <w:r>
        <w:rPr>
          <w:rFonts w:cs="Calibri"/>
          <w:b w:val="0"/>
          <w:sz w:val="22"/>
          <w:szCs w:val="22"/>
        </w:rPr>
        <w:t>The forth cohort study from the US</w:t>
      </w:r>
      <w:r w:rsidR="00BF65BC">
        <w:rPr>
          <w:rFonts w:cs="Calibri"/>
          <w:b w:val="0"/>
          <w:sz w:val="22"/>
          <w:szCs w:val="22"/>
        </w:rPr>
        <w:fldChar w:fldCharType="begin"/>
      </w:r>
      <w:r w:rsidR="002F59AF">
        <w:rPr>
          <w:rFonts w:cs="Calibri"/>
          <w:b w:val="0"/>
          <w:sz w:val="22"/>
          <w:szCs w:val="22"/>
        </w:rPr>
        <w:instrText xml:space="preserve"> ADDIN EN.CITE &lt;EndNote&gt;&lt;Cite&gt;&lt;Author&gt;Ebbin&lt;/Author&gt;&lt;Year&gt;1973&lt;/Year&gt;&lt;RecNum&gt;227&lt;/RecNum&gt;&lt;DisplayText&gt;[22]&lt;/DisplayText&gt;&lt;record&gt;&lt;rec-number&gt;227&lt;/rec-number&gt;&lt;foreign-keys&gt;&lt;key app="EN" db-id="pzrr2wwec92vr1e5s2e5wx2twzax9tzvt5zt" timestamp="1381414333"&gt;227&lt;/key&gt;&lt;/foreign-keys&gt;&lt;ref-type name="Journal Article"&gt;17&lt;/ref-type&gt;&lt;contributors&gt;&lt;authors&gt;&lt;author&gt;Ebbin, A. J.&lt;/author&gt;&lt;author&gt;Wilson, M. G.&lt;/author&gt;&lt;author&gt;Chandor, S. B.&lt;/author&gt;&lt;author&gt;Wehrle, P. F.&lt;/author&gt;&lt;/authors&gt;&lt;/contributors&gt;&lt;titles&gt;&lt;title&gt;Inadvertent rubella immunization in pregnancy&lt;/title&gt;&lt;secondary-title&gt;American Journal of Obstetrics &amp;amp; Gynecology&lt;/secondary-title&gt;&lt;short-title&gt;Inadvertent rubella immunization in pregnancy&lt;/short-title&gt;&lt;/titles&gt;&lt;periodical&gt;&lt;full-title&gt;American Journal of Obstetrics &amp;amp; Gynecology&lt;/full-title&gt;&lt;/periodical&gt;&lt;pages&gt;505-12&lt;/pages&gt;&lt;volume&gt;117&lt;/volume&gt;&lt;number&gt;4&lt;/number&gt;&lt;dates&gt;&lt;year&gt;1973&lt;/year&gt;&lt;/dates&gt;&lt;accession-num&gt;4743357&lt;/accession-num&gt;&lt;urls&gt;&lt;related-urls&gt;&lt;url&gt;http://ovidsp.ovid.com/ovidweb.cgi?T=JS&amp;amp;CSC=Y&amp;amp;NEWS=N&amp;amp;PAGE=fulltext&amp;amp;D=med1&amp;amp;AN=4743357http://lshtmsfx.hosted.exlibrisgroup.com/lshtm?sid=OVID:medline&amp;amp;id=pmid:4743357&amp;amp;id=doi:&amp;amp;issn=0002-9378&amp;amp;isbn=&amp;amp;volume=117&amp;amp;issue=4&amp;amp;spage=505&amp;amp;pages=505-12&amp;amp;date=1973&amp;amp;title=American+Journal+of+Obstetrics+%26+Gynecology&amp;amp;atitle=Inadvertent+rubella+immunization+in+pregnancy.&amp;amp;aulast=Ebbin&amp;amp;pid=%3Cauthor%3EEbbin+AJ%3BWilson+MG%3BChandor+SB%3BWehrle+PF%3C%2Fauthor%3E%3CAN%3E4743357%3C%2FAN%3E%3CDT%3EJournal+Article%3C%2FDT%3E&lt;/url&gt;&lt;/related-urls&gt;&lt;/urls&gt;&lt;remote-database-name&gt;Medline&lt;/remote-database-name&gt;&lt;remote-database-provider&gt;Ovid Technologies&lt;/remote-database-provider&gt;&lt;/record&gt;&lt;/Cite&gt;&lt;/EndNote&gt;</w:instrText>
      </w:r>
      <w:r w:rsidR="00BF65BC">
        <w:rPr>
          <w:rFonts w:cs="Calibri"/>
          <w:b w:val="0"/>
          <w:sz w:val="22"/>
          <w:szCs w:val="22"/>
        </w:rPr>
        <w:fldChar w:fldCharType="separate"/>
      </w:r>
      <w:r w:rsidR="002F59AF">
        <w:rPr>
          <w:rFonts w:cs="Calibri"/>
          <w:b w:val="0"/>
          <w:noProof/>
          <w:sz w:val="22"/>
          <w:szCs w:val="22"/>
        </w:rPr>
        <w:t>[</w:t>
      </w:r>
      <w:hyperlink w:anchor="_ENREF_22" w:tooltip="Ebbin, 1973 #227" w:history="1">
        <w:r w:rsidR="00152ACF">
          <w:rPr>
            <w:rFonts w:cs="Calibri"/>
            <w:b w:val="0"/>
            <w:noProof/>
            <w:sz w:val="22"/>
            <w:szCs w:val="22"/>
          </w:rPr>
          <w:t>22</w:t>
        </w:r>
      </w:hyperlink>
      <w:r w:rsidR="002F59AF">
        <w:rPr>
          <w:rFonts w:cs="Calibri"/>
          <w:b w:val="0"/>
          <w:noProof/>
          <w:sz w:val="22"/>
          <w:szCs w:val="22"/>
        </w:rPr>
        <w:t>]</w:t>
      </w:r>
      <w:r w:rsidR="00BF65BC">
        <w:rPr>
          <w:rFonts w:cs="Calibri"/>
          <w:b w:val="0"/>
          <w:sz w:val="22"/>
          <w:szCs w:val="22"/>
        </w:rPr>
        <w:fldChar w:fldCharType="end"/>
      </w:r>
      <w:r w:rsidR="00A317A0">
        <w:rPr>
          <w:rFonts w:cs="Calibri"/>
          <w:b w:val="0"/>
          <w:sz w:val="22"/>
          <w:szCs w:val="22"/>
        </w:rPr>
        <w:t xml:space="preserve"> was with the Cendehill or the HPV-77 vaccine. It</w:t>
      </w:r>
      <w:r>
        <w:rPr>
          <w:rFonts w:cs="Calibri"/>
          <w:b w:val="0"/>
          <w:sz w:val="22"/>
          <w:szCs w:val="22"/>
        </w:rPr>
        <w:t xml:space="preserve"> is the only one of the four that had information on prior </w:t>
      </w:r>
      <w:r w:rsidR="000A77D8">
        <w:rPr>
          <w:rFonts w:cs="Calibri"/>
          <w:b w:val="0"/>
          <w:sz w:val="22"/>
          <w:szCs w:val="22"/>
        </w:rPr>
        <w:t xml:space="preserve">susceptibility </w:t>
      </w:r>
      <w:r>
        <w:rPr>
          <w:rFonts w:cs="Calibri"/>
          <w:b w:val="0"/>
          <w:sz w:val="22"/>
          <w:szCs w:val="22"/>
        </w:rPr>
        <w:t>to rubella</w:t>
      </w:r>
      <w:r w:rsidR="00BB236A">
        <w:rPr>
          <w:rFonts w:cs="Calibri"/>
          <w:b w:val="0"/>
          <w:sz w:val="22"/>
          <w:szCs w:val="22"/>
        </w:rPr>
        <w:t xml:space="preserve"> in </w:t>
      </w:r>
      <w:r w:rsidR="000A77D8">
        <w:rPr>
          <w:rFonts w:cs="Calibri"/>
          <w:b w:val="0"/>
          <w:sz w:val="22"/>
          <w:szCs w:val="22"/>
        </w:rPr>
        <w:t xml:space="preserve">9/60 </w:t>
      </w:r>
      <w:r w:rsidR="00BB236A">
        <w:rPr>
          <w:rFonts w:cs="Calibri"/>
          <w:b w:val="0"/>
          <w:sz w:val="22"/>
          <w:szCs w:val="22"/>
        </w:rPr>
        <w:t xml:space="preserve">of the </w:t>
      </w:r>
      <w:r w:rsidR="005B068E">
        <w:rPr>
          <w:rFonts w:cs="Calibri"/>
          <w:b w:val="0"/>
          <w:sz w:val="22"/>
          <w:szCs w:val="22"/>
        </w:rPr>
        <w:t xml:space="preserve"> </w:t>
      </w:r>
      <w:r w:rsidR="005840C8">
        <w:rPr>
          <w:rFonts w:cs="Calibri"/>
          <w:b w:val="0"/>
          <w:sz w:val="22"/>
          <w:szCs w:val="22"/>
        </w:rPr>
        <w:t xml:space="preserve">vaccinated </w:t>
      </w:r>
      <w:r w:rsidR="000A77D8">
        <w:rPr>
          <w:rFonts w:cs="Calibri"/>
          <w:b w:val="0"/>
          <w:sz w:val="22"/>
          <w:szCs w:val="22"/>
        </w:rPr>
        <w:t xml:space="preserve">pregnant </w:t>
      </w:r>
      <w:r w:rsidR="00BB236A">
        <w:rPr>
          <w:rFonts w:cs="Calibri"/>
          <w:b w:val="0"/>
          <w:sz w:val="22"/>
          <w:szCs w:val="22"/>
        </w:rPr>
        <w:t>women included in the study</w:t>
      </w:r>
      <w:r>
        <w:rPr>
          <w:rFonts w:cs="Calibri"/>
          <w:b w:val="0"/>
          <w:sz w:val="22"/>
          <w:szCs w:val="22"/>
        </w:rPr>
        <w:t xml:space="preserve">. </w:t>
      </w:r>
      <w:r w:rsidR="000A77D8">
        <w:rPr>
          <w:rFonts w:cs="Calibri"/>
          <w:b w:val="0"/>
          <w:sz w:val="22"/>
          <w:szCs w:val="22"/>
        </w:rPr>
        <w:t xml:space="preserve">No </w:t>
      </w:r>
      <w:r w:rsidR="00246D21">
        <w:rPr>
          <w:rFonts w:cs="Calibri"/>
          <w:b w:val="0"/>
          <w:sz w:val="22"/>
          <w:szCs w:val="22"/>
        </w:rPr>
        <w:t xml:space="preserve">such </w:t>
      </w:r>
      <w:r w:rsidR="000A77D8">
        <w:rPr>
          <w:rFonts w:cs="Calibri"/>
          <w:b w:val="0"/>
          <w:sz w:val="22"/>
          <w:szCs w:val="22"/>
        </w:rPr>
        <w:t xml:space="preserve">information was available </w:t>
      </w:r>
      <w:r w:rsidR="00BC3DB7">
        <w:rPr>
          <w:rFonts w:cs="Calibri"/>
          <w:b w:val="0"/>
          <w:sz w:val="22"/>
          <w:szCs w:val="22"/>
        </w:rPr>
        <w:t>on the</w:t>
      </w:r>
      <w:r w:rsidR="000A77D8">
        <w:rPr>
          <w:rFonts w:cs="Calibri"/>
          <w:b w:val="0"/>
          <w:sz w:val="22"/>
          <w:szCs w:val="22"/>
        </w:rPr>
        <w:t xml:space="preserve"> unvaccinated women. </w:t>
      </w:r>
      <w:r>
        <w:rPr>
          <w:rFonts w:cs="Calibri"/>
          <w:b w:val="0"/>
          <w:sz w:val="22"/>
          <w:szCs w:val="22"/>
        </w:rPr>
        <w:t xml:space="preserve">Out of </w:t>
      </w:r>
      <w:r w:rsidR="00601077">
        <w:rPr>
          <w:rFonts w:cs="Calibri"/>
          <w:b w:val="0"/>
          <w:sz w:val="22"/>
          <w:szCs w:val="22"/>
        </w:rPr>
        <w:t xml:space="preserve">the </w:t>
      </w:r>
      <w:r>
        <w:rPr>
          <w:rFonts w:cs="Calibri"/>
          <w:b w:val="0"/>
          <w:sz w:val="22"/>
          <w:szCs w:val="22"/>
        </w:rPr>
        <w:t xml:space="preserve">nine women </w:t>
      </w:r>
      <w:r w:rsidR="00601077">
        <w:rPr>
          <w:rFonts w:cs="Calibri"/>
          <w:b w:val="0"/>
          <w:sz w:val="22"/>
          <w:szCs w:val="22"/>
        </w:rPr>
        <w:t xml:space="preserve">assessed as </w:t>
      </w:r>
      <w:r>
        <w:rPr>
          <w:rFonts w:cs="Calibri"/>
          <w:b w:val="0"/>
          <w:sz w:val="22"/>
          <w:szCs w:val="22"/>
        </w:rPr>
        <w:t xml:space="preserve">rubella susceptible before </w:t>
      </w:r>
      <w:r w:rsidR="007C6963" w:rsidRPr="008B3944">
        <w:rPr>
          <w:rFonts w:cs="Calibri"/>
          <w:b w:val="0"/>
          <w:sz w:val="22"/>
          <w:szCs w:val="22"/>
        </w:rPr>
        <w:t>vaccination</w:t>
      </w:r>
      <w:r w:rsidR="00246D21">
        <w:rPr>
          <w:rFonts w:cs="Calibri"/>
          <w:b w:val="0"/>
          <w:sz w:val="22"/>
          <w:szCs w:val="22"/>
        </w:rPr>
        <w:t>,</w:t>
      </w:r>
      <w:r w:rsidR="007C6963" w:rsidRPr="008B3944">
        <w:rPr>
          <w:rFonts w:cs="Calibri"/>
          <w:b w:val="0"/>
          <w:sz w:val="22"/>
          <w:szCs w:val="22"/>
        </w:rPr>
        <w:t xml:space="preserve"> one intra-uterine infection </w:t>
      </w:r>
      <w:r w:rsidR="008B3944" w:rsidRPr="008B3944">
        <w:rPr>
          <w:rFonts w:cs="Calibri"/>
          <w:b w:val="0"/>
          <w:sz w:val="22"/>
          <w:szCs w:val="22"/>
        </w:rPr>
        <w:t>was documented</w:t>
      </w:r>
      <w:r w:rsidR="007C6963" w:rsidRPr="008B3944">
        <w:rPr>
          <w:rFonts w:cs="Calibri"/>
          <w:b w:val="0"/>
          <w:sz w:val="22"/>
          <w:szCs w:val="22"/>
        </w:rPr>
        <w:t>.</w:t>
      </w:r>
      <w:r w:rsidR="00FE3494" w:rsidRPr="00446E27">
        <w:rPr>
          <w:rFonts w:cs="Calibri"/>
          <w:b w:val="0"/>
          <w:sz w:val="22"/>
          <w:szCs w:val="22"/>
        </w:rPr>
        <w:t xml:space="preserve">  </w:t>
      </w:r>
      <w:r w:rsidR="002B59E1" w:rsidRPr="00446E27">
        <w:rPr>
          <w:rFonts w:cs="Calibri"/>
          <w:b w:val="0"/>
          <w:sz w:val="22"/>
          <w:szCs w:val="22"/>
        </w:rPr>
        <w:t>This was</w:t>
      </w:r>
      <w:r w:rsidR="002B59E1">
        <w:rPr>
          <w:rFonts w:cs="Calibri"/>
          <w:b w:val="0"/>
          <w:sz w:val="22"/>
          <w:szCs w:val="22"/>
        </w:rPr>
        <w:t xml:space="preserve"> </w:t>
      </w:r>
      <w:r w:rsidR="006C2829">
        <w:rPr>
          <w:rFonts w:cs="Calibri"/>
          <w:b w:val="0"/>
          <w:sz w:val="22"/>
          <w:szCs w:val="22"/>
        </w:rPr>
        <w:t xml:space="preserve">after undergoing </w:t>
      </w:r>
      <w:r w:rsidR="00F466F4">
        <w:rPr>
          <w:rFonts w:cs="Calibri"/>
          <w:b w:val="0"/>
          <w:sz w:val="22"/>
          <w:szCs w:val="22"/>
        </w:rPr>
        <w:t>a therapeutic abortion</w:t>
      </w:r>
      <w:r w:rsidR="00FC586E">
        <w:rPr>
          <w:rFonts w:cs="Calibri"/>
          <w:b w:val="0"/>
          <w:sz w:val="22"/>
          <w:szCs w:val="22"/>
        </w:rPr>
        <w:t xml:space="preserve">. The infection was </w:t>
      </w:r>
      <w:r w:rsidR="007660F4">
        <w:rPr>
          <w:rFonts w:cs="Calibri"/>
          <w:b w:val="0"/>
          <w:sz w:val="22"/>
          <w:szCs w:val="22"/>
        </w:rPr>
        <w:t xml:space="preserve">attributed </w:t>
      </w:r>
      <w:r>
        <w:rPr>
          <w:rFonts w:cs="Calibri"/>
          <w:b w:val="0"/>
          <w:sz w:val="22"/>
          <w:szCs w:val="22"/>
        </w:rPr>
        <w:t>to vaccine virus</w:t>
      </w:r>
      <w:r w:rsidR="005B068E">
        <w:rPr>
          <w:rFonts w:cs="Calibri"/>
          <w:b w:val="0"/>
          <w:sz w:val="22"/>
          <w:szCs w:val="22"/>
        </w:rPr>
        <w:t xml:space="preserve"> </w:t>
      </w:r>
      <w:r w:rsidR="007660F4">
        <w:rPr>
          <w:rFonts w:cs="Calibri"/>
          <w:b w:val="0"/>
          <w:sz w:val="22"/>
          <w:szCs w:val="22"/>
        </w:rPr>
        <w:t xml:space="preserve">based on </w:t>
      </w:r>
      <w:r w:rsidR="005840C8">
        <w:rPr>
          <w:rFonts w:cs="Calibri"/>
          <w:b w:val="0"/>
          <w:sz w:val="22"/>
          <w:szCs w:val="22"/>
        </w:rPr>
        <w:t xml:space="preserve">characteristics of the </w:t>
      </w:r>
      <w:r>
        <w:rPr>
          <w:rFonts w:cs="Calibri"/>
          <w:b w:val="0"/>
          <w:sz w:val="22"/>
          <w:szCs w:val="22"/>
        </w:rPr>
        <w:t xml:space="preserve">virological </w:t>
      </w:r>
      <w:r w:rsidR="005840C8">
        <w:rPr>
          <w:rFonts w:cs="Calibri"/>
          <w:b w:val="0"/>
          <w:sz w:val="22"/>
          <w:szCs w:val="22"/>
        </w:rPr>
        <w:t xml:space="preserve">isolate from </w:t>
      </w:r>
      <w:r>
        <w:rPr>
          <w:rFonts w:cs="Calibri"/>
          <w:b w:val="0"/>
          <w:sz w:val="22"/>
          <w:szCs w:val="22"/>
        </w:rPr>
        <w:t xml:space="preserve">culture of </w:t>
      </w:r>
      <w:r w:rsidR="005840C8">
        <w:rPr>
          <w:rFonts w:cs="Calibri"/>
          <w:b w:val="0"/>
          <w:sz w:val="22"/>
          <w:szCs w:val="22"/>
        </w:rPr>
        <w:t xml:space="preserve">the </w:t>
      </w:r>
      <w:r>
        <w:rPr>
          <w:rFonts w:cs="Calibri"/>
          <w:b w:val="0"/>
          <w:sz w:val="22"/>
          <w:szCs w:val="22"/>
        </w:rPr>
        <w:t>products of conception (table 1).</w:t>
      </w:r>
    </w:p>
    <w:p w14:paraId="04544BEA" w14:textId="77777777" w:rsidR="005D10ED" w:rsidRPr="002C6570" w:rsidRDefault="005D10ED" w:rsidP="007B4D3B">
      <w:pPr>
        <w:pStyle w:val="Heading1"/>
        <w:numPr>
          <w:ilvl w:val="0"/>
          <w:numId w:val="0"/>
        </w:numPr>
        <w:spacing w:line="360" w:lineRule="auto"/>
        <w:rPr>
          <w:rFonts w:cs="Calibri"/>
          <w:b w:val="0"/>
          <w:sz w:val="22"/>
          <w:szCs w:val="22"/>
        </w:rPr>
      </w:pPr>
    </w:p>
    <w:p w14:paraId="30F10881" w14:textId="02229C45" w:rsidR="005D10ED" w:rsidRPr="002C6570" w:rsidRDefault="00A03131" w:rsidP="007B4D3B">
      <w:pPr>
        <w:pStyle w:val="Heading1"/>
        <w:numPr>
          <w:ilvl w:val="0"/>
          <w:numId w:val="0"/>
        </w:numPr>
        <w:spacing w:line="360" w:lineRule="auto"/>
        <w:rPr>
          <w:rFonts w:cs="Calibri"/>
          <w:b w:val="0"/>
          <w:sz w:val="22"/>
          <w:szCs w:val="22"/>
        </w:rPr>
      </w:pPr>
      <w:r>
        <w:rPr>
          <w:rFonts w:cs="Calibri"/>
          <w:b w:val="0"/>
          <w:sz w:val="22"/>
          <w:szCs w:val="22"/>
        </w:rPr>
        <w:t>Combin</w:t>
      </w:r>
      <w:r w:rsidR="00B20BDD">
        <w:rPr>
          <w:rFonts w:cs="Calibri"/>
          <w:b w:val="0"/>
          <w:sz w:val="22"/>
          <w:szCs w:val="22"/>
        </w:rPr>
        <w:t>in</w:t>
      </w:r>
      <w:r>
        <w:rPr>
          <w:rFonts w:cs="Calibri"/>
          <w:b w:val="0"/>
          <w:sz w:val="22"/>
          <w:szCs w:val="22"/>
        </w:rPr>
        <w:t>g results</w:t>
      </w:r>
      <w:r w:rsidR="006C2829">
        <w:rPr>
          <w:rFonts w:cs="Calibri"/>
          <w:b w:val="0"/>
          <w:sz w:val="22"/>
          <w:szCs w:val="22"/>
        </w:rPr>
        <w:t xml:space="preserve"> across all four studies</w:t>
      </w:r>
      <w:r>
        <w:rPr>
          <w:rFonts w:cs="Calibri"/>
          <w:b w:val="0"/>
          <w:sz w:val="22"/>
          <w:szCs w:val="22"/>
        </w:rPr>
        <w:t xml:space="preserve">, </w:t>
      </w:r>
      <w:r w:rsidR="00F466F4">
        <w:rPr>
          <w:rFonts w:cs="Calibri"/>
          <w:b w:val="0"/>
          <w:sz w:val="22"/>
          <w:szCs w:val="22"/>
        </w:rPr>
        <w:t xml:space="preserve">the </w:t>
      </w:r>
      <w:r w:rsidR="005D10ED" w:rsidRPr="002C6570">
        <w:rPr>
          <w:rFonts w:cs="Calibri"/>
          <w:b w:val="0"/>
          <w:sz w:val="22"/>
          <w:szCs w:val="22"/>
        </w:rPr>
        <w:t xml:space="preserve">risk difference for CRS in </w:t>
      </w:r>
      <w:r w:rsidR="00F466F4">
        <w:rPr>
          <w:rFonts w:cs="Calibri"/>
          <w:b w:val="0"/>
          <w:sz w:val="22"/>
          <w:szCs w:val="22"/>
        </w:rPr>
        <w:t xml:space="preserve">infants of </w:t>
      </w:r>
      <w:r w:rsidR="005D10ED" w:rsidRPr="002C6570">
        <w:rPr>
          <w:rFonts w:cs="Calibri"/>
          <w:b w:val="0"/>
          <w:sz w:val="22"/>
          <w:szCs w:val="22"/>
        </w:rPr>
        <w:t xml:space="preserve">vaccinated (n=634) compared to unvaccinated (n=664) women gave an upper 95% CI of </w:t>
      </w:r>
      <w:r w:rsidR="006E455A">
        <w:rPr>
          <w:rFonts w:cs="Calibri"/>
          <w:b w:val="0"/>
          <w:sz w:val="22"/>
          <w:szCs w:val="22"/>
        </w:rPr>
        <w:t xml:space="preserve">6 </w:t>
      </w:r>
      <w:r w:rsidR="00172D2C">
        <w:rPr>
          <w:rFonts w:cs="Calibri"/>
          <w:b w:val="0"/>
          <w:sz w:val="22"/>
          <w:szCs w:val="22"/>
        </w:rPr>
        <w:t>per 1000</w:t>
      </w:r>
      <w:r w:rsidR="00A450F5">
        <w:rPr>
          <w:rFonts w:cs="Calibri"/>
          <w:b w:val="0"/>
          <w:sz w:val="22"/>
          <w:szCs w:val="22"/>
        </w:rPr>
        <w:t xml:space="preserve"> (table </w:t>
      </w:r>
      <w:r w:rsidR="000A77D8">
        <w:rPr>
          <w:rFonts w:cs="Calibri"/>
          <w:b w:val="0"/>
          <w:sz w:val="22"/>
          <w:szCs w:val="22"/>
        </w:rPr>
        <w:t>2</w:t>
      </w:r>
      <w:r w:rsidR="00A450F5">
        <w:rPr>
          <w:rFonts w:cs="Calibri"/>
          <w:b w:val="0"/>
          <w:sz w:val="22"/>
          <w:szCs w:val="22"/>
        </w:rPr>
        <w:t>)</w:t>
      </w:r>
      <w:r w:rsidR="005D10ED" w:rsidRPr="002C6570">
        <w:rPr>
          <w:rFonts w:cs="Calibri"/>
          <w:b w:val="0"/>
          <w:sz w:val="22"/>
          <w:szCs w:val="22"/>
        </w:rPr>
        <w:t>;</w:t>
      </w:r>
      <w:r w:rsidR="00F466F4">
        <w:rPr>
          <w:rFonts w:cs="Calibri"/>
          <w:b w:val="0"/>
          <w:sz w:val="22"/>
          <w:szCs w:val="22"/>
        </w:rPr>
        <w:t xml:space="preserve"> </w:t>
      </w:r>
      <w:r w:rsidR="00BC3DB7">
        <w:rPr>
          <w:rFonts w:cs="Calibri"/>
          <w:b w:val="0"/>
          <w:sz w:val="22"/>
          <w:szCs w:val="22"/>
        </w:rPr>
        <w:t>i.e.</w:t>
      </w:r>
      <w:r w:rsidR="00F466F4">
        <w:rPr>
          <w:rFonts w:cs="Calibri"/>
          <w:b w:val="0"/>
          <w:sz w:val="22"/>
          <w:szCs w:val="22"/>
        </w:rPr>
        <w:t xml:space="preserve"> given the current evidence </w:t>
      </w:r>
      <w:r w:rsidR="007660F4">
        <w:rPr>
          <w:rFonts w:cs="Calibri"/>
          <w:b w:val="0"/>
          <w:sz w:val="22"/>
          <w:szCs w:val="22"/>
        </w:rPr>
        <w:t xml:space="preserve">in </w:t>
      </w:r>
      <w:r w:rsidR="00601077">
        <w:rPr>
          <w:rFonts w:cs="Calibri"/>
          <w:b w:val="0"/>
          <w:sz w:val="22"/>
          <w:szCs w:val="22"/>
        </w:rPr>
        <w:t xml:space="preserve">just </w:t>
      </w:r>
      <w:r w:rsidR="007660F4">
        <w:rPr>
          <w:rFonts w:cs="Calibri"/>
          <w:b w:val="0"/>
          <w:sz w:val="22"/>
          <w:szCs w:val="22"/>
        </w:rPr>
        <w:t xml:space="preserve">these four studies </w:t>
      </w:r>
      <w:r w:rsidR="005D10ED" w:rsidRPr="002C6570">
        <w:rPr>
          <w:rFonts w:cs="Calibri"/>
          <w:b w:val="0"/>
          <w:sz w:val="22"/>
          <w:szCs w:val="22"/>
        </w:rPr>
        <w:t xml:space="preserve">of no cases of CRS, </w:t>
      </w:r>
      <w:r w:rsidR="00B20BDD">
        <w:rPr>
          <w:rFonts w:cs="Calibri"/>
          <w:b w:val="0"/>
          <w:sz w:val="22"/>
          <w:szCs w:val="22"/>
        </w:rPr>
        <w:t>it is unlikely</w:t>
      </w:r>
      <w:r w:rsidR="007C6963" w:rsidRPr="008B3944">
        <w:rPr>
          <w:rFonts w:cs="Calibri"/>
          <w:b w:val="0"/>
          <w:sz w:val="22"/>
          <w:szCs w:val="22"/>
        </w:rPr>
        <w:t>, based on a 95% interval</w:t>
      </w:r>
      <w:r w:rsidR="00B20BDD" w:rsidRPr="008B3944">
        <w:rPr>
          <w:rFonts w:cs="Calibri"/>
          <w:b w:val="0"/>
          <w:sz w:val="22"/>
          <w:szCs w:val="22"/>
        </w:rPr>
        <w:t>,</w:t>
      </w:r>
      <w:r w:rsidR="00B20BDD">
        <w:rPr>
          <w:rFonts w:cs="Calibri"/>
          <w:b w:val="0"/>
          <w:sz w:val="22"/>
          <w:szCs w:val="22"/>
        </w:rPr>
        <w:t xml:space="preserve"> that</w:t>
      </w:r>
      <w:r w:rsidR="00F466F4">
        <w:rPr>
          <w:rFonts w:cs="Calibri"/>
          <w:b w:val="0"/>
          <w:sz w:val="22"/>
          <w:szCs w:val="22"/>
        </w:rPr>
        <w:t xml:space="preserve"> six</w:t>
      </w:r>
      <w:r w:rsidR="00E4645E">
        <w:rPr>
          <w:rFonts w:cs="Calibri"/>
          <w:b w:val="0"/>
          <w:sz w:val="22"/>
          <w:szCs w:val="22"/>
        </w:rPr>
        <w:t xml:space="preserve"> </w:t>
      </w:r>
      <w:r w:rsidR="00F466F4">
        <w:rPr>
          <w:rFonts w:cs="Calibri"/>
          <w:b w:val="0"/>
          <w:sz w:val="22"/>
          <w:szCs w:val="22"/>
        </w:rPr>
        <w:t xml:space="preserve">or more additional </w:t>
      </w:r>
      <w:r w:rsidR="00E4645E">
        <w:rPr>
          <w:rFonts w:cs="Calibri"/>
          <w:b w:val="0"/>
          <w:sz w:val="22"/>
          <w:szCs w:val="22"/>
        </w:rPr>
        <w:t xml:space="preserve">cases </w:t>
      </w:r>
      <w:r w:rsidR="00F466F4">
        <w:rPr>
          <w:rFonts w:cs="Calibri"/>
          <w:b w:val="0"/>
          <w:sz w:val="22"/>
          <w:szCs w:val="22"/>
        </w:rPr>
        <w:t xml:space="preserve">of CRS </w:t>
      </w:r>
      <w:r w:rsidR="00E4645E">
        <w:rPr>
          <w:rFonts w:cs="Calibri"/>
          <w:b w:val="0"/>
          <w:sz w:val="22"/>
          <w:szCs w:val="22"/>
        </w:rPr>
        <w:t xml:space="preserve">per 1000 </w:t>
      </w:r>
      <w:r w:rsidR="00F466F4">
        <w:rPr>
          <w:rFonts w:cs="Calibri"/>
          <w:b w:val="0"/>
          <w:sz w:val="22"/>
          <w:szCs w:val="22"/>
        </w:rPr>
        <w:t xml:space="preserve">vaccinated </w:t>
      </w:r>
      <w:r w:rsidR="006E455A">
        <w:rPr>
          <w:rFonts w:cs="Calibri"/>
          <w:b w:val="0"/>
          <w:sz w:val="22"/>
          <w:szCs w:val="22"/>
        </w:rPr>
        <w:t xml:space="preserve">women </w:t>
      </w:r>
      <w:r w:rsidR="00B20BDD">
        <w:rPr>
          <w:rFonts w:cs="Calibri"/>
          <w:b w:val="0"/>
          <w:sz w:val="22"/>
          <w:szCs w:val="22"/>
        </w:rPr>
        <w:t>would be seen</w:t>
      </w:r>
      <w:r w:rsidR="005D10ED" w:rsidRPr="002C6570">
        <w:rPr>
          <w:rFonts w:cs="Calibri"/>
          <w:b w:val="0"/>
          <w:sz w:val="22"/>
          <w:szCs w:val="22"/>
        </w:rPr>
        <w:t xml:space="preserve">.  </w:t>
      </w:r>
      <w:r w:rsidR="000652CB">
        <w:rPr>
          <w:rFonts w:cs="Calibri"/>
          <w:b w:val="0"/>
          <w:sz w:val="22"/>
          <w:szCs w:val="22"/>
        </w:rPr>
        <w:t xml:space="preserve">Restricting the studies to </w:t>
      </w:r>
      <w:r w:rsidR="00A317A0">
        <w:rPr>
          <w:rFonts w:cs="Calibri"/>
          <w:b w:val="0"/>
          <w:sz w:val="22"/>
          <w:szCs w:val="22"/>
        </w:rPr>
        <w:t xml:space="preserve">three </w:t>
      </w:r>
      <w:r w:rsidR="00156260">
        <w:rPr>
          <w:rFonts w:cs="Calibri"/>
          <w:b w:val="0"/>
          <w:sz w:val="22"/>
          <w:szCs w:val="22"/>
        </w:rPr>
        <w:t xml:space="preserve">only </w:t>
      </w:r>
      <w:r w:rsidR="000652CB">
        <w:rPr>
          <w:rFonts w:cs="Calibri"/>
          <w:b w:val="0"/>
          <w:sz w:val="22"/>
          <w:szCs w:val="22"/>
        </w:rPr>
        <w:t xml:space="preserve">using the currently </w:t>
      </w:r>
      <w:r w:rsidR="00156260">
        <w:rPr>
          <w:rFonts w:cs="Calibri"/>
          <w:b w:val="0"/>
          <w:sz w:val="22"/>
          <w:szCs w:val="22"/>
        </w:rPr>
        <w:t xml:space="preserve">available </w:t>
      </w:r>
      <w:r w:rsidR="000652CB">
        <w:rPr>
          <w:rFonts w:cs="Calibri"/>
          <w:b w:val="0"/>
          <w:sz w:val="22"/>
          <w:szCs w:val="22"/>
        </w:rPr>
        <w:t>RA</w:t>
      </w:r>
      <w:r w:rsidR="00156260">
        <w:rPr>
          <w:rFonts w:cs="Calibri"/>
          <w:b w:val="0"/>
          <w:sz w:val="22"/>
          <w:szCs w:val="22"/>
        </w:rPr>
        <w:t>2</w:t>
      </w:r>
      <w:r w:rsidR="000652CB">
        <w:rPr>
          <w:rFonts w:cs="Calibri"/>
          <w:b w:val="0"/>
          <w:sz w:val="22"/>
          <w:szCs w:val="22"/>
        </w:rPr>
        <w:t>7</w:t>
      </w:r>
      <w:r w:rsidR="00156260">
        <w:rPr>
          <w:rFonts w:cs="Calibri"/>
          <w:b w:val="0"/>
          <w:sz w:val="22"/>
          <w:szCs w:val="22"/>
        </w:rPr>
        <w:t>/3</w:t>
      </w:r>
      <w:r w:rsidR="000652CB">
        <w:rPr>
          <w:rFonts w:cs="Calibri"/>
          <w:b w:val="0"/>
          <w:sz w:val="22"/>
          <w:szCs w:val="22"/>
        </w:rPr>
        <w:t xml:space="preserve"> vaccines did not chang</w:t>
      </w:r>
      <w:r w:rsidR="00AF3882">
        <w:rPr>
          <w:rFonts w:cs="Calibri"/>
          <w:b w:val="0"/>
          <w:sz w:val="22"/>
          <w:szCs w:val="22"/>
        </w:rPr>
        <w:t xml:space="preserve">e the combined estimate (table </w:t>
      </w:r>
      <w:r w:rsidR="000A77D8">
        <w:rPr>
          <w:rFonts w:cs="Calibri"/>
          <w:b w:val="0"/>
          <w:sz w:val="22"/>
          <w:szCs w:val="22"/>
        </w:rPr>
        <w:t>2</w:t>
      </w:r>
      <w:r w:rsidR="000652CB">
        <w:rPr>
          <w:rFonts w:cs="Calibri"/>
          <w:b w:val="0"/>
          <w:sz w:val="22"/>
          <w:szCs w:val="22"/>
        </w:rPr>
        <w:t xml:space="preserve">).  </w:t>
      </w:r>
      <w:r w:rsidR="00156260">
        <w:rPr>
          <w:rFonts w:cs="Calibri"/>
          <w:b w:val="0"/>
          <w:sz w:val="22"/>
          <w:szCs w:val="22"/>
        </w:rPr>
        <w:t>T</w:t>
      </w:r>
      <w:r w:rsidR="005D10ED" w:rsidRPr="002C6570">
        <w:rPr>
          <w:rFonts w:cs="Calibri"/>
          <w:b w:val="0"/>
          <w:sz w:val="22"/>
          <w:szCs w:val="22"/>
        </w:rPr>
        <w:t xml:space="preserve">here was no evidence of an </w:t>
      </w:r>
      <w:r w:rsidR="00F466F4">
        <w:rPr>
          <w:rFonts w:cs="Calibri"/>
          <w:b w:val="0"/>
          <w:sz w:val="22"/>
          <w:szCs w:val="22"/>
        </w:rPr>
        <w:t xml:space="preserve">additional </w:t>
      </w:r>
      <w:r w:rsidR="005D10ED" w:rsidRPr="002C6570">
        <w:rPr>
          <w:rFonts w:cs="Calibri"/>
          <w:b w:val="0"/>
          <w:sz w:val="22"/>
          <w:szCs w:val="22"/>
        </w:rPr>
        <w:t xml:space="preserve">risk of other adverse outcomes </w:t>
      </w:r>
      <w:r w:rsidR="00156260">
        <w:rPr>
          <w:rFonts w:cs="Calibri"/>
          <w:b w:val="0"/>
          <w:sz w:val="22"/>
          <w:szCs w:val="22"/>
        </w:rPr>
        <w:t xml:space="preserve">combined </w:t>
      </w:r>
      <w:r w:rsidR="005D10ED" w:rsidRPr="002C6570">
        <w:rPr>
          <w:rFonts w:cs="Calibri"/>
          <w:b w:val="0"/>
          <w:sz w:val="22"/>
          <w:szCs w:val="22"/>
        </w:rPr>
        <w:t>across studies that collected information on</w:t>
      </w:r>
      <w:r w:rsidR="00F466F4">
        <w:rPr>
          <w:rFonts w:cs="Calibri"/>
          <w:b w:val="0"/>
          <w:sz w:val="22"/>
          <w:szCs w:val="22"/>
        </w:rPr>
        <w:t>:</w:t>
      </w:r>
      <w:r w:rsidR="005D10ED" w:rsidRPr="002C6570">
        <w:rPr>
          <w:rFonts w:cs="Calibri"/>
          <w:b w:val="0"/>
          <w:sz w:val="22"/>
          <w:szCs w:val="22"/>
        </w:rPr>
        <w:t xml:space="preserve"> other congenital malformations</w:t>
      </w:r>
      <w:r w:rsidR="00F466F4">
        <w:rPr>
          <w:rFonts w:cs="Calibri"/>
          <w:b w:val="0"/>
          <w:sz w:val="22"/>
          <w:szCs w:val="22"/>
        </w:rPr>
        <w:t>;</w:t>
      </w:r>
      <w:r w:rsidR="005D10ED" w:rsidRPr="002C6570">
        <w:rPr>
          <w:rFonts w:cs="Calibri"/>
          <w:b w:val="0"/>
          <w:sz w:val="22"/>
          <w:szCs w:val="22"/>
        </w:rPr>
        <w:t xml:space="preserve"> spontaneous abortions</w:t>
      </w:r>
      <w:r w:rsidR="00F466F4">
        <w:rPr>
          <w:rFonts w:cs="Calibri"/>
          <w:b w:val="0"/>
          <w:sz w:val="22"/>
          <w:szCs w:val="22"/>
        </w:rPr>
        <w:t>;</w:t>
      </w:r>
      <w:r w:rsidR="005D10ED" w:rsidRPr="002C6570">
        <w:rPr>
          <w:rFonts w:cs="Calibri"/>
          <w:b w:val="0"/>
          <w:sz w:val="22"/>
          <w:szCs w:val="22"/>
        </w:rPr>
        <w:t xml:space="preserve"> still births</w:t>
      </w:r>
      <w:r w:rsidR="00F466F4">
        <w:rPr>
          <w:rFonts w:cs="Calibri"/>
          <w:b w:val="0"/>
          <w:sz w:val="22"/>
          <w:szCs w:val="22"/>
        </w:rPr>
        <w:t>;</w:t>
      </w:r>
      <w:r w:rsidR="005D10ED" w:rsidRPr="002C6570">
        <w:rPr>
          <w:rFonts w:cs="Calibri"/>
          <w:b w:val="0"/>
          <w:sz w:val="22"/>
          <w:szCs w:val="22"/>
        </w:rPr>
        <w:t xml:space="preserve"> neonatal deaths or pre-term delivery (table </w:t>
      </w:r>
      <w:r w:rsidR="000A77D8">
        <w:rPr>
          <w:rFonts w:cs="Calibri"/>
          <w:b w:val="0"/>
          <w:sz w:val="22"/>
          <w:szCs w:val="22"/>
        </w:rPr>
        <w:t>2</w:t>
      </w:r>
      <w:r w:rsidR="005D10ED" w:rsidRPr="002C6570">
        <w:rPr>
          <w:rFonts w:cs="Calibri"/>
          <w:b w:val="0"/>
          <w:sz w:val="22"/>
          <w:szCs w:val="22"/>
        </w:rPr>
        <w:t xml:space="preserve">).  </w:t>
      </w:r>
    </w:p>
    <w:p w14:paraId="29E0150E" w14:textId="77777777" w:rsidR="005D10ED" w:rsidRPr="002C6570" w:rsidRDefault="005D10ED" w:rsidP="007B4D3B">
      <w:pPr>
        <w:pStyle w:val="Heading1"/>
        <w:numPr>
          <w:ilvl w:val="0"/>
          <w:numId w:val="0"/>
        </w:numPr>
        <w:spacing w:line="360" w:lineRule="auto"/>
        <w:rPr>
          <w:rFonts w:cs="Calibri"/>
          <w:b w:val="0"/>
          <w:sz w:val="22"/>
          <w:szCs w:val="22"/>
        </w:rPr>
      </w:pPr>
    </w:p>
    <w:p w14:paraId="14948BE9" w14:textId="77777777" w:rsidR="009834F7" w:rsidRDefault="0074383F" w:rsidP="007B4D3B">
      <w:pPr>
        <w:spacing w:line="360" w:lineRule="auto"/>
        <w:jc w:val="both"/>
        <w:rPr>
          <w:u w:val="single"/>
        </w:rPr>
      </w:pPr>
      <w:r w:rsidRPr="008828DE">
        <w:rPr>
          <w:u w:val="single"/>
        </w:rPr>
        <w:t xml:space="preserve">Cohorts </w:t>
      </w:r>
      <w:r w:rsidR="00DD546C" w:rsidRPr="008828DE">
        <w:rPr>
          <w:u w:val="single"/>
        </w:rPr>
        <w:t xml:space="preserve">of </w:t>
      </w:r>
      <w:r w:rsidRPr="008828DE">
        <w:rPr>
          <w:u w:val="single"/>
        </w:rPr>
        <w:t xml:space="preserve">vaccinated women who were susceptible for rubella </w:t>
      </w:r>
    </w:p>
    <w:p w14:paraId="21C82A9C" w14:textId="04D1B6B2" w:rsidR="005D10ED" w:rsidRPr="00D061CA" w:rsidRDefault="00DD546C" w:rsidP="007B4D3B">
      <w:pPr>
        <w:spacing w:line="360" w:lineRule="auto"/>
        <w:jc w:val="both"/>
      </w:pPr>
      <w:r>
        <w:t>M</w:t>
      </w:r>
      <w:r w:rsidR="005D10ED">
        <w:t xml:space="preserve">ore information on risk of CRS as well as CRI was available from </w:t>
      </w:r>
      <w:r w:rsidR="00C11CE4">
        <w:t xml:space="preserve">the </w:t>
      </w:r>
      <w:r>
        <w:t>1</w:t>
      </w:r>
      <w:r w:rsidR="00F42AA0">
        <w:t>7</w:t>
      </w:r>
      <w:r>
        <w:t xml:space="preserve"> </w:t>
      </w:r>
      <w:r w:rsidR="005D10ED">
        <w:t xml:space="preserve">vaccinated pregnancy cohorts </w:t>
      </w:r>
      <w:r w:rsidR="00A72AF1">
        <w:t>found. P</w:t>
      </w:r>
      <w:r w:rsidR="005F16EB">
        <w:t xml:space="preserve">regnant women </w:t>
      </w:r>
      <w:r w:rsidR="005D10ED">
        <w:t xml:space="preserve">susceptible to rubella </w:t>
      </w:r>
      <w:r w:rsidR="00E776B4">
        <w:t xml:space="preserve">at the time of </w:t>
      </w:r>
      <w:r w:rsidR="00DF4C65">
        <w:t>vaccination</w:t>
      </w:r>
      <w:r w:rsidR="00C11CE4">
        <w:t xml:space="preserve"> were identified</w:t>
      </w:r>
      <w:r w:rsidR="00AF3882">
        <w:t>,</w:t>
      </w:r>
      <w:r w:rsidR="0087063E">
        <w:t xml:space="preserve"> based </w:t>
      </w:r>
      <w:r w:rsidR="00F466F4">
        <w:t xml:space="preserve">either </w:t>
      </w:r>
      <w:r w:rsidR="0087063E">
        <w:t xml:space="preserve">on </w:t>
      </w:r>
      <w:r w:rsidR="00E776B4">
        <w:t xml:space="preserve">negative </w:t>
      </w:r>
      <w:r w:rsidR="00F466F4">
        <w:t>tests</w:t>
      </w:r>
      <w:r w:rsidR="0087063E">
        <w:t xml:space="preserve"> for </w:t>
      </w:r>
      <w:r w:rsidR="00E776B4">
        <w:t xml:space="preserve">both </w:t>
      </w:r>
      <w:r w:rsidR="0087063E">
        <w:t>rubella (Ig) M and IgG antibodies</w:t>
      </w:r>
      <w:r w:rsidR="00E776B4">
        <w:t xml:space="preserve"> or positive test</w:t>
      </w:r>
      <w:r w:rsidR="00F466F4">
        <w:t>s</w:t>
      </w:r>
      <w:r w:rsidR="00E776B4">
        <w:t xml:space="preserve"> </w:t>
      </w:r>
      <w:r w:rsidR="00E91901">
        <w:t xml:space="preserve">after birth </w:t>
      </w:r>
      <w:r w:rsidR="00A450F5">
        <w:t xml:space="preserve">for IgM, </w:t>
      </w:r>
      <w:r w:rsidR="00F466F4">
        <w:t xml:space="preserve">which signalled a </w:t>
      </w:r>
      <w:r w:rsidR="00E776B4">
        <w:t>new infection</w:t>
      </w:r>
      <w:r w:rsidR="000A77D8">
        <w:t xml:space="preserve"> (Table 3</w:t>
      </w:r>
      <w:r w:rsidR="00A450F5">
        <w:t>)</w:t>
      </w:r>
      <w:r w:rsidR="0087063E">
        <w:t xml:space="preserve">. </w:t>
      </w:r>
      <w:r w:rsidR="00AF3882">
        <w:t>N</w:t>
      </w:r>
      <w:r w:rsidR="00E4645E">
        <w:t>o case of CRS due to the vaccine virus was noted</w:t>
      </w:r>
      <w:r w:rsidR="0073784D">
        <w:t xml:space="preserve"> in any of the studies</w:t>
      </w:r>
      <w:r w:rsidR="00AF3882">
        <w:t>, however all the studies had varying rates of follow up and losses to follow up with the attendant potential for underestimating risk of the outcome (</w:t>
      </w:r>
      <w:r w:rsidR="008352DE">
        <w:t>appendix table 5</w:t>
      </w:r>
      <w:r w:rsidR="00AF3882">
        <w:t>)</w:t>
      </w:r>
      <w:r w:rsidR="005F16EB">
        <w:t>.</w:t>
      </w:r>
      <w:r w:rsidR="00E4645E">
        <w:t xml:space="preserve"> </w:t>
      </w:r>
      <w:r w:rsidR="00C11CE4">
        <w:t xml:space="preserve">Most of the data are </w:t>
      </w:r>
      <w:r w:rsidR="000167BD">
        <w:t xml:space="preserve">from a multicentre study </w:t>
      </w:r>
      <w:r w:rsidR="00C11CE4">
        <w:t>summarized by Castillo-Solorzano</w:t>
      </w:r>
      <w:r w:rsidR="00BF65BC">
        <w:fldChar w:fldCharType="begin">
          <w:fldData xml:space="preserve">PEVuZE5vdGU+PENpdGU+PEF1dGhvcj5DYXN0aWxsby1Tb2xvcnphbm88L0F1dGhvcj48WWVhcj4y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</w:fldData>
        </w:fldChar>
      </w:r>
      <w:r w:rsidR="002F59AF">
        <w:instrText xml:space="preserve"> ADDIN EN.CITE </w:instrText>
      </w:r>
      <w:r w:rsidR="002F59AF">
        <w:fldChar w:fldCharType="begin">
          <w:fldData xml:space="preserve">PEVuZE5vdGU+PENpdGU+PEF1dGhvcj5DYXN0aWxsby1Tb2xvcnphbm88L0F1dGhvcj48WWVhcj4y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</w:fldData>
        </w:fldChar>
      </w:r>
      <w:r w:rsidR="002F59AF">
        <w:instrText xml:space="preserve"> ADDIN EN.CITE.DATA </w:instrText>
      </w:r>
      <w:r w:rsidR="002F59AF">
        <w:fldChar w:fldCharType="end"/>
      </w:r>
      <w:r w:rsidR="00BF65BC">
        <w:fldChar w:fldCharType="separate"/>
      </w:r>
      <w:r w:rsidR="002F59AF">
        <w:rPr>
          <w:noProof/>
        </w:rPr>
        <w:t>[</w:t>
      </w:r>
      <w:hyperlink w:anchor="_ENREF_23" w:tooltip="Castillo-Solorzano, 2011 #154" w:history="1">
        <w:r w:rsidR="00152ACF">
          <w:rPr>
            <w:noProof/>
          </w:rPr>
          <w:t>23</w:t>
        </w:r>
      </w:hyperlink>
      <w:r w:rsidR="002F59AF">
        <w:rPr>
          <w:noProof/>
        </w:rPr>
        <w:t>]</w:t>
      </w:r>
      <w:r w:rsidR="00BF65BC">
        <w:fldChar w:fldCharType="end"/>
      </w:r>
      <w:r w:rsidR="000167BD">
        <w:t>. It included Brazil where over 80% of the total number of susceptible pregnant women come from (</w:t>
      </w:r>
      <w:r w:rsidR="00BD4585">
        <w:t xml:space="preserve">see </w:t>
      </w:r>
      <w:r w:rsidR="000167BD">
        <w:t>table 3)</w:t>
      </w:r>
      <w:r w:rsidR="00C11CE4">
        <w:t xml:space="preserve">.  </w:t>
      </w:r>
      <w:r w:rsidR="00E4645E">
        <w:t>O</w:t>
      </w:r>
      <w:r>
        <w:t xml:space="preserve">ne </w:t>
      </w:r>
      <w:r w:rsidR="005D10ED">
        <w:t xml:space="preserve">infant was diagnosed with CRS due to wild type rubella </w:t>
      </w:r>
      <w:r>
        <w:t xml:space="preserve">virus </w:t>
      </w:r>
      <w:r w:rsidR="005D10ED">
        <w:t xml:space="preserve">based on </w:t>
      </w:r>
      <w:r w:rsidR="006C2829">
        <w:t>PCR tests</w:t>
      </w:r>
      <w:r w:rsidR="00BF65BC">
        <w:fldChar w:fldCharType="begin">
          <w:fldData xml:space="preserve">PEVuZE5vdGU+PENpdGU+PEF1dGhvcj5kYSBTaWx2YSBlIFNhPC9BdXRob3I+PFllYXI+MjAxMTwv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</w:fldData>
        </w:fldChar>
      </w:r>
      <w:r w:rsidR="002F59AF">
        <w:instrText xml:space="preserve"> ADDIN EN.CITE </w:instrText>
      </w:r>
      <w:r w:rsidR="002F59AF">
        <w:fldChar w:fldCharType="begin">
          <w:fldData xml:space="preserve">PEVuZE5vdGU+PENpdGU+PEF1dGhvcj5kYSBTaWx2YSBlIFNhPC9BdXRob3I+PFllYXI+MjAxMTwv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</w:fldData>
        </w:fldChar>
      </w:r>
      <w:r w:rsidR="002F59AF">
        <w:instrText xml:space="preserve"> ADDIN EN.CITE.DATA </w:instrText>
      </w:r>
      <w:r w:rsidR="002F59AF">
        <w:fldChar w:fldCharType="end"/>
      </w:r>
      <w:r w:rsidR="00BF65BC">
        <w:fldChar w:fldCharType="separate"/>
      </w:r>
      <w:r w:rsidR="002F59AF">
        <w:rPr>
          <w:noProof/>
        </w:rPr>
        <w:t>[</w:t>
      </w:r>
      <w:hyperlink w:anchor="_ENREF_24" w:tooltip="da Silva e Sa, 2011 #201" w:history="1">
        <w:r w:rsidR="00152ACF">
          <w:rPr>
            <w:noProof/>
          </w:rPr>
          <w:t>24</w:t>
        </w:r>
      </w:hyperlink>
      <w:r w:rsidR="002F59AF">
        <w:rPr>
          <w:noProof/>
        </w:rPr>
        <w:t>]</w:t>
      </w:r>
      <w:r w:rsidR="00BF65BC">
        <w:fldChar w:fldCharType="end"/>
      </w:r>
      <w:r w:rsidR="006C2829">
        <w:t>.</w:t>
      </w:r>
      <w:r w:rsidR="005D10ED" w:rsidRPr="00D061CA">
        <w:t xml:space="preserve"> </w:t>
      </w:r>
      <w:r w:rsidR="002236B8">
        <w:t>T</w:t>
      </w:r>
      <w:r w:rsidR="005D10ED">
        <w:t xml:space="preserve">he </w:t>
      </w:r>
      <w:r w:rsidR="00156260">
        <w:t xml:space="preserve">combined </w:t>
      </w:r>
      <w:r w:rsidR="005D10ED">
        <w:t xml:space="preserve">risk </w:t>
      </w:r>
      <w:r w:rsidR="0073784D">
        <w:t xml:space="preserve">of CRS </w:t>
      </w:r>
      <w:r w:rsidR="005D10ED">
        <w:t xml:space="preserve">across all </w:t>
      </w:r>
      <w:r w:rsidR="00813777">
        <w:t xml:space="preserve">these </w:t>
      </w:r>
      <w:r w:rsidR="005D10ED">
        <w:t xml:space="preserve">studies of </w:t>
      </w:r>
      <w:r w:rsidR="00153A85">
        <w:t xml:space="preserve">susceptible vaccinated women, </w:t>
      </w:r>
      <w:r w:rsidR="00817A34">
        <w:t>using</w:t>
      </w:r>
      <w:r w:rsidR="00156260">
        <w:t xml:space="preserve"> </w:t>
      </w:r>
      <w:r w:rsidR="006C2829">
        <w:t>simulat</w:t>
      </w:r>
      <w:r w:rsidR="00817A34">
        <w:t>ion</w:t>
      </w:r>
      <w:r w:rsidR="000313BC">
        <w:t xml:space="preserve"> </w:t>
      </w:r>
      <w:r w:rsidR="000A77D8">
        <w:t xml:space="preserve">as </w:t>
      </w:r>
      <w:r w:rsidR="000313BC">
        <w:t>described above</w:t>
      </w:r>
      <w:r w:rsidR="00B40A84">
        <w:t>,</w:t>
      </w:r>
      <w:r w:rsidR="00333570" w:rsidRPr="00D96B9C">
        <w:t xml:space="preserve"> </w:t>
      </w:r>
      <w:r w:rsidR="00153A85">
        <w:t xml:space="preserve">gave </w:t>
      </w:r>
      <w:r w:rsidR="003B65DD" w:rsidRPr="00D96B9C">
        <w:t>an</w:t>
      </w:r>
      <w:r w:rsidR="008F25C6" w:rsidRPr="00D96B9C">
        <w:t xml:space="preserve"> </w:t>
      </w:r>
      <w:r w:rsidR="00153A85">
        <w:t xml:space="preserve">estimated </w:t>
      </w:r>
      <w:r w:rsidR="008F25C6" w:rsidRPr="00D96B9C">
        <w:t xml:space="preserve">upper bound </w:t>
      </w:r>
      <w:r w:rsidR="00153A85">
        <w:t xml:space="preserve">of the </w:t>
      </w:r>
      <w:r w:rsidR="008F25C6" w:rsidRPr="00D96B9C">
        <w:t xml:space="preserve">95% confidence level </w:t>
      </w:r>
      <w:r w:rsidR="00333570" w:rsidRPr="00D96B9C">
        <w:t>of</w:t>
      </w:r>
      <w:r w:rsidR="008F25C6" w:rsidRPr="00D96B9C">
        <w:t xml:space="preserve"> 1 in </w:t>
      </w:r>
      <w:r w:rsidR="003E268D">
        <w:t>1008</w:t>
      </w:r>
      <w:r w:rsidR="003E268D" w:rsidRPr="00D96B9C">
        <w:t xml:space="preserve"> </w:t>
      </w:r>
      <w:r w:rsidR="001024F8" w:rsidRPr="00D96B9C">
        <w:t>i.e.</w:t>
      </w:r>
      <w:r w:rsidR="009834F7" w:rsidRPr="00D96B9C">
        <w:t xml:space="preserve"> a </w:t>
      </w:r>
      <w:r w:rsidR="005D10ED" w:rsidRPr="00D96B9C">
        <w:t xml:space="preserve">maximum theoretical risk of CRS </w:t>
      </w:r>
      <w:r w:rsidR="001024F8" w:rsidRPr="00D96B9C">
        <w:t>of 0.</w:t>
      </w:r>
      <w:r w:rsidR="002E3D86">
        <w:t>0</w:t>
      </w:r>
      <w:r w:rsidR="001024F8" w:rsidRPr="00D96B9C">
        <w:t>99</w:t>
      </w:r>
      <w:r w:rsidR="002E3D86">
        <w:t>%</w:t>
      </w:r>
      <w:r w:rsidR="000313BC">
        <w:t xml:space="preserve"> </w:t>
      </w:r>
      <w:r w:rsidR="002E3D86">
        <w:t xml:space="preserve"> </w:t>
      </w:r>
      <w:r w:rsidR="005D10ED" w:rsidRPr="00D96B9C">
        <w:t>in susceptible women vaccinated with any rubella vaccine.</w:t>
      </w:r>
      <w:r w:rsidR="008F25C6">
        <w:t xml:space="preserve"> </w:t>
      </w:r>
    </w:p>
    <w:p w14:paraId="171768A8" w14:textId="29A41F45" w:rsidR="005D10ED" w:rsidRDefault="005D10ED" w:rsidP="00B40A84">
      <w:pPr>
        <w:spacing w:before="240" w:line="360" w:lineRule="auto"/>
      </w:pPr>
      <w:r w:rsidRPr="008828DE">
        <w:lastRenderedPageBreak/>
        <w:t xml:space="preserve">The risk of </w:t>
      </w:r>
      <w:r w:rsidR="000313BC">
        <w:t>congenital rubella infection (</w:t>
      </w:r>
      <w:r w:rsidRPr="008828DE">
        <w:t>CRI</w:t>
      </w:r>
      <w:r w:rsidR="000313BC">
        <w:t>)</w:t>
      </w:r>
      <w:r w:rsidRPr="008828DE">
        <w:t xml:space="preserve"> was </w:t>
      </w:r>
      <w:r w:rsidR="00906AE8">
        <w:t xml:space="preserve">also </w:t>
      </w:r>
      <w:r w:rsidRPr="008828DE">
        <w:t xml:space="preserve">examined in </w:t>
      </w:r>
      <w:r w:rsidR="006F171A">
        <w:t xml:space="preserve">subgroups of </w:t>
      </w:r>
      <w:r w:rsidR="00DF4C65" w:rsidRPr="008828DE">
        <w:t xml:space="preserve">some of the </w:t>
      </w:r>
      <w:r w:rsidRPr="008828DE">
        <w:t xml:space="preserve">vaccinated </w:t>
      </w:r>
      <w:r w:rsidR="006F171A">
        <w:t xml:space="preserve">susceptible </w:t>
      </w:r>
      <w:r w:rsidRPr="008828DE">
        <w:t xml:space="preserve">pregnancy cohorts (table </w:t>
      </w:r>
      <w:r w:rsidR="00C4592A">
        <w:t>3</w:t>
      </w:r>
      <w:r w:rsidRPr="008828DE">
        <w:t xml:space="preserve">). </w:t>
      </w:r>
      <w:r w:rsidR="0073784D">
        <w:t xml:space="preserve"> </w:t>
      </w:r>
      <w:r w:rsidRPr="008828DE">
        <w:t xml:space="preserve">The risk of CRI varied </w:t>
      </w:r>
      <w:r w:rsidR="002C5B8C" w:rsidRPr="008828DE">
        <w:t xml:space="preserve">among studies and vaccine strains </w:t>
      </w:r>
      <w:r w:rsidR="00B10E3D" w:rsidRPr="008828DE">
        <w:t>e.g.</w:t>
      </w:r>
      <w:r w:rsidRPr="008828DE">
        <w:t xml:space="preserve"> from 3/61 (4.1%) in susceptible women in the US from 1971-1979 inadvertently vaccinated with the Cendehill rubella vaccine</w:t>
      </w:r>
      <w:r w:rsidR="00BF65BC" w:rsidRPr="008828DE">
        <w:fldChar w:fldCharType="begin"/>
      </w:r>
      <w:r w:rsidR="002F59AF">
        <w:instrText xml:space="preserve"> ADDIN EN.CITE &lt;EndNote&gt;&lt;Cite&gt;&lt;Author&gt;Bart&lt;/Author&gt;&lt;Year&gt;1985&lt;/Year&gt;&lt;RecNum&gt;110&lt;/RecNum&gt;&lt;DisplayText&gt;[25]&lt;/DisplayText&gt;&lt;record&gt;&lt;rec-number&gt;110&lt;/rec-number&gt;&lt;foreign-keys&gt;&lt;key app="EN" db-id="pzrr2wwec92vr1e5s2e5wx2twzax9tzvt5zt" timestamp="1381414332"&gt;110&lt;/key&gt;&lt;/foreign-keys&gt;&lt;ref-type name="Journal Article"&gt;17&lt;/ref-type&gt;&lt;contributors&gt;&lt;authors&gt;&lt;author&gt;Bart  SW, Stetler HC, Preblud SR, Williams NM, Orenstein WA, Bart KJ, Hinman AR, Herrmann KL.&lt;/author&gt;&lt;author&gt;et al.,&lt;/author&gt;&lt;/authors&gt;&lt;/contributors&gt;&lt;titles&gt;&lt;title&gt;Fetal risk associated with rubella vaccine: an update&lt;/title&gt;&lt;secondary-title&gt;Reviews of Infectious Diseases&lt;/secondary-title&gt;&lt;short-title&gt;Fetal risk associated with rubella vaccine: an update&lt;/short-title&gt;&lt;/titles&gt;&lt;periodical&gt;&lt;full-title&gt;Reviews of Infectious Diseases&lt;/full-title&gt;&lt;/periodical&gt;&lt;pages&gt;95-102&lt;/pages&gt;&lt;volume&gt;7&lt;/volume&gt;&lt;number&gt;1&lt;/number&gt;&lt;keywords&gt;&lt;keyword&gt;fetus [adverse drug events]&lt;/keyword&gt;&lt;keyword&gt;pregnancy [adverse drug events]&lt;/keyword&gt;&lt;keyword&gt;vaccine,rubella [adverse drug events]&lt;/keyword&gt;&lt;/keywords&gt;&lt;dates&gt;&lt;year&gt;1985&lt;/year&gt;&lt;pub-dates&gt;&lt;date&gt;01/01/&lt;/date&gt;&lt;/pub-dates&gt;&lt;/dates&gt;&lt;isbn&gt;01620886&lt;/isbn&gt;&lt;urls&gt;&lt;related-urls&gt;&lt;url&gt;http://search.ebscohost.com/login.aspx?direct=true&amp;amp;AuthType=cookie,ip,shib&amp;amp;db=awn&amp;amp;AN=MICD-014197&amp;amp;site=ehost-live&lt;/url&gt;&lt;/related-urls&gt;&lt;/urls&gt;&lt;remote-database-name&gt;awn&lt;/remote-database-name&gt;&lt;remote-database-provider&gt;EBSCOhost&lt;/remote-database-provider&gt;&lt;/record&gt;&lt;/Cite&gt;&lt;/EndNote&gt;</w:instrText>
      </w:r>
      <w:r w:rsidR="00BF65BC" w:rsidRPr="008828DE">
        <w:fldChar w:fldCharType="separate"/>
      </w:r>
      <w:r w:rsidR="002F59AF">
        <w:rPr>
          <w:noProof/>
        </w:rPr>
        <w:t>[</w:t>
      </w:r>
      <w:hyperlink w:anchor="_ENREF_25" w:tooltip="Bart  SW, 1985 #110" w:history="1">
        <w:r w:rsidR="00152ACF">
          <w:rPr>
            <w:noProof/>
          </w:rPr>
          <w:t>25</w:t>
        </w:r>
      </w:hyperlink>
      <w:r w:rsidR="002F59AF">
        <w:rPr>
          <w:noProof/>
        </w:rPr>
        <w:t>]</w:t>
      </w:r>
      <w:r w:rsidR="00BF65BC" w:rsidRPr="008828DE">
        <w:fldChar w:fldCharType="end"/>
      </w:r>
      <w:r w:rsidR="00906AE8">
        <w:t>,</w:t>
      </w:r>
      <w:r w:rsidRPr="008828DE">
        <w:t xml:space="preserve"> </w:t>
      </w:r>
      <w:r w:rsidR="00331E9D" w:rsidRPr="008828DE">
        <w:t xml:space="preserve">3.54 % in the </w:t>
      </w:r>
      <w:r w:rsidR="002236B8">
        <w:t xml:space="preserve">individual </w:t>
      </w:r>
      <w:r w:rsidR="00331E9D" w:rsidRPr="008828DE">
        <w:t>pool</w:t>
      </w:r>
      <w:r w:rsidR="002236B8">
        <w:t>ing</w:t>
      </w:r>
      <w:r w:rsidR="00331E9D" w:rsidRPr="008828DE">
        <w:t xml:space="preserve"> analysis </w:t>
      </w:r>
      <w:r w:rsidR="002236B8">
        <w:t xml:space="preserve">of </w:t>
      </w:r>
      <w:r w:rsidR="00331E9D" w:rsidRPr="008828DE">
        <w:t xml:space="preserve">the cohort studies from Latin America and 1.95 % in the ACIP analysis </w:t>
      </w:r>
      <w:r w:rsidR="002C5B8C" w:rsidRPr="008828DE">
        <w:t xml:space="preserve">in studies with </w:t>
      </w:r>
      <w:r w:rsidR="00156260">
        <w:t xml:space="preserve">the </w:t>
      </w:r>
      <w:r w:rsidR="002C5B8C" w:rsidRPr="008828DE">
        <w:t xml:space="preserve">RA 27/3 strain </w:t>
      </w:r>
      <w:r w:rsidRPr="008828DE">
        <w:t xml:space="preserve">(table </w:t>
      </w:r>
      <w:r w:rsidR="008B2C14">
        <w:t>4</w:t>
      </w:r>
      <w:r w:rsidRPr="008828DE">
        <w:t>).</w:t>
      </w:r>
      <w:r>
        <w:t xml:space="preserve"> </w:t>
      </w:r>
      <w:r w:rsidR="0093408A">
        <w:t xml:space="preserve"> The studies by Lina</w:t>
      </w:r>
      <w:r w:rsidR="00BF65BC">
        <w:fldChar w:fldCharType="begin"/>
      </w:r>
      <w:r w:rsidR="002F59AF">
        <w:instrText xml:space="preserve"> ADDIN EN.CITE &lt;EndNote&gt;&lt;Cite&gt;&lt;Author&gt;Lina&lt;/Author&gt;&lt;Year&gt;2008&lt;/Year&gt;&lt;RecNum&gt;1195&lt;/RecNum&gt;&lt;DisplayText&gt;[26]&lt;/DisplayText&gt;&lt;record&gt;&lt;rec-number&gt;1195&lt;/rec-number&gt;&lt;foreign-keys&gt;&lt;key app="EN" db-id="pzrr2wwec92vr1e5s2e5wx2twzax9tzvt5zt" timestamp="1538131485"&gt;1195&lt;/key&gt;&lt;/foreign-keys&gt;&lt;ref-type name="Journal Article"&gt;17&lt;/ref-type&gt;&lt;contributors&gt;&lt;authors&gt;&lt;author&gt;Lina, Morón Duarte&lt;/author&gt;&lt;author&gt;María Teresa, Espitia&lt;/author&gt;&lt;/authors&gt;&lt;/contributors&gt;&lt;titles&gt;&lt;title&gt;Seguimiento al estado serológico de mujeres embarazadas que recibieron inadvertidamente la vacuna antirrubeólica, Bogotá, Colombia, 2005-2006&lt;/title&gt;&lt;secondary-title&gt;Investig. Andina&lt;/secondary-title&gt;&lt;/titles&gt;&lt;periodical&gt;&lt;full-title&gt;Investig. Andina&lt;/full-title&gt;&lt;/periodical&gt;&lt;pages&gt;77-84&lt;/pages&gt;&lt;volume&gt;10&lt;/volume&gt;&lt;number&gt;17&lt;/number&gt;&lt;keywords&gt;&lt;keyword&gt;Epidemiological Monitoring/standards&lt;/keyword&gt;&lt;keyword&gt;Rubella virus/growth &amp;amp; development&lt;/keyword&gt;&lt;keyword&gt;Vaccination/nursing&lt;/keyword&gt;&lt;keyword&gt;Pregnancy&lt;/keyword&gt;&lt;/keywords&gt;&lt;dates&gt;&lt;year&gt;2008&lt;/year&gt;&lt;pub-dates&gt;&lt;date&gt;09&lt;/date&gt;&lt;/pub-dates&gt;&lt;/dates&gt;&lt;isbn&gt;0124-8146&lt;/isbn&gt;&lt;urls&gt;&lt;related-urls&gt;&lt;url&gt;es&lt;/url&gt;&lt;/related-urls&gt;&lt;/urls&gt;&lt;/record&gt;&lt;/Cite&gt;&lt;/EndNote&gt;</w:instrText>
      </w:r>
      <w:r w:rsidR="00BF65BC">
        <w:fldChar w:fldCharType="separate"/>
      </w:r>
      <w:r w:rsidR="002F59AF">
        <w:rPr>
          <w:noProof/>
        </w:rPr>
        <w:t>[</w:t>
      </w:r>
      <w:hyperlink w:anchor="_ENREF_26" w:tooltip="Lina, 2008 #1195" w:history="1">
        <w:r w:rsidR="00152ACF">
          <w:rPr>
            <w:noProof/>
          </w:rPr>
          <w:t>26</w:t>
        </w:r>
      </w:hyperlink>
      <w:r w:rsidR="002F59AF">
        <w:rPr>
          <w:noProof/>
        </w:rPr>
        <w:t>]</w:t>
      </w:r>
      <w:r w:rsidR="00BF65BC">
        <w:fldChar w:fldCharType="end"/>
      </w:r>
      <w:r w:rsidR="0093408A">
        <w:t xml:space="preserve"> and Reyna</w:t>
      </w:r>
      <w:r w:rsidR="00BF65BC">
        <w:fldChar w:fldCharType="begin"/>
      </w:r>
      <w:r w:rsidR="002F59AF">
        <w:instrText xml:space="preserve"> ADDIN EN.CITE &lt;EndNote&gt;&lt;Cite&gt;&lt;Author&gt;Reyna J&lt;/Author&gt;&lt;Year&gt;2011&lt;/Year&gt;&lt;RecNum&gt;1623&lt;/RecNum&gt;&lt;DisplayText&gt;[27]&lt;/DisplayText&gt;&lt;record&gt;&lt;rec-number&gt;1623&lt;/rec-number&gt;&lt;foreign-keys&gt;&lt;key app="EN" db-id="pzrr2wwec92vr1e5s2e5wx2twzax9tzvt5zt" timestamp="1554480875"&gt;1623&lt;/key&gt;&lt;/foreign-keys&gt;&lt;ref-type name="Journal Article"&gt;17&lt;/ref-type&gt;&lt;contributors&gt;&lt;authors&gt;&lt;author&gt;Reyna J, Herbas I, Gomez M, Vidal P, Cruz P, Puente A, Richardson V.&lt;/author&gt;&lt;/authors&gt;&lt;/contributors&gt;&lt;titles&gt;&lt;title&gt;Perinatal outcome of inadvertent immunization with the measles-rubella vaccine in pregnant Mexican women during the campaign for the eradication of congenital rubella in 2008&lt;/title&gt;&lt;secondary-title&gt;World Journal of Vaccines&lt;/secondary-title&gt;&lt;/titles&gt;&lt;periodical&gt;&lt;full-title&gt;World Journal of Vaccines&lt;/full-title&gt;&lt;/periodical&gt;&lt;pages&gt;1-4&lt;/pages&gt;&lt;volume&gt;1&lt;/volume&gt;&lt;dates&gt;&lt;year&gt;2011&lt;/year&gt;&lt;/dates&gt;&lt;urls&gt;&lt;/urls&gt;&lt;/record&gt;&lt;/Cite&gt;&lt;/EndNote&gt;</w:instrText>
      </w:r>
      <w:r w:rsidR="00BF65BC">
        <w:fldChar w:fldCharType="separate"/>
      </w:r>
      <w:r w:rsidR="002F59AF">
        <w:rPr>
          <w:noProof/>
        </w:rPr>
        <w:t>[</w:t>
      </w:r>
      <w:hyperlink w:anchor="_ENREF_27" w:tooltip="Reyna J, 2011 #1623" w:history="1">
        <w:r w:rsidR="00152ACF">
          <w:rPr>
            <w:noProof/>
          </w:rPr>
          <w:t>27</w:t>
        </w:r>
      </w:hyperlink>
      <w:r w:rsidR="002F59AF">
        <w:rPr>
          <w:noProof/>
        </w:rPr>
        <w:t>]</w:t>
      </w:r>
      <w:r w:rsidR="00BF65BC">
        <w:fldChar w:fldCharType="end"/>
      </w:r>
      <w:r w:rsidR="0093408A">
        <w:t xml:space="preserve"> had markedly lower rates than any of the other studies</w:t>
      </w:r>
      <w:r w:rsidR="00DF50A1">
        <w:t xml:space="preserve"> and the reasons for this is not known</w:t>
      </w:r>
      <w:r w:rsidR="0093408A">
        <w:t xml:space="preserve">. This led to a statistically significant heterogeneity. </w:t>
      </w:r>
      <w:r w:rsidR="005F16EB">
        <w:t xml:space="preserve"> </w:t>
      </w:r>
      <w:r w:rsidR="00DF50A1">
        <w:t xml:space="preserve">If these </w:t>
      </w:r>
      <w:r w:rsidR="00B40A84">
        <w:t>two studies we</w:t>
      </w:r>
      <w:r w:rsidR="00DF50A1">
        <w:t xml:space="preserve">re omitted then the heterogeneity </w:t>
      </w:r>
      <w:r w:rsidR="00B40A84">
        <w:t>wa</w:t>
      </w:r>
      <w:r w:rsidR="00DF50A1">
        <w:t>s entirely removed</w:t>
      </w:r>
      <w:r w:rsidR="00B40A84">
        <w:t xml:space="preserve"> (see supplementary Figure 1)</w:t>
      </w:r>
      <w:r w:rsidR="00DF50A1">
        <w:t xml:space="preserve">. The point estimate of CRI </w:t>
      </w:r>
      <w:r w:rsidR="00B40A84">
        <w:t>wa</w:t>
      </w:r>
      <w:r w:rsidR="00DF50A1">
        <w:t xml:space="preserve">s also rather higher and the confidence interval </w:t>
      </w:r>
      <w:r w:rsidR="00B40A84">
        <w:t>wa</w:t>
      </w:r>
      <w:r w:rsidR="00DF50A1">
        <w:t xml:space="preserve">s wider. </w:t>
      </w:r>
      <w:r w:rsidR="00AF01B9">
        <w:t>Using fixed effect</w:t>
      </w:r>
      <w:r w:rsidR="006C2829">
        <w:t>s meta-analysis of proportions</w:t>
      </w:r>
      <w:r w:rsidR="0073784D">
        <w:t>,</w:t>
      </w:r>
      <w:r w:rsidR="006C2829">
        <w:t xml:space="preserve"> </w:t>
      </w:r>
      <w:r w:rsidR="00AF01B9">
        <w:t xml:space="preserve">the combined risk  of </w:t>
      </w:r>
      <w:r w:rsidR="006C2829">
        <w:t xml:space="preserve">CRI, </w:t>
      </w:r>
      <w:r w:rsidR="00173C55">
        <w:t xml:space="preserve">irrespective of the rubella </w:t>
      </w:r>
      <w:r w:rsidR="00906AE8">
        <w:t xml:space="preserve">vaccine </w:t>
      </w:r>
      <w:r w:rsidR="00173C55">
        <w:t>strain administered</w:t>
      </w:r>
      <w:r w:rsidR="00DC1EB4">
        <w:t>,</w:t>
      </w:r>
      <w:r w:rsidR="00173C55">
        <w:t xml:space="preserve"> </w:t>
      </w:r>
      <w:r w:rsidR="00AF01B9">
        <w:t xml:space="preserve">was </w:t>
      </w:r>
      <w:r w:rsidR="003166AC">
        <w:t>1.74</w:t>
      </w:r>
      <w:r w:rsidR="00B10893" w:rsidRPr="00AA4C77">
        <w:t xml:space="preserve">%, (95% CI </w:t>
      </w:r>
      <w:r w:rsidR="00C4592A">
        <w:t xml:space="preserve">1.21 </w:t>
      </w:r>
      <w:r w:rsidR="00B10893" w:rsidRPr="00AA4C77">
        <w:t xml:space="preserve">to </w:t>
      </w:r>
      <w:r w:rsidR="00C4592A">
        <w:t>2.28</w:t>
      </w:r>
      <w:r w:rsidR="00B10893" w:rsidRPr="00AA4C77">
        <w:t>)</w:t>
      </w:r>
      <w:r w:rsidR="00C66AA6">
        <w:t>)</w:t>
      </w:r>
      <w:r w:rsidR="003166AC" w:rsidRPr="003166AC">
        <w:t xml:space="preserve">  </w:t>
      </w:r>
      <w:r w:rsidR="00F27399">
        <w:t>(figure 2</w:t>
      </w:r>
      <w:r w:rsidR="00A72AF1">
        <w:t>a</w:t>
      </w:r>
      <w:r w:rsidR="00F27399">
        <w:t xml:space="preserve">) </w:t>
      </w:r>
      <w:r w:rsidR="00AF01B9">
        <w:t xml:space="preserve">and </w:t>
      </w:r>
      <w:r w:rsidR="00B27672">
        <w:t>was similar</w:t>
      </w:r>
      <w:r w:rsidR="00AF01B9">
        <w:t xml:space="preserve"> when limited to studies on the RA 27/3 vaccine only</w:t>
      </w:r>
      <w:r w:rsidR="000945E9">
        <w:t xml:space="preserve"> (appendix figure 2)</w:t>
      </w:r>
      <w:r w:rsidR="00173C55">
        <w:t>.</w:t>
      </w:r>
      <w:r w:rsidR="0073784D">
        <w:t xml:space="preserve"> </w:t>
      </w:r>
      <w:r w:rsidR="009326A1">
        <w:t>Using a random effects model (which has been criticised by some meta-analysts</w:t>
      </w:r>
      <w:r w:rsidR="00BF65BC">
        <w:fldChar w:fldCharType="begin"/>
      </w:r>
      <w:r w:rsidR="002F59AF">
        <w:instrText xml:space="preserve"> ADDIN EN.CITE &lt;EndNote&gt;&lt;Cite&gt;&lt;Author&gt;Thompson&lt;/Author&gt;&lt;Year&gt;1991&lt;/Year&gt;&lt;RecNum&gt;1622&lt;/RecNum&gt;&lt;DisplayText&gt;[28]&lt;/DisplayText&gt;&lt;record&gt;&lt;rec-number&gt;1622&lt;/rec-number&gt;&lt;foreign-keys&gt;&lt;key app="EN" db-id="pzrr2wwec92vr1e5s2e5wx2twzax9tzvt5zt" timestamp="1554398200"&gt;1622&lt;/key&gt;&lt;/foreign-keys&gt;&lt;ref-type name="Journal Article"&gt;17&lt;/ref-type&gt;&lt;contributors&gt;&lt;authors&gt;&lt;author&gt;Thompson, S. G.&lt;/author&gt;&lt;author&gt;Pocock, S. J.&lt;/author&gt;&lt;/authors&gt;&lt;/contributors&gt;&lt;auth-address&gt;Medical Statistics Unit, London School of Hygiene and Tropical Medicine, UK.&lt;/auth-address&gt;&lt;titles&gt;&lt;title&gt;Can meta-analyses be trusted?&lt;/title&gt;&lt;secondary-title&gt;Lancet&lt;/secondary-title&gt;&lt;/titles&gt;&lt;periodical&gt;&lt;full-title&gt;Lancet&lt;/full-title&gt;&lt;/periodical&gt;&lt;pages&gt;1127-30&lt;/pages&gt;&lt;volume&gt;338&lt;/volume&gt;&lt;number&gt;8775&lt;/number&gt;&lt;edition&gt;1991/11/02&lt;/edition&gt;&lt;keywords&gt;&lt;keyword&gt;Bias&lt;/keyword&gt;&lt;keyword&gt;*Data Interpretation, Statistical&lt;/keyword&gt;&lt;keyword&gt;Evaluation Studies as Topic&lt;/keyword&gt;&lt;keyword&gt;Female&lt;/keyword&gt;&lt;keyword&gt;Humans&lt;/keyword&gt;&lt;keyword&gt;*Meta-Analysis as Topic&lt;/keyword&gt;&lt;keyword&gt;Pre-Eclampsia/prevention &amp;amp; control&lt;/keyword&gt;&lt;keyword&gt;Pregnancy&lt;/keyword&gt;&lt;keyword&gt;Research Design&lt;/keyword&gt;&lt;keyword&gt;Statistics as Topic&lt;/keyword&gt;&lt;/keywords&gt;&lt;dates&gt;&lt;year&gt;1991&lt;/year&gt;&lt;pub-dates&gt;&lt;date&gt;Nov 2&lt;/date&gt;&lt;/pub-dates&gt;&lt;/dates&gt;&lt;isbn&gt;0140-6736 (Print)&amp;#xD;0140-6736 (Linking)&lt;/isbn&gt;&lt;accession-num&gt;1682553&lt;/accession-num&gt;&lt;urls&gt;&lt;related-urls&gt;&lt;url&gt;https://www.ncbi.nlm.nih.gov/pubmed/1682553&lt;/url&gt;&lt;/related-urls&gt;&lt;/urls&gt;&lt;/record&gt;&lt;/Cite&gt;&lt;/EndNote&gt;</w:instrText>
      </w:r>
      <w:r w:rsidR="00BF65BC">
        <w:fldChar w:fldCharType="separate"/>
      </w:r>
      <w:r w:rsidR="002F59AF">
        <w:rPr>
          <w:noProof/>
        </w:rPr>
        <w:t>[</w:t>
      </w:r>
      <w:hyperlink w:anchor="_ENREF_28" w:tooltip="Thompson, 1991 #1622" w:history="1">
        <w:r w:rsidR="00152ACF">
          <w:rPr>
            <w:noProof/>
          </w:rPr>
          <w:t>28</w:t>
        </w:r>
      </w:hyperlink>
      <w:r w:rsidR="002F59AF">
        <w:rPr>
          <w:noProof/>
        </w:rPr>
        <w:t>]</w:t>
      </w:r>
      <w:r w:rsidR="00BF65BC">
        <w:fldChar w:fldCharType="end"/>
      </w:r>
      <w:r w:rsidR="00B40A84">
        <w:t>)</w:t>
      </w:r>
      <w:r w:rsidR="009326A1">
        <w:t xml:space="preserve"> gives more weight to small studies and leads to a slightly higher estimate and upper confidence limit</w:t>
      </w:r>
      <w:r w:rsidR="00B40A84">
        <w:t xml:space="preserve">, </w:t>
      </w:r>
      <w:r w:rsidR="00C66AA6">
        <w:t>2.11% (95%CI   0.37 to 3.85)</w:t>
      </w:r>
      <w:r w:rsidR="00A72AF1">
        <w:t xml:space="preserve"> (figure 2b)</w:t>
      </w:r>
      <w:r w:rsidR="009326A1">
        <w:t>.</w:t>
      </w:r>
      <w:r w:rsidR="00B40A84">
        <w:t xml:space="preserve"> </w:t>
      </w:r>
      <w:r w:rsidR="00B77D65">
        <w:t>T</w:t>
      </w:r>
      <w:r w:rsidR="00ED0CF9">
        <w:t>he</w:t>
      </w:r>
      <w:r w:rsidR="00B77D65">
        <w:t>re was a</w:t>
      </w:r>
      <w:r w:rsidR="00ED0CF9">
        <w:t xml:space="preserve"> lack of comparable unvaccinated rubella susceptible women to </w:t>
      </w:r>
      <w:r w:rsidR="00B77D65">
        <w:t xml:space="preserve">compare </w:t>
      </w:r>
      <w:r w:rsidR="00ED0CF9">
        <w:t xml:space="preserve">risk </w:t>
      </w:r>
      <w:r w:rsidR="00B77D65">
        <w:t xml:space="preserve">from </w:t>
      </w:r>
      <w:r w:rsidR="00ED0CF9">
        <w:t xml:space="preserve">vaccination </w:t>
      </w:r>
      <w:r w:rsidR="00B77D65">
        <w:t xml:space="preserve">compared to </w:t>
      </w:r>
      <w:r w:rsidR="000313BC">
        <w:t xml:space="preserve">risk from </w:t>
      </w:r>
      <w:r w:rsidR="00ED0CF9">
        <w:t>natural infection</w:t>
      </w:r>
      <w:r w:rsidR="00B77D65">
        <w:t xml:space="preserve">. </w:t>
      </w:r>
      <w:r w:rsidR="000313BC">
        <w:t xml:space="preserve">As </w:t>
      </w:r>
      <w:r w:rsidR="00F27399">
        <w:t>virological tests to exclude vaccine virus transmission to the infant</w:t>
      </w:r>
      <w:r w:rsidR="000313BC">
        <w:t xml:space="preserve"> were absent</w:t>
      </w:r>
      <w:r w:rsidR="00F27399">
        <w:t>, t</w:t>
      </w:r>
      <w:r w:rsidR="00B77D65">
        <w:t xml:space="preserve">he </w:t>
      </w:r>
      <w:r w:rsidR="000313BC">
        <w:t xml:space="preserve">conservative </w:t>
      </w:r>
      <w:r w:rsidR="00B77D65">
        <w:t xml:space="preserve">assumption was that exposure to </w:t>
      </w:r>
      <w:r w:rsidR="00513DB1">
        <w:t xml:space="preserve">vaccine virus </w:t>
      </w:r>
      <w:r w:rsidR="00B77D65">
        <w:t xml:space="preserve">strain from maternal vaccination was likely to be associated with </w:t>
      </w:r>
      <w:r w:rsidR="00513DB1">
        <w:t>neonatal infection</w:t>
      </w:r>
      <w:r w:rsidR="00F05D93">
        <w:t xml:space="preserve"> </w:t>
      </w:r>
      <w:r w:rsidR="00134846">
        <w:t xml:space="preserve">if </w:t>
      </w:r>
      <w:r w:rsidR="000313BC">
        <w:t xml:space="preserve">any </w:t>
      </w:r>
      <w:r w:rsidR="00F05D93">
        <w:t>anti-rubella IgM</w:t>
      </w:r>
      <w:r w:rsidR="00134846">
        <w:t xml:space="preserve"> was detected</w:t>
      </w:r>
      <w:r w:rsidR="00BF47D7">
        <w:t xml:space="preserve">. </w:t>
      </w:r>
    </w:p>
    <w:p w14:paraId="7816C188" w14:textId="4BCB9E67" w:rsidR="00DC1EB4" w:rsidRDefault="00DC1EB4" w:rsidP="007B4D3B">
      <w:pPr>
        <w:spacing w:line="360" w:lineRule="auto"/>
      </w:pPr>
      <w:r>
        <w:t xml:space="preserve">These studies focussed on </w:t>
      </w:r>
      <w:r w:rsidR="000313BC">
        <w:t xml:space="preserve">risk of </w:t>
      </w:r>
      <w:r>
        <w:t xml:space="preserve">CRS and CRI. </w:t>
      </w:r>
      <w:r w:rsidR="00B77D65">
        <w:t>The comparison of risk of o</w:t>
      </w:r>
      <w:r>
        <w:t xml:space="preserve">ther adverse pregnancy outcomes </w:t>
      </w:r>
      <w:r w:rsidR="00B77D65">
        <w:t xml:space="preserve">was not possible given </w:t>
      </w:r>
      <w:r w:rsidR="002A118E">
        <w:t>the lack of an</w:t>
      </w:r>
      <w:r>
        <w:t xml:space="preserve"> unvaccinated control group.  </w:t>
      </w:r>
    </w:p>
    <w:p w14:paraId="1C0B69B5" w14:textId="77777777" w:rsidR="00093318" w:rsidRDefault="00093318" w:rsidP="007B4D3B">
      <w:pPr>
        <w:spacing w:line="360" w:lineRule="auto"/>
      </w:pPr>
    </w:p>
    <w:p w14:paraId="7CE2FC6C" w14:textId="77777777" w:rsidR="00D93D91" w:rsidRDefault="00F34EB3" w:rsidP="007B4D3B">
      <w:pPr>
        <w:autoSpaceDE w:val="0"/>
        <w:autoSpaceDN w:val="0"/>
        <w:adjustRightInd w:val="0"/>
        <w:spacing w:line="360" w:lineRule="auto"/>
        <w:rPr>
          <w:u w:val="single"/>
        </w:rPr>
      </w:pPr>
      <w:r w:rsidRPr="00D93D91">
        <w:rPr>
          <w:u w:val="single"/>
        </w:rPr>
        <w:t>Va</w:t>
      </w:r>
      <w:r w:rsidR="002236B8">
        <w:rPr>
          <w:u w:val="single"/>
        </w:rPr>
        <w:t>ccinated cohorts with</w:t>
      </w:r>
      <w:r w:rsidR="001870A6">
        <w:rPr>
          <w:u w:val="single"/>
        </w:rPr>
        <w:t xml:space="preserve"> unknown susceptibility </w:t>
      </w:r>
    </w:p>
    <w:p w14:paraId="2AFAB9DD" w14:textId="54287DD2" w:rsidR="00F34EB3" w:rsidRDefault="001B2A7A" w:rsidP="007B4D3B">
      <w:pPr>
        <w:autoSpaceDE w:val="0"/>
        <w:autoSpaceDN w:val="0"/>
        <w:adjustRightInd w:val="0"/>
        <w:spacing w:line="360" w:lineRule="auto"/>
      </w:pPr>
      <w:r>
        <w:t xml:space="preserve">All available </w:t>
      </w:r>
      <w:r w:rsidR="00BF47D7">
        <w:t>v</w:t>
      </w:r>
      <w:r w:rsidR="005D10ED">
        <w:t xml:space="preserve">accinated pregnancy cohort studies </w:t>
      </w:r>
      <w:r w:rsidR="00686B5C">
        <w:t>without</w:t>
      </w:r>
      <w:r w:rsidR="005D10ED">
        <w:t xml:space="preserve"> information on prior immunity are summarised in </w:t>
      </w:r>
      <w:r w:rsidR="008A5128">
        <w:t xml:space="preserve">appendix </w:t>
      </w:r>
      <w:r w:rsidR="005D10ED">
        <w:t xml:space="preserve">table </w:t>
      </w:r>
      <w:r w:rsidR="008A5128">
        <w:t>1</w:t>
      </w:r>
      <w:r w:rsidR="005D10ED">
        <w:t xml:space="preserve">. </w:t>
      </w:r>
      <w:r w:rsidR="00686B5C">
        <w:t xml:space="preserve"> </w:t>
      </w:r>
      <w:r w:rsidR="00ED0CF9">
        <w:t>These studies</w:t>
      </w:r>
      <w:r w:rsidR="004101EF">
        <w:t xml:space="preserve"> have to be </w:t>
      </w:r>
      <w:r w:rsidR="00CF4D8C">
        <w:t>interpreted</w:t>
      </w:r>
      <w:r w:rsidR="004101EF">
        <w:t xml:space="preserve"> with caution due to small sample sizes and multiple sources of bias (particularly information and misclassification bias)</w:t>
      </w:r>
      <w:r w:rsidR="004300D3">
        <w:t xml:space="preserve"> and </w:t>
      </w:r>
      <w:r w:rsidR="00F27399">
        <w:t xml:space="preserve">the absence of </w:t>
      </w:r>
      <w:r w:rsidR="004300D3">
        <w:t>unvaccinated comparison groups</w:t>
      </w:r>
      <w:r w:rsidR="004101EF">
        <w:t>.</w:t>
      </w:r>
      <w:r w:rsidR="00ED0CF9">
        <w:t xml:space="preserve">  </w:t>
      </w:r>
      <w:r w:rsidR="008A640D" w:rsidRPr="002832B8">
        <w:t>Larson 1971</w:t>
      </w:r>
      <w:r w:rsidR="00BF65BC">
        <w:fldChar w:fldCharType="begin"/>
      </w:r>
      <w:r w:rsidR="002F59AF">
        <w:instrText xml:space="preserve"> ADDIN EN.CITE &lt;EndNote&gt;&lt;Cite&gt;&lt;Author&gt;Larson&lt;/Author&gt;&lt;Year&gt;1971&lt;/Year&gt;&lt;RecNum&gt;1136&lt;/RecNum&gt;&lt;DisplayText&gt;[29]&lt;/DisplayText&gt;&lt;record&gt;&lt;rec-number&gt;1136&lt;/rec-number&gt;&lt;foreign-keys&gt;&lt;key app="EN" db-id="pzrr2wwec92vr1e5s2e5wx2twzax9tzvt5zt" timestamp="1385552547"&gt;1136&lt;/key&gt;&lt;/foreign-keys&gt;&lt;ref-type name="Journal Article"&gt;17&lt;/ref-type&gt;&lt;contributors&gt;&lt;authors&gt;&lt;author&gt;Larson, H. E.&lt;/author&gt;&lt;author&gt;Parkman, P. D.&lt;/author&gt;&lt;author&gt;Davis, W. J.&lt;/author&gt;&lt;author&gt;Hopps, H. E.&lt;/author&gt;&lt;author&gt;Meyer, H. M., Jr.&lt;/author&gt;&lt;/authors&gt;&lt;/contributors&gt;&lt;titles&gt;&lt;title&gt;Inadvertent rubella virus vaccination during pregnancy&lt;/title&gt;&lt;secondary-title&gt;New England Journal of Medicine&lt;/secondary-title&gt;&lt;short-title&gt;Inadvertent rubella virus vaccination during pregnancy&lt;/short-title&gt;&lt;/titles&gt;&lt;periodical&gt;&lt;full-title&gt;New England Journal of Medicine&lt;/full-title&gt;&lt;/periodical&gt;&lt;pages&gt;870-3&lt;/pages&gt;&lt;volume&gt;284&lt;/volume&gt;&lt;number&gt;15&lt;/number&gt;&lt;dates&gt;&lt;year&gt;1971&lt;/year&gt;&lt;/dates&gt;&lt;accession-num&gt;5549828&lt;/accession-num&gt;&lt;urls&gt;&lt;related-urls&gt;&lt;url&gt;http://ovidsp.ovid.com/ovidweb.cgi?T=JS&amp;amp;CSC=Y&amp;amp;NEWS=N&amp;amp;PAGE=fulltext&amp;amp;D=med1&amp;amp;AN=5549828http://lshtmsfx.hosted.exlibrisgroup.com/lshtm?sid=OVID:medline&amp;amp;id=pmid:5549828&amp;amp;id=doi:&amp;amp;issn=0028-4793&amp;amp;isbn=&amp;amp;volume=284&amp;amp;issue=15&amp;amp;spage=870&amp;amp;pages=870-3&amp;amp;date=1971&amp;amp;title=New+England+Journal+of+Medicine&amp;amp;atitle=Inadvertent+rubella+virus+vaccination+during+pregnancy.&amp;amp;aulast=Larson&amp;amp;pid=%3Cauthor%3ELarson+HE%3BParkman+PD%3BDavis+WJ%3BHopps+HE%3BMeyer+HM+Jr%3C%2Fauthor%3E%3CAN%3E5549828%3C%2FAN%3E%3CDT%3EJournal+Article%3C%2FDT%3E&lt;/url&gt;&lt;/related-urls&gt;&lt;/urls&gt;&lt;remote-database-name&gt;Medline&lt;/remote-database-name&gt;&lt;remote-database-provider&gt;Ovid Technologies&lt;/remote-database-provider&gt;&lt;/record&gt;&lt;/Cite&gt;&lt;/EndNote&gt;</w:instrText>
      </w:r>
      <w:r w:rsidR="00BF65BC">
        <w:fldChar w:fldCharType="separate"/>
      </w:r>
      <w:r w:rsidR="002F59AF">
        <w:rPr>
          <w:noProof/>
        </w:rPr>
        <w:t>[</w:t>
      </w:r>
      <w:hyperlink w:anchor="_ENREF_29" w:tooltip="Larson, 1971 #1136" w:history="1">
        <w:r w:rsidR="00152ACF">
          <w:rPr>
            <w:noProof/>
          </w:rPr>
          <w:t>29</w:t>
        </w:r>
      </w:hyperlink>
      <w:r w:rsidR="002F59AF">
        <w:rPr>
          <w:noProof/>
        </w:rPr>
        <w:t>]</w:t>
      </w:r>
      <w:r w:rsidR="00BF65BC">
        <w:fldChar w:fldCharType="end"/>
      </w:r>
      <w:r w:rsidR="008A640D">
        <w:t xml:space="preserve"> followed up nine women with unknown susceptibility, eight of whom had a termination of pregnancy and one a normal birth. </w:t>
      </w:r>
      <w:r w:rsidR="00196BB7">
        <w:t xml:space="preserve"> </w:t>
      </w:r>
      <w:r w:rsidR="005D10ED">
        <w:t xml:space="preserve">Rubella vaccine virus infection of products of conception </w:t>
      </w:r>
      <w:r w:rsidR="00044E2D">
        <w:t xml:space="preserve">(placenta and lining of the uterus) </w:t>
      </w:r>
      <w:r w:rsidR="005D10ED">
        <w:t xml:space="preserve">was </w:t>
      </w:r>
      <w:r w:rsidR="006112DD">
        <w:t xml:space="preserve">suspected </w:t>
      </w:r>
      <w:r w:rsidR="005D10ED">
        <w:t xml:space="preserve">in </w:t>
      </w:r>
      <w:r w:rsidR="006112DD">
        <w:t>two</w:t>
      </w:r>
      <w:r w:rsidR="005D10ED">
        <w:t xml:space="preserve"> out of nine </w:t>
      </w:r>
      <w:r w:rsidR="008A640D">
        <w:t xml:space="preserve">women. </w:t>
      </w:r>
      <w:r w:rsidR="00196BB7">
        <w:t xml:space="preserve"> </w:t>
      </w:r>
      <w:r w:rsidR="00AF01B9">
        <w:t xml:space="preserve">These </w:t>
      </w:r>
      <w:r w:rsidR="00980F58">
        <w:t xml:space="preserve">two women were vaccinated with HPV-77. </w:t>
      </w:r>
      <w:r w:rsidR="005D10ED">
        <w:t>The</w:t>
      </w:r>
      <w:r w:rsidR="00980F58">
        <w:t xml:space="preserve"> experimental in</w:t>
      </w:r>
      <w:r w:rsidR="005F16EB">
        <w:t>-</w:t>
      </w:r>
      <w:r w:rsidR="00980F58">
        <w:t xml:space="preserve">vitro marker tests </w:t>
      </w:r>
      <w:r w:rsidR="00AF01B9">
        <w:t xml:space="preserve">used and available at that time </w:t>
      </w:r>
      <w:r w:rsidR="007660F4">
        <w:t xml:space="preserve">suggested </w:t>
      </w:r>
      <w:r w:rsidR="00980F58">
        <w:t>vaccine virus strain</w:t>
      </w:r>
      <w:r w:rsidR="005D10ED">
        <w:t xml:space="preserve"> and not wild type virus. </w:t>
      </w:r>
      <w:r w:rsidR="00196BB7">
        <w:t xml:space="preserve"> </w:t>
      </w:r>
      <w:r w:rsidR="00FC586E">
        <w:t>N</w:t>
      </w:r>
      <w:r w:rsidR="00936FEB">
        <w:t>o virus was detected in f</w:t>
      </w:r>
      <w:r w:rsidR="008A640D">
        <w:t>o</w:t>
      </w:r>
      <w:r w:rsidR="00936FEB">
        <w:t>et</w:t>
      </w:r>
      <w:r w:rsidR="00044E2D">
        <w:t>al tissue</w:t>
      </w:r>
      <w:r w:rsidR="00BF65BC">
        <w:fldChar w:fldCharType="begin"/>
      </w:r>
      <w:r w:rsidR="002F59AF">
        <w:instrText xml:space="preserve"> ADDIN EN.CITE &lt;EndNote&gt;&lt;Cite&gt;&lt;Author&gt;Larson&lt;/Author&gt;&lt;Year&gt;1971&lt;/Year&gt;&lt;RecNum&gt;1136&lt;/RecNum&gt;&lt;DisplayText&gt;[29]&lt;/DisplayText&gt;&lt;record&gt;&lt;rec-number&gt;1136&lt;/rec-number&gt;&lt;foreign-keys&gt;&lt;key app="EN" db-id="pzrr2wwec92vr1e5s2e5wx2twzax9tzvt5zt" timestamp="1385552547"&gt;1136&lt;/key&gt;&lt;/foreign-keys&gt;&lt;ref-type name="Journal Article"&gt;17&lt;/ref-type&gt;&lt;contributors&gt;&lt;authors&gt;&lt;author&gt;Larson, H. E.&lt;/author&gt;&lt;author&gt;Parkman, P. D.&lt;/author&gt;&lt;author&gt;Davis, W. J.&lt;/author&gt;&lt;author&gt;Hopps, H. E.&lt;/author&gt;&lt;author&gt;Meyer, H. M., Jr.&lt;/author&gt;&lt;/authors&gt;&lt;/contributors&gt;&lt;titles&gt;&lt;title&gt;Inadvertent rubella virus vaccination during pregnancy&lt;/title&gt;&lt;secondary-title&gt;New England Journal of Medicine&lt;/secondary-title&gt;&lt;short-title&gt;Inadvertent rubella virus vaccination during pregnancy&lt;/short-title&gt;&lt;/titles&gt;&lt;periodical&gt;&lt;full-title&gt;New England Journal of Medicine&lt;/full-title&gt;&lt;/periodical&gt;&lt;pages&gt;870-3&lt;/pages&gt;&lt;volume&gt;284&lt;/volume&gt;&lt;number&gt;15&lt;/number&gt;&lt;dates&gt;&lt;year&gt;1971&lt;/year&gt;&lt;/dates&gt;&lt;accession-num&gt;5549828&lt;/accession-num&gt;&lt;urls&gt;&lt;related-urls&gt;&lt;url&gt;http://ovidsp.ovid.com/ovidweb.cgi?T=JS&amp;amp;CSC=Y&amp;amp;NEWS=N&amp;amp;PAGE=fulltext&amp;amp;D=med1&amp;amp;AN=5549828http://lshtmsfx.hosted.exlibrisgroup.com/lshtm?sid=OVID:medline&amp;amp;id=pmid:5549828&amp;amp;id=doi:&amp;amp;issn=0028-4793&amp;amp;isbn=&amp;amp;volume=284&amp;amp;issue=15&amp;amp;spage=870&amp;amp;pages=870-3&amp;amp;date=1971&amp;amp;title=New+England+Journal+of+Medicine&amp;amp;atitle=Inadvertent+rubella+virus+vaccination+during+pregnancy.&amp;amp;aulast=Larson&amp;amp;pid=%3Cauthor%3ELarson+HE%3BParkman+PD%3BDavis+WJ%3BHopps+HE%3BMeyer+HM+Jr%3C%2Fauthor%3E%3CAN%3E5549828%3C%2FAN%3E%3CDT%3EJournal+Article%3C%2FDT%3E&lt;/url&gt;&lt;/related-urls&gt;&lt;/urls&gt;&lt;remote-database-name&gt;Medline&lt;/remote-database-name&gt;&lt;remote-database-provider&gt;Ovid Technologies&lt;/remote-database-provider&gt;&lt;/record&gt;&lt;/Cite&gt;&lt;/EndNote&gt;</w:instrText>
      </w:r>
      <w:r w:rsidR="00BF65BC">
        <w:fldChar w:fldCharType="separate"/>
      </w:r>
      <w:r w:rsidR="002F59AF">
        <w:rPr>
          <w:noProof/>
        </w:rPr>
        <w:t>[</w:t>
      </w:r>
      <w:hyperlink w:anchor="_ENREF_29" w:tooltip="Larson, 1971 #1136" w:history="1">
        <w:r w:rsidR="00152ACF">
          <w:rPr>
            <w:noProof/>
          </w:rPr>
          <w:t>29</w:t>
        </w:r>
      </w:hyperlink>
      <w:r w:rsidR="002F59AF">
        <w:rPr>
          <w:noProof/>
        </w:rPr>
        <w:t>]</w:t>
      </w:r>
      <w:r w:rsidR="00BF65BC">
        <w:fldChar w:fldCharType="end"/>
      </w:r>
      <w:r w:rsidR="00936FEB">
        <w:t xml:space="preserve">. </w:t>
      </w:r>
      <w:r w:rsidR="00196BB7">
        <w:t xml:space="preserve"> </w:t>
      </w:r>
      <w:r w:rsidR="005D10ED">
        <w:t xml:space="preserve">In another vaccine pregnancy follow </w:t>
      </w:r>
      <w:r w:rsidR="005D10ED">
        <w:lastRenderedPageBreak/>
        <w:t xml:space="preserve">up study of 19 women (17 with unknown susceptibility) by </w:t>
      </w:r>
      <w:r w:rsidR="005D10ED" w:rsidRPr="002C6570">
        <w:t>Fleet in 1974</w:t>
      </w:r>
      <w:r w:rsidR="00BF65BC">
        <w:fldChar w:fldCharType="begin"/>
      </w:r>
      <w:r w:rsidR="002F59AF">
        <w:instrText xml:space="preserve"> ADDIN EN.CITE &lt;EndNote&gt;&lt;Cite&gt;&lt;Author&gt;Fleet&lt;/Author&gt;&lt;Year&gt;1974&lt;/Year&gt;&lt;RecNum&gt;256&lt;/RecNum&gt;&lt;DisplayText&gt;[30]&lt;/DisplayText&gt;&lt;record&gt;&lt;rec-number&gt;256&lt;/rec-number&gt;&lt;foreign-keys&gt;&lt;key app="EN" db-id="pzrr2wwec92vr1e5s2e5wx2twzax9tzvt5zt" timestamp="1381414333"&gt;256&lt;/key&gt;&lt;/foreign-keys&gt;&lt;ref-type name="Journal Article"&gt;17&lt;/ref-type&gt;&lt;contributors&gt;&lt;authors&gt;&lt;author&gt;Fleet, W. F., Jr.&lt;/author&gt;&lt;author&gt;Benz, E. W., Jr.&lt;/author&gt;&lt;author&gt;Karzon, D. T.&lt;/author&gt;&lt;author&gt;Lefkowitz, L. B.&lt;/author&gt;&lt;author&gt;Herrmann, K. L.&lt;/author&gt;&lt;/authors&gt;&lt;/contributors&gt;&lt;titles&gt;&lt;title&gt;Fetal consequences of maternal rubella immunization&lt;/title&gt;&lt;secondary-title&gt;JAMA&lt;/secondary-title&gt;&lt;short-title&gt;Fetal consequences of maternal rubella immunization&lt;/short-title&gt;&lt;/titles&gt;&lt;periodical&gt;&lt;full-title&gt;JAMA&lt;/full-title&gt;&lt;/periodical&gt;&lt;pages&gt;621-7&lt;/pages&gt;&lt;volume&gt;227&lt;/volume&gt;&lt;number&gt;6&lt;/number&gt;&lt;dates&gt;&lt;year&gt;1974&lt;/year&gt;&lt;/dates&gt;&lt;accession-num&gt;4405819&lt;/accession-num&gt;&lt;urls&gt;&lt;related-urls&gt;&lt;url&gt;http://ovidsp.ovid.com/ovidweb.cgi?T=JS&amp;amp;CSC=Y&amp;amp;NEWS=N&amp;amp;PAGE=fulltext&amp;amp;D=med1&amp;amp;AN=4405819http://lshtmsfx.hosted.exlibrisgroup.com/lshtm?sid=OVID:medline&amp;amp;id=pmid:4405819&amp;amp;id=doi:&amp;amp;issn=0098-7484&amp;amp;isbn=&amp;amp;volume=227&amp;amp;issue=6&amp;amp;spage=621&amp;amp;pages=621-7&amp;amp;date=1974&amp;amp;title=JAMA&amp;amp;atitle=Fetal+consequences+of+maternal+rubella+immunization.&amp;amp;aulast=Fleet+WF&amp;amp;pid=%3Cauthor%3EFleet+WF+Jr%3BBenz+EW+Jr%3BKarzon+DT%3BLefkowitz+LB%3BHerrmann+KL%3C%2Fauthor%3E%3CAN%3E4405819%3C%2FAN%3E%3CDT%3EJournal+Article%3C%2FDT%3E&lt;/url&gt;&lt;url&gt;http://jama.jamanetwork.com/data/Journals/JAMA/8618/jama_227_6_003.pdf&lt;/url&gt;&lt;/related-urls&gt;&lt;/urls&gt;&lt;remote-database-name&gt;Medline&lt;/remote-database-name&gt;&lt;remote-database-provider&gt;Ovid Technologies&lt;/remote-database-provider&gt;&lt;/record&gt;&lt;/Cite&gt;&lt;/EndNote&gt;</w:instrText>
      </w:r>
      <w:r w:rsidR="00BF65BC">
        <w:fldChar w:fldCharType="separate"/>
      </w:r>
      <w:r w:rsidR="002F59AF">
        <w:rPr>
          <w:noProof/>
        </w:rPr>
        <w:t>[</w:t>
      </w:r>
      <w:hyperlink w:anchor="_ENREF_30" w:tooltip="Fleet, 1974 #256" w:history="1">
        <w:r w:rsidR="00152ACF">
          <w:rPr>
            <w:noProof/>
          </w:rPr>
          <w:t>30</w:t>
        </w:r>
      </w:hyperlink>
      <w:r w:rsidR="002F59AF">
        <w:rPr>
          <w:noProof/>
        </w:rPr>
        <w:t>]</w:t>
      </w:r>
      <w:r w:rsidR="00BF65BC">
        <w:fldChar w:fldCharType="end"/>
      </w:r>
      <w:r w:rsidR="005D10ED" w:rsidRPr="002C6570">
        <w:t>,</w:t>
      </w:r>
      <w:r w:rsidR="00B27431" w:rsidRPr="002C6570">
        <w:t xml:space="preserve"> </w:t>
      </w:r>
      <w:r w:rsidR="005D10ED" w:rsidRPr="002C6570">
        <w:t>rubella virus was isolated from the eye of a aborted foetus</w:t>
      </w:r>
      <w:r w:rsidR="0027537F">
        <w:t xml:space="preserve"> </w:t>
      </w:r>
      <w:r w:rsidR="000313BC">
        <w:t xml:space="preserve">of </w:t>
      </w:r>
      <w:r w:rsidR="0027537F">
        <w:t>a</w:t>
      </w:r>
      <w:r w:rsidR="00443855" w:rsidRPr="002C6570">
        <w:t xml:space="preserve"> 25 year-old woman with </w:t>
      </w:r>
      <w:r w:rsidR="0006295E">
        <w:t>an equivocal</w:t>
      </w:r>
      <w:r w:rsidR="00443855" w:rsidRPr="002C6570">
        <w:t xml:space="preserve"> anti-rubella antibody titre prior to vaccination</w:t>
      </w:r>
      <w:r w:rsidR="0027537F">
        <w:t>. She</w:t>
      </w:r>
      <w:r w:rsidR="00443855" w:rsidRPr="002C6570">
        <w:t xml:space="preserve"> </w:t>
      </w:r>
      <w:r w:rsidR="00A7226A">
        <w:t xml:space="preserve">had been </w:t>
      </w:r>
      <w:r w:rsidR="00443855" w:rsidRPr="002C6570">
        <w:t>immunized with HPV77</w:t>
      </w:r>
      <w:r w:rsidR="00477D9E">
        <w:t xml:space="preserve"> </w:t>
      </w:r>
      <w:r w:rsidR="00443855" w:rsidRPr="002C6570">
        <w:t xml:space="preserve">rubella vaccine </w:t>
      </w:r>
      <w:r w:rsidR="0094688F">
        <w:t xml:space="preserve">strain </w:t>
      </w:r>
      <w:r w:rsidR="00443855" w:rsidRPr="002C6570">
        <w:t>approximately 7 weeks prior to conception</w:t>
      </w:r>
      <w:r w:rsidR="00807E7C">
        <w:t xml:space="preserve"> </w:t>
      </w:r>
      <w:r w:rsidR="00B63B25">
        <w:t>(</w:t>
      </w:r>
      <w:r w:rsidR="00D918CA">
        <w:t>i.e.</w:t>
      </w:r>
      <w:r w:rsidR="00B63B25">
        <w:t xml:space="preserve"> outside of the </w:t>
      </w:r>
      <w:r w:rsidR="005E15BA">
        <w:t xml:space="preserve">currently </w:t>
      </w:r>
      <w:r w:rsidR="00B77D65">
        <w:t xml:space="preserve">recognised </w:t>
      </w:r>
      <w:r w:rsidR="00B63B25">
        <w:t xml:space="preserve">window of </w:t>
      </w:r>
      <w:r w:rsidR="006C2829">
        <w:t xml:space="preserve">potential </w:t>
      </w:r>
      <w:r w:rsidR="00B63B25">
        <w:t xml:space="preserve">risk </w:t>
      </w:r>
      <w:r w:rsidR="006C2829">
        <w:t xml:space="preserve">of transmission </w:t>
      </w:r>
      <w:r w:rsidR="00B63B25">
        <w:t xml:space="preserve">to the </w:t>
      </w:r>
      <w:r w:rsidR="00D918CA">
        <w:t>foetus</w:t>
      </w:r>
      <w:r w:rsidR="00B63B25">
        <w:t xml:space="preserve">) </w:t>
      </w:r>
      <w:r w:rsidR="00B40A84">
        <w:t xml:space="preserve">and had </w:t>
      </w:r>
      <w:r w:rsidR="00443855" w:rsidRPr="002C6570">
        <w:t xml:space="preserve">an </w:t>
      </w:r>
      <w:r w:rsidR="00443855" w:rsidRPr="00B91DC3">
        <w:t>induced abortion</w:t>
      </w:r>
      <w:r w:rsidR="00443855" w:rsidRPr="002C6570">
        <w:t xml:space="preserve"> at 13 weeks of gestation. </w:t>
      </w:r>
      <w:r w:rsidR="00196BB7">
        <w:t xml:space="preserve"> </w:t>
      </w:r>
      <w:r w:rsidR="004877BE" w:rsidRPr="002C6570">
        <w:t xml:space="preserve">Histopathological examination of the eye tissue </w:t>
      </w:r>
      <w:r w:rsidR="004877BE">
        <w:t>was</w:t>
      </w:r>
      <w:r w:rsidR="004877BE" w:rsidRPr="002C6570">
        <w:t xml:space="preserve"> </w:t>
      </w:r>
      <w:r w:rsidR="004877BE">
        <w:t xml:space="preserve">considered by the authors </w:t>
      </w:r>
      <w:r w:rsidR="004877BE" w:rsidRPr="002C6570">
        <w:t>consistent with congenital rubella</w:t>
      </w:r>
      <w:r w:rsidR="004877BE">
        <w:t xml:space="preserve"> infection of the eye</w:t>
      </w:r>
      <w:r w:rsidR="004877BE" w:rsidRPr="002C6570">
        <w:t>, and electron micrographs demonstrated the presence of virus-like particles</w:t>
      </w:r>
      <w:r w:rsidR="004877BE">
        <w:t xml:space="preserve">.  </w:t>
      </w:r>
      <w:r w:rsidR="002A118E">
        <w:t xml:space="preserve">In-vitro cell culture characteristics of the eye </w:t>
      </w:r>
      <w:r w:rsidR="001870A6">
        <w:t>specimens appeared</w:t>
      </w:r>
      <w:r w:rsidR="002A118E">
        <w:t xml:space="preserve"> similar to </w:t>
      </w:r>
      <w:r w:rsidR="00C26250">
        <w:t xml:space="preserve">HPV77 </w:t>
      </w:r>
      <w:r w:rsidR="002A118E">
        <w:t>vaccine virus strain characteristics. Thus, t</w:t>
      </w:r>
      <w:r w:rsidR="007566F4">
        <w:t xml:space="preserve">he authors suggested </w:t>
      </w:r>
      <w:r w:rsidR="00443855" w:rsidRPr="002C6570">
        <w:t>vaccine strain rubella was isolated from the eye of the f</w:t>
      </w:r>
      <w:r w:rsidR="002C5B8C">
        <w:t>o</w:t>
      </w:r>
      <w:r w:rsidR="00443855" w:rsidRPr="002C6570">
        <w:t>etus</w:t>
      </w:r>
      <w:r w:rsidR="002A118E">
        <w:t>.</w:t>
      </w:r>
      <w:r w:rsidR="002C6570">
        <w:t xml:space="preserve"> </w:t>
      </w:r>
      <w:r w:rsidR="004857E2">
        <w:t xml:space="preserve"> </w:t>
      </w:r>
      <w:r w:rsidR="005D10ED">
        <w:t xml:space="preserve">Of the </w:t>
      </w:r>
      <w:r w:rsidR="00470D36">
        <w:t xml:space="preserve">additional </w:t>
      </w:r>
      <w:r w:rsidR="005D10ED">
        <w:t xml:space="preserve">9 infants followed up (for 3 to 11 months), all had normal development with no evidence of viral infection nor were there any infections identified in the products of conception of the other pregnancies that </w:t>
      </w:r>
      <w:r w:rsidR="0027537F">
        <w:t xml:space="preserve">had induced abortions </w:t>
      </w:r>
      <w:r w:rsidR="00BF65BC">
        <w:fldChar w:fldCharType="begin"/>
      </w:r>
      <w:r w:rsidR="002F59AF">
        <w:instrText xml:space="preserve"> ADDIN EN.CITE &lt;EndNote&gt;&lt;Cite&gt;&lt;Author&gt;Fleet&lt;/Author&gt;&lt;Year&gt;1974&lt;/Year&gt;&lt;RecNum&gt;256&lt;/RecNum&gt;&lt;DisplayText&gt;[30]&lt;/DisplayText&gt;&lt;record&gt;&lt;rec-number&gt;256&lt;/rec-number&gt;&lt;foreign-keys&gt;&lt;key app="EN" db-id="pzrr2wwec92vr1e5s2e5wx2twzax9tzvt5zt" timestamp="1381414333"&gt;256&lt;/key&gt;&lt;/foreign-keys&gt;&lt;ref-type name="Journal Article"&gt;17&lt;/ref-type&gt;&lt;contributors&gt;&lt;authors&gt;&lt;author&gt;Fleet, W. F., Jr.&lt;/author&gt;&lt;author&gt;Benz, E. W., Jr.&lt;/author&gt;&lt;author&gt;Karzon, D. T.&lt;/author&gt;&lt;author&gt;Lefkowitz, L. B.&lt;/author&gt;&lt;author&gt;Herrmann, K. L.&lt;/author&gt;&lt;/authors&gt;&lt;/contributors&gt;&lt;titles&gt;&lt;title&gt;Fetal consequences of maternal rubella immunization&lt;/title&gt;&lt;secondary-title&gt;JAMA&lt;/secondary-title&gt;&lt;short-title&gt;Fetal consequences of maternal rubella immunization&lt;/short-title&gt;&lt;/titles&gt;&lt;periodical&gt;&lt;full-title&gt;JAMA&lt;/full-title&gt;&lt;/periodical&gt;&lt;pages&gt;621-7&lt;/pages&gt;&lt;volume&gt;227&lt;/volume&gt;&lt;number&gt;6&lt;/number&gt;&lt;dates&gt;&lt;year&gt;1974&lt;/year&gt;&lt;/dates&gt;&lt;accession-num&gt;4405819&lt;/accession-num&gt;&lt;urls&gt;&lt;related-urls&gt;&lt;url&gt;http://ovidsp.ovid.com/ovidweb.cgi?T=JS&amp;amp;CSC=Y&amp;amp;NEWS=N&amp;amp;PAGE=fulltext&amp;amp;D=med1&amp;amp;AN=4405819http://lshtmsfx.hosted.exlibrisgroup.com/lshtm?sid=OVID:medline&amp;amp;id=pmid:4405819&amp;amp;id=doi:&amp;amp;issn=0098-7484&amp;amp;isbn=&amp;amp;volume=227&amp;amp;issue=6&amp;amp;spage=621&amp;amp;pages=621-7&amp;amp;date=1974&amp;amp;title=JAMA&amp;amp;atitle=Fetal+consequences+of+maternal+rubella+immunization.&amp;amp;aulast=Fleet+WF&amp;amp;pid=%3Cauthor%3EFleet+WF+Jr%3BBenz+EW+Jr%3BKarzon+DT%3BLefkowitz+LB%3BHerrmann+KL%3C%2Fauthor%3E%3CAN%3E4405819%3C%2FAN%3E%3CDT%3EJournal+Article%3C%2FDT%3E&lt;/url&gt;&lt;url&gt;http://jama.jamanetwork.com/data/Journals/JAMA/8618/jama_227_6_003.pdf&lt;/url&gt;&lt;/related-urls&gt;&lt;/urls&gt;&lt;remote-database-name&gt;Medline&lt;/remote-database-name&gt;&lt;remote-database-provider&gt;Ovid Technologies&lt;/remote-database-provider&gt;&lt;/record&gt;&lt;/Cite&gt;&lt;/EndNote&gt;</w:instrText>
      </w:r>
      <w:r w:rsidR="00BF65BC">
        <w:fldChar w:fldCharType="separate"/>
      </w:r>
      <w:r w:rsidR="002F59AF">
        <w:rPr>
          <w:noProof/>
        </w:rPr>
        <w:t>[</w:t>
      </w:r>
      <w:hyperlink w:anchor="_ENREF_30" w:tooltip="Fleet, 1974 #256" w:history="1">
        <w:r w:rsidR="00152ACF">
          <w:rPr>
            <w:noProof/>
          </w:rPr>
          <w:t>30</w:t>
        </w:r>
      </w:hyperlink>
      <w:r w:rsidR="002F59AF">
        <w:rPr>
          <w:noProof/>
        </w:rPr>
        <w:t>]</w:t>
      </w:r>
      <w:r w:rsidR="00BF65BC">
        <w:fldChar w:fldCharType="end"/>
      </w:r>
      <w:r w:rsidR="005D10ED">
        <w:t xml:space="preserve">.  </w:t>
      </w:r>
    </w:p>
    <w:p w14:paraId="6FB92C39" w14:textId="77777777" w:rsidR="00F27399" w:rsidRDefault="00F27399" w:rsidP="007B4D3B">
      <w:pPr>
        <w:spacing w:line="360" w:lineRule="auto"/>
        <w:rPr>
          <w:u w:val="single"/>
        </w:rPr>
      </w:pPr>
    </w:p>
    <w:p w14:paraId="2DE277DA" w14:textId="77777777" w:rsidR="000823F9" w:rsidRDefault="001042A8" w:rsidP="007B4D3B">
      <w:pPr>
        <w:spacing w:line="360" w:lineRule="auto"/>
        <w:rPr>
          <w:u w:val="single"/>
        </w:rPr>
      </w:pPr>
      <w:r w:rsidRPr="00D93D91">
        <w:rPr>
          <w:u w:val="single"/>
        </w:rPr>
        <w:t>Case reports</w:t>
      </w:r>
    </w:p>
    <w:p w14:paraId="641CA475" w14:textId="5A8F7E5E" w:rsidR="001042A8" w:rsidRPr="00F16000" w:rsidRDefault="000313BC" w:rsidP="007B4D3B">
      <w:pPr>
        <w:spacing w:line="360" w:lineRule="auto"/>
      </w:pPr>
      <w:r>
        <w:t xml:space="preserve">The </w:t>
      </w:r>
      <w:r w:rsidR="000E7390">
        <w:t>published case</w:t>
      </w:r>
      <w:r w:rsidR="001042A8">
        <w:t xml:space="preserve"> reports</w:t>
      </w:r>
      <w:r w:rsidR="001870A6">
        <w:t xml:space="preserve"> are</w:t>
      </w:r>
      <w:r w:rsidR="001042A8">
        <w:t xml:space="preserve"> summarised in </w:t>
      </w:r>
      <w:r w:rsidR="008A5128">
        <w:t xml:space="preserve">appendix </w:t>
      </w:r>
      <w:r w:rsidR="001042A8">
        <w:t xml:space="preserve">table </w:t>
      </w:r>
      <w:r w:rsidR="008A5128">
        <w:t>2</w:t>
      </w:r>
      <w:r w:rsidR="001042A8">
        <w:t xml:space="preserve">. </w:t>
      </w:r>
      <w:r w:rsidR="005E15BA">
        <w:t xml:space="preserve">Such reports by their nature are events not linked to any population </w:t>
      </w:r>
      <w:r w:rsidR="005E15BA" w:rsidRPr="00956B5C">
        <w:t xml:space="preserve">group nor do they allow for comparisons to be made. </w:t>
      </w:r>
      <w:r w:rsidR="005E15BA">
        <w:t xml:space="preserve"> </w:t>
      </w:r>
      <w:r w:rsidR="005E15BA" w:rsidRPr="00956B5C">
        <w:t>Ascertainment</w:t>
      </w:r>
      <w:r w:rsidR="005E15BA">
        <w:t xml:space="preserve"> is also biased to unusual events that are published.  </w:t>
      </w:r>
      <w:r w:rsidR="00A72AF1">
        <w:t xml:space="preserve">Phillips et al reported </w:t>
      </w:r>
      <w:r w:rsidR="001D2D13">
        <w:t>rubella infection in products of conception of a vacci</w:t>
      </w:r>
      <w:r w:rsidR="004877BE">
        <w:t>nated</w:t>
      </w:r>
      <w:r w:rsidR="003D7650">
        <w:t xml:space="preserve"> </w:t>
      </w:r>
      <w:r w:rsidR="004877BE">
        <w:t xml:space="preserve">susceptible woman </w:t>
      </w:r>
      <w:r w:rsidR="001870A6">
        <w:t xml:space="preserve">identified based on </w:t>
      </w:r>
      <w:r w:rsidR="004877BE">
        <w:t>in-</w:t>
      </w:r>
      <w:r w:rsidR="001D2D13">
        <w:t xml:space="preserve">vitro interferon assays and lymphocytic assays </w:t>
      </w:r>
      <w:r w:rsidR="00CF41CD">
        <w:t xml:space="preserve">suggestive of </w:t>
      </w:r>
      <w:r w:rsidR="001D2D13" w:rsidRPr="006C3F12">
        <w:t>vaccine virus</w:t>
      </w:r>
      <w:r w:rsidR="00BF65BC">
        <w:fldChar w:fldCharType="begin"/>
      </w:r>
      <w:r w:rsidR="002F59AF">
        <w:instrText xml:space="preserve"> ADDIN EN.CITE &lt;EndNote&gt;&lt;Cite&gt;&lt;Author&gt;Phillips&lt;/Author&gt;&lt;Year&gt;1970&lt;/Year&gt;&lt;RecNum&gt;1155&lt;/RecNum&gt;&lt;DisplayText&gt;[31]&lt;/DisplayText&gt;&lt;record&gt;&lt;rec-number&gt;1155&lt;/rec-number&gt;&lt;foreign-keys&gt;&lt;key app="EN" db-id="pzrr2wwec92vr1e5s2e5wx2twzax9tzvt5zt" timestamp="1390484430"&gt;1155&lt;/key&gt;&lt;/foreign-keys&gt;&lt;ref-type name="Journal Article"&gt;17&lt;/ref-type&gt;&lt;contributors&gt;&lt;authors&gt;&lt;author&gt;Phillips, C. A.&lt;/author&gt;&lt;author&gt;Maeck, J. V.&lt;/author&gt;&lt;author&gt;Rogers, W. A.&lt;/author&gt;&lt;author&gt;Savel, H.&lt;/author&gt;&lt;/authors&gt;&lt;/contributors&gt;&lt;titles&gt;&lt;title&gt;Intrauterine rubella infection following immunization with rubella vaccine&lt;/title&gt;&lt;secondary-title&gt;JAMA&lt;/secondary-title&gt;&lt;short-title&gt;Intrauterine rubella infection following immunization with rubella vaccine&lt;/short-title&gt;&lt;/titles&gt;&lt;periodical&gt;&lt;full-title&gt;JAMA&lt;/full-title&gt;&lt;/periodical&gt;&lt;pages&gt;624-5&lt;/pages&gt;&lt;volume&gt;213&lt;/volume&gt;&lt;number&gt;4&lt;/number&gt;&lt;dates&gt;&lt;year&gt;1970&lt;/year&gt;&lt;/dates&gt;&lt;accession-num&gt;4988108&lt;/accession-num&gt;&lt;urls&gt;&lt;related-urls&gt;&lt;url&gt;http://ovidsp.ovid.com/ovidweb.cgi?T=JS&amp;amp;CSC=Y&amp;amp;NEWS=N&amp;amp;PAGE=fulltext&amp;amp;D=med1&amp;amp;AN=4988108http://lshtmsfx.hosted.exlibrisgroup.com/lshtm?sid=OVID:medline&amp;amp;id=pmid:4988108&amp;amp;id=doi:&amp;amp;issn=0098-7484&amp;amp;isbn=&amp;amp;volume=213&amp;amp;issue=4&amp;amp;spage=624&amp;amp;pages=624-5&amp;amp;date=1970&amp;amp;title=JAMA&amp;amp;atitle=Intrauterine+rubella+infection+following+immunization+with+rubella+vaccine.&amp;amp;aulast=Phillips&amp;amp;pid=%3Cauthor%3EPhillips+CA%3BMaeck+JV%3BRogers+WA%3BSavel+H%3C%2Fauthor%3E%3CAN%3E4988108%3C%2FAN%3E%3CDT%3EJournal+Article%3C%2FDT%3E&lt;/url&gt;&lt;/related-urls&gt;&lt;/urls&gt;&lt;remote-database-name&gt;Medline&lt;/remote-database-name&gt;&lt;remote-database-provider&gt;Ovid Technologies&lt;/remote-database-provider&gt;&lt;/record&gt;&lt;/Cite&gt;&lt;/EndNote&gt;</w:instrText>
      </w:r>
      <w:r w:rsidR="00BF65BC">
        <w:fldChar w:fldCharType="separate"/>
      </w:r>
      <w:r w:rsidR="002F59AF">
        <w:rPr>
          <w:noProof/>
        </w:rPr>
        <w:t>[</w:t>
      </w:r>
      <w:hyperlink w:anchor="_ENREF_31" w:tooltip="Phillips, 1970 #1155" w:history="1">
        <w:r w:rsidR="00152ACF">
          <w:rPr>
            <w:noProof/>
          </w:rPr>
          <w:t>31</w:t>
        </w:r>
      </w:hyperlink>
      <w:r w:rsidR="002F59AF">
        <w:rPr>
          <w:noProof/>
        </w:rPr>
        <w:t>]</w:t>
      </w:r>
      <w:r w:rsidR="00BF65BC">
        <w:fldChar w:fldCharType="end"/>
      </w:r>
      <w:r w:rsidR="001D2D13" w:rsidRPr="006C3F12">
        <w:t xml:space="preserve"> . </w:t>
      </w:r>
      <w:r w:rsidR="00DD251A">
        <w:t xml:space="preserve">In another </w:t>
      </w:r>
      <w:r w:rsidR="001D2D13" w:rsidRPr="006C3F12">
        <w:t xml:space="preserve">case report </w:t>
      </w:r>
      <w:r w:rsidR="00A72AF1">
        <w:t xml:space="preserve">by Columbo et al of </w:t>
      </w:r>
      <w:r w:rsidR="00CB738B" w:rsidRPr="006C3F12">
        <w:t>an in</w:t>
      </w:r>
      <w:r w:rsidR="001D2D13" w:rsidRPr="006C3F12">
        <w:t xml:space="preserve">fant </w:t>
      </w:r>
      <w:r w:rsidR="00CB738B" w:rsidRPr="006C3F12">
        <w:t>with suspected</w:t>
      </w:r>
      <w:r w:rsidR="001D2D13" w:rsidRPr="006C3F12">
        <w:t xml:space="preserve"> CRS</w:t>
      </w:r>
      <w:r w:rsidR="00470D36">
        <w:t xml:space="preserve"> </w:t>
      </w:r>
      <w:r w:rsidR="00BF65BC">
        <w:fldChar w:fldCharType="begin"/>
      </w:r>
      <w:r w:rsidR="002F59AF">
        <w:instrText xml:space="preserve"> ADDIN EN.CITE &lt;EndNote&gt;&lt;Cite&gt;&lt;Author&gt;Colombo&lt;/Author&gt;&lt;Year&gt;1976&lt;/Year&gt;&lt;RecNum&gt;184&lt;/RecNum&gt;&lt;DisplayText&gt;[32]&lt;/DisplayText&gt;&lt;record&gt;&lt;rec-number&gt;184&lt;/rec-number&gt;&lt;foreign-keys&gt;&lt;key app="EN" db-id="pzrr2wwec92vr1e5s2e5wx2twzax9tzvt5zt" timestamp="1381414333"&gt;184&lt;/key&gt;&lt;/foreign-keys&gt;&lt;ref-type name="Journal Article"&gt;17&lt;/ref-type&gt;&lt;contributors&gt;&lt;authors&gt;&lt;author&gt;Colombo, M. L.&lt;/author&gt;&lt;author&gt;Dogliani, P.&lt;/author&gt;&lt;/authors&gt;&lt;/contributors&gt;&lt;auth-address&gt;(Colombo, Dogliani) Ist. Pueric., Univ. Torino Italy&lt;/auth-address&gt;&lt;titles&gt;&lt;title&gt;A case of rubellar embryopathy due to vaccination with unusual features. [Italian] Embriopatia Rubeolica Da Vaccinazione. Un Caso Clinico Con Peculiari Caratteristiche&lt;/title&gt;&lt;secondary-title&gt;Minerva Pediatrica&lt;/secondary-title&gt;&lt;short-title&gt;A case of rubellar embryopathy due to vaccination with unusual features. [Italian] Embriopatia Rubeolica Da Vaccinazione. Un Caso Clinico Con Peculiari Caratteristiche&lt;/short-title&gt;&lt;/titles&gt;&lt;periodical&gt;&lt;full-title&gt;Minerva Pediatrica&lt;/full-title&gt;&lt;/periodical&gt;&lt;pages&gt;2429-2436&lt;/pages&gt;&lt;volume&gt;28&lt;/volume&gt;&lt;number&gt;39&lt;/number&gt;&lt;dates&gt;&lt;year&gt;1976&lt;/year&gt;&lt;/dates&gt;&lt;accession-num&gt;0978034869&lt;/accession-num&gt;&lt;urls&gt;&lt;related-urls&gt;&lt;url&gt;http://ovidsp.ovid.com/ovidweb.cgi?T=JS&amp;amp;CSC=Y&amp;amp;NEWS=N&amp;amp;PAGE=fulltext&amp;amp;D=emcl2&amp;amp;AN=0978034869http://lshtmsfx.hosted.exlibrisgroup.com/lshtm?sid=OVID:embase&amp;amp;id=pmid:&amp;amp;id=doi:&amp;amp;issn=0026-4946&amp;amp;isbn=&amp;amp;volume=28&amp;amp;issue=39&amp;amp;spage=2429&amp;amp;pages=2429-2436&amp;amp;date=1976&amp;amp;title=Minerva+Pediatrica&amp;amp;atitle=EMBRIOPATIA+RUBEOLICA+DA+VACCINAZIONE.+UN+CASO+CLINICO+CON+PECULIARI+CARATTERISTICHE&amp;amp;aulast=Colombo&amp;amp;pid=%3Cauthor%3EColombo+M.L.%3BDogliani+P.%3C%2Fauthor%3E%3CAN%3E0978034869%3C%2FAN%3E%3CDT%3EJournal%3C%2FDT%3E&amp;lt;2899. &amp;gt;&lt;/url&gt;&lt;/related-urls&gt;&lt;/urls&gt;&lt;remote-database-name&gt;Embase&lt;/remote-database-name&gt;&lt;remote-database-provider&gt;Ovid Technologies&lt;/remote-database-provider&gt;&lt;/record&gt;&lt;/Cite&gt;&lt;/EndNote&gt;</w:instrText>
      </w:r>
      <w:r w:rsidR="00BF65BC">
        <w:fldChar w:fldCharType="separate"/>
      </w:r>
      <w:r w:rsidR="002F59AF">
        <w:rPr>
          <w:noProof/>
        </w:rPr>
        <w:t>[</w:t>
      </w:r>
      <w:hyperlink w:anchor="_ENREF_32" w:tooltip="Colombo, 1976 #184" w:history="1">
        <w:r w:rsidR="00152ACF">
          <w:rPr>
            <w:noProof/>
          </w:rPr>
          <w:t>32</w:t>
        </w:r>
      </w:hyperlink>
      <w:r w:rsidR="002F59AF">
        <w:rPr>
          <w:noProof/>
        </w:rPr>
        <w:t>]</w:t>
      </w:r>
      <w:r w:rsidR="00BF65BC">
        <w:fldChar w:fldCharType="end"/>
      </w:r>
      <w:r w:rsidR="00CF41CD">
        <w:t xml:space="preserve"> </w:t>
      </w:r>
      <w:r w:rsidR="00A72AF1">
        <w:t xml:space="preserve">, </w:t>
      </w:r>
      <w:r w:rsidR="001D2D13" w:rsidRPr="006C3F12">
        <w:t xml:space="preserve">virological tests </w:t>
      </w:r>
      <w:r w:rsidR="00CB738B" w:rsidRPr="006C3F12">
        <w:t xml:space="preserve">had not been </w:t>
      </w:r>
      <w:r w:rsidR="001D2D13" w:rsidRPr="006C3F12">
        <w:t xml:space="preserve">conducted and thus </w:t>
      </w:r>
      <w:r w:rsidR="00DD251A">
        <w:t xml:space="preserve">confirmation of </w:t>
      </w:r>
      <w:r w:rsidR="001D2D13" w:rsidRPr="006C3F12">
        <w:t>vaccine virus infection</w:t>
      </w:r>
      <w:r w:rsidR="00CB738B" w:rsidRPr="006C3F12">
        <w:t xml:space="preserve"> was missing</w:t>
      </w:r>
      <w:r w:rsidR="001D2D13" w:rsidRPr="006C3F12">
        <w:t xml:space="preserve">. </w:t>
      </w:r>
      <w:r w:rsidR="00CB738B" w:rsidRPr="006C3F12">
        <w:t xml:space="preserve"> </w:t>
      </w:r>
      <w:r w:rsidR="003D7650">
        <w:t xml:space="preserve">In both case reports the vaccine type was not noted. </w:t>
      </w:r>
      <w:r w:rsidR="001D2D13" w:rsidRPr="006C3F12">
        <w:t>The only PCR con</w:t>
      </w:r>
      <w:r w:rsidR="005E15BA">
        <w:t>firmed in-</w:t>
      </w:r>
      <w:r w:rsidR="001D2D13" w:rsidRPr="002C6570">
        <w:t>utero infection was reported by Hofmann et al</w:t>
      </w:r>
      <w:r w:rsidR="00BF65BC">
        <w:fldChar w:fldCharType="begin">
          <w:fldData xml:space="preserve">PEVuZE5vdGU+PENpdGU+PEF1dGhvcj5Ib2ZtYW5uPC9BdXRob3I+PFllYXI+MjAwMDwvWWVhcj48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</w:fldData>
        </w:fldChar>
      </w:r>
      <w:r w:rsidR="002F59AF">
        <w:instrText xml:space="preserve"> ADDIN EN.CITE </w:instrText>
      </w:r>
      <w:r w:rsidR="002F59AF">
        <w:fldChar w:fldCharType="begin">
          <w:fldData xml:space="preserve">PEVuZE5vdGU+PENpdGU+PEF1dGhvcj5Ib2ZtYW5uPC9BdXRob3I+PFllYXI+MjAwMDwvWWVhcj48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</w:fldData>
        </w:fldChar>
      </w:r>
      <w:r w:rsidR="002F59AF">
        <w:instrText xml:space="preserve"> ADDIN EN.CITE.DATA </w:instrText>
      </w:r>
      <w:r w:rsidR="002F59AF">
        <w:fldChar w:fldCharType="end"/>
      </w:r>
      <w:r w:rsidR="00BF65BC">
        <w:fldChar w:fldCharType="separate"/>
      </w:r>
      <w:r w:rsidR="002F59AF">
        <w:rPr>
          <w:noProof/>
        </w:rPr>
        <w:t>[</w:t>
      </w:r>
      <w:hyperlink w:anchor="_ENREF_33" w:tooltip="Hofmann, 2000 #350" w:history="1">
        <w:r w:rsidR="00152ACF">
          <w:rPr>
            <w:noProof/>
          </w:rPr>
          <w:t>33</w:t>
        </w:r>
      </w:hyperlink>
      <w:r w:rsidR="002F59AF">
        <w:rPr>
          <w:noProof/>
        </w:rPr>
        <w:t>]</w:t>
      </w:r>
      <w:r w:rsidR="00BF65BC">
        <w:fldChar w:fldCharType="end"/>
      </w:r>
      <w:r w:rsidR="001D2D13" w:rsidRPr="002C6570">
        <w:t xml:space="preserve"> in a rubella-susceptible woman who was vaccinated with the RA27/3 rubella vaccine at approximately 3 weeks of gestational age. </w:t>
      </w:r>
      <w:r w:rsidR="00CB738B">
        <w:t xml:space="preserve"> </w:t>
      </w:r>
      <w:r w:rsidR="001D2D13" w:rsidRPr="002C6570">
        <w:t>She gave birth to a term infant without indication of CRS up to 14 months of follow-up.</w:t>
      </w:r>
      <w:r w:rsidR="00DD251A">
        <w:t xml:space="preserve"> P</w:t>
      </w:r>
      <w:r w:rsidR="001D2D13" w:rsidRPr="002C6570">
        <w:t>ersistence of f</w:t>
      </w:r>
      <w:r w:rsidR="004E5335">
        <w:t>o</w:t>
      </w:r>
      <w:r w:rsidR="001D2D13" w:rsidRPr="002C6570">
        <w:t>etal anti-rubella IgM and vaccine strain virus shedding</w:t>
      </w:r>
      <w:r w:rsidR="00DD251A">
        <w:t xml:space="preserve"> </w:t>
      </w:r>
      <w:r w:rsidR="00F27399">
        <w:t xml:space="preserve">based on PCR testing </w:t>
      </w:r>
      <w:r w:rsidR="00DD251A">
        <w:t xml:space="preserve">indicated </w:t>
      </w:r>
      <w:r w:rsidR="001D2D13" w:rsidRPr="002C6570">
        <w:t>long-term f</w:t>
      </w:r>
      <w:r w:rsidR="004E5335">
        <w:t>o</w:t>
      </w:r>
      <w:r w:rsidR="001D2D13" w:rsidRPr="002C6570">
        <w:t>etal infection as a consequence of</w:t>
      </w:r>
      <w:r w:rsidR="00DD251A">
        <w:t xml:space="preserve"> maternal </w:t>
      </w:r>
      <w:r w:rsidR="001D2D13" w:rsidRPr="002C6570">
        <w:t>immunization with the RA27/3 vaccine strain.</w:t>
      </w:r>
      <w:r w:rsidR="00CB738B">
        <w:t xml:space="preserve"> </w:t>
      </w:r>
      <w:r w:rsidR="001D2D13" w:rsidRPr="002C6570">
        <w:t xml:space="preserve"> </w:t>
      </w:r>
      <w:r w:rsidR="00D93D91">
        <w:t>In this case the</w:t>
      </w:r>
      <w:r w:rsidR="001D2D13" w:rsidRPr="002C6570">
        <w:t xml:space="preserve"> virus shedding ceased by </w:t>
      </w:r>
      <w:r w:rsidR="00C43836">
        <w:t>five</w:t>
      </w:r>
      <w:r w:rsidR="004E5335">
        <w:t xml:space="preserve"> </w:t>
      </w:r>
      <w:r w:rsidR="001D2D13" w:rsidRPr="002C6570">
        <w:t>months of age</w:t>
      </w:r>
      <w:r w:rsidR="00BF65BC">
        <w:fldChar w:fldCharType="begin">
          <w:fldData xml:space="preserve">PEVuZE5vdGU+PENpdGU+PEF1dGhvcj5Ib2ZtYW5uPC9BdXRob3I+PFllYXI+MjAwMDwvWWVhcj48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</w:fldData>
        </w:fldChar>
      </w:r>
      <w:r w:rsidR="002F59AF">
        <w:instrText xml:space="preserve"> ADDIN EN.CITE </w:instrText>
      </w:r>
      <w:r w:rsidR="002F59AF">
        <w:fldChar w:fldCharType="begin">
          <w:fldData xml:space="preserve">PEVuZE5vdGU+PENpdGU+PEF1dGhvcj5Ib2ZtYW5uPC9BdXRob3I+PFllYXI+MjAwMDwvWWVhcj48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</w:fldData>
        </w:fldChar>
      </w:r>
      <w:r w:rsidR="002F59AF">
        <w:instrText xml:space="preserve"> ADDIN EN.CITE.DATA </w:instrText>
      </w:r>
      <w:r w:rsidR="002F59AF">
        <w:fldChar w:fldCharType="end"/>
      </w:r>
      <w:r w:rsidR="00BF65BC">
        <w:fldChar w:fldCharType="separate"/>
      </w:r>
      <w:r w:rsidR="002F59AF">
        <w:rPr>
          <w:noProof/>
        </w:rPr>
        <w:t>[</w:t>
      </w:r>
      <w:hyperlink w:anchor="_ENREF_33" w:tooltip="Hofmann, 2000 #350" w:history="1">
        <w:r w:rsidR="00152ACF">
          <w:rPr>
            <w:noProof/>
          </w:rPr>
          <w:t>33</w:t>
        </w:r>
      </w:hyperlink>
      <w:r w:rsidR="002F59AF">
        <w:rPr>
          <w:noProof/>
        </w:rPr>
        <w:t>]</w:t>
      </w:r>
      <w:r w:rsidR="00BF65BC">
        <w:fldChar w:fldCharType="end"/>
      </w:r>
      <w:r w:rsidR="001D2D13">
        <w:t xml:space="preserve">. </w:t>
      </w:r>
      <w:r w:rsidR="001042A8">
        <w:t xml:space="preserve"> </w:t>
      </w:r>
    </w:p>
    <w:p w14:paraId="39DE1A89" w14:textId="77777777" w:rsidR="001042A8" w:rsidRDefault="001042A8" w:rsidP="007B4D3B">
      <w:pPr>
        <w:spacing w:line="360" w:lineRule="auto"/>
      </w:pPr>
    </w:p>
    <w:p w14:paraId="18ACC12E" w14:textId="77777777" w:rsidR="000823F9" w:rsidRDefault="001042A8" w:rsidP="007B4D3B">
      <w:pPr>
        <w:spacing w:line="360" w:lineRule="auto"/>
        <w:rPr>
          <w:u w:val="single"/>
        </w:rPr>
      </w:pPr>
      <w:r w:rsidRPr="00D93D91">
        <w:rPr>
          <w:u w:val="single"/>
        </w:rPr>
        <w:t>Volunteer studies</w:t>
      </w:r>
    </w:p>
    <w:p w14:paraId="437B1D41" w14:textId="132F0E36" w:rsidR="004E5335" w:rsidRDefault="0089474A" w:rsidP="008658FA">
      <w:pPr>
        <w:spacing w:line="360" w:lineRule="auto"/>
      </w:pPr>
      <w:r>
        <w:t xml:space="preserve">In some </w:t>
      </w:r>
      <w:r w:rsidR="005D10ED">
        <w:t xml:space="preserve">studies </w:t>
      </w:r>
      <w:r w:rsidR="008F6BC4">
        <w:t xml:space="preserve">conducted </w:t>
      </w:r>
      <w:r w:rsidR="000D3491">
        <w:t xml:space="preserve">in the late </w:t>
      </w:r>
      <w:r w:rsidR="004101EF">
        <w:t>19</w:t>
      </w:r>
      <w:r w:rsidR="000D3491">
        <w:t>60</w:t>
      </w:r>
      <w:r w:rsidR="000823F9">
        <w:t>s</w:t>
      </w:r>
      <w:r w:rsidR="000D3491">
        <w:t xml:space="preserve"> and early </w:t>
      </w:r>
      <w:r w:rsidR="004101EF">
        <w:t>19</w:t>
      </w:r>
      <w:r w:rsidR="000D3491">
        <w:t>70</w:t>
      </w:r>
      <w:r w:rsidR="000823F9">
        <w:t>s</w:t>
      </w:r>
      <w:r>
        <w:t>,</w:t>
      </w:r>
      <w:r w:rsidR="000D3491">
        <w:t xml:space="preserve"> </w:t>
      </w:r>
      <w:r w:rsidR="005D10ED">
        <w:t xml:space="preserve">rubella vaccination was given to volunteers scheduled for </w:t>
      </w:r>
      <w:r w:rsidR="006C3F12">
        <w:t>induced abortions</w:t>
      </w:r>
      <w:r w:rsidR="005D10ED">
        <w:t xml:space="preserve"> </w:t>
      </w:r>
      <w:r w:rsidR="000D3491">
        <w:t>(s</w:t>
      </w:r>
      <w:r w:rsidR="005D10ED">
        <w:t xml:space="preserve">ummarised in </w:t>
      </w:r>
      <w:r w:rsidR="008A5128">
        <w:t xml:space="preserve">appendix </w:t>
      </w:r>
      <w:r w:rsidR="005D10ED">
        <w:t xml:space="preserve">table </w:t>
      </w:r>
      <w:r w:rsidR="008A5128">
        <w:t>3</w:t>
      </w:r>
      <w:r w:rsidR="000D3491">
        <w:t>)</w:t>
      </w:r>
      <w:r w:rsidR="005D10ED">
        <w:t xml:space="preserve">. </w:t>
      </w:r>
      <w:r w:rsidR="00A15DB1">
        <w:t>I</w:t>
      </w:r>
      <w:r w:rsidR="007E6540">
        <w:t xml:space="preserve">nformation </w:t>
      </w:r>
      <w:r w:rsidR="00766302">
        <w:t xml:space="preserve">on susceptibility </w:t>
      </w:r>
      <w:r w:rsidR="0033108E">
        <w:t xml:space="preserve">to rubella infection </w:t>
      </w:r>
      <w:r w:rsidR="00766302">
        <w:t>was incomplete</w:t>
      </w:r>
      <w:r w:rsidR="002F3965">
        <w:t xml:space="preserve"> in these </w:t>
      </w:r>
      <w:r w:rsidR="008A5128">
        <w:t xml:space="preserve">intervention </w:t>
      </w:r>
      <w:r w:rsidR="002F3965">
        <w:t>studies</w:t>
      </w:r>
      <w:r w:rsidR="008A5128">
        <w:t xml:space="preserve"> </w:t>
      </w:r>
      <w:r w:rsidR="005E15BA">
        <w:t xml:space="preserve">and there were </w:t>
      </w:r>
      <w:r w:rsidR="008A5128">
        <w:t xml:space="preserve">no </w:t>
      </w:r>
      <w:r w:rsidR="008A5128">
        <w:lastRenderedPageBreak/>
        <w:t>control group</w:t>
      </w:r>
      <w:r w:rsidR="005E15BA">
        <w:t>s</w:t>
      </w:r>
      <w:r w:rsidR="008A5128">
        <w:t xml:space="preserve">. </w:t>
      </w:r>
      <w:r w:rsidR="002F3965">
        <w:t xml:space="preserve"> </w:t>
      </w:r>
      <w:r w:rsidR="005D10ED">
        <w:t>In two of the four studies the occurrence of transmission of rubella virus to the foetus in rubella susceptible women was noted</w:t>
      </w:r>
      <w:r w:rsidR="00252648">
        <w:t>. I</w:t>
      </w:r>
      <w:r w:rsidR="005D10ED">
        <w:t xml:space="preserve">n </w:t>
      </w:r>
      <w:r w:rsidR="00A72AF1">
        <w:t xml:space="preserve">the </w:t>
      </w:r>
      <w:r w:rsidR="005D10ED">
        <w:t>study</w:t>
      </w:r>
      <w:r w:rsidR="00A72AF1">
        <w:t xml:space="preserve"> by Bolognese et al </w:t>
      </w:r>
      <w:r w:rsidR="00252648">
        <w:t>, CRI</w:t>
      </w:r>
      <w:r w:rsidR="005D10ED">
        <w:t xml:space="preserve"> was assumed to be </w:t>
      </w:r>
      <w:r w:rsidR="00252648">
        <w:t xml:space="preserve">caused by a </w:t>
      </w:r>
      <w:r w:rsidR="005D10ED">
        <w:t>wild type</w:t>
      </w:r>
      <w:r w:rsidR="00252648">
        <w:t xml:space="preserve"> rubella strain</w:t>
      </w:r>
      <w:r w:rsidR="005D10ED">
        <w:t xml:space="preserve"> based on comparison of serological responses in rabbits injected with the isolated virus and the Freedman “wild” strain</w:t>
      </w:r>
      <w:r w:rsidR="00BF65BC">
        <w:fldChar w:fldCharType="begin"/>
      </w:r>
      <w:r w:rsidR="002F59AF">
        <w:instrText xml:space="preserve"> ADDIN EN.CITE &lt;EndNote&gt;&lt;Cite&gt;&lt;Author&gt;Bolognese&lt;/Author&gt;&lt;Year&gt;1973&lt;/Year&gt;&lt;RecNum&gt;1131&lt;/RecNum&gt;&lt;DisplayText&gt;[34]&lt;/DisplayText&gt;&lt;record&gt;&lt;rec-number&gt;1131&lt;/rec-number&gt;&lt;foreign-keys&gt;&lt;key app="EN" db-id="pzrr2wwec92vr1e5s2e5wx2twzax9tzvt5zt" timestamp="1385552209"&gt;1131&lt;/key&gt;&lt;/foreign-keys&gt;&lt;ref-type name="Journal Article"&gt;17&lt;/ref-type&gt;&lt;contributors&gt;&lt;authors&gt;&lt;author&gt;Bolognese, R. J.&lt;/author&gt;&lt;author&gt;Corson, S. L.&lt;/author&gt;&lt;author&gt;Fuccillo, D. A.&lt;/author&gt;&lt;author&gt;Sever, J. L.&lt;/author&gt;&lt;author&gt;Traub, R.&lt;/author&gt;&lt;/authors&gt;&lt;/contributors&gt;&lt;titles&gt;&lt;title&gt;Evaluation of possible transplacental infection with rubella vaccination during pregnancy&lt;/title&gt;&lt;secondary-title&gt;American Journal of Obstetrics &amp;amp; Gynecology&lt;/secondary-title&gt;&lt;short-title&gt;Evaluation of possible transplacental infection with rubella vaccination during pregnancy&lt;/short-title&gt;&lt;/titles&gt;&lt;periodical&gt;&lt;full-title&gt;American Journal of Obstetrics &amp;amp; Gynecology&lt;/full-title&gt;&lt;/periodical&gt;&lt;pages&gt;939-41&lt;/pages&gt;&lt;volume&gt;117&lt;/volume&gt;&lt;number&gt;7&lt;/number&gt;&lt;dates&gt;&lt;year&gt;1973&lt;/year&gt;&lt;/dates&gt;&lt;accession-num&gt;4759831&lt;/accession-num&gt;&lt;urls&gt;&lt;related-urls&gt;&lt;url&gt;http://ovidsp.ovid.com/ovidweb.cgi?T=JS&amp;amp;CSC=Y&amp;amp;NEWS=N&amp;amp;PAGE=fulltext&amp;amp;D=med1&amp;amp;AN=4759831http://lshtmsfx.hosted.exlibrisgroup.com/lshtm?sid=OVID:medline&amp;amp;id=pmid:4759831&amp;amp;id=doi:&amp;amp;issn=0002-9378&amp;amp;isbn=&amp;amp;volume=117&amp;amp;issue=7&amp;amp;spage=939&amp;amp;pages=939-41&amp;amp;date=1973&amp;amp;title=American+Journal+of+Obstetrics+%26+Gynecology&amp;amp;atitle=Evaluation+of+possible+transplacental+infection+with+rubella+vaccination+during+pregnancy.&amp;amp;aulast=Bolognese&amp;amp;pid=%3Cauthor%3EBolognese+RJ%3BCorson+SL%3BFuccillo+DA%3BSever+JL%3BTraub+R%3C%2Fauthor%3E%3CAN%3E4759831%3C%2FAN%3E%3CDT%3EJournal+Article%3C%2FDT%3E&lt;/url&gt;&lt;/related-urls&gt;&lt;/urls&gt;&lt;remote-database-name&gt;Medline&lt;/remote-database-name&gt;&lt;remote-database-provider&gt;Ovid Technologies&lt;/remote-database-provider&gt;&lt;/record&gt;&lt;/Cite&gt;&lt;/EndNote&gt;</w:instrText>
      </w:r>
      <w:r w:rsidR="00BF65BC">
        <w:fldChar w:fldCharType="separate"/>
      </w:r>
      <w:r w:rsidR="002F59AF">
        <w:rPr>
          <w:noProof/>
        </w:rPr>
        <w:t>[</w:t>
      </w:r>
      <w:hyperlink w:anchor="_ENREF_34" w:tooltip="Bolognese, 1973 #1131" w:history="1">
        <w:r w:rsidR="00152ACF">
          <w:rPr>
            <w:noProof/>
          </w:rPr>
          <w:t>34</w:t>
        </w:r>
      </w:hyperlink>
      <w:r w:rsidR="002F59AF">
        <w:rPr>
          <w:noProof/>
        </w:rPr>
        <w:t>]</w:t>
      </w:r>
      <w:r w:rsidR="00BF65BC">
        <w:fldChar w:fldCharType="end"/>
      </w:r>
      <w:r w:rsidR="00252648">
        <w:t xml:space="preserve"> .</w:t>
      </w:r>
      <w:r w:rsidR="005D10ED">
        <w:t xml:space="preserve"> </w:t>
      </w:r>
      <w:r w:rsidR="00252648">
        <w:t xml:space="preserve"> In the study </w:t>
      </w:r>
      <w:r w:rsidR="00A72AF1">
        <w:t xml:space="preserve">by Vaheri </w:t>
      </w:r>
      <w:r w:rsidR="00252648">
        <w:t>in which</w:t>
      </w:r>
      <w:r w:rsidR="005D10ED">
        <w:t xml:space="preserve"> various </w:t>
      </w:r>
      <w:r w:rsidR="00252648">
        <w:t>specimens</w:t>
      </w:r>
      <w:r w:rsidR="005D10ED">
        <w:t xml:space="preserve"> of placenta and foetus</w:t>
      </w:r>
      <w:r w:rsidR="00252648">
        <w:t xml:space="preserve"> were test</w:t>
      </w:r>
      <w:r w:rsidR="004877BE">
        <w:t>ed</w:t>
      </w:r>
      <w:r w:rsidR="00252648">
        <w:t>,</w:t>
      </w:r>
      <w:r w:rsidR="005D10ED">
        <w:t xml:space="preserve"> rubella virus was</w:t>
      </w:r>
      <w:r w:rsidR="00C43836">
        <w:t xml:space="preserve"> </w:t>
      </w:r>
      <w:r w:rsidR="005D10ED">
        <w:t xml:space="preserve">isolated </w:t>
      </w:r>
      <w:r w:rsidR="005D10ED" w:rsidRPr="002C6570">
        <w:t xml:space="preserve">and </w:t>
      </w:r>
      <w:r w:rsidR="005D10ED" w:rsidRPr="00B91DC3">
        <w:t xml:space="preserve">assumed </w:t>
      </w:r>
      <w:r w:rsidR="00DD3B6E">
        <w:t xml:space="preserve">by the authors </w:t>
      </w:r>
      <w:r w:rsidR="005D10ED" w:rsidRPr="00B91DC3">
        <w:t xml:space="preserve">to </w:t>
      </w:r>
      <w:r w:rsidR="00DD3B6E">
        <w:t xml:space="preserve">reflect </w:t>
      </w:r>
      <w:r w:rsidR="005D10ED" w:rsidRPr="00B91DC3">
        <w:t>vaccine virus</w:t>
      </w:r>
      <w:r w:rsidR="002F3965">
        <w:t xml:space="preserve"> strain</w:t>
      </w:r>
      <w:r w:rsidR="00DD3B6E">
        <w:t xml:space="preserve">, although </w:t>
      </w:r>
      <w:r w:rsidR="005D10ED">
        <w:t xml:space="preserve">no virological </w:t>
      </w:r>
      <w:r w:rsidR="006C2829">
        <w:t xml:space="preserve">tests </w:t>
      </w:r>
      <w:r w:rsidR="000D3491">
        <w:t>w</w:t>
      </w:r>
      <w:r w:rsidR="006C2829">
        <w:t>ere</w:t>
      </w:r>
      <w:r w:rsidR="000D3491">
        <w:t xml:space="preserve"> </w:t>
      </w:r>
      <w:r w:rsidR="00701EF2">
        <w:t>carried out</w:t>
      </w:r>
      <w:r w:rsidR="00BF65BC">
        <w:fldChar w:fldCharType="begin"/>
      </w:r>
      <w:r w:rsidR="002F59AF">
        <w:instrText xml:space="preserve"> ADDIN EN.CITE &lt;EndNote&gt;&lt;Cite&gt;&lt;Author&gt;Vaheri&lt;/Author&gt;&lt;Year&gt;1972&lt;/Year&gt;&lt;RecNum&gt;621&lt;/RecNum&gt;&lt;DisplayText&gt;[35]&lt;/DisplayText&gt;&lt;record&gt;&lt;rec-number&gt;621&lt;/rec-number&gt;&lt;foreign-keys&gt;&lt;key app="EN" db-id="pzrr2wwec92vr1e5s2e5wx2twzax9tzvt5zt" timestamp="1381414335"&gt;621&lt;/key&gt;&lt;/foreign-keys&gt;&lt;ref-type name="Journal Article"&gt;17&lt;/ref-type&gt;&lt;contributors&gt;&lt;authors&gt;&lt;author&gt;Vaheri, A.&lt;/author&gt;&lt;/authors&gt;&lt;/contributors&gt;&lt;titles&gt;&lt;title&gt;Undesirable properties of rubella vaccines with special reference to their use in women of fertile age&lt;/title&gt;&lt;secondary-title&gt;Scandinavian Journal of Infectious Diseases&lt;/secondary-title&gt;&lt;short-title&gt;Undesirable properties of rubella vaccines with special reference to their use in women of fertile age&lt;/short-title&gt;&lt;/titles&gt;&lt;periodical&gt;&lt;full-title&gt;Scandinavian Journal of Infectious Diseases&lt;/full-title&gt;&lt;/periodical&gt;&lt;pages&gt;Suppl 6:24-7&lt;/pages&gt;&lt;volume&gt;6&lt;/volume&gt;&lt;dates&gt;&lt;year&gt;1972&lt;/year&gt;&lt;/dates&gt;&lt;accession-num&gt;4570530&lt;/accession-num&gt;&lt;work-type&gt;Clinical Trial&lt;/work-type&gt;&lt;urls&gt;&lt;related-urls&gt;&lt;url&gt;http://ovidsp.ovid.com/ovidweb.cgi?T=JS&amp;amp;CSC=Y&amp;amp;NEWS=N&amp;amp;PAGE=fulltext&amp;amp;D=med1&amp;amp;AN=4570530http://lshtmsfx.hosted.exlibrisgroup.com/lshtm?sid=OVID:medline&amp;amp;id=pmid:4570530&amp;amp;id=doi:&amp;amp;issn=0036-5548&amp;amp;isbn=&amp;amp;volume=6&amp;amp;issue=&amp;amp;spage=Suppl&amp;amp;pages=Suppl+6%3A24-7&amp;amp;date=1972&amp;amp;title=Scandinavian+Journal+of+Infectious+Diseases&amp;amp;atitle=Undesirable+properties+of+rubella+vaccines+with+special+reference+to+their+use+in+women+of+fertile+age.&amp;amp;aulast=Vaheri&amp;amp;pid=%3Cauthor%3EVaheri+A%3C%2Fauthor%3E%3CAN%3E4570530%3C%2FAN%3E%3CDT%3EClinical+Trial%3C%2FDT%3E&lt;/url&gt;&lt;/related-urls&gt;&lt;/urls&gt;&lt;remote-database-name&gt;Medline&lt;/remote-database-name&gt;&lt;remote-database-provider&gt;Ovid Technologies&lt;/remote-database-provider&gt;&lt;/record&gt;&lt;/Cite&gt;&lt;/EndNote&gt;</w:instrText>
      </w:r>
      <w:r w:rsidR="00BF65BC">
        <w:fldChar w:fldCharType="separate"/>
      </w:r>
      <w:r w:rsidR="002F59AF">
        <w:rPr>
          <w:noProof/>
        </w:rPr>
        <w:t>[</w:t>
      </w:r>
      <w:hyperlink w:anchor="_ENREF_35" w:tooltip="Vaheri, 1972 #621" w:history="1">
        <w:r w:rsidR="00152ACF">
          <w:rPr>
            <w:noProof/>
          </w:rPr>
          <w:t>35</w:t>
        </w:r>
      </w:hyperlink>
      <w:r w:rsidR="002F59AF">
        <w:rPr>
          <w:noProof/>
        </w:rPr>
        <w:t>]</w:t>
      </w:r>
      <w:r w:rsidR="00BF65BC">
        <w:fldChar w:fldCharType="end"/>
      </w:r>
      <w:r w:rsidR="005D10ED">
        <w:t xml:space="preserve"> . </w:t>
      </w:r>
    </w:p>
    <w:p w14:paraId="64FBF36C" w14:textId="77777777" w:rsidR="008658FA" w:rsidRPr="008658FA" w:rsidRDefault="008658FA" w:rsidP="008658FA">
      <w:pPr>
        <w:spacing w:line="360" w:lineRule="auto"/>
      </w:pPr>
    </w:p>
    <w:p w14:paraId="651E2BC4" w14:textId="77777777" w:rsidR="005D10ED" w:rsidRPr="00D93D91" w:rsidRDefault="005D10ED" w:rsidP="007B4D3B">
      <w:pPr>
        <w:pStyle w:val="Heading1"/>
        <w:numPr>
          <w:ilvl w:val="0"/>
          <w:numId w:val="0"/>
        </w:numPr>
        <w:spacing w:line="360" w:lineRule="auto"/>
        <w:rPr>
          <w:rFonts w:cs="Calibri"/>
          <w:sz w:val="28"/>
          <w:szCs w:val="28"/>
        </w:rPr>
      </w:pPr>
      <w:r w:rsidRPr="00D93D91">
        <w:rPr>
          <w:rFonts w:cs="Calibri"/>
          <w:sz w:val="28"/>
          <w:szCs w:val="28"/>
        </w:rPr>
        <w:t>Discussion</w:t>
      </w:r>
    </w:p>
    <w:p w14:paraId="5181E049" w14:textId="77777777" w:rsidR="005D10ED" w:rsidRPr="004E5335" w:rsidRDefault="005D10ED" w:rsidP="007B4D3B">
      <w:pPr>
        <w:pStyle w:val="Heading1"/>
        <w:numPr>
          <w:ilvl w:val="0"/>
          <w:numId w:val="0"/>
        </w:numPr>
        <w:spacing w:line="360" w:lineRule="auto"/>
        <w:rPr>
          <w:b w:val="0"/>
          <w:sz w:val="22"/>
          <w:szCs w:val="22"/>
          <w:lang w:eastAsia="en-US"/>
        </w:rPr>
      </w:pPr>
    </w:p>
    <w:p w14:paraId="7E862170" w14:textId="477E2128" w:rsidR="008A7E1F" w:rsidRPr="007019C0" w:rsidRDefault="00E76503" w:rsidP="007B4D3B">
      <w:pPr>
        <w:pStyle w:val="CommentText"/>
        <w:spacing w:line="360" w:lineRule="auto"/>
        <w:rPr>
          <w:sz w:val="22"/>
          <w:szCs w:val="22"/>
        </w:rPr>
      </w:pPr>
      <w:r w:rsidRPr="00956B5C">
        <w:rPr>
          <w:sz w:val="22"/>
          <w:szCs w:val="22"/>
        </w:rPr>
        <w:t>This systematic review found several studies that evaluated t</w:t>
      </w:r>
      <w:r w:rsidR="00F109C8" w:rsidRPr="00956B5C">
        <w:rPr>
          <w:sz w:val="22"/>
          <w:szCs w:val="22"/>
        </w:rPr>
        <w:t xml:space="preserve">he incidence of congenital rubella syndrome (CRS) following inadvertent vaccination of pregnant women through rubella registries in the US </w:t>
      </w:r>
      <w:r w:rsidR="009C54E4" w:rsidRPr="00956B5C">
        <w:rPr>
          <w:sz w:val="22"/>
          <w:szCs w:val="22"/>
        </w:rPr>
        <w:t xml:space="preserve">as well as in </w:t>
      </w:r>
      <w:r w:rsidR="00F109C8" w:rsidRPr="00956B5C">
        <w:rPr>
          <w:sz w:val="22"/>
          <w:szCs w:val="22"/>
        </w:rPr>
        <w:t xml:space="preserve">several European countries and subsequently in the setting of large mass vaccination campaigns in Latin America and Iran. </w:t>
      </w:r>
      <w:r w:rsidR="007A5A86" w:rsidRPr="00956B5C">
        <w:rPr>
          <w:sz w:val="22"/>
          <w:szCs w:val="22"/>
        </w:rPr>
        <w:t xml:space="preserve"> </w:t>
      </w:r>
      <w:r w:rsidR="0076401E" w:rsidRPr="00956B5C">
        <w:rPr>
          <w:sz w:val="22"/>
          <w:szCs w:val="22"/>
        </w:rPr>
        <w:t xml:space="preserve">No case of confirmed CRS was </w:t>
      </w:r>
      <w:r w:rsidR="00466457" w:rsidRPr="00956B5C">
        <w:rPr>
          <w:sz w:val="22"/>
          <w:szCs w:val="22"/>
        </w:rPr>
        <w:t>identified</w:t>
      </w:r>
      <w:r w:rsidR="0076401E" w:rsidRPr="00956B5C">
        <w:rPr>
          <w:sz w:val="22"/>
          <w:szCs w:val="22"/>
        </w:rPr>
        <w:t xml:space="preserve">. Based on the number of susceptible women exposed to rubella vaccination shortly prior or during early </w:t>
      </w:r>
      <w:r w:rsidR="00466457" w:rsidRPr="00956B5C">
        <w:rPr>
          <w:sz w:val="22"/>
          <w:szCs w:val="22"/>
        </w:rPr>
        <w:t>pregnancy we</w:t>
      </w:r>
      <w:r w:rsidR="0076401E" w:rsidRPr="00956B5C">
        <w:rPr>
          <w:sz w:val="22"/>
          <w:szCs w:val="22"/>
        </w:rPr>
        <w:t xml:space="preserve"> estimated </w:t>
      </w:r>
      <w:r w:rsidR="00DD2C7D" w:rsidRPr="00956B5C">
        <w:rPr>
          <w:sz w:val="22"/>
          <w:szCs w:val="22"/>
        </w:rPr>
        <w:t>a maximum theoretical risk of CRS, of 0.</w:t>
      </w:r>
      <w:r w:rsidR="00B10893">
        <w:rPr>
          <w:sz w:val="22"/>
          <w:szCs w:val="22"/>
        </w:rPr>
        <w:t>099</w:t>
      </w:r>
      <w:r w:rsidR="00DD2C7D" w:rsidRPr="00956B5C">
        <w:rPr>
          <w:sz w:val="22"/>
          <w:szCs w:val="22"/>
        </w:rPr>
        <w:t>%.</w:t>
      </w:r>
      <w:r w:rsidR="007019C0">
        <w:rPr>
          <w:sz w:val="22"/>
          <w:szCs w:val="22"/>
        </w:rPr>
        <w:t xml:space="preserve"> With zero cases, </w:t>
      </w:r>
      <w:r w:rsidR="006F1C09" w:rsidRPr="00956B5C">
        <w:rPr>
          <w:sz w:val="22"/>
          <w:szCs w:val="22"/>
        </w:rPr>
        <w:t>i.e.</w:t>
      </w:r>
      <w:r w:rsidR="002A3291" w:rsidRPr="00956B5C">
        <w:rPr>
          <w:sz w:val="22"/>
          <w:szCs w:val="22"/>
        </w:rPr>
        <w:t xml:space="preserve"> no evidence of disease </w:t>
      </w:r>
      <w:r w:rsidR="00F9131D" w:rsidRPr="00956B5C">
        <w:rPr>
          <w:sz w:val="22"/>
          <w:szCs w:val="22"/>
        </w:rPr>
        <w:t xml:space="preserve">in the presence of </w:t>
      </w:r>
      <w:r w:rsidR="006F1C09" w:rsidRPr="00956B5C">
        <w:rPr>
          <w:sz w:val="22"/>
          <w:szCs w:val="22"/>
        </w:rPr>
        <w:t>non-zero</w:t>
      </w:r>
      <w:r w:rsidR="00956B5C">
        <w:rPr>
          <w:sz w:val="22"/>
          <w:szCs w:val="22"/>
        </w:rPr>
        <w:t xml:space="preserve"> </w:t>
      </w:r>
      <w:r w:rsidR="002A3291" w:rsidRPr="00956B5C">
        <w:rPr>
          <w:sz w:val="22"/>
          <w:szCs w:val="22"/>
        </w:rPr>
        <w:t>background rate</w:t>
      </w:r>
      <w:r w:rsidR="00F9131D" w:rsidRPr="00956B5C">
        <w:rPr>
          <w:sz w:val="22"/>
          <w:szCs w:val="22"/>
        </w:rPr>
        <w:t>s</w:t>
      </w:r>
      <w:r w:rsidR="007019C0">
        <w:rPr>
          <w:sz w:val="22"/>
          <w:szCs w:val="22"/>
        </w:rPr>
        <w:t>,</w:t>
      </w:r>
      <w:r w:rsidR="002A3291" w:rsidRPr="00956B5C">
        <w:rPr>
          <w:sz w:val="22"/>
          <w:szCs w:val="22"/>
        </w:rPr>
        <w:t xml:space="preserve"> our upper bounds are </w:t>
      </w:r>
      <w:r w:rsidR="00F9131D" w:rsidRPr="00956B5C">
        <w:rPr>
          <w:sz w:val="22"/>
          <w:szCs w:val="22"/>
        </w:rPr>
        <w:t xml:space="preserve">likely to be very </w:t>
      </w:r>
      <w:r w:rsidR="002A3291" w:rsidRPr="00956B5C">
        <w:rPr>
          <w:sz w:val="22"/>
          <w:szCs w:val="22"/>
        </w:rPr>
        <w:t>conservative, we can be fair</w:t>
      </w:r>
      <w:r w:rsidR="007019C0">
        <w:rPr>
          <w:sz w:val="22"/>
          <w:szCs w:val="22"/>
        </w:rPr>
        <w:t>l</w:t>
      </w:r>
      <w:r w:rsidR="002A3291" w:rsidRPr="00956B5C">
        <w:rPr>
          <w:sz w:val="22"/>
          <w:szCs w:val="22"/>
        </w:rPr>
        <w:t xml:space="preserve">y reassured that if there is an increased risk it would be less than </w:t>
      </w:r>
      <w:r w:rsidR="00F9131D" w:rsidRPr="00956B5C">
        <w:rPr>
          <w:sz w:val="22"/>
          <w:szCs w:val="22"/>
        </w:rPr>
        <w:t>0.</w:t>
      </w:r>
      <w:r w:rsidR="00B10893">
        <w:rPr>
          <w:sz w:val="22"/>
          <w:szCs w:val="22"/>
        </w:rPr>
        <w:t>099</w:t>
      </w:r>
      <w:r w:rsidR="00F9131D" w:rsidRPr="00956B5C">
        <w:rPr>
          <w:sz w:val="22"/>
          <w:szCs w:val="22"/>
        </w:rPr>
        <w:t>% based on these data only.  In addition</w:t>
      </w:r>
      <w:r w:rsidR="004E0879">
        <w:rPr>
          <w:sz w:val="22"/>
          <w:szCs w:val="22"/>
        </w:rPr>
        <w:t>,</w:t>
      </w:r>
      <w:r w:rsidR="00F9131D" w:rsidRPr="00956B5C">
        <w:rPr>
          <w:sz w:val="22"/>
          <w:szCs w:val="22"/>
        </w:rPr>
        <w:t xml:space="preserve"> a </w:t>
      </w:r>
      <w:r w:rsidR="002A3291" w:rsidRPr="00956B5C">
        <w:rPr>
          <w:sz w:val="22"/>
          <w:szCs w:val="22"/>
        </w:rPr>
        <w:t xml:space="preserve">lack of spontaneous reports </w:t>
      </w:r>
      <w:r w:rsidR="00F9131D" w:rsidRPr="00956B5C">
        <w:rPr>
          <w:sz w:val="22"/>
          <w:szCs w:val="22"/>
        </w:rPr>
        <w:t xml:space="preserve">of </w:t>
      </w:r>
      <w:r w:rsidR="002A3291" w:rsidRPr="00956B5C">
        <w:rPr>
          <w:sz w:val="22"/>
          <w:szCs w:val="22"/>
        </w:rPr>
        <w:t>CR</w:t>
      </w:r>
      <w:r w:rsidR="00F9131D" w:rsidRPr="00956B5C">
        <w:rPr>
          <w:sz w:val="22"/>
          <w:szCs w:val="22"/>
        </w:rPr>
        <w:t>S</w:t>
      </w:r>
      <w:r w:rsidR="002A3291" w:rsidRPr="00956B5C">
        <w:rPr>
          <w:sz w:val="22"/>
          <w:szCs w:val="22"/>
        </w:rPr>
        <w:t xml:space="preserve"> </w:t>
      </w:r>
      <w:r w:rsidR="00F9131D" w:rsidRPr="00956B5C">
        <w:rPr>
          <w:sz w:val="22"/>
          <w:szCs w:val="22"/>
        </w:rPr>
        <w:t xml:space="preserve">from passive surveillance of situations where inadvertent rubella vaccination has occurred in pregnancy </w:t>
      </w:r>
      <w:r w:rsidR="00FE22C7" w:rsidRPr="00956B5C">
        <w:rPr>
          <w:sz w:val="22"/>
          <w:szCs w:val="22"/>
        </w:rPr>
        <w:t xml:space="preserve">provides supportive information on the safety of rubella vaccination shortly prior </w:t>
      </w:r>
      <w:r w:rsidR="004E0879">
        <w:rPr>
          <w:sz w:val="22"/>
          <w:szCs w:val="22"/>
        </w:rPr>
        <w:t xml:space="preserve">to </w:t>
      </w:r>
      <w:r w:rsidR="00FE22C7" w:rsidRPr="00956B5C">
        <w:rPr>
          <w:sz w:val="22"/>
          <w:szCs w:val="22"/>
        </w:rPr>
        <w:t xml:space="preserve">or during early pregnancy. </w:t>
      </w:r>
      <w:r w:rsidR="005305BD" w:rsidRPr="00956B5C">
        <w:rPr>
          <w:sz w:val="22"/>
          <w:szCs w:val="22"/>
        </w:rPr>
        <w:t>V</w:t>
      </w:r>
      <w:r w:rsidR="004F4C0D" w:rsidRPr="00956B5C">
        <w:rPr>
          <w:sz w:val="22"/>
          <w:szCs w:val="22"/>
        </w:rPr>
        <w:t>ertical asymptomatic transmission of attenuated rubella vaccine virus</w:t>
      </w:r>
      <w:r w:rsidR="004E0879">
        <w:rPr>
          <w:sz w:val="22"/>
          <w:szCs w:val="22"/>
        </w:rPr>
        <w:t xml:space="preserve"> infection</w:t>
      </w:r>
      <w:r w:rsidR="00F27399">
        <w:rPr>
          <w:sz w:val="22"/>
          <w:szCs w:val="22"/>
        </w:rPr>
        <w:t>,</w:t>
      </w:r>
      <w:r w:rsidR="004F4C0D" w:rsidRPr="00956B5C">
        <w:rPr>
          <w:sz w:val="22"/>
          <w:szCs w:val="22"/>
        </w:rPr>
        <w:t xml:space="preserve"> </w:t>
      </w:r>
      <w:r w:rsidR="00F27399">
        <w:rPr>
          <w:sz w:val="22"/>
          <w:szCs w:val="22"/>
        </w:rPr>
        <w:t xml:space="preserve">documented </w:t>
      </w:r>
      <w:r w:rsidR="00396446" w:rsidRPr="00956B5C">
        <w:rPr>
          <w:sz w:val="22"/>
          <w:szCs w:val="22"/>
        </w:rPr>
        <w:t xml:space="preserve">through nucleotide sequence analysis and </w:t>
      </w:r>
      <w:r w:rsidR="00FC5452" w:rsidRPr="00956B5C">
        <w:rPr>
          <w:sz w:val="22"/>
          <w:szCs w:val="22"/>
        </w:rPr>
        <w:t xml:space="preserve">serological testing (e.g. </w:t>
      </w:r>
      <w:r w:rsidR="00396446" w:rsidRPr="00956B5C">
        <w:rPr>
          <w:sz w:val="22"/>
          <w:szCs w:val="22"/>
        </w:rPr>
        <w:t>anti</w:t>
      </w:r>
      <w:r w:rsidR="00E621AB" w:rsidRPr="00956B5C">
        <w:rPr>
          <w:sz w:val="22"/>
          <w:szCs w:val="22"/>
        </w:rPr>
        <w:t>-</w:t>
      </w:r>
      <w:r w:rsidR="00396446" w:rsidRPr="00956B5C">
        <w:rPr>
          <w:sz w:val="22"/>
          <w:szCs w:val="22"/>
        </w:rPr>
        <w:t>rubella IgM antibody from cord blood</w:t>
      </w:r>
      <w:r w:rsidR="00187437" w:rsidRPr="00956B5C">
        <w:rPr>
          <w:sz w:val="22"/>
          <w:szCs w:val="22"/>
        </w:rPr>
        <w:t xml:space="preserve">/serum) </w:t>
      </w:r>
      <w:r w:rsidR="00396446" w:rsidRPr="00956B5C">
        <w:rPr>
          <w:sz w:val="22"/>
          <w:szCs w:val="22"/>
        </w:rPr>
        <w:t>of neonates</w:t>
      </w:r>
      <w:r w:rsidR="00F27399">
        <w:rPr>
          <w:sz w:val="22"/>
          <w:szCs w:val="22"/>
        </w:rPr>
        <w:t xml:space="preserve">, </w:t>
      </w:r>
      <w:r w:rsidR="00F9131D" w:rsidRPr="00956B5C">
        <w:rPr>
          <w:sz w:val="22"/>
          <w:szCs w:val="22"/>
        </w:rPr>
        <w:t>does however occur</w:t>
      </w:r>
      <w:r w:rsidR="00F27399">
        <w:rPr>
          <w:sz w:val="22"/>
          <w:szCs w:val="22"/>
        </w:rPr>
        <w:t>,</w:t>
      </w:r>
      <w:r w:rsidR="00862537">
        <w:rPr>
          <w:sz w:val="22"/>
          <w:szCs w:val="22"/>
        </w:rPr>
        <w:t xml:space="preserve"> </w:t>
      </w:r>
      <w:r w:rsidR="00F27399">
        <w:rPr>
          <w:sz w:val="22"/>
          <w:szCs w:val="22"/>
        </w:rPr>
        <w:t xml:space="preserve"> </w:t>
      </w:r>
      <w:r w:rsidR="007D55C1">
        <w:rPr>
          <w:sz w:val="22"/>
          <w:szCs w:val="22"/>
        </w:rPr>
        <w:t>which might be seen to support the theoretical rationale for the contraindication of</w:t>
      </w:r>
      <w:r w:rsidR="007D55C1" w:rsidRPr="00956B5C" w:rsidDel="00862537">
        <w:rPr>
          <w:sz w:val="22"/>
          <w:szCs w:val="22"/>
        </w:rPr>
        <w:t xml:space="preserve"> </w:t>
      </w:r>
      <w:r w:rsidR="00F9131D" w:rsidRPr="00956B5C">
        <w:rPr>
          <w:sz w:val="22"/>
          <w:szCs w:val="22"/>
        </w:rPr>
        <w:t>this vaccine in pregnancy</w:t>
      </w:r>
      <w:r w:rsidR="00F9131D">
        <w:t xml:space="preserve">.  </w:t>
      </w:r>
    </w:p>
    <w:p w14:paraId="7ABDCC7B" w14:textId="77777777" w:rsidR="009D3DA4" w:rsidRDefault="009D3DA4" w:rsidP="007B4D3B">
      <w:pPr>
        <w:autoSpaceDE w:val="0"/>
        <w:autoSpaceDN w:val="0"/>
        <w:adjustRightInd w:val="0"/>
        <w:spacing w:after="0" w:line="360" w:lineRule="auto"/>
      </w:pPr>
    </w:p>
    <w:p w14:paraId="213E3A7C" w14:textId="1D9E85B0" w:rsidR="00A72AF1" w:rsidRDefault="00A676E0" w:rsidP="007B4D3B">
      <w:pPr>
        <w:autoSpaceDE w:val="0"/>
        <w:autoSpaceDN w:val="0"/>
        <w:adjustRightInd w:val="0"/>
        <w:spacing w:after="0" w:line="360" w:lineRule="auto"/>
      </w:pPr>
      <w:r>
        <w:t>A</w:t>
      </w:r>
      <w:r w:rsidR="006C2829">
        <w:t xml:space="preserve">ll </w:t>
      </w:r>
      <w:r w:rsidR="00DB15EE">
        <w:t xml:space="preserve">types of </w:t>
      </w:r>
      <w:r w:rsidR="006C2829">
        <w:t xml:space="preserve">studies were </w:t>
      </w:r>
      <w:r w:rsidR="004C6DD5">
        <w:t xml:space="preserve">considered </w:t>
      </w:r>
      <w:r w:rsidR="006C2829">
        <w:t xml:space="preserve">and </w:t>
      </w:r>
      <w:r w:rsidR="00865B58">
        <w:t>the quality of these studies</w:t>
      </w:r>
      <w:r w:rsidR="006C2829">
        <w:t xml:space="preserve"> carefully assessed</w:t>
      </w:r>
      <w:r w:rsidR="00865B58">
        <w:t xml:space="preserve">. </w:t>
      </w:r>
      <w:r w:rsidR="006C2829">
        <w:t xml:space="preserve">For the four controlled studies, </w:t>
      </w:r>
      <w:r w:rsidR="00297A1E">
        <w:t xml:space="preserve">a comparison group of unvaccinated women were included allowing </w:t>
      </w:r>
      <w:r w:rsidR="0027467E">
        <w:t xml:space="preserve">the ability to </w:t>
      </w:r>
      <w:r w:rsidR="00297A1E">
        <w:t xml:space="preserve">assess extra risk </w:t>
      </w:r>
      <w:r w:rsidR="0027467E">
        <w:t xml:space="preserve">of an adverse pregnancy outcome </w:t>
      </w:r>
      <w:r w:rsidR="00297A1E">
        <w:t xml:space="preserve">on top </w:t>
      </w:r>
      <w:r w:rsidR="002A3291">
        <w:t xml:space="preserve">of </w:t>
      </w:r>
      <w:r w:rsidR="00297A1E">
        <w:t>any baseline risk but numbers were small</w:t>
      </w:r>
      <w:r w:rsidR="00297A1E" w:rsidRPr="005C4A4A">
        <w:t>.</w:t>
      </w:r>
      <w:r w:rsidR="005C4A4A">
        <w:t xml:space="preserve"> </w:t>
      </w:r>
      <w:r w:rsidR="00956B5C" w:rsidRPr="005C4A4A">
        <w:t xml:space="preserve"> </w:t>
      </w:r>
      <w:r w:rsidR="004E0879">
        <w:t>It should be noted that t</w:t>
      </w:r>
      <w:r w:rsidR="00956B5C" w:rsidRPr="005C4A4A">
        <w:t xml:space="preserve">he extra risk </w:t>
      </w:r>
      <w:r w:rsidR="008E25EB" w:rsidRPr="005C4A4A">
        <w:t>may</w:t>
      </w:r>
      <w:r w:rsidR="00956B5C" w:rsidRPr="005C4A4A">
        <w:t xml:space="preserve"> vary depending on the baseline risk which </w:t>
      </w:r>
      <w:r w:rsidR="008E25EB" w:rsidRPr="005C4A4A">
        <w:t>might differ depending on the endemic situation.</w:t>
      </w:r>
      <w:r w:rsidR="00956B5C" w:rsidRPr="005C4A4A">
        <w:t xml:space="preserve">  </w:t>
      </w:r>
      <w:r w:rsidR="004E0879">
        <w:t xml:space="preserve">It was not possible to control for this.  We </w:t>
      </w:r>
      <w:r w:rsidR="008A5128" w:rsidRPr="005C4A4A">
        <w:t>pool</w:t>
      </w:r>
      <w:r w:rsidR="004E0879">
        <w:t>ed</w:t>
      </w:r>
      <w:r w:rsidR="008A5128" w:rsidRPr="005C4A4A">
        <w:t xml:space="preserve"> across studies where there were zero events</w:t>
      </w:r>
      <w:r w:rsidR="005C4A4A" w:rsidRPr="005C4A4A">
        <w:t>,</w:t>
      </w:r>
      <w:r w:rsidR="008A5128" w:rsidRPr="005C4A4A">
        <w:t xml:space="preserve"> assum</w:t>
      </w:r>
      <w:r w:rsidR="004E0879">
        <w:t xml:space="preserve">ing </w:t>
      </w:r>
      <w:r w:rsidR="008A5128" w:rsidRPr="005C4A4A">
        <w:t xml:space="preserve">the excess risk was similar across </w:t>
      </w:r>
      <w:r w:rsidR="006F1C09" w:rsidRPr="005C4A4A">
        <w:t>settings.</w:t>
      </w:r>
      <w:r w:rsidR="008A5128" w:rsidRPr="005C4A4A">
        <w:t xml:space="preserve">  </w:t>
      </w:r>
    </w:p>
    <w:p w14:paraId="36218A38" w14:textId="77777777" w:rsidR="00A72AF1" w:rsidRDefault="00A72AF1" w:rsidP="007B4D3B">
      <w:pPr>
        <w:autoSpaceDE w:val="0"/>
        <w:autoSpaceDN w:val="0"/>
        <w:adjustRightInd w:val="0"/>
        <w:spacing w:after="0" w:line="360" w:lineRule="auto"/>
      </w:pPr>
    </w:p>
    <w:p w14:paraId="372F0EA5" w14:textId="77777777" w:rsidR="007D55C1" w:rsidRDefault="00A72AF1" w:rsidP="007D55C1">
      <w:pPr>
        <w:autoSpaceDE w:val="0"/>
        <w:autoSpaceDN w:val="0"/>
        <w:adjustRightInd w:val="0"/>
        <w:spacing w:after="0" w:line="360" w:lineRule="auto"/>
      </w:pPr>
      <w:r>
        <w:lastRenderedPageBreak/>
        <w:t>A m</w:t>
      </w:r>
      <w:r w:rsidR="008A5128" w:rsidRPr="005C4A4A">
        <w:t>ore important</w:t>
      </w:r>
      <w:r w:rsidR="00956B5C" w:rsidRPr="005C4A4A">
        <w:t xml:space="preserve"> </w:t>
      </w:r>
      <w:r>
        <w:t xml:space="preserve">source of bias </w:t>
      </w:r>
      <w:r w:rsidR="008A5128" w:rsidRPr="005C4A4A">
        <w:t xml:space="preserve">was the </w:t>
      </w:r>
      <w:r w:rsidR="008E25EB" w:rsidRPr="005C4A4A">
        <w:t xml:space="preserve">missing </w:t>
      </w:r>
      <w:r w:rsidR="00956B5C" w:rsidRPr="005C4A4A">
        <w:t>i</w:t>
      </w:r>
      <w:r w:rsidR="00865B58" w:rsidRPr="005C4A4A">
        <w:t>nformation on the proportion of women already immune before vaccination</w:t>
      </w:r>
      <w:r w:rsidR="005C4A4A">
        <w:t>.  U</w:t>
      </w:r>
      <w:r w:rsidR="00956B5C" w:rsidRPr="005C4A4A">
        <w:t xml:space="preserve">ncontrolled confounding by differing levels of susceptibility prior to vaccination </w:t>
      </w:r>
      <w:r w:rsidR="008A5128" w:rsidRPr="005C4A4A">
        <w:t>compared to the</w:t>
      </w:r>
      <w:r w:rsidR="00956B5C" w:rsidRPr="005C4A4A">
        <w:t xml:space="preserve"> </w:t>
      </w:r>
      <w:r w:rsidR="006F1C09" w:rsidRPr="005C4A4A">
        <w:t>non-vaccinated</w:t>
      </w:r>
      <w:r w:rsidR="00956B5C" w:rsidRPr="005C4A4A">
        <w:t xml:space="preserve"> group </w:t>
      </w:r>
      <w:r w:rsidR="0034305A" w:rsidRPr="005C4A4A">
        <w:t xml:space="preserve">cannot be excluded with certainty. </w:t>
      </w:r>
      <w:r w:rsidR="00865B58">
        <w:t xml:space="preserve">  </w:t>
      </w:r>
      <w:r w:rsidR="0096703F">
        <w:t>For the two studies in the US and Canada</w:t>
      </w:r>
      <w:r w:rsidR="006F1C09">
        <w:t>,</w:t>
      </w:r>
      <w:r w:rsidR="0096703F">
        <w:t xml:space="preserve"> the unvaccinated comparison groups were from the same health care services</w:t>
      </w:r>
      <w:r w:rsidR="007E04FB">
        <w:t>.</w:t>
      </w:r>
      <w:r w:rsidR="0096703F">
        <w:t xml:space="preserve"> </w:t>
      </w:r>
      <w:r w:rsidR="007E04FB">
        <w:t>H</w:t>
      </w:r>
      <w:r w:rsidR="009F1266">
        <w:t xml:space="preserve">ealth care seeking behaviour </w:t>
      </w:r>
      <w:r w:rsidR="007E04FB">
        <w:t xml:space="preserve">could be </w:t>
      </w:r>
      <w:r w:rsidR="009F1266">
        <w:t xml:space="preserve">considered comparable among both </w:t>
      </w:r>
      <w:r w:rsidR="006F1C09">
        <w:t>groups in</w:t>
      </w:r>
      <w:r w:rsidR="009F1266">
        <w:t xml:space="preserve"> contrast to </w:t>
      </w:r>
      <w:r w:rsidR="00D731BD">
        <w:t xml:space="preserve">both </w:t>
      </w:r>
      <w:r w:rsidR="009F1266">
        <w:t xml:space="preserve">studies from Iran where </w:t>
      </w:r>
      <w:r w:rsidR="0096703F">
        <w:t xml:space="preserve">no </w:t>
      </w:r>
      <w:r w:rsidR="006F1C09">
        <w:t>details on</w:t>
      </w:r>
      <w:r w:rsidR="009F1266">
        <w:t xml:space="preserve"> </w:t>
      </w:r>
      <w:r w:rsidR="0096703F">
        <w:t xml:space="preserve">the mode of recruitment </w:t>
      </w:r>
      <w:r w:rsidR="00F27399">
        <w:t xml:space="preserve">or the proportion vaccinated more than three months before conception in the comparison group </w:t>
      </w:r>
      <w:r w:rsidR="009F1266">
        <w:t xml:space="preserve">were available. </w:t>
      </w:r>
      <w:r w:rsidR="007D55C1">
        <w:t>The preponderance of data from Brazil and the fact that data are not available from many countries limits the certainty with which the findings can be extrapolated to every country, but there is no known reason why these findings should differ systematically in different countries.</w:t>
      </w:r>
    </w:p>
    <w:p w14:paraId="5E5A8231" w14:textId="7AE7D175" w:rsidR="0096703F" w:rsidRDefault="0096703F" w:rsidP="007B4D3B">
      <w:pPr>
        <w:autoSpaceDE w:val="0"/>
        <w:autoSpaceDN w:val="0"/>
        <w:adjustRightInd w:val="0"/>
        <w:spacing w:after="0" w:line="360" w:lineRule="auto"/>
      </w:pPr>
    </w:p>
    <w:p w14:paraId="51418736" w14:textId="77777777" w:rsidR="00956B5C" w:rsidRDefault="00956B5C" w:rsidP="007B4D3B">
      <w:pPr>
        <w:autoSpaceDE w:val="0"/>
        <w:autoSpaceDN w:val="0"/>
        <w:adjustRightInd w:val="0"/>
        <w:spacing w:after="0" w:line="360" w:lineRule="auto"/>
      </w:pPr>
    </w:p>
    <w:p w14:paraId="59ED14A8" w14:textId="5C433EB3" w:rsidR="00E24E9B" w:rsidRDefault="002B7311" w:rsidP="007B4D3B">
      <w:pPr>
        <w:autoSpaceDE w:val="0"/>
        <w:autoSpaceDN w:val="0"/>
        <w:adjustRightInd w:val="0"/>
        <w:spacing w:after="0" w:line="360" w:lineRule="auto"/>
      </w:pPr>
      <w:r w:rsidRPr="00E24E9B">
        <w:t xml:space="preserve">The pregnancy registers with information on prior susceptibility allow a better assessment of </w:t>
      </w:r>
      <w:r w:rsidR="00A94844">
        <w:t>the absolute</w:t>
      </w:r>
      <w:r w:rsidR="00E356E1">
        <w:t xml:space="preserve"> </w:t>
      </w:r>
      <w:r w:rsidRPr="00E24E9B">
        <w:t>risk</w:t>
      </w:r>
      <w:r w:rsidR="00E24E9B">
        <w:t>.</w:t>
      </w:r>
      <w:r w:rsidR="00C16921">
        <w:t xml:space="preserve"> </w:t>
      </w:r>
      <w:r w:rsidR="00FB017C">
        <w:t xml:space="preserve">However, </w:t>
      </w:r>
      <w:r w:rsidRPr="00E24E9B">
        <w:t xml:space="preserve">follow-up of offspring may not have been long enough to pick up late manifestations of CRS, though those studies where CRI was detected </w:t>
      </w:r>
      <w:r w:rsidR="00A94844">
        <w:t>did not reveal any</w:t>
      </w:r>
      <w:r w:rsidR="00A94844" w:rsidRPr="00E24E9B">
        <w:t xml:space="preserve"> </w:t>
      </w:r>
      <w:r w:rsidRPr="00E24E9B">
        <w:t xml:space="preserve">case of CRS </w:t>
      </w:r>
      <w:r w:rsidR="00A94844">
        <w:t>during the</w:t>
      </w:r>
      <w:r w:rsidRPr="00E24E9B">
        <w:t xml:space="preserve"> follow-up</w:t>
      </w:r>
      <w:r w:rsidR="00A94844">
        <w:t xml:space="preserve"> period</w:t>
      </w:r>
      <w:r w:rsidR="00A609DB">
        <w:t xml:space="preserve"> in those infants</w:t>
      </w:r>
      <w:r w:rsidRPr="00E24E9B">
        <w:t xml:space="preserve">.  </w:t>
      </w:r>
    </w:p>
    <w:p w14:paraId="773E5C67" w14:textId="77777777" w:rsidR="00333570" w:rsidRDefault="00333570" w:rsidP="007B4D3B">
      <w:pPr>
        <w:autoSpaceDE w:val="0"/>
        <w:autoSpaceDN w:val="0"/>
        <w:adjustRightInd w:val="0"/>
        <w:spacing w:after="0" w:line="360" w:lineRule="auto"/>
      </w:pPr>
    </w:p>
    <w:p w14:paraId="2E6BC06C" w14:textId="1B239DCD" w:rsidR="00333570" w:rsidRPr="00D061CA" w:rsidRDefault="00333570" w:rsidP="007B4D3B">
      <w:pPr>
        <w:spacing w:line="360" w:lineRule="auto"/>
        <w:jc w:val="both"/>
      </w:pPr>
      <w:r>
        <w:t xml:space="preserve">We </w:t>
      </w:r>
      <w:r w:rsidR="007E04FB">
        <w:t xml:space="preserve">were also able </w:t>
      </w:r>
      <w:r w:rsidR="00C26250">
        <w:t xml:space="preserve">from these studies </w:t>
      </w:r>
      <w:r w:rsidR="007E04FB">
        <w:t xml:space="preserve">to </w:t>
      </w:r>
      <w:r>
        <w:t>obtain</w:t>
      </w:r>
      <w:r w:rsidR="00B10893">
        <w:t xml:space="preserve"> </w:t>
      </w:r>
      <w:r>
        <w:t xml:space="preserve">an upper confidence interval of the </w:t>
      </w:r>
      <w:r w:rsidR="00760899">
        <w:t xml:space="preserve">absolute </w:t>
      </w:r>
      <w:r>
        <w:t>risk</w:t>
      </w:r>
      <w:r w:rsidR="004560C5">
        <w:t xml:space="preserve"> of CRS </w:t>
      </w:r>
      <w:r>
        <w:t xml:space="preserve">based on the proportion of simulations where a count of zero was obtained across all the </w:t>
      </w:r>
      <w:r w:rsidR="007019C0">
        <w:t xml:space="preserve">pregnancy exposure cohort </w:t>
      </w:r>
      <w:r>
        <w:t>studies</w:t>
      </w:r>
      <w:r w:rsidR="008658FA">
        <w:t>. This was by</w:t>
      </w:r>
      <w:r>
        <w:t xml:space="preserve"> assuming the number of cases </w:t>
      </w:r>
      <w:r w:rsidR="00F74B73">
        <w:t xml:space="preserve">that might be </w:t>
      </w:r>
      <w:r>
        <w:t xml:space="preserve">seen in each of the </w:t>
      </w:r>
      <w:r w:rsidRPr="008A5128">
        <w:t xml:space="preserve">studies </w:t>
      </w:r>
      <w:r w:rsidR="00F74B73">
        <w:t>was</w:t>
      </w:r>
      <w:r w:rsidR="00C26250">
        <w:t xml:space="preserve"> around the upper limit of the pooled data across all the studies</w:t>
      </w:r>
      <w:r w:rsidR="00F75BF9">
        <w:t>.</w:t>
      </w:r>
      <w:r w:rsidR="009F674F">
        <w:t xml:space="preserve"> The value would be an underestimate if ascertainment in the large study</w:t>
      </w:r>
      <w:r w:rsidR="00082F15">
        <w:t xml:space="preserve"> (the Castillo-Solorzano multicentre study</w:t>
      </w:r>
      <w:r w:rsidR="00BF65BC">
        <w:fldChar w:fldCharType="begin">
          <w:fldData xml:space="preserve">PEVuZE5vdGU+PENpdGU+PEF1dGhvcj5DYXN0aWxsby1Tb2xvcnphbm88L0F1dGhvcj48WWVhcj4y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</w:fldData>
        </w:fldChar>
      </w:r>
      <w:r w:rsidR="002F59AF">
        <w:instrText xml:space="preserve"> ADDIN EN.CITE </w:instrText>
      </w:r>
      <w:r w:rsidR="002F59AF">
        <w:fldChar w:fldCharType="begin">
          <w:fldData xml:space="preserve">PEVuZE5vdGU+PENpdGU+PEF1dGhvcj5DYXN0aWxsby1Tb2xvcnphbm88L0F1dGhvcj48WWVhcj4y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</w:fldData>
        </w:fldChar>
      </w:r>
      <w:r w:rsidR="002F59AF">
        <w:instrText xml:space="preserve"> ADDIN EN.CITE.DATA </w:instrText>
      </w:r>
      <w:r w:rsidR="002F59AF">
        <w:fldChar w:fldCharType="end"/>
      </w:r>
      <w:r w:rsidR="00BF65BC">
        <w:fldChar w:fldCharType="separate"/>
      </w:r>
      <w:r w:rsidR="002F59AF">
        <w:rPr>
          <w:noProof/>
        </w:rPr>
        <w:t>[</w:t>
      </w:r>
      <w:hyperlink w:anchor="_ENREF_23" w:tooltip="Castillo-Solorzano, 2011 #154" w:history="1">
        <w:r w:rsidR="00152ACF">
          <w:rPr>
            <w:noProof/>
          </w:rPr>
          <w:t>23</w:t>
        </w:r>
      </w:hyperlink>
      <w:r w:rsidR="002F59AF">
        <w:rPr>
          <w:noProof/>
        </w:rPr>
        <w:t>]</w:t>
      </w:r>
      <w:r w:rsidR="00BF65BC">
        <w:fldChar w:fldCharType="end"/>
      </w:r>
      <w:r w:rsidR="00082F15">
        <w:t>)</w:t>
      </w:r>
      <w:r w:rsidR="009F674F">
        <w:t xml:space="preserve"> was poorer than that in the </w:t>
      </w:r>
      <w:r w:rsidR="00082F15">
        <w:t xml:space="preserve">other and </w:t>
      </w:r>
      <w:r w:rsidR="009F674F">
        <w:t xml:space="preserve">smaller studies. This is unlikely given </w:t>
      </w:r>
      <w:r w:rsidR="00A07653">
        <w:t xml:space="preserve">each country </w:t>
      </w:r>
      <w:r w:rsidR="00082F15">
        <w:t xml:space="preserve">in the multicentre study </w:t>
      </w:r>
      <w:r w:rsidR="00A07653">
        <w:t xml:space="preserve">used </w:t>
      </w:r>
      <w:r w:rsidR="00850BAA">
        <w:t xml:space="preserve">a standard protocol for testing and following up women who were inadvertently vaccinated in pregnancy during mass vaccination campaigns. These campaigns </w:t>
      </w:r>
      <w:r w:rsidR="009B4245">
        <w:t xml:space="preserve">also </w:t>
      </w:r>
      <w:r w:rsidR="00850BAA">
        <w:t xml:space="preserve">included sensitisation </w:t>
      </w:r>
      <w:r w:rsidR="009B4245">
        <w:t xml:space="preserve">of women offered the vaccine </w:t>
      </w:r>
      <w:r w:rsidR="00850BAA">
        <w:t xml:space="preserve">and support </w:t>
      </w:r>
      <w:r w:rsidR="00905EA3">
        <w:t>given to</w:t>
      </w:r>
      <w:r w:rsidR="00850BAA">
        <w:t xml:space="preserve"> </w:t>
      </w:r>
      <w:r w:rsidR="00905EA3">
        <w:t xml:space="preserve">the </w:t>
      </w:r>
      <w:r w:rsidR="00850BAA">
        <w:t>obstetric services</w:t>
      </w:r>
      <w:r w:rsidR="00A07653">
        <w:t>. W</w:t>
      </w:r>
      <w:r w:rsidR="00850BAA">
        <w:t xml:space="preserve">omen were </w:t>
      </w:r>
      <w:r w:rsidR="00E24E9B">
        <w:t>asked</w:t>
      </w:r>
      <w:r w:rsidR="009728D5">
        <w:t xml:space="preserve"> if they were</w:t>
      </w:r>
      <w:r w:rsidR="00E24E9B">
        <w:t xml:space="preserve"> pregnant</w:t>
      </w:r>
      <w:r w:rsidR="0033108E">
        <w:t>, i</w:t>
      </w:r>
      <w:r w:rsidR="00A07653">
        <w:t xml:space="preserve">f so </w:t>
      </w:r>
      <w:r w:rsidR="009728D5">
        <w:t xml:space="preserve">they were </w:t>
      </w:r>
      <w:r w:rsidR="00A07653">
        <w:t>not vaccinated</w:t>
      </w:r>
      <w:r w:rsidR="009728D5">
        <w:t>.</w:t>
      </w:r>
      <w:r w:rsidR="00A07653">
        <w:t xml:space="preserve"> </w:t>
      </w:r>
      <w:r w:rsidR="0033108E">
        <w:t xml:space="preserve">If not pregnant and vaccinated </w:t>
      </w:r>
      <w:r w:rsidR="009728D5" w:rsidRPr="005F37A0">
        <w:t>they were</w:t>
      </w:r>
      <w:r w:rsidR="00E24E9B" w:rsidRPr="005F37A0">
        <w:t xml:space="preserve"> </w:t>
      </w:r>
      <w:r w:rsidR="00850BAA" w:rsidRPr="005F37A0">
        <w:t>in</w:t>
      </w:r>
      <w:r w:rsidR="009728D5" w:rsidRPr="005F37A0">
        <w:t>structed</w:t>
      </w:r>
      <w:r w:rsidR="00850BAA" w:rsidRPr="005F37A0">
        <w:t xml:space="preserve"> about avoiding pregnancy for one month</w:t>
      </w:r>
      <w:r w:rsidR="00C12089" w:rsidRPr="005F37A0">
        <w:t xml:space="preserve"> (</w:t>
      </w:r>
      <w:r w:rsidR="00FA37CC" w:rsidRPr="005F37A0">
        <w:t xml:space="preserve">initially </w:t>
      </w:r>
      <w:r w:rsidR="00C12089" w:rsidRPr="005F37A0">
        <w:t>three months)</w:t>
      </w:r>
      <w:r w:rsidR="00BF65BC">
        <w:fldChar w:fldCharType="begin">
          <w:fldData xml:space="preserve">PEVuZE5vdGU+PENpdGU+PEF1dGhvcj5Tb2FyZXM8L0F1dGhvcj48WWVhcj4yMDExPC9ZZWFyPjxS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</w:fldData>
        </w:fldChar>
      </w:r>
      <w:r w:rsidR="002F59AF">
        <w:instrText xml:space="preserve"> ADDIN EN.CITE </w:instrText>
      </w:r>
      <w:r w:rsidR="002F59AF">
        <w:fldChar w:fldCharType="begin">
          <w:fldData xml:space="preserve">PEVuZE5vdGU+PENpdGU+PEF1dGhvcj5Tb2FyZXM8L0F1dGhvcj48WWVhcj4yMDExPC9ZZWFyPjxS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</w:fldData>
        </w:fldChar>
      </w:r>
      <w:r w:rsidR="002F59AF">
        <w:instrText xml:space="preserve"> ADDIN EN.CITE.DATA </w:instrText>
      </w:r>
      <w:r w:rsidR="002F59AF">
        <w:fldChar w:fldCharType="end"/>
      </w:r>
      <w:r w:rsidR="00BF65BC">
        <w:fldChar w:fldCharType="separate"/>
      </w:r>
      <w:r w:rsidR="002F59AF">
        <w:rPr>
          <w:noProof/>
        </w:rPr>
        <w:t>[</w:t>
      </w:r>
      <w:hyperlink w:anchor="_ENREF_36" w:tooltip="Soares, 2011 #579" w:history="1">
        <w:r w:rsidR="00152ACF">
          <w:rPr>
            <w:noProof/>
          </w:rPr>
          <w:t>36</w:t>
        </w:r>
      </w:hyperlink>
      <w:r w:rsidR="002F59AF">
        <w:rPr>
          <w:noProof/>
        </w:rPr>
        <w:t>]</w:t>
      </w:r>
      <w:r w:rsidR="00BF65BC">
        <w:fldChar w:fldCharType="end"/>
      </w:r>
      <w:r w:rsidR="00850BAA" w:rsidRPr="005F37A0">
        <w:t>.</w:t>
      </w:r>
      <w:r w:rsidR="00850BAA">
        <w:t xml:space="preserve"> </w:t>
      </w:r>
      <w:r w:rsidR="009B4245">
        <w:t xml:space="preserve">Thus they were more likely </w:t>
      </w:r>
      <w:r w:rsidR="00287083">
        <w:t xml:space="preserve">to </w:t>
      </w:r>
      <w:r w:rsidR="009B4245">
        <w:t xml:space="preserve">attend obstetric services if they did become pregnant </w:t>
      </w:r>
      <w:r w:rsidR="00FA37CC">
        <w:t xml:space="preserve">after rubella vaccination, </w:t>
      </w:r>
      <w:r w:rsidR="006D3073">
        <w:t xml:space="preserve">resulting in higher </w:t>
      </w:r>
      <w:r w:rsidR="00F70DC2">
        <w:t>ascertain</w:t>
      </w:r>
      <w:r w:rsidR="00A72AF1">
        <w:t>ment</w:t>
      </w:r>
      <w:r w:rsidR="009B4245">
        <w:t xml:space="preserve">.  </w:t>
      </w:r>
      <w:r w:rsidR="00B926D0">
        <w:t xml:space="preserve">We also included all studies irrespective of vaccines used in the simulation to maximise the sample size. If anything the earlier vaccines have a higher risk of transmission to the fetus and would act to increase the theoretical risk of CRS. </w:t>
      </w:r>
    </w:p>
    <w:p w14:paraId="76C1C360" w14:textId="6FC85060" w:rsidR="00760899" w:rsidRDefault="00760899" w:rsidP="007B4D3B">
      <w:pPr>
        <w:autoSpaceDE w:val="0"/>
        <w:autoSpaceDN w:val="0"/>
        <w:adjustRightInd w:val="0"/>
        <w:spacing w:after="0" w:line="360" w:lineRule="auto"/>
      </w:pPr>
      <w:r>
        <w:t>I</w:t>
      </w:r>
      <w:r w:rsidRPr="00E24E9B">
        <w:t xml:space="preserve">t was not possible to separate those who were vaccinated within one month or three months of pregnancy especially in the older studies, hence some subjects may not have been truly exposed to </w:t>
      </w:r>
      <w:r w:rsidRPr="00E24E9B">
        <w:lastRenderedPageBreak/>
        <w:t>vaccine virus in pregnancy</w:t>
      </w:r>
      <w:r>
        <w:t>.</w:t>
      </w:r>
      <w:r w:rsidRPr="00E24E9B">
        <w:t xml:space="preserve"> </w:t>
      </w:r>
      <w:r w:rsidR="00AD266E">
        <w:t xml:space="preserve">Thus </w:t>
      </w:r>
      <w:r w:rsidR="008A5128" w:rsidRPr="00F74B73">
        <w:t xml:space="preserve">the </w:t>
      </w:r>
      <w:r w:rsidR="006D3073">
        <w:t xml:space="preserve">pooled </w:t>
      </w:r>
      <w:r w:rsidRPr="00F74B73">
        <w:t>measures of excess or absolute risk</w:t>
      </w:r>
      <w:r w:rsidR="008A5128" w:rsidRPr="00F74B73">
        <w:t xml:space="preserve"> given here</w:t>
      </w:r>
      <w:r w:rsidR="00717B9A" w:rsidRPr="00F74B73">
        <w:t xml:space="preserve"> </w:t>
      </w:r>
      <w:r w:rsidR="0033108E">
        <w:t xml:space="preserve">should </w:t>
      </w:r>
      <w:r w:rsidR="00AD266E" w:rsidRPr="00F74B73">
        <w:t xml:space="preserve">if anything be </w:t>
      </w:r>
      <w:r w:rsidR="0033108E">
        <w:t xml:space="preserve">considered </w:t>
      </w:r>
      <w:r w:rsidR="00717B9A" w:rsidRPr="00F74B73">
        <w:t>underestimate</w:t>
      </w:r>
      <w:r w:rsidR="0033108E">
        <w:t>s</w:t>
      </w:r>
      <w:r w:rsidR="00DC4960" w:rsidRPr="00DC4960">
        <w:t>.</w:t>
      </w:r>
      <w:r w:rsidR="00717B9A">
        <w:t xml:space="preserve">  </w:t>
      </w:r>
    </w:p>
    <w:p w14:paraId="02713968" w14:textId="77777777" w:rsidR="00333570" w:rsidRPr="00B91DC3" w:rsidRDefault="00333570" w:rsidP="007B4D3B">
      <w:pPr>
        <w:autoSpaceDE w:val="0"/>
        <w:autoSpaceDN w:val="0"/>
        <w:adjustRightInd w:val="0"/>
        <w:spacing w:after="0" w:line="360" w:lineRule="auto"/>
      </w:pPr>
    </w:p>
    <w:p w14:paraId="4CB40440" w14:textId="7382E556" w:rsidR="00E76503" w:rsidRDefault="00F27399" w:rsidP="007B4D3B">
      <w:pPr>
        <w:autoSpaceDE w:val="0"/>
        <w:autoSpaceDN w:val="0"/>
        <w:adjustRightInd w:val="0"/>
        <w:spacing w:after="0" w:line="360" w:lineRule="auto"/>
        <w:rPr>
          <w:lang w:eastAsia="ja-JP"/>
        </w:rPr>
      </w:pPr>
      <w:r>
        <w:t>Other and much l</w:t>
      </w:r>
      <w:r w:rsidR="00451E0C">
        <w:t xml:space="preserve">ess robust </w:t>
      </w:r>
      <w:r w:rsidR="00C16921">
        <w:t xml:space="preserve">data </w:t>
      </w:r>
      <w:r w:rsidR="001565FE">
        <w:t>were available from c</w:t>
      </w:r>
      <w:r w:rsidR="00E76503">
        <w:t xml:space="preserve">ase reports and case series </w:t>
      </w:r>
      <w:r w:rsidR="00451E0C">
        <w:t>e</w:t>
      </w:r>
      <w:r w:rsidR="00905EA3">
        <w:t>.</w:t>
      </w:r>
      <w:r w:rsidR="00451E0C">
        <w:t>g</w:t>
      </w:r>
      <w:r w:rsidR="00905EA3">
        <w:t>.</w:t>
      </w:r>
      <w:r w:rsidR="00451E0C">
        <w:t xml:space="preserve"> </w:t>
      </w:r>
      <w:r w:rsidR="00E76503">
        <w:t>where r</w:t>
      </w:r>
      <w:r w:rsidR="00F109C8" w:rsidRPr="00B91DC3">
        <w:t>ubella virus has been isolated from the products of conception, obtained from women</w:t>
      </w:r>
      <w:r w:rsidR="00B91DC3">
        <w:t xml:space="preserve">, </w:t>
      </w:r>
      <w:r w:rsidR="009D3DA4" w:rsidRPr="00B91DC3">
        <w:t>w</w:t>
      </w:r>
      <w:r w:rsidR="00F109C8" w:rsidRPr="00B91DC3">
        <w:t xml:space="preserve">ho had been inadvertently vaccinated with rubella vaccine during pregnancy </w:t>
      </w:r>
      <w:r w:rsidR="00F70DC2">
        <w:t>or</w:t>
      </w:r>
      <w:r w:rsidR="006D3073">
        <w:t>,</w:t>
      </w:r>
      <w:r w:rsidR="00F70DC2">
        <w:t xml:space="preserve"> </w:t>
      </w:r>
      <w:r w:rsidR="006D3073">
        <w:t xml:space="preserve">at that point in time, volunteered to have the </w:t>
      </w:r>
      <w:r w:rsidR="00F70DC2">
        <w:t>vaccinat</w:t>
      </w:r>
      <w:r w:rsidR="006D3073">
        <w:t>ion</w:t>
      </w:r>
      <w:r w:rsidR="00F70DC2">
        <w:t xml:space="preserve"> when they were scheduled for </w:t>
      </w:r>
      <w:r w:rsidR="00F109C8" w:rsidRPr="00B91DC3">
        <w:t>a</w:t>
      </w:r>
      <w:r w:rsidR="00B91DC3">
        <w:t>n</w:t>
      </w:r>
      <w:r w:rsidR="00F109C8" w:rsidRPr="00B91DC3">
        <w:t xml:space="preserve"> </w:t>
      </w:r>
      <w:r w:rsidR="00F70DC2">
        <w:t xml:space="preserve">induced </w:t>
      </w:r>
      <w:r w:rsidR="00F109C8" w:rsidRPr="00B91DC3">
        <w:t>abortion.</w:t>
      </w:r>
      <w:r w:rsidR="00DD7378">
        <w:t xml:space="preserve"> </w:t>
      </w:r>
      <w:r w:rsidR="00F109C8" w:rsidRPr="00B91DC3">
        <w:t xml:space="preserve"> </w:t>
      </w:r>
      <w:r w:rsidR="00451E0C">
        <w:t>These latter studies were in women who would have been several weeks into their pregnancies and hence less at risk than those vaccinated pe</w:t>
      </w:r>
      <w:r w:rsidR="00B72DBB">
        <w:t>r</w:t>
      </w:r>
      <w:r w:rsidR="00451E0C">
        <w:t>i-c</w:t>
      </w:r>
      <w:r w:rsidR="00760899">
        <w:t>onceptually</w:t>
      </w:r>
      <w:r>
        <w:t xml:space="preserve">, </w:t>
      </w:r>
      <w:r w:rsidR="00760899">
        <w:t xml:space="preserve">thus these studies, </w:t>
      </w:r>
      <w:r w:rsidR="00B72DBB">
        <w:t xml:space="preserve">if they </w:t>
      </w:r>
      <w:r w:rsidR="00451E0C">
        <w:t xml:space="preserve">contribute </w:t>
      </w:r>
      <w:r w:rsidR="00760899">
        <w:t xml:space="preserve">anything, </w:t>
      </w:r>
      <w:r w:rsidR="00B72DBB">
        <w:t xml:space="preserve">would underestimate </w:t>
      </w:r>
      <w:r w:rsidR="00905EA3">
        <w:t xml:space="preserve">any </w:t>
      </w:r>
      <w:r w:rsidR="00B72DBB">
        <w:t>risk</w:t>
      </w:r>
      <w:r w:rsidR="00451E0C" w:rsidRPr="00760899">
        <w:t xml:space="preserve">.  </w:t>
      </w:r>
      <w:r w:rsidR="00F21038" w:rsidRPr="00760899">
        <w:t>Published in the late 1960s and early 1970s, i</w:t>
      </w:r>
      <w:r w:rsidR="00F109C8" w:rsidRPr="00760899">
        <w:t xml:space="preserve">n these </w:t>
      </w:r>
      <w:r w:rsidR="00E76503" w:rsidRPr="00760899">
        <w:t xml:space="preserve">and other </w:t>
      </w:r>
      <w:r w:rsidR="00F109C8" w:rsidRPr="00760899">
        <w:t>case</w:t>
      </w:r>
      <w:r w:rsidR="00B91DC3" w:rsidRPr="00760899">
        <w:t xml:space="preserve"> </w:t>
      </w:r>
      <w:r w:rsidR="00F109C8" w:rsidRPr="00760899">
        <w:t>reports or case series, a presumptive identification of vaccine</w:t>
      </w:r>
      <w:r w:rsidR="009D3DA4" w:rsidRPr="00760899">
        <w:t xml:space="preserve"> </w:t>
      </w:r>
      <w:r w:rsidR="00F109C8" w:rsidRPr="00760899">
        <w:t>strain,</w:t>
      </w:r>
      <w:r w:rsidR="009D3DA4" w:rsidRPr="00760899">
        <w:t xml:space="preserve"> </w:t>
      </w:r>
      <w:r w:rsidR="00F109C8" w:rsidRPr="00760899">
        <w:t xml:space="preserve">as opposed to wild-type rubella virus was </w:t>
      </w:r>
      <w:r w:rsidR="009538E3" w:rsidRPr="00760899">
        <w:t xml:space="preserve">often </w:t>
      </w:r>
      <w:r w:rsidR="00F109C8" w:rsidRPr="00760899">
        <w:t xml:space="preserve">made by </w:t>
      </w:r>
      <w:r w:rsidR="003E5355" w:rsidRPr="00760899">
        <w:t xml:space="preserve">in-vitro tests including </w:t>
      </w:r>
      <w:r w:rsidR="00F109C8" w:rsidRPr="00760899">
        <w:t>comparing the growth</w:t>
      </w:r>
      <w:r w:rsidR="00B91DC3" w:rsidRPr="00760899">
        <w:t xml:space="preserve"> characteristics of the isolate to the reference strains in cell culture.</w:t>
      </w:r>
      <w:r w:rsidR="00DD7378">
        <w:t xml:space="preserve"> </w:t>
      </w:r>
      <w:r w:rsidR="009538E3">
        <w:t xml:space="preserve">The assays used </w:t>
      </w:r>
      <w:r w:rsidR="00885A6F">
        <w:t xml:space="preserve">thus </w:t>
      </w:r>
      <w:r w:rsidR="009538E3">
        <w:t xml:space="preserve">had inherent limitations and were relatively non-specific. </w:t>
      </w:r>
      <w:r w:rsidR="00B91DC3">
        <w:t xml:space="preserve"> </w:t>
      </w:r>
      <w:r w:rsidR="00885A6F">
        <w:t xml:space="preserve">The latter </w:t>
      </w:r>
      <w:r w:rsidR="00885A6F" w:rsidRPr="00E24E9B">
        <w:t>would have acted to misclassify rubella virus detected in the f</w:t>
      </w:r>
      <w:r w:rsidR="00905EA3">
        <w:t>o</w:t>
      </w:r>
      <w:r w:rsidR="00885A6F" w:rsidRPr="00E24E9B">
        <w:t xml:space="preserve">etus as </w:t>
      </w:r>
      <w:r w:rsidR="0033108E">
        <w:t xml:space="preserve">either </w:t>
      </w:r>
      <w:r w:rsidR="00885A6F" w:rsidRPr="00E24E9B">
        <w:t xml:space="preserve">vaccine virus or wild-type </w:t>
      </w:r>
      <w:r w:rsidR="00885A6F" w:rsidRPr="00885A6F">
        <w:t>virus</w:t>
      </w:r>
      <w:r w:rsidR="00885A6F">
        <w:rPr>
          <w:lang w:eastAsia="ja-JP"/>
        </w:rPr>
        <w:t xml:space="preserve">.  </w:t>
      </w:r>
      <w:r w:rsidR="00134718" w:rsidRPr="00B91DC3">
        <w:t>Definitive identification of</w:t>
      </w:r>
      <w:r w:rsidR="00134718">
        <w:t xml:space="preserve"> the vaccine strain by </w:t>
      </w:r>
      <w:r w:rsidR="00134718" w:rsidRPr="00B91DC3">
        <w:t xml:space="preserve">nucleotide sequencing was not </w:t>
      </w:r>
      <w:r w:rsidR="00134718">
        <w:t>possible at that time</w:t>
      </w:r>
      <w:r w:rsidR="00F21038">
        <w:t>.</w:t>
      </w:r>
      <w:r w:rsidR="009F7E50">
        <w:t xml:space="preserve"> </w:t>
      </w:r>
    </w:p>
    <w:p w14:paraId="3113F14E" w14:textId="77777777" w:rsidR="00E76503" w:rsidRDefault="00E76503" w:rsidP="007B4D3B">
      <w:pPr>
        <w:autoSpaceDE w:val="0"/>
        <w:autoSpaceDN w:val="0"/>
        <w:adjustRightInd w:val="0"/>
        <w:spacing w:after="0" w:line="360" w:lineRule="auto"/>
        <w:rPr>
          <w:lang w:eastAsia="ja-JP"/>
        </w:rPr>
      </w:pPr>
    </w:p>
    <w:p w14:paraId="651D16F3" w14:textId="4426A98F" w:rsidR="009F2CE3" w:rsidRDefault="00190FCD" w:rsidP="007B4D3B">
      <w:pPr>
        <w:autoSpaceDE w:val="0"/>
        <w:autoSpaceDN w:val="0"/>
        <w:adjustRightInd w:val="0"/>
        <w:spacing w:after="0" w:line="360" w:lineRule="auto"/>
        <w:rPr>
          <w:lang w:eastAsia="ja-JP"/>
        </w:rPr>
      </w:pPr>
      <w:r>
        <w:rPr>
          <w:lang w:eastAsia="ja-JP"/>
        </w:rPr>
        <w:t>N</w:t>
      </w:r>
      <w:r w:rsidRPr="00BF143C">
        <w:rPr>
          <w:lang w:eastAsia="ja-JP"/>
        </w:rPr>
        <w:t>o individual case</w:t>
      </w:r>
      <w:r>
        <w:rPr>
          <w:lang w:eastAsia="ja-JP"/>
        </w:rPr>
        <w:t>s</w:t>
      </w:r>
      <w:r w:rsidRPr="00BF143C">
        <w:rPr>
          <w:lang w:eastAsia="ja-JP"/>
        </w:rPr>
        <w:t xml:space="preserve"> of </w:t>
      </w:r>
      <w:r>
        <w:rPr>
          <w:lang w:eastAsia="ja-JP"/>
        </w:rPr>
        <w:t xml:space="preserve">definitive </w:t>
      </w:r>
      <w:r w:rsidRPr="00BF143C">
        <w:rPr>
          <w:lang w:eastAsia="ja-JP"/>
        </w:rPr>
        <w:t>vaccine-virus confirmed CRS following inadvertent vaccination of pregnant women have been reported in the published literature</w:t>
      </w:r>
      <w:r>
        <w:rPr>
          <w:lang w:eastAsia="ja-JP"/>
        </w:rPr>
        <w:t xml:space="preserve">. </w:t>
      </w:r>
      <w:r w:rsidR="00DC4960" w:rsidRPr="00885A6F">
        <w:rPr>
          <w:lang w:eastAsia="ja-JP"/>
        </w:rPr>
        <w:t xml:space="preserve">One </w:t>
      </w:r>
      <w:r w:rsidR="00885A6F">
        <w:rPr>
          <w:lang w:eastAsia="ja-JP"/>
        </w:rPr>
        <w:t xml:space="preserve">case report </w:t>
      </w:r>
      <w:r w:rsidR="00DC4960" w:rsidRPr="00885A6F">
        <w:rPr>
          <w:lang w:eastAsia="ja-JP"/>
        </w:rPr>
        <w:t xml:space="preserve">investigation using PCR testing noted shedding of the vaccine virus for up to </w:t>
      </w:r>
      <w:r w:rsidR="00A609DB" w:rsidRPr="00885A6F">
        <w:rPr>
          <w:lang w:eastAsia="ja-JP"/>
        </w:rPr>
        <w:t xml:space="preserve">five </w:t>
      </w:r>
      <w:r w:rsidR="00DC4960" w:rsidRPr="00885A6F">
        <w:rPr>
          <w:lang w:eastAsia="ja-JP"/>
        </w:rPr>
        <w:t>months after birth but there were no signs of CRS.</w:t>
      </w:r>
      <w:r w:rsidR="007019C0">
        <w:rPr>
          <w:lang w:eastAsia="ja-JP"/>
        </w:rPr>
        <w:t xml:space="preserve"> </w:t>
      </w:r>
      <w:r w:rsidR="00885A6F">
        <w:rPr>
          <w:lang w:eastAsia="ja-JP"/>
        </w:rPr>
        <w:t xml:space="preserve"> </w:t>
      </w:r>
      <w:r w:rsidR="007019C0">
        <w:rPr>
          <w:lang w:eastAsia="ja-JP"/>
        </w:rPr>
        <w:t>Anoth</w:t>
      </w:r>
      <w:r w:rsidR="00F6640C" w:rsidRPr="00E82997">
        <w:t>e</w:t>
      </w:r>
      <w:r w:rsidR="007019C0">
        <w:t>r</w:t>
      </w:r>
      <w:r w:rsidR="00F6640C" w:rsidRPr="00E82997">
        <w:t xml:space="preserve"> case report </w:t>
      </w:r>
      <w:r w:rsidR="007019C0">
        <w:t xml:space="preserve">was </w:t>
      </w:r>
      <w:r w:rsidR="009C40D9">
        <w:t xml:space="preserve">considered by the authors </w:t>
      </w:r>
      <w:r w:rsidR="007019C0">
        <w:t xml:space="preserve">to be </w:t>
      </w:r>
      <w:r w:rsidR="009C40D9" w:rsidRPr="002C6570">
        <w:t>consistent with congenital rubella</w:t>
      </w:r>
      <w:r w:rsidR="009C40D9">
        <w:t xml:space="preserve"> infection of the eye </w:t>
      </w:r>
      <w:r w:rsidR="007019C0">
        <w:t>of the foetus</w:t>
      </w:r>
      <w:r w:rsidR="00F472F4">
        <w:t xml:space="preserve"> after an induced abortion at 13 weeks </w:t>
      </w:r>
      <w:r w:rsidR="007019C0">
        <w:t xml:space="preserve"> </w:t>
      </w:r>
      <w:r w:rsidR="00F472F4">
        <w:t xml:space="preserve">where the </w:t>
      </w:r>
      <w:r w:rsidR="001D5A71">
        <w:t xml:space="preserve"> wom</w:t>
      </w:r>
      <w:r w:rsidR="00E82997">
        <w:t>a</w:t>
      </w:r>
      <w:r w:rsidR="001D5A71">
        <w:t xml:space="preserve">n </w:t>
      </w:r>
      <w:r w:rsidR="00F472F4">
        <w:t xml:space="preserve">had been </w:t>
      </w:r>
      <w:r w:rsidR="001D5A71">
        <w:t xml:space="preserve">vaccinated </w:t>
      </w:r>
      <w:r w:rsidR="008658FA">
        <w:t xml:space="preserve">with the HPV77 vaccine </w:t>
      </w:r>
      <w:r w:rsidR="001D5A71">
        <w:t>7 weeks before conception</w:t>
      </w:r>
      <w:r w:rsidR="0082312B">
        <w:fldChar w:fldCharType="begin">
          <w:fldData xml:space="preserve">PEVuZE5vdGU+PENpdGU+PEF1dGhvcj5GbGVldDwvQXV0aG9yPjxZZWFyPjE5NzQ8L1llYXI+PFJl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=
</w:fldData>
        </w:fldChar>
      </w:r>
      <w:r w:rsidR="002F59AF">
        <w:instrText xml:space="preserve"> ADDIN EN.CITE </w:instrText>
      </w:r>
      <w:r w:rsidR="002F59AF">
        <w:fldChar w:fldCharType="begin">
          <w:fldData xml:space="preserve">PEVuZE5vdGU+PENpdGU+PEF1dGhvcj5GbGVldDwvQXV0aG9yPjxZZWFyPjE5NzQ8L1llYXI+PFJl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=
</w:fldData>
        </w:fldChar>
      </w:r>
      <w:r w:rsidR="002F59AF">
        <w:instrText xml:space="preserve"> ADDIN EN.CITE.DATA </w:instrText>
      </w:r>
      <w:r w:rsidR="002F59AF">
        <w:fldChar w:fldCharType="end"/>
      </w:r>
      <w:r w:rsidR="0082312B">
        <w:fldChar w:fldCharType="separate"/>
      </w:r>
      <w:r w:rsidR="002F59AF">
        <w:rPr>
          <w:noProof/>
        </w:rPr>
        <w:t>[</w:t>
      </w:r>
      <w:hyperlink w:anchor="_ENREF_30" w:tooltip="Fleet, 1974 #256" w:history="1">
        <w:r w:rsidR="00152ACF">
          <w:rPr>
            <w:noProof/>
          </w:rPr>
          <w:t>30</w:t>
        </w:r>
      </w:hyperlink>
      <w:r w:rsidR="002F59AF">
        <w:rPr>
          <w:noProof/>
        </w:rPr>
        <w:t>,</w:t>
      </w:r>
      <w:hyperlink w:anchor="_ENREF_31" w:tooltip="Phillips, 1970 #1155" w:history="1">
        <w:r w:rsidR="00152ACF">
          <w:rPr>
            <w:noProof/>
          </w:rPr>
          <w:t>31</w:t>
        </w:r>
      </w:hyperlink>
      <w:r w:rsidR="002F59AF">
        <w:rPr>
          <w:noProof/>
        </w:rPr>
        <w:t>]</w:t>
      </w:r>
      <w:r w:rsidR="0082312B">
        <w:fldChar w:fldCharType="end"/>
      </w:r>
      <w:r w:rsidR="009C40D9">
        <w:t xml:space="preserve">. </w:t>
      </w:r>
      <w:r w:rsidR="001D5A71">
        <w:t xml:space="preserve"> </w:t>
      </w:r>
      <w:r>
        <w:t xml:space="preserve">The report was initially </w:t>
      </w:r>
      <w:r w:rsidR="009F7E50">
        <w:t xml:space="preserve">one of the reasons </w:t>
      </w:r>
      <w:r w:rsidR="00B66719">
        <w:t xml:space="preserve">for </w:t>
      </w:r>
      <w:r w:rsidR="009F7E50">
        <w:t>the previous advice not to become pregnant</w:t>
      </w:r>
      <w:r>
        <w:t xml:space="preserve"> </w:t>
      </w:r>
      <w:r w:rsidR="00D725D8">
        <w:t xml:space="preserve">within 3 months after vaccination </w:t>
      </w:r>
      <w:r>
        <w:t xml:space="preserve">but </w:t>
      </w:r>
      <w:r w:rsidR="007763E6">
        <w:t xml:space="preserve">the timing of </w:t>
      </w:r>
      <w:r w:rsidR="009F7E50">
        <w:t xml:space="preserve">vaccination is </w:t>
      </w:r>
      <w:r w:rsidR="007763E6">
        <w:t xml:space="preserve">now </w:t>
      </w:r>
      <w:r w:rsidR="001D5A71">
        <w:t xml:space="preserve">considered </w:t>
      </w:r>
      <w:r w:rsidR="00C073CB">
        <w:t xml:space="preserve">not plausible </w:t>
      </w:r>
      <w:r w:rsidR="001D5A71">
        <w:t>to result in f</w:t>
      </w:r>
      <w:r w:rsidR="00905EA3">
        <w:t>o</w:t>
      </w:r>
      <w:r w:rsidR="001D5A71">
        <w:t>etal infection</w:t>
      </w:r>
      <w:r w:rsidR="00CA6478">
        <w:t xml:space="preserve">.  </w:t>
      </w:r>
      <w:r w:rsidR="00C073CB">
        <w:t>S</w:t>
      </w:r>
      <w:r w:rsidR="00941B38">
        <w:t xml:space="preserve">tudies </w:t>
      </w:r>
      <w:r w:rsidR="009F2CE3">
        <w:t xml:space="preserve">from Enders et al and </w:t>
      </w:r>
      <w:r w:rsidR="009F2CE3" w:rsidRPr="00717B9A">
        <w:t xml:space="preserve">Katow </w:t>
      </w:r>
      <w:r w:rsidR="00717B9A">
        <w:t xml:space="preserve">showed </w:t>
      </w:r>
      <w:r w:rsidR="009F2CE3">
        <w:t xml:space="preserve">no </w:t>
      </w:r>
      <w:r w:rsidR="00941B38">
        <w:t xml:space="preserve">rubella wild virus transmission across the placenta </w:t>
      </w:r>
      <w:r w:rsidR="00BA6A4C">
        <w:t xml:space="preserve">when </w:t>
      </w:r>
      <w:r w:rsidR="009538E3">
        <w:t xml:space="preserve">natural </w:t>
      </w:r>
      <w:r w:rsidR="00BA6A4C">
        <w:t>infection</w:t>
      </w:r>
      <w:r w:rsidR="009F2CE3">
        <w:t xml:space="preserve"> of the mother </w:t>
      </w:r>
      <w:r w:rsidR="00BA6A4C">
        <w:t>occurred prior to gestation</w:t>
      </w:r>
      <w:r w:rsidR="00BF65BC">
        <w:fldChar w:fldCharType="begin"/>
      </w:r>
      <w:r w:rsidR="002F59AF">
        <w:instrText xml:space="preserve"> ADDIN EN.CITE &lt;EndNote&gt;&lt;Cite&gt;&lt;Author&gt;Enders&lt;/Author&gt;&lt;Year&gt;1988&lt;/Year&gt;&lt;RecNum&gt;1170&lt;/RecNum&gt;&lt;DisplayText&gt;[37]&lt;/DisplayText&gt;&lt;record&gt;&lt;rec-number&gt;1170&lt;/rec-number&gt;&lt;foreign-keys&gt;&lt;key app="EN" db-id="pzrr2wwec92vr1e5s2e5wx2twzax9tzvt5zt" timestamp="1432218051"&gt;1170&lt;/key&gt;&lt;/foreign-keys&gt;&lt;ref-type name="Journal Article"&gt;17&lt;/ref-type&gt;&lt;contributors&gt;&lt;authors&gt;&lt;author&gt;Enders, G.&lt;/author&gt;&lt;author&gt;Nickerl-Pacher, U.&lt;/author&gt;&lt;author&gt;Miller, E.&lt;/author&gt;&lt;author&gt;Cradock-Watson, J. E.&lt;/author&gt;&lt;/authors&gt;&lt;/contributors&gt;&lt;auth-address&gt;Institut fur Medizinische Virologie und Infektionsepidemiologie, Stuttgart, Federal Republic of Germany.&lt;/auth-address&gt;&lt;titles&gt;&lt;title&gt;Outcome of confirmed periconceptional maternal rubella&lt;/title&gt;&lt;secondary-title&gt;Lancet&lt;/secondary-title&gt;&lt;alt-title&gt;Lancet&lt;/alt-title&gt;&lt;/titles&gt;&lt;periodical&gt;&lt;full-title&gt;Lancet&lt;/full-title&gt;&lt;/periodical&gt;&lt;alt-periodical&gt;&lt;full-title&gt;Lancet&lt;/full-title&gt;&lt;/alt-periodical&gt;&lt;pages&gt;1445-7&lt;/pages&gt;&lt;volume&gt;1&lt;/volume&gt;&lt;number&gt;8600&lt;/number&gt;&lt;keywords&gt;&lt;keyword&gt;Female&lt;/keyword&gt;&lt;keyword&gt;Fertilization&lt;/keyword&gt;&lt;keyword&gt;Fetal Diseases/*diagnosis&lt;/keyword&gt;&lt;keyword&gt;Humans&lt;/keyword&gt;&lt;keyword&gt;Maternal-Fetal Exchange&lt;/keyword&gt;&lt;keyword&gt;Pregnancy&lt;/keyword&gt;&lt;keyword&gt;Rubella/*diagnosis&lt;/keyword&gt;&lt;keyword&gt;Time Factors&lt;/keyword&gt;&lt;/keywords&gt;&lt;dates&gt;&lt;year&gt;1988&lt;/year&gt;&lt;pub-dates&gt;&lt;date&gt;Jun 25&lt;/date&gt;&lt;/pub-dates&gt;&lt;/dates&gt;&lt;isbn&gt;0140-6736 (Print)&amp;#xD;0140-6736 (Linking)&lt;/isbn&gt;&lt;accession-num&gt;2898593&lt;/accession-num&gt;&lt;urls&gt;&lt;related-urls&gt;&lt;url&gt;http://www.ncbi.nlm.nih.gov/pubmed/2898593&lt;/url&gt;&lt;/related-urls&gt;&lt;/urls&gt;&lt;/record&gt;&lt;/Cite&gt;&lt;/EndNote&gt;</w:instrText>
      </w:r>
      <w:r w:rsidR="00BF65BC">
        <w:fldChar w:fldCharType="separate"/>
      </w:r>
      <w:r w:rsidR="002F59AF">
        <w:rPr>
          <w:noProof/>
        </w:rPr>
        <w:t>[</w:t>
      </w:r>
      <w:hyperlink w:anchor="_ENREF_37" w:tooltip="Enders, 1988 #1170" w:history="1">
        <w:r w:rsidR="00152ACF">
          <w:rPr>
            <w:noProof/>
          </w:rPr>
          <w:t>37</w:t>
        </w:r>
      </w:hyperlink>
      <w:r w:rsidR="002F59AF">
        <w:rPr>
          <w:noProof/>
        </w:rPr>
        <w:t>]</w:t>
      </w:r>
      <w:r w:rsidR="00BF65BC">
        <w:fldChar w:fldCharType="end"/>
      </w:r>
      <w:r w:rsidR="00CF41CD">
        <w:t xml:space="preserve"> </w:t>
      </w:r>
      <w:r w:rsidR="00BF65BC">
        <w:fldChar w:fldCharType="begin"/>
      </w:r>
      <w:r w:rsidR="002F59AF">
        <w:instrText xml:space="preserve"> ADDIN EN.CITE &lt;EndNote&gt;&lt;Cite&gt;&lt;Author&gt;Katow&lt;/Author&gt;&lt;Year&gt;1998&lt;/Year&gt;&lt;RecNum&gt;1171&lt;/RecNum&gt;&lt;DisplayText&gt;[38]&lt;/DisplayText&gt;&lt;record&gt;&lt;rec-number&gt;1171&lt;/rec-number&gt;&lt;foreign-keys&gt;&lt;key app="EN" db-id="pzrr2wwec92vr1e5s2e5wx2twzax9tzvt5zt" timestamp="1432218380"&gt;1171&lt;/key&gt;&lt;/foreign-keys&gt;&lt;ref-type name="Journal Article"&gt;17&lt;/ref-type&gt;&lt;contributors&gt;&lt;authors&gt;&lt;author&gt;Katow, S.&lt;/author&gt;&lt;/authors&gt;&lt;/contributors&gt;&lt;auth-address&gt;Department of Viral Disease and Vaccine Control, National Institute of Infectious Diseases, Musashi-Murayama, Tokyo, Japan. katow@nih.go.jp&lt;/auth-address&gt;&lt;titles&gt;&lt;title&gt;Rubella virus genome diagnosis during pregnancy and mechanism of congenital rubella&lt;/title&gt;&lt;secondary-title&gt;Intervirology&lt;/secondary-title&gt;&lt;alt-title&gt;Intervirology&lt;/alt-title&gt;&lt;/titles&gt;&lt;periodical&gt;&lt;full-title&gt;Intervirology&lt;/full-title&gt;&lt;/periodical&gt;&lt;alt-periodical&gt;&lt;full-title&gt;Intervirology&lt;/full-title&gt;&lt;/alt-periodical&gt;&lt;pages&gt;163-9&lt;/pages&gt;&lt;volume&gt;41&lt;/volume&gt;&lt;number&gt;4-5&lt;/number&gt;&lt;keywords&gt;&lt;keyword&gt;Female&lt;/keyword&gt;&lt;keyword&gt;Fetal Diseases/*diagnosis/virology&lt;/keyword&gt;&lt;keyword&gt;Humans&lt;/keyword&gt;&lt;keyword&gt;Infant, Newborn&lt;/keyword&gt;&lt;keyword&gt;Infectious Disease Transmission, Vertical&lt;/keyword&gt;&lt;keyword&gt;Japan/epidemiology&lt;/keyword&gt;&lt;keyword&gt;Molecular Epidemiology&lt;/keyword&gt;&lt;keyword&gt;Phylogeny&lt;/keyword&gt;&lt;keyword&gt;Polymerase Chain Reaction/methods&lt;/keyword&gt;&lt;keyword&gt;Pregnancy&lt;/keyword&gt;&lt;keyword&gt;Pregnancy Complications, Infectious/*diagnosis/virology&lt;/keyword&gt;&lt;keyword&gt;Pregnancy Outcome&lt;/keyword&gt;&lt;keyword&gt;*Prenatal Diagnosis&lt;/keyword&gt;&lt;keyword&gt;RNA, Viral/isolation &amp;amp; purification&lt;/keyword&gt;&lt;keyword&gt;Rubella/*diagnosis/epidemiology/virology&lt;/keyword&gt;&lt;keyword&gt;Rubella Syndrome, Congenital/*diagnosis&lt;/keyword&gt;&lt;keyword&gt;Rubella virus/*genetics/isolation &amp;amp; purification&lt;/keyword&gt;&lt;/keywords&gt;&lt;dates&gt;&lt;year&gt;1998&lt;/year&gt;&lt;/dates&gt;&lt;isbn&gt;0300-5526 (Print)&amp;#xD;0300-5526 (Linking)&lt;/isbn&gt;&lt;accession-num&gt;10213891&lt;/accession-num&gt;&lt;urls&gt;&lt;related-urls&gt;&lt;url&gt;http://www.ncbi.nlm.nih.gov/pubmed/10213891&lt;/url&gt;&lt;/related-urls&gt;&lt;/urls&gt;&lt;electronic-resource-num&gt;24931&lt;/electronic-resource-num&gt;&lt;/record&gt;&lt;/Cite&gt;&lt;/EndNote&gt;</w:instrText>
      </w:r>
      <w:r w:rsidR="00BF65BC">
        <w:fldChar w:fldCharType="separate"/>
      </w:r>
      <w:r w:rsidR="002F59AF">
        <w:rPr>
          <w:noProof/>
        </w:rPr>
        <w:t>[</w:t>
      </w:r>
      <w:hyperlink w:anchor="_ENREF_38" w:tooltip="Katow, 1998 #1171" w:history="1">
        <w:r w:rsidR="00152ACF">
          <w:rPr>
            <w:noProof/>
          </w:rPr>
          <w:t>38</w:t>
        </w:r>
      </w:hyperlink>
      <w:r w:rsidR="002F59AF">
        <w:rPr>
          <w:noProof/>
        </w:rPr>
        <w:t>]</w:t>
      </w:r>
      <w:r w:rsidR="00BF65BC">
        <w:fldChar w:fldCharType="end"/>
      </w:r>
      <w:r w:rsidR="00D636E7" w:rsidRPr="00D636E7">
        <w:t>.</w:t>
      </w:r>
      <w:r w:rsidR="007763E6">
        <w:t xml:space="preserve"> </w:t>
      </w:r>
      <w:r w:rsidR="00931824">
        <w:t>B</w:t>
      </w:r>
      <w:r w:rsidR="00D636E7" w:rsidRPr="00D636E7">
        <w:t xml:space="preserve">ased on these and other data </w:t>
      </w:r>
      <w:r w:rsidR="007563E1">
        <w:t xml:space="preserve">the </w:t>
      </w:r>
      <w:r w:rsidR="00F472F4">
        <w:t xml:space="preserve">Who in 200, the </w:t>
      </w:r>
      <w:r w:rsidR="007563E1" w:rsidRPr="00242E5D">
        <w:t xml:space="preserve">US ACIP </w:t>
      </w:r>
      <w:r w:rsidR="009F2CE3">
        <w:t xml:space="preserve">in 2001 </w:t>
      </w:r>
      <w:r w:rsidR="005F37A0">
        <w:t xml:space="preserve">and others </w:t>
      </w:r>
      <w:r w:rsidR="00931824">
        <w:t xml:space="preserve">also </w:t>
      </w:r>
      <w:r w:rsidR="007563E1">
        <w:t>revised their p</w:t>
      </w:r>
      <w:r w:rsidR="009F7E50">
        <w:t xml:space="preserve">revious statement and </w:t>
      </w:r>
      <w:r w:rsidR="007563E1">
        <w:t>recommended</w:t>
      </w:r>
      <w:r w:rsidR="007563E1">
        <w:rPr>
          <w:lang w:eastAsia="ja-JP"/>
        </w:rPr>
        <w:t xml:space="preserve"> </w:t>
      </w:r>
      <w:r w:rsidR="007563E1" w:rsidRPr="00242E5D">
        <w:rPr>
          <w:lang w:eastAsia="ja-JP"/>
        </w:rPr>
        <w:t xml:space="preserve">a shortened window of susceptibility </w:t>
      </w:r>
      <w:r w:rsidR="00905EA3">
        <w:rPr>
          <w:lang w:eastAsia="ja-JP"/>
        </w:rPr>
        <w:t xml:space="preserve">of </w:t>
      </w:r>
      <w:r w:rsidR="009F7E50">
        <w:rPr>
          <w:lang w:eastAsia="ja-JP"/>
        </w:rPr>
        <w:t>28 days</w:t>
      </w:r>
      <w:r w:rsidR="007563E1" w:rsidRPr="00242E5D">
        <w:rPr>
          <w:lang w:eastAsia="ja-JP"/>
        </w:rPr>
        <w:t xml:space="preserve"> before conceptio</w:t>
      </w:r>
      <w:r w:rsidR="007563E1">
        <w:rPr>
          <w:lang w:eastAsia="ja-JP"/>
        </w:rPr>
        <w:t>n</w:t>
      </w:r>
      <w:r w:rsidR="000F154E">
        <w:rPr>
          <w:lang w:eastAsia="ja-JP"/>
        </w:rPr>
        <w:fldChar w:fldCharType="begin">
          <w:fldData xml:space="preserve">PEVuZE5vdGU+PENpdGU+PEF1dGhvcj5DZW50ZXJzIGZvciBEaXNlYXNlPC9BdXRob3I+PFllYXI+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=
</w:fldData>
        </w:fldChar>
      </w:r>
      <w:r w:rsidR="002F59AF">
        <w:rPr>
          <w:lang w:eastAsia="ja-JP"/>
        </w:rPr>
        <w:instrText xml:space="preserve"> ADDIN EN.CITE </w:instrText>
      </w:r>
      <w:r w:rsidR="002F59AF">
        <w:rPr>
          <w:lang w:eastAsia="ja-JP"/>
        </w:rPr>
        <w:fldChar w:fldCharType="begin">
          <w:fldData xml:space="preserve">PEVuZE5vdGU+PENpdGU+PEF1dGhvcj5DZW50ZXJzIGZvciBEaXNlYXNlPC9BdXRob3I+PFllYXI+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=
</w:fldData>
        </w:fldChar>
      </w:r>
      <w:r w:rsidR="002F59AF">
        <w:rPr>
          <w:lang w:eastAsia="ja-JP"/>
        </w:rPr>
        <w:instrText xml:space="preserve"> ADDIN EN.CITE.DATA </w:instrText>
      </w:r>
      <w:r w:rsidR="002F59AF">
        <w:rPr>
          <w:lang w:eastAsia="ja-JP"/>
        </w:rPr>
      </w:r>
      <w:r w:rsidR="002F59AF">
        <w:rPr>
          <w:lang w:eastAsia="ja-JP"/>
        </w:rPr>
        <w:fldChar w:fldCharType="end"/>
      </w:r>
      <w:r w:rsidR="000F154E">
        <w:rPr>
          <w:lang w:eastAsia="ja-JP"/>
        </w:rPr>
      </w:r>
      <w:r w:rsidR="000F154E">
        <w:rPr>
          <w:lang w:eastAsia="ja-JP"/>
        </w:rPr>
        <w:fldChar w:fldCharType="separate"/>
      </w:r>
      <w:r w:rsidR="002F59AF">
        <w:rPr>
          <w:noProof/>
          <w:lang w:eastAsia="ja-JP"/>
        </w:rPr>
        <w:t>[</w:t>
      </w:r>
      <w:hyperlink w:anchor="_ENREF_10" w:tooltip="Centers for Disease, 2001 #164" w:history="1">
        <w:r w:rsidR="00152ACF">
          <w:rPr>
            <w:noProof/>
            <w:lang w:eastAsia="ja-JP"/>
          </w:rPr>
          <w:t>10</w:t>
        </w:r>
      </w:hyperlink>
      <w:r w:rsidR="002F59AF">
        <w:rPr>
          <w:noProof/>
          <w:lang w:eastAsia="ja-JP"/>
        </w:rPr>
        <w:t>,</w:t>
      </w:r>
      <w:hyperlink w:anchor="_ENREF_11" w:tooltip=", 2000 #1625" w:history="1">
        <w:r w:rsidR="00152ACF">
          <w:rPr>
            <w:noProof/>
            <w:lang w:eastAsia="ja-JP"/>
          </w:rPr>
          <w:t>11</w:t>
        </w:r>
      </w:hyperlink>
      <w:r w:rsidR="002F59AF">
        <w:rPr>
          <w:noProof/>
          <w:lang w:eastAsia="ja-JP"/>
        </w:rPr>
        <w:t>]</w:t>
      </w:r>
      <w:r w:rsidR="000F154E">
        <w:rPr>
          <w:lang w:eastAsia="ja-JP"/>
        </w:rPr>
        <w:fldChar w:fldCharType="end"/>
      </w:r>
      <w:r w:rsidR="005F37A0">
        <w:rPr>
          <w:lang w:eastAsia="ja-JP"/>
        </w:rPr>
        <w:t>.</w:t>
      </w:r>
      <w:r w:rsidR="007563E1">
        <w:rPr>
          <w:lang w:eastAsia="ja-JP"/>
        </w:rPr>
        <w:t xml:space="preserve"> </w:t>
      </w:r>
    </w:p>
    <w:p w14:paraId="28064B69" w14:textId="77777777" w:rsidR="00190FCD" w:rsidRDefault="00190FCD" w:rsidP="007B4D3B">
      <w:pPr>
        <w:autoSpaceDE w:val="0"/>
        <w:autoSpaceDN w:val="0"/>
        <w:adjustRightInd w:val="0"/>
        <w:spacing w:after="0" w:line="360" w:lineRule="auto"/>
        <w:rPr>
          <w:lang w:eastAsia="ja-JP"/>
        </w:rPr>
      </w:pPr>
    </w:p>
    <w:p w14:paraId="1487BA89" w14:textId="77777777" w:rsidR="00396446" w:rsidRPr="00242E5D" w:rsidRDefault="00242E5D" w:rsidP="007B4D3B">
      <w:pPr>
        <w:autoSpaceDE w:val="0"/>
        <w:autoSpaceDN w:val="0"/>
        <w:adjustRightInd w:val="0"/>
        <w:spacing w:after="0" w:line="360" w:lineRule="auto"/>
      </w:pPr>
      <w:r w:rsidRPr="00242E5D">
        <w:t>Other</w:t>
      </w:r>
      <w:r w:rsidR="00396446" w:rsidRPr="00D52064">
        <w:t xml:space="preserve"> pregnancy outcomes such as </w:t>
      </w:r>
      <w:r w:rsidR="00396446" w:rsidRPr="00D93D91">
        <w:rPr>
          <w:rFonts w:cs="Calibri"/>
        </w:rPr>
        <w:t xml:space="preserve">other congenital malformations, spontaneous abortions, still births, neonatal deaths or pre-term delivery have been investigated in the </w:t>
      </w:r>
      <w:r w:rsidR="00885A6F">
        <w:rPr>
          <w:rFonts w:cs="Calibri"/>
        </w:rPr>
        <w:t xml:space="preserve">controlled </w:t>
      </w:r>
      <w:r w:rsidR="00396446" w:rsidRPr="00D93D91">
        <w:rPr>
          <w:rFonts w:cs="Calibri"/>
        </w:rPr>
        <w:t xml:space="preserve">cohort studies. </w:t>
      </w:r>
      <w:r w:rsidR="00DD7378">
        <w:rPr>
          <w:rFonts w:cs="Calibri"/>
        </w:rPr>
        <w:t xml:space="preserve"> </w:t>
      </w:r>
      <w:r w:rsidR="00396446" w:rsidRPr="00D93D91">
        <w:rPr>
          <w:rFonts w:cs="Calibri"/>
        </w:rPr>
        <w:t xml:space="preserve">There was no evidence of an </w:t>
      </w:r>
      <w:r w:rsidRPr="00D93D91">
        <w:rPr>
          <w:rFonts w:cs="Calibri"/>
        </w:rPr>
        <w:t>extra risk although the sample size</w:t>
      </w:r>
      <w:r w:rsidR="00931824">
        <w:rPr>
          <w:rFonts w:cs="Calibri"/>
        </w:rPr>
        <w:t>s</w:t>
      </w:r>
      <w:r w:rsidRPr="00D93D91">
        <w:rPr>
          <w:rFonts w:cs="Calibri"/>
        </w:rPr>
        <w:t xml:space="preserve"> w</w:t>
      </w:r>
      <w:r w:rsidR="007763E6">
        <w:rPr>
          <w:rFonts w:cs="Calibri"/>
        </w:rPr>
        <w:t>ere</w:t>
      </w:r>
      <w:r w:rsidRPr="00D93D91">
        <w:rPr>
          <w:rFonts w:cs="Calibri"/>
        </w:rPr>
        <w:t xml:space="preserve"> </w:t>
      </w:r>
      <w:r w:rsidR="00DD7378">
        <w:rPr>
          <w:rFonts w:cs="Calibri"/>
        </w:rPr>
        <w:t>small</w:t>
      </w:r>
      <w:r w:rsidRPr="00D93D91">
        <w:rPr>
          <w:rFonts w:cs="Calibri"/>
        </w:rPr>
        <w:t xml:space="preserve">. </w:t>
      </w:r>
    </w:p>
    <w:p w14:paraId="7E2A7D11" w14:textId="77777777" w:rsidR="00C869CA" w:rsidRDefault="00C869CA" w:rsidP="007B4D3B">
      <w:pPr>
        <w:pStyle w:val="Heading1"/>
        <w:numPr>
          <w:ilvl w:val="0"/>
          <w:numId w:val="0"/>
        </w:numPr>
        <w:spacing w:line="360" w:lineRule="auto"/>
      </w:pPr>
    </w:p>
    <w:p w14:paraId="7E83694F" w14:textId="1A43B987" w:rsidR="00C869CA" w:rsidRPr="00C869CA" w:rsidRDefault="00C869CA" w:rsidP="003D7650">
      <w:pPr>
        <w:spacing w:line="360" w:lineRule="auto"/>
        <w:rPr>
          <w:lang w:eastAsia="ja-JP"/>
        </w:rPr>
      </w:pPr>
      <w:r>
        <w:lastRenderedPageBreak/>
        <w:t>Although no limits were applied for language we found only one case report of the Japanese vaccine strain and none for the Chinese BRD2 strain. Further searches in literature databases that specifically cover studies in those settings were beyond the scope of this study but their inclusion in future reviews may be helpful.</w:t>
      </w:r>
    </w:p>
    <w:p w14:paraId="01A4CF55" w14:textId="4146A7D5" w:rsidR="0045511D" w:rsidRDefault="007019C0" w:rsidP="003D7650">
      <w:pPr>
        <w:spacing w:line="360" w:lineRule="auto"/>
        <w:rPr>
          <w:szCs w:val="24"/>
        </w:rPr>
      </w:pPr>
      <w:r>
        <w:rPr>
          <w:szCs w:val="24"/>
        </w:rPr>
        <w:t>In summary f</w:t>
      </w:r>
      <w:r w:rsidR="00931824">
        <w:rPr>
          <w:szCs w:val="24"/>
        </w:rPr>
        <w:t>rom the evidence noted here n</w:t>
      </w:r>
      <w:r w:rsidR="00947D7B">
        <w:rPr>
          <w:szCs w:val="24"/>
        </w:rPr>
        <w:t xml:space="preserve">o change is indicated in the current advice </w:t>
      </w:r>
      <w:r w:rsidR="00931824">
        <w:rPr>
          <w:szCs w:val="24"/>
        </w:rPr>
        <w:t xml:space="preserve">both </w:t>
      </w:r>
      <w:r w:rsidR="00947D7B">
        <w:rPr>
          <w:szCs w:val="24"/>
        </w:rPr>
        <w:t xml:space="preserve">that rubella vaccination in pregnancy should be avoided </w:t>
      </w:r>
      <w:r w:rsidR="00A6091C">
        <w:rPr>
          <w:szCs w:val="24"/>
        </w:rPr>
        <w:t xml:space="preserve">as a precaution, </w:t>
      </w:r>
      <w:r w:rsidR="00931824">
        <w:rPr>
          <w:szCs w:val="24"/>
        </w:rPr>
        <w:t xml:space="preserve">and </w:t>
      </w:r>
      <w:r w:rsidR="00A6091C">
        <w:rPr>
          <w:szCs w:val="24"/>
        </w:rPr>
        <w:t xml:space="preserve">that </w:t>
      </w:r>
      <w:r w:rsidR="00947D7B">
        <w:rPr>
          <w:szCs w:val="24"/>
        </w:rPr>
        <w:t xml:space="preserve">termination of pregnancy is </w:t>
      </w:r>
      <w:r w:rsidR="00931824">
        <w:rPr>
          <w:szCs w:val="24"/>
        </w:rPr>
        <w:t xml:space="preserve">however not </w:t>
      </w:r>
      <w:r w:rsidR="001D16E0">
        <w:rPr>
          <w:szCs w:val="24"/>
        </w:rPr>
        <w:t xml:space="preserve">advised </w:t>
      </w:r>
      <w:r w:rsidR="00947D7B">
        <w:rPr>
          <w:szCs w:val="24"/>
        </w:rPr>
        <w:t xml:space="preserve">if inadvertent vaccination in pregnancy </w:t>
      </w:r>
      <w:r w:rsidR="00931824">
        <w:rPr>
          <w:szCs w:val="24"/>
        </w:rPr>
        <w:t xml:space="preserve">does </w:t>
      </w:r>
      <w:r w:rsidR="00947D7B">
        <w:rPr>
          <w:szCs w:val="24"/>
        </w:rPr>
        <w:t>occur</w:t>
      </w:r>
      <w:r w:rsidR="0017113B">
        <w:rPr>
          <w:szCs w:val="24"/>
        </w:rPr>
        <w:fldChar w:fldCharType="begin">
          <w:fldData xml:space="preserve">PEVuZE5vdGU+PENpdGU+PEF1dGhvcj5DZW50ZXJzIGZvciBEaXNlYXNlPC9BdXRob3I+PFllYXI+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</w:fldData>
        </w:fldChar>
      </w:r>
      <w:r w:rsidR="002F59AF">
        <w:rPr>
          <w:szCs w:val="24"/>
        </w:rPr>
        <w:instrText xml:space="preserve"> ADDIN EN.CITE </w:instrText>
      </w:r>
      <w:r w:rsidR="002F59AF">
        <w:rPr>
          <w:szCs w:val="24"/>
        </w:rPr>
        <w:fldChar w:fldCharType="begin">
          <w:fldData xml:space="preserve">PEVuZE5vdGU+PENpdGU+PEF1dGhvcj5DZW50ZXJzIGZvciBEaXNlYXNlPC9BdXRob3I+PFllYXI+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</w:fldData>
        </w:fldChar>
      </w:r>
      <w:r w:rsidR="002F59AF">
        <w:rPr>
          <w:szCs w:val="24"/>
        </w:rPr>
        <w:instrText xml:space="preserve"> ADDIN EN.CITE.DATA </w:instrText>
      </w:r>
      <w:r w:rsidR="002F59AF">
        <w:rPr>
          <w:szCs w:val="24"/>
        </w:rPr>
      </w:r>
      <w:r w:rsidR="002F59AF">
        <w:rPr>
          <w:szCs w:val="24"/>
        </w:rPr>
        <w:fldChar w:fldCharType="end"/>
      </w:r>
      <w:r w:rsidR="0017113B">
        <w:rPr>
          <w:szCs w:val="24"/>
        </w:rPr>
      </w:r>
      <w:r w:rsidR="0017113B">
        <w:rPr>
          <w:szCs w:val="24"/>
        </w:rPr>
        <w:fldChar w:fldCharType="separate"/>
      </w:r>
      <w:r w:rsidR="002F59AF">
        <w:rPr>
          <w:noProof/>
          <w:szCs w:val="24"/>
        </w:rPr>
        <w:t>[</w:t>
      </w:r>
      <w:hyperlink w:anchor="_ENREF_4" w:tooltip=", 2011 #1168" w:history="1">
        <w:r w:rsidR="00152ACF">
          <w:rPr>
            <w:noProof/>
            <w:szCs w:val="24"/>
          </w:rPr>
          <w:t>4</w:t>
        </w:r>
      </w:hyperlink>
      <w:r w:rsidR="002F59AF">
        <w:rPr>
          <w:noProof/>
          <w:szCs w:val="24"/>
        </w:rPr>
        <w:t>,</w:t>
      </w:r>
      <w:hyperlink w:anchor="_ENREF_10" w:tooltip="Centers for Disease, 2001 #164" w:history="1">
        <w:r w:rsidR="00152ACF">
          <w:rPr>
            <w:noProof/>
            <w:szCs w:val="24"/>
          </w:rPr>
          <w:t>10</w:t>
        </w:r>
      </w:hyperlink>
      <w:r w:rsidR="002F59AF">
        <w:rPr>
          <w:noProof/>
          <w:szCs w:val="24"/>
        </w:rPr>
        <w:t>]</w:t>
      </w:r>
      <w:r w:rsidR="0017113B">
        <w:rPr>
          <w:szCs w:val="24"/>
        </w:rPr>
        <w:fldChar w:fldCharType="end"/>
      </w:r>
      <w:r w:rsidR="00947D7B">
        <w:rPr>
          <w:szCs w:val="24"/>
        </w:rPr>
        <w:t>.  N</w:t>
      </w:r>
      <w:r w:rsidR="000E3679">
        <w:rPr>
          <w:szCs w:val="24"/>
        </w:rPr>
        <w:t>o cases of CRS w</w:t>
      </w:r>
      <w:r w:rsidR="00A6091C">
        <w:rPr>
          <w:szCs w:val="24"/>
        </w:rPr>
        <w:t>ere</w:t>
      </w:r>
      <w:r w:rsidR="000E3679">
        <w:rPr>
          <w:szCs w:val="24"/>
        </w:rPr>
        <w:t xml:space="preserve"> obs</w:t>
      </w:r>
      <w:r w:rsidR="00EE3EF2">
        <w:rPr>
          <w:szCs w:val="24"/>
        </w:rPr>
        <w:t xml:space="preserve">erved with rubella vaccination but </w:t>
      </w:r>
      <w:r w:rsidR="000E3679">
        <w:rPr>
          <w:szCs w:val="24"/>
        </w:rPr>
        <w:t xml:space="preserve">asymptomatic vaccine virus infection of the infant </w:t>
      </w:r>
      <w:r w:rsidR="00947D7B">
        <w:rPr>
          <w:szCs w:val="24"/>
        </w:rPr>
        <w:t xml:space="preserve">can </w:t>
      </w:r>
      <w:r w:rsidR="00190FCD">
        <w:rPr>
          <w:szCs w:val="24"/>
        </w:rPr>
        <w:t xml:space="preserve">occur.  </w:t>
      </w:r>
      <w:r w:rsidR="00B46AA2">
        <w:rPr>
          <w:szCs w:val="24"/>
        </w:rPr>
        <w:t>Vaccine p</w:t>
      </w:r>
      <w:r w:rsidR="005D10ED">
        <w:rPr>
          <w:szCs w:val="24"/>
        </w:rPr>
        <w:t xml:space="preserve">rogrammes </w:t>
      </w:r>
      <w:r w:rsidR="00C3747F">
        <w:rPr>
          <w:szCs w:val="24"/>
        </w:rPr>
        <w:t xml:space="preserve">targeting women at childbearing age </w:t>
      </w:r>
      <w:r w:rsidR="00B46AA2">
        <w:rPr>
          <w:szCs w:val="24"/>
        </w:rPr>
        <w:t xml:space="preserve">especially </w:t>
      </w:r>
      <w:r w:rsidR="005D10ED">
        <w:rPr>
          <w:szCs w:val="24"/>
        </w:rPr>
        <w:t xml:space="preserve">with live vaccines should have </w:t>
      </w:r>
      <w:r w:rsidR="00C3747F">
        <w:rPr>
          <w:szCs w:val="24"/>
        </w:rPr>
        <w:t xml:space="preserve">pregnancy surveillance programmes </w:t>
      </w:r>
      <w:r w:rsidR="005D10ED">
        <w:rPr>
          <w:szCs w:val="24"/>
        </w:rPr>
        <w:t>in p</w:t>
      </w:r>
      <w:r w:rsidR="00190FCD">
        <w:rPr>
          <w:szCs w:val="24"/>
        </w:rPr>
        <w:t>lace</w:t>
      </w:r>
      <w:r w:rsidR="00752F03">
        <w:rPr>
          <w:szCs w:val="24"/>
        </w:rPr>
        <w:t xml:space="preserve"> that </w:t>
      </w:r>
      <w:r w:rsidR="00885A6F">
        <w:rPr>
          <w:szCs w:val="24"/>
        </w:rPr>
        <w:t xml:space="preserve">also </w:t>
      </w:r>
      <w:r w:rsidR="00752F03">
        <w:rPr>
          <w:szCs w:val="24"/>
        </w:rPr>
        <w:t>allows comparison between vaccinated and unvaccinated pregnant women.</w:t>
      </w:r>
    </w:p>
    <w:p w14:paraId="541E6283" w14:textId="77777777" w:rsidR="00A618D1" w:rsidRDefault="00A618D1">
      <w:pPr>
        <w:spacing w:after="0" w:line="240" w:lineRule="auto"/>
        <w:rPr>
          <w:rFonts w:ascii="Arial Narrow" w:hAnsi="Arial Narrow"/>
          <w:b/>
          <w:u w:val="single"/>
        </w:rPr>
      </w:pPr>
    </w:p>
    <w:p w14:paraId="10ADA6D9" w14:textId="77777777" w:rsidR="00A618D1" w:rsidRDefault="00A618D1" w:rsidP="003D7650">
      <w:r w:rsidRPr="00A618D1">
        <w:t xml:space="preserve">Funding </w:t>
      </w:r>
    </w:p>
    <w:p w14:paraId="2AB2ACF2" w14:textId="348DC8B5" w:rsidR="00343A6D" w:rsidRPr="001D16E0" w:rsidRDefault="00A618D1" w:rsidP="003D7650">
      <w:pPr>
        <w:spacing w:line="360" w:lineRule="auto"/>
        <w:rPr>
          <w:rFonts w:cs="Calibri"/>
        </w:rPr>
      </w:pPr>
      <w:r w:rsidRPr="001D16E0">
        <w:rPr>
          <w:rFonts w:cs="Calibri"/>
        </w:rPr>
        <w:t>This work was part funded by a small grant from The World Health Organisation’s Global Advisory Committee on Vaccine Safety, Geneva</w:t>
      </w:r>
      <w:r w:rsidR="001058AB" w:rsidRPr="001D16E0">
        <w:rPr>
          <w:rFonts w:cs="Calibri"/>
        </w:rPr>
        <w:t xml:space="preserve">. </w:t>
      </w:r>
      <w:r w:rsidR="002F1FBF" w:rsidRPr="001D16E0">
        <w:rPr>
          <w:rFonts w:cs="Calibri"/>
        </w:rPr>
        <w:t xml:space="preserve"> The research did not receive any other specific grants from funding agencies</w:t>
      </w:r>
      <w:r w:rsidR="00152ACF">
        <w:rPr>
          <w:rFonts w:cs="Calibri"/>
        </w:rPr>
        <w:t xml:space="preserve">, </w:t>
      </w:r>
      <w:r w:rsidR="002F1FBF" w:rsidRPr="001D16E0">
        <w:rPr>
          <w:rFonts w:cs="Calibri"/>
        </w:rPr>
        <w:t xml:space="preserve">the public, commercial or not –for-profit sectors. </w:t>
      </w:r>
      <w:r w:rsidR="00343A6D" w:rsidRPr="001D16E0">
        <w:rPr>
          <w:rFonts w:cs="Calibri"/>
        </w:rPr>
        <w:br w:type="page"/>
      </w:r>
    </w:p>
    <w:p w14:paraId="7E49AEB7" w14:textId="77777777" w:rsidR="00DC1EB5" w:rsidRDefault="00DC1EB5" w:rsidP="00DC1EB5">
      <w:pPr>
        <w:rPr>
          <w:rFonts w:ascii="Arial Narrow" w:hAnsi="Arial Narrow"/>
          <w:b/>
          <w:u w:val="single"/>
        </w:rPr>
      </w:pPr>
    </w:p>
    <w:p w14:paraId="23A19B2E" w14:textId="77777777" w:rsidR="00DC1EB5" w:rsidRPr="00DC1EB5" w:rsidRDefault="00DC1EB5" w:rsidP="00DC1EB5">
      <w:pPr>
        <w:rPr>
          <w:rFonts w:asciiTheme="minorHAnsi" w:hAnsiTheme="minorHAnsi" w:cstheme="minorHAnsi"/>
          <w:b/>
          <w:u w:val="single"/>
        </w:rPr>
      </w:pPr>
      <w:r w:rsidRPr="00DC1EB5">
        <w:rPr>
          <w:rFonts w:asciiTheme="minorHAnsi" w:hAnsiTheme="minorHAnsi" w:cstheme="minorHAnsi"/>
          <w:b/>
          <w:u w:val="single"/>
        </w:rPr>
        <w:t xml:space="preserve">References </w:t>
      </w:r>
    </w:p>
    <w:p w14:paraId="1DACA425" w14:textId="77777777" w:rsidR="00152ACF" w:rsidRPr="00152ACF" w:rsidRDefault="0082312B" w:rsidP="00152ACF">
      <w:pPr>
        <w:pStyle w:val="EndNoteBibliography"/>
        <w:spacing w:after="0"/>
        <w:ind w:left="720" w:hanging="720"/>
      </w:pPr>
      <w:r>
        <w:fldChar w:fldCharType="begin"/>
      </w:r>
      <w:r w:rsidR="00DC1EB5">
        <w:instrText xml:space="preserve"> ADDIN EN.REFLIST </w:instrText>
      </w:r>
      <w:r>
        <w:fldChar w:fldCharType="separate"/>
      </w:r>
      <w:bookmarkStart w:id="3" w:name="_ENREF_1"/>
      <w:r w:rsidR="00152ACF" w:rsidRPr="00152ACF">
        <w:t>1</w:t>
      </w:r>
      <w:r w:rsidR="00152ACF" w:rsidRPr="00152ACF">
        <w:tab/>
        <w:t>Keller-Stanislawski, B., Englund, J.A., Kang, G., Mangtani, P., Neuzil, K., Nohynek, H.</w:t>
      </w:r>
      <w:r w:rsidR="00152ACF" w:rsidRPr="00152ACF">
        <w:rPr>
          <w:i/>
        </w:rPr>
        <w:t xml:space="preserve"> et al.</w:t>
      </w:r>
      <w:r w:rsidR="00152ACF" w:rsidRPr="00152ACF">
        <w:t xml:space="preserve"> Safety of immunization during pregnancy: a review of the evidence of selected inactivated and live attenuated vaccines. </w:t>
      </w:r>
      <w:r w:rsidR="00152ACF" w:rsidRPr="00152ACF">
        <w:rPr>
          <w:i/>
        </w:rPr>
        <w:t>Vaccine</w:t>
      </w:r>
      <w:r w:rsidR="00152ACF" w:rsidRPr="00152ACF">
        <w:t xml:space="preserve"> 2014, </w:t>
      </w:r>
      <w:r w:rsidR="00152ACF" w:rsidRPr="00152ACF">
        <w:rPr>
          <w:b/>
        </w:rPr>
        <w:t>32</w:t>
      </w:r>
      <w:r w:rsidR="00152ACF" w:rsidRPr="00152ACF">
        <w:t>(52), 7057-7064.</w:t>
      </w:r>
      <w:bookmarkEnd w:id="3"/>
    </w:p>
    <w:p w14:paraId="329BDD17" w14:textId="77777777" w:rsidR="00152ACF" w:rsidRPr="00152ACF" w:rsidRDefault="00152ACF" w:rsidP="00152ACF">
      <w:pPr>
        <w:pStyle w:val="EndNoteBibliography"/>
        <w:spacing w:after="0"/>
        <w:ind w:left="720" w:hanging="720"/>
      </w:pPr>
      <w:bookmarkStart w:id="4" w:name="_ENREF_2"/>
      <w:r w:rsidRPr="00152ACF">
        <w:t>2</w:t>
      </w:r>
      <w:r w:rsidRPr="00152ACF">
        <w:tab/>
        <w:t xml:space="preserve">Miller, E., Cradock-Watson, J.E. &amp; Pollock, T.M. Consequences of confirmed maternal rubella at successive stages of pregnancy. </w:t>
      </w:r>
      <w:r w:rsidRPr="00152ACF">
        <w:rPr>
          <w:i/>
        </w:rPr>
        <w:t>Lancet</w:t>
      </w:r>
      <w:r w:rsidRPr="00152ACF">
        <w:t xml:space="preserve"> 1982, </w:t>
      </w:r>
      <w:r w:rsidRPr="00152ACF">
        <w:rPr>
          <w:b/>
        </w:rPr>
        <w:t>2</w:t>
      </w:r>
      <w:r w:rsidRPr="00152ACF">
        <w:t>(8302), 781-784.</w:t>
      </w:r>
      <w:bookmarkEnd w:id="4"/>
    </w:p>
    <w:p w14:paraId="368E8C05" w14:textId="77777777" w:rsidR="00152ACF" w:rsidRPr="00152ACF" w:rsidRDefault="00152ACF" w:rsidP="00152ACF">
      <w:pPr>
        <w:pStyle w:val="EndNoteBibliography"/>
        <w:spacing w:after="0"/>
        <w:ind w:left="720" w:hanging="720"/>
      </w:pPr>
      <w:bookmarkStart w:id="5" w:name="_ENREF_3"/>
      <w:r w:rsidRPr="00152ACF">
        <w:t>3</w:t>
      </w:r>
      <w:r w:rsidRPr="00152ACF">
        <w:tab/>
        <w:t xml:space="preserve">Andrade, J.Q., Bunduki, V., Curti, S.P., Figueiredo, C.A., de Oliveira, M.I. &amp; Zugaib, M. Rubella in pregnancy: intrauterine transmission and perinatal outcome during a Brazilian epidemic. </w:t>
      </w:r>
      <w:r w:rsidRPr="00152ACF">
        <w:rPr>
          <w:i/>
        </w:rPr>
        <w:t>J Clin Virol</w:t>
      </w:r>
      <w:r w:rsidRPr="00152ACF">
        <w:t xml:space="preserve"> 2006, </w:t>
      </w:r>
      <w:r w:rsidRPr="00152ACF">
        <w:rPr>
          <w:b/>
        </w:rPr>
        <w:t>35</w:t>
      </w:r>
      <w:r w:rsidRPr="00152ACF">
        <w:t>(3), 285-291.</w:t>
      </w:r>
      <w:bookmarkEnd w:id="5"/>
    </w:p>
    <w:p w14:paraId="7B8D3A45" w14:textId="77777777" w:rsidR="00152ACF" w:rsidRPr="00152ACF" w:rsidRDefault="00152ACF" w:rsidP="00152ACF">
      <w:pPr>
        <w:pStyle w:val="EndNoteBibliography"/>
        <w:spacing w:after="0"/>
        <w:ind w:left="720" w:hanging="720"/>
      </w:pPr>
      <w:bookmarkStart w:id="6" w:name="_ENREF_4"/>
      <w:r w:rsidRPr="00152ACF">
        <w:t>4</w:t>
      </w:r>
      <w:r w:rsidRPr="00152ACF">
        <w:tab/>
        <w:t xml:space="preserve">Rubella vaccines: WHO position paper. </w:t>
      </w:r>
      <w:r w:rsidRPr="00152ACF">
        <w:rPr>
          <w:i/>
        </w:rPr>
        <w:t>Wkly Epidemiol Rec</w:t>
      </w:r>
      <w:r w:rsidRPr="00152ACF">
        <w:t xml:space="preserve"> 2011, </w:t>
      </w:r>
      <w:r w:rsidRPr="00152ACF">
        <w:rPr>
          <w:b/>
        </w:rPr>
        <w:t>86</w:t>
      </w:r>
      <w:r w:rsidRPr="00152ACF">
        <w:t>(29), 301-316.</w:t>
      </w:r>
      <w:bookmarkEnd w:id="6"/>
    </w:p>
    <w:p w14:paraId="676F2A4C" w14:textId="77777777" w:rsidR="00152ACF" w:rsidRPr="00152ACF" w:rsidRDefault="00152ACF" w:rsidP="00152ACF">
      <w:pPr>
        <w:pStyle w:val="EndNoteBibliography"/>
        <w:spacing w:after="0"/>
        <w:ind w:left="720" w:hanging="720"/>
      </w:pPr>
      <w:bookmarkStart w:id="7" w:name="_ENREF_5"/>
      <w:r w:rsidRPr="00152ACF">
        <w:t>5</w:t>
      </w:r>
      <w:r w:rsidRPr="00152ACF">
        <w:tab/>
        <w:t xml:space="preserve">Centers for Disease, C. &amp; Prevention. Progress toward control of rubella and prevention of congenital rubella syndrome --- worldwide, 2009. </w:t>
      </w:r>
      <w:r w:rsidRPr="00152ACF">
        <w:rPr>
          <w:i/>
        </w:rPr>
        <w:t>MMWR - Morbidity &amp; Mortality Weekly Report</w:t>
      </w:r>
      <w:r w:rsidRPr="00152ACF">
        <w:t xml:space="preserve"> 2010, </w:t>
      </w:r>
      <w:r w:rsidRPr="00152ACF">
        <w:rPr>
          <w:b/>
        </w:rPr>
        <w:t>59</w:t>
      </w:r>
      <w:r w:rsidRPr="00152ACF">
        <w:t>(40), 1307-1310.</w:t>
      </w:r>
      <w:bookmarkEnd w:id="7"/>
    </w:p>
    <w:p w14:paraId="0B049C6C" w14:textId="77777777" w:rsidR="00152ACF" w:rsidRPr="00152ACF" w:rsidRDefault="00152ACF" w:rsidP="00152ACF">
      <w:pPr>
        <w:pStyle w:val="EndNoteBibliography"/>
        <w:spacing w:after="0"/>
        <w:ind w:left="720" w:hanging="720"/>
      </w:pPr>
      <w:bookmarkStart w:id="8" w:name="_ENREF_6"/>
      <w:r w:rsidRPr="00152ACF">
        <w:t>6</w:t>
      </w:r>
      <w:r w:rsidRPr="00152ACF">
        <w:tab/>
        <w:t xml:space="preserve">Cutts, F.T., Robertson, S.E., Diaz-Ortega, J.L. &amp; Samuel, R. Control of rubella and congenital rubella syndrome (CRS) in developing countries, Part 1: Burden of disease from CRS. </w:t>
      </w:r>
      <w:r w:rsidRPr="00152ACF">
        <w:rPr>
          <w:i/>
        </w:rPr>
        <w:t>Bull WHO</w:t>
      </w:r>
      <w:r w:rsidRPr="00152ACF">
        <w:t xml:space="preserve"> 1997, </w:t>
      </w:r>
      <w:r w:rsidRPr="00152ACF">
        <w:rPr>
          <w:b/>
        </w:rPr>
        <w:t>75</w:t>
      </w:r>
      <w:r w:rsidRPr="00152ACF">
        <w:t>(1), 55-68.</w:t>
      </w:r>
      <w:bookmarkEnd w:id="8"/>
    </w:p>
    <w:p w14:paraId="32BCEE1B" w14:textId="77777777" w:rsidR="00152ACF" w:rsidRPr="00152ACF" w:rsidRDefault="00152ACF" w:rsidP="00152ACF">
      <w:pPr>
        <w:pStyle w:val="EndNoteBibliography"/>
        <w:spacing w:after="0"/>
        <w:ind w:left="720" w:hanging="720"/>
      </w:pPr>
      <w:bookmarkStart w:id="9" w:name="_ENREF_7"/>
      <w:r w:rsidRPr="00152ACF">
        <w:t>7</w:t>
      </w:r>
      <w:r w:rsidRPr="00152ACF">
        <w:tab/>
        <w:t xml:space="preserve">Lambert, N., Strebel, P., Orenstein, W., Icenogle, J. &amp; Poland, G.A. Rubella. </w:t>
      </w:r>
      <w:r w:rsidRPr="00152ACF">
        <w:rPr>
          <w:i/>
        </w:rPr>
        <w:t>Lancet</w:t>
      </w:r>
      <w:r w:rsidRPr="00152ACF">
        <w:t xml:space="preserve"> 2015.</w:t>
      </w:r>
      <w:bookmarkEnd w:id="9"/>
    </w:p>
    <w:p w14:paraId="19A328B1" w14:textId="77777777" w:rsidR="00152ACF" w:rsidRPr="00152ACF" w:rsidRDefault="00152ACF" w:rsidP="00152ACF">
      <w:pPr>
        <w:pStyle w:val="EndNoteBibliography"/>
        <w:spacing w:after="0"/>
        <w:ind w:left="720" w:hanging="720"/>
      </w:pPr>
      <w:bookmarkStart w:id="10" w:name="_ENREF_8"/>
      <w:r w:rsidRPr="00152ACF">
        <w:t>8</w:t>
      </w:r>
      <w:r w:rsidRPr="00152ACF">
        <w:tab/>
        <w:t>Dabbagh, A., Laws, R.L., Steulet, C., Dumolard, L., Mulders, M.N., Kretsinger, K.</w:t>
      </w:r>
      <w:r w:rsidRPr="00152ACF">
        <w:rPr>
          <w:i/>
        </w:rPr>
        <w:t xml:space="preserve"> et al.</w:t>
      </w:r>
      <w:r w:rsidRPr="00152ACF">
        <w:t xml:space="preserve"> Progress Toward Regional Measles Elimination - Worldwide, 2000-2017. </w:t>
      </w:r>
      <w:r w:rsidRPr="00152ACF">
        <w:rPr>
          <w:i/>
        </w:rPr>
        <w:t>MMWR Morb Mortal Wkly Rep</w:t>
      </w:r>
      <w:r w:rsidRPr="00152ACF">
        <w:t xml:space="preserve"> 2018, </w:t>
      </w:r>
      <w:r w:rsidRPr="00152ACF">
        <w:rPr>
          <w:b/>
        </w:rPr>
        <w:t>67</w:t>
      </w:r>
      <w:r w:rsidRPr="00152ACF">
        <w:t>(47), 1323-1329.</w:t>
      </w:r>
      <w:bookmarkEnd w:id="10"/>
    </w:p>
    <w:p w14:paraId="61CB8A7E" w14:textId="77777777" w:rsidR="00152ACF" w:rsidRPr="00152ACF" w:rsidRDefault="00152ACF" w:rsidP="00152ACF">
      <w:pPr>
        <w:pStyle w:val="EndNoteBibliography"/>
        <w:spacing w:after="0"/>
        <w:ind w:left="720" w:hanging="720"/>
      </w:pPr>
      <w:bookmarkStart w:id="11" w:name="_ENREF_9"/>
      <w:r w:rsidRPr="00152ACF">
        <w:t>9</w:t>
      </w:r>
      <w:r w:rsidRPr="00152ACF">
        <w:tab/>
        <w:t xml:space="preserve">Preblud, S.R., Stetler, H.C., Frank, J.A., Jr., Greaves, W.L., Hinman, A.R. &amp; Herrmann, K.L. Fetal risk associated with rubella vaccine. </w:t>
      </w:r>
      <w:r w:rsidRPr="00152ACF">
        <w:rPr>
          <w:i/>
        </w:rPr>
        <w:t>JAMA</w:t>
      </w:r>
      <w:r w:rsidRPr="00152ACF">
        <w:t xml:space="preserve"> 1981, </w:t>
      </w:r>
      <w:r w:rsidRPr="00152ACF">
        <w:rPr>
          <w:b/>
        </w:rPr>
        <w:t>246</w:t>
      </w:r>
      <w:r w:rsidRPr="00152ACF">
        <w:t>(13), 1413-1417.</w:t>
      </w:r>
      <w:bookmarkEnd w:id="11"/>
    </w:p>
    <w:p w14:paraId="3E61C3FD" w14:textId="77777777" w:rsidR="00152ACF" w:rsidRPr="00152ACF" w:rsidRDefault="00152ACF" w:rsidP="00152ACF">
      <w:pPr>
        <w:pStyle w:val="EndNoteBibliography"/>
        <w:spacing w:after="0"/>
        <w:ind w:left="720" w:hanging="720"/>
      </w:pPr>
      <w:bookmarkStart w:id="12" w:name="_ENREF_10"/>
      <w:r w:rsidRPr="00152ACF">
        <w:t>10</w:t>
      </w:r>
      <w:r w:rsidRPr="00152ACF">
        <w:tab/>
        <w:t xml:space="preserve">Centers for Disease, C. &amp; Prevention. Revised ACIP recommendation for avoiding pregnancy after receiving a rubella-containing vaccine. </w:t>
      </w:r>
      <w:r w:rsidRPr="00152ACF">
        <w:rPr>
          <w:i/>
        </w:rPr>
        <w:t>MMWR - Morbidity &amp; Mortality Weekly Report</w:t>
      </w:r>
      <w:r w:rsidRPr="00152ACF">
        <w:t xml:space="preserve"> 2001, </w:t>
      </w:r>
      <w:r w:rsidRPr="00152ACF">
        <w:rPr>
          <w:b/>
        </w:rPr>
        <w:t>50</w:t>
      </w:r>
      <w:r w:rsidRPr="00152ACF">
        <w:t>(49), 1117.</w:t>
      </w:r>
      <w:bookmarkEnd w:id="12"/>
    </w:p>
    <w:p w14:paraId="2C50B1E3" w14:textId="77777777" w:rsidR="00152ACF" w:rsidRPr="00152ACF" w:rsidRDefault="00152ACF" w:rsidP="00152ACF">
      <w:pPr>
        <w:pStyle w:val="EndNoteBibliography"/>
        <w:spacing w:after="0"/>
        <w:ind w:left="720" w:hanging="720"/>
      </w:pPr>
      <w:bookmarkStart w:id="13" w:name="_ENREF_11"/>
      <w:r w:rsidRPr="00152ACF">
        <w:t>11</w:t>
      </w:r>
      <w:r w:rsidRPr="00152ACF">
        <w:tab/>
        <w:t xml:space="preserve">Rubella vaccines. WHO position paper. </w:t>
      </w:r>
      <w:r w:rsidRPr="00152ACF">
        <w:rPr>
          <w:i/>
        </w:rPr>
        <w:t>Weekly Epidemiological Record</w:t>
      </w:r>
      <w:r w:rsidRPr="00152ACF">
        <w:t xml:space="preserve"> 2000, </w:t>
      </w:r>
      <w:r w:rsidRPr="00152ACF">
        <w:rPr>
          <w:b/>
        </w:rPr>
        <w:t>75</w:t>
      </w:r>
      <w:r w:rsidRPr="00152ACF">
        <w:t>(20), 161-172.</w:t>
      </w:r>
      <w:bookmarkEnd w:id="13"/>
    </w:p>
    <w:p w14:paraId="6597029A" w14:textId="77777777" w:rsidR="00152ACF" w:rsidRPr="00152ACF" w:rsidRDefault="00152ACF" w:rsidP="00152ACF">
      <w:pPr>
        <w:pStyle w:val="EndNoteBibliography"/>
        <w:spacing w:after="0"/>
        <w:ind w:left="720" w:hanging="720"/>
      </w:pPr>
      <w:bookmarkStart w:id="14" w:name="_ENREF_12"/>
      <w:r w:rsidRPr="00152ACF">
        <w:t>12</w:t>
      </w:r>
      <w:r w:rsidRPr="00152ACF">
        <w:tab/>
        <w:t xml:space="preserve">Tookey, P.A., Jones, G., Miller, B.H. &amp; Peckham, C.S. Rubella vaccination in pregnancy. </w:t>
      </w:r>
      <w:r w:rsidRPr="00152ACF">
        <w:rPr>
          <w:i/>
        </w:rPr>
        <w:t>CDR (London: England Review)</w:t>
      </w:r>
      <w:r w:rsidRPr="00152ACF">
        <w:t xml:space="preserve"> 1991, </w:t>
      </w:r>
      <w:r w:rsidRPr="00152ACF">
        <w:rPr>
          <w:b/>
        </w:rPr>
        <w:t>1</w:t>
      </w:r>
      <w:r w:rsidRPr="00152ACF">
        <w:t>(8), R86-88.</w:t>
      </w:r>
      <w:bookmarkEnd w:id="14"/>
    </w:p>
    <w:p w14:paraId="0F86C11C" w14:textId="77777777" w:rsidR="00152ACF" w:rsidRPr="00152ACF" w:rsidRDefault="00152ACF" w:rsidP="00152ACF">
      <w:pPr>
        <w:pStyle w:val="EndNoteBibliography"/>
        <w:spacing w:after="0"/>
        <w:ind w:left="720" w:hanging="720"/>
      </w:pPr>
      <w:bookmarkStart w:id="15" w:name="_ENREF_13"/>
      <w:r w:rsidRPr="00152ACF">
        <w:t>13</w:t>
      </w:r>
      <w:r w:rsidRPr="00152ACF">
        <w:tab/>
        <w:t xml:space="preserve">Congenital Rubella Syndrome in </w:t>
      </w:r>
      <w:r w:rsidRPr="00152ACF">
        <w:rPr>
          <w:i/>
        </w:rPr>
        <w:t xml:space="preserve">Vaccine-preventable diseases. Surveillance standards </w:t>
      </w:r>
      <w:r w:rsidRPr="00152ACF">
        <w:t>WHO, Geneva, 2018.</w:t>
      </w:r>
      <w:bookmarkEnd w:id="15"/>
    </w:p>
    <w:p w14:paraId="2A1DACD8" w14:textId="3CBE6C70" w:rsidR="00152ACF" w:rsidRPr="00152ACF" w:rsidRDefault="00152ACF" w:rsidP="00152ACF">
      <w:pPr>
        <w:pStyle w:val="EndNoteBibliography"/>
        <w:spacing w:after="0"/>
        <w:ind w:left="720" w:hanging="720"/>
      </w:pPr>
      <w:bookmarkStart w:id="16" w:name="_ENREF_14"/>
      <w:r w:rsidRPr="00152ACF">
        <w:t>14</w:t>
      </w:r>
      <w:r w:rsidRPr="00152ACF">
        <w:tab/>
        <w:t xml:space="preserve">Mangtani P, S.J., Lange B, Drechsel-Baeuerle U, Keller-Stanislawski B. Safety profile of rubella vaccine administered to pregnant women: a systematic review of adverse events in the mother, infant or foetus. in </w:t>
      </w:r>
      <w:hyperlink r:id="rId9" w:history="1">
        <w:r w:rsidRPr="00152ACF">
          <w:rPr>
            <w:rStyle w:val="Hyperlink"/>
            <w:rFonts w:cs="Calibri"/>
            <w:i/>
          </w:rPr>
          <w:t>http://www.crd.york.ac.uk/PROSPERO/display_record.asp?ID=CRD42013006129</w:t>
        </w:r>
      </w:hyperlink>
      <w:r w:rsidRPr="00152ACF">
        <w:rPr>
          <w:i/>
        </w:rPr>
        <w:t xml:space="preserve"> </w:t>
      </w:r>
      <w:r w:rsidRPr="00152ACF">
        <w:t>PROSPERO 2013 CRD42013006129 edn Prospero, University of York, 2013.</w:t>
      </w:r>
      <w:bookmarkEnd w:id="16"/>
    </w:p>
    <w:p w14:paraId="5A8F38F7" w14:textId="77777777" w:rsidR="00152ACF" w:rsidRPr="00152ACF" w:rsidRDefault="00152ACF" w:rsidP="00152ACF">
      <w:pPr>
        <w:pStyle w:val="EndNoteBibliography"/>
        <w:spacing w:after="0"/>
        <w:ind w:left="720" w:hanging="720"/>
      </w:pPr>
      <w:bookmarkStart w:id="17" w:name="_ENREF_15"/>
      <w:r w:rsidRPr="00152ACF">
        <w:t>15</w:t>
      </w:r>
      <w:r w:rsidRPr="00152ACF">
        <w:tab/>
        <w:t xml:space="preserve">McLean H, R.S., Abernathy E,Icenogle J, Wallace,G. Chapter 15: Congenital Rubella Syndrome. in </w:t>
      </w:r>
      <w:r w:rsidRPr="00152ACF">
        <w:rPr>
          <w:i/>
        </w:rPr>
        <w:t xml:space="preserve">Manual for the Surveillance of Vaccine-Preventable Diseases </w:t>
      </w:r>
      <w:r w:rsidRPr="00152ACF">
        <w:t>5th edn Centers for Disease Control Atlanta,Georgia,USA, 2012.</w:t>
      </w:r>
      <w:bookmarkEnd w:id="17"/>
    </w:p>
    <w:p w14:paraId="3A6A1A60" w14:textId="77777777" w:rsidR="00152ACF" w:rsidRDefault="00152ACF" w:rsidP="00152ACF">
      <w:pPr>
        <w:pStyle w:val="EndNoteBibliography"/>
        <w:spacing w:after="0"/>
        <w:ind w:left="720" w:hanging="720"/>
      </w:pPr>
      <w:bookmarkStart w:id="18" w:name="_ENREF_16"/>
      <w:r w:rsidRPr="00152ACF">
        <w:t>16</w:t>
      </w:r>
      <w:r w:rsidRPr="00152ACF">
        <w:tab/>
        <w:t xml:space="preserve">Sterne JAC, H.J., Reeves BC on behalf of the development group for ACROBATNRSI. A Cochrane Risk Of Bias Assessment Tool: for Non-Randomized Studies of Interventions (ACROBATNRSI), Version 1.0.0, 24 September 2014. Available from </w:t>
      </w:r>
      <w:hyperlink r:id="rId10" w:history="1">
        <w:r w:rsidRPr="00152ACF">
          <w:rPr>
            <w:rStyle w:val="Hyperlink"/>
            <w:rFonts w:cs="Calibri"/>
          </w:rPr>
          <w:t>http://www.bristol.ac.uk/population-health-sciences/centres/cresyda/barr/riskofbias/robins-i/acrobat-nrsi/</w:t>
        </w:r>
      </w:hyperlink>
      <w:r w:rsidRPr="00152ACF">
        <w:t xml:space="preserve"> </w:t>
      </w:r>
    </w:p>
    <w:p w14:paraId="31DA0A88" w14:textId="77F814C5" w:rsidR="00152ACF" w:rsidRPr="00152ACF" w:rsidRDefault="00152ACF" w:rsidP="00F472F4">
      <w:pPr>
        <w:pStyle w:val="EndNoteBibliography"/>
        <w:spacing w:after="0"/>
      </w:pPr>
      <w:r w:rsidRPr="00152ACF">
        <w:t>[accessed {05/04/2019}]</w:t>
      </w:r>
      <w:r>
        <w:t xml:space="preserve"> </w:t>
      </w:r>
      <w:r w:rsidRPr="00152ACF">
        <w:t xml:space="preserve">24 September 2014 edn Vol. Version 1.0.0, </w:t>
      </w:r>
      <w:hyperlink r:id="rId11" w:history="1">
        <w:r w:rsidRPr="00152ACF">
          <w:rPr>
            <w:rStyle w:val="Hyperlink"/>
            <w:rFonts w:cs="Calibri"/>
          </w:rPr>
          <w:t>http://www.riskofbias.info</w:t>
        </w:r>
      </w:hyperlink>
      <w:r w:rsidRPr="00152ACF">
        <w:t xml:space="preserve"> </w:t>
      </w:r>
      <w:bookmarkEnd w:id="18"/>
    </w:p>
    <w:p w14:paraId="793F22E4" w14:textId="77777777" w:rsidR="00152ACF" w:rsidRPr="00152ACF" w:rsidRDefault="00152ACF" w:rsidP="00152ACF">
      <w:pPr>
        <w:pStyle w:val="EndNoteBibliography"/>
        <w:spacing w:after="0"/>
        <w:ind w:left="720" w:hanging="720"/>
      </w:pPr>
      <w:bookmarkStart w:id="19" w:name="_ENREF_17"/>
      <w:r w:rsidRPr="00152ACF">
        <w:t>17</w:t>
      </w:r>
      <w:r w:rsidRPr="00152ACF">
        <w:tab/>
        <w:t>2013., S. Stata Statistical Software: Release 13. College Station, TX: StataCorp LP. 2013.</w:t>
      </w:r>
      <w:bookmarkEnd w:id="19"/>
    </w:p>
    <w:p w14:paraId="62F7A5DA" w14:textId="77777777" w:rsidR="00152ACF" w:rsidRPr="00152ACF" w:rsidRDefault="00152ACF" w:rsidP="00152ACF">
      <w:pPr>
        <w:pStyle w:val="EndNoteBibliography"/>
        <w:spacing w:after="0"/>
        <w:ind w:left="720" w:hanging="720"/>
      </w:pPr>
      <w:bookmarkStart w:id="20" w:name="_ENREF_18"/>
      <w:r w:rsidRPr="00152ACF">
        <w:t>18</w:t>
      </w:r>
      <w:r w:rsidRPr="00152ACF">
        <w:tab/>
        <w:t xml:space="preserve">Namaei, M.H., Ziaee, M. &amp; Naseh, N. Congenital rubella syndrome in infants of women vaccinated during or just before pregnancy with measles-rubella vaccine. </w:t>
      </w:r>
      <w:r w:rsidRPr="00152ACF">
        <w:rPr>
          <w:i/>
        </w:rPr>
        <w:t>Indian Journal of Medical Research</w:t>
      </w:r>
      <w:r w:rsidRPr="00152ACF">
        <w:t xml:space="preserve"> 2008, </w:t>
      </w:r>
      <w:r w:rsidRPr="00152ACF">
        <w:rPr>
          <w:b/>
        </w:rPr>
        <w:t>127</w:t>
      </w:r>
      <w:r w:rsidRPr="00152ACF">
        <w:t>(6), 551-554.</w:t>
      </w:r>
      <w:bookmarkEnd w:id="20"/>
    </w:p>
    <w:p w14:paraId="7D1D066B" w14:textId="77777777" w:rsidR="00152ACF" w:rsidRPr="00152ACF" w:rsidRDefault="00152ACF" w:rsidP="00152ACF">
      <w:pPr>
        <w:pStyle w:val="EndNoteBibliography"/>
        <w:spacing w:after="0"/>
        <w:ind w:left="720" w:hanging="720"/>
      </w:pPr>
      <w:bookmarkStart w:id="21" w:name="_ENREF_19"/>
      <w:r w:rsidRPr="00152ACF">
        <w:lastRenderedPageBreak/>
        <w:t>19</w:t>
      </w:r>
      <w:r w:rsidRPr="00152ACF">
        <w:tab/>
        <w:t xml:space="preserve">Shahhosseini, Z., Khani, S. &amp; Abedian kasgary, K. Complications of MR vaccination in pregnant women during mass campaign for measles/rubella vaccination on December 2003 in Iran. </w:t>
      </w:r>
      <w:r w:rsidRPr="00152ACF">
        <w:rPr>
          <w:i/>
        </w:rPr>
        <w:t>International Journal of Gynecology and Obstetrics</w:t>
      </w:r>
      <w:r w:rsidRPr="00152ACF">
        <w:t xml:space="preserve"> 2009, </w:t>
      </w:r>
      <w:r w:rsidRPr="00152ACF">
        <w:rPr>
          <w:b/>
        </w:rPr>
        <w:t>107</w:t>
      </w:r>
      <w:r w:rsidRPr="00152ACF">
        <w:t>, S634.</w:t>
      </w:r>
      <w:bookmarkEnd w:id="21"/>
    </w:p>
    <w:p w14:paraId="3800E1D4" w14:textId="77777777" w:rsidR="00152ACF" w:rsidRPr="00152ACF" w:rsidRDefault="00152ACF" w:rsidP="00152ACF">
      <w:pPr>
        <w:pStyle w:val="EndNoteBibliography"/>
        <w:spacing w:after="0"/>
        <w:ind w:left="720" w:hanging="720"/>
      </w:pPr>
      <w:bookmarkStart w:id="22" w:name="_ENREF_20"/>
      <w:r w:rsidRPr="00152ACF">
        <w:t>20</w:t>
      </w:r>
      <w:r w:rsidRPr="00152ACF">
        <w:tab/>
        <w:t>Hamkar, R., Jalilvand, S., Abdolbaghi, M.H., Esteghamati, A.R., Hagh-Goo, A., Jelyani, K.N.</w:t>
      </w:r>
      <w:r w:rsidRPr="00152ACF">
        <w:rPr>
          <w:i/>
        </w:rPr>
        <w:t xml:space="preserve"> et al.</w:t>
      </w:r>
      <w:r w:rsidRPr="00152ACF">
        <w:t xml:space="preserve"> Inadvertent rubella vaccination of pregnant women: evaluation of possible transplacental infection with rubella vaccine. </w:t>
      </w:r>
      <w:r w:rsidRPr="00152ACF">
        <w:rPr>
          <w:i/>
        </w:rPr>
        <w:t>Vaccine</w:t>
      </w:r>
      <w:r w:rsidRPr="00152ACF">
        <w:t xml:space="preserve"> 2006, </w:t>
      </w:r>
      <w:r w:rsidRPr="00152ACF">
        <w:rPr>
          <w:b/>
        </w:rPr>
        <w:t>24</w:t>
      </w:r>
      <w:r w:rsidRPr="00152ACF">
        <w:t>(17), 3558-3563.</w:t>
      </w:r>
      <w:bookmarkEnd w:id="22"/>
    </w:p>
    <w:p w14:paraId="4F65174C" w14:textId="77777777" w:rsidR="00152ACF" w:rsidRPr="00152ACF" w:rsidRDefault="00152ACF" w:rsidP="00152ACF">
      <w:pPr>
        <w:pStyle w:val="EndNoteBibliography"/>
        <w:spacing w:after="0"/>
        <w:ind w:left="720" w:hanging="720"/>
      </w:pPr>
      <w:bookmarkStart w:id="23" w:name="_ENREF_21"/>
      <w:r w:rsidRPr="00152ACF">
        <w:t>21</w:t>
      </w:r>
      <w:r w:rsidRPr="00152ACF">
        <w:tab/>
        <w:t xml:space="preserve">Bar-Oz, B., Levichek, Z., Moretti, M.E., Mah, C., Andreou, S. &amp; Koren, G. Pregnancy outcome following rubella vaccination: a prospective controlled study. </w:t>
      </w:r>
      <w:r w:rsidRPr="00152ACF">
        <w:rPr>
          <w:i/>
        </w:rPr>
        <w:t>American Journal of Medical Genetics. Part A</w:t>
      </w:r>
      <w:r w:rsidRPr="00152ACF">
        <w:t xml:space="preserve"> 2004, </w:t>
      </w:r>
      <w:r w:rsidRPr="00152ACF">
        <w:rPr>
          <w:b/>
        </w:rPr>
        <w:t>130A</w:t>
      </w:r>
      <w:r w:rsidRPr="00152ACF">
        <w:t>(1), 52-54.</w:t>
      </w:r>
      <w:bookmarkEnd w:id="23"/>
    </w:p>
    <w:p w14:paraId="1ACCEF8B" w14:textId="77777777" w:rsidR="00152ACF" w:rsidRPr="00152ACF" w:rsidRDefault="00152ACF" w:rsidP="00152ACF">
      <w:pPr>
        <w:pStyle w:val="EndNoteBibliography"/>
        <w:spacing w:after="0"/>
        <w:ind w:left="720" w:hanging="720"/>
      </w:pPr>
      <w:bookmarkStart w:id="24" w:name="_ENREF_22"/>
      <w:r w:rsidRPr="00152ACF">
        <w:t>22</w:t>
      </w:r>
      <w:r w:rsidRPr="00152ACF">
        <w:tab/>
        <w:t xml:space="preserve">Ebbin, A.J., Wilson, M.G., Chandor, S.B. &amp; Wehrle, P.F. Inadvertent rubella immunization in pregnancy. </w:t>
      </w:r>
      <w:r w:rsidRPr="00152ACF">
        <w:rPr>
          <w:i/>
        </w:rPr>
        <w:t>American Journal of Obstetrics &amp; Gynecology</w:t>
      </w:r>
      <w:r w:rsidRPr="00152ACF">
        <w:t xml:space="preserve"> 1973, </w:t>
      </w:r>
      <w:r w:rsidRPr="00152ACF">
        <w:rPr>
          <w:b/>
        </w:rPr>
        <w:t>117</w:t>
      </w:r>
      <w:r w:rsidRPr="00152ACF">
        <w:t>(4), 505-512.</w:t>
      </w:r>
      <w:bookmarkEnd w:id="24"/>
    </w:p>
    <w:p w14:paraId="3A2018A6" w14:textId="77777777" w:rsidR="00152ACF" w:rsidRPr="00152ACF" w:rsidRDefault="00152ACF" w:rsidP="00152ACF">
      <w:pPr>
        <w:pStyle w:val="EndNoteBibliography"/>
        <w:spacing w:after="0"/>
        <w:ind w:left="720" w:hanging="720"/>
      </w:pPr>
      <w:bookmarkStart w:id="25" w:name="_ENREF_23"/>
      <w:r w:rsidRPr="00152ACF">
        <w:t>23</w:t>
      </w:r>
      <w:r w:rsidRPr="00152ACF">
        <w:tab/>
        <w:t>Castillo-Solorzano, C., Reef, S.E., Morice, A., Vascones, N., Chevez, A.E., Castalia-Soares, R.</w:t>
      </w:r>
      <w:r w:rsidRPr="00152ACF">
        <w:rPr>
          <w:i/>
        </w:rPr>
        <w:t xml:space="preserve"> et al.</w:t>
      </w:r>
      <w:r w:rsidRPr="00152ACF">
        <w:t xml:space="preserve"> Rubella vaccination of unknowingly pregnant women during mass campaigns for rubella and congenital rubella syndrome elimination, the Americas 2001-2008. </w:t>
      </w:r>
      <w:r w:rsidRPr="00152ACF">
        <w:rPr>
          <w:i/>
        </w:rPr>
        <w:t>Journal of Infectious Diseases</w:t>
      </w:r>
      <w:r w:rsidRPr="00152ACF">
        <w:t xml:space="preserve"> 2011, </w:t>
      </w:r>
      <w:r w:rsidRPr="00152ACF">
        <w:rPr>
          <w:b/>
        </w:rPr>
        <w:t>204 Suppl 2</w:t>
      </w:r>
      <w:r w:rsidRPr="00152ACF">
        <w:t>, S713-717.</w:t>
      </w:r>
      <w:bookmarkEnd w:id="25"/>
    </w:p>
    <w:p w14:paraId="4FD10635" w14:textId="77777777" w:rsidR="00152ACF" w:rsidRPr="00152ACF" w:rsidRDefault="00152ACF" w:rsidP="00152ACF">
      <w:pPr>
        <w:pStyle w:val="EndNoteBibliography"/>
        <w:spacing w:after="0"/>
        <w:ind w:left="720" w:hanging="720"/>
      </w:pPr>
      <w:bookmarkStart w:id="26" w:name="_ENREF_24"/>
      <w:r w:rsidRPr="00152ACF">
        <w:t>24</w:t>
      </w:r>
      <w:r w:rsidRPr="00152ACF">
        <w:tab/>
        <w:t xml:space="preserve">da Silva e Sa, G.R., Camacho, L.A., Stavola, M.S., Lemos, X.R., Basilio de Oliveira, C.A. &amp; Siqueira, M.M. Pregnancy outcomes following rubella vaccination: a prospective study in the state of Rio de Janeiro, Brazil, 2001-2002. </w:t>
      </w:r>
      <w:r w:rsidRPr="00152ACF">
        <w:rPr>
          <w:i/>
        </w:rPr>
        <w:t>Journal of Infectious Diseases</w:t>
      </w:r>
      <w:r w:rsidRPr="00152ACF">
        <w:t xml:space="preserve"> 2011, </w:t>
      </w:r>
      <w:r w:rsidRPr="00152ACF">
        <w:rPr>
          <w:b/>
        </w:rPr>
        <w:t>204 Suppl 2</w:t>
      </w:r>
      <w:r w:rsidRPr="00152ACF">
        <w:t>, S722-728.</w:t>
      </w:r>
      <w:bookmarkEnd w:id="26"/>
    </w:p>
    <w:p w14:paraId="0DEA6A18" w14:textId="77777777" w:rsidR="00152ACF" w:rsidRPr="00152ACF" w:rsidRDefault="00152ACF" w:rsidP="00152ACF">
      <w:pPr>
        <w:pStyle w:val="EndNoteBibliography"/>
        <w:spacing w:after="0"/>
        <w:ind w:left="720" w:hanging="720"/>
      </w:pPr>
      <w:bookmarkStart w:id="27" w:name="_ENREF_25"/>
      <w:r w:rsidRPr="00152ACF">
        <w:t>25</w:t>
      </w:r>
      <w:r w:rsidRPr="00152ACF">
        <w:tab/>
        <w:t xml:space="preserve">Bart  SW, S.H., Preblud SR, Williams NM, Orenstein WA, Bart KJ, Hinman AR, Herrmann KL. &amp; et al. Fetal risk associated with rubella vaccine: an update. </w:t>
      </w:r>
      <w:r w:rsidRPr="00152ACF">
        <w:rPr>
          <w:i/>
        </w:rPr>
        <w:t>Reviews of Infectious Diseases</w:t>
      </w:r>
      <w:r w:rsidRPr="00152ACF">
        <w:t xml:space="preserve"> 1985, </w:t>
      </w:r>
      <w:r w:rsidRPr="00152ACF">
        <w:rPr>
          <w:b/>
        </w:rPr>
        <w:t>7</w:t>
      </w:r>
      <w:r w:rsidRPr="00152ACF">
        <w:t>(1), 95-102.</w:t>
      </w:r>
      <w:bookmarkEnd w:id="27"/>
    </w:p>
    <w:p w14:paraId="569F3640" w14:textId="77777777" w:rsidR="00152ACF" w:rsidRPr="00152ACF" w:rsidRDefault="00152ACF" w:rsidP="00152ACF">
      <w:pPr>
        <w:pStyle w:val="EndNoteBibliography"/>
        <w:spacing w:after="0"/>
        <w:ind w:left="720" w:hanging="720"/>
      </w:pPr>
      <w:bookmarkStart w:id="28" w:name="_ENREF_26"/>
      <w:r w:rsidRPr="00152ACF">
        <w:t>26</w:t>
      </w:r>
      <w:r w:rsidRPr="00152ACF">
        <w:tab/>
        <w:t xml:space="preserve">Lina, M.D. &amp; María Teresa, E. Seguimiento al estado serológico de mujeres embarazadas que recibieron inadvertidamente la vacuna antirrubeólica, Bogotá, Colombia, 2005-2006. </w:t>
      </w:r>
      <w:r w:rsidRPr="00152ACF">
        <w:rPr>
          <w:i/>
        </w:rPr>
        <w:t>Investig. Andina</w:t>
      </w:r>
      <w:r w:rsidRPr="00152ACF">
        <w:t xml:space="preserve"> 2008, </w:t>
      </w:r>
      <w:r w:rsidRPr="00152ACF">
        <w:rPr>
          <w:b/>
        </w:rPr>
        <w:t>10</w:t>
      </w:r>
      <w:r w:rsidRPr="00152ACF">
        <w:t>(17), 77-84.</w:t>
      </w:r>
      <w:bookmarkEnd w:id="28"/>
    </w:p>
    <w:p w14:paraId="2178632B" w14:textId="77777777" w:rsidR="00152ACF" w:rsidRPr="00152ACF" w:rsidRDefault="00152ACF" w:rsidP="00152ACF">
      <w:pPr>
        <w:pStyle w:val="EndNoteBibliography"/>
        <w:spacing w:after="0"/>
        <w:ind w:left="720" w:hanging="720"/>
      </w:pPr>
      <w:bookmarkStart w:id="29" w:name="_ENREF_27"/>
      <w:r w:rsidRPr="00152ACF">
        <w:t>27</w:t>
      </w:r>
      <w:r w:rsidRPr="00152ACF">
        <w:tab/>
        <w:t xml:space="preserve">Reyna J, H.I., Gomez M, Vidal P, Cruz P, Puente A, Richardson V. Perinatal outcome of inadvertent immunization with the measles-rubella vaccine in pregnant Mexican women during the campaign for the eradication of congenital rubella in 2008. </w:t>
      </w:r>
      <w:r w:rsidRPr="00152ACF">
        <w:rPr>
          <w:i/>
        </w:rPr>
        <w:t>World Journal of Vaccines</w:t>
      </w:r>
      <w:r w:rsidRPr="00152ACF">
        <w:t xml:space="preserve"> 2011, </w:t>
      </w:r>
      <w:r w:rsidRPr="00152ACF">
        <w:rPr>
          <w:b/>
        </w:rPr>
        <w:t>1</w:t>
      </w:r>
      <w:r w:rsidRPr="00152ACF">
        <w:t>, 1-4.</w:t>
      </w:r>
      <w:bookmarkEnd w:id="29"/>
    </w:p>
    <w:p w14:paraId="5095406E" w14:textId="77777777" w:rsidR="00152ACF" w:rsidRPr="00152ACF" w:rsidRDefault="00152ACF" w:rsidP="00152ACF">
      <w:pPr>
        <w:pStyle w:val="EndNoteBibliography"/>
        <w:spacing w:after="0"/>
        <w:ind w:left="720" w:hanging="720"/>
      </w:pPr>
      <w:bookmarkStart w:id="30" w:name="_ENREF_28"/>
      <w:r w:rsidRPr="00152ACF">
        <w:t>28</w:t>
      </w:r>
      <w:r w:rsidRPr="00152ACF">
        <w:tab/>
        <w:t xml:space="preserve">Thompson, S.G. &amp; Pocock, S.J. Can meta-analyses be trusted? </w:t>
      </w:r>
      <w:r w:rsidRPr="00152ACF">
        <w:rPr>
          <w:i/>
        </w:rPr>
        <w:t>Lancet</w:t>
      </w:r>
      <w:r w:rsidRPr="00152ACF">
        <w:t xml:space="preserve"> 1991, </w:t>
      </w:r>
      <w:r w:rsidRPr="00152ACF">
        <w:rPr>
          <w:b/>
        </w:rPr>
        <w:t>338</w:t>
      </w:r>
      <w:r w:rsidRPr="00152ACF">
        <w:t>(8775), 1127-1130.</w:t>
      </w:r>
      <w:bookmarkEnd w:id="30"/>
    </w:p>
    <w:p w14:paraId="51428BEB" w14:textId="77777777" w:rsidR="00152ACF" w:rsidRPr="00152ACF" w:rsidRDefault="00152ACF" w:rsidP="00152ACF">
      <w:pPr>
        <w:pStyle w:val="EndNoteBibliography"/>
        <w:spacing w:after="0"/>
        <w:ind w:left="720" w:hanging="720"/>
      </w:pPr>
      <w:bookmarkStart w:id="31" w:name="_ENREF_29"/>
      <w:r w:rsidRPr="00152ACF">
        <w:t>29</w:t>
      </w:r>
      <w:r w:rsidRPr="00152ACF">
        <w:tab/>
        <w:t xml:space="preserve">Larson, H.E., Parkman, P.D., Davis, W.J., Hopps, H.E. &amp; Meyer, H.M., Jr. Inadvertent rubella virus vaccination during pregnancy. </w:t>
      </w:r>
      <w:r w:rsidRPr="00152ACF">
        <w:rPr>
          <w:i/>
        </w:rPr>
        <w:t>New England Journal of Medicine</w:t>
      </w:r>
      <w:r w:rsidRPr="00152ACF">
        <w:t xml:space="preserve"> 1971, </w:t>
      </w:r>
      <w:r w:rsidRPr="00152ACF">
        <w:rPr>
          <w:b/>
        </w:rPr>
        <w:t>284</w:t>
      </w:r>
      <w:r w:rsidRPr="00152ACF">
        <w:t>(15), 870-873.</w:t>
      </w:r>
      <w:bookmarkEnd w:id="31"/>
    </w:p>
    <w:p w14:paraId="4A1C209E" w14:textId="77777777" w:rsidR="00152ACF" w:rsidRPr="00152ACF" w:rsidRDefault="00152ACF" w:rsidP="00152ACF">
      <w:pPr>
        <w:pStyle w:val="EndNoteBibliography"/>
        <w:spacing w:after="0"/>
        <w:ind w:left="720" w:hanging="720"/>
      </w:pPr>
      <w:bookmarkStart w:id="32" w:name="_ENREF_30"/>
      <w:r w:rsidRPr="00152ACF">
        <w:t>30</w:t>
      </w:r>
      <w:r w:rsidRPr="00152ACF">
        <w:tab/>
        <w:t xml:space="preserve">Fleet, W.F., Jr., Benz, E.W., Jr., Karzon, D.T., Lefkowitz, L.B. &amp; Herrmann, K.L. Fetal consequences of maternal rubella immunization. </w:t>
      </w:r>
      <w:r w:rsidRPr="00152ACF">
        <w:rPr>
          <w:i/>
        </w:rPr>
        <w:t>JAMA</w:t>
      </w:r>
      <w:r w:rsidRPr="00152ACF">
        <w:t xml:space="preserve"> 1974, </w:t>
      </w:r>
      <w:r w:rsidRPr="00152ACF">
        <w:rPr>
          <w:b/>
        </w:rPr>
        <w:t>227</w:t>
      </w:r>
      <w:r w:rsidRPr="00152ACF">
        <w:t>(6), 621-627.</w:t>
      </w:r>
      <w:bookmarkEnd w:id="32"/>
    </w:p>
    <w:p w14:paraId="376A9D36" w14:textId="77777777" w:rsidR="00152ACF" w:rsidRPr="00152ACF" w:rsidRDefault="00152ACF" w:rsidP="00152ACF">
      <w:pPr>
        <w:pStyle w:val="EndNoteBibliography"/>
        <w:spacing w:after="0"/>
        <w:ind w:left="720" w:hanging="720"/>
      </w:pPr>
      <w:bookmarkStart w:id="33" w:name="_ENREF_31"/>
      <w:r w:rsidRPr="00152ACF">
        <w:t>31</w:t>
      </w:r>
      <w:r w:rsidRPr="00152ACF">
        <w:tab/>
        <w:t xml:space="preserve">Phillips, C.A., Maeck, J.V., Rogers, W.A. &amp; Savel, H. Intrauterine rubella infection following immunization with rubella vaccine. </w:t>
      </w:r>
      <w:r w:rsidRPr="00152ACF">
        <w:rPr>
          <w:i/>
        </w:rPr>
        <w:t>JAMA</w:t>
      </w:r>
      <w:r w:rsidRPr="00152ACF">
        <w:t xml:space="preserve"> 1970, </w:t>
      </w:r>
      <w:r w:rsidRPr="00152ACF">
        <w:rPr>
          <w:b/>
        </w:rPr>
        <w:t>213</w:t>
      </w:r>
      <w:r w:rsidRPr="00152ACF">
        <w:t>(4), 624-625.</w:t>
      </w:r>
      <w:bookmarkEnd w:id="33"/>
    </w:p>
    <w:p w14:paraId="76D170D4" w14:textId="77777777" w:rsidR="00152ACF" w:rsidRPr="00152ACF" w:rsidRDefault="00152ACF" w:rsidP="00152ACF">
      <w:pPr>
        <w:pStyle w:val="EndNoteBibliography"/>
        <w:spacing w:after="0"/>
        <w:ind w:left="720" w:hanging="720"/>
      </w:pPr>
      <w:bookmarkStart w:id="34" w:name="_ENREF_32"/>
      <w:r w:rsidRPr="00152ACF">
        <w:t>32</w:t>
      </w:r>
      <w:r w:rsidRPr="00152ACF">
        <w:tab/>
        <w:t xml:space="preserve">Colombo, M.L. &amp; Dogliani, P. A case of rubellar embryopathy due to vaccination with unusual features. [Italian] Embriopatia Rubeolica Da Vaccinazione. Un Caso Clinico Con Peculiari Caratteristiche. </w:t>
      </w:r>
      <w:r w:rsidRPr="00152ACF">
        <w:rPr>
          <w:i/>
        </w:rPr>
        <w:t>Minerva Pediatrica</w:t>
      </w:r>
      <w:r w:rsidRPr="00152ACF">
        <w:t xml:space="preserve"> 1976, </w:t>
      </w:r>
      <w:r w:rsidRPr="00152ACF">
        <w:rPr>
          <w:b/>
        </w:rPr>
        <w:t>28</w:t>
      </w:r>
      <w:r w:rsidRPr="00152ACF">
        <w:t>(39), 2429-2436.</w:t>
      </w:r>
      <w:bookmarkEnd w:id="34"/>
    </w:p>
    <w:p w14:paraId="6997E1FF" w14:textId="77777777" w:rsidR="00152ACF" w:rsidRPr="00152ACF" w:rsidRDefault="00152ACF" w:rsidP="00152ACF">
      <w:pPr>
        <w:pStyle w:val="EndNoteBibliography"/>
        <w:spacing w:after="0"/>
        <w:ind w:left="720" w:hanging="720"/>
      </w:pPr>
      <w:bookmarkStart w:id="35" w:name="_ENREF_33"/>
      <w:r w:rsidRPr="00152ACF">
        <w:t>33</w:t>
      </w:r>
      <w:r w:rsidRPr="00152ACF">
        <w:tab/>
        <w:t xml:space="preserve">Hofmann, J., Kortung, M., Pustowoit, B., Faber, R., Piskazeck, U. &amp; Liebert, U.G. Persistent fetal rubella vaccine virus infection following inadvertent vaccination during early pregnancy. </w:t>
      </w:r>
      <w:r w:rsidRPr="00152ACF">
        <w:rPr>
          <w:i/>
        </w:rPr>
        <w:t>Journal of Medical Virology</w:t>
      </w:r>
      <w:r w:rsidRPr="00152ACF">
        <w:t xml:space="preserve"> 2000, </w:t>
      </w:r>
      <w:r w:rsidRPr="00152ACF">
        <w:rPr>
          <w:b/>
        </w:rPr>
        <w:t>61</w:t>
      </w:r>
      <w:r w:rsidRPr="00152ACF">
        <w:t>(1), 155-158.</w:t>
      </w:r>
      <w:bookmarkEnd w:id="35"/>
    </w:p>
    <w:p w14:paraId="3385B4C5" w14:textId="77777777" w:rsidR="00152ACF" w:rsidRPr="00152ACF" w:rsidRDefault="00152ACF" w:rsidP="00152ACF">
      <w:pPr>
        <w:pStyle w:val="EndNoteBibliography"/>
        <w:spacing w:after="0"/>
        <w:ind w:left="720" w:hanging="720"/>
      </w:pPr>
      <w:bookmarkStart w:id="36" w:name="_ENREF_34"/>
      <w:r w:rsidRPr="00152ACF">
        <w:t>34</w:t>
      </w:r>
      <w:r w:rsidRPr="00152ACF">
        <w:tab/>
        <w:t xml:space="preserve">Bolognese, R.J., Corson, S.L., Fuccillo, D.A., Sever, J.L. &amp; Traub, R. Evaluation of possible transplacental infection with rubella vaccination during pregnancy. </w:t>
      </w:r>
      <w:r w:rsidRPr="00152ACF">
        <w:rPr>
          <w:i/>
        </w:rPr>
        <w:t>American Journal of Obstetrics &amp; Gynecology</w:t>
      </w:r>
      <w:r w:rsidRPr="00152ACF">
        <w:t xml:space="preserve"> 1973, </w:t>
      </w:r>
      <w:r w:rsidRPr="00152ACF">
        <w:rPr>
          <w:b/>
        </w:rPr>
        <w:t>117</w:t>
      </w:r>
      <w:r w:rsidRPr="00152ACF">
        <w:t>(7), 939-941.</w:t>
      </w:r>
      <w:bookmarkEnd w:id="36"/>
    </w:p>
    <w:p w14:paraId="25020E5F" w14:textId="77777777" w:rsidR="00152ACF" w:rsidRPr="00152ACF" w:rsidRDefault="00152ACF" w:rsidP="00152ACF">
      <w:pPr>
        <w:pStyle w:val="EndNoteBibliography"/>
        <w:spacing w:after="0"/>
        <w:ind w:left="720" w:hanging="720"/>
      </w:pPr>
      <w:bookmarkStart w:id="37" w:name="_ENREF_35"/>
      <w:r w:rsidRPr="00152ACF">
        <w:t>35</w:t>
      </w:r>
      <w:r w:rsidRPr="00152ACF">
        <w:tab/>
        <w:t xml:space="preserve">Vaheri, A. Undesirable properties of rubella vaccines with special reference to their use in women of fertile age. </w:t>
      </w:r>
      <w:r w:rsidRPr="00152ACF">
        <w:rPr>
          <w:i/>
        </w:rPr>
        <w:t>Scandinavian Journal of Infectious Diseases</w:t>
      </w:r>
      <w:r w:rsidRPr="00152ACF">
        <w:t xml:space="preserve"> 1972, </w:t>
      </w:r>
      <w:r w:rsidRPr="00152ACF">
        <w:rPr>
          <w:b/>
        </w:rPr>
        <w:t>6</w:t>
      </w:r>
      <w:r w:rsidRPr="00152ACF">
        <w:t>, Suppl 6:24-27.</w:t>
      </w:r>
      <w:bookmarkEnd w:id="37"/>
    </w:p>
    <w:p w14:paraId="0320FCB3" w14:textId="77777777" w:rsidR="00152ACF" w:rsidRPr="00152ACF" w:rsidRDefault="00152ACF" w:rsidP="00152ACF">
      <w:pPr>
        <w:pStyle w:val="EndNoteBibliography"/>
        <w:spacing w:after="0"/>
        <w:ind w:left="720" w:hanging="720"/>
      </w:pPr>
      <w:bookmarkStart w:id="38" w:name="_ENREF_36"/>
      <w:r w:rsidRPr="00152ACF">
        <w:lastRenderedPageBreak/>
        <w:t>36</w:t>
      </w:r>
      <w:r w:rsidRPr="00152ACF">
        <w:tab/>
        <w:t>Soares, R.C., Siqueira, M.M., Toscano, C.M., Maia, M.D.L.S., Flannery, B., Sato, H.K.</w:t>
      </w:r>
      <w:r w:rsidRPr="00152ACF">
        <w:rPr>
          <w:i/>
        </w:rPr>
        <w:t xml:space="preserve"> et al.</w:t>
      </w:r>
      <w:r w:rsidRPr="00152ACF">
        <w:t xml:space="preserve"> Follow-up study of unknowingly pregnant women vaccinated against rubella in Brazil, 2001-2002. </w:t>
      </w:r>
      <w:r w:rsidRPr="00152ACF">
        <w:rPr>
          <w:i/>
        </w:rPr>
        <w:t>Journal of Infectious Diseases</w:t>
      </w:r>
      <w:r w:rsidRPr="00152ACF">
        <w:t xml:space="preserve"> 2011, </w:t>
      </w:r>
      <w:r w:rsidRPr="00152ACF">
        <w:rPr>
          <w:b/>
        </w:rPr>
        <w:t>204</w:t>
      </w:r>
      <w:r w:rsidRPr="00152ACF">
        <w:t>(SUPPL. 2), S729-S736.</w:t>
      </w:r>
      <w:bookmarkEnd w:id="38"/>
    </w:p>
    <w:p w14:paraId="276346C9" w14:textId="77777777" w:rsidR="00152ACF" w:rsidRPr="00152ACF" w:rsidRDefault="00152ACF" w:rsidP="00152ACF">
      <w:pPr>
        <w:pStyle w:val="EndNoteBibliography"/>
        <w:spacing w:after="0"/>
        <w:ind w:left="720" w:hanging="720"/>
      </w:pPr>
      <w:bookmarkStart w:id="39" w:name="_ENREF_37"/>
      <w:r w:rsidRPr="00152ACF">
        <w:t>37</w:t>
      </w:r>
      <w:r w:rsidRPr="00152ACF">
        <w:tab/>
        <w:t xml:space="preserve">Enders, G., Nickerl-Pacher, U., Miller, E. &amp; Cradock-Watson, J.E. Outcome of confirmed periconceptional maternal rubella. </w:t>
      </w:r>
      <w:r w:rsidRPr="00152ACF">
        <w:rPr>
          <w:i/>
        </w:rPr>
        <w:t>Lancet</w:t>
      </w:r>
      <w:r w:rsidRPr="00152ACF">
        <w:t xml:space="preserve"> 1988, </w:t>
      </w:r>
      <w:r w:rsidRPr="00152ACF">
        <w:rPr>
          <w:b/>
        </w:rPr>
        <w:t>1</w:t>
      </w:r>
      <w:r w:rsidRPr="00152ACF">
        <w:t>(8600), 1445-1447.</w:t>
      </w:r>
      <w:bookmarkEnd w:id="39"/>
    </w:p>
    <w:p w14:paraId="0C5099FC" w14:textId="77777777" w:rsidR="00152ACF" w:rsidRPr="00152ACF" w:rsidRDefault="00152ACF" w:rsidP="00152ACF">
      <w:pPr>
        <w:pStyle w:val="EndNoteBibliography"/>
        <w:spacing w:after="0"/>
        <w:ind w:left="720" w:hanging="720"/>
      </w:pPr>
      <w:bookmarkStart w:id="40" w:name="_ENREF_38"/>
      <w:r w:rsidRPr="00152ACF">
        <w:t>38</w:t>
      </w:r>
      <w:r w:rsidRPr="00152ACF">
        <w:tab/>
        <w:t xml:space="preserve">Katow, S. Rubella virus genome diagnosis during pregnancy and mechanism of congenital rubella. </w:t>
      </w:r>
      <w:r w:rsidRPr="00152ACF">
        <w:rPr>
          <w:i/>
        </w:rPr>
        <w:t>Intervirology</w:t>
      </w:r>
      <w:r w:rsidRPr="00152ACF">
        <w:t xml:space="preserve"> 1998, </w:t>
      </w:r>
      <w:r w:rsidRPr="00152ACF">
        <w:rPr>
          <w:b/>
        </w:rPr>
        <w:t>41</w:t>
      </w:r>
      <w:r w:rsidRPr="00152ACF">
        <w:t>(4-5), 163-169.</w:t>
      </w:r>
      <w:bookmarkEnd w:id="40"/>
    </w:p>
    <w:p w14:paraId="7CA88E7D" w14:textId="77777777" w:rsidR="00152ACF" w:rsidRPr="00152ACF" w:rsidRDefault="00152ACF" w:rsidP="00152ACF">
      <w:pPr>
        <w:pStyle w:val="EndNoteBibliography"/>
        <w:spacing w:after="0"/>
        <w:ind w:left="720" w:hanging="720"/>
      </w:pPr>
      <w:bookmarkStart w:id="41" w:name="_ENREF_39"/>
      <w:r w:rsidRPr="00152ACF">
        <w:t>39</w:t>
      </w:r>
      <w:r w:rsidRPr="00152ACF">
        <w:tab/>
        <w:t xml:space="preserve">Levichek, Z., Bar-Oz, B., Moretti, M., Mah, C., Andreou, S. &amp; Koren, G. Pregnancy outcome following rubella vaccination: A prospective controlled study. </w:t>
      </w:r>
      <w:r w:rsidRPr="00152ACF">
        <w:rPr>
          <w:i/>
        </w:rPr>
        <w:t>Clinical Pharmacology &amp; Therapeutics</w:t>
      </w:r>
      <w:r w:rsidRPr="00152ACF">
        <w:t xml:space="preserve"> 2001, </w:t>
      </w:r>
      <w:r w:rsidRPr="00152ACF">
        <w:rPr>
          <w:b/>
        </w:rPr>
        <w:t>69</w:t>
      </w:r>
      <w:r w:rsidRPr="00152ACF">
        <w:t>(2), P83-P83.</w:t>
      </w:r>
      <w:bookmarkEnd w:id="41"/>
    </w:p>
    <w:p w14:paraId="07C3DB5E" w14:textId="77777777" w:rsidR="00152ACF" w:rsidRPr="00152ACF" w:rsidRDefault="00152ACF" w:rsidP="00152ACF">
      <w:pPr>
        <w:pStyle w:val="EndNoteBibliography"/>
        <w:spacing w:after="0"/>
        <w:ind w:left="720" w:hanging="720"/>
      </w:pPr>
      <w:bookmarkStart w:id="42" w:name="_ENREF_40"/>
      <w:r w:rsidRPr="00152ACF">
        <w:t>40</w:t>
      </w:r>
      <w:r w:rsidRPr="00152ACF">
        <w:tab/>
        <w:t>Emadi, H., Hajabdolbaghi, M., Rasoolinejad, M., Jafari, S., Khairandish, P., Taheri, L.</w:t>
      </w:r>
      <w:r w:rsidRPr="00152ACF">
        <w:rPr>
          <w:i/>
        </w:rPr>
        <w:t xml:space="preserve"> et al.</w:t>
      </w:r>
      <w:r w:rsidRPr="00152ACF">
        <w:t xml:space="preserve"> Outcome of pregnancy in pregnant women vaccinated in the mass campaign against measles/rubella in Tehran, Iran. </w:t>
      </w:r>
      <w:r w:rsidRPr="00152ACF">
        <w:rPr>
          <w:i/>
        </w:rPr>
        <w:t>International Journal of Antimicrobial Agents</w:t>
      </w:r>
      <w:r w:rsidRPr="00152ACF">
        <w:t xml:space="preserve"> 2007, </w:t>
      </w:r>
      <w:r w:rsidRPr="00152ACF">
        <w:rPr>
          <w:b/>
        </w:rPr>
        <w:t>29</w:t>
      </w:r>
      <w:r w:rsidRPr="00152ACF">
        <w:t>, S288-S289.</w:t>
      </w:r>
      <w:bookmarkEnd w:id="42"/>
    </w:p>
    <w:p w14:paraId="06D22548" w14:textId="77777777" w:rsidR="00152ACF" w:rsidRPr="00152ACF" w:rsidRDefault="00152ACF" w:rsidP="00152ACF">
      <w:pPr>
        <w:pStyle w:val="EndNoteBibliography"/>
        <w:spacing w:after="0"/>
        <w:ind w:left="720" w:hanging="720"/>
      </w:pPr>
      <w:bookmarkStart w:id="43" w:name="_ENREF_41"/>
      <w:r w:rsidRPr="00152ACF">
        <w:t>41</w:t>
      </w:r>
      <w:r w:rsidRPr="00152ACF">
        <w:tab/>
        <w:t xml:space="preserve">Anonymous. Leads from the MMWR. Rubella vaccination during pregnancy--United States, 1971-1982. </w:t>
      </w:r>
      <w:r w:rsidRPr="00152ACF">
        <w:rPr>
          <w:i/>
        </w:rPr>
        <w:t>JAMA</w:t>
      </w:r>
      <w:r w:rsidRPr="00152ACF">
        <w:t xml:space="preserve"> 1983, </w:t>
      </w:r>
      <w:r w:rsidRPr="00152ACF">
        <w:rPr>
          <w:b/>
        </w:rPr>
        <w:t>250</w:t>
      </w:r>
      <w:r w:rsidRPr="00152ACF">
        <w:t>(11), 1383-1384.</w:t>
      </w:r>
      <w:bookmarkEnd w:id="43"/>
    </w:p>
    <w:p w14:paraId="644B682F" w14:textId="77777777" w:rsidR="00152ACF" w:rsidRPr="00152ACF" w:rsidRDefault="00152ACF" w:rsidP="00152ACF">
      <w:pPr>
        <w:pStyle w:val="EndNoteBibliography"/>
        <w:spacing w:after="0"/>
        <w:ind w:left="720" w:hanging="720"/>
      </w:pPr>
      <w:bookmarkStart w:id="44" w:name="_ENREF_42"/>
      <w:r w:rsidRPr="00152ACF">
        <w:t>42</w:t>
      </w:r>
      <w:r w:rsidRPr="00152ACF">
        <w:tab/>
        <w:t xml:space="preserve">Rubella vaccination during pregnancy--United States, 1971-1983. </w:t>
      </w:r>
      <w:r w:rsidRPr="00152ACF">
        <w:rPr>
          <w:i/>
        </w:rPr>
        <w:t>Mmwr</w:t>
      </w:r>
      <w:r w:rsidRPr="00152ACF">
        <w:t xml:space="preserve"> 1984, </w:t>
      </w:r>
      <w:r w:rsidRPr="00152ACF">
        <w:rPr>
          <w:b/>
        </w:rPr>
        <w:t>Morbidity and mortality weekly report. 33</w:t>
      </w:r>
      <w:r w:rsidRPr="00152ACF">
        <w:t>(26), 365-368, 373.</w:t>
      </w:r>
      <w:bookmarkEnd w:id="44"/>
    </w:p>
    <w:p w14:paraId="6D6B830F" w14:textId="77777777" w:rsidR="00152ACF" w:rsidRPr="00152ACF" w:rsidRDefault="00152ACF" w:rsidP="00152ACF">
      <w:pPr>
        <w:pStyle w:val="EndNoteBibliography"/>
        <w:spacing w:after="0"/>
        <w:ind w:left="720" w:hanging="720"/>
      </w:pPr>
      <w:bookmarkStart w:id="45" w:name="_ENREF_43"/>
      <w:r w:rsidRPr="00152ACF">
        <w:t>43</w:t>
      </w:r>
      <w:r w:rsidRPr="00152ACF">
        <w:tab/>
        <w:t xml:space="preserve">Rubella vaccination during pregnancy--United States, 1971-1985. </w:t>
      </w:r>
      <w:r w:rsidRPr="00152ACF">
        <w:rPr>
          <w:i/>
        </w:rPr>
        <w:t>Mmwr</w:t>
      </w:r>
      <w:r w:rsidRPr="00152ACF">
        <w:t xml:space="preserve"> 1986, </w:t>
      </w:r>
      <w:r w:rsidRPr="00152ACF">
        <w:rPr>
          <w:b/>
        </w:rPr>
        <w:t>Morbidity and mortality weekly report. 35</w:t>
      </w:r>
      <w:r w:rsidRPr="00152ACF">
        <w:t>(17), 275-276, 281-284.</w:t>
      </w:r>
      <w:bookmarkEnd w:id="45"/>
    </w:p>
    <w:p w14:paraId="18C53497" w14:textId="77777777" w:rsidR="00152ACF" w:rsidRPr="00152ACF" w:rsidRDefault="00152ACF" w:rsidP="00152ACF">
      <w:pPr>
        <w:pStyle w:val="EndNoteBibliography"/>
        <w:spacing w:after="0"/>
        <w:ind w:left="720" w:hanging="720"/>
      </w:pPr>
      <w:bookmarkStart w:id="46" w:name="_ENREF_44"/>
      <w:r w:rsidRPr="00152ACF">
        <w:t>44</w:t>
      </w:r>
      <w:r w:rsidRPr="00152ACF">
        <w:tab/>
        <w:t xml:space="preserve">Rubella Vaccination During Pregnancy. </w:t>
      </w:r>
      <w:r w:rsidRPr="00152ACF">
        <w:rPr>
          <w:i/>
        </w:rPr>
        <w:t>Drug Intelligence and Clinical Pharmacy</w:t>
      </w:r>
      <w:r w:rsidRPr="00152ACF">
        <w:t xml:space="preserve"> 1986, </w:t>
      </w:r>
      <w:r w:rsidRPr="00152ACF">
        <w:rPr>
          <w:b/>
        </w:rPr>
        <w:t>20</w:t>
      </w:r>
      <w:r w:rsidRPr="00152ACF">
        <w:t>, 637-640.</w:t>
      </w:r>
      <w:bookmarkEnd w:id="46"/>
    </w:p>
    <w:p w14:paraId="0A92B2B6" w14:textId="77777777" w:rsidR="00152ACF" w:rsidRPr="00152ACF" w:rsidRDefault="00152ACF" w:rsidP="00152ACF">
      <w:pPr>
        <w:pStyle w:val="EndNoteBibliography"/>
        <w:spacing w:after="0"/>
        <w:ind w:left="720" w:hanging="720"/>
      </w:pPr>
      <w:bookmarkStart w:id="47" w:name="_ENREF_45"/>
      <w:r w:rsidRPr="00152ACF">
        <w:t>45</w:t>
      </w:r>
      <w:r w:rsidRPr="00152ACF">
        <w:tab/>
        <w:t xml:space="preserve">Rubella vaccination during pregnancy--United States, 1971-1986. </w:t>
      </w:r>
      <w:r w:rsidRPr="00152ACF">
        <w:rPr>
          <w:i/>
        </w:rPr>
        <w:t>Mmwr</w:t>
      </w:r>
      <w:r w:rsidRPr="00152ACF">
        <w:t xml:space="preserve"> 1987, </w:t>
      </w:r>
      <w:r w:rsidRPr="00152ACF">
        <w:rPr>
          <w:b/>
        </w:rPr>
        <w:t>Morbidity and mortality weekly report. 36</w:t>
      </w:r>
      <w:r w:rsidRPr="00152ACF">
        <w:t>(28), 457-461.</w:t>
      </w:r>
      <w:bookmarkEnd w:id="47"/>
    </w:p>
    <w:p w14:paraId="55EC6A68" w14:textId="77777777" w:rsidR="00152ACF" w:rsidRPr="00152ACF" w:rsidRDefault="00152ACF" w:rsidP="00152ACF">
      <w:pPr>
        <w:pStyle w:val="EndNoteBibliography"/>
        <w:spacing w:after="0"/>
        <w:ind w:left="720" w:hanging="720"/>
      </w:pPr>
      <w:bookmarkStart w:id="48" w:name="_ENREF_46"/>
      <w:r w:rsidRPr="00152ACF">
        <w:t>46</w:t>
      </w:r>
      <w:r w:rsidRPr="00152ACF">
        <w:tab/>
        <w:t xml:space="preserve">Rubella vaccination during pregnancy--United States, 1971-1988. </w:t>
      </w:r>
      <w:r w:rsidRPr="00152ACF">
        <w:rPr>
          <w:i/>
        </w:rPr>
        <w:t>Mmwr</w:t>
      </w:r>
      <w:r w:rsidRPr="00152ACF">
        <w:t xml:space="preserve"> 1989, </w:t>
      </w:r>
      <w:r w:rsidRPr="00152ACF">
        <w:rPr>
          <w:b/>
        </w:rPr>
        <w:t>Morbidity and mortality weekly report. 38</w:t>
      </w:r>
      <w:r w:rsidRPr="00152ACF">
        <w:t>(17), 289-293.</w:t>
      </w:r>
      <w:bookmarkEnd w:id="48"/>
    </w:p>
    <w:p w14:paraId="448F0A07" w14:textId="77777777" w:rsidR="00152ACF" w:rsidRPr="00152ACF" w:rsidRDefault="00152ACF" w:rsidP="00152ACF">
      <w:pPr>
        <w:pStyle w:val="EndNoteBibliography"/>
        <w:spacing w:after="0"/>
        <w:ind w:left="720" w:hanging="720"/>
      </w:pPr>
      <w:bookmarkStart w:id="49" w:name="_ENREF_47"/>
      <w:r w:rsidRPr="00152ACF">
        <w:t>47</w:t>
      </w:r>
      <w:r w:rsidRPr="00152ACF">
        <w:tab/>
        <w:t xml:space="preserve">Anonymous. Leads from the MMWR. Rubella vaccination during pregnancy--United States, 1971-1985. </w:t>
      </w:r>
      <w:r w:rsidRPr="00152ACF">
        <w:rPr>
          <w:i/>
        </w:rPr>
        <w:t>JAMA</w:t>
      </w:r>
      <w:r w:rsidRPr="00152ACF">
        <w:t xml:space="preserve"> 1986, </w:t>
      </w:r>
      <w:r w:rsidRPr="00152ACF">
        <w:rPr>
          <w:b/>
        </w:rPr>
        <w:t>255</w:t>
      </w:r>
      <w:r w:rsidRPr="00152ACF">
        <w:t>(21), 2867, 2873, 2876.</w:t>
      </w:r>
      <w:bookmarkEnd w:id="49"/>
    </w:p>
    <w:p w14:paraId="4361397E" w14:textId="77777777" w:rsidR="00152ACF" w:rsidRPr="00152ACF" w:rsidRDefault="00152ACF" w:rsidP="00152ACF">
      <w:pPr>
        <w:pStyle w:val="EndNoteBibliography"/>
        <w:spacing w:after="0"/>
        <w:ind w:left="720" w:hanging="720"/>
      </w:pPr>
      <w:bookmarkStart w:id="50" w:name="_ENREF_48"/>
      <w:r w:rsidRPr="00152ACF">
        <w:t>48</w:t>
      </w:r>
      <w:r w:rsidRPr="00152ACF">
        <w:tab/>
        <w:t xml:space="preserve">Anonymous. Leads from the MMWR. Rubella vaccination during pregnancy--United States, 1971-1986. </w:t>
      </w:r>
      <w:r w:rsidRPr="00152ACF">
        <w:rPr>
          <w:i/>
        </w:rPr>
        <w:t>JAMA</w:t>
      </w:r>
      <w:r w:rsidRPr="00152ACF">
        <w:t xml:space="preserve"> 1987, </w:t>
      </w:r>
      <w:r w:rsidRPr="00152ACF">
        <w:rPr>
          <w:b/>
        </w:rPr>
        <w:t>258</w:t>
      </w:r>
      <w:r w:rsidRPr="00152ACF">
        <w:t>(6), 753, 757.</w:t>
      </w:r>
      <w:bookmarkEnd w:id="50"/>
    </w:p>
    <w:p w14:paraId="0C50F874" w14:textId="77777777" w:rsidR="00152ACF" w:rsidRPr="00152ACF" w:rsidRDefault="00152ACF" w:rsidP="00152ACF">
      <w:pPr>
        <w:pStyle w:val="EndNoteBibliography"/>
        <w:spacing w:after="0"/>
        <w:ind w:left="720" w:hanging="720"/>
      </w:pPr>
      <w:bookmarkStart w:id="51" w:name="_ENREF_49"/>
      <w:r w:rsidRPr="00152ACF">
        <w:t>49</w:t>
      </w:r>
      <w:r w:rsidRPr="00152ACF">
        <w:tab/>
        <w:t xml:space="preserve">The American College Of, O., Gynecologists, T. &amp; Bulletin Number, a. Rubella and pregnancy. </w:t>
      </w:r>
      <w:r w:rsidRPr="00152ACF">
        <w:rPr>
          <w:i/>
        </w:rPr>
        <w:t>International Journal of Gynecology and Obstetrics</w:t>
      </w:r>
      <w:r w:rsidRPr="00152ACF">
        <w:t xml:space="preserve"> 1993, </w:t>
      </w:r>
      <w:r w:rsidRPr="00152ACF">
        <w:rPr>
          <w:b/>
        </w:rPr>
        <w:t>42</w:t>
      </w:r>
      <w:r w:rsidRPr="00152ACF">
        <w:t>(1), 60-66.</w:t>
      </w:r>
      <w:bookmarkEnd w:id="51"/>
    </w:p>
    <w:p w14:paraId="68C0A236" w14:textId="77777777" w:rsidR="00152ACF" w:rsidRPr="00152ACF" w:rsidRDefault="00152ACF" w:rsidP="00152ACF">
      <w:pPr>
        <w:pStyle w:val="EndNoteBibliography"/>
        <w:spacing w:after="0"/>
        <w:ind w:left="720" w:hanging="720"/>
      </w:pPr>
      <w:bookmarkStart w:id="52" w:name="_ENREF_50"/>
      <w:r w:rsidRPr="00152ACF">
        <w:t>50</w:t>
      </w:r>
      <w:r w:rsidRPr="00152ACF">
        <w:tab/>
        <w:t xml:space="preserve">Anonymous. Leads from the MMWR. Rubella vaccination during pregnancy--United States, 1971-1988. </w:t>
      </w:r>
      <w:r w:rsidRPr="00152ACF">
        <w:rPr>
          <w:i/>
        </w:rPr>
        <w:t>JAMA</w:t>
      </w:r>
      <w:r w:rsidRPr="00152ACF">
        <w:t xml:space="preserve"> 1989, </w:t>
      </w:r>
      <w:r w:rsidRPr="00152ACF">
        <w:rPr>
          <w:b/>
        </w:rPr>
        <w:t>261</w:t>
      </w:r>
      <w:r w:rsidRPr="00152ACF">
        <w:t>(23), 3374-3375, 3383.</w:t>
      </w:r>
      <w:bookmarkEnd w:id="52"/>
    </w:p>
    <w:p w14:paraId="7E9A4C0C" w14:textId="77777777" w:rsidR="00152ACF" w:rsidRPr="00152ACF" w:rsidRDefault="00152ACF" w:rsidP="00152ACF">
      <w:pPr>
        <w:pStyle w:val="EndNoteBibliography"/>
        <w:spacing w:after="0"/>
        <w:ind w:left="720" w:hanging="720"/>
      </w:pPr>
      <w:bookmarkStart w:id="53" w:name="_ENREF_51"/>
      <w:r w:rsidRPr="00152ACF">
        <w:t>51</w:t>
      </w:r>
      <w:r w:rsidRPr="00152ACF">
        <w:tab/>
        <w:t xml:space="preserve">Tookey, P. Pregnancy is contraindication for rubella vaccination still. </w:t>
      </w:r>
      <w:r w:rsidRPr="00152ACF">
        <w:rPr>
          <w:i/>
        </w:rPr>
        <w:t>BMJ</w:t>
      </w:r>
      <w:r w:rsidRPr="00152ACF">
        <w:t xml:space="preserve"> 2001, </w:t>
      </w:r>
      <w:r w:rsidRPr="00152ACF">
        <w:rPr>
          <w:b/>
        </w:rPr>
        <w:t>322</w:t>
      </w:r>
      <w:r w:rsidRPr="00152ACF">
        <w:t>(7300), 1489.</w:t>
      </w:r>
      <w:bookmarkEnd w:id="53"/>
    </w:p>
    <w:p w14:paraId="2648B6DB" w14:textId="77777777" w:rsidR="00152ACF" w:rsidRPr="00152ACF" w:rsidRDefault="00152ACF" w:rsidP="00152ACF">
      <w:pPr>
        <w:pStyle w:val="EndNoteBibliography"/>
        <w:spacing w:after="0"/>
        <w:ind w:left="720" w:hanging="720"/>
      </w:pPr>
      <w:bookmarkStart w:id="54" w:name="_ENREF_52"/>
      <w:r w:rsidRPr="00152ACF">
        <w:t>52</w:t>
      </w:r>
      <w:r w:rsidRPr="00152ACF">
        <w:tab/>
        <w:t xml:space="preserve">Sheppard, S., Smithells, R.W., Dickson, A. &amp; Holzel, H. Rubella vaccination and pregnancy: preliminary report of a national survey. </w:t>
      </w:r>
      <w:r w:rsidRPr="00152ACF">
        <w:rPr>
          <w:i/>
        </w:rPr>
        <w:t>British Medical Journal Clinical Research Ed.</w:t>
      </w:r>
      <w:r w:rsidRPr="00152ACF">
        <w:t xml:space="preserve"> 1986, </w:t>
      </w:r>
      <w:r w:rsidRPr="00152ACF">
        <w:rPr>
          <w:b/>
        </w:rPr>
        <w:t>292</w:t>
      </w:r>
      <w:r w:rsidRPr="00152ACF">
        <w:t>(6522), 727.</w:t>
      </w:r>
      <w:bookmarkEnd w:id="54"/>
    </w:p>
    <w:p w14:paraId="751A9E8A" w14:textId="77777777" w:rsidR="00152ACF" w:rsidRPr="00152ACF" w:rsidRDefault="00152ACF" w:rsidP="00152ACF">
      <w:pPr>
        <w:pStyle w:val="EndNoteBibliography"/>
        <w:spacing w:after="0"/>
        <w:ind w:left="720" w:hanging="720"/>
      </w:pPr>
      <w:bookmarkStart w:id="55" w:name="_ENREF_53"/>
      <w:r w:rsidRPr="00152ACF">
        <w:t>53</w:t>
      </w:r>
      <w:r w:rsidRPr="00152ACF">
        <w:tab/>
        <w:t xml:space="preserve">Enders, G. Rubella antibody titers in vaccinated and nonvaccinated women and results of vaccination during pregnancy. </w:t>
      </w:r>
      <w:r w:rsidRPr="00152ACF">
        <w:rPr>
          <w:i/>
        </w:rPr>
        <w:t>Reviews of Infectious Diseases</w:t>
      </w:r>
      <w:r w:rsidRPr="00152ACF">
        <w:t xml:space="preserve"> 1985, </w:t>
      </w:r>
      <w:r w:rsidRPr="00152ACF">
        <w:rPr>
          <w:b/>
        </w:rPr>
        <w:t>7 Suppl 1</w:t>
      </w:r>
      <w:r w:rsidRPr="00152ACF">
        <w:t>, S103-107.</w:t>
      </w:r>
      <w:bookmarkEnd w:id="55"/>
    </w:p>
    <w:p w14:paraId="3A006952" w14:textId="77777777" w:rsidR="00152ACF" w:rsidRPr="00152ACF" w:rsidRDefault="00152ACF" w:rsidP="00152ACF">
      <w:pPr>
        <w:pStyle w:val="EndNoteBibliography"/>
        <w:spacing w:after="0"/>
        <w:ind w:left="720" w:hanging="720"/>
      </w:pPr>
      <w:bookmarkStart w:id="56" w:name="_ENREF_54"/>
      <w:r w:rsidRPr="00152ACF">
        <w:t>54</w:t>
      </w:r>
      <w:r w:rsidRPr="00152ACF">
        <w:tab/>
        <w:t xml:space="preserve">Enders, G. [Accidental rubella vaccination at the time of conception and in early pregnancy]. </w:t>
      </w:r>
      <w:r w:rsidRPr="00152ACF">
        <w:rPr>
          <w:i/>
        </w:rPr>
        <w:t>Bundesgesundheitsblatt, Gesundheitsforschung, Gesundheitsschutz</w:t>
      </w:r>
      <w:r w:rsidRPr="00152ACF">
        <w:t xml:space="preserve"> 2005, </w:t>
      </w:r>
      <w:r w:rsidRPr="00152ACF">
        <w:rPr>
          <w:b/>
        </w:rPr>
        <w:t>48</w:t>
      </w:r>
      <w:r w:rsidRPr="00152ACF">
        <w:t>(6), 685-686.</w:t>
      </w:r>
      <w:bookmarkEnd w:id="56"/>
    </w:p>
    <w:p w14:paraId="5C47A60F" w14:textId="77777777" w:rsidR="00152ACF" w:rsidRPr="00152ACF" w:rsidRDefault="00152ACF" w:rsidP="00152ACF">
      <w:pPr>
        <w:pStyle w:val="EndNoteBibliography"/>
        <w:spacing w:after="0"/>
        <w:ind w:left="720" w:hanging="720"/>
      </w:pPr>
      <w:bookmarkStart w:id="57" w:name="_ENREF_55"/>
      <w:r w:rsidRPr="00152ACF">
        <w:t>55</w:t>
      </w:r>
      <w:r w:rsidRPr="00152ACF">
        <w:tab/>
        <w:t xml:space="preserve">Enders, G. [Accidental rubella vaccination in pregnancy]. </w:t>
      </w:r>
      <w:r w:rsidRPr="00152ACF">
        <w:rPr>
          <w:i/>
        </w:rPr>
        <w:t>Deutsche Medizinische Wochenschrift</w:t>
      </w:r>
      <w:r w:rsidRPr="00152ACF">
        <w:t xml:space="preserve"> 1984, </w:t>
      </w:r>
      <w:r w:rsidRPr="00152ACF">
        <w:rPr>
          <w:b/>
        </w:rPr>
        <w:t>109</w:t>
      </w:r>
      <w:r w:rsidRPr="00152ACF">
        <w:t>(47), 1806-1809.</w:t>
      </w:r>
      <w:bookmarkEnd w:id="57"/>
    </w:p>
    <w:p w14:paraId="357FFB31" w14:textId="77777777" w:rsidR="00152ACF" w:rsidRPr="00152ACF" w:rsidRDefault="00152ACF" w:rsidP="00152ACF">
      <w:pPr>
        <w:pStyle w:val="EndNoteBibliography"/>
        <w:spacing w:after="0"/>
        <w:ind w:left="720" w:hanging="720"/>
      </w:pPr>
      <w:bookmarkStart w:id="58" w:name="_ENREF_56"/>
      <w:r w:rsidRPr="00152ACF">
        <w:t>56</w:t>
      </w:r>
      <w:r w:rsidRPr="00152ACF">
        <w:tab/>
        <w:t>Badilla, X., Morice, A., Avila-Aguero, M.L., Saenz, E., Cerda, I., Reef, S.</w:t>
      </w:r>
      <w:r w:rsidRPr="00152ACF">
        <w:rPr>
          <w:i/>
        </w:rPr>
        <w:t xml:space="preserve"> et al.</w:t>
      </w:r>
      <w:r w:rsidRPr="00152ACF">
        <w:t xml:space="preserve"> Fetal risk associated with rubella vaccination during pregnancy. </w:t>
      </w:r>
      <w:r w:rsidRPr="00152ACF">
        <w:rPr>
          <w:i/>
        </w:rPr>
        <w:t>Pediatric Infectious Disease Journal</w:t>
      </w:r>
      <w:r w:rsidRPr="00152ACF">
        <w:t xml:space="preserve"> 2007, </w:t>
      </w:r>
      <w:r w:rsidRPr="00152ACF">
        <w:rPr>
          <w:b/>
        </w:rPr>
        <w:t>26</w:t>
      </w:r>
      <w:r w:rsidRPr="00152ACF">
        <w:t>(9), 830-835.</w:t>
      </w:r>
      <w:bookmarkEnd w:id="58"/>
    </w:p>
    <w:p w14:paraId="48B6ACB0" w14:textId="77777777" w:rsidR="00152ACF" w:rsidRPr="00152ACF" w:rsidRDefault="00152ACF" w:rsidP="00152ACF">
      <w:pPr>
        <w:pStyle w:val="EndNoteBibliography"/>
        <w:spacing w:after="0"/>
        <w:ind w:left="720" w:hanging="720"/>
      </w:pPr>
      <w:bookmarkStart w:id="59" w:name="_ENREF_57"/>
      <w:r w:rsidRPr="00152ACF">
        <w:t>57</w:t>
      </w:r>
      <w:r w:rsidRPr="00152ACF">
        <w:tab/>
        <w:t>Minussi, L., Mohrdieck, R., Bercini, M., Ranieri, T., Sanseverino, M.T., Momino, W.</w:t>
      </w:r>
      <w:r w:rsidRPr="00152ACF">
        <w:rPr>
          <w:i/>
        </w:rPr>
        <w:t xml:space="preserve"> et al.</w:t>
      </w:r>
      <w:r w:rsidRPr="00152ACF">
        <w:t xml:space="preserve"> Prospective evaluation of pregnant women vaccinated against rubella in southern Brazil. </w:t>
      </w:r>
      <w:r w:rsidRPr="00152ACF">
        <w:rPr>
          <w:i/>
        </w:rPr>
        <w:t>Reproductive Toxicology</w:t>
      </w:r>
      <w:r w:rsidRPr="00152ACF">
        <w:t xml:space="preserve"> 2008, </w:t>
      </w:r>
      <w:r w:rsidRPr="00152ACF">
        <w:rPr>
          <w:b/>
        </w:rPr>
        <w:t>25</w:t>
      </w:r>
      <w:r w:rsidRPr="00152ACF">
        <w:t>(1), 120-123.</w:t>
      </w:r>
      <w:bookmarkEnd w:id="59"/>
    </w:p>
    <w:p w14:paraId="6432EB4E" w14:textId="77777777" w:rsidR="00152ACF" w:rsidRPr="00152ACF" w:rsidRDefault="00152ACF" w:rsidP="00152ACF">
      <w:pPr>
        <w:pStyle w:val="EndNoteBibliography"/>
        <w:spacing w:after="0"/>
        <w:ind w:left="720" w:hanging="720"/>
      </w:pPr>
      <w:bookmarkStart w:id="60" w:name="_ENREF_58"/>
      <w:r w:rsidRPr="00152ACF">
        <w:lastRenderedPageBreak/>
        <w:t>58</w:t>
      </w:r>
      <w:r w:rsidRPr="00152ACF">
        <w:tab/>
        <w:t xml:space="preserve">Mistchenko, A.S., Keller, G.A., Acevedo, M.E., Jacquez, O.A., Di Girolamo, G. &amp; Diez, R.A. Inadvertent Rubella Vaccination of Pregnant Women during the Nationwide Rubella Vaccination Campaign in Buenos Aires, Argentina. </w:t>
      </w:r>
      <w:r w:rsidRPr="00152ACF">
        <w:rPr>
          <w:i/>
        </w:rPr>
        <w:t>Drug Safety</w:t>
      </w:r>
      <w:r w:rsidRPr="00152ACF">
        <w:t xml:space="preserve"> 2008, </w:t>
      </w:r>
      <w:r w:rsidRPr="00152ACF">
        <w:rPr>
          <w:b/>
        </w:rPr>
        <w:t>31</w:t>
      </w:r>
      <w:r w:rsidRPr="00152ACF">
        <w:t>(10), 934-935.</w:t>
      </w:r>
      <w:bookmarkEnd w:id="60"/>
    </w:p>
    <w:p w14:paraId="54F6281B" w14:textId="77777777" w:rsidR="00152ACF" w:rsidRPr="00152ACF" w:rsidRDefault="00152ACF" w:rsidP="00152ACF">
      <w:pPr>
        <w:pStyle w:val="EndNoteBibliography"/>
        <w:spacing w:after="0"/>
        <w:ind w:left="720" w:hanging="720"/>
      </w:pPr>
      <w:bookmarkStart w:id="61" w:name="_ENREF_59"/>
      <w:r w:rsidRPr="00152ACF">
        <w:t>59</w:t>
      </w:r>
      <w:r w:rsidRPr="00152ACF">
        <w:tab/>
        <w:t xml:space="preserve">da Silva e Sa, G.R., Camacho, L.A., Siqueira, M.M., Stavola, M.S. &amp; Ferreira, D.A. Seroepidemiological profile of pregnant women after inadvertent rubella vaccination in the state of Rio de Janeiro, Brazil, 2001-2002. </w:t>
      </w:r>
      <w:r w:rsidRPr="00152ACF">
        <w:rPr>
          <w:i/>
        </w:rPr>
        <w:t>Pan American Journal of Public Health</w:t>
      </w:r>
      <w:r w:rsidRPr="00152ACF">
        <w:t xml:space="preserve"> 2006, </w:t>
      </w:r>
      <w:r w:rsidRPr="00152ACF">
        <w:rPr>
          <w:b/>
        </w:rPr>
        <w:t>19</w:t>
      </w:r>
      <w:r w:rsidRPr="00152ACF">
        <w:t>(6), 371-378.</w:t>
      </w:r>
      <w:bookmarkEnd w:id="61"/>
    </w:p>
    <w:p w14:paraId="3DB50A9F" w14:textId="77777777" w:rsidR="00152ACF" w:rsidRPr="00152ACF" w:rsidRDefault="00152ACF" w:rsidP="00152ACF">
      <w:pPr>
        <w:pStyle w:val="EndNoteBibliography"/>
        <w:spacing w:after="0"/>
        <w:ind w:left="720" w:hanging="720"/>
      </w:pPr>
      <w:bookmarkStart w:id="62" w:name="_ENREF_60"/>
      <w:r w:rsidRPr="00152ACF">
        <w:t>60</w:t>
      </w:r>
      <w:r w:rsidRPr="00152ACF">
        <w:tab/>
        <w:t>Pardon, F., Vilarino, M., Barbero, P., Garcia, G., Outon, E., Gil, C.</w:t>
      </w:r>
      <w:r w:rsidRPr="00152ACF">
        <w:rPr>
          <w:i/>
        </w:rPr>
        <w:t xml:space="preserve"> et al.</w:t>
      </w:r>
      <w:r w:rsidRPr="00152ACF">
        <w:t xml:space="preserve"> Rubella vaccination of unknowingly pregnant women during 2006 mass campaign in Argentina. </w:t>
      </w:r>
      <w:r w:rsidRPr="00152ACF">
        <w:rPr>
          <w:i/>
        </w:rPr>
        <w:t>Journal of Infectious Diseases</w:t>
      </w:r>
      <w:r w:rsidRPr="00152ACF">
        <w:t xml:space="preserve"> 2011, </w:t>
      </w:r>
      <w:r w:rsidRPr="00152ACF">
        <w:rPr>
          <w:b/>
        </w:rPr>
        <w:t>204 Suppl 2</w:t>
      </w:r>
      <w:r w:rsidRPr="00152ACF">
        <w:t>, S745-747.</w:t>
      </w:r>
      <w:bookmarkEnd w:id="62"/>
    </w:p>
    <w:p w14:paraId="5ECD1033" w14:textId="77777777" w:rsidR="00152ACF" w:rsidRPr="00152ACF" w:rsidRDefault="00152ACF" w:rsidP="00152ACF">
      <w:pPr>
        <w:pStyle w:val="EndNoteBibliography"/>
        <w:spacing w:after="0"/>
        <w:ind w:left="720" w:hanging="720"/>
      </w:pPr>
      <w:bookmarkStart w:id="63" w:name="_ENREF_61"/>
      <w:r w:rsidRPr="00152ACF">
        <w:t>61</w:t>
      </w:r>
      <w:r w:rsidRPr="00152ACF">
        <w:tab/>
        <w:t>Sato, H.K., Sanajotta, A.T., Moraes, J.C., Andrade, J.Q., Duarte, G., Cervi, M.C.</w:t>
      </w:r>
      <w:r w:rsidRPr="00152ACF">
        <w:rPr>
          <w:i/>
        </w:rPr>
        <w:t xml:space="preserve"> et al.</w:t>
      </w:r>
      <w:r w:rsidRPr="00152ACF">
        <w:t xml:space="preserve"> Rubella vaccination of unknowingly pregnant women: the Sao Paulo experience, 2001. </w:t>
      </w:r>
      <w:r w:rsidRPr="00152ACF">
        <w:rPr>
          <w:i/>
        </w:rPr>
        <w:t>Journal of Infectious Diseases</w:t>
      </w:r>
      <w:r w:rsidRPr="00152ACF">
        <w:t xml:space="preserve"> 2011, </w:t>
      </w:r>
      <w:r w:rsidRPr="00152ACF">
        <w:rPr>
          <w:b/>
        </w:rPr>
        <w:t>204 Suppl 2</w:t>
      </w:r>
      <w:r w:rsidRPr="00152ACF">
        <w:t>, S737-744.</w:t>
      </w:r>
      <w:bookmarkEnd w:id="63"/>
    </w:p>
    <w:p w14:paraId="597696B6" w14:textId="77777777" w:rsidR="00152ACF" w:rsidRPr="00152ACF" w:rsidRDefault="00152ACF" w:rsidP="00152ACF">
      <w:pPr>
        <w:pStyle w:val="EndNoteBibliography"/>
        <w:spacing w:after="0"/>
        <w:ind w:left="720" w:hanging="720"/>
      </w:pPr>
      <w:bookmarkStart w:id="64" w:name="_ENREF_62"/>
      <w:r w:rsidRPr="00152ACF">
        <w:t>62</w:t>
      </w:r>
      <w:r w:rsidRPr="00152ACF">
        <w:tab/>
        <w:t xml:space="preserve">Artimos de Oliveira, S., Bastos Camacho, L.A., Uzeda Barreto, M.C., Coca Velarde, L.G. &amp; Siqueira, M.M. Serologic status of women in an urban population in Brazil before and after rubella immunization campaign using routine screening data. </w:t>
      </w:r>
      <w:r w:rsidRPr="00152ACF">
        <w:rPr>
          <w:i/>
        </w:rPr>
        <w:t>Journal of Infectious Diseases</w:t>
      </w:r>
      <w:r w:rsidRPr="00152ACF">
        <w:t xml:space="preserve"> 2011, </w:t>
      </w:r>
      <w:r w:rsidRPr="00152ACF">
        <w:rPr>
          <w:b/>
        </w:rPr>
        <w:t>204 Suppl 2</w:t>
      </w:r>
      <w:r w:rsidRPr="00152ACF">
        <w:t>, S664-668.</w:t>
      </w:r>
      <w:bookmarkEnd w:id="64"/>
    </w:p>
    <w:p w14:paraId="7D254137" w14:textId="77777777" w:rsidR="00152ACF" w:rsidRPr="00152ACF" w:rsidRDefault="00152ACF" w:rsidP="00152ACF">
      <w:pPr>
        <w:pStyle w:val="EndNoteBibliography"/>
        <w:ind w:left="720" w:hanging="720"/>
      </w:pPr>
      <w:bookmarkStart w:id="65" w:name="_ENREF_63"/>
      <w:r w:rsidRPr="00152ACF">
        <w:t>63</w:t>
      </w:r>
      <w:r w:rsidRPr="00152ACF">
        <w:tab/>
        <w:t xml:space="preserve">Brown, L., D; Tony Cai,T; DasGupta,A  Confidence intervals for a binomial proportion and asymptotic expansions </w:t>
      </w:r>
      <w:r w:rsidRPr="00152ACF">
        <w:rPr>
          <w:i/>
        </w:rPr>
        <w:t xml:space="preserve">The Annals of Statistics </w:t>
      </w:r>
      <w:r w:rsidRPr="00152ACF">
        <w:t xml:space="preserve">2002, </w:t>
      </w:r>
      <w:r w:rsidRPr="00152ACF">
        <w:rPr>
          <w:b/>
        </w:rPr>
        <w:t>30</w:t>
      </w:r>
      <w:r w:rsidRPr="00152ACF">
        <w:t>, 160-201.</w:t>
      </w:r>
      <w:bookmarkEnd w:id="65"/>
    </w:p>
    <w:p w14:paraId="3FBF1AD0" w14:textId="2166BB1E" w:rsidR="00DC1EB5" w:rsidRDefault="0082312B" w:rsidP="00DC1EB5">
      <w:r>
        <w:fldChar w:fldCharType="end"/>
      </w:r>
      <w:r w:rsidR="004637B9">
        <w:t xml:space="preserve">Captions to illustrations </w:t>
      </w:r>
    </w:p>
    <w:p w14:paraId="36C61F51" w14:textId="3D7242F6" w:rsidR="004637B9" w:rsidRDefault="004637B9" w:rsidP="00DC1EB5">
      <w:r w:rsidRPr="0045511D">
        <w:rPr>
          <w:b/>
        </w:rPr>
        <w:t>Figure 1: Flow of information from screening and inclusion process</w:t>
      </w:r>
      <w:r>
        <w:t xml:space="preserve">  </w:t>
      </w:r>
    </w:p>
    <w:p w14:paraId="637FA6DD" w14:textId="5442CA5D" w:rsidR="004637B9" w:rsidRDefault="004637B9" w:rsidP="00DC1EB5"/>
    <w:p w14:paraId="65F8BC14" w14:textId="0AA6C999" w:rsidR="004637B9" w:rsidRDefault="004637B9" w:rsidP="004637B9">
      <w:pPr>
        <w:spacing w:after="0"/>
        <w:contextualSpacing/>
        <w:outlineLvl w:val="0"/>
      </w:pPr>
      <w:r w:rsidRPr="008E0463">
        <w:rPr>
          <w:b/>
        </w:rPr>
        <w:t>Figure 2</w:t>
      </w:r>
      <w:r>
        <w:rPr>
          <w:b/>
        </w:rPr>
        <w:t>a</w:t>
      </w:r>
      <w:r w:rsidRPr="008E0463">
        <w:rPr>
          <w:b/>
        </w:rPr>
        <w:t xml:space="preserve">: </w:t>
      </w:r>
      <w:r w:rsidRPr="000D02F8">
        <w:t xml:space="preserve">Individual study risk of CRI </w:t>
      </w:r>
      <w:r>
        <w:t xml:space="preserve">(as a %) </w:t>
      </w:r>
      <w:r w:rsidRPr="000D02F8">
        <w:t>and overall meta-analysis (fixed-effects) of the risk o</w:t>
      </w:r>
      <w:r>
        <w:t xml:space="preserve">f CRI in </w:t>
      </w:r>
      <w:r w:rsidRPr="000D02F8">
        <w:t>pregnancy cohorts of women susceptible to rubella and vaccinated against rubella peri-con</w:t>
      </w:r>
      <w:r>
        <w:t>c</w:t>
      </w:r>
      <w:r w:rsidRPr="000D02F8">
        <w:t>eptually</w:t>
      </w:r>
      <w:r w:rsidR="00751071">
        <w:t>*</w:t>
      </w:r>
    </w:p>
    <w:p w14:paraId="3B90B15F" w14:textId="77777777" w:rsidR="00751071" w:rsidRDefault="00751071" w:rsidP="004637B9">
      <w:pPr>
        <w:spacing w:after="0"/>
        <w:contextualSpacing/>
        <w:outlineLvl w:val="0"/>
      </w:pPr>
    </w:p>
    <w:p w14:paraId="2A54B1BC" w14:textId="7D39F706" w:rsidR="00751071" w:rsidRPr="00751071" w:rsidRDefault="00751071" w:rsidP="00751071">
      <w:pPr>
        <w:spacing w:after="0"/>
        <w:contextualSpacing/>
        <w:outlineLvl w:val="0"/>
      </w:pPr>
      <w:r>
        <w:rPr>
          <w:b/>
        </w:rPr>
        <w:t>*</w:t>
      </w:r>
      <w:r w:rsidRPr="00751071">
        <w:t>The pooled risk for CRI was 1.69% (1.15-2.24) limited to studies examining those vaccinated with the RA77/3 rubella vaccine only (ie excluding</w:t>
      </w:r>
      <w:r w:rsidR="00980F07">
        <w:t xml:space="preserve"> </w:t>
      </w:r>
      <w:r w:rsidRPr="00751071">
        <w:t>ACIP ‘71-’79, Enders et al and Tookey et al).</w:t>
      </w:r>
    </w:p>
    <w:p w14:paraId="46CF8A69" w14:textId="77777777" w:rsidR="00751071" w:rsidRDefault="00751071" w:rsidP="004637B9">
      <w:pPr>
        <w:spacing w:after="0"/>
        <w:contextualSpacing/>
        <w:outlineLvl w:val="0"/>
        <w:rPr>
          <w:b/>
          <w:sz w:val="24"/>
          <w:szCs w:val="24"/>
          <w:u w:val="single"/>
          <w:lang w:eastAsia="ja-JP"/>
        </w:rPr>
      </w:pPr>
    </w:p>
    <w:p w14:paraId="215A421B" w14:textId="5E1DC5E8" w:rsidR="004637B9" w:rsidRDefault="004637B9" w:rsidP="00DC1EB5"/>
    <w:p w14:paraId="02453557" w14:textId="77777777" w:rsidR="004637B9" w:rsidRDefault="004637B9" w:rsidP="004637B9">
      <w:pPr>
        <w:spacing w:after="0"/>
        <w:contextualSpacing/>
        <w:outlineLvl w:val="0"/>
        <w:rPr>
          <w:b/>
          <w:sz w:val="24"/>
          <w:szCs w:val="24"/>
          <w:u w:val="single"/>
          <w:lang w:eastAsia="ja-JP"/>
        </w:rPr>
      </w:pPr>
      <w:r w:rsidRPr="008E0463">
        <w:rPr>
          <w:b/>
        </w:rPr>
        <w:t>Figure 2</w:t>
      </w:r>
      <w:r>
        <w:rPr>
          <w:b/>
        </w:rPr>
        <w:t>b</w:t>
      </w:r>
      <w:r w:rsidRPr="008E0463">
        <w:rPr>
          <w:b/>
        </w:rPr>
        <w:t xml:space="preserve">: </w:t>
      </w:r>
      <w:r w:rsidRPr="000D02F8">
        <w:t xml:space="preserve">Individual study risk of CRI </w:t>
      </w:r>
      <w:r>
        <w:t xml:space="preserve">(as a %) </w:t>
      </w:r>
      <w:r w:rsidRPr="000D02F8">
        <w:t>and overall meta-analysis (</w:t>
      </w:r>
      <w:r>
        <w:t>random</w:t>
      </w:r>
      <w:r w:rsidRPr="000D02F8">
        <w:t xml:space="preserve">-effects) of the risk </w:t>
      </w:r>
      <w:r>
        <w:t xml:space="preserve">of CRI in </w:t>
      </w:r>
      <w:r w:rsidRPr="000D02F8">
        <w:t>pregnancy cohorts of women susceptible to rubella and vaccinated against rubella peri-con</w:t>
      </w:r>
      <w:r>
        <w:t>c</w:t>
      </w:r>
      <w:r w:rsidRPr="000D02F8">
        <w:t>eptually</w:t>
      </w:r>
    </w:p>
    <w:p w14:paraId="373E38B6" w14:textId="77777777" w:rsidR="004637B9" w:rsidRDefault="004637B9" w:rsidP="00DC1EB5"/>
    <w:p w14:paraId="21748497" w14:textId="77777777" w:rsidR="005D10ED" w:rsidRPr="002C6570" w:rsidRDefault="0045511D" w:rsidP="007B4D3B">
      <w:pPr>
        <w:spacing w:after="0" w:line="360" w:lineRule="auto"/>
        <w:rPr>
          <w:b/>
          <w:color w:val="5B9BD5"/>
          <w:sz w:val="18"/>
        </w:rPr>
      </w:pPr>
      <w:r>
        <w:rPr>
          <w:szCs w:val="24"/>
        </w:rPr>
        <w:br w:type="page"/>
      </w:r>
      <w:bookmarkStart w:id="66" w:name="_Toc380066978"/>
      <w:r w:rsidR="005D10ED" w:rsidRPr="0045511D">
        <w:rPr>
          <w:b/>
        </w:rPr>
        <w:lastRenderedPageBreak/>
        <w:t>Figure 1: Flow of information from screening and inclusion process</w:t>
      </w:r>
      <w:bookmarkEnd w:id="66"/>
      <w:r w:rsidR="00DE1AD2">
        <w:t xml:space="preserve">  </w:t>
      </w:r>
    </w:p>
    <w:p w14:paraId="0E0F6555" w14:textId="7B8085F1" w:rsidR="005D10ED" w:rsidRDefault="00D833B5" w:rsidP="00B46788">
      <w:pPr>
        <w:spacing w:after="0"/>
        <w:rPr>
          <w:b/>
          <w:color w:val="5B9BD5"/>
          <w:sz w:val="18"/>
          <w:szCs w:val="18"/>
        </w:rPr>
      </w:pPr>
      <w:r>
        <w:rPr>
          <w:noProof/>
          <w:lang w:eastAsia="en-GB"/>
        </w:rPr>
        <mc:AlternateContent>
          <mc:Choice Requires="wps">
            <w:drawing>
              <wp:anchor distT="0" distB="0" distL="114292" distR="114292" simplePos="0" relativeHeight="251654656" behindDoc="0" locked="0" layoutInCell="1" allowOverlap="1" wp14:anchorId="66A80E7B" wp14:editId="15B27D60">
                <wp:simplePos x="0" y="0"/>
                <wp:positionH relativeFrom="column">
                  <wp:posOffset>2730499</wp:posOffset>
                </wp:positionH>
                <wp:positionV relativeFrom="paragraph">
                  <wp:posOffset>4366260</wp:posOffset>
                </wp:positionV>
                <wp:extent cx="0" cy="688975"/>
                <wp:effectExtent l="76200" t="0" r="76200" b="34925"/>
                <wp:wrapNone/>
                <wp:docPr id="45" name="AutoShape 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889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4B26FCF" id="_x0000_t32" coordsize="21600,21600" o:spt="32" o:oned="t" path="m,l21600,21600e" filled="f">
                <v:path arrowok="t" fillok="f" o:connecttype="none"/>
                <o:lock v:ext="edit" shapetype="t"/>
              </v:shapetype>
              <v:shape id="AutoShape 83" o:spid="_x0000_s1026" type="#_x0000_t32" style="position:absolute;margin-left:215pt;margin-top:343.8pt;width:0;height:54.25pt;z-index:251654656;visibility:visible;mso-wrap-style:square;mso-width-percent:0;mso-height-percent:0;mso-wrap-distance-left:3.17478mm;mso-wrap-distance-top:0;mso-wrap-distance-right:3.17478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">
                <v:stroke endarrow="block"/>
              </v:shape>
            </w:pict>
          </mc:Fallback>
        </mc:AlternateContent>
      </w:r>
      <w:r>
        <w:rPr>
          <w:noProof/>
          <w:lang w:eastAsia="en-GB"/>
        </w:rPr>
        <mc:AlternateContent>
          <mc:Choice Requires="wps">
            <w:drawing>
              <wp:anchor distT="0" distB="0" distL="114300" distR="114300" simplePos="0" relativeHeight="251670016" behindDoc="0" locked="0" layoutInCell="1" allowOverlap="1" wp14:anchorId="5840846F" wp14:editId="404CA812">
                <wp:simplePos x="0" y="0"/>
                <wp:positionH relativeFrom="column">
                  <wp:posOffset>-520700</wp:posOffset>
                </wp:positionH>
                <wp:positionV relativeFrom="paragraph">
                  <wp:posOffset>139700</wp:posOffset>
                </wp:positionV>
                <wp:extent cx="558800" cy="1003300"/>
                <wp:effectExtent l="0" t="0" r="0" b="0"/>
                <wp:wrapNone/>
                <wp:docPr id="44" name="Rectangle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8800" cy="1003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6692ADE" w14:textId="77777777" w:rsidR="00152ACF" w:rsidRDefault="00152ACF" w:rsidP="00B46788">
                            <w:r>
                              <w:t>Identification</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40846F" id="Rectangle 55" o:spid="_x0000_s1026" style="position:absolute;margin-left:-41pt;margin-top:11pt;width:44pt;height:79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" stroked="f">
                <v:textbox style="layout-flow:vertical;mso-layout-flow-alt:bottom-to-top">
                  <w:txbxContent>
                    <w:p w14:paraId="46692ADE" w14:textId="77777777" w:rsidR="00152ACF" w:rsidRDefault="00152ACF" w:rsidP="00B46788">
                      <w:r>
                        <w:t>Identification</w:t>
                      </w:r>
                    </w:p>
                  </w:txbxContent>
                </v:textbox>
              </v:rect>
            </w:pict>
          </mc:Fallback>
        </mc:AlternateContent>
      </w:r>
      <w:r>
        <w:rPr>
          <w:noProof/>
          <w:lang w:eastAsia="en-GB"/>
        </w:rPr>
        <mc:AlternateContent>
          <mc:Choice Requires="wps">
            <w:drawing>
              <wp:anchor distT="0" distB="0" distL="114292" distR="114292" simplePos="0" relativeHeight="251667968" behindDoc="0" locked="0" layoutInCell="1" allowOverlap="1" wp14:anchorId="3E258AEA" wp14:editId="7D72A25D">
                <wp:simplePos x="0" y="0"/>
                <wp:positionH relativeFrom="column">
                  <wp:posOffset>1181099</wp:posOffset>
                </wp:positionH>
                <wp:positionV relativeFrom="paragraph">
                  <wp:posOffset>799465</wp:posOffset>
                </wp:positionV>
                <wp:extent cx="0" cy="482600"/>
                <wp:effectExtent l="76200" t="0" r="38100" b="31750"/>
                <wp:wrapNone/>
                <wp:docPr id="43" name="AutoShape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82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F966F72" id="AutoShape 53" o:spid="_x0000_s1026" type="#_x0000_t32" style="position:absolute;margin-left:93pt;margin-top:62.95pt;width:0;height:38pt;z-index:251667968;visibility:visible;mso-wrap-style:square;mso-width-percent:0;mso-height-percent:0;mso-wrap-distance-left:3.17478mm;mso-wrap-distance-top:0;mso-wrap-distance-right:3.17478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">
                <v:stroke endarrow="block"/>
              </v:shape>
            </w:pict>
          </mc:Fallback>
        </mc:AlternateContent>
      </w:r>
      <w:r>
        <w:rPr>
          <w:noProof/>
          <w:lang w:eastAsia="en-GB"/>
        </w:rPr>
        <mc:AlternateContent>
          <mc:Choice Requires="wps">
            <w:drawing>
              <wp:anchor distT="0" distB="0" distL="114300" distR="114300" simplePos="0" relativeHeight="251666944" behindDoc="0" locked="0" layoutInCell="1" allowOverlap="1" wp14:anchorId="414EFEC3" wp14:editId="2409BB3B">
                <wp:simplePos x="0" y="0"/>
                <wp:positionH relativeFrom="column">
                  <wp:posOffset>2921000</wp:posOffset>
                </wp:positionH>
                <wp:positionV relativeFrom="paragraph">
                  <wp:posOffset>215900</wp:posOffset>
                </wp:positionV>
                <wp:extent cx="2540000" cy="584200"/>
                <wp:effectExtent l="0" t="0" r="0" b="6350"/>
                <wp:wrapNone/>
                <wp:docPr id="42" name="Rectangl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40000" cy="584200"/>
                        </a:xfrm>
                        <a:prstGeom prst="rect">
                          <a:avLst/>
                        </a:prstGeom>
                        <a:solidFill>
                          <a:srgbClr val="FFFFFF"/>
                        </a:solidFill>
                        <a:ln w="9525">
                          <a:solidFill>
                            <a:srgbClr val="000000"/>
                          </a:solidFill>
                          <a:miter lim="800000"/>
                          <a:headEnd/>
                          <a:tailEnd/>
                        </a:ln>
                      </wps:spPr>
                      <wps:txbx>
                        <w:txbxContent>
                          <w:p w14:paraId="1389E85F" w14:textId="46FEA4BD" w:rsidR="00152ACF" w:rsidRDefault="00152ACF" w:rsidP="00B46788">
                            <w:pPr>
                              <w:tabs>
                                <w:tab w:val="left" w:pos="1160"/>
                              </w:tabs>
                              <w:jc w:val="center"/>
                              <w:rPr>
                                <w:noProof/>
                              </w:rPr>
                            </w:pPr>
                            <w:r>
                              <w:rPr>
                                <w:noProof/>
                              </w:rPr>
                              <w:t>2 additional records identified from expert library</w:t>
                            </w:r>
                          </w:p>
                          <w:p w14:paraId="2CA45117" w14:textId="77777777" w:rsidR="00152ACF" w:rsidRDefault="00152ACF" w:rsidP="00B46788">
                            <w:pPr>
                              <w:tabs>
                                <w:tab w:val="left" w:pos="1160"/>
                              </w:tabs>
                              <w:jc w:val="center"/>
                              <w:rPr>
                                <w:noProof/>
                              </w:rPr>
                            </w:pPr>
                          </w:p>
                          <w:p w14:paraId="36C7AB42" w14:textId="77777777" w:rsidR="00152ACF" w:rsidRDefault="00152ACF" w:rsidP="00B4678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4EFEC3" id="Rectangle 52" o:spid="_x0000_s1027" style="position:absolute;margin-left:230pt;margin-top:17pt;width:200pt;height:46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">
                <v:textbox>
                  <w:txbxContent>
                    <w:p w14:paraId="1389E85F" w14:textId="46FEA4BD" w:rsidR="00152ACF" w:rsidRDefault="00152ACF" w:rsidP="00B46788">
                      <w:pPr>
                        <w:tabs>
                          <w:tab w:val="left" w:pos="1160"/>
                        </w:tabs>
                        <w:jc w:val="center"/>
                        <w:rPr>
                          <w:noProof/>
                        </w:rPr>
                      </w:pPr>
                      <w:r>
                        <w:rPr>
                          <w:noProof/>
                        </w:rPr>
                        <w:t>2 additional records identified from expert library</w:t>
                      </w:r>
                    </w:p>
                    <w:p w14:paraId="2CA45117" w14:textId="77777777" w:rsidR="00152ACF" w:rsidRDefault="00152ACF" w:rsidP="00B46788">
                      <w:pPr>
                        <w:tabs>
                          <w:tab w:val="left" w:pos="1160"/>
                        </w:tabs>
                        <w:jc w:val="center"/>
                        <w:rPr>
                          <w:noProof/>
                        </w:rPr>
                      </w:pPr>
                    </w:p>
                    <w:p w14:paraId="36C7AB42" w14:textId="77777777" w:rsidR="00152ACF" w:rsidRDefault="00152ACF" w:rsidP="00B46788"/>
                  </w:txbxContent>
                </v:textbox>
              </v:rect>
            </w:pict>
          </mc:Fallback>
        </mc:AlternateContent>
      </w:r>
      <w:r>
        <w:rPr>
          <w:noProof/>
          <w:lang w:eastAsia="en-GB"/>
        </w:rPr>
        <mc:AlternateContent>
          <mc:Choice Requires="wps">
            <w:drawing>
              <wp:anchor distT="0" distB="0" distL="114300" distR="114300" simplePos="0" relativeHeight="251665920" behindDoc="0" locked="0" layoutInCell="1" allowOverlap="1" wp14:anchorId="0E904AD2" wp14:editId="085A084F">
                <wp:simplePos x="0" y="0"/>
                <wp:positionH relativeFrom="column">
                  <wp:posOffset>139700</wp:posOffset>
                </wp:positionH>
                <wp:positionV relativeFrom="paragraph">
                  <wp:posOffset>215900</wp:posOffset>
                </wp:positionV>
                <wp:extent cx="2247900" cy="584200"/>
                <wp:effectExtent l="0" t="0" r="0" b="6350"/>
                <wp:wrapNone/>
                <wp:docPr id="41" name="Rectangle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47900" cy="584200"/>
                        </a:xfrm>
                        <a:prstGeom prst="rect">
                          <a:avLst/>
                        </a:prstGeom>
                        <a:solidFill>
                          <a:srgbClr val="FFFFFF"/>
                        </a:solidFill>
                        <a:ln w="9525">
                          <a:solidFill>
                            <a:srgbClr val="000000"/>
                          </a:solidFill>
                          <a:miter lim="800000"/>
                          <a:headEnd/>
                          <a:tailEnd/>
                        </a:ln>
                      </wps:spPr>
                      <wps:txbx>
                        <w:txbxContent>
                          <w:p w14:paraId="5383EF78" w14:textId="7BB34260" w:rsidR="00152ACF" w:rsidRDefault="00152ACF" w:rsidP="00B46788">
                            <w:pPr>
                              <w:tabs>
                                <w:tab w:val="left" w:pos="1160"/>
                              </w:tabs>
                              <w:jc w:val="center"/>
                              <w:rPr>
                                <w:noProof/>
                              </w:rPr>
                            </w:pPr>
                            <w:r>
                              <w:rPr>
                                <w:noProof/>
                              </w:rPr>
                              <w:t>8623 records identified through database searching</w:t>
                            </w:r>
                          </w:p>
                          <w:p w14:paraId="0786A3DE" w14:textId="77777777" w:rsidR="00152ACF" w:rsidRDefault="00152ACF" w:rsidP="00B4678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904AD2" id="Rectangle 51" o:spid="_x0000_s1028" style="position:absolute;margin-left:11pt;margin-top:17pt;width:177pt;height:46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">
                <v:textbox>
                  <w:txbxContent>
                    <w:p w14:paraId="5383EF78" w14:textId="7BB34260" w:rsidR="00152ACF" w:rsidRDefault="00152ACF" w:rsidP="00B46788">
                      <w:pPr>
                        <w:tabs>
                          <w:tab w:val="left" w:pos="1160"/>
                        </w:tabs>
                        <w:jc w:val="center"/>
                        <w:rPr>
                          <w:noProof/>
                        </w:rPr>
                      </w:pPr>
                      <w:r>
                        <w:rPr>
                          <w:noProof/>
                        </w:rPr>
                        <w:t>8623 records identified through database searching</w:t>
                      </w:r>
                    </w:p>
                    <w:p w14:paraId="0786A3DE" w14:textId="77777777" w:rsidR="00152ACF" w:rsidRDefault="00152ACF" w:rsidP="00B46788"/>
                  </w:txbxContent>
                </v:textbox>
              </v:rect>
            </w:pict>
          </mc:Fallback>
        </mc:AlternateContent>
      </w:r>
      <w:r>
        <w:rPr>
          <w:noProof/>
          <w:lang w:eastAsia="en-GB"/>
        </w:rPr>
        <mc:AlternateContent>
          <mc:Choice Requires="wps">
            <w:drawing>
              <wp:anchor distT="0" distB="0" distL="114300" distR="114300" simplePos="0" relativeHeight="251658752" behindDoc="0" locked="0" layoutInCell="1" allowOverlap="1" wp14:anchorId="509314CF" wp14:editId="35232352">
                <wp:simplePos x="0" y="0"/>
                <wp:positionH relativeFrom="column">
                  <wp:posOffset>-419100</wp:posOffset>
                </wp:positionH>
                <wp:positionV relativeFrom="paragraph">
                  <wp:posOffset>6988810</wp:posOffset>
                </wp:positionV>
                <wp:extent cx="558800" cy="1003300"/>
                <wp:effectExtent l="0" t="0" r="0" b="0"/>
                <wp:wrapNone/>
                <wp:docPr id="40" name="Rectangle 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8800" cy="1003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7F283B2" w14:textId="77777777" w:rsidR="00152ACF" w:rsidRDefault="00152ACF" w:rsidP="00B46788">
                            <w:pPr>
                              <w:jc w:val="center"/>
                            </w:pPr>
                            <w:r>
                              <w:t>Included</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09314CF" id="Rectangle 86" o:spid="_x0000_s1029" style="position:absolute;margin-left:-33pt;margin-top:550.3pt;width:44pt;height:79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" stroked="f">
                <v:textbox style="layout-flow:vertical;mso-layout-flow-alt:bottom-to-top">
                  <w:txbxContent>
                    <w:p w14:paraId="37F283B2" w14:textId="77777777" w:rsidR="00152ACF" w:rsidRDefault="00152ACF" w:rsidP="00B46788">
                      <w:pPr>
                        <w:jc w:val="center"/>
                      </w:pPr>
                      <w:r>
                        <w:t>Included</w:t>
                      </w:r>
                    </w:p>
                  </w:txbxContent>
                </v:textbox>
              </v:rect>
            </w:pict>
          </mc:Fallback>
        </mc:AlternateContent>
      </w:r>
      <w:r>
        <w:rPr>
          <w:noProof/>
          <w:lang w:eastAsia="en-GB"/>
        </w:rPr>
        <mc:AlternateContent>
          <mc:Choice Requires="wps">
            <w:drawing>
              <wp:anchor distT="0" distB="0" distL="114300" distR="114300" simplePos="0" relativeHeight="251664896" behindDoc="0" locked="0" layoutInCell="1" allowOverlap="1" wp14:anchorId="35921DB8" wp14:editId="09938D08">
                <wp:simplePos x="0" y="0"/>
                <wp:positionH relativeFrom="column">
                  <wp:posOffset>2853690</wp:posOffset>
                </wp:positionH>
                <wp:positionV relativeFrom="paragraph">
                  <wp:posOffset>7019925</wp:posOffset>
                </wp:positionV>
                <wp:extent cx="978535" cy="209550"/>
                <wp:effectExtent l="0" t="381000" r="0" b="457200"/>
                <wp:wrapNone/>
                <wp:docPr id="39" name="AutoShape 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978535" cy="209550"/>
                        </a:xfrm>
                        <a:prstGeom prst="bentConnector3">
                          <a:avLst>
                            <a:gd name="adj1" fmla="val 100583"/>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52B8166" id="_x0000_t34" coordsize="21600,21600" o:spt="34" o:oned="t" adj="10800" path="m,l@0,0@0,21600,21600,21600e" filled="f">
                <v:stroke joinstyle="miter"/>
                <v:formulas>
                  <v:f eqn="val #0"/>
                </v:formulas>
                <v:path arrowok="t" fillok="f" o:connecttype="none"/>
                <v:handles>
                  <v:h position="#0,center"/>
                </v:handles>
                <o:lock v:ext="edit" shapetype="t"/>
              </v:shapetype>
              <v:shape id="AutoShape 94" o:spid="_x0000_s1026" type="#_x0000_t34" style="position:absolute;margin-left:224.7pt;margin-top:552.75pt;width:77.05pt;height:16.5pt;rotation:90;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" adj="21726">
                <v:stroke endarrow="block"/>
              </v:shape>
            </w:pict>
          </mc:Fallback>
        </mc:AlternateContent>
      </w:r>
      <w:r>
        <w:rPr>
          <w:noProof/>
          <w:lang w:eastAsia="en-GB"/>
        </w:rPr>
        <mc:AlternateContent>
          <mc:Choice Requires="wps">
            <w:drawing>
              <wp:anchor distT="0" distB="0" distL="114292" distR="114292" simplePos="0" relativeHeight="251662848" behindDoc="0" locked="0" layoutInCell="1" allowOverlap="1" wp14:anchorId="418AF17D" wp14:editId="692681D1">
                <wp:simplePos x="0" y="0"/>
                <wp:positionH relativeFrom="column">
                  <wp:posOffset>3162299</wp:posOffset>
                </wp:positionH>
                <wp:positionV relativeFrom="paragraph">
                  <wp:posOffset>6635115</wp:posOffset>
                </wp:positionV>
                <wp:extent cx="0" cy="371475"/>
                <wp:effectExtent l="76200" t="0" r="57150" b="28575"/>
                <wp:wrapNone/>
                <wp:docPr id="38" name="AutoShape 9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714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229EB9E" id="AutoShape 92" o:spid="_x0000_s1026" type="#_x0000_t32" style="position:absolute;margin-left:249pt;margin-top:522.45pt;width:0;height:29.25pt;z-index:251662848;visibility:visible;mso-wrap-style:square;mso-width-percent:0;mso-height-percent:0;mso-wrap-distance-left:3.17478mm;mso-wrap-distance-top:0;mso-wrap-distance-right:3.17478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">
                <v:stroke endarrow="block"/>
              </v:shape>
            </w:pict>
          </mc:Fallback>
        </mc:AlternateContent>
      </w:r>
      <w:r>
        <w:rPr>
          <w:noProof/>
          <w:lang w:eastAsia="en-GB"/>
        </w:rPr>
        <mc:AlternateContent>
          <mc:Choice Requires="wps">
            <w:drawing>
              <wp:anchor distT="0" distB="0" distL="114300" distR="114300" simplePos="0" relativeHeight="251661824" behindDoc="0" locked="0" layoutInCell="1" allowOverlap="1" wp14:anchorId="0A5F137E" wp14:editId="6EF8C988">
                <wp:simplePos x="0" y="0"/>
                <wp:positionH relativeFrom="column">
                  <wp:posOffset>2766695</wp:posOffset>
                </wp:positionH>
                <wp:positionV relativeFrom="paragraph">
                  <wp:posOffset>7106920</wp:posOffset>
                </wp:positionV>
                <wp:extent cx="1388110" cy="444500"/>
                <wp:effectExtent l="0" t="476250" r="0" b="546100"/>
                <wp:wrapNone/>
                <wp:docPr id="37" name="AutoShape 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1388110" cy="444500"/>
                        </a:xfrm>
                        <a:prstGeom prst="bentConnector3">
                          <a:avLst>
                            <a:gd name="adj1" fmla="val 100088"/>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79A81CF" id="AutoShape 90" o:spid="_x0000_s1026" type="#_x0000_t34" style="position:absolute;margin-left:217.85pt;margin-top:559.6pt;width:109.3pt;height:35pt;rotation:90;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" adj="21619">
                <v:stroke endarrow="block"/>
              </v:shape>
            </w:pict>
          </mc:Fallback>
        </mc:AlternateContent>
      </w:r>
      <w:r>
        <w:rPr>
          <w:noProof/>
          <w:lang w:eastAsia="en-GB"/>
        </w:rPr>
        <mc:AlternateContent>
          <mc:Choice Requires="wps">
            <w:drawing>
              <wp:anchor distT="4294967292" distB="4294967292" distL="114300" distR="114300" simplePos="0" relativeHeight="251651584" behindDoc="0" locked="0" layoutInCell="1" allowOverlap="1" wp14:anchorId="7C7B7C65" wp14:editId="5E89A6ED">
                <wp:simplePos x="0" y="0"/>
                <wp:positionH relativeFrom="column">
                  <wp:posOffset>3962400</wp:posOffset>
                </wp:positionH>
                <wp:positionV relativeFrom="paragraph">
                  <wp:posOffset>5371464</wp:posOffset>
                </wp:positionV>
                <wp:extent cx="342900" cy="0"/>
                <wp:effectExtent l="0" t="76200" r="0" b="76200"/>
                <wp:wrapNone/>
                <wp:docPr id="36" name="AutoShape 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4290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621BF68" id="AutoShape 80" o:spid="_x0000_s1026" type="#_x0000_t32" style="position:absolute;margin-left:312pt;margin-top:422.95pt;width:27pt;height:0;z-index:251651584;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">
                <v:stroke endarrow="block"/>
              </v:shape>
            </w:pict>
          </mc:Fallback>
        </mc:AlternateContent>
      </w:r>
      <w:r>
        <w:rPr>
          <w:noProof/>
          <w:lang w:eastAsia="en-GB"/>
        </w:rPr>
        <mc:AlternateContent>
          <mc:Choice Requires="wps">
            <w:drawing>
              <wp:anchor distT="0" distB="0" distL="114300" distR="114300" simplePos="0" relativeHeight="251653632" behindDoc="0" locked="0" layoutInCell="1" allowOverlap="1" wp14:anchorId="286034AA" wp14:editId="4BE11C30">
                <wp:simplePos x="0" y="0"/>
                <wp:positionH relativeFrom="column">
                  <wp:posOffset>3971925</wp:posOffset>
                </wp:positionH>
                <wp:positionV relativeFrom="paragraph">
                  <wp:posOffset>5478780</wp:posOffset>
                </wp:positionV>
                <wp:extent cx="342900" cy="280035"/>
                <wp:effectExtent l="0" t="0" r="57150" b="43815"/>
                <wp:wrapNone/>
                <wp:docPr id="35" name="AutoShape 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42900" cy="2800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A575208" id="AutoShape 82" o:spid="_x0000_s1026" type="#_x0000_t32" style="position:absolute;margin-left:312.75pt;margin-top:431.4pt;width:27pt;height:22.0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">
                <v:stroke endarrow="block"/>
              </v:shape>
            </w:pict>
          </mc:Fallback>
        </mc:AlternateContent>
      </w:r>
      <w:r>
        <w:rPr>
          <w:noProof/>
          <w:lang w:eastAsia="en-GB"/>
        </w:rPr>
        <mc:AlternateContent>
          <mc:Choice Requires="wps">
            <w:drawing>
              <wp:anchor distT="0" distB="0" distL="114300" distR="114300" simplePos="0" relativeHeight="251649536" behindDoc="0" locked="0" layoutInCell="1" allowOverlap="1" wp14:anchorId="0DD12EE9" wp14:editId="48920B04">
                <wp:simplePos x="0" y="0"/>
                <wp:positionH relativeFrom="column">
                  <wp:posOffset>3962400</wp:posOffset>
                </wp:positionH>
                <wp:positionV relativeFrom="paragraph">
                  <wp:posOffset>5055235</wp:posOffset>
                </wp:positionV>
                <wp:extent cx="342900" cy="238760"/>
                <wp:effectExtent l="0" t="38100" r="38100" b="8890"/>
                <wp:wrapNone/>
                <wp:docPr id="34" name="AutoShape 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42900" cy="2387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8692BD7" id="AutoShape 78" o:spid="_x0000_s1026" type="#_x0000_t32" style="position:absolute;margin-left:312pt;margin-top:398.05pt;width:27pt;height:18.8pt;flip:y;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">
                <v:stroke endarrow="block"/>
              </v:shape>
            </w:pict>
          </mc:Fallback>
        </mc:AlternateContent>
      </w:r>
      <w:r>
        <w:rPr>
          <w:noProof/>
          <w:lang w:eastAsia="en-GB"/>
        </w:rPr>
        <mc:AlternateContent>
          <mc:Choice Requires="wps">
            <w:drawing>
              <wp:anchor distT="0" distB="0" distL="114300" distR="114300" simplePos="0" relativeHeight="251647488" behindDoc="0" locked="0" layoutInCell="1" allowOverlap="1" wp14:anchorId="2D014942" wp14:editId="2904B083">
                <wp:simplePos x="0" y="0"/>
                <wp:positionH relativeFrom="column">
                  <wp:posOffset>3962400</wp:posOffset>
                </wp:positionH>
                <wp:positionV relativeFrom="paragraph">
                  <wp:posOffset>4750435</wp:posOffset>
                </wp:positionV>
                <wp:extent cx="342900" cy="428625"/>
                <wp:effectExtent l="0" t="38100" r="38100" b="9525"/>
                <wp:wrapNone/>
                <wp:docPr id="33" name="AutoShape 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42900" cy="4286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3CF1379" id="AutoShape 76" o:spid="_x0000_s1026" type="#_x0000_t32" style="position:absolute;margin-left:312pt;margin-top:374.05pt;width:27pt;height:33.75pt;flip:y;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">
                <v:stroke endarrow="block"/>
              </v:shape>
            </w:pict>
          </mc:Fallback>
        </mc:AlternateContent>
      </w:r>
      <w:r>
        <w:rPr>
          <w:noProof/>
          <w:lang w:eastAsia="en-GB"/>
        </w:rPr>
        <mc:AlternateContent>
          <mc:Choice Requires="wps">
            <w:drawing>
              <wp:anchor distT="4294967292" distB="4294967292" distL="114300" distR="114300" simplePos="0" relativeHeight="251656704" behindDoc="0" locked="0" layoutInCell="1" allowOverlap="1" wp14:anchorId="25642DB0" wp14:editId="26E93BE1">
                <wp:simplePos x="0" y="0"/>
                <wp:positionH relativeFrom="column">
                  <wp:posOffset>3895725</wp:posOffset>
                </wp:positionH>
                <wp:positionV relativeFrom="paragraph">
                  <wp:posOffset>4093209</wp:posOffset>
                </wp:positionV>
                <wp:extent cx="409575" cy="0"/>
                <wp:effectExtent l="0" t="76200" r="0" b="76200"/>
                <wp:wrapNone/>
                <wp:docPr id="28" name="AutoShape 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9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B14F954" id="AutoShape 95" o:spid="_x0000_s1026" type="#_x0000_t32" style="position:absolute;margin-left:306.75pt;margin-top:322.3pt;width:32.25pt;height:0;z-index:251656704;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">
                <v:stroke endarrow="block"/>
              </v:shape>
            </w:pict>
          </mc:Fallback>
        </mc:AlternateContent>
      </w:r>
      <w:r>
        <w:rPr>
          <w:noProof/>
          <w:lang w:eastAsia="en-GB"/>
        </w:rPr>
        <mc:AlternateContent>
          <mc:Choice Requires="wps">
            <w:drawing>
              <wp:anchor distT="0" distB="0" distL="114300" distR="114300" simplePos="0" relativeHeight="251655680" behindDoc="0" locked="0" layoutInCell="1" allowOverlap="1" wp14:anchorId="0F398212" wp14:editId="1F2C8A00">
                <wp:simplePos x="0" y="0"/>
                <wp:positionH relativeFrom="column">
                  <wp:posOffset>-520700</wp:posOffset>
                </wp:positionH>
                <wp:positionV relativeFrom="paragraph">
                  <wp:posOffset>4632325</wp:posOffset>
                </wp:positionV>
                <wp:extent cx="558800" cy="1003300"/>
                <wp:effectExtent l="0" t="0" r="0" b="0"/>
                <wp:wrapNone/>
                <wp:docPr id="26" name="Rectangle 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8800" cy="1003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C1528D0" w14:textId="77777777" w:rsidR="00152ACF" w:rsidRDefault="00152ACF" w:rsidP="00B46788">
                            <w:r>
                              <w:t>Eligibility</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F398212" id="Rectangle 84" o:spid="_x0000_s1030" style="position:absolute;margin-left:-41pt;margin-top:364.75pt;width:44pt;height:79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" stroked="f">
                <v:textbox style="layout-flow:vertical;mso-layout-flow-alt:bottom-to-top">
                  <w:txbxContent>
                    <w:p w14:paraId="0C1528D0" w14:textId="77777777" w:rsidR="00152ACF" w:rsidRDefault="00152ACF" w:rsidP="00B46788">
                      <w:r>
                        <w:t>Eligibility</w:t>
                      </w:r>
                    </w:p>
                  </w:txbxContent>
                </v:textbox>
              </v:rect>
            </w:pict>
          </mc:Fallback>
        </mc:AlternateContent>
      </w:r>
      <w:r>
        <w:rPr>
          <w:noProof/>
          <w:lang w:eastAsia="en-GB"/>
        </w:rPr>
        <mc:AlternateContent>
          <mc:Choice Requires="wps">
            <w:drawing>
              <wp:anchor distT="0" distB="0" distL="114300" distR="114300" simplePos="0" relativeHeight="251646464" behindDoc="0" locked="0" layoutInCell="1" allowOverlap="1" wp14:anchorId="2C3FAACE" wp14:editId="664CC7B4">
                <wp:simplePos x="0" y="0"/>
                <wp:positionH relativeFrom="column">
                  <wp:posOffset>1714500</wp:posOffset>
                </wp:positionH>
                <wp:positionV relativeFrom="paragraph">
                  <wp:posOffset>5072380</wp:posOffset>
                </wp:positionV>
                <wp:extent cx="2247900" cy="584200"/>
                <wp:effectExtent l="0" t="0" r="0" b="6350"/>
                <wp:wrapNone/>
                <wp:docPr id="25" name="Rectangl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47900" cy="584200"/>
                        </a:xfrm>
                        <a:prstGeom prst="rect">
                          <a:avLst/>
                        </a:prstGeom>
                        <a:solidFill>
                          <a:srgbClr val="FFFFFF"/>
                        </a:solidFill>
                        <a:ln w="9525">
                          <a:solidFill>
                            <a:srgbClr val="000000"/>
                          </a:solidFill>
                          <a:miter lim="800000"/>
                          <a:headEnd/>
                          <a:tailEnd/>
                        </a:ln>
                      </wps:spPr>
                      <wps:txbx>
                        <w:txbxContent>
                          <w:p w14:paraId="7292A167" w14:textId="2475BA83" w:rsidR="00152ACF" w:rsidRDefault="00152ACF" w:rsidP="00B46788">
                            <w:pPr>
                              <w:tabs>
                                <w:tab w:val="left" w:pos="1160"/>
                              </w:tabs>
                              <w:spacing w:after="0"/>
                              <w:jc w:val="center"/>
                              <w:rPr>
                                <w:noProof/>
                              </w:rPr>
                            </w:pPr>
                            <w:r>
                              <w:rPr>
                                <w:noProof/>
                              </w:rPr>
                              <w:t>406 full texts assessed</w:t>
                            </w:r>
                          </w:p>
                          <w:p w14:paraId="7E46DEFB" w14:textId="77777777" w:rsidR="00152ACF" w:rsidRDefault="00152ACF" w:rsidP="00B46788">
                            <w:pPr>
                              <w:tabs>
                                <w:tab w:val="left" w:pos="1160"/>
                              </w:tabs>
                              <w:spacing w:after="0"/>
                              <w:jc w:val="center"/>
                            </w:pPr>
                            <w:r>
                              <w:rPr>
                                <w:noProof/>
                              </w:rPr>
                              <w:t>for eligibility</w:t>
                            </w:r>
                          </w:p>
                          <w:p w14:paraId="7FE5390B" w14:textId="77777777" w:rsidR="00152ACF" w:rsidRDefault="00152ACF" w:rsidP="00B4678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C3FAACE" id="Rectangle 75" o:spid="_x0000_s1031" style="position:absolute;margin-left:135pt;margin-top:399.4pt;width:177pt;height:46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">
                <v:textbox>
                  <w:txbxContent>
                    <w:p w14:paraId="7292A167" w14:textId="2475BA83" w:rsidR="00152ACF" w:rsidRDefault="00152ACF" w:rsidP="00B46788">
                      <w:pPr>
                        <w:tabs>
                          <w:tab w:val="left" w:pos="1160"/>
                        </w:tabs>
                        <w:spacing w:after="0"/>
                        <w:jc w:val="center"/>
                        <w:rPr>
                          <w:noProof/>
                        </w:rPr>
                      </w:pPr>
                      <w:r>
                        <w:rPr>
                          <w:noProof/>
                        </w:rPr>
                        <w:t>406 full texts assessed</w:t>
                      </w:r>
                    </w:p>
                    <w:p w14:paraId="7E46DEFB" w14:textId="77777777" w:rsidR="00152ACF" w:rsidRDefault="00152ACF" w:rsidP="00B46788">
                      <w:pPr>
                        <w:tabs>
                          <w:tab w:val="left" w:pos="1160"/>
                        </w:tabs>
                        <w:spacing w:after="0"/>
                        <w:jc w:val="center"/>
                      </w:pPr>
                      <w:r>
                        <w:rPr>
                          <w:noProof/>
                        </w:rPr>
                        <w:t>for eligibility</w:t>
                      </w:r>
                    </w:p>
                    <w:p w14:paraId="7FE5390B" w14:textId="77777777" w:rsidR="00152ACF" w:rsidRDefault="00152ACF" w:rsidP="00B46788"/>
                  </w:txbxContent>
                </v:textbox>
              </v:rect>
            </w:pict>
          </mc:Fallback>
        </mc:AlternateContent>
      </w:r>
      <w:r>
        <w:rPr>
          <w:noProof/>
          <w:lang w:eastAsia="en-GB"/>
        </w:rPr>
        <mc:AlternateContent>
          <mc:Choice Requires="wps">
            <w:drawing>
              <wp:anchor distT="0" distB="0" distL="114292" distR="114292" simplePos="0" relativeHeight="251645440" behindDoc="0" locked="0" layoutInCell="1" allowOverlap="1" wp14:anchorId="21887881" wp14:editId="4B3F9878">
                <wp:simplePos x="0" y="0"/>
                <wp:positionH relativeFrom="column">
                  <wp:posOffset>2730499</wp:posOffset>
                </wp:positionH>
                <wp:positionV relativeFrom="paragraph">
                  <wp:posOffset>5676900</wp:posOffset>
                </wp:positionV>
                <wp:extent cx="0" cy="482600"/>
                <wp:effectExtent l="76200" t="0" r="38100" b="31750"/>
                <wp:wrapNone/>
                <wp:docPr id="24" name="AutoShape 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82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99FC1E7" id="AutoShape 74" o:spid="_x0000_s1026" type="#_x0000_t32" style="position:absolute;margin-left:215pt;margin-top:447pt;width:0;height:38pt;z-index:251645440;visibility:visible;mso-wrap-style:square;mso-width-percent:0;mso-height-percent:0;mso-wrap-distance-left:3.17478mm;mso-wrap-distance-top:0;mso-wrap-distance-right:3.17478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">
                <v:stroke endarrow="block"/>
              </v:shape>
            </w:pict>
          </mc:Fallback>
        </mc:AlternateContent>
      </w:r>
      <w:r>
        <w:rPr>
          <w:noProof/>
          <w:lang w:eastAsia="en-GB"/>
        </w:rPr>
        <mc:AlternateContent>
          <mc:Choice Requires="wps">
            <w:drawing>
              <wp:anchor distT="0" distB="0" distL="114300" distR="114300" simplePos="0" relativeHeight="251643392" behindDoc="0" locked="0" layoutInCell="1" allowOverlap="1" wp14:anchorId="0B83B446" wp14:editId="14EBD893">
                <wp:simplePos x="0" y="0"/>
                <wp:positionH relativeFrom="column">
                  <wp:posOffset>1651000</wp:posOffset>
                </wp:positionH>
                <wp:positionV relativeFrom="paragraph">
                  <wp:posOffset>3780155</wp:posOffset>
                </wp:positionV>
                <wp:extent cx="2247900" cy="584200"/>
                <wp:effectExtent l="0" t="0" r="0" b="6350"/>
                <wp:wrapNone/>
                <wp:docPr id="23" name="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47900" cy="584200"/>
                        </a:xfrm>
                        <a:prstGeom prst="rect">
                          <a:avLst/>
                        </a:prstGeom>
                        <a:solidFill>
                          <a:srgbClr val="FFFFFF"/>
                        </a:solidFill>
                        <a:ln w="9525">
                          <a:solidFill>
                            <a:srgbClr val="000000"/>
                          </a:solidFill>
                          <a:miter lim="800000"/>
                          <a:headEnd/>
                          <a:tailEnd/>
                        </a:ln>
                      </wps:spPr>
                      <wps:txbx>
                        <w:txbxContent>
                          <w:p w14:paraId="478157A3" w14:textId="59DADC96" w:rsidR="00152ACF" w:rsidRDefault="00152ACF" w:rsidP="00B46788">
                            <w:pPr>
                              <w:tabs>
                                <w:tab w:val="left" w:pos="1160"/>
                              </w:tabs>
                              <w:jc w:val="center"/>
                            </w:pPr>
                            <w:r>
                              <w:rPr>
                                <w:noProof/>
                              </w:rPr>
                              <w:t>406 records identified as potentially relevant to the study</w:t>
                            </w:r>
                          </w:p>
                          <w:p w14:paraId="480BF250" w14:textId="77777777" w:rsidR="00152ACF" w:rsidRDefault="00152ACF" w:rsidP="00B4678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B83B446" id="Rectangle 70" o:spid="_x0000_s1032" style="position:absolute;margin-left:130pt;margin-top:297.65pt;width:177pt;height:46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">
                <v:textbox>
                  <w:txbxContent>
                    <w:p w14:paraId="478157A3" w14:textId="59DADC96" w:rsidR="00152ACF" w:rsidRDefault="00152ACF" w:rsidP="00B46788">
                      <w:pPr>
                        <w:tabs>
                          <w:tab w:val="left" w:pos="1160"/>
                        </w:tabs>
                        <w:jc w:val="center"/>
                      </w:pPr>
                      <w:r>
                        <w:rPr>
                          <w:noProof/>
                        </w:rPr>
                        <w:t>406 records identified as potentially relevant to the study</w:t>
                      </w:r>
                    </w:p>
                    <w:p w14:paraId="480BF250" w14:textId="77777777" w:rsidR="00152ACF" w:rsidRDefault="00152ACF" w:rsidP="00B46788"/>
                  </w:txbxContent>
                </v:textbox>
              </v:rect>
            </w:pict>
          </mc:Fallback>
        </mc:AlternateContent>
      </w:r>
      <w:r>
        <w:rPr>
          <w:noProof/>
          <w:lang w:eastAsia="en-GB"/>
        </w:rPr>
        <mc:AlternateContent>
          <mc:Choice Requires="wps">
            <w:drawing>
              <wp:anchor distT="0" distB="0" distL="114300" distR="114300" simplePos="0" relativeHeight="251642368" behindDoc="0" locked="0" layoutInCell="1" allowOverlap="1" wp14:anchorId="56A798E0" wp14:editId="58271098">
                <wp:simplePos x="0" y="0"/>
                <wp:positionH relativeFrom="column">
                  <wp:posOffset>-520700</wp:posOffset>
                </wp:positionH>
                <wp:positionV relativeFrom="paragraph">
                  <wp:posOffset>2044700</wp:posOffset>
                </wp:positionV>
                <wp:extent cx="558800" cy="1003300"/>
                <wp:effectExtent l="0" t="0" r="0" b="0"/>
                <wp:wrapNone/>
                <wp:docPr id="22" name="Rectangle 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8800" cy="1003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52F2225" w14:textId="77777777" w:rsidR="00152ACF" w:rsidRDefault="00152ACF" w:rsidP="00B46788">
                            <w:r>
                              <w:t>Screening</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A798E0" id="Rectangle 69" o:spid="_x0000_s1033" style="position:absolute;margin-left:-41pt;margin-top:161pt;width:44pt;height:79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" stroked="f">
                <v:textbox style="layout-flow:vertical;mso-layout-flow-alt:bottom-to-top">
                  <w:txbxContent>
                    <w:p w14:paraId="152F2225" w14:textId="77777777" w:rsidR="00152ACF" w:rsidRDefault="00152ACF" w:rsidP="00B46788">
                      <w:r>
                        <w:t>Screening</w:t>
                      </w:r>
                    </w:p>
                  </w:txbxContent>
                </v:textbox>
              </v:rect>
            </w:pict>
          </mc:Fallback>
        </mc:AlternateContent>
      </w:r>
      <w:r>
        <w:rPr>
          <w:noProof/>
          <w:lang w:eastAsia="en-GB"/>
        </w:rPr>
        <mc:AlternateContent>
          <mc:Choice Requires="wps">
            <w:drawing>
              <wp:anchor distT="0" distB="0" distL="114292" distR="114292" simplePos="0" relativeHeight="251641344" behindDoc="0" locked="0" layoutInCell="1" allowOverlap="1" wp14:anchorId="76A0B319" wp14:editId="68884A46">
                <wp:simplePos x="0" y="0"/>
                <wp:positionH relativeFrom="column">
                  <wp:posOffset>2730499</wp:posOffset>
                </wp:positionH>
                <wp:positionV relativeFrom="paragraph">
                  <wp:posOffset>2856865</wp:posOffset>
                </wp:positionV>
                <wp:extent cx="0" cy="922655"/>
                <wp:effectExtent l="76200" t="0" r="38100" b="29845"/>
                <wp:wrapNone/>
                <wp:docPr id="21" name="AutoShape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226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F914D00" id="AutoShape 62" o:spid="_x0000_s1026" type="#_x0000_t32" style="position:absolute;margin-left:215pt;margin-top:224.95pt;width:0;height:72.65pt;z-index:251641344;visibility:visible;mso-wrap-style:square;mso-width-percent:0;mso-height-percent:0;mso-wrap-distance-left:3.17478mm;mso-wrap-distance-top:0;mso-wrap-distance-right:3.17478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">
                <v:stroke endarrow="block"/>
              </v:shape>
            </w:pict>
          </mc:Fallback>
        </mc:AlternateContent>
      </w:r>
      <w:r>
        <w:rPr>
          <w:noProof/>
          <w:lang w:eastAsia="en-GB"/>
        </w:rPr>
        <mc:AlternateContent>
          <mc:Choice Requires="wps">
            <w:drawing>
              <wp:anchor distT="0" distB="0" distL="114300" distR="114300" simplePos="0" relativeHeight="251638272" behindDoc="0" locked="0" layoutInCell="1" allowOverlap="1" wp14:anchorId="0E03AB3D" wp14:editId="240791D5">
                <wp:simplePos x="0" y="0"/>
                <wp:positionH relativeFrom="column">
                  <wp:posOffset>1714500</wp:posOffset>
                </wp:positionH>
                <wp:positionV relativeFrom="paragraph">
                  <wp:posOffset>2273300</wp:posOffset>
                </wp:positionV>
                <wp:extent cx="2247900" cy="584200"/>
                <wp:effectExtent l="0" t="0" r="0" b="6350"/>
                <wp:wrapNone/>
                <wp:docPr id="1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47900" cy="584200"/>
                        </a:xfrm>
                        <a:prstGeom prst="rect">
                          <a:avLst/>
                        </a:prstGeom>
                        <a:solidFill>
                          <a:srgbClr val="FFFFFF"/>
                        </a:solidFill>
                        <a:ln w="9525">
                          <a:solidFill>
                            <a:srgbClr val="000000"/>
                          </a:solidFill>
                          <a:miter lim="800000"/>
                          <a:headEnd/>
                          <a:tailEnd/>
                        </a:ln>
                      </wps:spPr>
                      <wps:txbx>
                        <w:txbxContent>
                          <w:p w14:paraId="71120D32" w14:textId="59715F9F" w:rsidR="00152ACF" w:rsidRDefault="00152ACF" w:rsidP="00B46788">
                            <w:pPr>
                              <w:tabs>
                                <w:tab w:val="left" w:pos="1160"/>
                              </w:tabs>
                              <w:jc w:val="center"/>
                            </w:pPr>
                            <w:r>
                              <w:rPr>
                                <w:noProof/>
                              </w:rPr>
                              <w:t>6360 records screened (title and abstract)</w:t>
                            </w:r>
                          </w:p>
                          <w:p w14:paraId="5C913AA9" w14:textId="77777777" w:rsidR="00152ACF" w:rsidRDefault="00152ACF" w:rsidP="00B4678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03AB3D" id="Rectangle 59" o:spid="_x0000_s1034" style="position:absolute;margin-left:135pt;margin-top:179pt;width:177pt;height:46pt;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">
                <v:textbox>
                  <w:txbxContent>
                    <w:p w14:paraId="71120D32" w14:textId="59715F9F" w:rsidR="00152ACF" w:rsidRDefault="00152ACF" w:rsidP="00B46788">
                      <w:pPr>
                        <w:tabs>
                          <w:tab w:val="left" w:pos="1160"/>
                        </w:tabs>
                        <w:jc w:val="center"/>
                      </w:pPr>
                      <w:r>
                        <w:rPr>
                          <w:noProof/>
                        </w:rPr>
                        <w:t>6360 records screened (title and abstract)</w:t>
                      </w:r>
                    </w:p>
                    <w:p w14:paraId="5C913AA9" w14:textId="77777777" w:rsidR="00152ACF" w:rsidRDefault="00152ACF" w:rsidP="00B46788"/>
                  </w:txbxContent>
                </v:textbox>
              </v:rect>
            </w:pict>
          </mc:Fallback>
        </mc:AlternateContent>
      </w:r>
      <w:r>
        <w:rPr>
          <w:noProof/>
          <w:lang w:eastAsia="en-GB"/>
        </w:rPr>
        <mc:AlternateContent>
          <mc:Choice Requires="wps">
            <w:drawing>
              <wp:anchor distT="0" distB="0" distL="114292" distR="114292" simplePos="0" relativeHeight="251637248" behindDoc="0" locked="0" layoutInCell="1" allowOverlap="1" wp14:anchorId="3DCCFF07" wp14:editId="11791F16">
                <wp:simplePos x="0" y="0"/>
                <wp:positionH relativeFrom="column">
                  <wp:posOffset>2730499</wp:posOffset>
                </wp:positionH>
                <wp:positionV relativeFrom="paragraph">
                  <wp:posOffset>1790700</wp:posOffset>
                </wp:positionV>
                <wp:extent cx="0" cy="482600"/>
                <wp:effectExtent l="76200" t="0" r="38100" b="31750"/>
                <wp:wrapNone/>
                <wp:docPr id="18" name="AutoShape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82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EFF4D0A" id="AutoShape 58" o:spid="_x0000_s1026" type="#_x0000_t32" style="position:absolute;margin-left:215pt;margin-top:141pt;width:0;height:38pt;z-index:251637248;visibility:visible;mso-wrap-style:square;mso-width-percent:0;mso-height-percent:0;mso-wrap-distance-left:3.17478mm;mso-wrap-distance-top:0;mso-wrap-distance-right:3.17478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">
                <v:stroke endarrow="block"/>
              </v:shape>
            </w:pict>
          </mc:Fallback>
        </mc:AlternateContent>
      </w:r>
      <w:r w:rsidR="00C073CB">
        <w:rPr>
          <w:b/>
          <w:color w:val="5B9BD5"/>
          <w:sz w:val="18"/>
          <w:szCs w:val="18"/>
        </w:rPr>
        <w:t xml:space="preserve"> </w:t>
      </w:r>
    </w:p>
    <w:p w14:paraId="7FAF2480" w14:textId="77777777" w:rsidR="005D10ED" w:rsidRDefault="005D10ED" w:rsidP="00B46788">
      <w:pPr>
        <w:rPr>
          <w:sz w:val="18"/>
          <w:szCs w:val="18"/>
        </w:rPr>
      </w:pPr>
    </w:p>
    <w:p w14:paraId="7D182C4C" w14:textId="77777777" w:rsidR="005D10ED" w:rsidRDefault="005D10ED" w:rsidP="00B46788">
      <w:pPr>
        <w:rPr>
          <w:sz w:val="18"/>
          <w:szCs w:val="18"/>
        </w:rPr>
      </w:pPr>
    </w:p>
    <w:p w14:paraId="23684BBC" w14:textId="783351EB" w:rsidR="005D10ED" w:rsidRDefault="00D833B5" w:rsidP="00B46788">
      <w:pPr>
        <w:rPr>
          <w:sz w:val="18"/>
          <w:szCs w:val="18"/>
        </w:rPr>
      </w:pPr>
      <w:r>
        <w:rPr>
          <w:noProof/>
          <w:lang w:eastAsia="en-GB"/>
        </w:rPr>
        <mc:AlternateContent>
          <mc:Choice Requires="wps">
            <w:drawing>
              <wp:anchor distT="0" distB="0" distL="114292" distR="114292" simplePos="0" relativeHeight="251671040" behindDoc="0" locked="0" layoutInCell="1" allowOverlap="1" wp14:anchorId="7C608E66" wp14:editId="1464C056">
                <wp:simplePos x="0" y="0"/>
                <wp:positionH relativeFrom="column">
                  <wp:posOffset>3594099</wp:posOffset>
                </wp:positionH>
                <wp:positionV relativeFrom="paragraph">
                  <wp:posOffset>64135</wp:posOffset>
                </wp:positionV>
                <wp:extent cx="0" cy="482600"/>
                <wp:effectExtent l="76200" t="0" r="38100" b="31750"/>
                <wp:wrapNone/>
                <wp:docPr id="17" name="AutoShape 10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82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2BDFBC8" id="AutoShape 105" o:spid="_x0000_s1026" type="#_x0000_t32" style="position:absolute;margin-left:283pt;margin-top:5.05pt;width:0;height:38pt;z-index:251671040;visibility:visible;mso-wrap-style:square;mso-width-percent:0;mso-height-percent:0;mso-wrap-distance-left:3.17478mm;mso-wrap-distance-top:0;mso-wrap-distance-right:3.17478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">
                <v:stroke endarrow="block"/>
              </v:shape>
            </w:pict>
          </mc:Fallback>
        </mc:AlternateContent>
      </w:r>
    </w:p>
    <w:p w14:paraId="732E22F7" w14:textId="42608745" w:rsidR="005D10ED" w:rsidRDefault="00D833B5" w:rsidP="00B46788">
      <w:pPr>
        <w:rPr>
          <w:sz w:val="18"/>
          <w:szCs w:val="18"/>
        </w:rPr>
      </w:pPr>
      <w:r>
        <w:rPr>
          <w:noProof/>
          <w:lang w:eastAsia="en-GB"/>
        </w:rPr>
        <mc:AlternateContent>
          <mc:Choice Requires="wps">
            <w:drawing>
              <wp:anchor distT="0" distB="0" distL="114300" distR="114300" simplePos="0" relativeHeight="251668992" behindDoc="0" locked="0" layoutInCell="1" allowOverlap="1" wp14:anchorId="1F43DD9C" wp14:editId="36F0790C">
                <wp:simplePos x="0" y="0"/>
                <wp:positionH relativeFrom="column">
                  <wp:posOffset>438150</wp:posOffset>
                </wp:positionH>
                <wp:positionV relativeFrom="paragraph">
                  <wp:posOffset>260350</wp:posOffset>
                </wp:positionV>
                <wp:extent cx="3524250" cy="508000"/>
                <wp:effectExtent l="0" t="0" r="0" b="6350"/>
                <wp:wrapNone/>
                <wp:docPr id="16" name="Rectangle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24250" cy="508000"/>
                        </a:xfrm>
                        <a:prstGeom prst="rect">
                          <a:avLst/>
                        </a:prstGeom>
                        <a:solidFill>
                          <a:srgbClr val="FFFFFF"/>
                        </a:solidFill>
                        <a:ln w="9525">
                          <a:solidFill>
                            <a:srgbClr val="000000"/>
                          </a:solidFill>
                          <a:miter lim="800000"/>
                          <a:headEnd/>
                          <a:tailEnd/>
                        </a:ln>
                      </wps:spPr>
                      <wps:txbx>
                        <w:txbxContent>
                          <w:p w14:paraId="52F87EBD" w14:textId="26CD7C1C" w:rsidR="00152ACF" w:rsidRDefault="00152ACF" w:rsidP="00B46788">
                            <w:pPr>
                              <w:tabs>
                                <w:tab w:val="left" w:pos="1160"/>
                              </w:tabs>
                              <w:jc w:val="center"/>
                              <w:rPr>
                                <w:noProof/>
                              </w:rPr>
                            </w:pPr>
                            <w:r>
                              <w:rPr>
                                <w:noProof/>
                              </w:rPr>
                              <w:t>8625 records</w:t>
                            </w:r>
                          </w:p>
                          <w:p w14:paraId="2222F340" w14:textId="77777777" w:rsidR="00152ACF" w:rsidRDefault="00152ACF" w:rsidP="00B4678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43DD9C" id="Rectangle 54" o:spid="_x0000_s1035" style="position:absolute;margin-left:34.5pt;margin-top:20.5pt;width:277.5pt;height:40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">
                <v:textbox>
                  <w:txbxContent>
                    <w:p w14:paraId="52F87EBD" w14:textId="26CD7C1C" w:rsidR="00152ACF" w:rsidRDefault="00152ACF" w:rsidP="00B46788">
                      <w:pPr>
                        <w:tabs>
                          <w:tab w:val="left" w:pos="1160"/>
                        </w:tabs>
                        <w:jc w:val="center"/>
                        <w:rPr>
                          <w:noProof/>
                        </w:rPr>
                      </w:pPr>
                      <w:r>
                        <w:rPr>
                          <w:noProof/>
                        </w:rPr>
                        <w:t>8625 records</w:t>
                      </w:r>
                    </w:p>
                    <w:p w14:paraId="2222F340" w14:textId="77777777" w:rsidR="00152ACF" w:rsidRDefault="00152ACF" w:rsidP="00B46788"/>
                  </w:txbxContent>
                </v:textbox>
              </v:rect>
            </w:pict>
          </mc:Fallback>
        </mc:AlternateContent>
      </w:r>
    </w:p>
    <w:p w14:paraId="4C005C5C" w14:textId="40AC3DB1" w:rsidR="005D10ED" w:rsidRDefault="00D833B5" w:rsidP="00B46788">
      <w:pPr>
        <w:rPr>
          <w:sz w:val="18"/>
          <w:szCs w:val="18"/>
        </w:rPr>
      </w:pPr>
      <w:r>
        <w:rPr>
          <w:noProof/>
          <w:lang w:eastAsia="en-GB"/>
        </w:rPr>
        <mc:AlternateContent>
          <mc:Choice Requires="wps">
            <w:drawing>
              <wp:anchor distT="0" distB="0" distL="114300" distR="114300" simplePos="0" relativeHeight="251674112" behindDoc="0" locked="0" layoutInCell="1" allowOverlap="1" wp14:anchorId="09997B92" wp14:editId="53355936">
                <wp:simplePos x="0" y="0"/>
                <wp:positionH relativeFrom="column">
                  <wp:posOffset>4305300</wp:posOffset>
                </wp:positionH>
                <wp:positionV relativeFrom="paragraph">
                  <wp:posOffset>127635</wp:posOffset>
                </wp:positionV>
                <wp:extent cx="1752600" cy="273050"/>
                <wp:effectExtent l="0" t="0" r="0" b="0"/>
                <wp:wrapNone/>
                <wp:docPr id="14"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2600" cy="273050"/>
                        </a:xfrm>
                        <a:prstGeom prst="rect">
                          <a:avLst/>
                        </a:prstGeom>
                        <a:solidFill>
                          <a:srgbClr val="FFFFFF"/>
                        </a:solidFill>
                        <a:ln w="9525">
                          <a:solidFill>
                            <a:srgbClr val="000000"/>
                          </a:solidFill>
                          <a:miter lim="800000"/>
                          <a:headEnd/>
                          <a:tailEnd/>
                        </a:ln>
                      </wps:spPr>
                      <wps:txbx>
                        <w:txbxContent>
                          <w:p w14:paraId="2C8D9648" w14:textId="7D2C2BA6" w:rsidR="00152ACF" w:rsidRPr="002C6570" w:rsidRDefault="00152ACF" w:rsidP="002C6570">
                            <w:pPr>
                              <w:jc w:val="center"/>
                              <w:rPr>
                                <w:lang w:val="de-DE"/>
                              </w:rPr>
                            </w:pPr>
                            <w:r>
                              <w:rPr>
                                <w:lang w:val="de-DE"/>
                              </w:rPr>
                              <w:t>2265 duplicates remov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9997B92" id="_x0000_t202" coordsize="21600,21600" o:spt="202" path="m,l,21600r21600,l21600,xe">
                <v:stroke joinstyle="miter"/>
                <v:path gradientshapeok="t" o:connecttype="rect"/>
              </v:shapetype>
              <v:shape id="Text Box 36" o:spid="_x0000_s1036" type="#_x0000_t202" style="position:absolute;margin-left:339pt;margin-top:10.05pt;width:138pt;height:21.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">
                <v:textbox>
                  <w:txbxContent>
                    <w:p w14:paraId="2C8D9648" w14:textId="7D2C2BA6" w:rsidR="00152ACF" w:rsidRPr="002C6570" w:rsidRDefault="00152ACF" w:rsidP="002C6570">
                      <w:pPr>
                        <w:jc w:val="center"/>
                        <w:rPr>
                          <w:lang w:val="de-DE"/>
                        </w:rPr>
                      </w:pPr>
                      <w:r>
                        <w:rPr>
                          <w:lang w:val="de-DE"/>
                        </w:rPr>
                        <w:t>2265 duplicates removed</w:t>
                      </w:r>
                    </w:p>
                  </w:txbxContent>
                </v:textbox>
              </v:shape>
            </w:pict>
          </mc:Fallback>
        </mc:AlternateContent>
      </w:r>
      <w:r>
        <w:rPr>
          <w:noProof/>
          <w:lang w:eastAsia="en-GB"/>
        </w:rPr>
        <mc:AlternateContent>
          <mc:Choice Requires="wps">
            <w:drawing>
              <wp:anchor distT="0" distB="0" distL="114297" distR="114297" simplePos="0" relativeHeight="251675136" behindDoc="0" locked="0" layoutInCell="1" allowOverlap="1" wp14:anchorId="602657F8" wp14:editId="1B2E9B8B">
                <wp:simplePos x="0" y="0"/>
                <wp:positionH relativeFrom="column">
                  <wp:posOffset>3971925</wp:posOffset>
                </wp:positionH>
                <wp:positionV relativeFrom="paragraph">
                  <wp:posOffset>241300</wp:posOffset>
                </wp:positionV>
                <wp:extent cx="333375" cy="635"/>
                <wp:effectExtent l="0" t="76200" r="9525" b="75565"/>
                <wp:wrapNone/>
                <wp:docPr id="15" name="AutoShap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33375" cy="635"/>
                        </a:xfrm>
                        <a:prstGeom prst="bentConnector3">
                          <a:avLst>
                            <a:gd name="adj1" fmla="val 49903"/>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37D5BEF" id="AutoShape 35" o:spid="_x0000_s1026" type="#_x0000_t34" style="position:absolute;margin-left:312.75pt;margin-top:19pt;width:26.25pt;height:.05pt;z-index:251675136;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" adj="10779">
                <v:stroke endarrow="block"/>
              </v:shape>
            </w:pict>
          </mc:Fallback>
        </mc:AlternateContent>
      </w:r>
    </w:p>
    <w:p w14:paraId="44E40E5D" w14:textId="77777777" w:rsidR="005D10ED" w:rsidRDefault="005D10ED" w:rsidP="00B46788">
      <w:pPr>
        <w:rPr>
          <w:sz w:val="18"/>
          <w:szCs w:val="18"/>
        </w:rPr>
      </w:pPr>
    </w:p>
    <w:p w14:paraId="7C07D08F" w14:textId="77777777" w:rsidR="005D10ED" w:rsidRDefault="005D10ED" w:rsidP="00B46788">
      <w:pPr>
        <w:rPr>
          <w:sz w:val="18"/>
          <w:szCs w:val="18"/>
        </w:rPr>
      </w:pPr>
    </w:p>
    <w:p w14:paraId="52D908CA" w14:textId="16E6CE9C" w:rsidR="005D10ED" w:rsidRDefault="00D833B5" w:rsidP="00B46788">
      <w:pPr>
        <w:rPr>
          <w:sz w:val="18"/>
          <w:szCs w:val="18"/>
        </w:rPr>
      </w:pPr>
      <w:r>
        <w:rPr>
          <w:noProof/>
          <w:lang w:eastAsia="en-GB"/>
        </w:rPr>
        <mc:AlternateContent>
          <mc:Choice Requires="wps">
            <w:drawing>
              <wp:anchor distT="0" distB="0" distL="114300" distR="114300" simplePos="0" relativeHeight="251640320" behindDoc="0" locked="0" layoutInCell="1" allowOverlap="1" wp14:anchorId="3A09AD52" wp14:editId="4B492797">
                <wp:simplePos x="0" y="0"/>
                <wp:positionH relativeFrom="column">
                  <wp:posOffset>4305300</wp:posOffset>
                </wp:positionH>
                <wp:positionV relativeFrom="paragraph">
                  <wp:posOffset>95885</wp:posOffset>
                </wp:positionV>
                <wp:extent cx="1838325" cy="457200"/>
                <wp:effectExtent l="0" t="0" r="28575" b="19050"/>
                <wp:wrapNone/>
                <wp:docPr id="20"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38325" cy="457200"/>
                        </a:xfrm>
                        <a:prstGeom prst="rect">
                          <a:avLst/>
                        </a:prstGeom>
                        <a:solidFill>
                          <a:srgbClr val="FFFFFF"/>
                        </a:solidFill>
                        <a:ln w="9525">
                          <a:solidFill>
                            <a:srgbClr val="000000"/>
                          </a:solidFill>
                          <a:miter lim="800000"/>
                          <a:headEnd/>
                          <a:tailEnd/>
                        </a:ln>
                      </wps:spPr>
                      <wps:txbx>
                        <w:txbxContent>
                          <w:p w14:paraId="60B632E3" w14:textId="4C41CBC2" w:rsidR="00152ACF" w:rsidRDefault="00152ACF" w:rsidP="00B46788">
                            <w:pPr>
                              <w:tabs>
                                <w:tab w:val="left" w:pos="1160"/>
                              </w:tabs>
                              <w:jc w:val="center"/>
                              <w:rPr>
                                <w:noProof/>
                              </w:rPr>
                            </w:pPr>
                            <w:r>
                              <w:rPr>
                                <w:noProof/>
                              </w:rPr>
                              <w:t>5954 records excluded</w:t>
                            </w:r>
                          </w:p>
                          <w:p w14:paraId="48CB1292" w14:textId="77777777" w:rsidR="00152ACF" w:rsidRDefault="00152ACF" w:rsidP="00B4678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A09AD52" id="Rectangle 61" o:spid="_x0000_s1037" style="position:absolute;margin-left:339pt;margin-top:7.55pt;width:144.75pt;height:36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">
                <v:textbox>
                  <w:txbxContent>
                    <w:p w14:paraId="60B632E3" w14:textId="4C41CBC2" w:rsidR="00152ACF" w:rsidRDefault="00152ACF" w:rsidP="00B46788">
                      <w:pPr>
                        <w:tabs>
                          <w:tab w:val="left" w:pos="1160"/>
                        </w:tabs>
                        <w:jc w:val="center"/>
                        <w:rPr>
                          <w:noProof/>
                        </w:rPr>
                      </w:pPr>
                      <w:r>
                        <w:rPr>
                          <w:noProof/>
                        </w:rPr>
                        <w:t>5954 records excluded</w:t>
                      </w:r>
                    </w:p>
                    <w:p w14:paraId="48CB1292" w14:textId="77777777" w:rsidR="00152ACF" w:rsidRDefault="00152ACF" w:rsidP="00B46788"/>
                  </w:txbxContent>
                </v:textbox>
              </v:rect>
            </w:pict>
          </mc:Fallback>
        </mc:AlternateContent>
      </w:r>
    </w:p>
    <w:p w14:paraId="6B331D8C" w14:textId="0C52F3D9" w:rsidR="005D10ED" w:rsidRDefault="00D833B5" w:rsidP="00B46788">
      <w:pPr>
        <w:rPr>
          <w:sz w:val="18"/>
          <w:szCs w:val="18"/>
        </w:rPr>
      </w:pPr>
      <w:r>
        <w:rPr>
          <w:noProof/>
          <w:lang w:eastAsia="en-GB"/>
        </w:rPr>
        <mc:AlternateContent>
          <mc:Choice Requires="wps">
            <w:drawing>
              <wp:anchor distT="4294967292" distB="4294967292" distL="114300" distR="114300" simplePos="0" relativeHeight="251639296" behindDoc="0" locked="0" layoutInCell="1" allowOverlap="1" wp14:anchorId="204AEFAB" wp14:editId="26E3CD97">
                <wp:simplePos x="0" y="0"/>
                <wp:positionH relativeFrom="column">
                  <wp:posOffset>3962400</wp:posOffset>
                </wp:positionH>
                <wp:positionV relativeFrom="paragraph">
                  <wp:posOffset>76199</wp:posOffset>
                </wp:positionV>
                <wp:extent cx="342900" cy="0"/>
                <wp:effectExtent l="0" t="76200" r="0" b="76200"/>
                <wp:wrapNone/>
                <wp:docPr id="13" name="AutoShape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4290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0B74375" id="AutoShape 60" o:spid="_x0000_s1026" type="#_x0000_t32" style="position:absolute;margin-left:312pt;margin-top:6pt;width:27pt;height:0;z-index:251639296;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">
                <v:stroke endarrow="block"/>
              </v:shape>
            </w:pict>
          </mc:Fallback>
        </mc:AlternateContent>
      </w:r>
    </w:p>
    <w:p w14:paraId="230180D8" w14:textId="77777777" w:rsidR="005D10ED" w:rsidRDefault="005D10ED" w:rsidP="00B46788">
      <w:pPr>
        <w:rPr>
          <w:sz w:val="18"/>
          <w:szCs w:val="18"/>
        </w:rPr>
      </w:pPr>
    </w:p>
    <w:p w14:paraId="0BB8910D" w14:textId="77777777" w:rsidR="005D10ED" w:rsidRDefault="005D10ED" w:rsidP="00B46788">
      <w:pPr>
        <w:rPr>
          <w:sz w:val="18"/>
          <w:szCs w:val="18"/>
        </w:rPr>
      </w:pPr>
    </w:p>
    <w:p w14:paraId="42A14423" w14:textId="77777777" w:rsidR="005D10ED" w:rsidRDefault="005D10ED" w:rsidP="00B46788">
      <w:pPr>
        <w:rPr>
          <w:sz w:val="18"/>
          <w:szCs w:val="18"/>
        </w:rPr>
      </w:pPr>
    </w:p>
    <w:p w14:paraId="3FBFD732" w14:textId="4B2823CB" w:rsidR="005D10ED" w:rsidRDefault="00D833B5" w:rsidP="00B46788">
      <w:pPr>
        <w:rPr>
          <w:sz w:val="18"/>
          <w:szCs w:val="18"/>
        </w:rPr>
      </w:pPr>
      <w:r>
        <w:rPr>
          <w:noProof/>
          <w:lang w:eastAsia="en-GB"/>
        </w:rPr>
        <mc:AlternateContent>
          <mc:Choice Requires="wps">
            <w:drawing>
              <wp:anchor distT="0" distB="0" distL="114300" distR="114300" simplePos="0" relativeHeight="251657728" behindDoc="0" locked="0" layoutInCell="1" allowOverlap="1" wp14:anchorId="75D93488" wp14:editId="16AB7805">
                <wp:simplePos x="0" y="0"/>
                <wp:positionH relativeFrom="column">
                  <wp:posOffset>4314825</wp:posOffset>
                </wp:positionH>
                <wp:positionV relativeFrom="paragraph">
                  <wp:posOffset>187325</wp:posOffset>
                </wp:positionV>
                <wp:extent cx="1828800" cy="354965"/>
                <wp:effectExtent l="0" t="0" r="0" b="6985"/>
                <wp:wrapNone/>
                <wp:docPr id="27" name="Rectangle 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0" cy="354965"/>
                        </a:xfrm>
                        <a:prstGeom prst="rect">
                          <a:avLst/>
                        </a:prstGeom>
                        <a:solidFill>
                          <a:srgbClr val="FFFFFF"/>
                        </a:solidFill>
                        <a:ln w="9525">
                          <a:solidFill>
                            <a:srgbClr val="000000"/>
                          </a:solidFill>
                          <a:miter lim="800000"/>
                          <a:headEnd/>
                          <a:tailEnd/>
                        </a:ln>
                      </wps:spPr>
                      <wps:txbx>
                        <w:txbxContent>
                          <w:p w14:paraId="1E405324" w14:textId="5380FB4C" w:rsidR="00152ACF" w:rsidRDefault="00152ACF" w:rsidP="00B46788">
                            <w:pPr>
                              <w:tabs>
                                <w:tab w:val="left" w:pos="1160"/>
                              </w:tabs>
                              <w:jc w:val="center"/>
                              <w:rPr>
                                <w:noProof/>
                              </w:rPr>
                            </w:pPr>
                            <w:r>
                              <w:rPr>
                                <w:noProof/>
                              </w:rPr>
                              <w:t>0 full texts not found</w:t>
                            </w:r>
                          </w:p>
                          <w:p w14:paraId="24C240E8" w14:textId="77777777" w:rsidR="00152ACF" w:rsidRDefault="00152ACF" w:rsidP="00B4678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5D93488" id="Rectangle 96" o:spid="_x0000_s1038" style="position:absolute;margin-left:339.75pt;margin-top:14.75pt;width:2in;height:27.9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">
                <v:textbox>
                  <w:txbxContent>
                    <w:p w14:paraId="1E405324" w14:textId="5380FB4C" w:rsidR="00152ACF" w:rsidRDefault="00152ACF" w:rsidP="00B46788">
                      <w:pPr>
                        <w:tabs>
                          <w:tab w:val="left" w:pos="1160"/>
                        </w:tabs>
                        <w:jc w:val="center"/>
                        <w:rPr>
                          <w:noProof/>
                        </w:rPr>
                      </w:pPr>
                      <w:r>
                        <w:rPr>
                          <w:noProof/>
                        </w:rPr>
                        <w:t>0 full texts not found</w:t>
                      </w:r>
                    </w:p>
                    <w:p w14:paraId="24C240E8" w14:textId="77777777" w:rsidR="00152ACF" w:rsidRDefault="00152ACF" w:rsidP="00B46788"/>
                  </w:txbxContent>
                </v:textbox>
              </v:rect>
            </w:pict>
          </mc:Fallback>
        </mc:AlternateContent>
      </w:r>
    </w:p>
    <w:p w14:paraId="3DAF62E5" w14:textId="77777777" w:rsidR="005D10ED" w:rsidRDefault="005D10ED" w:rsidP="00B46788">
      <w:pPr>
        <w:rPr>
          <w:sz w:val="18"/>
          <w:szCs w:val="18"/>
        </w:rPr>
      </w:pPr>
    </w:p>
    <w:p w14:paraId="0C71BAD8" w14:textId="77777777" w:rsidR="005D10ED" w:rsidRDefault="005D10ED" w:rsidP="00B46788">
      <w:pPr>
        <w:rPr>
          <w:sz w:val="18"/>
          <w:szCs w:val="18"/>
        </w:rPr>
      </w:pPr>
    </w:p>
    <w:p w14:paraId="0219A72C" w14:textId="0AC9B9D0" w:rsidR="005D10ED" w:rsidRDefault="00D833B5" w:rsidP="00B46788">
      <w:pPr>
        <w:rPr>
          <w:sz w:val="18"/>
          <w:szCs w:val="18"/>
        </w:rPr>
      </w:pPr>
      <w:r>
        <w:rPr>
          <w:noProof/>
          <w:lang w:eastAsia="en-GB"/>
        </w:rPr>
        <mc:AlternateContent>
          <mc:Choice Requires="wps">
            <w:drawing>
              <wp:anchor distT="0" distB="0" distL="114300" distR="114300" simplePos="0" relativeHeight="251648512" behindDoc="0" locked="0" layoutInCell="1" allowOverlap="1" wp14:anchorId="28C13533" wp14:editId="099D3456">
                <wp:simplePos x="0" y="0"/>
                <wp:positionH relativeFrom="page">
                  <wp:posOffset>5238751</wp:posOffset>
                </wp:positionH>
                <wp:positionV relativeFrom="paragraph">
                  <wp:posOffset>91440</wp:posOffset>
                </wp:positionV>
                <wp:extent cx="2076450" cy="278765"/>
                <wp:effectExtent l="0" t="0" r="19050" b="26035"/>
                <wp:wrapNone/>
                <wp:docPr id="29" name="Rectangle 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6450" cy="278765"/>
                        </a:xfrm>
                        <a:prstGeom prst="rect">
                          <a:avLst/>
                        </a:prstGeom>
                        <a:solidFill>
                          <a:srgbClr val="FFFFFF"/>
                        </a:solidFill>
                        <a:ln w="9525">
                          <a:solidFill>
                            <a:srgbClr val="000000"/>
                          </a:solidFill>
                          <a:miter lim="800000"/>
                          <a:headEnd/>
                          <a:tailEnd/>
                        </a:ln>
                      </wps:spPr>
                      <wps:txbx>
                        <w:txbxContent>
                          <w:p w14:paraId="0D29BB67" w14:textId="1D06AD00" w:rsidR="00152ACF" w:rsidRDefault="00152ACF" w:rsidP="0033108E">
                            <w:pPr>
                              <w:tabs>
                                <w:tab w:val="left" w:pos="1160"/>
                              </w:tabs>
                              <w:rPr>
                                <w:noProof/>
                              </w:rPr>
                            </w:pPr>
                            <w:r>
                              <w:rPr>
                                <w:noProof/>
                              </w:rPr>
                              <w:t>121 not primary studies</w:t>
                            </w:r>
                          </w:p>
                          <w:p w14:paraId="15070D07" w14:textId="77777777" w:rsidR="00152ACF" w:rsidRDefault="00152ACF" w:rsidP="00B46788">
                            <w:pPr>
                              <w:tabs>
                                <w:tab w:val="left" w:pos="1160"/>
                              </w:tabs>
                              <w:jc w:val="center"/>
                            </w:pPr>
                          </w:p>
                          <w:p w14:paraId="4A8B7845" w14:textId="77777777" w:rsidR="00152ACF" w:rsidRDefault="00152ACF" w:rsidP="00B4678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8C13533" id="Rectangle 77" o:spid="_x0000_s1039" style="position:absolute;margin-left:412.5pt;margin-top:7.2pt;width:163.5pt;height:21.95pt;z-index:2516485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">
                <v:textbox>
                  <w:txbxContent>
                    <w:p w14:paraId="0D29BB67" w14:textId="1D06AD00" w:rsidR="00152ACF" w:rsidRDefault="00152ACF" w:rsidP="0033108E">
                      <w:pPr>
                        <w:tabs>
                          <w:tab w:val="left" w:pos="1160"/>
                        </w:tabs>
                        <w:rPr>
                          <w:noProof/>
                        </w:rPr>
                      </w:pPr>
                      <w:r>
                        <w:rPr>
                          <w:noProof/>
                        </w:rPr>
                        <w:t>121 not primary studies</w:t>
                      </w:r>
                    </w:p>
                    <w:p w14:paraId="15070D07" w14:textId="77777777" w:rsidR="00152ACF" w:rsidRDefault="00152ACF" w:rsidP="00B46788">
                      <w:pPr>
                        <w:tabs>
                          <w:tab w:val="left" w:pos="1160"/>
                        </w:tabs>
                        <w:jc w:val="center"/>
                      </w:pPr>
                    </w:p>
                    <w:p w14:paraId="4A8B7845" w14:textId="77777777" w:rsidR="00152ACF" w:rsidRDefault="00152ACF" w:rsidP="00B46788"/>
                  </w:txbxContent>
                </v:textbox>
                <w10:wrap anchorx="page"/>
              </v:rect>
            </w:pict>
          </mc:Fallback>
        </mc:AlternateContent>
      </w:r>
    </w:p>
    <w:p w14:paraId="2D2EE707" w14:textId="0BB85075" w:rsidR="005D10ED" w:rsidRDefault="00D833B5" w:rsidP="00B46788">
      <w:pPr>
        <w:rPr>
          <w:sz w:val="18"/>
          <w:szCs w:val="18"/>
        </w:rPr>
      </w:pPr>
      <w:r>
        <w:rPr>
          <w:noProof/>
          <w:lang w:eastAsia="en-GB"/>
        </w:rPr>
        <mc:AlternateContent>
          <mc:Choice Requires="wps">
            <w:drawing>
              <wp:anchor distT="0" distB="0" distL="114300" distR="114300" simplePos="0" relativeHeight="251650560" behindDoc="0" locked="0" layoutInCell="1" allowOverlap="1" wp14:anchorId="1722BFAB" wp14:editId="562FDF2D">
                <wp:simplePos x="0" y="0"/>
                <wp:positionH relativeFrom="column">
                  <wp:posOffset>4295775</wp:posOffset>
                </wp:positionH>
                <wp:positionV relativeFrom="paragraph">
                  <wp:posOffset>118745</wp:posOffset>
                </wp:positionV>
                <wp:extent cx="2114550" cy="266700"/>
                <wp:effectExtent l="0" t="0" r="19050" b="19050"/>
                <wp:wrapNone/>
                <wp:docPr id="30" name="Rectangle 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14550" cy="266700"/>
                        </a:xfrm>
                        <a:prstGeom prst="rect">
                          <a:avLst/>
                        </a:prstGeom>
                        <a:solidFill>
                          <a:srgbClr val="FFFFFF"/>
                        </a:solidFill>
                        <a:ln w="9525">
                          <a:solidFill>
                            <a:srgbClr val="000000"/>
                          </a:solidFill>
                          <a:miter lim="800000"/>
                          <a:headEnd/>
                          <a:tailEnd/>
                        </a:ln>
                      </wps:spPr>
                      <wps:txbx>
                        <w:txbxContent>
                          <w:p w14:paraId="6AAA1FE4" w14:textId="24279A1D" w:rsidR="00152ACF" w:rsidRDefault="00152ACF" w:rsidP="0033108E">
                            <w:pPr>
                              <w:tabs>
                                <w:tab w:val="left" w:pos="1160"/>
                              </w:tabs>
                              <w:rPr>
                                <w:noProof/>
                              </w:rPr>
                            </w:pPr>
                            <w:r>
                              <w:rPr>
                                <w:noProof/>
                              </w:rPr>
                              <w:t>74 no rubella vaccination</w:t>
                            </w:r>
                          </w:p>
                          <w:p w14:paraId="1B965EAC" w14:textId="77777777" w:rsidR="00152ACF" w:rsidRDefault="00152ACF" w:rsidP="00B46788">
                            <w:pPr>
                              <w:tabs>
                                <w:tab w:val="left" w:pos="1160"/>
                              </w:tabs>
                              <w:jc w:val="center"/>
                            </w:pPr>
                          </w:p>
                          <w:p w14:paraId="72BAB516" w14:textId="77777777" w:rsidR="00152ACF" w:rsidRDefault="00152ACF" w:rsidP="00B4678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722BFAB" id="Rectangle 79" o:spid="_x0000_s1040" style="position:absolute;margin-left:338.25pt;margin-top:9.35pt;width:166.5pt;height:21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">
                <v:textbox>
                  <w:txbxContent>
                    <w:p w14:paraId="6AAA1FE4" w14:textId="24279A1D" w:rsidR="00152ACF" w:rsidRDefault="00152ACF" w:rsidP="0033108E">
                      <w:pPr>
                        <w:tabs>
                          <w:tab w:val="left" w:pos="1160"/>
                        </w:tabs>
                        <w:rPr>
                          <w:noProof/>
                        </w:rPr>
                      </w:pPr>
                      <w:r>
                        <w:rPr>
                          <w:noProof/>
                        </w:rPr>
                        <w:t>74 no rubella vaccination</w:t>
                      </w:r>
                    </w:p>
                    <w:p w14:paraId="1B965EAC" w14:textId="77777777" w:rsidR="00152ACF" w:rsidRDefault="00152ACF" w:rsidP="00B46788">
                      <w:pPr>
                        <w:tabs>
                          <w:tab w:val="left" w:pos="1160"/>
                        </w:tabs>
                        <w:jc w:val="center"/>
                      </w:pPr>
                    </w:p>
                    <w:p w14:paraId="72BAB516" w14:textId="77777777" w:rsidR="00152ACF" w:rsidRDefault="00152ACF" w:rsidP="00B46788"/>
                  </w:txbxContent>
                </v:textbox>
              </v:rect>
            </w:pict>
          </mc:Fallback>
        </mc:AlternateContent>
      </w:r>
    </w:p>
    <w:p w14:paraId="7B61B92E" w14:textId="6F2B7014" w:rsidR="005D10ED" w:rsidRDefault="00D833B5" w:rsidP="00B46788">
      <w:pPr>
        <w:rPr>
          <w:sz w:val="18"/>
          <w:szCs w:val="18"/>
        </w:rPr>
      </w:pPr>
      <w:r>
        <w:rPr>
          <w:noProof/>
          <w:lang w:eastAsia="en-GB"/>
        </w:rPr>
        <mc:AlternateContent>
          <mc:Choice Requires="wps">
            <w:drawing>
              <wp:anchor distT="0" distB="0" distL="114300" distR="114300" simplePos="0" relativeHeight="251652608" behindDoc="0" locked="0" layoutInCell="1" allowOverlap="1" wp14:anchorId="2B1FCA4E" wp14:editId="67BB5F4B">
                <wp:simplePos x="0" y="0"/>
                <wp:positionH relativeFrom="column">
                  <wp:posOffset>4295775</wp:posOffset>
                </wp:positionH>
                <wp:positionV relativeFrom="paragraph">
                  <wp:posOffset>97790</wp:posOffset>
                </wp:positionV>
                <wp:extent cx="2114550" cy="444500"/>
                <wp:effectExtent l="0" t="0" r="19050" b="12700"/>
                <wp:wrapNone/>
                <wp:docPr id="31" name="Rectangle 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14550" cy="444500"/>
                        </a:xfrm>
                        <a:prstGeom prst="rect">
                          <a:avLst/>
                        </a:prstGeom>
                        <a:solidFill>
                          <a:srgbClr val="FFFFFF"/>
                        </a:solidFill>
                        <a:ln w="9525">
                          <a:solidFill>
                            <a:srgbClr val="000000"/>
                          </a:solidFill>
                          <a:miter lim="800000"/>
                          <a:headEnd/>
                          <a:tailEnd/>
                        </a:ln>
                      </wps:spPr>
                      <wps:txbx>
                        <w:txbxContent>
                          <w:p w14:paraId="528F6830" w14:textId="4830A19A" w:rsidR="00152ACF" w:rsidRDefault="00152ACF" w:rsidP="0033108E">
                            <w:pPr>
                              <w:tabs>
                                <w:tab w:val="left" w:pos="1160"/>
                              </w:tabs>
                              <w:rPr>
                                <w:noProof/>
                              </w:rPr>
                            </w:pPr>
                            <w:r>
                              <w:rPr>
                                <w:noProof/>
                              </w:rPr>
                              <w:t>133 vaccination not administered to pregnant women</w:t>
                            </w:r>
                          </w:p>
                          <w:p w14:paraId="629CE4A8" w14:textId="77777777" w:rsidR="00152ACF" w:rsidRDefault="00152ACF" w:rsidP="00B46788">
                            <w:pPr>
                              <w:tabs>
                                <w:tab w:val="left" w:pos="1160"/>
                              </w:tabs>
                              <w:jc w:val="center"/>
                            </w:pPr>
                          </w:p>
                          <w:p w14:paraId="37FCFE76" w14:textId="77777777" w:rsidR="00152ACF" w:rsidRDefault="00152ACF" w:rsidP="00B4678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B1FCA4E" id="Rectangle 81" o:spid="_x0000_s1041" style="position:absolute;margin-left:338.25pt;margin-top:7.7pt;width:166.5pt;height:3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">
                <v:textbox>
                  <w:txbxContent>
                    <w:p w14:paraId="528F6830" w14:textId="4830A19A" w:rsidR="00152ACF" w:rsidRDefault="00152ACF" w:rsidP="0033108E">
                      <w:pPr>
                        <w:tabs>
                          <w:tab w:val="left" w:pos="1160"/>
                        </w:tabs>
                        <w:rPr>
                          <w:noProof/>
                        </w:rPr>
                      </w:pPr>
                      <w:r>
                        <w:rPr>
                          <w:noProof/>
                        </w:rPr>
                        <w:t>133 vaccination not administered to pregnant women</w:t>
                      </w:r>
                    </w:p>
                    <w:p w14:paraId="629CE4A8" w14:textId="77777777" w:rsidR="00152ACF" w:rsidRDefault="00152ACF" w:rsidP="00B46788">
                      <w:pPr>
                        <w:tabs>
                          <w:tab w:val="left" w:pos="1160"/>
                        </w:tabs>
                        <w:jc w:val="center"/>
                      </w:pPr>
                    </w:p>
                    <w:p w14:paraId="37FCFE76" w14:textId="77777777" w:rsidR="00152ACF" w:rsidRDefault="00152ACF" w:rsidP="00B46788"/>
                  </w:txbxContent>
                </v:textbox>
              </v:rect>
            </w:pict>
          </mc:Fallback>
        </mc:AlternateContent>
      </w:r>
    </w:p>
    <w:p w14:paraId="6F0A0F0C" w14:textId="45B4F2D4" w:rsidR="005D10ED" w:rsidRDefault="00D833B5" w:rsidP="00B46788">
      <w:pPr>
        <w:rPr>
          <w:sz w:val="18"/>
          <w:szCs w:val="18"/>
        </w:rPr>
      </w:pPr>
      <w:r>
        <w:rPr>
          <w:noProof/>
          <w:lang w:eastAsia="en-GB"/>
        </w:rPr>
        <mc:AlternateContent>
          <mc:Choice Requires="wps">
            <w:drawing>
              <wp:anchor distT="0" distB="0" distL="114300" distR="114300" simplePos="0" relativeHeight="251636224" behindDoc="0" locked="0" layoutInCell="1" allowOverlap="1" wp14:anchorId="7DA0DB3D" wp14:editId="2EBADDF3">
                <wp:simplePos x="0" y="0"/>
                <wp:positionH relativeFrom="column">
                  <wp:posOffset>4295775</wp:posOffset>
                </wp:positionH>
                <wp:positionV relativeFrom="paragraph">
                  <wp:posOffset>257810</wp:posOffset>
                </wp:positionV>
                <wp:extent cx="2105025" cy="485775"/>
                <wp:effectExtent l="0" t="0" r="28575" b="28575"/>
                <wp:wrapNone/>
                <wp:docPr id="3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05025" cy="485775"/>
                        </a:xfrm>
                        <a:prstGeom prst="rect">
                          <a:avLst/>
                        </a:prstGeom>
                        <a:solidFill>
                          <a:srgbClr val="FFFFFF"/>
                        </a:solidFill>
                        <a:ln w="9525">
                          <a:solidFill>
                            <a:srgbClr val="000000"/>
                          </a:solidFill>
                          <a:miter lim="800000"/>
                          <a:headEnd/>
                          <a:tailEnd/>
                        </a:ln>
                      </wps:spPr>
                      <wps:txbx>
                        <w:txbxContent>
                          <w:p w14:paraId="3CFA8307" w14:textId="109EB5C4" w:rsidR="00152ACF" w:rsidRDefault="00152ACF" w:rsidP="00B46788">
                            <w:r>
                              <w:t>12 did not assess for adverse event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DA0DB3D" id="Rectangle 2" o:spid="_x0000_s1042" style="position:absolute;margin-left:338.25pt;margin-top:20.3pt;width:165.75pt;height:38.25pt;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">
                <v:textbox>
                  <w:txbxContent>
                    <w:p w14:paraId="3CFA8307" w14:textId="109EB5C4" w:rsidR="00152ACF" w:rsidRDefault="00152ACF" w:rsidP="00B46788">
                      <w:r>
                        <w:t>12 did not assess for adverse events</w:t>
                      </w:r>
                    </w:p>
                  </w:txbxContent>
                </v:textbox>
              </v:rect>
            </w:pict>
          </mc:Fallback>
        </mc:AlternateContent>
      </w:r>
    </w:p>
    <w:p w14:paraId="6FF02A94" w14:textId="54843A05" w:rsidR="005D10ED" w:rsidRDefault="00D833B5" w:rsidP="00B46788">
      <w:pPr>
        <w:rPr>
          <w:sz w:val="18"/>
          <w:szCs w:val="18"/>
        </w:rPr>
      </w:pPr>
      <w:r>
        <w:rPr>
          <w:noProof/>
          <w:lang w:eastAsia="en-GB"/>
        </w:rPr>
        <mc:AlternateContent>
          <mc:Choice Requires="wps">
            <w:drawing>
              <wp:anchor distT="0" distB="0" distL="114300" distR="114300" simplePos="0" relativeHeight="251677184" behindDoc="0" locked="0" layoutInCell="1" allowOverlap="1" wp14:anchorId="1F07A940" wp14:editId="135239E8">
                <wp:simplePos x="0" y="0"/>
                <wp:positionH relativeFrom="column">
                  <wp:posOffset>3898900</wp:posOffset>
                </wp:positionH>
                <wp:positionV relativeFrom="paragraph">
                  <wp:posOffset>98425</wp:posOffset>
                </wp:positionV>
                <wp:extent cx="461010" cy="333375"/>
                <wp:effectExtent l="0" t="57150" r="0" b="142875"/>
                <wp:wrapNone/>
                <wp:docPr id="12"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461010" cy="333375"/>
                        </a:xfrm>
                        <a:prstGeom prst="bentConnector3">
                          <a:avLst>
                            <a:gd name="adj1" fmla="val 9972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6094862" id="AutoShape 38" o:spid="_x0000_s1026" type="#_x0000_t34" style="position:absolute;margin-left:307pt;margin-top:7.75pt;width:36.3pt;height:26.25pt;rotation:90;flip:x;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" adj="21540">
                <v:stroke endarrow="block"/>
              </v:shape>
            </w:pict>
          </mc:Fallback>
        </mc:AlternateContent>
      </w:r>
    </w:p>
    <w:p w14:paraId="6B9E6D45" w14:textId="3D58D15C" w:rsidR="005D10ED" w:rsidRDefault="00D833B5" w:rsidP="00B46788">
      <w:pPr>
        <w:rPr>
          <w:sz w:val="18"/>
          <w:szCs w:val="18"/>
        </w:rPr>
      </w:pPr>
      <w:r>
        <w:rPr>
          <w:noProof/>
          <w:lang w:eastAsia="en-GB"/>
        </w:rPr>
        <mc:AlternateContent>
          <mc:Choice Requires="wps">
            <w:drawing>
              <wp:anchor distT="0" distB="0" distL="114300" distR="114300" simplePos="0" relativeHeight="251676160" behindDoc="0" locked="0" layoutInCell="1" allowOverlap="1" wp14:anchorId="03F4B9EC" wp14:editId="24A52002">
                <wp:simplePos x="0" y="0"/>
                <wp:positionH relativeFrom="column">
                  <wp:posOffset>4286250</wp:posOffset>
                </wp:positionH>
                <wp:positionV relativeFrom="paragraph">
                  <wp:posOffset>178435</wp:posOffset>
                </wp:positionV>
                <wp:extent cx="2105025" cy="371475"/>
                <wp:effectExtent l="0" t="0" r="28575" b="28575"/>
                <wp:wrapNone/>
                <wp:docPr id="10"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5025" cy="371475"/>
                        </a:xfrm>
                        <a:prstGeom prst="rect">
                          <a:avLst/>
                        </a:prstGeom>
                        <a:solidFill>
                          <a:srgbClr val="FFFFFF"/>
                        </a:solidFill>
                        <a:ln w="9525">
                          <a:solidFill>
                            <a:srgbClr val="000000"/>
                          </a:solidFill>
                          <a:miter lim="800000"/>
                          <a:headEnd/>
                          <a:tailEnd/>
                        </a:ln>
                      </wps:spPr>
                      <wps:txbx>
                        <w:txbxContent>
                          <w:p w14:paraId="11A25408" w14:textId="1E501E75" w:rsidR="00152ACF" w:rsidRPr="002C6570" w:rsidRDefault="00152ACF">
                            <w:pPr>
                              <w:rPr>
                                <w:lang w:val="de-DE"/>
                              </w:rPr>
                            </w:pPr>
                            <w:r>
                              <w:rPr>
                                <w:lang w:val="de-DE"/>
                              </w:rPr>
                              <w:t xml:space="preserve">24 were duplicate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F4B9EC" id="Text Box 39" o:spid="_x0000_s1043" type="#_x0000_t202" style="position:absolute;margin-left:337.5pt;margin-top:14.05pt;width:165.75pt;height:29.25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">
                <v:textbox>
                  <w:txbxContent>
                    <w:p w14:paraId="11A25408" w14:textId="1E501E75" w:rsidR="00152ACF" w:rsidRPr="002C6570" w:rsidRDefault="00152ACF">
                      <w:pPr>
                        <w:rPr>
                          <w:lang w:val="de-DE"/>
                        </w:rPr>
                      </w:pPr>
                      <w:r>
                        <w:rPr>
                          <w:lang w:val="de-DE"/>
                        </w:rPr>
                        <w:t xml:space="preserve">24 were duplicates </w:t>
                      </w:r>
                    </w:p>
                  </w:txbxContent>
                </v:textbox>
              </v:shape>
            </w:pict>
          </mc:Fallback>
        </mc:AlternateContent>
      </w:r>
      <w:r>
        <w:rPr>
          <w:noProof/>
          <w:lang w:eastAsia="en-GB"/>
        </w:rPr>
        <mc:AlternateContent>
          <mc:Choice Requires="wps">
            <w:drawing>
              <wp:anchor distT="0" distB="0" distL="114300" distR="114300" simplePos="0" relativeHeight="251644416" behindDoc="0" locked="0" layoutInCell="1" allowOverlap="1" wp14:anchorId="5E8D32A7" wp14:editId="60BFDD6B">
                <wp:simplePos x="0" y="0"/>
                <wp:positionH relativeFrom="column">
                  <wp:posOffset>1873885</wp:posOffset>
                </wp:positionH>
                <wp:positionV relativeFrom="paragraph">
                  <wp:posOffset>250190</wp:posOffset>
                </wp:positionV>
                <wp:extent cx="2247900" cy="475615"/>
                <wp:effectExtent l="0" t="0" r="0" b="635"/>
                <wp:wrapNone/>
                <wp:docPr id="11" name="Rectangle 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47900" cy="475615"/>
                        </a:xfrm>
                        <a:prstGeom prst="rect">
                          <a:avLst/>
                        </a:prstGeom>
                        <a:solidFill>
                          <a:srgbClr val="FFFFFF"/>
                        </a:solidFill>
                        <a:ln w="9525">
                          <a:solidFill>
                            <a:srgbClr val="000000"/>
                          </a:solidFill>
                          <a:miter lim="800000"/>
                          <a:headEnd/>
                          <a:tailEnd/>
                        </a:ln>
                      </wps:spPr>
                      <wps:txbx>
                        <w:txbxContent>
                          <w:p w14:paraId="5EBAE121" w14:textId="02AD32C5" w:rsidR="00152ACF" w:rsidRDefault="00152ACF" w:rsidP="00B46788">
                            <w:pPr>
                              <w:tabs>
                                <w:tab w:val="left" w:pos="1160"/>
                              </w:tabs>
                              <w:jc w:val="center"/>
                            </w:pPr>
                            <w:r>
                              <w:rPr>
                                <w:noProof/>
                              </w:rPr>
                              <w:t>42 studies included</w:t>
                            </w:r>
                          </w:p>
                          <w:p w14:paraId="425BA0F4" w14:textId="77777777" w:rsidR="00152ACF" w:rsidRDefault="00152ACF" w:rsidP="00B4678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8D32A7" id="Rectangle 72" o:spid="_x0000_s1044" style="position:absolute;margin-left:147.55pt;margin-top:19.7pt;width:177pt;height:37.45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">
                <v:textbox>
                  <w:txbxContent>
                    <w:p w14:paraId="5EBAE121" w14:textId="02AD32C5" w:rsidR="00152ACF" w:rsidRDefault="00152ACF" w:rsidP="00B46788">
                      <w:pPr>
                        <w:tabs>
                          <w:tab w:val="left" w:pos="1160"/>
                        </w:tabs>
                        <w:jc w:val="center"/>
                      </w:pPr>
                      <w:r>
                        <w:rPr>
                          <w:noProof/>
                        </w:rPr>
                        <w:t>42 studies included</w:t>
                      </w:r>
                    </w:p>
                    <w:p w14:paraId="425BA0F4" w14:textId="77777777" w:rsidR="00152ACF" w:rsidRDefault="00152ACF" w:rsidP="00B46788"/>
                  </w:txbxContent>
                </v:textbox>
              </v:rect>
            </w:pict>
          </mc:Fallback>
        </mc:AlternateContent>
      </w:r>
    </w:p>
    <w:p w14:paraId="37D2D37F" w14:textId="77777777" w:rsidR="005D10ED" w:rsidRDefault="005D10ED" w:rsidP="00B46788">
      <w:pPr>
        <w:rPr>
          <w:sz w:val="18"/>
          <w:szCs w:val="18"/>
        </w:rPr>
      </w:pPr>
    </w:p>
    <w:p w14:paraId="2E088A7A" w14:textId="09704C5B" w:rsidR="005D10ED" w:rsidRDefault="00D833B5" w:rsidP="00B46788">
      <w:pPr>
        <w:rPr>
          <w:sz w:val="18"/>
          <w:szCs w:val="18"/>
        </w:rPr>
      </w:pPr>
      <w:r>
        <w:rPr>
          <w:noProof/>
          <w:lang w:eastAsia="en-GB"/>
        </w:rPr>
        <mc:AlternateContent>
          <mc:Choice Requires="wps">
            <w:drawing>
              <wp:anchor distT="0" distB="0" distL="114296" distR="114296" simplePos="0" relativeHeight="251679232" behindDoc="0" locked="0" layoutInCell="1" allowOverlap="1" wp14:anchorId="69DD190A" wp14:editId="4FC9BD4E">
                <wp:simplePos x="0" y="0"/>
                <wp:positionH relativeFrom="column">
                  <wp:posOffset>4015104</wp:posOffset>
                </wp:positionH>
                <wp:positionV relativeFrom="paragraph">
                  <wp:posOffset>151130</wp:posOffset>
                </wp:positionV>
                <wp:extent cx="0" cy="2608580"/>
                <wp:effectExtent l="0" t="0" r="19050" b="1270"/>
                <wp:wrapNone/>
                <wp:docPr id="9" name="AutoShape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6085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03795C4" id="AutoShape 46" o:spid="_x0000_s1026" type="#_x0000_t32" style="position:absolute;margin-left:316.15pt;margin-top:11.9pt;width:0;height:205.4pt;z-index:251679232;visibility:visible;mso-wrap-style:square;mso-width-percent:0;mso-height-percent:0;mso-wrap-distance-left:3.17489mm;mso-wrap-distance-top:0;mso-wrap-distance-right:3.17489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"/>
            </w:pict>
          </mc:Fallback>
        </mc:AlternateContent>
      </w:r>
      <w:r>
        <w:rPr>
          <w:noProof/>
          <w:lang w:eastAsia="en-GB"/>
        </w:rPr>
        <mc:AlternateContent>
          <mc:Choice Requires="wps">
            <w:drawing>
              <wp:anchor distT="0" distB="0" distL="114300" distR="114300" simplePos="0" relativeHeight="251672064" behindDoc="0" locked="0" layoutInCell="1" allowOverlap="1" wp14:anchorId="621695CF" wp14:editId="1673396B">
                <wp:simplePos x="0" y="0"/>
                <wp:positionH relativeFrom="column">
                  <wp:posOffset>2476500</wp:posOffset>
                </wp:positionH>
                <wp:positionV relativeFrom="paragraph">
                  <wp:posOffset>912495</wp:posOffset>
                </wp:positionV>
                <wp:extent cx="2112010" cy="587375"/>
                <wp:effectExtent l="0" t="762000" r="0" b="841375"/>
                <wp:wrapNone/>
                <wp:docPr id="8"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2112010" cy="587375"/>
                        </a:xfrm>
                        <a:prstGeom prst="bentConnector3">
                          <a:avLst>
                            <a:gd name="adj1" fmla="val 100088"/>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8579E7E" id="AutoShape 39" o:spid="_x0000_s1026" type="#_x0000_t34" style="position:absolute;margin-left:195pt;margin-top:71.85pt;width:166.3pt;height:46.25pt;rotation:90;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" adj="21619">
                <v:stroke endarrow="block"/>
              </v:shape>
            </w:pict>
          </mc:Fallback>
        </mc:AlternateContent>
      </w:r>
    </w:p>
    <w:p w14:paraId="18B52DE9" w14:textId="64D3999B" w:rsidR="005D10ED" w:rsidRPr="00DB486F" w:rsidRDefault="00D833B5" w:rsidP="00B46788">
      <w:pPr>
        <w:rPr>
          <w:sz w:val="18"/>
          <w:szCs w:val="18"/>
        </w:rPr>
        <w:sectPr w:rsidR="005D10ED" w:rsidRPr="00DB486F" w:rsidSect="00A723F5">
          <w:footerReference w:type="default" r:id="rId12"/>
          <w:type w:val="continuous"/>
          <w:pgSz w:w="11906" w:h="16838"/>
          <w:pgMar w:top="1440" w:right="1440" w:bottom="1440" w:left="1440" w:header="709" w:footer="709" w:gutter="0"/>
          <w:lnNumType w:countBy="1" w:restart="continuous"/>
          <w:cols w:space="708"/>
          <w:docGrid w:linePitch="360"/>
        </w:sectPr>
      </w:pPr>
      <w:r>
        <w:rPr>
          <w:rFonts w:ascii="Arial Narrow" w:hAnsi="Arial Narrow"/>
          <w:b/>
          <w:noProof/>
          <w:sz w:val="20"/>
          <w:szCs w:val="20"/>
          <w:u w:val="single"/>
          <w:lang w:eastAsia="en-GB"/>
        </w:rPr>
        <mc:AlternateContent>
          <mc:Choice Requires="wps">
            <w:drawing>
              <wp:anchor distT="0" distB="0" distL="114300" distR="114300" simplePos="0" relativeHeight="251678208" behindDoc="0" locked="0" layoutInCell="1" allowOverlap="1" wp14:anchorId="177E05BC" wp14:editId="26A6B752">
                <wp:simplePos x="0" y="0"/>
                <wp:positionH relativeFrom="column">
                  <wp:posOffset>866775</wp:posOffset>
                </wp:positionH>
                <wp:positionV relativeFrom="paragraph">
                  <wp:posOffset>2247265</wp:posOffset>
                </wp:positionV>
                <wp:extent cx="2247900" cy="281305"/>
                <wp:effectExtent l="0" t="0" r="0" b="4445"/>
                <wp:wrapNone/>
                <wp:docPr id="3"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47900" cy="281305"/>
                        </a:xfrm>
                        <a:prstGeom prst="rect">
                          <a:avLst/>
                        </a:prstGeom>
                        <a:solidFill>
                          <a:srgbClr val="FFFFFF"/>
                        </a:solidFill>
                        <a:ln w="9525">
                          <a:solidFill>
                            <a:srgbClr val="000000"/>
                          </a:solidFill>
                          <a:miter lim="800000"/>
                          <a:headEnd/>
                          <a:tailEnd/>
                        </a:ln>
                      </wps:spPr>
                      <wps:txbx>
                        <w:txbxContent>
                          <w:p w14:paraId="7274B01E" w14:textId="49814EE3" w:rsidR="00152ACF" w:rsidRDefault="00152ACF" w:rsidP="00827369">
                            <w:r>
                              <w:rPr>
                                <w:noProof/>
                              </w:rPr>
                              <w:t>8 case Series/ case report studi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77E05BC" id="Rectangle 44" o:spid="_x0000_s1045" style="position:absolute;margin-left:68.25pt;margin-top:176.95pt;width:177pt;height:22.15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">
                <v:textbox>
                  <w:txbxContent>
                    <w:p w14:paraId="7274B01E" w14:textId="49814EE3" w:rsidR="00152ACF" w:rsidRDefault="00152ACF" w:rsidP="00827369">
                      <w:r>
                        <w:rPr>
                          <w:noProof/>
                        </w:rPr>
                        <w:t>8 case Series/ case report studies</w:t>
                      </w:r>
                    </w:p>
                  </w:txbxContent>
                </v:textbox>
              </v:rect>
            </w:pict>
          </mc:Fallback>
        </mc:AlternateContent>
      </w:r>
      <w:r>
        <w:rPr>
          <w:noProof/>
          <w:lang w:eastAsia="en-GB"/>
        </w:rPr>
        <mc:AlternateContent>
          <mc:Choice Requires="wps">
            <w:drawing>
              <wp:anchor distT="0" distB="0" distL="114300" distR="114300" simplePos="0" relativeHeight="251673088" behindDoc="0" locked="0" layoutInCell="1" allowOverlap="1" wp14:anchorId="58AEC77A" wp14:editId="0C2F1FA4">
                <wp:simplePos x="0" y="0"/>
                <wp:positionH relativeFrom="column">
                  <wp:posOffset>-85725</wp:posOffset>
                </wp:positionH>
                <wp:positionV relativeFrom="paragraph">
                  <wp:posOffset>1717675</wp:posOffset>
                </wp:positionV>
                <wp:extent cx="3200400" cy="466725"/>
                <wp:effectExtent l="0" t="0" r="0" b="9525"/>
                <wp:wrapNone/>
                <wp:docPr id="2"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00400" cy="466725"/>
                        </a:xfrm>
                        <a:prstGeom prst="rect">
                          <a:avLst/>
                        </a:prstGeom>
                        <a:solidFill>
                          <a:srgbClr val="FFFFFF"/>
                        </a:solidFill>
                        <a:ln w="9525">
                          <a:solidFill>
                            <a:srgbClr val="000000"/>
                          </a:solidFill>
                          <a:miter lim="800000"/>
                          <a:headEnd/>
                          <a:tailEnd/>
                        </a:ln>
                      </wps:spPr>
                      <wps:txbx>
                        <w:txbxContent>
                          <w:p w14:paraId="5BEB34BE" w14:textId="77777777" w:rsidR="00152ACF" w:rsidRDefault="00152ACF" w:rsidP="00B46788">
                            <w:pPr>
                              <w:tabs>
                                <w:tab w:val="left" w:pos="1160"/>
                              </w:tabs>
                              <w:jc w:val="center"/>
                              <w:rPr>
                                <w:noProof/>
                              </w:rPr>
                            </w:pPr>
                            <w:r>
                              <w:rPr>
                                <w:noProof/>
                              </w:rPr>
                              <w:t xml:space="preserve">4 cohort studies of induced abortions  where women  agreed to be vaccinated beforehand  </w:t>
                            </w:r>
                          </w:p>
                          <w:p w14:paraId="695338E2" w14:textId="77777777" w:rsidR="00152ACF" w:rsidRDefault="00152ACF" w:rsidP="00B46788">
                            <w:pPr>
                              <w:tabs>
                                <w:tab w:val="left" w:pos="1160"/>
                              </w:tabs>
                              <w:jc w:val="center"/>
                            </w:pPr>
                          </w:p>
                          <w:p w14:paraId="38BA35EE" w14:textId="77777777" w:rsidR="00152ACF" w:rsidRDefault="00152ACF" w:rsidP="00B4678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AEC77A" id="Rectangle 40" o:spid="_x0000_s1046" style="position:absolute;margin-left:-6.75pt;margin-top:135.25pt;width:252pt;height:36.75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">
                <v:textbox>
                  <w:txbxContent>
                    <w:p w14:paraId="5BEB34BE" w14:textId="77777777" w:rsidR="00152ACF" w:rsidRDefault="00152ACF" w:rsidP="00B46788">
                      <w:pPr>
                        <w:tabs>
                          <w:tab w:val="left" w:pos="1160"/>
                        </w:tabs>
                        <w:jc w:val="center"/>
                        <w:rPr>
                          <w:noProof/>
                        </w:rPr>
                      </w:pPr>
                      <w:r>
                        <w:rPr>
                          <w:noProof/>
                        </w:rPr>
                        <w:t xml:space="preserve">4 cohort studies of induced abortions  where women  agreed to be vaccinated beforehand  </w:t>
                      </w:r>
                    </w:p>
                    <w:p w14:paraId="695338E2" w14:textId="77777777" w:rsidR="00152ACF" w:rsidRDefault="00152ACF" w:rsidP="00B46788">
                      <w:pPr>
                        <w:tabs>
                          <w:tab w:val="left" w:pos="1160"/>
                        </w:tabs>
                        <w:jc w:val="center"/>
                      </w:pPr>
                    </w:p>
                    <w:p w14:paraId="38BA35EE" w14:textId="77777777" w:rsidR="00152ACF" w:rsidRDefault="00152ACF" w:rsidP="00B46788"/>
                  </w:txbxContent>
                </v:textbox>
              </v:rect>
            </w:pict>
          </mc:Fallback>
        </mc:AlternateContent>
      </w:r>
      <w:r>
        <w:rPr>
          <w:noProof/>
          <w:lang w:eastAsia="en-GB"/>
        </w:rPr>
        <mc:AlternateContent>
          <mc:Choice Requires="wps">
            <w:drawing>
              <wp:anchor distT="0" distB="0" distL="114300" distR="114300" simplePos="0" relativeHeight="251660800" behindDoc="0" locked="0" layoutInCell="1" allowOverlap="1" wp14:anchorId="4427666A" wp14:editId="3FF0325A">
                <wp:simplePos x="0" y="0"/>
                <wp:positionH relativeFrom="column">
                  <wp:posOffset>866775</wp:posOffset>
                </wp:positionH>
                <wp:positionV relativeFrom="paragraph">
                  <wp:posOffset>1182370</wp:posOffset>
                </wp:positionV>
                <wp:extent cx="2247900" cy="519430"/>
                <wp:effectExtent l="0" t="0" r="0" b="0"/>
                <wp:wrapNone/>
                <wp:docPr id="1" name="Rectangle 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47900" cy="519430"/>
                        </a:xfrm>
                        <a:prstGeom prst="rect">
                          <a:avLst/>
                        </a:prstGeom>
                        <a:solidFill>
                          <a:srgbClr val="FFFFFF"/>
                        </a:solidFill>
                        <a:ln w="9525">
                          <a:solidFill>
                            <a:srgbClr val="000000"/>
                          </a:solidFill>
                          <a:miter lim="800000"/>
                          <a:headEnd/>
                          <a:tailEnd/>
                        </a:ln>
                      </wps:spPr>
                      <wps:txbx>
                        <w:txbxContent>
                          <w:p w14:paraId="3CF2B4AA" w14:textId="02383A35" w:rsidR="00152ACF" w:rsidRDefault="00152ACF" w:rsidP="00B46788">
                            <w:r>
                              <w:rPr>
                                <w:noProof/>
                              </w:rPr>
                              <w:t>9 pregnancy cohort studies no  information on  susceptibili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27666A" id="Rectangle 88" o:spid="_x0000_s1047" style="position:absolute;margin-left:68.25pt;margin-top:93.1pt;width:177pt;height:40.9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">
                <v:textbox>
                  <w:txbxContent>
                    <w:p w14:paraId="3CF2B4AA" w14:textId="02383A35" w:rsidR="00152ACF" w:rsidRDefault="00152ACF" w:rsidP="00B46788">
                      <w:r>
                        <w:rPr>
                          <w:noProof/>
                        </w:rPr>
                        <w:t>9 pregnancy cohort studies no  information on  susceptibility</w:t>
                      </w:r>
                    </w:p>
                  </w:txbxContent>
                </v:textbox>
              </v:rect>
            </w:pict>
          </mc:Fallback>
        </mc:AlternateContent>
      </w:r>
      <w:r>
        <w:rPr>
          <w:noProof/>
          <w:lang w:eastAsia="en-GB"/>
        </w:rPr>
        <mc:AlternateContent>
          <mc:Choice Requires="wps">
            <w:drawing>
              <wp:anchor distT="0" distB="0" distL="114300" distR="114300" simplePos="0" relativeHeight="251659776" behindDoc="0" locked="0" layoutInCell="1" allowOverlap="1" wp14:anchorId="3690DB35" wp14:editId="5DAF4974">
                <wp:simplePos x="0" y="0"/>
                <wp:positionH relativeFrom="column">
                  <wp:posOffset>400050</wp:posOffset>
                </wp:positionH>
                <wp:positionV relativeFrom="paragraph">
                  <wp:posOffset>687070</wp:posOffset>
                </wp:positionV>
                <wp:extent cx="2714625" cy="447675"/>
                <wp:effectExtent l="0" t="0" r="9525" b="9525"/>
                <wp:wrapNone/>
                <wp:docPr id="5" name="Rectangle 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14625" cy="447675"/>
                        </a:xfrm>
                        <a:prstGeom prst="rect">
                          <a:avLst/>
                        </a:prstGeom>
                        <a:solidFill>
                          <a:srgbClr val="FFFFFF"/>
                        </a:solidFill>
                        <a:ln w="9525">
                          <a:solidFill>
                            <a:srgbClr val="000000"/>
                          </a:solidFill>
                          <a:miter lim="800000"/>
                          <a:headEnd/>
                          <a:tailEnd/>
                        </a:ln>
                      </wps:spPr>
                      <wps:txbx>
                        <w:txbxContent>
                          <w:p w14:paraId="7BCFD187" w14:textId="24CD7BA1" w:rsidR="00152ACF" w:rsidRDefault="00152ACF" w:rsidP="00827369">
                            <w:pPr>
                              <w:tabs>
                                <w:tab w:val="left" w:pos="1160"/>
                              </w:tabs>
                            </w:pPr>
                            <w:r>
                              <w:rPr>
                                <w:noProof/>
                              </w:rPr>
                              <w:t xml:space="preserve">17 pregnancy cohorts with information on sucsceptility to rubella </w:t>
                            </w:r>
                          </w:p>
                          <w:p w14:paraId="6EA634AE" w14:textId="77777777" w:rsidR="00152ACF" w:rsidRDefault="00152ACF" w:rsidP="00B4678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90DB35" id="Rectangle 87" o:spid="_x0000_s1048" style="position:absolute;margin-left:31.5pt;margin-top:54.1pt;width:213.75pt;height:35.2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">
                <v:textbox>
                  <w:txbxContent>
                    <w:p w14:paraId="7BCFD187" w14:textId="24CD7BA1" w:rsidR="00152ACF" w:rsidRDefault="00152ACF" w:rsidP="00827369">
                      <w:pPr>
                        <w:tabs>
                          <w:tab w:val="left" w:pos="1160"/>
                        </w:tabs>
                      </w:pPr>
                      <w:r>
                        <w:rPr>
                          <w:noProof/>
                        </w:rPr>
                        <w:t xml:space="preserve">17 pregnancy cohorts with information on sucsceptility to rubella </w:t>
                      </w:r>
                    </w:p>
                    <w:p w14:paraId="6EA634AE" w14:textId="77777777" w:rsidR="00152ACF" w:rsidRDefault="00152ACF" w:rsidP="00B46788"/>
                  </w:txbxContent>
                </v:textbox>
              </v:rect>
            </w:pict>
          </mc:Fallback>
        </mc:AlternateContent>
      </w:r>
      <w:r>
        <w:rPr>
          <w:noProof/>
          <w:lang w:eastAsia="en-GB"/>
        </w:rPr>
        <mc:AlternateContent>
          <mc:Choice Requires="wps">
            <w:drawing>
              <wp:anchor distT="0" distB="0" distL="114300" distR="114300" simplePos="0" relativeHeight="251663872" behindDoc="0" locked="0" layoutInCell="1" allowOverlap="1" wp14:anchorId="6E364CE7" wp14:editId="0C6836DC">
                <wp:simplePos x="0" y="0"/>
                <wp:positionH relativeFrom="column">
                  <wp:posOffset>866775</wp:posOffset>
                </wp:positionH>
                <wp:positionV relativeFrom="paragraph">
                  <wp:posOffset>163195</wp:posOffset>
                </wp:positionV>
                <wp:extent cx="2247900" cy="438150"/>
                <wp:effectExtent l="0" t="0" r="0" b="0"/>
                <wp:wrapNone/>
                <wp:docPr id="6" name="Rectangle 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47900" cy="438150"/>
                        </a:xfrm>
                        <a:prstGeom prst="rect">
                          <a:avLst/>
                        </a:prstGeom>
                        <a:solidFill>
                          <a:srgbClr val="FFFFFF"/>
                        </a:solidFill>
                        <a:ln w="9525">
                          <a:solidFill>
                            <a:srgbClr val="000000"/>
                          </a:solidFill>
                          <a:miter lim="800000"/>
                          <a:headEnd/>
                          <a:tailEnd/>
                        </a:ln>
                      </wps:spPr>
                      <wps:txbx>
                        <w:txbxContent>
                          <w:p w14:paraId="25AD3323" w14:textId="77777777" w:rsidR="00152ACF" w:rsidRDefault="00152ACF" w:rsidP="00827369">
                            <w:pPr>
                              <w:tabs>
                                <w:tab w:val="left" w:pos="1160"/>
                              </w:tabs>
                              <w:jc w:val="center"/>
                              <w:rPr>
                                <w:noProof/>
                              </w:rPr>
                            </w:pPr>
                            <w:r>
                              <w:rPr>
                                <w:noProof/>
                              </w:rPr>
                              <w:t>4 cohort studies with vaccinated and unvaccinated groups</w:t>
                            </w:r>
                          </w:p>
                          <w:p w14:paraId="008F8855" w14:textId="77777777" w:rsidR="00152ACF" w:rsidRDefault="00152ACF" w:rsidP="00B46788">
                            <w:pPr>
                              <w:tabs>
                                <w:tab w:val="left" w:pos="1160"/>
                              </w:tabs>
                              <w:jc w:val="center"/>
                              <w:rPr>
                                <w:noProof/>
                              </w:rPr>
                            </w:pPr>
                            <w:r>
                              <w:rPr>
                                <w:noProof/>
                              </w:rPr>
                              <w:t>5 Case Series/ Case report studies</w:t>
                            </w:r>
                          </w:p>
                          <w:p w14:paraId="1D6DC45A" w14:textId="77777777" w:rsidR="00152ACF" w:rsidRDefault="00152ACF" w:rsidP="00B46788">
                            <w:pPr>
                              <w:tabs>
                                <w:tab w:val="left" w:pos="1160"/>
                              </w:tabs>
                              <w:jc w:val="center"/>
                            </w:pPr>
                          </w:p>
                          <w:p w14:paraId="17126F44" w14:textId="77777777" w:rsidR="00152ACF" w:rsidRDefault="00152ACF" w:rsidP="00B4678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E364CE7" id="Rectangle 93" o:spid="_x0000_s1049" style="position:absolute;margin-left:68.25pt;margin-top:12.85pt;width:177pt;height:34.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">
                <v:textbox>
                  <w:txbxContent>
                    <w:p w14:paraId="25AD3323" w14:textId="77777777" w:rsidR="00152ACF" w:rsidRDefault="00152ACF" w:rsidP="00827369">
                      <w:pPr>
                        <w:tabs>
                          <w:tab w:val="left" w:pos="1160"/>
                        </w:tabs>
                        <w:jc w:val="center"/>
                        <w:rPr>
                          <w:noProof/>
                        </w:rPr>
                      </w:pPr>
                      <w:r>
                        <w:rPr>
                          <w:noProof/>
                        </w:rPr>
                        <w:t>4 cohort studies with vaccinated and unvaccinated groups</w:t>
                      </w:r>
                    </w:p>
                    <w:p w14:paraId="008F8855" w14:textId="77777777" w:rsidR="00152ACF" w:rsidRDefault="00152ACF" w:rsidP="00B46788">
                      <w:pPr>
                        <w:tabs>
                          <w:tab w:val="left" w:pos="1160"/>
                        </w:tabs>
                        <w:jc w:val="center"/>
                        <w:rPr>
                          <w:noProof/>
                        </w:rPr>
                      </w:pPr>
                      <w:r>
                        <w:rPr>
                          <w:noProof/>
                        </w:rPr>
                        <w:t>5 Case Series/ Case report studies</w:t>
                      </w:r>
                    </w:p>
                    <w:p w14:paraId="1D6DC45A" w14:textId="77777777" w:rsidR="00152ACF" w:rsidRDefault="00152ACF" w:rsidP="00B46788">
                      <w:pPr>
                        <w:tabs>
                          <w:tab w:val="left" w:pos="1160"/>
                        </w:tabs>
                        <w:jc w:val="center"/>
                      </w:pPr>
                    </w:p>
                    <w:p w14:paraId="17126F44" w14:textId="77777777" w:rsidR="00152ACF" w:rsidRDefault="00152ACF" w:rsidP="00B46788"/>
                  </w:txbxContent>
                </v:textbox>
              </v:rect>
            </w:pict>
          </mc:Fallback>
        </mc:AlternateContent>
      </w:r>
      <w:r>
        <w:rPr>
          <w:noProof/>
          <w:lang w:eastAsia="en-GB"/>
        </w:rPr>
        <mc:AlternateContent>
          <mc:Choice Requires="wps">
            <w:drawing>
              <wp:anchor distT="0" distB="0" distL="114300" distR="114300" simplePos="0" relativeHeight="251680256" behindDoc="0" locked="0" layoutInCell="1" allowOverlap="1" wp14:anchorId="34313327" wp14:editId="3A5D1088">
                <wp:simplePos x="0" y="0"/>
                <wp:positionH relativeFrom="column">
                  <wp:posOffset>2603500</wp:posOffset>
                </wp:positionH>
                <wp:positionV relativeFrom="paragraph">
                  <wp:posOffset>1069340</wp:posOffset>
                </wp:positionV>
                <wp:extent cx="2112010" cy="692785"/>
                <wp:effectExtent l="0" t="704850" r="0" b="793115"/>
                <wp:wrapNone/>
                <wp:docPr id="7" name="AutoShape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2112010" cy="692785"/>
                        </a:xfrm>
                        <a:prstGeom prst="bentConnector3">
                          <a:avLst>
                            <a:gd name="adj1" fmla="val 9972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EB69CE7" id="AutoShape 47" o:spid="_x0000_s1026" type="#_x0000_t34" style="position:absolute;margin-left:205pt;margin-top:84.2pt;width:166.3pt;height:54.55pt;rotation:90;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" adj="21541">
                <v:stroke endarrow="block"/>
              </v:shape>
            </w:pict>
          </mc:Fallback>
        </mc:AlternateContent>
      </w:r>
    </w:p>
    <w:p w14:paraId="35398C2E" w14:textId="48CFD939" w:rsidR="008E0463" w:rsidRDefault="008E0463" w:rsidP="005136E8">
      <w:pPr>
        <w:spacing w:after="0"/>
        <w:contextualSpacing/>
        <w:outlineLvl w:val="0"/>
        <w:rPr>
          <w:b/>
          <w:sz w:val="24"/>
          <w:szCs w:val="24"/>
          <w:u w:val="single"/>
          <w:lang w:eastAsia="ja-JP"/>
        </w:rPr>
      </w:pPr>
      <w:r w:rsidRPr="008E0463">
        <w:rPr>
          <w:b/>
        </w:rPr>
        <w:lastRenderedPageBreak/>
        <w:t>Figure 2</w:t>
      </w:r>
      <w:r w:rsidR="008B19C7">
        <w:rPr>
          <w:b/>
        </w:rPr>
        <w:t>a</w:t>
      </w:r>
      <w:r w:rsidRPr="008E0463">
        <w:rPr>
          <w:b/>
        </w:rPr>
        <w:t xml:space="preserve">: </w:t>
      </w:r>
      <w:r w:rsidRPr="000D02F8">
        <w:t xml:space="preserve">Individual study risk of CRI </w:t>
      </w:r>
      <w:r w:rsidR="008B19C7">
        <w:t xml:space="preserve">(as a %) </w:t>
      </w:r>
      <w:r w:rsidRPr="000D02F8">
        <w:t xml:space="preserve">and overall meta-analysis (fixed-effects) of the </w:t>
      </w:r>
      <w:r w:rsidR="00CD0C5B" w:rsidRPr="000D02F8">
        <w:t>risk o</w:t>
      </w:r>
      <w:r w:rsidR="00CD0C5B">
        <w:t>f</w:t>
      </w:r>
      <w:r w:rsidR="000D02F8">
        <w:t xml:space="preserve"> CRI in </w:t>
      </w:r>
      <w:r w:rsidR="000D02F8" w:rsidRPr="000D02F8">
        <w:t>pregnancy cohorts of women susceptible to rubella and vaccinated against rubella peri-con</w:t>
      </w:r>
      <w:r w:rsidR="000D02F8">
        <w:t>c</w:t>
      </w:r>
      <w:r w:rsidR="000D02F8" w:rsidRPr="000D02F8">
        <w:t>eptually</w:t>
      </w:r>
      <w:r w:rsidR="00A5575F">
        <w:t>*</w:t>
      </w:r>
    </w:p>
    <w:p w14:paraId="7E6CA34A" w14:textId="363CC74F" w:rsidR="009326A1" w:rsidRDefault="009326A1" w:rsidP="005136E8">
      <w:pPr>
        <w:spacing w:after="0"/>
        <w:contextualSpacing/>
        <w:outlineLvl w:val="0"/>
        <w:rPr>
          <w:b/>
          <w:sz w:val="24"/>
          <w:szCs w:val="24"/>
          <w:u w:val="single"/>
          <w:lang w:eastAsia="ja-JP"/>
        </w:rPr>
      </w:pPr>
    </w:p>
    <w:p w14:paraId="7BC39693" w14:textId="7D3AEA44" w:rsidR="008E0463" w:rsidRDefault="008B19C7" w:rsidP="005136E8">
      <w:pPr>
        <w:spacing w:after="0"/>
        <w:contextualSpacing/>
        <w:outlineLvl w:val="0"/>
        <w:rPr>
          <w:b/>
          <w:sz w:val="24"/>
          <w:szCs w:val="24"/>
          <w:u w:val="single"/>
          <w:lang w:eastAsia="ja-JP"/>
        </w:rPr>
      </w:pPr>
      <w:r>
        <w:rPr>
          <w:b/>
          <w:noProof/>
          <w:lang w:eastAsia="en-GB"/>
        </w:rPr>
        <mc:AlternateContent>
          <mc:Choice Requires="wpc">
            <w:drawing>
              <wp:anchor distT="0" distB="0" distL="114300" distR="114300" simplePos="0" relativeHeight="251683328" behindDoc="0" locked="0" layoutInCell="1" allowOverlap="1" wp14:anchorId="4A374A46" wp14:editId="3EACE9F7">
                <wp:simplePos x="0" y="0"/>
                <wp:positionH relativeFrom="column">
                  <wp:posOffset>467964</wp:posOffset>
                </wp:positionH>
                <wp:positionV relativeFrom="paragraph">
                  <wp:posOffset>182237</wp:posOffset>
                </wp:positionV>
                <wp:extent cx="5188585" cy="3665220"/>
                <wp:effectExtent l="0" t="0" r="12065" b="11430"/>
                <wp:wrapNone/>
                <wp:docPr id="787" name="Canvas 787"/>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g:wgp>
                        <wpg:cNvPr id="4" name="Group 205"/>
                        <wpg:cNvGrpSpPr>
                          <a:grpSpLocks/>
                        </wpg:cNvGrpSpPr>
                        <wpg:grpSpPr bwMode="auto">
                          <a:xfrm>
                            <a:off x="0" y="0"/>
                            <a:ext cx="5188585" cy="3665220"/>
                            <a:chOff x="0" y="-4"/>
                            <a:chExt cx="8178" cy="5784"/>
                          </a:xfrm>
                        </wpg:grpSpPr>
                        <wps:wsp>
                          <wps:cNvPr id="48" name="Freeform 5"/>
                          <wps:cNvSpPr>
                            <a:spLocks/>
                          </wps:cNvSpPr>
                          <wps:spPr bwMode="auto">
                            <a:xfrm>
                              <a:off x="0" y="-4"/>
                              <a:ext cx="8178" cy="5784"/>
                            </a:xfrm>
                            <a:custGeom>
                              <a:avLst/>
                              <a:gdLst>
                                <a:gd name="T0" fmla="*/ 0 w 10336"/>
                                <a:gd name="T1" fmla="*/ 0 h 7300"/>
                                <a:gd name="T2" fmla="*/ 0 w 10336"/>
                                <a:gd name="T3" fmla="*/ 0 h 7300"/>
                                <a:gd name="T4" fmla="*/ 10336 w 10336"/>
                                <a:gd name="T5" fmla="*/ 0 h 7300"/>
                                <a:gd name="T6" fmla="*/ 10336 w 10336"/>
                                <a:gd name="T7" fmla="*/ 7300 h 7300"/>
                                <a:gd name="T8" fmla="*/ 0 w 10336"/>
                                <a:gd name="T9" fmla="*/ 7300 h 7300"/>
                                <a:gd name="T10" fmla="*/ 0 w 10336"/>
                                <a:gd name="T11" fmla="*/ 0 h 7300"/>
                              </a:gdLst>
                              <a:ahLst/>
                              <a:cxnLst>
                                <a:cxn ang="0">
                                  <a:pos x="T0" y="T1"/>
                                </a:cxn>
                                <a:cxn ang="0">
                                  <a:pos x="T2" y="T3"/>
                                </a:cxn>
                                <a:cxn ang="0">
                                  <a:pos x="T4" y="T5"/>
                                </a:cxn>
                                <a:cxn ang="0">
                                  <a:pos x="T6" y="T7"/>
                                </a:cxn>
                                <a:cxn ang="0">
                                  <a:pos x="T8" y="T9"/>
                                </a:cxn>
                                <a:cxn ang="0">
                                  <a:pos x="T10" y="T11"/>
                                </a:cxn>
                              </a:cxnLst>
                              <a:rect l="0" t="0" r="r" b="b"/>
                              <a:pathLst>
                                <a:path w="10336" h="7300">
                                  <a:moveTo>
                                    <a:pt x="0" y="0"/>
                                  </a:moveTo>
                                  <a:lnTo>
                                    <a:pt x="0" y="0"/>
                                  </a:lnTo>
                                  <a:lnTo>
                                    <a:pt x="10336" y="0"/>
                                  </a:lnTo>
                                  <a:lnTo>
                                    <a:pt x="10336" y="7300"/>
                                  </a:lnTo>
                                  <a:lnTo>
                                    <a:pt x="0" y="7300"/>
                                  </a:lnTo>
                                  <a:lnTo>
                                    <a:pt x="0" y="0"/>
                                  </a:lnTo>
                                  <a:close/>
                                </a:path>
                              </a:pathLst>
                            </a:custGeom>
                            <a:solidFill>
                              <a:srgbClr val="EAF2F3"/>
                            </a:solidFill>
                            <a:ln w="0">
                              <a:solidFill>
                                <a:srgbClr val="000000"/>
                              </a:solidFill>
                              <a:prstDash val="solid"/>
                              <a:round/>
                              <a:headEnd/>
                              <a:tailEnd/>
                            </a:ln>
                          </wps:spPr>
                          <wps:bodyPr rot="0" vert="horz" wrap="square" lIns="91440" tIns="45720" rIns="91440" bIns="45720" anchor="t" anchorCtr="0" upright="1">
                            <a:noAutofit/>
                          </wps:bodyPr>
                        </wps:wsp>
                        <wps:wsp>
                          <wps:cNvPr id="49" name="Freeform 6"/>
                          <wps:cNvSpPr>
                            <a:spLocks noEditPoints="1"/>
                          </wps:cNvSpPr>
                          <wps:spPr bwMode="auto">
                            <a:xfrm>
                              <a:off x="0" y="-3"/>
                              <a:ext cx="8178" cy="5782"/>
                            </a:xfrm>
                            <a:custGeom>
                              <a:avLst/>
                              <a:gdLst>
                                <a:gd name="T0" fmla="*/ 0 w 10336"/>
                                <a:gd name="T1" fmla="*/ 0 h 7298"/>
                                <a:gd name="T2" fmla="*/ 0 w 10336"/>
                                <a:gd name="T3" fmla="*/ 0 h 7298"/>
                                <a:gd name="T4" fmla="*/ 10336 w 10336"/>
                                <a:gd name="T5" fmla="*/ 0 h 7298"/>
                                <a:gd name="T6" fmla="*/ 10336 w 10336"/>
                                <a:gd name="T7" fmla="*/ 7298 h 7298"/>
                                <a:gd name="T8" fmla="*/ 0 w 10336"/>
                                <a:gd name="T9" fmla="*/ 7298 h 7298"/>
                                <a:gd name="T10" fmla="*/ 0 w 10336"/>
                                <a:gd name="T11" fmla="*/ 0 h 7298"/>
                                <a:gd name="T12" fmla="*/ 0 w 10336"/>
                                <a:gd name="T13" fmla="*/ 0 h 7298"/>
                                <a:gd name="T14" fmla="*/ 0 w 10336"/>
                                <a:gd name="T15" fmla="*/ 0 h 7298"/>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336" h="7298">
                                  <a:moveTo>
                                    <a:pt x="0" y="0"/>
                                  </a:moveTo>
                                  <a:lnTo>
                                    <a:pt x="0" y="0"/>
                                  </a:lnTo>
                                  <a:lnTo>
                                    <a:pt x="10336" y="0"/>
                                  </a:lnTo>
                                  <a:lnTo>
                                    <a:pt x="10336" y="7298"/>
                                  </a:lnTo>
                                  <a:lnTo>
                                    <a:pt x="0" y="7298"/>
                                  </a:lnTo>
                                  <a:lnTo>
                                    <a:pt x="0" y="0"/>
                                  </a:lnTo>
                                  <a:close/>
                                  <a:moveTo>
                                    <a:pt x="0" y="0"/>
                                  </a:moveTo>
                                  <a:lnTo>
                                    <a:pt x="0" y="0"/>
                                  </a:lnTo>
                                  <a:close/>
                                </a:path>
                              </a:pathLst>
                            </a:custGeom>
                            <a:solidFill>
                              <a:srgbClr val="EAF2F3"/>
                            </a:solidFill>
                            <a:ln w="0">
                              <a:solidFill>
                                <a:srgbClr val="000000"/>
                              </a:solidFill>
                              <a:prstDash val="solid"/>
                              <a:round/>
                              <a:headEnd/>
                              <a:tailEnd/>
                            </a:ln>
                          </wps:spPr>
                          <wps:bodyPr rot="0" vert="horz" wrap="square" lIns="91440" tIns="45720" rIns="91440" bIns="45720" anchor="t" anchorCtr="0" upright="1">
                            <a:noAutofit/>
                          </wps:bodyPr>
                        </wps:wsp>
                        <wps:wsp>
                          <wps:cNvPr id="50" name="Freeform 7"/>
                          <wps:cNvSpPr>
                            <a:spLocks noEditPoints="1"/>
                          </wps:cNvSpPr>
                          <wps:spPr bwMode="auto">
                            <a:xfrm>
                              <a:off x="6" y="2"/>
                              <a:ext cx="8165" cy="5771"/>
                            </a:xfrm>
                            <a:custGeom>
                              <a:avLst/>
                              <a:gdLst>
                                <a:gd name="T0" fmla="*/ 0 w 10321"/>
                                <a:gd name="T1" fmla="*/ 0 h 7285"/>
                                <a:gd name="T2" fmla="*/ 0 w 10321"/>
                                <a:gd name="T3" fmla="*/ 0 h 7285"/>
                                <a:gd name="T4" fmla="*/ 10321 w 10321"/>
                                <a:gd name="T5" fmla="*/ 0 h 7285"/>
                                <a:gd name="T6" fmla="*/ 10321 w 10321"/>
                                <a:gd name="T7" fmla="*/ 7285 h 7285"/>
                                <a:gd name="T8" fmla="*/ 0 w 10321"/>
                                <a:gd name="T9" fmla="*/ 7285 h 7285"/>
                                <a:gd name="T10" fmla="*/ 0 w 10321"/>
                                <a:gd name="T11" fmla="*/ 0 h 7285"/>
                                <a:gd name="T12" fmla="*/ 0 w 10321"/>
                                <a:gd name="T13" fmla="*/ 0 h 7285"/>
                                <a:gd name="T14" fmla="*/ 0 w 10321"/>
                                <a:gd name="T15" fmla="*/ 0 h 7285"/>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321" h="7285">
                                  <a:moveTo>
                                    <a:pt x="0" y="0"/>
                                  </a:moveTo>
                                  <a:lnTo>
                                    <a:pt x="0" y="0"/>
                                  </a:lnTo>
                                  <a:lnTo>
                                    <a:pt x="10321" y="0"/>
                                  </a:lnTo>
                                  <a:lnTo>
                                    <a:pt x="10321" y="7285"/>
                                  </a:lnTo>
                                  <a:lnTo>
                                    <a:pt x="0" y="7285"/>
                                  </a:lnTo>
                                  <a:lnTo>
                                    <a:pt x="0" y="0"/>
                                  </a:lnTo>
                                  <a:close/>
                                  <a:moveTo>
                                    <a:pt x="0" y="0"/>
                                  </a:moveTo>
                                  <a:lnTo>
                                    <a:pt x="0" y="0"/>
                                  </a:lnTo>
                                  <a:close/>
                                </a:path>
                              </a:pathLst>
                            </a:custGeom>
                            <a:noFill/>
                            <a:ln w="6985" cap="sq">
                              <a:solidFill>
                                <a:srgbClr val="EAF2F3"/>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 name="Freeform 8"/>
                          <wps:cNvSpPr>
                            <a:spLocks noEditPoints="1"/>
                          </wps:cNvSpPr>
                          <wps:spPr bwMode="auto">
                            <a:xfrm>
                              <a:off x="426" y="549"/>
                              <a:ext cx="7385" cy="4686"/>
                            </a:xfrm>
                            <a:custGeom>
                              <a:avLst/>
                              <a:gdLst>
                                <a:gd name="T0" fmla="*/ 0 w 9335"/>
                                <a:gd name="T1" fmla="*/ 0 h 5915"/>
                                <a:gd name="T2" fmla="*/ 0 w 9335"/>
                                <a:gd name="T3" fmla="*/ 0 h 5915"/>
                                <a:gd name="T4" fmla="*/ 9335 w 9335"/>
                                <a:gd name="T5" fmla="*/ 0 h 5915"/>
                                <a:gd name="T6" fmla="*/ 9335 w 9335"/>
                                <a:gd name="T7" fmla="*/ 5915 h 5915"/>
                                <a:gd name="T8" fmla="*/ 0 w 9335"/>
                                <a:gd name="T9" fmla="*/ 5915 h 5915"/>
                                <a:gd name="T10" fmla="*/ 0 w 9335"/>
                                <a:gd name="T11" fmla="*/ 0 h 5915"/>
                                <a:gd name="T12" fmla="*/ 0 w 9335"/>
                                <a:gd name="T13" fmla="*/ 0 h 5915"/>
                                <a:gd name="T14" fmla="*/ 0 w 9335"/>
                                <a:gd name="T15" fmla="*/ 0 h 5915"/>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9335" h="5915">
                                  <a:moveTo>
                                    <a:pt x="0" y="0"/>
                                  </a:moveTo>
                                  <a:lnTo>
                                    <a:pt x="0" y="0"/>
                                  </a:lnTo>
                                  <a:lnTo>
                                    <a:pt x="9335" y="0"/>
                                  </a:lnTo>
                                  <a:lnTo>
                                    <a:pt x="9335" y="5915"/>
                                  </a:lnTo>
                                  <a:lnTo>
                                    <a:pt x="0" y="5915"/>
                                  </a:lnTo>
                                  <a:lnTo>
                                    <a:pt x="0" y="0"/>
                                  </a:lnTo>
                                  <a:close/>
                                  <a:moveTo>
                                    <a:pt x="0" y="0"/>
                                  </a:moveTo>
                                  <a:lnTo>
                                    <a:pt x="0" y="0"/>
                                  </a:lnTo>
                                  <a:close/>
                                </a:path>
                              </a:pathLst>
                            </a:custGeom>
                            <a:solidFill>
                              <a:srgbClr val="FFFFFF"/>
                            </a:solidFill>
                            <a:ln w="0">
                              <a:solidFill>
                                <a:srgbClr val="000000"/>
                              </a:solidFill>
                              <a:prstDash val="solid"/>
                              <a:round/>
                              <a:headEnd/>
                              <a:tailEnd/>
                            </a:ln>
                          </wps:spPr>
                          <wps:bodyPr rot="0" vert="horz" wrap="square" lIns="91440" tIns="45720" rIns="91440" bIns="45720" anchor="t" anchorCtr="0" upright="1">
                            <a:noAutofit/>
                          </wps:bodyPr>
                        </wps:wsp>
                        <wps:wsp>
                          <wps:cNvPr id="52" name="Freeform 9"/>
                          <wps:cNvSpPr>
                            <a:spLocks noEditPoints="1"/>
                          </wps:cNvSpPr>
                          <wps:spPr bwMode="auto">
                            <a:xfrm>
                              <a:off x="432" y="555"/>
                              <a:ext cx="7373" cy="4674"/>
                            </a:xfrm>
                            <a:custGeom>
                              <a:avLst/>
                              <a:gdLst>
                                <a:gd name="T0" fmla="*/ 0 w 9319"/>
                                <a:gd name="T1" fmla="*/ 0 h 5900"/>
                                <a:gd name="T2" fmla="*/ 0 w 9319"/>
                                <a:gd name="T3" fmla="*/ 0 h 5900"/>
                                <a:gd name="T4" fmla="*/ 9319 w 9319"/>
                                <a:gd name="T5" fmla="*/ 0 h 5900"/>
                                <a:gd name="T6" fmla="*/ 9319 w 9319"/>
                                <a:gd name="T7" fmla="*/ 5900 h 5900"/>
                                <a:gd name="T8" fmla="*/ 0 w 9319"/>
                                <a:gd name="T9" fmla="*/ 5900 h 5900"/>
                                <a:gd name="T10" fmla="*/ 0 w 9319"/>
                                <a:gd name="T11" fmla="*/ 0 h 5900"/>
                                <a:gd name="T12" fmla="*/ 0 w 9319"/>
                                <a:gd name="T13" fmla="*/ 0 h 5900"/>
                                <a:gd name="T14" fmla="*/ 0 w 9319"/>
                                <a:gd name="T15" fmla="*/ 0 h 590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9319" h="5900">
                                  <a:moveTo>
                                    <a:pt x="0" y="0"/>
                                  </a:moveTo>
                                  <a:lnTo>
                                    <a:pt x="0" y="0"/>
                                  </a:lnTo>
                                  <a:lnTo>
                                    <a:pt x="9319" y="0"/>
                                  </a:lnTo>
                                  <a:lnTo>
                                    <a:pt x="9319" y="5900"/>
                                  </a:lnTo>
                                  <a:lnTo>
                                    <a:pt x="0" y="5900"/>
                                  </a:lnTo>
                                  <a:lnTo>
                                    <a:pt x="0" y="0"/>
                                  </a:lnTo>
                                  <a:close/>
                                  <a:moveTo>
                                    <a:pt x="0" y="0"/>
                                  </a:moveTo>
                                  <a:lnTo>
                                    <a:pt x="0" y="0"/>
                                  </a:lnTo>
                                  <a:close/>
                                </a:path>
                              </a:pathLst>
                            </a:custGeom>
                            <a:noFill/>
                            <a:ln w="6985" cap="sq">
                              <a:solidFill>
                                <a:srgbClr val="FFFFF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3" name="Freeform 10"/>
                          <wps:cNvSpPr>
                            <a:spLocks/>
                          </wps:cNvSpPr>
                          <wps:spPr bwMode="auto">
                            <a:xfrm>
                              <a:off x="426" y="1564"/>
                              <a:ext cx="7385" cy="0"/>
                            </a:xfrm>
                            <a:custGeom>
                              <a:avLst/>
                              <a:gdLst>
                                <a:gd name="T0" fmla="*/ 0 w 9335"/>
                                <a:gd name="T1" fmla="*/ 0 w 9335"/>
                                <a:gd name="T2" fmla="*/ 9335 w 9335"/>
                              </a:gdLst>
                              <a:ahLst/>
                              <a:cxnLst>
                                <a:cxn ang="0">
                                  <a:pos x="T0" y="0"/>
                                </a:cxn>
                                <a:cxn ang="0">
                                  <a:pos x="T1" y="0"/>
                                </a:cxn>
                                <a:cxn ang="0">
                                  <a:pos x="T2" y="0"/>
                                </a:cxn>
                              </a:cxnLst>
                              <a:rect l="0" t="0" r="r" b="b"/>
                              <a:pathLst>
                                <a:path w="9335">
                                  <a:moveTo>
                                    <a:pt x="0" y="0"/>
                                  </a:moveTo>
                                  <a:lnTo>
                                    <a:pt x="0" y="0"/>
                                  </a:lnTo>
                                  <a:lnTo>
                                    <a:pt x="9335" y="0"/>
                                  </a:lnTo>
                                </a:path>
                              </a:pathLst>
                            </a:custGeom>
                            <a:noFill/>
                            <a:ln w="6985" cap="flat">
                              <a:solidFill>
                                <a:srgbClr val="C0C0C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 name="Freeform 11"/>
                          <wps:cNvSpPr>
                            <a:spLocks/>
                          </wps:cNvSpPr>
                          <wps:spPr bwMode="auto">
                            <a:xfrm>
                              <a:off x="4079" y="5189"/>
                              <a:ext cx="0" cy="46"/>
                            </a:xfrm>
                            <a:custGeom>
                              <a:avLst/>
                              <a:gdLst>
                                <a:gd name="T0" fmla="*/ 59 h 59"/>
                                <a:gd name="T1" fmla="*/ 59 h 59"/>
                                <a:gd name="T2" fmla="*/ 0 h 59"/>
                              </a:gdLst>
                              <a:ahLst/>
                              <a:cxnLst>
                                <a:cxn ang="0">
                                  <a:pos x="0" y="T0"/>
                                </a:cxn>
                                <a:cxn ang="0">
                                  <a:pos x="0" y="T1"/>
                                </a:cxn>
                                <a:cxn ang="0">
                                  <a:pos x="0" y="T2"/>
                                </a:cxn>
                              </a:cxnLst>
                              <a:rect l="0" t="0" r="r" b="b"/>
                              <a:pathLst>
                                <a:path h="59">
                                  <a:moveTo>
                                    <a:pt x="0" y="59"/>
                                  </a:moveTo>
                                  <a:lnTo>
                                    <a:pt x="0" y="59"/>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5" name="Freeform 12"/>
                          <wps:cNvSpPr>
                            <a:spLocks/>
                          </wps:cNvSpPr>
                          <wps:spPr bwMode="auto">
                            <a:xfrm>
                              <a:off x="4079" y="5102"/>
                              <a:ext cx="0" cy="46"/>
                            </a:xfrm>
                            <a:custGeom>
                              <a:avLst/>
                              <a:gdLst>
                                <a:gd name="T0" fmla="*/ 58 h 58"/>
                                <a:gd name="T1" fmla="*/ 58 h 58"/>
                                <a:gd name="T2" fmla="*/ 0 h 58"/>
                              </a:gdLst>
                              <a:ahLst/>
                              <a:cxnLst>
                                <a:cxn ang="0">
                                  <a:pos x="0" y="T0"/>
                                </a:cxn>
                                <a:cxn ang="0">
                                  <a:pos x="0" y="T1"/>
                                </a:cxn>
                                <a:cxn ang="0">
                                  <a:pos x="0" y="T2"/>
                                </a:cxn>
                              </a:cxnLst>
                              <a:rect l="0" t="0" r="r" b="b"/>
                              <a:pathLst>
                                <a:path h="58">
                                  <a:moveTo>
                                    <a:pt x="0" y="58"/>
                                  </a:moveTo>
                                  <a:lnTo>
                                    <a:pt x="0" y="58"/>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6" name="Freeform 13"/>
                          <wps:cNvSpPr>
                            <a:spLocks/>
                          </wps:cNvSpPr>
                          <wps:spPr bwMode="auto">
                            <a:xfrm>
                              <a:off x="4079" y="5015"/>
                              <a:ext cx="0" cy="47"/>
                            </a:xfrm>
                            <a:custGeom>
                              <a:avLst/>
                              <a:gdLst>
                                <a:gd name="T0" fmla="*/ 59 h 59"/>
                                <a:gd name="T1" fmla="*/ 59 h 59"/>
                                <a:gd name="T2" fmla="*/ 0 h 59"/>
                              </a:gdLst>
                              <a:ahLst/>
                              <a:cxnLst>
                                <a:cxn ang="0">
                                  <a:pos x="0" y="T0"/>
                                </a:cxn>
                                <a:cxn ang="0">
                                  <a:pos x="0" y="T1"/>
                                </a:cxn>
                                <a:cxn ang="0">
                                  <a:pos x="0" y="T2"/>
                                </a:cxn>
                              </a:cxnLst>
                              <a:rect l="0" t="0" r="r" b="b"/>
                              <a:pathLst>
                                <a:path h="59">
                                  <a:moveTo>
                                    <a:pt x="0" y="59"/>
                                  </a:moveTo>
                                  <a:lnTo>
                                    <a:pt x="0" y="59"/>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 name="Freeform 14"/>
                          <wps:cNvSpPr>
                            <a:spLocks/>
                          </wps:cNvSpPr>
                          <wps:spPr bwMode="auto">
                            <a:xfrm>
                              <a:off x="4079" y="4929"/>
                              <a:ext cx="0" cy="46"/>
                            </a:xfrm>
                            <a:custGeom>
                              <a:avLst/>
                              <a:gdLst>
                                <a:gd name="T0" fmla="*/ 58 h 58"/>
                                <a:gd name="T1" fmla="*/ 58 h 58"/>
                                <a:gd name="T2" fmla="*/ 0 h 58"/>
                              </a:gdLst>
                              <a:ahLst/>
                              <a:cxnLst>
                                <a:cxn ang="0">
                                  <a:pos x="0" y="T0"/>
                                </a:cxn>
                                <a:cxn ang="0">
                                  <a:pos x="0" y="T1"/>
                                </a:cxn>
                                <a:cxn ang="0">
                                  <a:pos x="0" y="T2"/>
                                </a:cxn>
                              </a:cxnLst>
                              <a:rect l="0" t="0" r="r" b="b"/>
                              <a:pathLst>
                                <a:path h="58">
                                  <a:moveTo>
                                    <a:pt x="0" y="58"/>
                                  </a:moveTo>
                                  <a:lnTo>
                                    <a:pt x="0" y="58"/>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8" name="Freeform 15"/>
                          <wps:cNvSpPr>
                            <a:spLocks/>
                          </wps:cNvSpPr>
                          <wps:spPr bwMode="auto">
                            <a:xfrm>
                              <a:off x="4079" y="4842"/>
                              <a:ext cx="0" cy="46"/>
                            </a:xfrm>
                            <a:custGeom>
                              <a:avLst/>
                              <a:gdLst>
                                <a:gd name="T0" fmla="*/ 58 h 58"/>
                                <a:gd name="T1" fmla="*/ 58 h 58"/>
                                <a:gd name="T2" fmla="*/ 0 h 58"/>
                              </a:gdLst>
                              <a:ahLst/>
                              <a:cxnLst>
                                <a:cxn ang="0">
                                  <a:pos x="0" y="T0"/>
                                </a:cxn>
                                <a:cxn ang="0">
                                  <a:pos x="0" y="T1"/>
                                </a:cxn>
                                <a:cxn ang="0">
                                  <a:pos x="0" y="T2"/>
                                </a:cxn>
                              </a:cxnLst>
                              <a:rect l="0" t="0" r="r" b="b"/>
                              <a:pathLst>
                                <a:path h="58">
                                  <a:moveTo>
                                    <a:pt x="0" y="58"/>
                                  </a:moveTo>
                                  <a:lnTo>
                                    <a:pt x="0" y="58"/>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9" name="Freeform 16"/>
                          <wps:cNvSpPr>
                            <a:spLocks/>
                          </wps:cNvSpPr>
                          <wps:spPr bwMode="auto">
                            <a:xfrm>
                              <a:off x="4079" y="4755"/>
                              <a:ext cx="0" cy="46"/>
                            </a:xfrm>
                            <a:custGeom>
                              <a:avLst/>
                              <a:gdLst>
                                <a:gd name="T0" fmla="*/ 58 h 58"/>
                                <a:gd name="T1" fmla="*/ 58 h 58"/>
                                <a:gd name="T2" fmla="*/ 0 h 58"/>
                              </a:gdLst>
                              <a:ahLst/>
                              <a:cxnLst>
                                <a:cxn ang="0">
                                  <a:pos x="0" y="T0"/>
                                </a:cxn>
                                <a:cxn ang="0">
                                  <a:pos x="0" y="T1"/>
                                </a:cxn>
                                <a:cxn ang="0">
                                  <a:pos x="0" y="T2"/>
                                </a:cxn>
                              </a:cxnLst>
                              <a:rect l="0" t="0" r="r" b="b"/>
                              <a:pathLst>
                                <a:path h="58">
                                  <a:moveTo>
                                    <a:pt x="0" y="58"/>
                                  </a:moveTo>
                                  <a:lnTo>
                                    <a:pt x="0" y="58"/>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0" name="Freeform 17"/>
                          <wps:cNvSpPr>
                            <a:spLocks/>
                          </wps:cNvSpPr>
                          <wps:spPr bwMode="auto">
                            <a:xfrm>
                              <a:off x="4079" y="4668"/>
                              <a:ext cx="0" cy="46"/>
                            </a:xfrm>
                            <a:custGeom>
                              <a:avLst/>
                              <a:gdLst>
                                <a:gd name="T0" fmla="*/ 58 h 58"/>
                                <a:gd name="T1" fmla="*/ 58 h 58"/>
                                <a:gd name="T2" fmla="*/ 0 h 58"/>
                              </a:gdLst>
                              <a:ahLst/>
                              <a:cxnLst>
                                <a:cxn ang="0">
                                  <a:pos x="0" y="T0"/>
                                </a:cxn>
                                <a:cxn ang="0">
                                  <a:pos x="0" y="T1"/>
                                </a:cxn>
                                <a:cxn ang="0">
                                  <a:pos x="0" y="T2"/>
                                </a:cxn>
                              </a:cxnLst>
                              <a:rect l="0" t="0" r="r" b="b"/>
                              <a:pathLst>
                                <a:path h="58">
                                  <a:moveTo>
                                    <a:pt x="0" y="58"/>
                                  </a:moveTo>
                                  <a:lnTo>
                                    <a:pt x="0" y="58"/>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1" name="Freeform 18"/>
                          <wps:cNvSpPr>
                            <a:spLocks/>
                          </wps:cNvSpPr>
                          <wps:spPr bwMode="auto">
                            <a:xfrm>
                              <a:off x="4079" y="4581"/>
                              <a:ext cx="0" cy="47"/>
                            </a:xfrm>
                            <a:custGeom>
                              <a:avLst/>
                              <a:gdLst>
                                <a:gd name="T0" fmla="*/ 59 h 59"/>
                                <a:gd name="T1" fmla="*/ 59 h 59"/>
                                <a:gd name="T2" fmla="*/ 0 h 59"/>
                              </a:gdLst>
                              <a:ahLst/>
                              <a:cxnLst>
                                <a:cxn ang="0">
                                  <a:pos x="0" y="T0"/>
                                </a:cxn>
                                <a:cxn ang="0">
                                  <a:pos x="0" y="T1"/>
                                </a:cxn>
                                <a:cxn ang="0">
                                  <a:pos x="0" y="T2"/>
                                </a:cxn>
                              </a:cxnLst>
                              <a:rect l="0" t="0" r="r" b="b"/>
                              <a:pathLst>
                                <a:path h="59">
                                  <a:moveTo>
                                    <a:pt x="0" y="59"/>
                                  </a:moveTo>
                                  <a:lnTo>
                                    <a:pt x="0" y="59"/>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2" name="Freeform 19"/>
                          <wps:cNvSpPr>
                            <a:spLocks/>
                          </wps:cNvSpPr>
                          <wps:spPr bwMode="auto">
                            <a:xfrm>
                              <a:off x="4079" y="4495"/>
                              <a:ext cx="0" cy="46"/>
                            </a:xfrm>
                            <a:custGeom>
                              <a:avLst/>
                              <a:gdLst>
                                <a:gd name="T0" fmla="*/ 58 h 58"/>
                                <a:gd name="T1" fmla="*/ 58 h 58"/>
                                <a:gd name="T2" fmla="*/ 0 h 58"/>
                              </a:gdLst>
                              <a:ahLst/>
                              <a:cxnLst>
                                <a:cxn ang="0">
                                  <a:pos x="0" y="T0"/>
                                </a:cxn>
                                <a:cxn ang="0">
                                  <a:pos x="0" y="T1"/>
                                </a:cxn>
                                <a:cxn ang="0">
                                  <a:pos x="0" y="T2"/>
                                </a:cxn>
                              </a:cxnLst>
                              <a:rect l="0" t="0" r="r" b="b"/>
                              <a:pathLst>
                                <a:path h="58">
                                  <a:moveTo>
                                    <a:pt x="0" y="58"/>
                                  </a:moveTo>
                                  <a:lnTo>
                                    <a:pt x="0" y="58"/>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3" name="Freeform 20"/>
                          <wps:cNvSpPr>
                            <a:spLocks/>
                          </wps:cNvSpPr>
                          <wps:spPr bwMode="auto">
                            <a:xfrm>
                              <a:off x="4079" y="4407"/>
                              <a:ext cx="0" cy="46"/>
                            </a:xfrm>
                            <a:custGeom>
                              <a:avLst/>
                              <a:gdLst>
                                <a:gd name="T0" fmla="*/ 58 h 58"/>
                                <a:gd name="T1" fmla="*/ 58 h 58"/>
                                <a:gd name="T2" fmla="*/ 0 h 58"/>
                              </a:gdLst>
                              <a:ahLst/>
                              <a:cxnLst>
                                <a:cxn ang="0">
                                  <a:pos x="0" y="T0"/>
                                </a:cxn>
                                <a:cxn ang="0">
                                  <a:pos x="0" y="T1"/>
                                </a:cxn>
                                <a:cxn ang="0">
                                  <a:pos x="0" y="T2"/>
                                </a:cxn>
                              </a:cxnLst>
                              <a:rect l="0" t="0" r="r" b="b"/>
                              <a:pathLst>
                                <a:path h="58">
                                  <a:moveTo>
                                    <a:pt x="0" y="58"/>
                                  </a:moveTo>
                                  <a:lnTo>
                                    <a:pt x="0" y="58"/>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4" name="Freeform 21"/>
                          <wps:cNvSpPr>
                            <a:spLocks/>
                          </wps:cNvSpPr>
                          <wps:spPr bwMode="auto">
                            <a:xfrm>
                              <a:off x="4079" y="4321"/>
                              <a:ext cx="0" cy="46"/>
                            </a:xfrm>
                            <a:custGeom>
                              <a:avLst/>
                              <a:gdLst>
                                <a:gd name="T0" fmla="*/ 58 h 58"/>
                                <a:gd name="T1" fmla="*/ 58 h 58"/>
                                <a:gd name="T2" fmla="*/ 0 h 58"/>
                              </a:gdLst>
                              <a:ahLst/>
                              <a:cxnLst>
                                <a:cxn ang="0">
                                  <a:pos x="0" y="T0"/>
                                </a:cxn>
                                <a:cxn ang="0">
                                  <a:pos x="0" y="T1"/>
                                </a:cxn>
                                <a:cxn ang="0">
                                  <a:pos x="0" y="T2"/>
                                </a:cxn>
                              </a:cxnLst>
                              <a:rect l="0" t="0" r="r" b="b"/>
                              <a:pathLst>
                                <a:path h="58">
                                  <a:moveTo>
                                    <a:pt x="0" y="58"/>
                                  </a:moveTo>
                                  <a:lnTo>
                                    <a:pt x="0" y="58"/>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5" name="Freeform 22"/>
                          <wps:cNvSpPr>
                            <a:spLocks/>
                          </wps:cNvSpPr>
                          <wps:spPr bwMode="auto">
                            <a:xfrm>
                              <a:off x="4079" y="4234"/>
                              <a:ext cx="0" cy="46"/>
                            </a:xfrm>
                            <a:custGeom>
                              <a:avLst/>
                              <a:gdLst>
                                <a:gd name="T0" fmla="*/ 58 h 58"/>
                                <a:gd name="T1" fmla="*/ 58 h 58"/>
                                <a:gd name="T2" fmla="*/ 0 h 58"/>
                              </a:gdLst>
                              <a:ahLst/>
                              <a:cxnLst>
                                <a:cxn ang="0">
                                  <a:pos x="0" y="T0"/>
                                </a:cxn>
                                <a:cxn ang="0">
                                  <a:pos x="0" y="T1"/>
                                </a:cxn>
                                <a:cxn ang="0">
                                  <a:pos x="0" y="T2"/>
                                </a:cxn>
                              </a:cxnLst>
                              <a:rect l="0" t="0" r="r" b="b"/>
                              <a:pathLst>
                                <a:path h="58">
                                  <a:moveTo>
                                    <a:pt x="0" y="58"/>
                                  </a:moveTo>
                                  <a:lnTo>
                                    <a:pt x="0" y="58"/>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6" name="Freeform 23"/>
                          <wps:cNvSpPr>
                            <a:spLocks/>
                          </wps:cNvSpPr>
                          <wps:spPr bwMode="auto">
                            <a:xfrm>
                              <a:off x="4079" y="4147"/>
                              <a:ext cx="0" cy="47"/>
                            </a:xfrm>
                            <a:custGeom>
                              <a:avLst/>
                              <a:gdLst>
                                <a:gd name="T0" fmla="*/ 59 h 59"/>
                                <a:gd name="T1" fmla="*/ 59 h 59"/>
                                <a:gd name="T2" fmla="*/ 0 h 59"/>
                              </a:gdLst>
                              <a:ahLst/>
                              <a:cxnLst>
                                <a:cxn ang="0">
                                  <a:pos x="0" y="T0"/>
                                </a:cxn>
                                <a:cxn ang="0">
                                  <a:pos x="0" y="T1"/>
                                </a:cxn>
                                <a:cxn ang="0">
                                  <a:pos x="0" y="T2"/>
                                </a:cxn>
                              </a:cxnLst>
                              <a:rect l="0" t="0" r="r" b="b"/>
                              <a:pathLst>
                                <a:path h="59">
                                  <a:moveTo>
                                    <a:pt x="0" y="59"/>
                                  </a:moveTo>
                                  <a:lnTo>
                                    <a:pt x="0" y="59"/>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7" name="Freeform 24"/>
                          <wps:cNvSpPr>
                            <a:spLocks/>
                          </wps:cNvSpPr>
                          <wps:spPr bwMode="auto">
                            <a:xfrm>
                              <a:off x="4079" y="4060"/>
                              <a:ext cx="0" cy="46"/>
                            </a:xfrm>
                            <a:custGeom>
                              <a:avLst/>
                              <a:gdLst>
                                <a:gd name="T0" fmla="*/ 58 h 58"/>
                                <a:gd name="T1" fmla="*/ 58 h 58"/>
                                <a:gd name="T2" fmla="*/ 0 h 58"/>
                              </a:gdLst>
                              <a:ahLst/>
                              <a:cxnLst>
                                <a:cxn ang="0">
                                  <a:pos x="0" y="T0"/>
                                </a:cxn>
                                <a:cxn ang="0">
                                  <a:pos x="0" y="T1"/>
                                </a:cxn>
                                <a:cxn ang="0">
                                  <a:pos x="0" y="T2"/>
                                </a:cxn>
                              </a:cxnLst>
                              <a:rect l="0" t="0" r="r" b="b"/>
                              <a:pathLst>
                                <a:path h="58">
                                  <a:moveTo>
                                    <a:pt x="0" y="58"/>
                                  </a:moveTo>
                                  <a:lnTo>
                                    <a:pt x="0" y="58"/>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8" name="Freeform 25"/>
                          <wps:cNvSpPr>
                            <a:spLocks/>
                          </wps:cNvSpPr>
                          <wps:spPr bwMode="auto">
                            <a:xfrm>
                              <a:off x="4079" y="3973"/>
                              <a:ext cx="0" cy="47"/>
                            </a:xfrm>
                            <a:custGeom>
                              <a:avLst/>
                              <a:gdLst>
                                <a:gd name="T0" fmla="*/ 59 h 59"/>
                                <a:gd name="T1" fmla="*/ 59 h 59"/>
                                <a:gd name="T2" fmla="*/ 0 h 59"/>
                              </a:gdLst>
                              <a:ahLst/>
                              <a:cxnLst>
                                <a:cxn ang="0">
                                  <a:pos x="0" y="T0"/>
                                </a:cxn>
                                <a:cxn ang="0">
                                  <a:pos x="0" y="T1"/>
                                </a:cxn>
                                <a:cxn ang="0">
                                  <a:pos x="0" y="T2"/>
                                </a:cxn>
                              </a:cxnLst>
                              <a:rect l="0" t="0" r="r" b="b"/>
                              <a:pathLst>
                                <a:path h="59">
                                  <a:moveTo>
                                    <a:pt x="0" y="59"/>
                                  </a:moveTo>
                                  <a:lnTo>
                                    <a:pt x="0" y="59"/>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9" name="Freeform 26"/>
                          <wps:cNvSpPr>
                            <a:spLocks/>
                          </wps:cNvSpPr>
                          <wps:spPr bwMode="auto">
                            <a:xfrm>
                              <a:off x="4079" y="3887"/>
                              <a:ext cx="0" cy="46"/>
                            </a:xfrm>
                            <a:custGeom>
                              <a:avLst/>
                              <a:gdLst>
                                <a:gd name="T0" fmla="*/ 58 h 58"/>
                                <a:gd name="T1" fmla="*/ 58 h 58"/>
                                <a:gd name="T2" fmla="*/ 0 h 58"/>
                              </a:gdLst>
                              <a:ahLst/>
                              <a:cxnLst>
                                <a:cxn ang="0">
                                  <a:pos x="0" y="T0"/>
                                </a:cxn>
                                <a:cxn ang="0">
                                  <a:pos x="0" y="T1"/>
                                </a:cxn>
                                <a:cxn ang="0">
                                  <a:pos x="0" y="T2"/>
                                </a:cxn>
                              </a:cxnLst>
                              <a:rect l="0" t="0" r="r" b="b"/>
                              <a:pathLst>
                                <a:path h="58">
                                  <a:moveTo>
                                    <a:pt x="0" y="58"/>
                                  </a:moveTo>
                                  <a:lnTo>
                                    <a:pt x="0" y="58"/>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0" name="Freeform 27"/>
                          <wps:cNvSpPr>
                            <a:spLocks/>
                          </wps:cNvSpPr>
                          <wps:spPr bwMode="auto">
                            <a:xfrm>
                              <a:off x="4079" y="3800"/>
                              <a:ext cx="0" cy="47"/>
                            </a:xfrm>
                            <a:custGeom>
                              <a:avLst/>
                              <a:gdLst>
                                <a:gd name="T0" fmla="*/ 59 h 59"/>
                                <a:gd name="T1" fmla="*/ 59 h 59"/>
                                <a:gd name="T2" fmla="*/ 0 h 59"/>
                              </a:gdLst>
                              <a:ahLst/>
                              <a:cxnLst>
                                <a:cxn ang="0">
                                  <a:pos x="0" y="T0"/>
                                </a:cxn>
                                <a:cxn ang="0">
                                  <a:pos x="0" y="T1"/>
                                </a:cxn>
                                <a:cxn ang="0">
                                  <a:pos x="0" y="T2"/>
                                </a:cxn>
                              </a:cxnLst>
                              <a:rect l="0" t="0" r="r" b="b"/>
                              <a:pathLst>
                                <a:path h="59">
                                  <a:moveTo>
                                    <a:pt x="0" y="59"/>
                                  </a:moveTo>
                                  <a:lnTo>
                                    <a:pt x="0" y="59"/>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1" name="Freeform 28"/>
                          <wps:cNvSpPr>
                            <a:spLocks/>
                          </wps:cNvSpPr>
                          <wps:spPr bwMode="auto">
                            <a:xfrm>
                              <a:off x="4079" y="3713"/>
                              <a:ext cx="0" cy="46"/>
                            </a:xfrm>
                            <a:custGeom>
                              <a:avLst/>
                              <a:gdLst>
                                <a:gd name="T0" fmla="*/ 58 h 58"/>
                                <a:gd name="T1" fmla="*/ 58 h 58"/>
                                <a:gd name="T2" fmla="*/ 0 h 58"/>
                              </a:gdLst>
                              <a:ahLst/>
                              <a:cxnLst>
                                <a:cxn ang="0">
                                  <a:pos x="0" y="T0"/>
                                </a:cxn>
                                <a:cxn ang="0">
                                  <a:pos x="0" y="T1"/>
                                </a:cxn>
                                <a:cxn ang="0">
                                  <a:pos x="0" y="T2"/>
                                </a:cxn>
                              </a:cxnLst>
                              <a:rect l="0" t="0" r="r" b="b"/>
                              <a:pathLst>
                                <a:path h="58">
                                  <a:moveTo>
                                    <a:pt x="0" y="58"/>
                                  </a:moveTo>
                                  <a:lnTo>
                                    <a:pt x="0" y="58"/>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2" name="Freeform 29"/>
                          <wps:cNvSpPr>
                            <a:spLocks/>
                          </wps:cNvSpPr>
                          <wps:spPr bwMode="auto">
                            <a:xfrm>
                              <a:off x="4079" y="3626"/>
                              <a:ext cx="0" cy="47"/>
                            </a:xfrm>
                            <a:custGeom>
                              <a:avLst/>
                              <a:gdLst>
                                <a:gd name="T0" fmla="*/ 59 h 59"/>
                                <a:gd name="T1" fmla="*/ 59 h 59"/>
                                <a:gd name="T2" fmla="*/ 0 h 59"/>
                              </a:gdLst>
                              <a:ahLst/>
                              <a:cxnLst>
                                <a:cxn ang="0">
                                  <a:pos x="0" y="T0"/>
                                </a:cxn>
                                <a:cxn ang="0">
                                  <a:pos x="0" y="T1"/>
                                </a:cxn>
                                <a:cxn ang="0">
                                  <a:pos x="0" y="T2"/>
                                </a:cxn>
                              </a:cxnLst>
                              <a:rect l="0" t="0" r="r" b="b"/>
                              <a:pathLst>
                                <a:path h="59">
                                  <a:moveTo>
                                    <a:pt x="0" y="59"/>
                                  </a:moveTo>
                                  <a:lnTo>
                                    <a:pt x="0" y="59"/>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3" name="Freeform 30"/>
                          <wps:cNvSpPr>
                            <a:spLocks/>
                          </wps:cNvSpPr>
                          <wps:spPr bwMode="auto">
                            <a:xfrm>
                              <a:off x="4079" y="3540"/>
                              <a:ext cx="0" cy="46"/>
                            </a:xfrm>
                            <a:custGeom>
                              <a:avLst/>
                              <a:gdLst>
                                <a:gd name="T0" fmla="*/ 58 h 58"/>
                                <a:gd name="T1" fmla="*/ 58 h 58"/>
                                <a:gd name="T2" fmla="*/ 0 h 58"/>
                              </a:gdLst>
                              <a:ahLst/>
                              <a:cxnLst>
                                <a:cxn ang="0">
                                  <a:pos x="0" y="T0"/>
                                </a:cxn>
                                <a:cxn ang="0">
                                  <a:pos x="0" y="T1"/>
                                </a:cxn>
                                <a:cxn ang="0">
                                  <a:pos x="0" y="T2"/>
                                </a:cxn>
                              </a:cxnLst>
                              <a:rect l="0" t="0" r="r" b="b"/>
                              <a:pathLst>
                                <a:path h="58">
                                  <a:moveTo>
                                    <a:pt x="0" y="58"/>
                                  </a:moveTo>
                                  <a:lnTo>
                                    <a:pt x="0" y="58"/>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4" name="Freeform 31"/>
                          <wps:cNvSpPr>
                            <a:spLocks/>
                          </wps:cNvSpPr>
                          <wps:spPr bwMode="auto">
                            <a:xfrm>
                              <a:off x="4079" y="3453"/>
                              <a:ext cx="0" cy="46"/>
                            </a:xfrm>
                            <a:custGeom>
                              <a:avLst/>
                              <a:gdLst>
                                <a:gd name="T0" fmla="*/ 58 h 58"/>
                                <a:gd name="T1" fmla="*/ 58 h 58"/>
                                <a:gd name="T2" fmla="*/ 0 h 58"/>
                              </a:gdLst>
                              <a:ahLst/>
                              <a:cxnLst>
                                <a:cxn ang="0">
                                  <a:pos x="0" y="T0"/>
                                </a:cxn>
                                <a:cxn ang="0">
                                  <a:pos x="0" y="T1"/>
                                </a:cxn>
                                <a:cxn ang="0">
                                  <a:pos x="0" y="T2"/>
                                </a:cxn>
                              </a:cxnLst>
                              <a:rect l="0" t="0" r="r" b="b"/>
                              <a:pathLst>
                                <a:path h="58">
                                  <a:moveTo>
                                    <a:pt x="0" y="58"/>
                                  </a:moveTo>
                                  <a:lnTo>
                                    <a:pt x="0" y="58"/>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5" name="Freeform 32"/>
                          <wps:cNvSpPr>
                            <a:spLocks/>
                          </wps:cNvSpPr>
                          <wps:spPr bwMode="auto">
                            <a:xfrm>
                              <a:off x="4079" y="3366"/>
                              <a:ext cx="0" cy="46"/>
                            </a:xfrm>
                            <a:custGeom>
                              <a:avLst/>
                              <a:gdLst>
                                <a:gd name="T0" fmla="*/ 59 h 59"/>
                                <a:gd name="T1" fmla="*/ 59 h 59"/>
                                <a:gd name="T2" fmla="*/ 0 h 59"/>
                              </a:gdLst>
                              <a:ahLst/>
                              <a:cxnLst>
                                <a:cxn ang="0">
                                  <a:pos x="0" y="T0"/>
                                </a:cxn>
                                <a:cxn ang="0">
                                  <a:pos x="0" y="T1"/>
                                </a:cxn>
                                <a:cxn ang="0">
                                  <a:pos x="0" y="T2"/>
                                </a:cxn>
                              </a:cxnLst>
                              <a:rect l="0" t="0" r="r" b="b"/>
                              <a:pathLst>
                                <a:path h="59">
                                  <a:moveTo>
                                    <a:pt x="0" y="59"/>
                                  </a:moveTo>
                                  <a:lnTo>
                                    <a:pt x="0" y="59"/>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6" name="Freeform 33"/>
                          <wps:cNvSpPr>
                            <a:spLocks/>
                          </wps:cNvSpPr>
                          <wps:spPr bwMode="auto">
                            <a:xfrm>
                              <a:off x="4079" y="3279"/>
                              <a:ext cx="0" cy="46"/>
                            </a:xfrm>
                            <a:custGeom>
                              <a:avLst/>
                              <a:gdLst>
                                <a:gd name="T0" fmla="*/ 58 h 58"/>
                                <a:gd name="T1" fmla="*/ 58 h 58"/>
                                <a:gd name="T2" fmla="*/ 0 h 58"/>
                              </a:gdLst>
                              <a:ahLst/>
                              <a:cxnLst>
                                <a:cxn ang="0">
                                  <a:pos x="0" y="T0"/>
                                </a:cxn>
                                <a:cxn ang="0">
                                  <a:pos x="0" y="T1"/>
                                </a:cxn>
                                <a:cxn ang="0">
                                  <a:pos x="0" y="T2"/>
                                </a:cxn>
                              </a:cxnLst>
                              <a:rect l="0" t="0" r="r" b="b"/>
                              <a:pathLst>
                                <a:path h="58">
                                  <a:moveTo>
                                    <a:pt x="0" y="58"/>
                                  </a:moveTo>
                                  <a:lnTo>
                                    <a:pt x="0" y="58"/>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7" name="Freeform 34"/>
                          <wps:cNvSpPr>
                            <a:spLocks/>
                          </wps:cNvSpPr>
                          <wps:spPr bwMode="auto">
                            <a:xfrm>
                              <a:off x="4079" y="3192"/>
                              <a:ext cx="0" cy="47"/>
                            </a:xfrm>
                            <a:custGeom>
                              <a:avLst/>
                              <a:gdLst>
                                <a:gd name="T0" fmla="*/ 59 h 59"/>
                                <a:gd name="T1" fmla="*/ 59 h 59"/>
                                <a:gd name="T2" fmla="*/ 0 h 59"/>
                              </a:gdLst>
                              <a:ahLst/>
                              <a:cxnLst>
                                <a:cxn ang="0">
                                  <a:pos x="0" y="T0"/>
                                </a:cxn>
                                <a:cxn ang="0">
                                  <a:pos x="0" y="T1"/>
                                </a:cxn>
                                <a:cxn ang="0">
                                  <a:pos x="0" y="T2"/>
                                </a:cxn>
                              </a:cxnLst>
                              <a:rect l="0" t="0" r="r" b="b"/>
                              <a:pathLst>
                                <a:path h="59">
                                  <a:moveTo>
                                    <a:pt x="0" y="59"/>
                                  </a:moveTo>
                                  <a:lnTo>
                                    <a:pt x="0" y="59"/>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8" name="Freeform 35"/>
                          <wps:cNvSpPr>
                            <a:spLocks/>
                          </wps:cNvSpPr>
                          <wps:spPr bwMode="auto">
                            <a:xfrm>
                              <a:off x="4079" y="3106"/>
                              <a:ext cx="0" cy="46"/>
                            </a:xfrm>
                            <a:custGeom>
                              <a:avLst/>
                              <a:gdLst>
                                <a:gd name="T0" fmla="*/ 58 h 58"/>
                                <a:gd name="T1" fmla="*/ 58 h 58"/>
                                <a:gd name="T2" fmla="*/ 0 h 58"/>
                              </a:gdLst>
                              <a:ahLst/>
                              <a:cxnLst>
                                <a:cxn ang="0">
                                  <a:pos x="0" y="T0"/>
                                </a:cxn>
                                <a:cxn ang="0">
                                  <a:pos x="0" y="T1"/>
                                </a:cxn>
                                <a:cxn ang="0">
                                  <a:pos x="0" y="T2"/>
                                </a:cxn>
                              </a:cxnLst>
                              <a:rect l="0" t="0" r="r" b="b"/>
                              <a:pathLst>
                                <a:path h="58">
                                  <a:moveTo>
                                    <a:pt x="0" y="58"/>
                                  </a:moveTo>
                                  <a:lnTo>
                                    <a:pt x="0" y="58"/>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9" name="Freeform 36"/>
                          <wps:cNvSpPr>
                            <a:spLocks/>
                          </wps:cNvSpPr>
                          <wps:spPr bwMode="auto">
                            <a:xfrm>
                              <a:off x="4079" y="3019"/>
                              <a:ext cx="0" cy="46"/>
                            </a:xfrm>
                            <a:custGeom>
                              <a:avLst/>
                              <a:gdLst>
                                <a:gd name="T0" fmla="*/ 58 h 58"/>
                                <a:gd name="T1" fmla="*/ 58 h 58"/>
                                <a:gd name="T2" fmla="*/ 0 h 58"/>
                              </a:gdLst>
                              <a:ahLst/>
                              <a:cxnLst>
                                <a:cxn ang="0">
                                  <a:pos x="0" y="T0"/>
                                </a:cxn>
                                <a:cxn ang="0">
                                  <a:pos x="0" y="T1"/>
                                </a:cxn>
                                <a:cxn ang="0">
                                  <a:pos x="0" y="T2"/>
                                </a:cxn>
                              </a:cxnLst>
                              <a:rect l="0" t="0" r="r" b="b"/>
                              <a:pathLst>
                                <a:path h="58">
                                  <a:moveTo>
                                    <a:pt x="0" y="58"/>
                                  </a:moveTo>
                                  <a:lnTo>
                                    <a:pt x="0" y="58"/>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0" name="Freeform 37"/>
                          <wps:cNvSpPr>
                            <a:spLocks/>
                          </wps:cNvSpPr>
                          <wps:spPr bwMode="auto">
                            <a:xfrm>
                              <a:off x="4079" y="2931"/>
                              <a:ext cx="0" cy="47"/>
                            </a:xfrm>
                            <a:custGeom>
                              <a:avLst/>
                              <a:gdLst>
                                <a:gd name="T0" fmla="*/ 59 h 59"/>
                                <a:gd name="T1" fmla="*/ 59 h 59"/>
                                <a:gd name="T2" fmla="*/ 0 h 59"/>
                              </a:gdLst>
                              <a:ahLst/>
                              <a:cxnLst>
                                <a:cxn ang="0">
                                  <a:pos x="0" y="T0"/>
                                </a:cxn>
                                <a:cxn ang="0">
                                  <a:pos x="0" y="T1"/>
                                </a:cxn>
                                <a:cxn ang="0">
                                  <a:pos x="0" y="T2"/>
                                </a:cxn>
                              </a:cxnLst>
                              <a:rect l="0" t="0" r="r" b="b"/>
                              <a:pathLst>
                                <a:path h="59">
                                  <a:moveTo>
                                    <a:pt x="0" y="59"/>
                                  </a:moveTo>
                                  <a:lnTo>
                                    <a:pt x="0" y="59"/>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1" name="Freeform 38"/>
                          <wps:cNvSpPr>
                            <a:spLocks/>
                          </wps:cNvSpPr>
                          <wps:spPr bwMode="auto">
                            <a:xfrm>
                              <a:off x="4079" y="2845"/>
                              <a:ext cx="0" cy="46"/>
                            </a:xfrm>
                            <a:custGeom>
                              <a:avLst/>
                              <a:gdLst>
                                <a:gd name="T0" fmla="*/ 58 h 58"/>
                                <a:gd name="T1" fmla="*/ 58 h 58"/>
                                <a:gd name="T2" fmla="*/ 0 h 58"/>
                              </a:gdLst>
                              <a:ahLst/>
                              <a:cxnLst>
                                <a:cxn ang="0">
                                  <a:pos x="0" y="T0"/>
                                </a:cxn>
                                <a:cxn ang="0">
                                  <a:pos x="0" y="T1"/>
                                </a:cxn>
                                <a:cxn ang="0">
                                  <a:pos x="0" y="T2"/>
                                </a:cxn>
                              </a:cxnLst>
                              <a:rect l="0" t="0" r="r" b="b"/>
                              <a:pathLst>
                                <a:path h="58">
                                  <a:moveTo>
                                    <a:pt x="0" y="58"/>
                                  </a:moveTo>
                                  <a:lnTo>
                                    <a:pt x="0" y="58"/>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2" name="Freeform 39"/>
                          <wps:cNvSpPr>
                            <a:spLocks/>
                          </wps:cNvSpPr>
                          <wps:spPr bwMode="auto">
                            <a:xfrm>
                              <a:off x="4079" y="2758"/>
                              <a:ext cx="0" cy="47"/>
                            </a:xfrm>
                            <a:custGeom>
                              <a:avLst/>
                              <a:gdLst>
                                <a:gd name="T0" fmla="*/ 59 h 59"/>
                                <a:gd name="T1" fmla="*/ 59 h 59"/>
                                <a:gd name="T2" fmla="*/ 0 h 59"/>
                              </a:gdLst>
                              <a:ahLst/>
                              <a:cxnLst>
                                <a:cxn ang="0">
                                  <a:pos x="0" y="T0"/>
                                </a:cxn>
                                <a:cxn ang="0">
                                  <a:pos x="0" y="T1"/>
                                </a:cxn>
                                <a:cxn ang="0">
                                  <a:pos x="0" y="T2"/>
                                </a:cxn>
                              </a:cxnLst>
                              <a:rect l="0" t="0" r="r" b="b"/>
                              <a:pathLst>
                                <a:path h="59">
                                  <a:moveTo>
                                    <a:pt x="0" y="59"/>
                                  </a:moveTo>
                                  <a:lnTo>
                                    <a:pt x="0" y="59"/>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3" name="Freeform 40"/>
                          <wps:cNvSpPr>
                            <a:spLocks/>
                          </wps:cNvSpPr>
                          <wps:spPr bwMode="auto">
                            <a:xfrm>
                              <a:off x="4079" y="2672"/>
                              <a:ext cx="0" cy="46"/>
                            </a:xfrm>
                            <a:custGeom>
                              <a:avLst/>
                              <a:gdLst>
                                <a:gd name="T0" fmla="*/ 58 h 58"/>
                                <a:gd name="T1" fmla="*/ 58 h 58"/>
                                <a:gd name="T2" fmla="*/ 0 h 58"/>
                              </a:gdLst>
                              <a:ahLst/>
                              <a:cxnLst>
                                <a:cxn ang="0">
                                  <a:pos x="0" y="T0"/>
                                </a:cxn>
                                <a:cxn ang="0">
                                  <a:pos x="0" y="T1"/>
                                </a:cxn>
                                <a:cxn ang="0">
                                  <a:pos x="0" y="T2"/>
                                </a:cxn>
                              </a:cxnLst>
                              <a:rect l="0" t="0" r="r" b="b"/>
                              <a:pathLst>
                                <a:path h="58">
                                  <a:moveTo>
                                    <a:pt x="0" y="58"/>
                                  </a:moveTo>
                                  <a:lnTo>
                                    <a:pt x="0" y="58"/>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4" name="Freeform 41"/>
                          <wps:cNvSpPr>
                            <a:spLocks/>
                          </wps:cNvSpPr>
                          <wps:spPr bwMode="auto">
                            <a:xfrm>
                              <a:off x="4079" y="2584"/>
                              <a:ext cx="0" cy="47"/>
                            </a:xfrm>
                            <a:custGeom>
                              <a:avLst/>
                              <a:gdLst>
                                <a:gd name="T0" fmla="*/ 59 h 59"/>
                                <a:gd name="T1" fmla="*/ 59 h 59"/>
                                <a:gd name="T2" fmla="*/ 0 h 59"/>
                              </a:gdLst>
                              <a:ahLst/>
                              <a:cxnLst>
                                <a:cxn ang="0">
                                  <a:pos x="0" y="T0"/>
                                </a:cxn>
                                <a:cxn ang="0">
                                  <a:pos x="0" y="T1"/>
                                </a:cxn>
                                <a:cxn ang="0">
                                  <a:pos x="0" y="T2"/>
                                </a:cxn>
                              </a:cxnLst>
                              <a:rect l="0" t="0" r="r" b="b"/>
                              <a:pathLst>
                                <a:path h="59">
                                  <a:moveTo>
                                    <a:pt x="0" y="59"/>
                                  </a:moveTo>
                                  <a:lnTo>
                                    <a:pt x="0" y="59"/>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5" name="Freeform 42"/>
                          <wps:cNvSpPr>
                            <a:spLocks/>
                          </wps:cNvSpPr>
                          <wps:spPr bwMode="auto">
                            <a:xfrm>
                              <a:off x="4079" y="2498"/>
                              <a:ext cx="0" cy="46"/>
                            </a:xfrm>
                            <a:custGeom>
                              <a:avLst/>
                              <a:gdLst>
                                <a:gd name="T0" fmla="*/ 58 h 58"/>
                                <a:gd name="T1" fmla="*/ 58 h 58"/>
                                <a:gd name="T2" fmla="*/ 0 h 58"/>
                              </a:gdLst>
                              <a:ahLst/>
                              <a:cxnLst>
                                <a:cxn ang="0">
                                  <a:pos x="0" y="T0"/>
                                </a:cxn>
                                <a:cxn ang="0">
                                  <a:pos x="0" y="T1"/>
                                </a:cxn>
                                <a:cxn ang="0">
                                  <a:pos x="0" y="T2"/>
                                </a:cxn>
                              </a:cxnLst>
                              <a:rect l="0" t="0" r="r" b="b"/>
                              <a:pathLst>
                                <a:path h="58">
                                  <a:moveTo>
                                    <a:pt x="0" y="58"/>
                                  </a:moveTo>
                                  <a:lnTo>
                                    <a:pt x="0" y="58"/>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6" name="Freeform 43"/>
                          <wps:cNvSpPr>
                            <a:spLocks/>
                          </wps:cNvSpPr>
                          <wps:spPr bwMode="auto">
                            <a:xfrm>
                              <a:off x="4079" y="2411"/>
                              <a:ext cx="0" cy="47"/>
                            </a:xfrm>
                            <a:custGeom>
                              <a:avLst/>
                              <a:gdLst>
                                <a:gd name="T0" fmla="*/ 59 h 59"/>
                                <a:gd name="T1" fmla="*/ 59 h 59"/>
                                <a:gd name="T2" fmla="*/ 0 h 59"/>
                              </a:gdLst>
                              <a:ahLst/>
                              <a:cxnLst>
                                <a:cxn ang="0">
                                  <a:pos x="0" y="T0"/>
                                </a:cxn>
                                <a:cxn ang="0">
                                  <a:pos x="0" y="T1"/>
                                </a:cxn>
                                <a:cxn ang="0">
                                  <a:pos x="0" y="T2"/>
                                </a:cxn>
                              </a:cxnLst>
                              <a:rect l="0" t="0" r="r" b="b"/>
                              <a:pathLst>
                                <a:path h="59">
                                  <a:moveTo>
                                    <a:pt x="0" y="59"/>
                                  </a:moveTo>
                                  <a:lnTo>
                                    <a:pt x="0" y="59"/>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7" name="Freeform 44"/>
                          <wps:cNvSpPr>
                            <a:spLocks/>
                          </wps:cNvSpPr>
                          <wps:spPr bwMode="auto">
                            <a:xfrm>
                              <a:off x="4079" y="2325"/>
                              <a:ext cx="0" cy="45"/>
                            </a:xfrm>
                            <a:custGeom>
                              <a:avLst/>
                              <a:gdLst>
                                <a:gd name="T0" fmla="*/ 58 h 58"/>
                                <a:gd name="T1" fmla="*/ 58 h 58"/>
                                <a:gd name="T2" fmla="*/ 0 h 58"/>
                              </a:gdLst>
                              <a:ahLst/>
                              <a:cxnLst>
                                <a:cxn ang="0">
                                  <a:pos x="0" y="T0"/>
                                </a:cxn>
                                <a:cxn ang="0">
                                  <a:pos x="0" y="T1"/>
                                </a:cxn>
                                <a:cxn ang="0">
                                  <a:pos x="0" y="T2"/>
                                </a:cxn>
                              </a:cxnLst>
                              <a:rect l="0" t="0" r="r" b="b"/>
                              <a:pathLst>
                                <a:path h="58">
                                  <a:moveTo>
                                    <a:pt x="0" y="58"/>
                                  </a:moveTo>
                                  <a:lnTo>
                                    <a:pt x="0" y="58"/>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8" name="Freeform 45"/>
                          <wps:cNvSpPr>
                            <a:spLocks/>
                          </wps:cNvSpPr>
                          <wps:spPr bwMode="auto">
                            <a:xfrm>
                              <a:off x="4079" y="2237"/>
                              <a:ext cx="0" cy="46"/>
                            </a:xfrm>
                            <a:custGeom>
                              <a:avLst/>
                              <a:gdLst>
                                <a:gd name="T0" fmla="*/ 58 h 58"/>
                                <a:gd name="T1" fmla="*/ 58 h 58"/>
                                <a:gd name="T2" fmla="*/ 0 h 58"/>
                              </a:gdLst>
                              <a:ahLst/>
                              <a:cxnLst>
                                <a:cxn ang="0">
                                  <a:pos x="0" y="T0"/>
                                </a:cxn>
                                <a:cxn ang="0">
                                  <a:pos x="0" y="T1"/>
                                </a:cxn>
                                <a:cxn ang="0">
                                  <a:pos x="0" y="T2"/>
                                </a:cxn>
                              </a:cxnLst>
                              <a:rect l="0" t="0" r="r" b="b"/>
                              <a:pathLst>
                                <a:path h="58">
                                  <a:moveTo>
                                    <a:pt x="0" y="58"/>
                                  </a:moveTo>
                                  <a:lnTo>
                                    <a:pt x="0" y="58"/>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9" name="Freeform 46"/>
                          <wps:cNvSpPr>
                            <a:spLocks/>
                          </wps:cNvSpPr>
                          <wps:spPr bwMode="auto">
                            <a:xfrm>
                              <a:off x="4079" y="2151"/>
                              <a:ext cx="0" cy="46"/>
                            </a:xfrm>
                            <a:custGeom>
                              <a:avLst/>
                              <a:gdLst>
                                <a:gd name="T0" fmla="*/ 58 h 58"/>
                                <a:gd name="T1" fmla="*/ 58 h 58"/>
                                <a:gd name="T2" fmla="*/ 0 h 58"/>
                              </a:gdLst>
                              <a:ahLst/>
                              <a:cxnLst>
                                <a:cxn ang="0">
                                  <a:pos x="0" y="T0"/>
                                </a:cxn>
                                <a:cxn ang="0">
                                  <a:pos x="0" y="T1"/>
                                </a:cxn>
                                <a:cxn ang="0">
                                  <a:pos x="0" y="T2"/>
                                </a:cxn>
                              </a:cxnLst>
                              <a:rect l="0" t="0" r="r" b="b"/>
                              <a:pathLst>
                                <a:path h="58">
                                  <a:moveTo>
                                    <a:pt x="0" y="58"/>
                                  </a:moveTo>
                                  <a:lnTo>
                                    <a:pt x="0" y="58"/>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0" name="Freeform 47"/>
                          <wps:cNvSpPr>
                            <a:spLocks/>
                          </wps:cNvSpPr>
                          <wps:spPr bwMode="auto">
                            <a:xfrm>
                              <a:off x="4079" y="2064"/>
                              <a:ext cx="0" cy="46"/>
                            </a:xfrm>
                            <a:custGeom>
                              <a:avLst/>
                              <a:gdLst>
                                <a:gd name="T0" fmla="*/ 58 h 58"/>
                                <a:gd name="T1" fmla="*/ 58 h 58"/>
                                <a:gd name="T2" fmla="*/ 0 h 58"/>
                              </a:gdLst>
                              <a:ahLst/>
                              <a:cxnLst>
                                <a:cxn ang="0">
                                  <a:pos x="0" y="T0"/>
                                </a:cxn>
                                <a:cxn ang="0">
                                  <a:pos x="0" y="T1"/>
                                </a:cxn>
                                <a:cxn ang="0">
                                  <a:pos x="0" y="T2"/>
                                </a:cxn>
                              </a:cxnLst>
                              <a:rect l="0" t="0" r="r" b="b"/>
                              <a:pathLst>
                                <a:path h="58">
                                  <a:moveTo>
                                    <a:pt x="0" y="58"/>
                                  </a:moveTo>
                                  <a:lnTo>
                                    <a:pt x="0" y="58"/>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1" name="Freeform 48"/>
                          <wps:cNvSpPr>
                            <a:spLocks/>
                          </wps:cNvSpPr>
                          <wps:spPr bwMode="auto">
                            <a:xfrm>
                              <a:off x="4079" y="1977"/>
                              <a:ext cx="0" cy="46"/>
                            </a:xfrm>
                            <a:custGeom>
                              <a:avLst/>
                              <a:gdLst>
                                <a:gd name="T0" fmla="*/ 59 h 59"/>
                                <a:gd name="T1" fmla="*/ 59 h 59"/>
                                <a:gd name="T2" fmla="*/ 0 h 59"/>
                              </a:gdLst>
                              <a:ahLst/>
                              <a:cxnLst>
                                <a:cxn ang="0">
                                  <a:pos x="0" y="T0"/>
                                </a:cxn>
                                <a:cxn ang="0">
                                  <a:pos x="0" y="T1"/>
                                </a:cxn>
                                <a:cxn ang="0">
                                  <a:pos x="0" y="T2"/>
                                </a:cxn>
                              </a:cxnLst>
                              <a:rect l="0" t="0" r="r" b="b"/>
                              <a:pathLst>
                                <a:path h="59">
                                  <a:moveTo>
                                    <a:pt x="0" y="59"/>
                                  </a:moveTo>
                                  <a:lnTo>
                                    <a:pt x="0" y="59"/>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2" name="Freeform 49"/>
                          <wps:cNvSpPr>
                            <a:spLocks/>
                          </wps:cNvSpPr>
                          <wps:spPr bwMode="auto">
                            <a:xfrm>
                              <a:off x="4079" y="1890"/>
                              <a:ext cx="0" cy="46"/>
                            </a:xfrm>
                            <a:custGeom>
                              <a:avLst/>
                              <a:gdLst>
                                <a:gd name="T0" fmla="*/ 58 h 58"/>
                                <a:gd name="T1" fmla="*/ 58 h 58"/>
                                <a:gd name="T2" fmla="*/ 0 h 58"/>
                              </a:gdLst>
                              <a:ahLst/>
                              <a:cxnLst>
                                <a:cxn ang="0">
                                  <a:pos x="0" y="T0"/>
                                </a:cxn>
                                <a:cxn ang="0">
                                  <a:pos x="0" y="T1"/>
                                </a:cxn>
                                <a:cxn ang="0">
                                  <a:pos x="0" y="T2"/>
                                </a:cxn>
                              </a:cxnLst>
                              <a:rect l="0" t="0" r="r" b="b"/>
                              <a:pathLst>
                                <a:path h="58">
                                  <a:moveTo>
                                    <a:pt x="0" y="58"/>
                                  </a:moveTo>
                                  <a:lnTo>
                                    <a:pt x="0" y="58"/>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3" name="Freeform 50"/>
                          <wps:cNvSpPr>
                            <a:spLocks/>
                          </wps:cNvSpPr>
                          <wps:spPr bwMode="auto">
                            <a:xfrm>
                              <a:off x="4079" y="1803"/>
                              <a:ext cx="0" cy="46"/>
                            </a:xfrm>
                            <a:custGeom>
                              <a:avLst/>
                              <a:gdLst>
                                <a:gd name="T0" fmla="*/ 58 h 58"/>
                                <a:gd name="T1" fmla="*/ 58 h 58"/>
                                <a:gd name="T2" fmla="*/ 0 h 58"/>
                              </a:gdLst>
                              <a:ahLst/>
                              <a:cxnLst>
                                <a:cxn ang="0">
                                  <a:pos x="0" y="T0"/>
                                </a:cxn>
                                <a:cxn ang="0">
                                  <a:pos x="0" y="T1"/>
                                </a:cxn>
                                <a:cxn ang="0">
                                  <a:pos x="0" y="T2"/>
                                </a:cxn>
                              </a:cxnLst>
                              <a:rect l="0" t="0" r="r" b="b"/>
                              <a:pathLst>
                                <a:path h="58">
                                  <a:moveTo>
                                    <a:pt x="0" y="58"/>
                                  </a:moveTo>
                                  <a:lnTo>
                                    <a:pt x="0" y="58"/>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4" name="Freeform 51"/>
                          <wps:cNvSpPr>
                            <a:spLocks/>
                          </wps:cNvSpPr>
                          <wps:spPr bwMode="auto">
                            <a:xfrm>
                              <a:off x="4079" y="1717"/>
                              <a:ext cx="0" cy="46"/>
                            </a:xfrm>
                            <a:custGeom>
                              <a:avLst/>
                              <a:gdLst>
                                <a:gd name="T0" fmla="*/ 58 h 58"/>
                                <a:gd name="T1" fmla="*/ 58 h 58"/>
                                <a:gd name="T2" fmla="*/ 0 h 58"/>
                              </a:gdLst>
                              <a:ahLst/>
                              <a:cxnLst>
                                <a:cxn ang="0">
                                  <a:pos x="0" y="T0"/>
                                </a:cxn>
                                <a:cxn ang="0">
                                  <a:pos x="0" y="T1"/>
                                </a:cxn>
                                <a:cxn ang="0">
                                  <a:pos x="0" y="T2"/>
                                </a:cxn>
                              </a:cxnLst>
                              <a:rect l="0" t="0" r="r" b="b"/>
                              <a:pathLst>
                                <a:path h="58">
                                  <a:moveTo>
                                    <a:pt x="0" y="58"/>
                                  </a:moveTo>
                                  <a:lnTo>
                                    <a:pt x="0" y="58"/>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 name="Freeform 52"/>
                          <wps:cNvSpPr>
                            <a:spLocks/>
                          </wps:cNvSpPr>
                          <wps:spPr bwMode="auto">
                            <a:xfrm>
                              <a:off x="4079" y="1630"/>
                              <a:ext cx="0" cy="46"/>
                            </a:xfrm>
                            <a:custGeom>
                              <a:avLst/>
                              <a:gdLst>
                                <a:gd name="T0" fmla="*/ 58 h 58"/>
                                <a:gd name="T1" fmla="*/ 58 h 58"/>
                                <a:gd name="T2" fmla="*/ 0 h 58"/>
                              </a:gdLst>
                              <a:ahLst/>
                              <a:cxnLst>
                                <a:cxn ang="0">
                                  <a:pos x="0" y="T0"/>
                                </a:cxn>
                                <a:cxn ang="0">
                                  <a:pos x="0" y="T1"/>
                                </a:cxn>
                                <a:cxn ang="0">
                                  <a:pos x="0" y="T2"/>
                                </a:cxn>
                              </a:cxnLst>
                              <a:rect l="0" t="0" r="r" b="b"/>
                              <a:pathLst>
                                <a:path h="58">
                                  <a:moveTo>
                                    <a:pt x="0" y="58"/>
                                  </a:moveTo>
                                  <a:lnTo>
                                    <a:pt x="0" y="58"/>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 name="Freeform 53"/>
                          <wps:cNvSpPr>
                            <a:spLocks/>
                          </wps:cNvSpPr>
                          <wps:spPr bwMode="auto">
                            <a:xfrm>
                              <a:off x="4079" y="1564"/>
                              <a:ext cx="0" cy="25"/>
                            </a:xfrm>
                            <a:custGeom>
                              <a:avLst/>
                              <a:gdLst>
                                <a:gd name="T0" fmla="*/ 32 h 32"/>
                                <a:gd name="T1" fmla="*/ 32 h 32"/>
                                <a:gd name="T2" fmla="*/ 0 h 32"/>
                              </a:gdLst>
                              <a:ahLst/>
                              <a:cxnLst>
                                <a:cxn ang="0">
                                  <a:pos x="0" y="T0"/>
                                </a:cxn>
                                <a:cxn ang="0">
                                  <a:pos x="0" y="T1"/>
                                </a:cxn>
                                <a:cxn ang="0">
                                  <a:pos x="0" y="T2"/>
                                </a:cxn>
                              </a:cxnLst>
                              <a:rect l="0" t="0" r="r" b="b"/>
                              <a:pathLst>
                                <a:path h="32">
                                  <a:moveTo>
                                    <a:pt x="0" y="32"/>
                                  </a:moveTo>
                                  <a:lnTo>
                                    <a:pt x="0" y="32"/>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7" name="Freeform 54"/>
                          <wps:cNvSpPr>
                            <a:spLocks/>
                          </wps:cNvSpPr>
                          <wps:spPr bwMode="auto">
                            <a:xfrm>
                              <a:off x="4014" y="1564"/>
                              <a:ext cx="0" cy="3671"/>
                            </a:xfrm>
                            <a:custGeom>
                              <a:avLst/>
                              <a:gdLst>
                                <a:gd name="T0" fmla="*/ 4634 h 4634"/>
                                <a:gd name="T1" fmla="*/ 4634 h 4634"/>
                                <a:gd name="T2" fmla="*/ 0 h 4634"/>
                              </a:gdLst>
                              <a:ahLst/>
                              <a:cxnLst>
                                <a:cxn ang="0">
                                  <a:pos x="0" y="T0"/>
                                </a:cxn>
                                <a:cxn ang="0">
                                  <a:pos x="0" y="T1"/>
                                </a:cxn>
                                <a:cxn ang="0">
                                  <a:pos x="0" y="T2"/>
                                </a:cxn>
                              </a:cxnLst>
                              <a:rect l="0" t="0" r="r" b="b"/>
                              <a:pathLst>
                                <a:path h="4634">
                                  <a:moveTo>
                                    <a:pt x="0" y="4634"/>
                                  </a:moveTo>
                                  <a:lnTo>
                                    <a:pt x="0" y="4634"/>
                                  </a:lnTo>
                                  <a:lnTo>
                                    <a:pt x="0" y="0"/>
                                  </a:ln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 name="Freeform 55"/>
                          <wps:cNvSpPr>
                            <a:spLocks/>
                          </wps:cNvSpPr>
                          <wps:spPr bwMode="auto">
                            <a:xfrm>
                              <a:off x="3851" y="4135"/>
                              <a:ext cx="325" cy="326"/>
                            </a:xfrm>
                            <a:custGeom>
                              <a:avLst/>
                              <a:gdLst>
                                <a:gd name="T0" fmla="*/ 0 w 410"/>
                                <a:gd name="T1" fmla="*/ 0 h 411"/>
                                <a:gd name="T2" fmla="*/ 0 w 410"/>
                                <a:gd name="T3" fmla="*/ 0 h 411"/>
                                <a:gd name="T4" fmla="*/ 410 w 410"/>
                                <a:gd name="T5" fmla="*/ 0 h 411"/>
                                <a:gd name="T6" fmla="*/ 410 w 410"/>
                                <a:gd name="T7" fmla="*/ 411 h 411"/>
                                <a:gd name="T8" fmla="*/ 0 w 410"/>
                                <a:gd name="T9" fmla="*/ 411 h 411"/>
                                <a:gd name="T10" fmla="*/ 0 w 410"/>
                                <a:gd name="T11" fmla="*/ 0 h 411"/>
                              </a:gdLst>
                              <a:ahLst/>
                              <a:cxnLst>
                                <a:cxn ang="0">
                                  <a:pos x="T0" y="T1"/>
                                </a:cxn>
                                <a:cxn ang="0">
                                  <a:pos x="T2" y="T3"/>
                                </a:cxn>
                                <a:cxn ang="0">
                                  <a:pos x="T4" y="T5"/>
                                </a:cxn>
                                <a:cxn ang="0">
                                  <a:pos x="T6" y="T7"/>
                                </a:cxn>
                                <a:cxn ang="0">
                                  <a:pos x="T8" y="T9"/>
                                </a:cxn>
                                <a:cxn ang="0">
                                  <a:pos x="T10" y="T11"/>
                                </a:cxn>
                              </a:cxnLst>
                              <a:rect l="0" t="0" r="r" b="b"/>
                              <a:pathLst>
                                <a:path w="410" h="411">
                                  <a:moveTo>
                                    <a:pt x="0" y="0"/>
                                  </a:moveTo>
                                  <a:lnTo>
                                    <a:pt x="0" y="0"/>
                                  </a:lnTo>
                                  <a:lnTo>
                                    <a:pt x="410" y="0"/>
                                  </a:lnTo>
                                  <a:lnTo>
                                    <a:pt x="410" y="411"/>
                                  </a:lnTo>
                                  <a:lnTo>
                                    <a:pt x="0" y="411"/>
                                  </a:lnTo>
                                  <a:lnTo>
                                    <a:pt x="0" y="0"/>
                                  </a:lnTo>
                                  <a:close/>
                                </a:path>
                              </a:pathLst>
                            </a:custGeom>
                            <a:solidFill>
                              <a:srgbClr val="B4B4B4"/>
                            </a:solidFill>
                            <a:ln w="0">
                              <a:solidFill>
                                <a:srgbClr val="000000"/>
                              </a:solidFill>
                              <a:prstDash val="solid"/>
                              <a:round/>
                              <a:headEnd/>
                              <a:tailEnd/>
                            </a:ln>
                          </wps:spPr>
                          <wps:bodyPr rot="0" vert="horz" wrap="square" lIns="91440" tIns="45720" rIns="91440" bIns="45720" anchor="t" anchorCtr="0" upright="1">
                            <a:noAutofit/>
                          </wps:bodyPr>
                        </wps:wsp>
                        <wps:wsp>
                          <wps:cNvPr id="99" name="Freeform 56"/>
                          <wps:cNvSpPr>
                            <a:spLocks noEditPoints="1"/>
                          </wps:cNvSpPr>
                          <wps:spPr bwMode="auto">
                            <a:xfrm>
                              <a:off x="3851" y="4135"/>
                              <a:ext cx="325" cy="326"/>
                            </a:xfrm>
                            <a:custGeom>
                              <a:avLst/>
                              <a:gdLst>
                                <a:gd name="T0" fmla="*/ 0 w 410"/>
                                <a:gd name="T1" fmla="*/ 0 h 411"/>
                                <a:gd name="T2" fmla="*/ 0 w 410"/>
                                <a:gd name="T3" fmla="*/ 0 h 411"/>
                                <a:gd name="T4" fmla="*/ 410 w 410"/>
                                <a:gd name="T5" fmla="*/ 0 h 411"/>
                                <a:gd name="T6" fmla="*/ 410 w 410"/>
                                <a:gd name="T7" fmla="*/ 22 h 411"/>
                                <a:gd name="T8" fmla="*/ 0 w 410"/>
                                <a:gd name="T9" fmla="*/ 22 h 411"/>
                                <a:gd name="T10" fmla="*/ 0 w 410"/>
                                <a:gd name="T11" fmla="*/ 0 h 411"/>
                                <a:gd name="T12" fmla="*/ 0 w 410"/>
                                <a:gd name="T13" fmla="*/ 389 h 411"/>
                                <a:gd name="T14" fmla="*/ 0 w 410"/>
                                <a:gd name="T15" fmla="*/ 389 h 411"/>
                                <a:gd name="T16" fmla="*/ 410 w 410"/>
                                <a:gd name="T17" fmla="*/ 389 h 411"/>
                                <a:gd name="T18" fmla="*/ 410 w 410"/>
                                <a:gd name="T19" fmla="*/ 411 h 411"/>
                                <a:gd name="T20" fmla="*/ 0 w 410"/>
                                <a:gd name="T21" fmla="*/ 411 h 411"/>
                                <a:gd name="T22" fmla="*/ 0 w 410"/>
                                <a:gd name="T23" fmla="*/ 389 h 411"/>
                                <a:gd name="T24" fmla="*/ 0 w 410"/>
                                <a:gd name="T25" fmla="*/ 22 h 411"/>
                                <a:gd name="T26" fmla="*/ 0 w 410"/>
                                <a:gd name="T27" fmla="*/ 22 h 411"/>
                                <a:gd name="T28" fmla="*/ 22 w 410"/>
                                <a:gd name="T29" fmla="*/ 22 h 411"/>
                                <a:gd name="T30" fmla="*/ 22 w 410"/>
                                <a:gd name="T31" fmla="*/ 389 h 411"/>
                                <a:gd name="T32" fmla="*/ 0 w 410"/>
                                <a:gd name="T33" fmla="*/ 389 h 411"/>
                                <a:gd name="T34" fmla="*/ 0 w 410"/>
                                <a:gd name="T35" fmla="*/ 22 h 411"/>
                                <a:gd name="T36" fmla="*/ 389 w 410"/>
                                <a:gd name="T37" fmla="*/ 22 h 411"/>
                                <a:gd name="T38" fmla="*/ 389 w 410"/>
                                <a:gd name="T39" fmla="*/ 22 h 411"/>
                                <a:gd name="T40" fmla="*/ 410 w 410"/>
                                <a:gd name="T41" fmla="*/ 22 h 411"/>
                                <a:gd name="T42" fmla="*/ 410 w 410"/>
                                <a:gd name="T43" fmla="*/ 389 h 411"/>
                                <a:gd name="T44" fmla="*/ 389 w 410"/>
                                <a:gd name="T45" fmla="*/ 389 h 411"/>
                                <a:gd name="T46" fmla="*/ 389 w 410"/>
                                <a:gd name="T47" fmla="*/ 22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410" h="411">
                                  <a:moveTo>
                                    <a:pt x="0" y="0"/>
                                  </a:moveTo>
                                  <a:lnTo>
                                    <a:pt x="0" y="0"/>
                                  </a:lnTo>
                                  <a:lnTo>
                                    <a:pt x="410" y="0"/>
                                  </a:lnTo>
                                  <a:lnTo>
                                    <a:pt x="410" y="22"/>
                                  </a:lnTo>
                                  <a:lnTo>
                                    <a:pt x="0" y="22"/>
                                  </a:lnTo>
                                  <a:lnTo>
                                    <a:pt x="0" y="0"/>
                                  </a:lnTo>
                                  <a:close/>
                                  <a:moveTo>
                                    <a:pt x="0" y="389"/>
                                  </a:moveTo>
                                  <a:lnTo>
                                    <a:pt x="0" y="389"/>
                                  </a:lnTo>
                                  <a:lnTo>
                                    <a:pt x="410" y="389"/>
                                  </a:lnTo>
                                  <a:lnTo>
                                    <a:pt x="410" y="411"/>
                                  </a:lnTo>
                                  <a:lnTo>
                                    <a:pt x="0" y="411"/>
                                  </a:lnTo>
                                  <a:lnTo>
                                    <a:pt x="0" y="389"/>
                                  </a:lnTo>
                                  <a:close/>
                                  <a:moveTo>
                                    <a:pt x="0" y="22"/>
                                  </a:moveTo>
                                  <a:lnTo>
                                    <a:pt x="0" y="22"/>
                                  </a:lnTo>
                                  <a:lnTo>
                                    <a:pt x="22" y="22"/>
                                  </a:lnTo>
                                  <a:lnTo>
                                    <a:pt x="22" y="389"/>
                                  </a:lnTo>
                                  <a:lnTo>
                                    <a:pt x="0" y="389"/>
                                  </a:lnTo>
                                  <a:lnTo>
                                    <a:pt x="0" y="22"/>
                                  </a:lnTo>
                                  <a:close/>
                                  <a:moveTo>
                                    <a:pt x="389" y="22"/>
                                  </a:moveTo>
                                  <a:lnTo>
                                    <a:pt x="389" y="22"/>
                                  </a:lnTo>
                                  <a:lnTo>
                                    <a:pt x="410" y="22"/>
                                  </a:lnTo>
                                  <a:lnTo>
                                    <a:pt x="410" y="389"/>
                                  </a:lnTo>
                                  <a:lnTo>
                                    <a:pt x="389" y="389"/>
                                  </a:lnTo>
                                  <a:lnTo>
                                    <a:pt x="389" y="22"/>
                                  </a:lnTo>
                                  <a:close/>
                                </a:path>
                              </a:pathLst>
                            </a:custGeom>
                            <a:solidFill>
                              <a:srgbClr val="B4B4B4"/>
                            </a:solidFill>
                            <a:ln w="0">
                              <a:solidFill>
                                <a:srgbClr val="000000"/>
                              </a:solidFill>
                              <a:prstDash val="solid"/>
                              <a:round/>
                              <a:headEnd/>
                              <a:tailEnd/>
                            </a:ln>
                          </wps:spPr>
                          <wps:bodyPr rot="0" vert="horz" wrap="square" lIns="91440" tIns="45720" rIns="91440" bIns="45720" anchor="t" anchorCtr="0" upright="1">
                            <a:noAutofit/>
                          </wps:bodyPr>
                        </wps:wsp>
                        <wps:wsp>
                          <wps:cNvPr id="100" name="Freeform 57"/>
                          <wps:cNvSpPr>
                            <a:spLocks/>
                          </wps:cNvSpPr>
                          <wps:spPr bwMode="auto">
                            <a:xfrm>
                              <a:off x="4306" y="3337"/>
                              <a:ext cx="49" cy="48"/>
                            </a:xfrm>
                            <a:custGeom>
                              <a:avLst/>
                              <a:gdLst>
                                <a:gd name="T0" fmla="*/ 0 w 61"/>
                                <a:gd name="T1" fmla="*/ 0 h 60"/>
                                <a:gd name="T2" fmla="*/ 0 w 61"/>
                                <a:gd name="T3" fmla="*/ 0 h 60"/>
                                <a:gd name="T4" fmla="*/ 61 w 61"/>
                                <a:gd name="T5" fmla="*/ 0 h 60"/>
                                <a:gd name="T6" fmla="*/ 61 w 61"/>
                                <a:gd name="T7" fmla="*/ 60 h 60"/>
                                <a:gd name="T8" fmla="*/ 0 w 61"/>
                                <a:gd name="T9" fmla="*/ 60 h 60"/>
                                <a:gd name="T10" fmla="*/ 0 w 61"/>
                                <a:gd name="T11" fmla="*/ 0 h 60"/>
                              </a:gdLst>
                              <a:ahLst/>
                              <a:cxnLst>
                                <a:cxn ang="0">
                                  <a:pos x="T0" y="T1"/>
                                </a:cxn>
                                <a:cxn ang="0">
                                  <a:pos x="T2" y="T3"/>
                                </a:cxn>
                                <a:cxn ang="0">
                                  <a:pos x="T4" y="T5"/>
                                </a:cxn>
                                <a:cxn ang="0">
                                  <a:pos x="T6" y="T7"/>
                                </a:cxn>
                                <a:cxn ang="0">
                                  <a:pos x="T8" y="T9"/>
                                </a:cxn>
                                <a:cxn ang="0">
                                  <a:pos x="T10" y="T11"/>
                                </a:cxn>
                              </a:cxnLst>
                              <a:rect l="0" t="0" r="r" b="b"/>
                              <a:pathLst>
                                <a:path w="61" h="60">
                                  <a:moveTo>
                                    <a:pt x="0" y="0"/>
                                  </a:moveTo>
                                  <a:lnTo>
                                    <a:pt x="0" y="0"/>
                                  </a:lnTo>
                                  <a:lnTo>
                                    <a:pt x="61" y="0"/>
                                  </a:lnTo>
                                  <a:lnTo>
                                    <a:pt x="61" y="60"/>
                                  </a:lnTo>
                                  <a:lnTo>
                                    <a:pt x="0" y="60"/>
                                  </a:lnTo>
                                  <a:lnTo>
                                    <a:pt x="0" y="0"/>
                                  </a:lnTo>
                                  <a:close/>
                                </a:path>
                              </a:pathLst>
                            </a:custGeom>
                            <a:solidFill>
                              <a:srgbClr val="B4B4B4"/>
                            </a:solidFill>
                            <a:ln w="0">
                              <a:solidFill>
                                <a:srgbClr val="000000"/>
                              </a:solidFill>
                              <a:prstDash val="solid"/>
                              <a:round/>
                              <a:headEnd/>
                              <a:tailEnd/>
                            </a:ln>
                          </wps:spPr>
                          <wps:bodyPr rot="0" vert="horz" wrap="square" lIns="91440" tIns="45720" rIns="91440" bIns="45720" anchor="t" anchorCtr="0" upright="1">
                            <a:noAutofit/>
                          </wps:bodyPr>
                        </wps:wsp>
                        <wps:wsp>
                          <wps:cNvPr id="101" name="Freeform 58"/>
                          <wps:cNvSpPr>
                            <a:spLocks noEditPoints="1"/>
                          </wps:cNvSpPr>
                          <wps:spPr bwMode="auto">
                            <a:xfrm>
                              <a:off x="4306" y="3337"/>
                              <a:ext cx="49" cy="48"/>
                            </a:xfrm>
                            <a:custGeom>
                              <a:avLst/>
                              <a:gdLst>
                                <a:gd name="T0" fmla="*/ 0 w 61"/>
                                <a:gd name="T1" fmla="*/ 0 h 60"/>
                                <a:gd name="T2" fmla="*/ 0 w 61"/>
                                <a:gd name="T3" fmla="*/ 0 h 60"/>
                                <a:gd name="T4" fmla="*/ 61 w 61"/>
                                <a:gd name="T5" fmla="*/ 0 h 60"/>
                                <a:gd name="T6" fmla="*/ 61 w 61"/>
                                <a:gd name="T7" fmla="*/ 22 h 60"/>
                                <a:gd name="T8" fmla="*/ 0 w 61"/>
                                <a:gd name="T9" fmla="*/ 22 h 60"/>
                                <a:gd name="T10" fmla="*/ 0 w 61"/>
                                <a:gd name="T11" fmla="*/ 0 h 60"/>
                                <a:gd name="T12" fmla="*/ 0 w 61"/>
                                <a:gd name="T13" fmla="*/ 38 h 60"/>
                                <a:gd name="T14" fmla="*/ 0 w 61"/>
                                <a:gd name="T15" fmla="*/ 38 h 60"/>
                                <a:gd name="T16" fmla="*/ 61 w 61"/>
                                <a:gd name="T17" fmla="*/ 38 h 60"/>
                                <a:gd name="T18" fmla="*/ 61 w 61"/>
                                <a:gd name="T19" fmla="*/ 60 h 60"/>
                                <a:gd name="T20" fmla="*/ 0 w 61"/>
                                <a:gd name="T21" fmla="*/ 60 h 60"/>
                                <a:gd name="T22" fmla="*/ 0 w 61"/>
                                <a:gd name="T23" fmla="*/ 38 h 60"/>
                                <a:gd name="T24" fmla="*/ 0 w 61"/>
                                <a:gd name="T25" fmla="*/ 22 h 60"/>
                                <a:gd name="T26" fmla="*/ 0 w 61"/>
                                <a:gd name="T27" fmla="*/ 22 h 60"/>
                                <a:gd name="T28" fmla="*/ 22 w 61"/>
                                <a:gd name="T29" fmla="*/ 22 h 60"/>
                                <a:gd name="T30" fmla="*/ 22 w 61"/>
                                <a:gd name="T31" fmla="*/ 38 h 60"/>
                                <a:gd name="T32" fmla="*/ 0 w 61"/>
                                <a:gd name="T33" fmla="*/ 38 h 60"/>
                                <a:gd name="T34" fmla="*/ 0 w 61"/>
                                <a:gd name="T35" fmla="*/ 22 h 60"/>
                                <a:gd name="T36" fmla="*/ 39 w 61"/>
                                <a:gd name="T37" fmla="*/ 22 h 60"/>
                                <a:gd name="T38" fmla="*/ 39 w 61"/>
                                <a:gd name="T39" fmla="*/ 22 h 60"/>
                                <a:gd name="T40" fmla="*/ 61 w 61"/>
                                <a:gd name="T41" fmla="*/ 22 h 60"/>
                                <a:gd name="T42" fmla="*/ 61 w 61"/>
                                <a:gd name="T43" fmla="*/ 38 h 60"/>
                                <a:gd name="T44" fmla="*/ 39 w 61"/>
                                <a:gd name="T45" fmla="*/ 38 h 60"/>
                                <a:gd name="T46" fmla="*/ 39 w 61"/>
                                <a:gd name="T47" fmla="*/ 22 h 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61" h="60">
                                  <a:moveTo>
                                    <a:pt x="0" y="0"/>
                                  </a:moveTo>
                                  <a:lnTo>
                                    <a:pt x="0" y="0"/>
                                  </a:lnTo>
                                  <a:lnTo>
                                    <a:pt x="61" y="0"/>
                                  </a:lnTo>
                                  <a:lnTo>
                                    <a:pt x="61" y="22"/>
                                  </a:lnTo>
                                  <a:lnTo>
                                    <a:pt x="0" y="22"/>
                                  </a:lnTo>
                                  <a:lnTo>
                                    <a:pt x="0" y="0"/>
                                  </a:lnTo>
                                  <a:close/>
                                  <a:moveTo>
                                    <a:pt x="0" y="38"/>
                                  </a:moveTo>
                                  <a:lnTo>
                                    <a:pt x="0" y="38"/>
                                  </a:lnTo>
                                  <a:lnTo>
                                    <a:pt x="61" y="38"/>
                                  </a:lnTo>
                                  <a:lnTo>
                                    <a:pt x="61" y="60"/>
                                  </a:lnTo>
                                  <a:lnTo>
                                    <a:pt x="0" y="60"/>
                                  </a:lnTo>
                                  <a:lnTo>
                                    <a:pt x="0" y="38"/>
                                  </a:lnTo>
                                  <a:close/>
                                  <a:moveTo>
                                    <a:pt x="0" y="22"/>
                                  </a:moveTo>
                                  <a:lnTo>
                                    <a:pt x="0" y="22"/>
                                  </a:lnTo>
                                  <a:lnTo>
                                    <a:pt x="22" y="22"/>
                                  </a:lnTo>
                                  <a:lnTo>
                                    <a:pt x="22" y="38"/>
                                  </a:lnTo>
                                  <a:lnTo>
                                    <a:pt x="0" y="38"/>
                                  </a:lnTo>
                                  <a:lnTo>
                                    <a:pt x="0" y="22"/>
                                  </a:lnTo>
                                  <a:close/>
                                  <a:moveTo>
                                    <a:pt x="39" y="22"/>
                                  </a:moveTo>
                                  <a:lnTo>
                                    <a:pt x="39" y="22"/>
                                  </a:lnTo>
                                  <a:lnTo>
                                    <a:pt x="61" y="22"/>
                                  </a:lnTo>
                                  <a:lnTo>
                                    <a:pt x="61" y="38"/>
                                  </a:lnTo>
                                  <a:lnTo>
                                    <a:pt x="39" y="38"/>
                                  </a:lnTo>
                                  <a:lnTo>
                                    <a:pt x="39" y="22"/>
                                  </a:lnTo>
                                  <a:close/>
                                </a:path>
                              </a:pathLst>
                            </a:custGeom>
                            <a:solidFill>
                              <a:srgbClr val="B4B4B4"/>
                            </a:solidFill>
                            <a:ln w="0">
                              <a:solidFill>
                                <a:srgbClr val="000000"/>
                              </a:solidFill>
                              <a:prstDash val="solid"/>
                              <a:round/>
                              <a:headEnd/>
                              <a:tailEnd/>
                            </a:ln>
                          </wps:spPr>
                          <wps:bodyPr rot="0" vert="horz" wrap="square" lIns="91440" tIns="45720" rIns="91440" bIns="45720" anchor="t" anchorCtr="0" upright="1">
                            <a:noAutofit/>
                          </wps:bodyPr>
                        </wps:wsp>
                        <wps:wsp>
                          <wps:cNvPr id="102" name="Freeform 59"/>
                          <wps:cNvSpPr>
                            <a:spLocks/>
                          </wps:cNvSpPr>
                          <wps:spPr bwMode="auto">
                            <a:xfrm>
                              <a:off x="3866" y="3511"/>
                              <a:ext cx="324" cy="324"/>
                            </a:xfrm>
                            <a:custGeom>
                              <a:avLst/>
                              <a:gdLst>
                                <a:gd name="T0" fmla="*/ 0 w 410"/>
                                <a:gd name="T1" fmla="*/ 0 h 410"/>
                                <a:gd name="T2" fmla="*/ 0 w 410"/>
                                <a:gd name="T3" fmla="*/ 0 h 410"/>
                                <a:gd name="T4" fmla="*/ 410 w 410"/>
                                <a:gd name="T5" fmla="*/ 0 h 410"/>
                                <a:gd name="T6" fmla="*/ 410 w 410"/>
                                <a:gd name="T7" fmla="*/ 410 h 410"/>
                                <a:gd name="T8" fmla="*/ 0 w 410"/>
                                <a:gd name="T9" fmla="*/ 410 h 410"/>
                                <a:gd name="T10" fmla="*/ 0 w 410"/>
                                <a:gd name="T11" fmla="*/ 0 h 410"/>
                              </a:gdLst>
                              <a:ahLst/>
                              <a:cxnLst>
                                <a:cxn ang="0">
                                  <a:pos x="T0" y="T1"/>
                                </a:cxn>
                                <a:cxn ang="0">
                                  <a:pos x="T2" y="T3"/>
                                </a:cxn>
                                <a:cxn ang="0">
                                  <a:pos x="T4" y="T5"/>
                                </a:cxn>
                                <a:cxn ang="0">
                                  <a:pos x="T6" y="T7"/>
                                </a:cxn>
                                <a:cxn ang="0">
                                  <a:pos x="T8" y="T9"/>
                                </a:cxn>
                                <a:cxn ang="0">
                                  <a:pos x="T10" y="T11"/>
                                </a:cxn>
                              </a:cxnLst>
                              <a:rect l="0" t="0" r="r" b="b"/>
                              <a:pathLst>
                                <a:path w="410" h="410">
                                  <a:moveTo>
                                    <a:pt x="0" y="0"/>
                                  </a:moveTo>
                                  <a:lnTo>
                                    <a:pt x="0" y="0"/>
                                  </a:lnTo>
                                  <a:lnTo>
                                    <a:pt x="410" y="0"/>
                                  </a:lnTo>
                                  <a:lnTo>
                                    <a:pt x="410" y="410"/>
                                  </a:lnTo>
                                  <a:lnTo>
                                    <a:pt x="0" y="410"/>
                                  </a:lnTo>
                                  <a:lnTo>
                                    <a:pt x="0" y="0"/>
                                  </a:lnTo>
                                  <a:close/>
                                </a:path>
                              </a:pathLst>
                            </a:custGeom>
                            <a:solidFill>
                              <a:srgbClr val="B4B4B4"/>
                            </a:solidFill>
                            <a:ln w="0">
                              <a:solidFill>
                                <a:srgbClr val="000000"/>
                              </a:solidFill>
                              <a:prstDash val="solid"/>
                              <a:round/>
                              <a:headEnd/>
                              <a:tailEnd/>
                            </a:ln>
                          </wps:spPr>
                          <wps:bodyPr rot="0" vert="horz" wrap="square" lIns="91440" tIns="45720" rIns="91440" bIns="45720" anchor="t" anchorCtr="0" upright="1">
                            <a:noAutofit/>
                          </wps:bodyPr>
                        </wps:wsp>
                        <wps:wsp>
                          <wps:cNvPr id="103" name="Freeform 60"/>
                          <wps:cNvSpPr>
                            <a:spLocks noEditPoints="1"/>
                          </wps:cNvSpPr>
                          <wps:spPr bwMode="auto">
                            <a:xfrm>
                              <a:off x="3866" y="3511"/>
                              <a:ext cx="324" cy="324"/>
                            </a:xfrm>
                            <a:custGeom>
                              <a:avLst/>
                              <a:gdLst>
                                <a:gd name="T0" fmla="*/ 0 w 410"/>
                                <a:gd name="T1" fmla="*/ 0 h 410"/>
                                <a:gd name="T2" fmla="*/ 0 w 410"/>
                                <a:gd name="T3" fmla="*/ 0 h 410"/>
                                <a:gd name="T4" fmla="*/ 410 w 410"/>
                                <a:gd name="T5" fmla="*/ 0 h 410"/>
                                <a:gd name="T6" fmla="*/ 410 w 410"/>
                                <a:gd name="T7" fmla="*/ 22 h 410"/>
                                <a:gd name="T8" fmla="*/ 0 w 410"/>
                                <a:gd name="T9" fmla="*/ 22 h 410"/>
                                <a:gd name="T10" fmla="*/ 0 w 410"/>
                                <a:gd name="T11" fmla="*/ 0 h 410"/>
                                <a:gd name="T12" fmla="*/ 0 w 410"/>
                                <a:gd name="T13" fmla="*/ 388 h 410"/>
                                <a:gd name="T14" fmla="*/ 0 w 410"/>
                                <a:gd name="T15" fmla="*/ 388 h 410"/>
                                <a:gd name="T16" fmla="*/ 410 w 410"/>
                                <a:gd name="T17" fmla="*/ 388 h 410"/>
                                <a:gd name="T18" fmla="*/ 410 w 410"/>
                                <a:gd name="T19" fmla="*/ 410 h 410"/>
                                <a:gd name="T20" fmla="*/ 0 w 410"/>
                                <a:gd name="T21" fmla="*/ 410 h 410"/>
                                <a:gd name="T22" fmla="*/ 0 w 410"/>
                                <a:gd name="T23" fmla="*/ 388 h 410"/>
                                <a:gd name="T24" fmla="*/ 0 w 410"/>
                                <a:gd name="T25" fmla="*/ 22 h 410"/>
                                <a:gd name="T26" fmla="*/ 0 w 410"/>
                                <a:gd name="T27" fmla="*/ 22 h 410"/>
                                <a:gd name="T28" fmla="*/ 22 w 410"/>
                                <a:gd name="T29" fmla="*/ 22 h 410"/>
                                <a:gd name="T30" fmla="*/ 22 w 410"/>
                                <a:gd name="T31" fmla="*/ 388 h 410"/>
                                <a:gd name="T32" fmla="*/ 0 w 410"/>
                                <a:gd name="T33" fmla="*/ 388 h 410"/>
                                <a:gd name="T34" fmla="*/ 0 w 410"/>
                                <a:gd name="T35" fmla="*/ 22 h 410"/>
                                <a:gd name="T36" fmla="*/ 388 w 410"/>
                                <a:gd name="T37" fmla="*/ 22 h 410"/>
                                <a:gd name="T38" fmla="*/ 388 w 410"/>
                                <a:gd name="T39" fmla="*/ 22 h 410"/>
                                <a:gd name="T40" fmla="*/ 410 w 410"/>
                                <a:gd name="T41" fmla="*/ 22 h 410"/>
                                <a:gd name="T42" fmla="*/ 410 w 410"/>
                                <a:gd name="T43" fmla="*/ 388 h 410"/>
                                <a:gd name="T44" fmla="*/ 388 w 410"/>
                                <a:gd name="T45" fmla="*/ 388 h 410"/>
                                <a:gd name="T46" fmla="*/ 388 w 410"/>
                                <a:gd name="T47" fmla="*/ 22 h 4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410" h="410">
                                  <a:moveTo>
                                    <a:pt x="0" y="0"/>
                                  </a:moveTo>
                                  <a:lnTo>
                                    <a:pt x="0" y="0"/>
                                  </a:lnTo>
                                  <a:lnTo>
                                    <a:pt x="410" y="0"/>
                                  </a:lnTo>
                                  <a:lnTo>
                                    <a:pt x="410" y="22"/>
                                  </a:lnTo>
                                  <a:lnTo>
                                    <a:pt x="0" y="22"/>
                                  </a:lnTo>
                                  <a:lnTo>
                                    <a:pt x="0" y="0"/>
                                  </a:lnTo>
                                  <a:close/>
                                  <a:moveTo>
                                    <a:pt x="0" y="388"/>
                                  </a:moveTo>
                                  <a:lnTo>
                                    <a:pt x="0" y="388"/>
                                  </a:lnTo>
                                  <a:lnTo>
                                    <a:pt x="410" y="388"/>
                                  </a:lnTo>
                                  <a:lnTo>
                                    <a:pt x="410" y="410"/>
                                  </a:lnTo>
                                  <a:lnTo>
                                    <a:pt x="0" y="410"/>
                                  </a:lnTo>
                                  <a:lnTo>
                                    <a:pt x="0" y="388"/>
                                  </a:lnTo>
                                  <a:close/>
                                  <a:moveTo>
                                    <a:pt x="0" y="22"/>
                                  </a:moveTo>
                                  <a:lnTo>
                                    <a:pt x="0" y="22"/>
                                  </a:lnTo>
                                  <a:lnTo>
                                    <a:pt x="22" y="22"/>
                                  </a:lnTo>
                                  <a:lnTo>
                                    <a:pt x="22" y="388"/>
                                  </a:lnTo>
                                  <a:lnTo>
                                    <a:pt x="0" y="388"/>
                                  </a:lnTo>
                                  <a:lnTo>
                                    <a:pt x="0" y="22"/>
                                  </a:lnTo>
                                  <a:close/>
                                  <a:moveTo>
                                    <a:pt x="388" y="22"/>
                                  </a:moveTo>
                                  <a:lnTo>
                                    <a:pt x="388" y="22"/>
                                  </a:lnTo>
                                  <a:lnTo>
                                    <a:pt x="410" y="22"/>
                                  </a:lnTo>
                                  <a:lnTo>
                                    <a:pt x="410" y="388"/>
                                  </a:lnTo>
                                  <a:lnTo>
                                    <a:pt x="388" y="388"/>
                                  </a:lnTo>
                                  <a:lnTo>
                                    <a:pt x="388" y="22"/>
                                  </a:lnTo>
                                  <a:close/>
                                </a:path>
                              </a:pathLst>
                            </a:custGeom>
                            <a:solidFill>
                              <a:srgbClr val="B4B4B4"/>
                            </a:solidFill>
                            <a:ln w="0">
                              <a:solidFill>
                                <a:srgbClr val="000000"/>
                              </a:solidFill>
                              <a:prstDash val="solid"/>
                              <a:round/>
                              <a:headEnd/>
                              <a:tailEnd/>
                            </a:ln>
                          </wps:spPr>
                          <wps:bodyPr rot="0" vert="horz" wrap="square" lIns="91440" tIns="45720" rIns="91440" bIns="45720" anchor="t" anchorCtr="0" upright="1">
                            <a:noAutofit/>
                          </wps:bodyPr>
                        </wps:wsp>
                        <wps:wsp>
                          <wps:cNvPr id="104" name="Freeform 61"/>
                          <wps:cNvSpPr>
                            <a:spLocks/>
                          </wps:cNvSpPr>
                          <wps:spPr bwMode="auto">
                            <a:xfrm>
                              <a:off x="3944" y="3785"/>
                              <a:ext cx="401" cy="401"/>
                            </a:xfrm>
                            <a:custGeom>
                              <a:avLst/>
                              <a:gdLst>
                                <a:gd name="T0" fmla="*/ 0 w 507"/>
                                <a:gd name="T1" fmla="*/ 0 h 507"/>
                                <a:gd name="T2" fmla="*/ 0 w 507"/>
                                <a:gd name="T3" fmla="*/ 0 h 507"/>
                                <a:gd name="T4" fmla="*/ 507 w 507"/>
                                <a:gd name="T5" fmla="*/ 0 h 507"/>
                                <a:gd name="T6" fmla="*/ 507 w 507"/>
                                <a:gd name="T7" fmla="*/ 507 h 507"/>
                                <a:gd name="T8" fmla="*/ 0 w 507"/>
                                <a:gd name="T9" fmla="*/ 507 h 507"/>
                                <a:gd name="T10" fmla="*/ 0 w 507"/>
                                <a:gd name="T11" fmla="*/ 0 h 507"/>
                              </a:gdLst>
                              <a:ahLst/>
                              <a:cxnLst>
                                <a:cxn ang="0">
                                  <a:pos x="T0" y="T1"/>
                                </a:cxn>
                                <a:cxn ang="0">
                                  <a:pos x="T2" y="T3"/>
                                </a:cxn>
                                <a:cxn ang="0">
                                  <a:pos x="T4" y="T5"/>
                                </a:cxn>
                                <a:cxn ang="0">
                                  <a:pos x="T6" y="T7"/>
                                </a:cxn>
                                <a:cxn ang="0">
                                  <a:pos x="T8" y="T9"/>
                                </a:cxn>
                                <a:cxn ang="0">
                                  <a:pos x="T10" y="T11"/>
                                </a:cxn>
                              </a:cxnLst>
                              <a:rect l="0" t="0" r="r" b="b"/>
                              <a:pathLst>
                                <a:path w="507" h="507">
                                  <a:moveTo>
                                    <a:pt x="0" y="0"/>
                                  </a:moveTo>
                                  <a:lnTo>
                                    <a:pt x="0" y="0"/>
                                  </a:lnTo>
                                  <a:lnTo>
                                    <a:pt x="507" y="0"/>
                                  </a:lnTo>
                                  <a:lnTo>
                                    <a:pt x="507" y="507"/>
                                  </a:lnTo>
                                  <a:lnTo>
                                    <a:pt x="0" y="507"/>
                                  </a:lnTo>
                                  <a:lnTo>
                                    <a:pt x="0" y="0"/>
                                  </a:lnTo>
                                  <a:close/>
                                </a:path>
                              </a:pathLst>
                            </a:custGeom>
                            <a:solidFill>
                              <a:srgbClr val="B4B4B4"/>
                            </a:solidFill>
                            <a:ln w="0">
                              <a:solidFill>
                                <a:srgbClr val="000000"/>
                              </a:solidFill>
                              <a:prstDash val="solid"/>
                              <a:round/>
                              <a:headEnd/>
                              <a:tailEnd/>
                            </a:ln>
                          </wps:spPr>
                          <wps:bodyPr rot="0" vert="horz" wrap="square" lIns="91440" tIns="45720" rIns="91440" bIns="45720" anchor="t" anchorCtr="0" upright="1">
                            <a:noAutofit/>
                          </wps:bodyPr>
                        </wps:wsp>
                        <wps:wsp>
                          <wps:cNvPr id="105" name="Freeform 62"/>
                          <wps:cNvSpPr>
                            <a:spLocks noEditPoints="1"/>
                          </wps:cNvSpPr>
                          <wps:spPr bwMode="auto">
                            <a:xfrm>
                              <a:off x="3944" y="3785"/>
                              <a:ext cx="401" cy="401"/>
                            </a:xfrm>
                            <a:custGeom>
                              <a:avLst/>
                              <a:gdLst>
                                <a:gd name="T0" fmla="*/ 0 w 507"/>
                                <a:gd name="T1" fmla="*/ 0 h 507"/>
                                <a:gd name="T2" fmla="*/ 0 w 507"/>
                                <a:gd name="T3" fmla="*/ 0 h 507"/>
                                <a:gd name="T4" fmla="*/ 507 w 507"/>
                                <a:gd name="T5" fmla="*/ 0 h 507"/>
                                <a:gd name="T6" fmla="*/ 507 w 507"/>
                                <a:gd name="T7" fmla="*/ 22 h 507"/>
                                <a:gd name="T8" fmla="*/ 0 w 507"/>
                                <a:gd name="T9" fmla="*/ 22 h 507"/>
                                <a:gd name="T10" fmla="*/ 0 w 507"/>
                                <a:gd name="T11" fmla="*/ 0 h 507"/>
                                <a:gd name="T12" fmla="*/ 0 w 507"/>
                                <a:gd name="T13" fmla="*/ 485 h 507"/>
                                <a:gd name="T14" fmla="*/ 0 w 507"/>
                                <a:gd name="T15" fmla="*/ 485 h 507"/>
                                <a:gd name="T16" fmla="*/ 507 w 507"/>
                                <a:gd name="T17" fmla="*/ 485 h 507"/>
                                <a:gd name="T18" fmla="*/ 507 w 507"/>
                                <a:gd name="T19" fmla="*/ 507 h 507"/>
                                <a:gd name="T20" fmla="*/ 0 w 507"/>
                                <a:gd name="T21" fmla="*/ 507 h 507"/>
                                <a:gd name="T22" fmla="*/ 0 w 507"/>
                                <a:gd name="T23" fmla="*/ 485 h 507"/>
                                <a:gd name="T24" fmla="*/ 0 w 507"/>
                                <a:gd name="T25" fmla="*/ 22 h 507"/>
                                <a:gd name="T26" fmla="*/ 0 w 507"/>
                                <a:gd name="T27" fmla="*/ 22 h 507"/>
                                <a:gd name="T28" fmla="*/ 22 w 507"/>
                                <a:gd name="T29" fmla="*/ 22 h 507"/>
                                <a:gd name="T30" fmla="*/ 22 w 507"/>
                                <a:gd name="T31" fmla="*/ 485 h 507"/>
                                <a:gd name="T32" fmla="*/ 0 w 507"/>
                                <a:gd name="T33" fmla="*/ 485 h 507"/>
                                <a:gd name="T34" fmla="*/ 0 w 507"/>
                                <a:gd name="T35" fmla="*/ 22 h 507"/>
                                <a:gd name="T36" fmla="*/ 485 w 507"/>
                                <a:gd name="T37" fmla="*/ 22 h 507"/>
                                <a:gd name="T38" fmla="*/ 485 w 507"/>
                                <a:gd name="T39" fmla="*/ 22 h 507"/>
                                <a:gd name="T40" fmla="*/ 507 w 507"/>
                                <a:gd name="T41" fmla="*/ 22 h 507"/>
                                <a:gd name="T42" fmla="*/ 507 w 507"/>
                                <a:gd name="T43" fmla="*/ 485 h 507"/>
                                <a:gd name="T44" fmla="*/ 485 w 507"/>
                                <a:gd name="T45" fmla="*/ 485 h 507"/>
                                <a:gd name="T46" fmla="*/ 485 w 507"/>
                                <a:gd name="T47" fmla="*/ 22 h 50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507" h="507">
                                  <a:moveTo>
                                    <a:pt x="0" y="0"/>
                                  </a:moveTo>
                                  <a:lnTo>
                                    <a:pt x="0" y="0"/>
                                  </a:lnTo>
                                  <a:lnTo>
                                    <a:pt x="507" y="0"/>
                                  </a:lnTo>
                                  <a:lnTo>
                                    <a:pt x="507" y="22"/>
                                  </a:lnTo>
                                  <a:lnTo>
                                    <a:pt x="0" y="22"/>
                                  </a:lnTo>
                                  <a:lnTo>
                                    <a:pt x="0" y="0"/>
                                  </a:lnTo>
                                  <a:close/>
                                  <a:moveTo>
                                    <a:pt x="0" y="485"/>
                                  </a:moveTo>
                                  <a:lnTo>
                                    <a:pt x="0" y="485"/>
                                  </a:lnTo>
                                  <a:lnTo>
                                    <a:pt x="507" y="485"/>
                                  </a:lnTo>
                                  <a:lnTo>
                                    <a:pt x="507" y="507"/>
                                  </a:lnTo>
                                  <a:lnTo>
                                    <a:pt x="0" y="507"/>
                                  </a:lnTo>
                                  <a:lnTo>
                                    <a:pt x="0" y="485"/>
                                  </a:lnTo>
                                  <a:close/>
                                  <a:moveTo>
                                    <a:pt x="0" y="22"/>
                                  </a:moveTo>
                                  <a:lnTo>
                                    <a:pt x="0" y="22"/>
                                  </a:lnTo>
                                  <a:lnTo>
                                    <a:pt x="22" y="22"/>
                                  </a:lnTo>
                                  <a:lnTo>
                                    <a:pt x="22" y="485"/>
                                  </a:lnTo>
                                  <a:lnTo>
                                    <a:pt x="0" y="485"/>
                                  </a:lnTo>
                                  <a:lnTo>
                                    <a:pt x="0" y="22"/>
                                  </a:lnTo>
                                  <a:close/>
                                  <a:moveTo>
                                    <a:pt x="485" y="22"/>
                                  </a:moveTo>
                                  <a:lnTo>
                                    <a:pt x="485" y="22"/>
                                  </a:lnTo>
                                  <a:lnTo>
                                    <a:pt x="507" y="22"/>
                                  </a:lnTo>
                                  <a:lnTo>
                                    <a:pt x="507" y="485"/>
                                  </a:lnTo>
                                  <a:lnTo>
                                    <a:pt x="485" y="485"/>
                                  </a:lnTo>
                                  <a:lnTo>
                                    <a:pt x="485" y="22"/>
                                  </a:lnTo>
                                  <a:close/>
                                </a:path>
                              </a:pathLst>
                            </a:custGeom>
                            <a:solidFill>
                              <a:srgbClr val="B4B4B4"/>
                            </a:solidFill>
                            <a:ln w="0">
                              <a:solidFill>
                                <a:srgbClr val="000000"/>
                              </a:solidFill>
                              <a:prstDash val="solid"/>
                              <a:round/>
                              <a:headEnd/>
                              <a:tailEnd/>
                            </a:ln>
                          </wps:spPr>
                          <wps:bodyPr rot="0" vert="horz" wrap="square" lIns="91440" tIns="45720" rIns="91440" bIns="45720" anchor="t" anchorCtr="0" upright="1">
                            <a:noAutofit/>
                          </wps:bodyPr>
                        </wps:wsp>
                        <wps:wsp>
                          <wps:cNvPr id="106" name="Freeform 63"/>
                          <wps:cNvSpPr>
                            <a:spLocks/>
                          </wps:cNvSpPr>
                          <wps:spPr bwMode="auto">
                            <a:xfrm>
                              <a:off x="4015" y="2352"/>
                              <a:ext cx="142" cy="143"/>
                            </a:xfrm>
                            <a:custGeom>
                              <a:avLst/>
                              <a:gdLst>
                                <a:gd name="T0" fmla="*/ 0 w 179"/>
                                <a:gd name="T1" fmla="*/ 0 h 180"/>
                                <a:gd name="T2" fmla="*/ 0 w 179"/>
                                <a:gd name="T3" fmla="*/ 0 h 180"/>
                                <a:gd name="T4" fmla="*/ 179 w 179"/>
                                <a:gd name="T5" fmla="*/ 0 h 180"/>
                                <a:gd name="T6" fmla="*/ 179 w 179"/>
                                <a:gd name="T7" fmla="*/ 180 h 180"/>
                                <a:gd name="T8" fmla="*/ 0 w 179"/>
                                <a:gd name="T9" fmla="*/ 180 h 180"/>
                                <a:gd name="T10" fmla="*/ 0 w 179"/>
                                <a:gd name="T11" fmla="*/ 0 h 180"/>
                              </a:gdLst>
                              <a:ahLst/>
                              <a:cxnLst>
                                <a:cxn ang="0">
                                  <a:pos x="T0" y="T1"/>
                                </a:cxn>
                                <a:cxn ang="0">
                                  <a:pos x="T2" y="T3"/>
                                </a:cxn>
                                <a:cxn ang="0">
                                  <a:pos x="T4" y="T5"/>
                                </a:cxn>
                                <a:cxn ang="0">
                                  <a:pos x="T6" y="T7"/>
                                </a:cxn>
                                <a:cxn ang="0">
                                  <a:pos x="T8" y="T9"/>
                                </a:cxn>
                                <a:cxn ang="0">
                                  <a:pos x="T10" y="T11"/>
                                </a:cxn>
                              </a:cxnLst>
                              <a:rect l="0" t="0" r="r" b="b"/>
                              <a:pathLst>
                                <a:path w="179" h="180">
                                  <a:moveTo>
                                    <a:pt x="0" y="0"/>
                                  </a:moveTo>
                                  <a:lnTo>
                                    <a:pt x="0" y="0"/>
                                  </a:lnTo>
                                  <a:lnTo>
                                    <a:pt x="179" y="0"/>
                                  </a:lnTo>
                                  <a:lnTo>
                                    <a:pt x="179" y="180"/>
                                  </a:lnTo>
                                  <a:lnTo>
                                    <a:pt x="0" y="180"/>
                                  </a:lnTo>
                                  <a:lnTo>
                                    <a:pt x="0" y="0"/>
                                  </a:lnTo>
                                  <a:close/>
                                </a:path>
                              </a:pathLst>
                            </a:custGeom>
                            <a:solidFill>
                              <a:srgbClr val="B4B4B4"/>
                            </a:solidFill>
                            <a:ln w="0">
                              <a:solidFill>
                                <a:srgbClr val="000000"/>
                              </a:solidFill>
                              <a:prstDash val="solid"/>
                              <a:round/>
                              <a:headEnd/>
                              <a:tailEnd/>
                            </a:ln>
                          </wps:spPr>
                          <wps:bodyPr rot="0" vert="horz" wrap="square" lIns="91440" tIns="45720" rIns="91440" bIns="45720" anchor="t" anchorCtr="0" upright="1">
                            <a:noAutofit/>
                          </wps:bodyPr>
                        </wps:wsp>
                        <wps:wsp>
                          <wps:cNvPr id="107" name="Freeform 64"/>
                          <wps:cNvSpPr>
                            <a:spLocks noEditPoints="1"/>
                          </wps:cNvSpPr>
                          <wps:spPr bwMode="auto">
                            <a:xfrm>
                              <a:off x="4015" y="2352"/>
                              <a:ext cx="142" cy="143"/>
                            </a:xfrm>
                            <a:custGeom>
                              <a:avLst/>
                              <a:gdLst>
                                <a:gd name="T0" fmla="*/ 0 w 179"/>
                                <a:gd name="T1" fmla="*/ 0 h 180"/>
                                <a:gd name="T2" fmla="*/ 0 w 179"/>
                                <a:gd name="T3" fmla="*/ 0 h 180"/>
                                <a:gd name="T4" fmla="*/ 179 w 179"/>
                                <a:gd name="T5" fmla="*/ 0 h 180"/>
                                <a:gd name="T6" fmla="*/ 179 w 179"/>
                                <a:gd name="T7" fmla="*/ 22 h 180"/>
                                <a:gd name="T8" fmla="*/ 0 w 179"/>
                                <a:gd name="T9" fmla="*/ 22 h 180"/>
                                <a:gd name="T10" fmla="*/ 0 w 179"/>
                                <a:gd name="T11" fmla="*/ 0 h 180"/>
                                <a:gd name="T12" fmla="*/ 0 w 179"/>
                                <a:gd name="T13" fmla="*/ 158 h 180"/>
                                <a:gd name="T14" fmla="*/ 0 w 179"/>
                                <a:gd name="T15" fmla="*/ 158 h 180"/>
                                <a:gd name="T16" fmla="*/ 179 w 179"/>
                                <a:gd name="T17" fmla="*/ 158 h 180"/>
                                <a:gd name="T18" fmla="*/ 179 w 179"/>
                                <a:gd name="T19" fmla="*/ 180 h 180"/>
                                <a:gd name="T20" fmla="*/ 0 w 179"/>
                                <a:gd name="T21" fmla="*/ 180 h 180"/>
                                <a:gd name="T22" fmla="*/ 0 w 179"/>
                                <a:gd name="T23" fmla="*/ 158 h 180"/>
                                <a:gd name="T24" fmla="*/ 0 w 179"/>
                                <a:gd name="T25" fmla="*/ 22 h 180"/>
                                <a:gd name="T26" fmla="*/ 0 w 179"/>
                                <a:gd name="T27" fmla="*/ 22 h 180"/>
                                <a:gd name="T28" fmla="*/ 22 w 179"/>
                                <a:gd name="T29" fmla="*/ 22 h 180"/>
                                <a:gd name="T30" fmla="*/ 22 w 179"/>
                                <a:gd name="T31" fmla="*/ 158 h 180"/>
                                <a:gd name="T32" fmla="*/ 0 w 179"/>
                                <a:gd name="T33" fmla="*/ 158 h 180"/>
                                <a:gd name="T34" fmla="*/ 0 w 179"/>
                                <a:gd name="T35" fmla="*/ 22 h 180"/>
                                <a:gd name="T36" fmla="*/ 157 w 179"/>
                                <a:gd name="T37" fmla="*/ 22 h 180"/>
                                <a:gd name="T38" fmla="*/ 157 w 179"/>
                                <a:gd name="T39" fmla="*/ 22 h 180"/>
                                <a:gd name="T40" fmla="*/ 179 w 179"/>
                                <a:gd name="T41" fmla="*/ 22 h 180"/>
                                <a:gd name="T42" fmla="*/ 179 w 179"/>
                                <a:gd name="T43" fmla="*/ 158 h 180"/>
                                <a:gd name="T44" fmla="*/ 157 w 179"/>
                                <a:gd name="T45" fmla="*/ 158 h 180"/>
                                <a:gd name="T46" fmla="*/ 157 w 179"/>
                                <a:gd name="T47" fmla="*/ 22 h 18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179" h="180">
                                  <a:moveTo>
                                    <a:pt x="0" y="0"/>
                                  </a:moveTo>
                                  <a:lnTo>
                                    <a:pt x="0" y="0"/>
                                  </a:lnTo>
                                  <a:lnTo>
                                    <a:pt x="179" y="0"/>
                                  </a:lnTo>
                                  <a:lnTo>
                                    <a:pt x="179" y="22"/>
                                  </a:lnTo>
                                  <a:lnTo>
                                    <a:pt x="0" y="22"/>
                                  </a:lnTo>
                                  <a:lnTo>
                                    <a:pt x="0" y="0"/>
                                  </a:lnTo>
                                  <a:close/>
                                  <a:moveTo>
                                    <a:pt x="0" y="158"/>
                                  </a:moveTo>
                                  <a:lnTo>
                                    <a:pt x="0" y="158"/>
                                  </a:lnTo>
                                  <a:lnTo>
                                    <a:pt x="179" y="158"/>
                                  </a:lnTo>
                                  <a:lnTo>
                                    <a:pt x="179" y="180"/>
                                  </a:lnTo>
                                  <a:lnTo>
                                    <a:pt x="0" y="180"/>
                                  </a:lnTo>
                                  <a:lnTo>
                                    <a:pt x="0" y="158"/>
                                  </a:lnTo>
                                  <a:close/>
                                  <a:moveTo>
                                    <a:pt x="0" y="22"/>
                                  </a:moveTo>
                                  <a:lnTo>
                                    <a:pt x="0" y="22"/>
                                  </a:lnTo>
                                  <a:lnTo>
                                    <a:pt x="22" y="22"/>
                                  </a:lnTo>
                                  <a:lnTo>
                                    <a:pt x="22" y="158"/>
                                  </a:lnTo>
                                  <a:lnTo>
                                    <a:pt x="0" y="158"/>
                                  </a:lnTo>
                                  <a:lnTo>
                                    <a:pt x="0" y="22"/>
                                  </a:lnTo>
                                  <a:close/>
                                  <a:moveTo>
                                    <a:pt x="157" y="22"/>
                                  </a:moveTo>
                                  <a:lnTo>
                                    <a:pt x="157" y="22"/>
                                  </a:lnTo>
                                  <a:lnTo>
                                    <a:pt x="179" y="22"/>
                                  </a:lnTo>
                                  <a:lnTo>
                                    <a:pt x="179" y="158"/>
                                  </a:lnTo>
                                  <a:lnTo>
                                    <a:pt x="157" y="158"/>
                                  </a:lnTo>
                                  <a:lnTo>
                                    <a:pt x="157" y="22"/>
                                  </a:lnTo>
                                  <a:close/>
                                </a:path>
                              </a:pathLst>
                            </a:custGeom>
                            <a:solidFill>
                              <a:srgbClr val="B4B4B4"/>
                            </a:solidFill>
                            <a:ln w="0">
                              <a:solidFill>
                                <a:srgbClr val="000000"/>
                              </a:solidFill>
                              <a:prstDash val="solid"/>
                              <a:round/>
                              <a:headEnd/>
                              <a:tailEnd/>
                            </a:ln>
                          </wps:spPr>
                          <wps:bodyPr rot="0" vert="horz" wrap="square" lIns="91440" tIns="45720" rIns="91440" bIns="45720" anchor="t" anchorCtr="0" upright="1">
                            <a:noAutofit/>
                          </wps:bodyPr>
                        </wps:wsp>
                        <wps:wsp>
                          <wps:cNvPr id="108" name="Freeform 65"/>
                          <wps:cNvSpPr>
                            <a:spLocks/>
                          </wps:cNvSpPr>
                          <wps:spPr bwMode="auto">
                            <a:xfrm>
                              <a:off x="4586" y="2717"/>
                              <a:ext cx="38" cy="38"/>
                            </a:xfrm>
                            <a:custGeom>
                              <a:avLst/>
                              <a:gdLst>
                                <a:gd name="T0" fmla="*/ 0 w 48"/>
                                <a:gd name="T1" fmla="*/ 0 h 48"/>
                                <a:gd name="T2" fmla="*/ 0 w 48"/>
                                <a:gd name="T3" fmla="*/ 0 h 48"/>
                                <a:gd name="T4" fmla="*/ 48 w 48"/>
                                <a:gd name="T5" fmla="*/ 0 h 48"/>
                                <a:gd name="T6" fmla="*/ 48 w 48"/>
                                <a:gd name="T7" fmla="*/ 48 h 48"/>
                                <a:gd name="T8" fmla="*/ 0 w 48"/>
                                <a:gd name="T9" fmla="*/ 48 h 48"/>
                                <a:gd name="T10" fmla="*/ 0 w 48"/>
                                <a:gd name="T11" fmla="*/ 0 h 48"/>
                              </a:gdLst>
                              <a:ahLst/>
                              <a:cxnLst>
                                <a:cxn ang="0">
                                  <a:pos x="T0" y="T1"/>
                                </a:cxn>
                                <a:cxn ang="0">
                                  <a:pos x="T2" y="T3"/>
                                </a:cxn>
                                <a:cxn ang="0">
                                  <a:pos x="T4" y="T5"/>
                                </a:cxn>
                                <a:cxn ang="0">
                                  <a:pos x="T6" y="T7"/>
                                </a:cxn>
                                <a:cxn ang="0">
                                  <a:pos x="T8" y="T9"/>
                                </a:cxn>
                                <a:cxn ang="0">
                                  <a:pos x="T10" y="T11"/>
                                </a:cxn>
                              </a:cxnLst>
                              <a:rect l="0" t="0" r="r" b="b"/>
                              <a:pathLst>
                                <a:path w="48" h="48">
                                  <a:moveTo>
                                    <a:pt x="0" y="0"/>
                                  </a:moveTo>
                                  <a:lnTo>
                                    <a:pt x="0" y="0"/>
                                  </a:lnTo>
                                  <a:lnTo>
                                    <a:pt x="48" y="0"/>
                                  </a:lnTo>
                                  <a:lnTo>
                                    <a:pt x="48" y="48"/>
                                  </a:lnTo>
                                  <a:lnTo>
                                    <a:pt x="0" y="48"/>
                                  </a:lnTo>
                                  <a:lnTo>
                                    <a:pt x="0" y="0"/>
                                  </a:lnTo>
                                  <a:close/>
                                </a:path>
                              </a:pathLst>
                            </a:custGeom>
                            <a:solidFill>
                              <a:srgbClr val="B4B4B4"/>
                            </a:solidFill>
                            <a:ln w="0">
                              <a:solidFill>
                                <a:srgbClr val="000000"/>
                              </a:solidFill>
                              <a:prstDash val="solid"/>
                              <a:round/>
                              <a:headEnd/>
                              <a:tailEnd/>
                            </a:ln>
                          </wps:spPr>
                          <wps:bodyPr rot="0" vert="horz" wrap="square" lIns="91440" tIns="45720" rIns="91440" bIns="45720" anchor="t" anchorCtr="0" upright="1">
                            <a:noAutofit/>
                          </wps:bodyPr>
                        </wps:wsp>
                        <wps:wsp>
                          <wps:cNvPr id="109" name="Freeform 66"/>
                          <wps:cNvSpPr>
                            <a:spLocks noEditPoints="1"/>
                          </wps:cNvSpPr>
                          <wps:spPr bwMode="auto">
                            <a:xfrm>
                              <a:off x="4586" y="2717"/>
                              <a:ext cx="38" cy="38"/>
                            </a:xfrm>
                            <a:custGeom>
                              <a:avLst/>
                              <a:gdLst>
                                <a:gd name="T0" fmla="*/ 0 w 48"/>
                                <a:gd name="T1" fmla="*/ 0 h 48"/>
                                <a:gd name="T2" fmla="*/ 0 w 48"/>
                                <a:gd name="T3" fmla="*/ 0 h 48"/>
                                <a:gd name="T4" fmla="*/ 48 w 48"/>
                                <a:gd name="T5" fmla="*/ 0 h 48"/>
                                <a:gd name="T6" fmla="*/ 48 w 48"/>
                                <a:gd name="T7" fmla="*/ 22 h 48"/>
                                <a:gd name="T8" fmla="*/ 0 w 48"/>
                                <a:gd name="T9" fmla="*/ 22 h 48"/>
                                <a:gd name="T10" fmla="*/ 0 w 48"/>
                                <a:gd name="T11" fmla="*/ 0 h 48"/>
                                <a:gd name="T12" fmla="*/ 0 w 48"/>
                                <a:gd name="T13" fmla="*/ 26 h 48"/>
                                <a:gd name="T14" fmla="*/ 0 w 48"/>
                                <a:gd name="T15" fmla="*/ 26 h 48"/>
                                <a:gd name="T16" fmla="*/ 48 w 48"/>
                                <a:gd name="T17" fmla="*/ 26 h 48"/>
                                <a:gd name="T18" fmla="*/ 48 w 48"/>
                                <a:gd name="T19" fmla="*/ 48 h 48"/>
                                <a:gd name="T20" fmla="*/ 0 w 48"/>
                                <a:gd name="T21" fmla="*/ 48 h 48"/>
                                <a:gd name="T22" fmla="*/ 0 w 48"/>
                                <a:gd name="T23" fmla="*/ 26 h 48"/>
                                <a:gd name="T24" fmla="*/ 0 w 48"/>
                                <a:gd name="T25" fmla="*/ 22 h 48"/>
                                <a:gd name="T26" fmla="*/ 0 w 48"/>
                                <a:gd name="T27" fmla="*/ 22 h 48"/>
                                <a:gd name="T28" fmla="*/ 22 w 48"/>
                                <a:gd name="T29" fmla="*/ 22 h 48"/>
                                <a:gd name="T30" fmla="*/ 22 w 48"/>
                                <a:gd name="T31" fmla="*/ 26 h 48"/>
                                <a:gd name="T32" fmla="*/ 0 w 48"/>
                                <a:gd name="T33" fmla="*/ 26 h 48"/>
                                <a:gd name="T34" fmla="*/ 0 w 48"/>
                                <a:gd name="T35" fmla="*/ 22 h 48"/>
                                <a:gd name="T36" fmla="*/ 26 w 48"/>
                                <a:gd name="T37" fmla="*/ 22 h 48"/>
                                <a:gd name="T38" fmla="*/ 26 w 48"/>
                                <a:gd name="T39" fmla="*/ 22 h 48"/>
                                <a:gd name="T40" fmla="*/ 48 w 48"/>
                                <a:gd name="T41" fmla="*/ 22 h 48"/>
                                <a:gd name="T42" fmla="*/ 48 w 48"/>
                                <a:gd name="T43" fmla="*/ 26 h 48"/>
                                <a:gd name="T44" fmla="*/ 26 w 48"/>
                                <a:gd name="T45" fmla="*/ 26 h 48"/>
                                <a:gd name="T46" fmla="*/ 26 w 48"/>
                                <a:gd name="T47" fmla="*/ 22 h 4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48" h="48">
                                  <a:moveTo>
                                    <a:pt x="0" y="0"/>
                                  </a:moveTo>
                                  <a:lnTo>
                                    <a:pt x="0" y="0"/>
                                  </a:lnTo>
                                  <a:lnTo>
                                    <a:pt x="48" y="0"/>
                                  </a:lnTo>
                                  <a:lnTo>
                                    <a:pt x="48" y="22"/>
                                  </a:lnTo>
                                  <a:lnTo>
                                    <a:pt x="0" y="22"/>
                                  </a:lnTo>
                                  <a:lnTo>
                                    <a:pt x="0" y="0"/>
                                  </a:lnTo>
                                  <a:close/>
                                  <a:moveTo>
                                    <a:pt x="0" y="26"/>
                                  </a:moveTo>
                                  <a:lnTo>
                                    <a:pt x="0" y="26"/>
                                  </a:lnTo>
                                  <a:lnTo>
                                    <a:pt x="48" y="26"/>
                                  </a:lnTo>
                                  <a:lnTo>
                                    <a:pt x="48" y="48"/>
                                  </a:lnTo>
                                  <a:lnTo>
                                    <a:pt x="0" y="48"/>
                                  </a:lnTo>
                                  <a:lnTo>
                                    <a:pt x="0" y="26"/>
                                  </a:lnTo>
                                  <a:close/>
                                  <a:moveTo>
                                    <a:pt x="0" y="22"/>
                                  </a:moveTo>
                                  <a:lnTo>
                                    <a:pt x="0" y="22"/>
                                  </a:lnTo>
                                  <a:lnTo>
                                    <a:pt x="22" y="22"/>
                                  </a:lnTo>
                                  <a:lnTo>
                                    <a:pt x="22" y="26"/>
                                  </a:lnTo>
                                  <a:lnTo>
                                    <a:pt x="0" y="26"/>
                                  </a:lnTo>
                                  <a:lnTo>
                                    <a:pt x="0" y="22"/>
                                  </a:lnTo>
                                  <a:close/>
                                  <a:moveTo>
                                    <a:pt x="26" y="22"/>
                                  </a:moveTo>
                                  <a:lnTo>
                                    <a:pt x="26" y="22"/>
                                  </a:lnTo>
                                  <a:lnTo>
                                    <a:pt x="48" y="22"/>
                                  </a:lnTo>
                                  <a:lnTo>
                                    <a:pt x="48" y="26"/>
                                  </a:lnTo>
                                  <a:lnTo>
                                    <a:pt x="26" y="26"/>
                                  </a:lnTo>
                                  <a:lnTo>
                                    <a:pt x="26" y="22"/>
                                  </a:lnTo>
                                  <a:close/>
                                </a:path>
                              </a:pathLst>
                            </a:custGeom>
                            <a:solidFill>
                              <a:srgbClr val="B4B4B4"/>
                            </a:solidFill>
                            <a:ln w="0">
                              <a:solidFill>
                                <a:srgbClr val="000000"/>
                              </a:solidFill>
                              <a:prstDash val="solid"/>
                              <a:round/>
                              <a:headEnd/>
                              <a:tailEnd/>
                            </a:ln>
                          </wps:spPr>
                          <wps:bodyPr rot="0" vert="horz" wrap="square" lIns="91440" tIns="45720" rIns="91440" bIns="45720" anchor="t" anchorCtr="0" upright="1">
                            <a:noAutofit/>
                          </wps:bodyPr>
                        </wps:wsp>
                        <wps:wsp>
                          <wps:cNvPr id="110" name="Freeform 67"/>
                          <wps:cNvSpPr>
                            <a:spLocks/>
                          </wps:cNvSpPr>
                          <wps:spPr bwMode="auto">
                            <a:xfrm>
                              <a:off x="4280" y="3030"/>
                              <a:ext cx="36" cy="36"/>
                            </a:xfrm>
                            <a:custGeom>
                              <a:avLst/>
                              <a:gdLst>
                                <a:gd name="T0" fmla="*/ 0 w 45"/>
                                <a:gd name="T1" fmla="*/ 0 h 45"/>
                                <a:gd name="T2" fmla="*/ 0 w 45"/>
                                <a:gd name="T3" fmla="*/ 0 h 45"/>
                                <a:gd name="T4" fmla="*/ 45 w 45"/>
                                <a:gd name="T5" fmla="*/ 0 h 45"/>
                                <a:gd name="T6" fmla="*/ 45 w 45"/>
                                <a:gd name="T7" fmla="*/ 45 h 45"/>
                                <a:gd name="T8" fmla="*/ 0 w 45"/>
                                <a:gd name="T9" fmla="*/ 45 h 45"/>
                                <a:gd name="T10" fmla="*/ 0 w 45"/>
                                <a:gd name="T11" fmla="*/ 0 h 45"/>
                              </a:gdLst>
                              <a:ahLst/>
                              <a:cxnLst>
                                <a:cxn ang="0">
                                  <a:pos x="T0" y="T1"/>
                                </a:cxn>
                                <a:cxn ang="0">
                                  <a:pos x="T2" y="T3"/>
                                </a:cxn>
                                <a:cxn ang="0">
                                  <a:pos x="T4" y="T5"/>
                                </a:cxn>
                                <a:cxn ang="0">
                                  <a:pos x="T6" y="T7"/>
                                </a:cxn>
                                <a:cxn ang="0">
                                  <a:pos x="T8" y="T9"/>
                                </a:cxn>
                                <a:cxn ang="0">
                                  <a:pos x="T10" y="T11"/>
                                </a:cxn>
                              </a:cxnLst>
                              <a:rect l="0" t="0" r="r" b="b"/>
                              <a:pathLst>
                                <a:path w="45" h="45">
                                  <a:moveTo>
                                    <a:pt x="0" y="0"/>
                                  </a:moveTo>
                                  <a:lnTo>
                                    <a:pt x="0" y="0"/>
                                  </a:lnTo>
                                  <a:lnTo>
                                    <a:pt x="45" y="0"/>
                                  </a:lnTo>
                                  <a:lnTo>
                                    <a:pt x="45" y="45"/>
                                  </a:lnTo>
                                  <a:lnTo>
                                    <a:pt x="0" y="45"/>
                                  </a:lnTo>
                                  <a:lnTo>
                                    <a:pt x="0" y="0"/>
                                  </a:lnTo>
                                  <a:close/>
                                </a:path>
                              </a:pathLst>
                            </a:custGeom>
                            <a:solidFill>
                              <a:srgbClr val="B4B4B4"/>
                            </a:solidFill>
                            <a:ln w="0">
                              <a:solidFill>
                                <a:srgbClr val="000000"/>
                              </a:solidFill>
                              <a:prstDash val="solid"/>
                              <a:round/>
                              <a:headEnd/>
                              <a:tailEnd/>
                            </a:ln>
                          </wps:spPr>
                          <wps:bodyPr rot="0" vert="horz" wrap="square" lIns="91440" tIns="45720" rIns="91440" bIns="45720" anchor="t" anchorCtr="0" upright="1">
                            <a:noAutofit/>
                          </wps:bodyPr>
                        </wps:wsp>
                        <wps:wsp>
                          <wps:cNvPr id="111" name="Freeform 68"/>
                          <wps:cNvSpPr>
                            <a:spLocks noEditPoints="1"/>
                          </wps:cNvSpPr>
                          <wps:spPr bwMode="auto">
                            <a:xfrm>
                              <a:off x="4280" y="3030"/>
                              <a:ext cx="36" cy="36"/>
                            </a:xfrm>
                            <a:custGeom>
                              <a:avLst/>
                              <a:gdLst>
                                <a:gd name="T0" fmla="*/ 0 w 45"/>
                                <a:gd name="T1" fmla="*/ 0 h 45"/>
                                <a:gd name="T2" fmla="*/ 0 w 45"/>
                                <a:gd name="T3" fmla="*/ 0 h 45"/>
                                <a:gd name="T4" fmla="*/ 45 w 45"/>
                                <a:gd name="T5" fmla="*/ 0 h 45"/>
                                <a:gd name="T6" fmla="*/ 45 w 45"/>
                                <a:gd name="T7" fmla="*/ 22 h 45"/>
                                <a:gd name="T8" fmla="*/ 0 w 45"/>
                                <a:gd name="T9" fmla="*/ 22 h 45"/>
                                <a:gd name="T10" fmla="*/ 0 w 45"/>
                                <a:gd name="T11" fmla="*/ 0 h 45"/>
                                <a:gd name="T12" fmla="*/ 0 w 45"/>
                                <a:gd name="T13" fmla="*/ 23 h 45"/>
                                <a:gd name="T14" fmla="*/ 0 w 45"/>
                                <a:gd name="T15" fmla="*/ 23 h 45"/>
                                <a:gd name="T16" fmla="*/ 45 w 45"/>
                                <a:gd name="T17" fmla="*/ 23 h 45"/>
                                <a:gd name="T18" fmla="*/ 45 w 45"/>
                                <a:gd name="T19" fmla="*/ 45 h 45"/>
                                <a:gd name="T20" fmla="*/ 0 w 45"/>
                                <a:gd name="T21" fmla="*/ 45 h 45"/>
                                <a:gd name="T22" fmla="*/ 0 w 45"/>
                                <a:gd name="T23" fmla="*/ 23 h 45"/>
                                <a:gd name="T24" fmla="*/ 0 w 45"/>
                                <a:gd name="T25" fmla="*/ 22 h 45"/>
                                <a:gd name="T26" fmla="*/ 0 w 45"/>
                                <a:gd name="T27" fmla="*/ 22 h 45"/>
                                <a:gd name="T28" fmla="*/ 22 w 45"/>
                                <a:gd name="T29" fmla="*/ 22 h 45"/>
                                <a:gd name="T30" fmla="*/ 22 w 45"/>
                                <a:gd name="T31" fmla="*/ 23 h 45"/>
                                <a:gd name="T32" fmla="*/ 0 w 45"/>
                                <a:gd name="T33" fmla="*/ 23 h 45"/>
                                <a:gd name="T34" fmla="*/ 0 w 45"/>
                                <a:gd name="T35" fmla="*/ 22 h 45"/>
                                <a:gd name="T36" fmla="*/ 23 w 45"/>
                                <a:gd name="T37" fmla="*/ 22 h 45"/>
                                <a:gd name="T38" fmla="*/ 23 w 45"/>
                                <a:gd name="T39" fmla="*/ 22 h 45"/>
                                <a:gd name="T40" fmla="*/ 45 w 45"/>
                                <a:gd name="T41" fmla="*/ 22 h 45"/>
                                <a:gd name="T42" fmla="*/ 45 w 45"/>
                                <a:gd name="T43" fmla="*/ 23 h 45"/>
                                <a:gd name="T44" fmla="*/ 23 w 45"/>
                                <a:gd name="T45" fmla="*/ 23 h 45"/>
                                <a:gd name="T46" fmla="*/ 23 w 45"/>
                                <a:gd name="T47" fmla="*/ 22 h 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45" h="45">
                                  <a:moveTo>
                                    <a:pt x="0" y="0"/>
                                  </a:moveTo>
                                  <a:lnTo>
                                    <a:pt x="0" y="0"/>
                                  </a:lnTo>
                                  <a:lnTo>
                                    <a:pt x="45" y="0"/>
                                  </a:lnTo>
                                  <a:lnTo>
                                    <a:pt x="45" y="22"/>
                                  </a:lnTo>
                                  <a:lnTo>
                                    <a:pt x="0" y="22"/>
                                  </a:lnTo>
                                  <a:lnTo>
                                    <a:pt x="0" y="0"/>
                                  </a:lnTo>
                                  <a:close/>
                                  <a:moveTo>
                                    <a:pt x="0" y="23"/>
                                  </a:moveTo>
                                  <a:lnTo>
                                    <a:pt x="0" y="23"/>
                                  </a:lnTo>
                                  <a:lnTo>
                                    <a:pt x="45" y="23"/>
                                  </a:lnTo>
                                  <a:lnTo>
                                    <a:pt x="45" y="45"/>
                                  </a:lnTo>
                                  <a:lnTo>
                                    <a:pt x="0" y="45"/>
                                  </a:lnTo>
                                  <a:lnTo>
                                    <a:pt x="0" y="23"/>
                                  </a:lnTo>
                                  <a:close/>
                                  <a:moveTo>
                                    <a:pt x="0" y="22"/>
                                  </a:moveTo>
                                  <a:lnTo>
                                    <a:pt x="0" y="22"/>
                                  </a:lnTo>
                                  <a:lnTo>
                                    <a:pt x="22" y="22"/>
                                  </a:lnTo>
                                  <a:lnTo>
                                    <a:pt x="22" y="23"/>
                                  </a:lnTo>
                                  <a:lnTo>
                                    <a:pt x="0" y="23"/>
                                  </a:lnTo>
                                  <a:lnTo>
                                    <a:pt x="0" y="22"/>
                                  </a:lnTo>
                                  <a:close/>
                                  <a:moveTo>
                                    <a:pt x="23" y="22"/>
                                  </a:moveTo>
                                  <a:lnTo>
                                    <a:pt x="23" y="22"/>
                                  </a:lnTo>
                                  <a:lnTo>
                                    <a:pt x="45" y="22"/>
                                  </a:lnTo>
                                  <a:lnTo>
                                    <a:pt x="45" y="23"/>
                                  </a:lnTo>
                                  <a:lnTo>
                                    <a:pt x="23" y="23"/>
                                  </a:lnTo>
                                  <a:lnTo>
                                    <a:pt x="23" y="22"/>
                                  </a:lnTo>
                                  <a:close/>
                                </a:path>
                              </a:pathLst>
                            </a:custGeom>
                            <a:solidFill>
                              <a:srgbClr val="B4B4B4"/>
                            </a:solidFill>
                            <a:ln w="0">
                              <a:solidFill>
                                <a:srgbClr val="000000"/>
                              </a:solidFill>
                              <a:prstDash val="solid"/>
                              <a:round/>
                              <a:headEnd/>
                              <a:tailEnd/>
                            </a:ln>
                          </wps:spPr>
                          <wps:bodyPr rot="0" vert="horz" wrap="square" lIns="91440" tIns="45720" rIns="91440" bIns="45720" anchor="t" anchorCtr="0" upright="1">
                            <a:noAutofit/>
                          </wps:bodyPr>
                        </wps:wsp>
                        <wps:wsp>
                          <wps:cNvPr id="112" name="Freeform 69"/>
                          <wps:cNvSpPr>
                            <a:spLocks/>
                          </wps:cNvSpPr>
                          <wps:spPr bwMode="auto">
                            <a:xfrm>
                              <a:off x="4162" y="1764"/>
                              <a:ext cx="68" cy="69"/>
                            </a:xfrm>
                            <a:custGeom>
                              <a:avLst/>
                              <a:gdLst>
                                <a:gd name="T0" fmla="*/ 0 w 86"/>
                                <a:gd name="T1" fmla="*/ 0 h 86"/>
                                <a:gd name="T2" fmla="*/ 0 w 86"/>
                                <a:gd name="T3" fmla="*/ 0 h 86"/>
                                <a:gd name="T4" fmla="*/ 86 w 86"/>
                                <a:gd name="T5" fmla="*/ 0 h 86"/>
                                <a:gd name="T6" fmla="*/ 86 w 86"/>
                                <a:gd name="T7" fmla="*/ 86 h 86"/>
                                <a:gd name="T8" fmla="*/ 0 w 86"/>
                                <a:gd name="T9" fmla="*/ 86 h 86"/>
                                <a:gd name="T10" fmla="*/ 0 w 86"/>
                                <a:gd name="T11" fmla="*/ 0 h 86"/>
                              </a:gdLst>
                              <a:ahLst/>
                              <a:cxnLst>
                                <a:cxn ang="0">
                                  <a:pos x="T0" y="T1"/>
                                </a:cxn>
                                <a:cxn ang="0">
                                  <a:pos x="T2" y="T3"/>
                                </a:cxn>
                                <a:cxn ang="0">
                                  <a:pos x="T4" y="T5"/>
                                </a:cxn>
                                <a:cxn ang="0">
                                  <a:pos x="T6" y="T7"/>
                                </a:cxn>
                                <a:cxn ang="0">
                                  <a:pos x="T8" y="T9"/>
                                </a:cxn>
                                <a:cxn ang="0">
                                  <a:pos x="T10" y="T11"/>
                                </a:cxn>
                              </a:cxnLst>
                              <a:rect l="0" t="0" r="r" b="b"/>
                              <a:pathLst>
                                <a:path w="86" h="86">
                                  <a:moveTo>
                                    <a:pt x="0" y="0"/>
                                  </a:moveTo>
                                  <a:lnTo>
                                    <a:pt x="0" y="0"/>
                                  </a:lnTo>
                                  <a:lnTo>
                                    <a:pt x="86" y="0"/>
                                  </a:lnTo>
                                  <a:lnTo>
                                    <a:pt x="86" y="86"/>
                                  </a:lnTo>
                                  <a:lnTo>
                                    <a:pt x="0" y="86"/>
                                  </a:lnTo>
                                  <a:lnTo>
                                    <a:pt x="0" y="0"/>
                                  </a:lnTo>
                                  <a:close/>
                                </a:path>
                              </a:pathLst>
                            </a:custGeom>
                            <a:solidFill>
                              <a:srgbClr val="B4B4B4"/>
                            </a:solidFill>
                            <a:ln w="0">
                              <a:solidFill>
                                <a:srgbClr val="000000"/>
                              </a:solidFill>
                              <a:prstDash val="solid"/>
                              <a:round/>
                              <a:headEnd/>
                              <a:tailEnd/>
                            </a:ln>
                          </wps:spPr>
                          <wps:bodyPr rot="0" vert="horz" wrap="square" lIns="91440" tIns="45720" rIns="91440" bIns="45720" anchor="t" anchorCtr="0" upright="1">
                            <a:noAutofit/>
                          </wps:bodyPr>
                        </wps:wsp>
                        <wps:wsp>
                          <wps:cNvPr id="113" name="Freeform 70"/>
                          <wps:cNvSpPr>
                            <a:spLocks noEditPoints="1"/>
                          </wps:cNvSpPr>
                          <wps:spPr bwMode="auto">
                            <a:xfrm>
                              <a:off x="4162" y="1764"/>
                              <a:ext cx="68" cy="69"/>
                            </a:xfrm>
                            <a:custGeom>
                              <a:avLst/>
                              <a:gdLst>
                                <a:gd name="T0" fmla="*/ 0 w 86"/>
                                <a:gd name="T1" fmla="*/ 0 h 86"/>
                                <a:gd name="T2" fmla="*/ 0 w 86"/>
                                <a:gd name="T3" fmla="*/ 0 h 86"/>
                                <a:gd name="T4" fmla="*/ 86 w 86"/>
                                <a:gd name="T5" fmla="*/ 0 h 86"/>
                                <a:gd name="T6" fmla="*/ 86 w 86"/>
                                <a:gd name="T7" fmla="*/ 22 h 86"/>
                                <a:gd name="T8" fmla="*/ 0 w 86"/>
                                <a:gd name="T9" fmla="*/ 22 h 86"/>
                                <a:gd name="T10" fmla="*/ 0 w 86"/>
                                <a:gd name="T11" fmla="*/ 0 h 86"/>
                                <a:gd name="T12" fmla="*/ 0 w 86"/>
                                <a:gd name="T13" fmla="*/ 64 h 86"/>
                                <a:gd name="T14" fmla="*/ 0 w 86"/>
                                <a:gd name="T15" fmla="*/ 64 h 86"/>
                                <a:gd name="T16" fmla="*/ 86 w 86"/>
                                <a:gd name="T17" fmla="*/ 64 h 86"/>
                                <a:gd name="T18" fmla="*/ 86 w 86"/>
                                <a:gd name="T19" fmla="*/ 86 h 86"/>
                                <a:gd name="T20" fmla="*/ 0 w 86"/>
                                <a:gd name="T21" fmla="*/ 86 h 86"/>
                                <a:gd name="T22" fmla="*/ 0 w 86"/>
                                <a:gd name="T23" fmla="*/ 64 h 86"/>
                                <a:gd name="T24" fmla="*/ 0 w 86"/>
                                <a:gd name="T25" fmla="*/ 22 h 86"/>
                                <a:gd name="T26" fmla="*/ 0 w 86"/>
                                <a:gd name="T27" fmla="*/ 22 h 86"/>
                                <a:gd name="T28" fmla="*/ 22 w 86"/>
                                <a:gd name="T29" fmla="*/ 22 h 86"/>
                                <a:gd name="T30" fmla="*/ 22 w 86"/>
                                <a:gd name="T31" fmla="*/ 64 h 86"/>
                                <a:gd name="T32" fmla="*/ 0 w 86"/>
                                <a:gd name="T33" fmla="*/ 64 h 86"/>
                                <a:gd name="T34" fmla="*/ 0 w 86"/>
                                <a:gd name="T35" fmla="*/ 22 h 86"/>
                                <a:gd name="T36" fmla="*/ 64 w 86"/>
                                <a:gd name="T37" fmla="*/ 22 h 86"/>
                                <a:gd name="T38" fmla="*/ 64 w 86"/>
                                <a:gd name="T39" fmla="*/ 22 h 86"/>
                                <a:gd name="T40" fmla="*/ 86 w 86"/>
                                <a:gd name="T41" fmla="*/ 22 h 86"/>
                                <a:gd name="T42" fmla="*/ 86 w 86"/>
                                <a:gd name="T43" fmla="*/ 64 h 86"/>
                                <a:gd name="T44" fmla="*/ 64 w 86"/>
                                <a:gd name="T45" fmla="*/ 64 h 86"/>
                                <a:gd name="T46" fmla="*/ 64 w 86"/>
                                <a:gd name="T47" fmla="*/ 22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86" h="86">
                                  <a:moveTo>
                                    <a:pt x="0" y="0"/>
                                  </a:moveTo>
                                  <a:lnTo>
                                    <a:pt x="0" y="0"/>
                                  </a:lnTo>
                                  <a:lnTo>
                                    <a:pt x="86" y="0"/>
                                  </a:lnTo>
                                  <a:lnTo>
                                    <a:pt x="86" y="22"/>
                                  </a:lnTo>
                                  <a:lnTo>
                                    <a:pt x="0" y="22"/>
                                  </a:lnTo>
                                  <a:lnTo>
                                    <a:pt x="0" y="0"/>
                                  </a:lnTo>
                                  <a:close/>
                                  <a:moveTo>
                                    <a:pt x="0" y="64"/>
                                  </a:moveTo>
                                  <a:lnTo>
                                    <a:pt x="0" y="64"/>
                                  </a:lnTo>
                                  <a:lnTo>
                                    <a:pt x="86" y="64"/>
                                  </a:lnTo>
                                  <a:lnTo>
                                    <a:pt x="86" y="86"/>
                                  </a:lnTo>
                                  <a:lnTo>
                                    <a:pt x="0" y="86"/>
                                  </a:lnTo>
                                  <a:lnTo>
                                    <a:pt x="0" y="64"/>
                                  </a:lnTo>
                                  <a:close/>
                                  <a:moveTo>
                                    <a:pt x="0" y="22"/>
                                  </a:moveTo>
                                  <a:lnTo>
                                    <a:pt x="0" y="22"/>
                                  </a:lnTo>
                                  <a:lnTo>
                                    <a:pt x="22" y="22"/>
                                  </a:lnTo>
                                  <a:lnTo>
                                    <a:pt x="22" y="64"/>
                                  </a:lnTo>
                                  <a:lnTo>
                                    <a:pt x="0" y="64"/>
                                  </a:lnTo>
                                  <a:lnTo>
                                    <a:pt x="0" y="22"/>
                                  </a:lnTo>
                                  <a:close/>
                                  <a:moveTo>
                                    <a:pt x="64" y="22"/>
                                  </a:moveTo>
                                  <a:lnTo>
                                    <a:pt x="64" y="22"/>
                                  </a:lnTo>
                                  <a:lnTo>
                                    <a:pt x="86" y="22"/>
                                  </a:lnTo>
                                  <a:lnTo>
                                    <a:pt x="86" y="64"/>
                                  </a:lnTo>
                                  <a:lnTo>
                                    <a:pt x="64" y="64"/>
                                  </a:lnTo>
                                  <a:lnTo>
                                    <a:pt x="64" y="22"/>
                                  </a:lnTo>
                                  <a:close/>
                                </a:path>
                              </a:pathLst>
                            </a:custGeom>
                            <a:solidFill>
                              <a:srgbClr val="B4B4B4"/>
                            </a:solidFill>
                            <a:ln w="0">
                              <a:solidFill>
                                <a:srgbClr val="000000"/>
                              </a:solidFill>
                              <a:prstDash val="solid"/>
                              <a:round/>
                              <a:headEnd/>
                              <a:tailEnd/>
                            </a:ln>
                          </wps:spPr>
                          <wps:bodyPr rot="0" vert="horz" wrap="square" lIns="91440" tIns="45720" rIns="91440" bIns="45720" anchor="t" anchorCtr="0" upright="1">
                            <a:noAutofit/>
                          </wps:bodyPr>
                        </wps:wsp>
                        <wps:wsp>
                          <wps:cNvPr id="114" name="Freeform 71"/>
                          <wps:cNvSpPr>
                            <a:spLocks/>
                          </wps:cNvSpPr>
                          <wps:spPr bwMode="auto">
                            <a:xfrm>
                              <a:off x="4038" y="2058"/>
                              <a:ext cx="108" cy="107"/>
                            </a:xfrm>
                            <a:custGeom>
                              <a:avLst/>
                              <a:gdLst>
                                <a:gd name="T0" fmla="*/ 0 w 136"/>
                                <a:gd name="T1" fmla="*/ 0 h 135"/>
                                <a:gd name="T2" fmla="*/ 0 w 136"/>
                                <a:gd name="T3" fmla="*/ 0 h 135"/>
                                <a:gd name="T4" fmla="*/ 136 w 136"/>
                                <a:gd name="T5" fmla="*/ 0 h 135"/>
                                <a:gd name="T6" fmla="*/ 136 w 136"/>
                                <a:gd name="T7" fmla="*/ 135 h 135"/>
                                <a:gd name="T8" fmla="*/ 0 w 136"/>
                                <a:gd name="T9" fmla="*/ 135 h 135"/>
                                <a:gd name="T10" fmla="*/ 0 w 136"/>
                                <a:gd name="T11" fmla="*/ 0 h 135"/>
                              </a:gdLst>
                              <a:ahLst/>
                              <a:cxnLst>
                                <a:cxn ang="0">
                                  <a:pos x="T0" y="T1"/>
                                </a:cxn>
                                <a:cxn ang="0">
                                  <a:pos x="T2" y="T3"/>
                                </a:cxn>
                                <a:cxn ang="0">
                                  <a:pos x="T4" y="T5"/>
                                </a:cxn>
                                <a:cxn ang="0">
                                  <a:pos x="T6" y="T7"/>
                                </a:cxn>
                                <a:cxn ang="0">
                                  <a:pos x="T8" y="T9"/>
                                </a:cxn>
                                <a:cxn ang="0">
                                  <a:pos x="T10" y="T11"/>
                                </a:cxn>
                              </a:cxnLst>
                              <a:rect l="0" t="0" r="r" b="b"/>
                              <a:pathLst>
                                <a:path w="136" h="135">
                                  <a:moveTo>
                                    <a:pt x="0" y="0"/>
                                  </a:moveTo>
                                  <a:lnTo>
                                    <a:pt x="0" y="0"/>
                                  </a:lnTo>
                                  <a:lnTo>
                                    <a:pt x="136" y="0"/>
                                  </a:lnTo>
                                  <a:lnTo>
                                    <a:pt x="136" y="135"/>
                                  </a:lnTo>
                                  <a:lnTo>
                                    <a:pt x="0" y="135"/>
                                  </a:lnTo>
                                  <a:lnTo>
                                    <a:pt x="0" y="0"/>
                                  </a:lnTo>
                                  <a:close/>
                                </a:path>
                              </a:pathLst>
                            </a:custGeom>
                            <a:solidFill>
                              <a:srgbClr val="B4B4B4"/>
                            </a:solidFill>
                            <a:ln w="0">
                              <a:solidFill>
                                <a:srgbClr val="000000"/>
                              </a:solidFill>
                              <a:prstDash val="solid"/>
                              <a:round/>
                              <a:headEnd/>
                              <a:tailEnd/>
                            </a:ln>
                          </wps:spPr>
                          <wps:bodyPr rot="0" vert="horz" wrap="square" lIns="91440" tIns="45720" rIns="91440" bIns="45720" anchor="t" anchorCtr="0" upright="1">
                            <a:noAutofit/>
                          </wps:bodyPr>
                        </wps:wsp>
                        <wps:wsp>
                          <wps:cNvPr id="115" name="Freeform 72"/>
                          <wps:cNvSpPr>
                            <a:spLocks noEditPoints="1"/>
                          </wps:cNvSpPr>
                          <wps:spPr bwMode="auto">
                            <a:xfrm>
                              <a:off x="4038" y="2058"/>
                              <a:ext cx="108" cy="107"/>
                            </a:xfrm>
                            <a:custGeom>
                              <a:avLst/>
                              <a:gdLst>
                                <a:gd name="T0" fmla="*/ 0 w 136"/>
                                <a:gd name="T1" fmla="*/ 0 h 135"/>
                                <a:gd name="T2" fmla="*/ 0 w 136"/>
                                <a:gd name="T3" fmla="*/ 0 h 135"/>
                                <a:gd name="T4" fmla="*/ 136 w 136"/>
                                <a:gd name="T5" fmla="*/ 0 h 135"/>
                                <a:gd name="T6" fmla="*/ 136 w 136"/>
                                <a:gd name="T7" fmla="*/ 21 h 135"/>
                                <a:gd name="T8" fmla="*/ 0 w 136"/>
                                <a:gd name="T9" fmla="*/ 21 h 135"/>
                                <a:gd name="T10" fmla="*/ 0 w 136"/>
                                <a:gd name="T11" fmla="*/ 0 h 135"/>
                                <a:gd name="T12" fmla="*/ 0 w 136"/>
                                <a:gd name="T13" fmla="*/ 114 h 135"/>
                                <a:gd name="T14" fmla="*/ 0 w 136"/>
                                <a:gd name="T15" fmla="*/ 114 h 135"/>
                                <a:gd name="T16" fmla="*/ 136 w 136"/>
                                <a:gd name="T17" fmla="*/ 114 h 135"/>
                                <a:gd name="T18" fmla="*/ 136 w 136"/>
                                <a:gd name="T19" fmla="*/ 135 h 135"/>
                                <a:gd name="T20" fmla="*/ 0 w 136"/>
                                <a:gd name="T21" fmla="*/ 135 h 135"/>
                                <a:gd name="T22" fmla="*/ 0 w 136"/>
                                <a:gd name="T23" fmla="*/ 114 h 135"/>
                                <a:gd name="T24" fmla="*/ 0 w 136"/>
                                <a:gd name="T25" fmla="*/ 21 h 135"/>
                                <a:gd name="T26" fmla="*/ 0 w 136"/>
                                <a:gd name="T27" fmla="*/ 21 h 135"/>
                                <a:gd name="T28" fmla="*/ 22 w 136"/>
                                <a:gd name="T29" fmla="*/ 21 h 135"/>
                                <a:gd name="T30" fmla="*/ 22 w 136"/>
                                <a:gd name="T31" fmla="*/ 114 h 135"/>
                                <a:gd name="T32" fmla="*/ 0 w 136"/>
                                <a:gd name="T33" fmla="*/ 114 h 135"/>
                                <a:gd name="T34" fmla="*/ 0 w 136"/>
                                <a:gd name="T35" fmla="*/ 21 h 135"/>
                                <a:gd name="T36" fmla="*/ 114 w 136"/>
                                <a:gd name="T37" fmla="*/ 21 h 135"/>
                                <a:gd name="T38" fmla="*/ 114 w 136"/>
                                <a:gd name="T39" fmla="*/ 21 h 135"/>
                                <a:gd name="T40" fmla="*/ 136 w 136"/>
                                <a:gd name="T41" fmla="*/ 21 h 135"/>
                                <a:gd name="T42" fmla="*/ 136 w 136"/>
                                <a:gd name="T43" fmla="*/ 114 h 135"/>
                                <a:gd name="T44" fmla="*/ 114 w 136"/>
                                <a:gd name="T45" fmla="*/ 114 h 135"/>
                                <a:gd name="T46" fmla="*/ 114 w 136"/>
                                <a:gd name="T47" fmla="*/ 21 h 13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136" h="135">
                                  <a:moveTo>
                                    <a:pt x="0" y="0"/>
                                  </a:moveTo>
                                  <a:lnTo>
                                    <a:pt x="0" y="0"/>
                                  </a:lnTo>
                                  <a:lnTo>
                                    <a:pt x="136" y="0"/>
                                  </a:lnTo>
                                  <a:lnTo>
                                    <a:pt x="136" y="21"/>
                                  </a:lnTo>
                                  <a:lnTo>
                                    <a:pt x="0" y="21"/>
                                  </a:lnTo>
                                  <a:lnTo>
                                    <a:pt x="0" y="0"/>
                                  </a:lnTo>
                                  <a:close/>
                                  <a:moveTo>
                                    <a:pt x="0" y="114"/>
                                  </a:moveTo>
                                  <a:lnTo>
                                    <a:pt x="0" y="114"/>
                                  </a:lnTo>
                                  <a:lnTo>
                                    <a:pt x="136" y="114"/>
                                  </a:lnTo>
                                  <a:lnTo>
                                    <a:pt x="136" y="135"/>
                                  </a:lnTo>
                                  <a:lnTo>
                                    <a:pt x="0" y="135"/>
                                  </a:lnTo>
                                  <a:lnTo>
                                    <a:pt x="0" y="114"/>
                                  </a:lnTo>
                                  <a:close/>
                                  <a:moveTo>
                                    <a:pt x="0" y="21"/>
                                  </a:moveTo>
                                  <a:lnTo>
                                    <a:pt x="0" y="21"/>
                                  </a:lnTo>
                                  <a:lnTo>
                                    <a:pt x="22" y="21"/>
                                  </a:lnTo>
                                  <a:lnTo>
                                    <a:pt x="22" y="114"/>
                                  </a:lnTo>
                                  <a:lnTo>
                                    <a:pt x="0" y="114"/>
                                  </a:lnTo>
                                  <a:lnTo>
                                    <a:pt x="0" y="21"/>
                                  </a:lnTo>
                                  <a:close/>
                                  <a:moveTo>
                                    <a:pt x="114" y="21"/>
                                  </a:moveTo>
                                  <a:lnTo>
                                    <a:pt x="114" y="21"/>
                                  </a:lnTo>
                                  <a:lnTo>
                                    <a:pt x="136" y="21"/>
                                  </a:lnTo>
                                  <a:lnTo>
                                    <a:pt x="136" y="114"/>
                                  </a:lnTo>
                                  <a:lnTo>
                                    <a:pt x="114" y="114"/>
                                  </a:lnTo>
                                  <a:lnTo>
                                    <a:pt x="114" y="21"/>
                                  </a:lnTo>
                                  <a:close/>
                                </a:path>
                              </a:pathLst>
                            </a:custGeom>
                            <a:solidFill>
                              <a:srgbClr val="B4B4B4"/>
                            </a:solidFill>
                            <a:ln w="0">
                              <a:solidFill>
                                <a:srgbClr val="000000"/>
                              </a:solidFill>
                              <a:prstDash val="solid"/>
                              <a:round/>
                              <a:headEnd/>
                              <a:tailEnd/>
                            </a:ln>
                          </wps:spPr>
                          <wps:bodyPr rot="0" vert="horz" wrap="square" lIns="91440" tIns="45720" rIns="91440" bIns="45720" anchor="t" anchorCtr="0" upright="1">
                            <a:noAutofit/>
                          </wps:bodyPr>
                        </wps:wsp>
                        <wps:wsp>
                          <wps:cNvPr id="116" name="Freeform 73"/>
                          <wps:cNvSpPr>
                            <a:spLocks/>
                          </wps:cNvSpPr>
                          <wps:spPr bwMode="auto">
                            <a:xfrm>
                              <a:off x="4014" y="4298"/>
                              <a:ext cx="77" cy="0"/>
                            </a:xfrm>
                            <a:custGeom>
                              <a:avLst/>
                              <a:gdLst>
                                <a:gd name="T0" fmla="*/ 0 w 97"/>
                                <a:gd name="T1" fmla="*/ 0 w 97"/>
                                <a:gd name="T2" fmla="*/ 97 w 97"/>
                              </a:gdLst>
                              <a:ahLst/>
                              <a:cxnLst>
                                <a:cxn ang="0">
                                  <a:pos x="T0" y="0"/>
                                </a:cxn>
                                <a:cxn ang="0">
                                  <a:pos x="T1" y="0"/>
                                </a:cxn>
                                <a:cxn ang="0">
                                  <a:pos x="T2" y="0"/>
                                </a:cxn>
                              </a:cxnLst>
                              <a:rect l="0" t="0" r="r" b="b"/>
                              <a:pathLst>
                                <a:path w="97">
                                  <a:moveTo>
                                    <a:pt x="0" y="0"/>
                                  </a:moveTo>
                                  <a:lnTo>
                                    <a:pt x="0" y="0"/>
                                  </a:lnTo>
                                  <a:lnTo>
                                    <a:pt x="97" y="0"/>
                                  </a:lnTo>
                                </a:path>
                              </a:pathLst>
                            </a:custGeom>
                            <a:noFill/>
                            <a:ln w="1079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7" name="Freeform 74"/>
                          <wps:cNvSpPr>
                            <a:spLocks/>
                          </wps:cNvSpPr>
                          <wps:spPr bwMode="auto">
                            <a:xfrm>
                              <a:off x="4081" y="3361"/>
                              <a:ext cx="784" cy="0"/>
                            </a:xfrm>
                            <a:custGeom>
                              <a:avLst/>
                              <a:gdLst>
                                <a:gd name="T0" fmla="*/ 0 w 991"/>
                                <a:gd name="T1" fmla="*/ 0 w 991"/>
                                <a:gd name="T2" fmla="*/ 991 w 991"/>
                              </a:gdLst>
                              <a:ahLst/>
                              <a:cxnLst>
                                <a:cxn ang="0">
                                  <a:pos x="T0" y="0"/>
                                </a:cxn>
                                <a:cxn ang="0">
                                  <a:pos x="T1" y="0"/>
                                </a:cxn>
                                <a:cxn ang="0">
                                  <a:pos x="T2" y="0"/>
                                </a:cxn>
                              </a:cxnLst>
                              <a:rect l="0" t="0" r="r" b="b"/>
                              <a:pathLst>
                                <a:path w="991">
                                  <a:moveTo>
                                    <a:pt x="0" y="0"/>
                                  </a:moveTo>
                                  <a:lnTo>
                                    <a:pt x="0" y="0"/>
                                  </a:lnTo>
                                  <a:lnTo>
                                    <a:pt x="991" y="0"/>
                                  </a:lnTo>
                                </a:path>
                              </a:pathLst>
                            </a:custGeom>
                            <a:noFill/>
                            <a:ln w="1079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8" name="Freeform 75"/>
                          <wps:cNvSpPr>
                            <a:spLocks/>
                          </wps:cNvSpPr>
                          <wps:spPr bwMode="auto">
                            <a:xfrm>
                              <a:off x="4014" y="3673"/>
                              <a:ext cx="78" cy="0"/>
                            </a:xfrm>
                            <a:custGeom>
                              <a:avLst/>
                              <a:gdLst>
                                <a:gd name="T0" fmla="*/ 0 w 98"/>
                                <a:gd name="T1" fmla="*/ 0 w 98"/>
                                <a:gd name="T2" fmla="*/ 98 w 98"/>
                              </a:gdLst>
                              <a:ahLst/>
                              <a:cxnLst>
                                <a:cxn ang="0">
                                  <a:pos x="T0" y="0"/>
                                </a:cxn>
                                <a:cxn ang="0">
                                  <a:pos x="T1" y="0"/>
                                </a:cxn>
                                <a:cxn ang="0">
                                  <a:pos x="T2" y="0"/>
                                </a:cxn>
                              </a:cxnLst>
                              <a:rect l="0" t="0" r="r" b="b"/>
                              <a:pathLst>
                                <a:path w="98">
                                  <a:moveTo>
                                    <a:pt x="0" y="0"/>
                                  </a:moveTo>
                                  <a:lnTo>
                                    <a:pt x="0" y="0"/>
                                  </a:lnTo>
                                  <a:lnTo>
                                    <a:pt x="98" y="0"/>
                                  </a:lnTo>
                                </a:path>
                              </a:pathLst>
                            </a:custGeom>
                            <a:noFill/>
                            <a:ln w="1079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9" name="Freeform 76"/>
                          <wps:cNvSpPr>
                            <a:spLocks/>
                          </wps:cNvSpPr>
                          <wps:spPr bwMode="auto">
                            <a:xfrm>
                              <a:off x="4117" y="3985"/>
                              <a:ext cx="61" cy="0"/>
                            </a:xfrm>
                            <a:custGeom>
                              <a:avLst/>
                              <a:gdLst>
                                <a:gd name="T0" fmla="*/ 0 w 78"/>
                                <a:gd name="T1" fmla="*/ 0 w 78"/>
                                <a:gd name="T2" fmla="*/ 78 w 78"/>
                              </a:gdLst>
                              <a:ahLst/>
                              <a:cxnLst>
                                <a:cxn ang="0">
                                  <a:pos x="T0" y="0"/>
                                </a:cxn>
                                <a:cxn ang="0">
                                  <a:pos x="T1" y="0"/>
                                </a:cxn>
                                <a:cxn ang="0">
                                  <a:pos x="T2" y="0"/>
                                </a:cxn>
                              </a:cxnLst>
                              <a:rect l="0" t="0" r="r" b="b"/>
                              <a:pathLst>
                                <a:path w="78">
                                  <a:moveTo>
                                    <a:pt x="0" y="0"/>
                                  </a:moveTo>
                                  <a:lnTo>
                                    <a:pt x="0" y="0"/>
                                  </a:lnTo>
                                  <a:lnTo>
                                    <a:pt x="78" y="0"/>
                                  </a:lnTo>
                                </a:path>
                              </a:pathLst>
                            </a:custGeom>
                            <a:noFill/>
                            <a:ln w="1079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0" name="Freeform 77"/>
                          <wps:cNvSpPr>
                            <a:spLocks/>
                          </wps:cNvSpPr>
                          <wps:spPr bwMode="auto">
                            <a:xfrm>
                              <a:off x="4029" y="2424"/>
                              <a:ext cx="191" cy="0"/>
                            </a:xfrm>
                            <a:custGeom>
                              <a:avLst/>
                              <a:gdLst>
                                <a:gd name="T0" fmla="*/ 0 w 242"/>
                                <a:gd name="T1" fmla="*/ 0 w 242"/>
                                <a:gd name="T2" fmla="*/ 242 w 242"/>
                              </a:gdLst>
                              <a:ahLst/>
                              <a:cxnLst>
                                <a:cxn ang="0">
                                  <a:pos x="T0" y="0"/>
                                </a:cxn>
                                <a:cxn ang="0">
                                  <a:pos x="T1" y="0"/>
                                </a:cxn>
                                <a:cxn ang="0">
                                  <a:pos x="T2" y="0"/>
                                </a:cxn>
                              </a:cxnLst>
                              <a:rect l="0" t="0" r="r" b="b"/>
                              <a:pathLst>
                                <a:path w="242">
                                  <a:moveTo>
                                    <a:pt x="0" y="0"/>
                                  </a:moveTo>
                                  <a:lnTo>
                                    <a:pt x="0" y="0"/>
                                  </a:lnTo>
                                  <a:lnTo>
                                    <a:pt x="242" y="0"/>
                                  </a:lnTo>
                                </a:path>
                              </a:pathLst>
                            </a:custGeom>
                            <a:noFill/>
                            <a:ln w="1079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1" name="Freeform 78"/>
                          <wps:cNvSpPr>
                            <a:spLocks/>
                          </wps:cNvSpPr>
                          <wps:spPr bwMode="auto">
                            <a:xfrm>
                              <a:off x="4181" y="2736"/>
                              <a:ext cx="1165" cy="0"/>
                            </a:xfrm>
                            <a:custGeom>
                              <a:avLst/>
                              <a:gdLst>
                                <a:gd name="T0" fmla="*/ 0 w 1472"/>
                                <a:gd name="T1" fmla="*/ 0 w 1472"/>
                                <a:gd name="T2" fmla="*/ 1472 w 1472"/>
                              </a:gdLst>
                              <a:ahLst/>
                              <a:cxnLst>
                                <a:cxn ang="0">
                                  <a:pos x="T0" y="0"/>
                                </a:cxn>
                                <a:cxn ang="0">
                                  <a:pos x="T1" y="0"/>
                                </a:cxn>
                                <a:cxn ang="0">
                                  <a:pos x="T2" y="0"/>
                                </a:cxn>
                              </a:cxnLst>
                              <a:rect l="0" t="0" r="r" b="b"/>
                              <a:pathLst>
                                <a:path w="1472">
                                  <a:moveTo>
                                    <a:pt x="0" y="0"/>
                                  </a:moveTo>
                                  <a:lnTo>
                                    <a:pt x="0" y="0"/>
                                  </a:lnTo>
                                  <a:lnTo>
                                    <a:pt x="1472" y="0"/>
                                  </a:lnTo>
                                </a:path>
                              </a:pathLst>
                            </a:custGeom>
                            <a:noFill/>
                            <a:ln w="1079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2" name="Freeform 79"/>
                          <wps:cNvSpPr>
                            <a:spLocks/>
                          </wps:cNvSpPr>
                          <wps:spPr bwMode="auto">
                            <a:xfrm>
                              <a:off x="4022" y="3048"/>
                              <a:ext cx="1322" cy="0"/>
                            </a:xfrm>
                            <a:custGeom>
                              <a:avLst/>
                              <a:gdLst>
                                <a:gd name="T0" fmla="*/ 0 w 1672"/>
                                <a:gd name="T1" fmla="*/ 0 w 1672"/>
                                <a:gd name="T2" fmla="*/ 1672 w 1672"/>
                              </a:gdLst>
                              <a:ahLst/>
                              <a:cxnLst>
                                <a:cxn ang="0">
                                  <a:pos x="T0" y="0"/>
                                </a:cxn>
                                <a:cxn ang="0">
                                  <a:pos x="T1" y="0"/>
                                </a:cxn>
                                <a:cxn ang="0">
                                  <a:pos x="T2" y="0"/>
                                </a:cxn>
                              </a:cxnLst>
                              <a:rect l="0" t="0" r="r" b="b"/>
                              <a:pathLst>
                                <a:path w="1672">
                                  <a:moveTo>
                                    <a:pt x="0" y="0"/>
                                  </a:moveTo>
                                  <a:lnTo>
                                    <a:pt x="0" y="0"/>
                                  </a:lnTo>
                                  <a:lnTo>
                                    <a:pt x="1672" y="0"/>
                                  </a:lnTo>
                                </a:path>
                              </a:pathLst>
                            </a:custGeom>
                            <a:noFill/>
                            <a:ln w="1079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3" name="Freeform 80"/>
                          <wps:cNvSpPr>
                            <a:spLocks/>
                          </wps:cNvSpPr>
                          <wps:spPr bwMode="auto">
                            <a:xfrm>
                              <a:off x="4052" y="1798"/>
                              <a:ext cx="468" cy="0"/>
                            </a:xfrm>
                            <a:custGeom>
                              <a:avLst/>
                              <a:gdLst>
                                <a:gd name="T0" fmla="*/ 0 w 592"/>
                                <a:gd name="T1" fmla="*/ 0 w 592"/>
                                <a:gd name="T2" fmla="*/ 592 w 592"/>
                              </a:gdLst>
                              <a:ahLst/>
                              <a:cxnLst>
                                <a:cxn ang="0">
                                  <a:pos x="T0" y="0"/>
                                </a:cxn>
                                <a:cxn ang="0">
                                  <a:pos x="T1" y="0"/>
                                </a:cxn>
                                <a:cxn ang="0">
                                  <a:pos x="T2" y="0"/>
                                </a:cxn>
                              </a:cxnLst>
                              <a:rect l="0" t="0" r="r" b="b"/>
                              <a:pathLst>
                                <a:path w="592">
                                  <a:moveTo>
                                    <a:pt x="0" y="0"/>
                                  </a:moveTo>
                                  <a:lnTo>
                                    <a:pt x="0" y="0"/>
                                  </a:lnTo>
                                  <a:lnTo>
                                    <a:pt x="592" y="0"/>
                                  </a:lnTo>
                                </a:path>
                              </a:pathLst>
                            </a:custGeom>
                            <a:noFill/>
                            <a:ln w="1079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4" name="Freeform 81"/>
                          <wps:cNvSpPr>
                            <a:spLocks/>
                          </wps:cNvSpPr>
                          <wps:spPr bwMode="auto">
                            <a:xfrm>
                              <a:off x="4023" y="2111"/>
                              <a:ext cx="264" cy="0"/>
                            </a:xfrm>
                            <a:custGeom>
                              <a:avLst/>
                              <a:gdLst>
                                <a:gd name="T0" fmla="*/ 0 w 334"/>
                                <a:gd name="T1" fmla="*/ 0 w 334"/>
                                <a:gd name="T2" fmla="*/ 334 w 334"/>
                              </a:gdLst>
                              <a:ahLst/>
                              <a:cxnLst>
                                <a:cxn ang="0">
                                  <a:pos x="T0" y="0"/>
                                </a:cxn>
                                <a:cxn ang="0">
                                  <a:pos x="T1" y="0"/>
                                </a:cxn>
                                <a:cxn ang="0">
                                  <a:pos x="T2" y="0"/>
                                </a:cxn>
                              </a:cxnLst>
                              <a:rect l="0" t="0" r="r" b="b"/>
                              <a:pathLst>
                                <a:path w="334">
                                  <a:moveTo>
                                    <a:pt x="0" y="0"/>
                                  </a:moveTo>
                                  <a:lnTo>
                                    <a:pt x="0" y="0"/>
                                  </a:lnTo>
                                  <a:lnTo>
                                    <a:pt x="334" y="0"/>
                                  </a:lnTo>
                                </a:path>
                              </a:pathLst>
                            </a:custGeom>
                            <a:noFill/>
                            <a:ln w="1079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5" name="Freeform 82"/>
                          <wps:cNvSpPr>
                            <a:spLocks/>
                          </wps:cNvSpPr>
                          <wps:spPr bwMode="auto">
                            <a:xfrm>
                              <a:off x="4059" y="4485"/>
                              <a:ext cx="20" cy="125"/>
                            </a:xfrm>
                            <a:custGeom>
                              <a:avLst/>
                              <a:gdLst>
                                <a:gd name="T0" fmla="*/ 0 w 25"/>
                                <a:gd name="T1" fmla="*/ 158 h 158"/>
                                <a:gd name="T2" fmla="*/ 0 w 25"/>
                                <a:gd name="T3" fmla="*/ 158 h 158"/>
                                <a:gd name="T4" fmla="*/ 25 w 25"/>
                                <a:gd name="T5" fmla="*/ 0 h 158"/>
                              </a:gdLst>
                              <a:ahLst/>
                              <a:cxnLst>
                                <a:cxn ang="0">
                                  <a:pos x="T0" y="T1"/>
                                </a:cxn>
                                <a:cxn ang="0">
                                  <a:pos x="T2" y="T3"/>
                                </a:cxn>
                                <a:cxn ang="0">
                                  <a:pos x="T4" y="T5"/>
                                </a:cxn>
                              </a:cxnLst>
                              <a:rect l="0" t="0" r="r" b="b"/>
                              <a:pathLst>
                                <a:path w="25" h="158">
                                  <a:moveTo>
                                    <a:pt x="0" y="158"/>
                                  </a:moveTo>
                                  <a:lnTo>
                                    <a:pt x="0" y="158"/>
                                  </a:lnTo>
                                  <a:lnTo>
                                    <a:pt x="25" y="0"/>
                                  </a:lnTo>
                                </a:path>
                              </a:pathLst>
                            </a:custGeom>
                            <a:noFill/>
                            <a:ln w="10795" cap="flat">
                              <a:solidFill>
                                <a:srgbClr val="000064"/>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6" name="Freeform 83"/>
                          <wps:cNvSpPr>
                            <a:spLocks/>
                          </wps:cNvSpPr>
                          <wps:spPr bwMode="auto">
                            <a:xfrm>
                              <a:off x="4079" y="4485"/>
                              <a:ext cx="19" cy="125"/>
                            </a:xfrm>
                            <a:custGeom>
                              <a:avLst/>
                              <a:gdLst>
                                <a:gd name="T0" fmla="*/ 0 w 25"/>
                                <a:gd name="T1" fmla="*/ 0 h 158"/>
                                <a:gd name="T2" fmla="*/ 0 w 25"/>
                                <a:gd name="T3" fmla="*/ 0 h 158"/>
                                <a:gd name="T4" fmla="*/ 25 w 25"/>
                                <a:gd name="T5" fmla="*/ 158 h 158"/>
                              </a:gdLst>
                              <a:ahLst/>
                              <a:cxnLst>
                                <a:cxn ang="0">
                                  <a:pos x="T0" y="T1"/>
                                </a:cxn>
                                <a:cxn ang="0">
                                  <a:pos x="T2" y="T3"/>
                                </a:cxn>
                                <a:cxn ang="0">
                                  <a:pos x="T4" y="T5"/>
                                </a:cxn>
                              </a:cxnLst>
                              <a:rect l="0" t="0" r="r" b="b"/>
                              <a:pathLst>
                                <a:path w="25" h="158">
                                  <a:moveTo>
                                    <a:pt x="0" y="0"/>
                                  </a:moveTo>
                                  <a:lnTo>
                                    <a:pt x="0" y="0"/>
                                  </a:lnTo>
                                  <a:lnTo>
                                    <a:pt x="25" y="158"/>
                                  </a:lnTo>
                                </a:path>
                              </a:pathLst>
                            </a:custGeom>
                            <a:noFill/>
                            <a:ln w="10795" cap="flat">
                              <a:solidFill>
                                <a:srgbClr val="000064"/>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7" name="Freeform 84"/>
                          <wps:cNvSpPr>
                            <a:spLocks/>
                          </wps:cNvSpPr>
                          <wps:spPr bwMode="auto">
                            <a:xfrm>
                              <a:off x="4079" y="4610"/>
                              <a:ext cx="19" cy="125"/>
                            </a:xfrm>
                            <a:custGeom>
                              <a:avLst/>
                              <a:gdLst>
                                <a:gd name="T0" fmla="*/ 25 w 25"/>
                                <a:gd name="T1" fmla="*/ 0 h 158"/>
                                <a:gd name="T2" fmla="*/ 25 w 25"/>
                                <a:gd name="T3" fmla="*/ 0 h 158"/>
                                <a:gd name="T4" fmla="*/ 0 w 25"/>
                                <a:gd name="T5" fmla="*/ 158 h 158"/>
                              </a:gdLst>
                              <a:ahLst/>
                              <a:cxnLst>
                                <a:cxn ang="0">
                                  <a:pos x="T0" y="T1"/>
                                </a:cxn>
                                <a:cxn ang="0">
                                  <a:pos x="T2" y="T3"/>
                                </a:cxn>
                                <a:cxn ang="0">
                                  <a:pos x="T4" y="T5"/>
                                </a:cxn>
                              </a:cxnLst>
                              <a:rect l="0" t="0" r="r" b="b"/>
                              <a:pathLst>
                                <a:path w="25" h="158">
                                  <a:moveTo>
                                    <a:pt x="25" y="0"/>
                                  </a:moveTo>
                                  <a:lnTo>
                                    <a:pt x="25" y="0"/>
                                  </a:lnTo>
                                  <a:lnTo>
                                    <a:pt x="0" y="158"/>
                                  </a:lnTo>
                                </a:path>
                              </a:pathLst>
                            </a:custGeom>
                            <a:noFill/>
                            <a:ln w="10795" cap="flat">
                              <a:solidFill>
                                <a:srgbClr val="000064"/>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8" name="Freeform 85"/>
                          <wps:cNvSpPr>
                            <a:spLocks/>
                          </wps:cNvSpPr>
                          <wps:spPr bwMode="auto">
                            <a:xfrm>
                              <a:off x="4059" y="4610"/>
                              <a:ext cx="20" cy="125"/>
                            </a:xfrm>
                            <a:custGeom>
                              <a:avLst/>
                              <a:gdLst>
                                <a:gd name="T0" fmla="*/ 25 w 25"/>
                                <a:gd name="T1" fmla="*/ 158 h 158"/>
                                <a:gd name="T2" fmla="*/ 25 w 25"/>
                                <a:gd name="T3" fmla="*/ 158 h 158"/>
                                <a:gd name="T4" fmla="*/ 0 w 25"/>
                                <a:gd name="T5" fmla="*/ 0 h 158"/>
                              </a:gdLst>
                              <a:ahLst/>
                              <a:cxnLst>
                                <a:cxn ang="0">
                                  <a:pos x="T0" y="T1"/>
                                </a:cxn>
                                <a:cxn ang="0">
                                  <a:pos x="T2" y="T3"/>
                                </a:cxn>
                                <a:cxn ang="0">
                                  <a:pos x="T4" y="T5"/>
                                </a:cxn>
                              </a:cxnLst>
                              <a:rect l="0" t="0" r="r" b="b"/>
                              <a:pathLst>
                                <a:path w="25" h="158">
                                  <a:moveTo>
                                    <a:pt x="25" y="158"/>
                                  </a:moveTo>
                                  <a:lnTo>
                                    <a:pt x="25" y="158"/>
                                  </a:lnTo>
                                  <a:lnTo>
                                    <a:pt x="0" y="0"/>
                                  </a:lnTo>
                                </a:path>
                              </a:pathLst>
                            </a:custGeom>
                            <a:noFill/>
                            <a:ln w="10795" cap="flat">
                              <a:solidFill>
                                <a:srgbClr val="000064"/>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9" name="Freeform 86"/>
                          <wps:cNvSpPr>
                            <a:spLocks noEditPoints="1"/>
                          </wps:cNvSpPr>
                          <wps:spPr bwMode="auto">
                            <a:xfrm>
                              <a:off x="517" y="4554"/>
                              <a:ext cx="111" cy="121"/>
                            </a:xfrm>
                            <a:custGeom>
                              <a:avLst/>
                              <a:gdLst>
                                <a:gd name="T0" fmla="*/ 70 w 141"/>
                                <a:gd name="T1" fmla="*/ 0 h 153"/>
                                <a:gd name="T2" fmla="*/ 70 w 141"/>
                                <a:gd name="T3" fmla="*/ 0 h 153"/>
                                <a:gd name="T4" fmla="*/ 127 w 141"/>
                                <a:gd name="T5" fmla="*/ 25 h 153"/>
                                <a:gd name="T6" fmla="*/ 141 w 141"/>
                                <a:gd name="T7" fmla="*/ 74 h 153"/>
                                <a:gd name="T8" fmla="*/ 125 w 141"/>
                                <a:gd name="T9" fmla="*/ 128 h 153"/>
                                <a:gd name="T10" fmla="*/ 70 w 141"/>
                                <a:gd name="T11" fmla="*/ 153 h 153"/>
                                <a:gd name="T12" fmla="*/ 17 w 141"/>
                                <a:gd name="T13" fmla="*/ 131 h 153"/>
                                <a:gd name="T14" fmla="*/ 0 w 141"/>
                                <a:gd name="T15" fmla="*/ 77 h 153"/>
                                <a:gd name="T16" fmla="*/ 15 w 141"/>
                                <a:gd name="T17" fmla="*/ 27 h 153"/>
                                <a:gd name="T18" fmla="*/ 70 w 141"/>
                                <a:gd name="T19" fmla="*/ 0 h 153"/>
                                <a:gd name="T20" fmla="*/ 70 w 141"/>
                                <a:gd name="T21" fmla="*/ 0 h 153"/>
                                <a:gd name="T22" fmla="*/ 72 w 141"/>
                                <a:gd name="T23" fmla="*/ 136 h 153"/>
                                <a:gd name="T24" fmla="*/ 72 w 141"/>
                                <a:gd name="T25" fmla="*/ 136 h 153"/>
                                <a:gd name="T26" fmla="*/ 109 w 141"/>
                                <a:gd name="T27" fmla="*/ 117 h 153"/>
                                <a:gd name="T28" fmla="*/ 121 w 141"/>
                                <a:gd name="T29" fmla="*/ 74 h 153"/>
                                <a:gd name="T30" fmla="*/ 108 w 141"/>
                                <a:gd name="T31" fmla="*/ 33 h 153"/>
                                <a:gd name="T32" fmla="*/ 71 w 141"/>
                                <a:gd name="T33" fmla="*/ 18 h 153"/>
                                <a:gd name="T34" fmla="*/ 34 w 141"/>
                                <a:gd name="T35" fmla="*/ 33 h 153"/>
                                <a:gd name="T36" fmla="*/ 20 w 141"/>
                                <a:gd name="T37" fmla="*/ 79 h 153"/>
                                <a:gd name="T38" fmla="*/ 32 w 141"/>
                                <a:gd name="T39" fmla="*/ 119 h 153"/>
                                <a:gd name="T40" fmla="*/ 72 w 141"/>
                                <a:gd name="T41" fmla="*/ 136 h 153"/>
                                <a:gd name="T42" fmla="*/ 72 w 141"/>
                                <a:gd name="T43" fmla="*/ 136 h 153"/>
                                <a:gd name="T44" fmla="*/ 71 w 141"/>
                                <a:gd name="T45" fmla="*/ 0 h 153"/>
                                <a:gd name="T46" fmla="*/ 71 w 141"/>
                                <a:gd name="T47" fmla="*/ 0 h 153"/>
                                <a:gd name="T48" fmla="*/ 71 w 141"/>
                                <a:gd name="T49" fmla="*/ 0 h 1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141" h="153">
                                  <a:moveTo>
                                    <a:pt x="70" y="0"/>
                                  </a:moveTo>
                                  <a:lnTo>
                                    <a:pt x="70" y="0"/>
                                  </a:lnTo>
                                  <a:cubicBezTo>
                                    <a:pt x="96" y="0"/>
                                    <a:pt x="114" y="9"/>
                                    <a:pt x="127" y="25"/>
                                  </a:cubicBezTo>
                                  <a:cubicBezTo>
                                    <a:pt x="136" y="38"/>
                                    <a:pt x="141" y="54"/>
                                    <a:pt x="141" y="74"/>
                                  </a:cubicBezTo>
                                  <a:cubicBezTo>
                                    <a:pt x="141" y="96"/>
                                    <a:pt x="136" y="114"/>
                                    <a:pt x="125" y="128"/>
                                  </a:cubicBezTo>
                                  <a:cubicBezTo>
                                    <a:pt x="112" y="145"/>
                                    <a:pt x="93" y="153"/>
                                    <a:pt x="70" y="153"/>
                                  </a:cubicBezTo>
                                  <a:cubicBezTo>
                                    <a:pt x="47" y="153"/>
                                    <a:pt x="30" y="146"/>
                                    <a:pt x="17" y="131"/>
                                  </a:cubicBezTo>
                                  <a:cubicBezTo>
                                    <a:pt x="6" y="117"/>
                                    <a:pt x="0" y="99"/>
                                    <a:pt x="0" y="77"/>
                                  </a:cubicBezTo>
                                  <a:cubicBezTo>
                                    <a:pt x="0" y="58"/>
                                    <a:pt x="5" y="41"/>
                                    <a:pt x="15" y="27"/>
                                  </a:cubicBezTo>
                                  <a:cubicBezTo>
                                    <a:pt x="27" y="9"/>
                                    <a:pt x="45" y="0"/>
                                    <a:pt x="70" y="0"/>
                                  </a:cubicBezTo>
                                  <a:lnTo>
                                    <a:pt x="70" y="0"/>
                                  </a:lnTo>
                                  <a:close/>
                                  <a:moveTo>
                                    <a:pt x="72" y="136"/>
                                  </a:moveTo>
                                  <a:lnTo>
                                    <a:pt x="72" y="136"/>
                                  </a:lnTo>
                                  <a:cubicBezTo>
                                    <a:pt x="89" y="136"/>
                                    <a:pt x="102" y="130"/>
                                    <a:pt x="109" y="117"/>
                                  </a:cubicBezTo>
                                  <a:cubicBezTo>
                                    <a:pt x="117" y="105"/>
                                    <a:pt x="121" y="91"/>
                                    <a:pt x="121" y="74"/>
                                  </a:cubicBezTo>
                                  <a:cubicBezTo>
                                    <a:pt x="121" y="57"/>
                                    <a:pt x="117" y="44"/>
                                    <a:pt x="108" y="33"/>
                                  </a:cubicBezTo>
                                  <a:cubicBezTo>
                                    <a:pt x="99" y="23"/>
                                    <a:pt x="87" y="18"/>
                                    <a:pt x="71" y="18"/>
                                  </a:cubicBezTo>
                                  <a:cubicBezTo>
                                    <a:pt x="56" y="18"/>
                                    <a:pt x="44" y="23"/>
                                    <a:pt x="34" y="33"/>
                                  </a:cubicBezTo>
                                  <a:cubicBezTo>
                                    <a:pt x="25" y="44"/>
                                    <a:pt x="20" y="59"/>
                                    <a:pt x="20" y="79"/>
                                  </a:cubicBezTo>
                                  <a:cubicBezTo>
                                    <a:pt x="20" y="95"/>
                                    <a:pt x="24" y="108"/>
                                    <a:pt x="32" y="119"/>
                                  </a:cubicBezTo>
                                  <a:cubicBezTo>
                                    <a:pt x="41" y="130"/>
                                    <a:pt x="54" y="136"/>
                                    <a:pt x="72" y="136"/>
                                  </a:cubicBezTo>
                                  <a:lnTo>
                                    <a:pt x="72" y="136"/>
                                  </a:lnTo>
                                  <a:close/>
                                  <a:moveTo>
                                    <a:pt x="71" y="0"/>
                                  </a:moveTo>
                                  <a:lnTo>
                                    <a:pt x="71" y="0"/>
                                  </a:lnTo>
                                  <a:lnTo>
                                    <a:pt x="71"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0" name="Freeform 87"/>
                          <wps:cNvSpPr>
                            <a:spLocks/>
                          </wps:cNvSpPr>
                          <wps:spPr bwMode="auto">
                            <a:xfrm>
                              <a:off x="636" y="4589"/>
                              <a:ext cx="78" cy="83"/>
                            </a:xfrm>
                            <a:custGeom>
                              <a:avLst/>
                              <a:gdLst>
                                <a:gd name="T0" fmla="*/ 21 w 98"/>
                                <a:gd name="T1" fmla="*/ 0 h 105"/>
                                <a:gd name="T2" fmla="*/ 21 w 98"/>
                                <a:gd name="T3" fmla="*/ 0 h 105"/>
                                <a:gd name="T4" fmla="*/ 49 w 98"/>
                                <a:gd name="T5" fmla="*/ 86 h 105"/>
                                <a:gd name="T6" fmla="*/ 78 w 98"/>
                                <a:gd name="T7" fmla="*/ 0 h 105"/>
                                <a:gd name="T8" fmla="*/ 98 w 98"/>
                                <a:gd name="T9" fmla="*/ 0 h 105"/>
                                <a:gd name="T10" fmla="*/ 58 w 98"/>
                                <a:gd name="T11" fmla="*/ 105 h 105"/>
                                <a:gd name="T12" fmla="*/ 39 w 98"/>
                                <a:gd name="T13" fmla="*/ 105 h 105"/>
                                <a:gd name="T14" fmla="*/ 0 w 98"/>
                                <a:gd name="T15" fmla="*/ 0 h 105"/>
                                <a:gd name="T16" fmla="*/ 21 w 98"/>
                                <a:gd name="T17" fmla="*/ 0 h 1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98" h="105">
                                  <a:moveTo>
                                    <a:pt x="21" y="0"/>
                                  </a:moveTo>
                                  <a:lnTo>
                                    <a:pt x="21" y="0"/>
                                  </a:lnTo>
                                  <a:lnTo>
                                    <a:pt x="49" y="86"/>
                                  </a:lnTo>
                                  <a:lnTo>
                                    <a:pt x="78" y="0"/>
                                  </a:lnTo>
                                  <a:lnTo>
                                    <a:pt x="98" y="0"/>
                                  </a:lnTo>
                                  <a:lnTo>
                                    <a:pt x="58" y="105"/>
                                  </a:lnTo>
                                  <a:lnTo>
                                    <a:pt x="39" y="105"/>
                                  </a:lnTo>
                                  <a:lnTo>
                                    <a:pt x="0" y="0"/>
                                  </a:lnTo>
                                  <a:lnTo>
                                    <a:pt x="21"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1" name="Freeform 88"/>
                          <wps:cNvSpPr>
                            <a:spLocks noEditPoints="1"/>
                          </wps:cNvSpPr>
                          <wps:spPr bwMode="auto">
                            <a:xfrm>
                              <a:off x="721" y="4586"/>
                              <a:ext cx="77" cy="89"/>
                            </a:xfrm>
                            <a:custGeom>
                              <a:avLst/>
                              <a:gdLst>
                                <a:gd name="T0" fmla="*/ 50 w 97"/>
                                <a:gd name="T1" fmla="*/ 0 h 112"/>
                                <a:gd name="T2" fmla="*/ 50 w 97"/>
                                <a:gd name="T3" fmla="*/ 0 h 112"/>
                                <a:gd name="T4" fmla="*/ 72 w 97"/>
                                <a:gd name="T5" fmla="*/ 5 h 112"/>
                                <a:gd name="T6" fmla="*/ 88 w 97"/>
                                <a:gd name="T7" fmla="*/ 19 h 112"/>
                                <a:gd name="T8" fmla="*/ 95 w 97"/>
                                <a:gd name="T9" fmla="*/ 38 h 112"/>
                                <a:gd name="T10" fmla="*/ 97 w 97"/>
                                <a:gd name="T11" fmla="*/ 61 h 112"/>
                                <a:gd name="T12" fmla="*/ 19 w 97"/>
                                <a:gd name="T13" fmla="*/ 61 h 112"/>
                                <a:gd name="T14" fmla="*/ 27 w 97"/>
                                <a:gd name="T15" fmla="*/ 87 h 112"/>
                                <a:gd name="T16" fmla="*/ 49 w 97"/>
                                <a:gd name="T17" fmla="*/ 97 h 112"/>
                                <a:gd name="T18" fmla="*/ 71 w 97"/>
                                <a:gd name="T19" fmla="*/ 87 h 112"/>
                                <a:gd name="T20" fmla="*/ 78 w 97"/>
                                <a:gd name="T21" fmla="*/ 75 h 112"/>
                                <a:gd name="T22" fmla="*/ 95 w 97"/>
                                <a:gd name="T23" fmla="*/ 75 h 112"/>
                                <a:gd name="T24" fmla="*/ 91 w 97"/>
                                <a:gd name="T25" fmla="*/ 88 h 112"/>
                                <a:gd name="T26" fmla="*/ 82 w 97"/>
                                <a:gd name="T27" fmla="*/ 100 h 112"/>
                                <a:gd name="T28" fmla="*/ 62 w 97"/>
                                <a:gd name="T29" fmla="*/ 110 h 112"/>
                                <a:gd name="T30" fmla="*/ 47 w 97"/>
                                <a:gd name="T31" fmla="*/ 112 h 112"/>
                                <a:gd name="T32" fmla="*/ 14 w 97"/>
                                <a:gd name="T33" fmla="*/ 98 h 112"/>
                                <a:gd name="T34" fmla="*/ 0 w 97"/>
                                <a:gd name="T35" fmla="*/ 57 h 112"/>
                                <a:gd name="T36" fmla="*/ 14 w 97"/>
                                <a:gd name="T37" fmla="*/ 16 h 112"/>
                                <a:gd name="T38" fmla="*/ 50 w 97"/>
                                <a:gd name="T39" fmla="*/ 0 h 112"/>
                                <a:gd name="T40" fmla="*/ 50 w 97"/>
                                <a:gd name="T41" fmla="*/ 0 h 112"/>
                                <a:gd name="T42" fmla="*/ 79 w 97"/>
                                <a:gd name="T43" fmla="*/ 47 h 112"/>
                                <a:gd name="T44" fmla="*/ 79 w 97"/>
                                <a:gd name="T45" fmla="*/ 47 h 112"/>
                                <a:gd name="T46" fmla="*/ 74 w 97"/>
                                <a:gd name="T47" fmla="*/ 28 h 112"/>
                                <a:gd name="T48" fmla="*/ 49 w 97"/>
                                <a:gd name="T49" fmla="*/ 16 h 112"/>
                                <a:gd name="T50" fmla="*/ 29 w 97"/>
                                <a:gd name="T51" fmla="*/ 24 h 112"/>
                                <a:gd name="T52" fmla="*/ 20 w 97"/>
                                <a:gd name="T53" fmla="*/ 47 h 112"/>
                                <a:gd name="T54" fmla="*/ 79 w 97"/>
                                <a:gd name="T55" fmla="*/ 47 h 112"/>
                                <a:gd name="T56" fmla="*/ 49 w 97"/>
                                <a:gd name="T57" fmla="*/ 0 h 112"/>
                                <a:gd name="T58" fmla="*/ 49 w 97"/>
                                <a:gd name="T59" fmla="*/ 0 h 112"/>
                                <a:gd name="T60" fmla="*/ 49 w 97"/>
                                <a:gd name="T61"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97" h="112">
                                  <a:moveTo>
                                    <a:pt x="50" y="0"/>
                                  </a:moveTo>
                                  <a:lnTo>
                                    <a:pt x="50" y="0"/>
                                  </a:lnTo>
                                  <a:cubicBezTo>
                                    <a:pt x="58" y="0"/>
                                    <a:pt x="65" y="2"/>
                                    <a:pt x="72" y="5"/>
                                  </a:cubicBezTo>
                                  <a:cubicBezTo>
                                    <a:pt x="79" y="9"/>
                                    <a:pt x="84" y="13"/>
                                    <a:pt x="88" y="19"/>
                                  </a:cubicBezTo>
                                  <a:cubicBezTo>
                                    <a:pt x="92" y="24"/>
                                    <a:pt x="94" y="31"/>
                                    <a:pt x="95" y="38"/>
                                  </a:cubicBezTo>
                                  <a:cubicBezTo>
                                    <a:pt x="96" y="43"/>
                                    <a:pt x="97" y="50"/>
                                    <a:pt x="97" y="61"/>
                                  </a:cubicBezTo>
                                  <a:lnTo>
                                    <a:pt x="19" y="61"/>
                                  </a:lnTo>
                                  <a:cubicBezTo>
                                    <a:pt x="20" y="72"/>
                                    <a:pt x="22" y="80"/>
                                    <a:pt x="27" y="87"/>
                                  </a:cubicBezTo>
                                  <a:cubicBezTo>
                                    <a:pt x="32" y="93"/>
                                    <a:pt x="39" y="97"/>
                                    <a:pt x="49" y="97"/>
                                  </a:cubicBezTo>
                                  <a:cubicBezTo>
                                    <a:pt x="58" y="97"/>
                                    <a:pt x="66" y="93"/>
                                    <a:pt x="71" y="87"/>
                                  </a:cubicBezTo>
                                  <a:cubicBezTo>
                                    <a:pt x="74" y="84"/>
                                    <a:pt x="77" y="80"/>
                                    <a:pt x="78" y="75"/>
                                  </a:cubicBezTo>
                                  <a:lnTo>
                                    <a:pt x="95" y="75"/>
                                  </a:lnTo>
                                  <a:cubicBezTo>
                                    <a:pt x="95" y="79"/>
                                    <a:pt x="93" y="83"/>
                                    <a:pt x="91" y="88"/>
                                  </a:cubicBezTo>
                                  <a:cubicBezTo>
                                    <a:pt x="88" y="93"/>
                                    <a:pt x="85" y="97"/>
                                    <a:pt x="82" y="100"/>
                                  </a:cubicBezTo>
                                  <a:cubicBezTo>
                                    <a:pt x="77" y="105"/>
                                    <a:pt x="70" y="108"/>
                                    <a:pt x="62" y="110"/>
                                  </a:cubicBezTo>
                                  <a:cubicBezTo>
                                    <a:pt x="58" y="111"/>
                                    <a:pt x="53" y="112"/>
                                    <a:pt x="47" y="112"/>
                                  </a:cubicBezTo>
                                  <a:cubicBezTo>
                                    <a:pt x="34" y="112"/>
                                    <a:pt x="23" y="107"/>
                                    <a:pt x="14" y="98"/>
                                  </a:cubicBezTo>
                                  <a:cubicBezTo>
                                    <a:pt x="5" y="88"/>
                                    <a:pt x="0" y="75"/>
                                    <a:pt x="0" y="57"/>
                                  </a:cubicBezTo>
                                  <a:cubicBezTo>
                                    <a:pt x="0" y="40"/>
                                    <a:pt x="5" y="27"/>
                                    <a:pt x="14" y="16"/>
                                  </a:cubicBezTo>
                                  <a:cubicBezTo>
                                    <a:pt x="23" y="5"/>
                                    <a:pt x="35" y="0"/>
                                    <a:pt x="50" y="0"/>
                                  </a:cubicBezTo>
                                  <a:lnTo>
                                    <a:pt x="50" y="0"/>
                                  </a:lnTo>
                                  <a:close/>
                                  <a:moveTo>
                                    <a:pt x="79" y="47"/>
                                  </a:moveTo>
                                  <a:lnTo>
                                    <a:pt x="79" y="47"/>
                                  </a:lnTo>
                                  <a:cubicBezTo>
                                    <a:pt x="78" y="39"/>
                                    <a:pt x="76" y="33"/>
                                    <a:pt x="74" y="28"/>
                                  </a:cubicBezTo>
                                  <a:cubicBezTo>
                                    <a:pt x="69" y="20"/>
                                    <a:pt x="61" y="16"/>
                                    <a:pt x="49" y="16"/>
                                  </a:cubicBezTo>
                                  <a:cubicBezTo>
                                    <a:pt x="41" y="16"/>
                                    <a:pt x="34" y="19"/>
                                    <a:pt x="29" y="24"/>
                                  </a:cubicBezTo>
                                  <a:cubicBezTo>
                                    <a:pt x="23" y="30"/>
                                    <a:pt x="20" y="38"/>
                                    <a:pt x="20" y="47"/>
                                  </a:cubicBezTo>
                                  <a:lnTo>
                                    <a:pt x="79" y="47"/>
                                  </a:lnTo>
                                  <a:close/>
                                  <a:moveTo>
                                    <a:pt x="49" y="0"/>
                                  </a:moveTo>
                                  <a:lnTo>
                                    <a:pt x="49" y="0"/>
                                  </a:lnTo>
                                  <a:lnTo>
                                    <a:pt x="49"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2" name="Freeform 89"/>
                          <wps:cNvSpPr>
                            <a:spLocks/>
                          </wps:cNvSpPr>
                          <wps:spPr bwMode="auto">
                            <a:xfrm>
                              <a:off x="816" y="4586"/>
                              <a:ext cx="40" cy="86"/>
                            </a:xfrm>
                            <a:custGeom>
                              <a:avLst/>
                              <a:gdLst>
                                <a:gd name="T0" fmla="*/ 0 w 51"/>
                                <a:gd name="T1" fmla="*/ 3 h 108"/>
                                <a:gd name="T2" fmla="*/ 0 w 51"/>
                                <a:gd name="T3" fmla="*/ 3 h 108"/>
                                <a:gd name="T4" fmla="*/ 16 w 51"/>
                                <a:gd name="T5" fmla="*/ 3 h 108"/>
                                <a:gd name="T6" fmla="*/ 16 w 51"/>
                                <a:gd name="T7" fmla="*/ 21 h 108"/>
                                <a:gd name="T8" fmla="*/ 27 w 51"/>
                                <a:gd name="T9" fmla="*/ 8 h 108"/>
                                <a:gd name="T10" fmla="*/ 45 w 51"/>
                                <a:gd name="T11" fmla="*/ 0 h 108"/>
                                <a:gd name="T12" fmla="*/ 47 w 51"/>
                                <a:gd name="T13" fmla="*/ 0 h 108"/>
                                <a:gd name="T14" fmla="*/ 51 w 51"/>
                                <a:gd name="T15" fmla="*/ 1 h 108"/>
                                <a:gd name="T16" fmla="*/ 51 w 51"/>
                                <a:gd name="T17" fmla="*/ 19 h 108"/>
                                <a:gd name="T18" fmla="*/ 48 w 51"/>
                                <a:gd name="T19" fmla="*/ 19 h 108"/>
                                <a:gd name="T20" fmla="*/ 45 w 51"/>
                                <a:gd name="T21" fmla="*/ 19 h 108"/>
                                <a:gd name="T22" fmla="*/ 25 w 51"/>
                                <a:gd name="T23" fmla="*/ 28 h 108"/>
                                <a:gd name="T24" fmla="*/ 17 w 51"/>
                                <a:gd name="T25" fmla="*/ 47 h 108"/>
                                <a:gd name="T26" fmla="*/ 17 w 51"/>
                                <a:gd name="T27" fmla="*/ 108 h 108"/>
                                <a:gd name="T28" fmla="*/ 0 w 51"/>
                                <a:gd name="T29" fmla="*/ 108 h 108"/>
                                <a:gd name="T30" fmla="*/ 0 w 51"/>
                                <a:gd name="T31" fmla="*/ 3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51" h="108">
                                  <a:moveTo>
                                    <a:pt x="0" y="3"/>
                                  </a:moveTo>
                                  <a:lnTo>
                                    <a:pt x="0" y="3"/>
                                  </a:lnTo>
                                  <a:lnTo>
                                    <a:pt x="16" y="3"/>
                                  </a:lnTo>
                                  <a:lnTo>
                                    <a:pt x="16" y="21"/>
                                  </a:lnTo>
                                  <a:cubicBezTo>
                                    <a:pt x="18" y="17"/>
                                    <a:pt x="21" y="13"/>
                                    <a:pt x="27" y="8"/>
                                  </a:cubicBezTo>
                                  <a:cubicBezTo>
                                    <a:pt x="32" y="3"/>
                                    <a:pt x="38" y="0"/>
                                    <a:pt x="45" y="0"/>
                                  </a:cubicBezTo>
                                  <a:cubicBezTo>
                                    <a:pt x="46" y="0"/>
                                    <a:pt x="46" y="0"/>
                                    <a:pt x="47" y="0"/>
                                  </a:cubicBezTo>
                                  <a:cubicBezTo>
                                    <a:pt x="48" y="0"/>
                                    <a:pt x="49" y="0"/>
                                    <a:pt x="51" y="1"/>
                                  </a:cubicBezTo>
                                  <a:lnTo>
                                    <a:pt x="51" y="19"/>
                                  </a:lnTo>
                                  <a:cubicBezTo>
                                    <a:pt x="50" y="19"/>
                                    <a:pt x="49" y="19"/>
                                    <a:pt x="48" y="19"/>
                                  </a:cubicBezTo>
                                  <a:cubicBezTo>
                                    <a:pt x="47" y="19"/>
                                    <a:pt x="46" y="19"/>
                                    <a:pt x="45" y="19"/>
                                  </a:cubicBezTo>
                                  <a:cubicBezTo>
                                    <a:pt x="36" y="19"/>
                                    <a:pt x="29" y="22"/>
                                    <a:pt x="25" y="28"/>
                                  </a:cubicBezTo>
                                  <a:cubicBezTo>
                                    <a:pt x="20" y="33"/>
                                    <a:pt x="17" y="40"/>
                                    <a:pt x="17" y="47"/>
                                  </a:cubicBezTo>
                                  <a:lnTo>
                                    <a:pt x="17" y="108"/>
                                  </a:lnTo>
                                  <a:lnTo>
                                    <a:pt x="0" y="108"/>
                                  </a:lnTo>
                                  <a:lnTo>
                                    <a:pt x="0" y="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3" name="Freeform 90"/>
                          <wps:cNvSpPr>
                            <a:spLocks noEditPoints="1"/>
                          </wps:cNvSpPr>
                          <wps:spPr bwMode="auto">
                            <a:xfrm>
                              <a:off x="865" y="4586"/>
                              <a:ext cx="79" cy="89"/>
                            </a:xfrm>
                            <a:custGeom>
                              <a:avLst/>
                              <a:gdLst>
                                <a:gd name="T0" fmla="*/ 18 w 100"/>
                                <a:gd name="T1" fmla="*/ 80 h 112"/>
                                <a:gd name="T2" fmla="*/ 18 w 100"/>
                                <a:gd name="T3" fmla="*/ 80 h 112"/>
                                <a:gd name="T4" fmla="*/ 24 w 100"/>
                                <a:gd name="T5" fmla="*/ 92 h 112"/>
                                <a:gd name="T6" fmla="*/ 37 w 100"/>
                                <a:gd name="T7" fmla="*/ 97 h 112"/>
                                <a:gd name="T8" fmla="*/ 55 w 100"/>
                                <a:gd name="T9" fmla="*/ 92 h 112"/>
                                <a:gd name="T10" fmla="*/ 70 w 100"/>
                                <a:gd name="T11" fmla="*/ 69 h 112"/>
                                <a:gd name="T12" fmla="*/ 70 w 100"/>
                                <a:gd name="T13" fmla="*/ 54 h 112"/>
                                <a:gd name="T14" fmla="*/ 62 w 100"/>
                                <a:gd name="T15" fmla="*/ 58 h 112"/>
                                <a:gd name="T16" fmla="*/ 52 w 100"/>
                                <a:gd name="T17" fmla="*/ 60 h 112"/>
                                <a:gd name="T18" fmla="*/ 41 w 100"/>
                                <a:gd name="T19" fmla="*/ 61 h 112"/>
                                <a:gd name="T20" fmla="*/ 26 w 100"/>
                                <a:gd name="T21" fmla="*/ 65 h 112"/>
                                <a:gd name="T22" fmla="*/ 18 w 100"/>
                                <a:gd name="T23" fmla="*/ 80 h 112"/>
                                <a:gd name="T24" fmla="*/ 18 w 100"/>
                                <a:gd name="T25" fmla="*/ 80 h 112"/>
                                <a:gd name="T26" fmla="*/ 61 w 100"/>
                                <a:gd name="T27" fmla="*/ 44 h 112"/>
                                <a:gd name="T28" fmla="*/ 61 w 100"/>
                                <a:gd name="T29" fmla="*/ 44 h 112"/>
                                <a:gd name="T30" fmla="*/ 69 w 100"/>
                                <a:gd name="T31" fmla="*/ 39 h 112"/>
                                <a:gd name="T32" fmla="*/ 71 w 100"/>
                                <a:gd name="T33" fmla="*/ 32 h 112"/>
                                <a:gd name="T34" fmla="*/ 64 w 100"/>
                                <a:gd name="T35" fmla="*/ 19 h 112"/>
                                <a:gd name="T36" fmla="*/ 46 w 100"/>
                                <a:gd name="T37" fmla="*/ 15 h 112"/>
                                <a:gd name="T38" fmla="*/ 26 w 100"/>
                                <a:gd name="T39" fmla="*/ 22 h 112"/>
                                <a:gd name="T40" fmla="*/ 22 w 100"/>
                                <a:gd name="T41" fmla="*/ 35 h 112"/>
                                <a:gd name="T42" fmla="*/ 5 w 100"/>
                                <a:gd name="T43" fmla="*/ 35 h 112"/>
                                <a:gd name="T44" fmla="*/ 18 w 100"/>
                                <a:gd name="T45" fmla="*/ 8 h 112"/>
                                <a:gd name="T46" fmla="*/ 46 w 100"/>
                                <a:gd name="T47" fmla="*/ 0 h 112"/>
                                <a:gd name="T48" fmla="*/ 76 w 100"/>
                                <a:gd name="T49" fmla="*/ 7 h 112"/>
                                <a:gd name="T50" fmla="*/ 88 w 100"/>
                                <a:gd name="T51" fmla="*/ 29 h 112"/>
                                <a:gd name="T52" fmla="*/ 88 w 100"/>
                                <a:gd name="T53" fmla="*/ 90 h 112"/>
                                <a:gd name="T54" fmla="*/ 89 w 100"/>
                                <a:gd name="T55" fmla="*/ 94 h 112"/>
                                <a:gd name="T56" fmla="*/ 94 w 100"/>
                                <a:gd name="T57" fmla="*/ 96 h 112"/>
                                <a:gd name="T58" fmla="*/ 96 w 100"/>
                                <a:gd name="T59" fmla="*/ 96 h 112"/>
                                <a:gd name="T60" fmla="*/ 100 w 100"/>
                                <a:gd name="T61" fmla="*/ 96 h 112"/>
                                <a:gd name="T62" fmla="*/ 100 w 100"/>
                                <a:gd name="T63" fmla="*/ 109 h 112"/>
                                <a:gd name="T64" fmla="*/ 93 w 100"/>
                                <a:gd name="T65" fmla="*/ 110 h 112"/>
                                <a:gd name="T66" fmla="*/ 87 w 100"/>
                                <a:gd name="T67" fmla="*/ 110 h 112"/>
                                <a:gd name="T68" fmla="*/ 74 w 100"/>
                                <a:gd name="T69" fmla="*/ 104 h 112"/>
                                <a:gd name="T70" fmla="*/ 71 w 100"/>
                                <a:gd name="T71" fmla="*/ 94 h 112"/>
                                <a:gd name="T72" fmla="*/ 55 w 100"/>
                                <a:gd name="T73" fmla="*/ 106 h 112"/>
                                <a:gd name="T74" fmla="*/ 33 w 100"/>
                                <a:gd name="T75" fmla="*/ 112 h 112"/>
                                <a:gd name="T76" fmla="*/ 9 w 100"/>
                                <a:gd name="T77" fmla="*/ 103 h 112"/>
                                <a:gd name="T78" fmla="*/ 0 w 100"/>
                                <a:gd name="T79" fmla="*/ 80 h 112"/>
                                <a:gd name="T80" fmla="*/ 9 w 100"/>
                                <a:gd name="T81" fmla="*/ 58 h 112"/>
                                <a:gd name="T82" fmla="*/ 33 w 100"/>
                                <a:gd name="T83" fmla="*/ 48 h 112"/>
                                <a:gd name="T84" fmla="*/ 61 w 100"/>
                                <a:gd name="T85" fmla="*/ 44 h 112"/>
                                <a:gd name="T86" fmla="*/ 47 w 100"/>
                                <a:gd name="T87" fmla="*/ 0 h 112"/>
                                <a:gd name="T88" fmla="*/ 47 w 100"/>
                                <a:gd name="T89" fmla="*/ 0 h 112"/>
                                <a:gd name="T90" fmla="*/ 47 w 100"/>
                                <a:gd name="T91"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100" h="112">
                                  <a:moveTo>
                                    <a:pt x="18" y="80"/>
                                  </a:moveTo>
                                  <a:lnTo>
                                    <a:pt x="18" y="80"/>
                                  </a:lnTo>
                                  <a:cubicBezTo>
                                    <a:pt x="18" y="85"/>
                                    <a:pt x="20" y="89"/>
                                    <a:pt x="24" y="92"/>
                                  </a:cubicBezTo>
                                  <a:cubicBezTo>
                                    <a:pt x="28" y="95"/>
                                    <a:pt x="32" y="97"/>
                                    <a:pt x="37" y="97"/>
                                  </a:cubicBezTo>
                                  <a:cubicBezTo>
                                    <a:pt x="43" y="97"/>
                                    <a:pt x="49" y="95"/>
                                    <a:pt x="55" y="92"/>
                                  </a:cubicBezTo>
                                  <a:cubicBezTo>
                                    <a:pt x="65" y="87"/>
                                    <a:pt x="70" y="80"/>
                                    <a:pt x="70" y="69"/>
                                  </a:cubicBezTo>
                                  <a:lnTo>
                                    <a:pt x="70" y="54"/>
                                  </a:lnTo>
                                  <a:cubicBezTo>
                                    <a:pt x="68" y="56"/>
                                    <a:pt x="65" y="57"/>
                                    <a:pt x="62" y="58"/>
                                  </a:cubicBezTo>
                                  <a:cubicBezTo>
                                    <a:pt x="58" y="59"/>
                                    <a:pt x="55" y="59"/>
                                    <a:pt x="52" y="60"/>
                                  </a:cubicBezTo>
                                  <a:lnTo>
                                    <a:pt x="41" y="61"/>
                                  </a:lnTo>
                                  <a:cubicBezTo>
                                    <a:pt x="35" y="62"/>
                                    <a:pt x="30" y="63"/>
                                    <a:pt x="26" y="65"/>
                                  </a:cubicBezTo>
                                  <a:cubicBezTo>
                                    <a:pt x="21" y="68"/>
                                    <a:pt x="18" y="73"/>
                                    <a:pt x="18" y="80"/>
                                  </a:cubicBezTo>
                                  <a:lnTo>
                                    <a:pt x="18" y="80"/>
                                  </a:lnTo>
                                  <a:close/>
                                  <a:moveTo>
                                    <a:pt x="61" y="44"/>
                                  </a:moveTo>
                                  <a:lnTo>
                                    <a:pt x="61" y="44"/>
                                  </a:lnTo>
                                  <a:cubicBezTo>
                                    <a:pt x="65" y="44"/>
                                    <a:pt x="68" y="42"/>
                                    <a:pt x="69" y="39"/>
                                  </a:cubicBezTo>
                                  <a:cubicBezTo>
                                    <a:pt x="70" y="37"/>
                                    <a:pt x="71" y="35"/>
                                    <a:pt x="71" y="32"/>
                                  </a:cubicBezTo>
                                  <a:cubicBezTo>
                                    <a:pt x="71" y="26"/>
                                    <a:pt x="68" y="22"/>
                                    <a:pt x="64" y="19"/>
                                  </a:cubicBezTo>
                                  <a:cubicBezTo>
                                    <a:pt x="60" y="16"/>
                                    <a:pt x="54" y="15"/>
                                    <a:pt x="46" y="15"/>
                                  </a:cubicBezTo>
                                  <a:cubicBezTo>
                                    <a:pt x="36" y="15"/>
                                    <a:pt x="30" y="17"/>
                                    <a:pt x="26" y="22"/>
                                  </a:cubicBezTo>
                                  <a:cubicBezTo>
                                    <a:pt x="24" y="25"/>
                                    <a:pt x="22" y="29"/>
                                    <a:pt x="22" y="35"/>
                                  </a:cubicBezTo>
                                  <a:lnTo>
                                    <a:pt x="5" y="35"/>
                                  </a:lnTo>
                                  <a:cubicBezTo>
                                    <a:pt x="5" y="22"/>
                                    <a:pt x="10" y="13"/>
                                    <a:pt x="18" y="8"/>
                                  </a:cubicBezTo>
                                  <a:cubicBezTo>
                                    <a:pt x="26" y="3"/>
                                    <a:pt x="35" y="0"/>
                                    <a:pt x="46" y="0"/>
                                  </a:cubicBezTo>
                                  <a:cubicBezTo>
                                    <a:pt x="59" y="0"/>
                                    <a:pt x="69" y="2"/>
                                    <a:pt x="76" y="7"/>
                                  </a:cubicBezTo>
                                  <a:cubicBezTo>
                                    <a:pt x="84" y="12"/>
                                    <a:pt x="88" y="19"/>
                                    <a:pt x="88" y="29"/>
                                  </a:cubicBezTo>
                                  <a:lnTo>
                                    <a:pt x="88" y="90"/>
                                  </a:lnTo>
                                  <a:cubicBezTo>
                                    <a:pt x="88" y="92"/>
                                    <a:pt x="88" y="93"/>
                                    <a:pt x="89" y="94"/>
                                  </a:cubicBezTo>
                                  <a:cubicBezTo>
                                    <a:pt x="90" y="96"/>
                                    <a:pt x="91" y="96"/>
                                    <a:pt x="94" y="96"/>
                                  </a:cubicBezTo>
                                  <a:cubicBezTo>
                                    <a:pt x="95" y="96"/>
                                    <a:pt x="95" y="96"/>
                                    <a:pt x="96" y="96"/>
                                  </a:cubicBezTo>
                                  <a:cubicBezTo>
                                    <a:pt x="97" y="96"/>
                                    <a:pt x="99" y="96"/>
                                    <a:pt x="100" y="96"/>
                                  </a:cubicBezTo>
                                  <a:lnTo>
                                    <a:pt x="100" y="109"/>
                                  </a:lnTo>
                                  <a:cubicBezTo>
                                    <a:pt x="97" y="109"/>
                                    <a:pt x="95" y="110"/>
                                    <a:pt x="93" y="110"/>
                                  </a:cubicBezTo>
                                  <a:cubicBezTo>
                                    <a:pt x="92" y="110"/>
                                    <a:pt x="90" y="110"/>
                                    <a:pt x="87" y="110"/>
                                  </a:cubicBezTo>
                                  <a:cubicBezTo>
                                    <a:pt x="81" y="110"/>
                                    <a:pt x="77" y="108"/>
                                    <a:pt x="74" y="104"/>
                                  </a:cubicBezTo>
                                  <a:cubicBezTo>
                                    <a:pt x="73" y="102"/>
                                    <a:pt x="72" y="98"/>
                                    <a:pt x="71" y="94"/>
                                  </a:cubicBezTo>
                                  <a:cubicBezTo>
                                    <a:pt x="67" y="99"/>
                                    <a:pt x="62" y="103"/>
                                    <a:pt x="55" y="106"/>
                                  </a:cubicBezTo>
                                  <a:cubicBezTo>
                                    <a:pt x="49" y="110"/>
                                    <a:pt x="41" y="112"/>
                                    <a:pt x="33" y="112"/>
                                  </a:cubicBezTo>
                                  <a:cubicBezTo>
                                    <a:pt x="23" y="112"/>
                                    <a:pt x="15" y="109"/>
                                    <a:pt x="9" y="103"/>
                                  </a:cubicBezTo>
                                  <a:cubicBezTo>
                                    <a:pt x="3" y="97"/>
                                    <a:pt x="0" y="89"/>
                                    <a:pt x="0" y="80"/>
                                  </a:cubicBezTo>
                                  <a:cubicBezTo>
                                    <a:pt x="0" y="71"/>
                                    <a:pt x="3" y="63"/>
                                    <a:pt x="9" y="58"/>
                                  </a:cubicBezTo>
                                  <a:cubicBezTo>
                                    <a:pt x="15" y="52"/>
                                    <a:pt x="23" y="49"/>
                                    <a:pt x="33" y="48"/>
                                  </a:cubicBezTo>
                                  <a:lnTo>
                                    <a:pt x="61" y="44"/>
                                  </a:lnTo>
                                  <a:close/>
                                  <a:moveTo>
                                    <a:pt x="47" y="0"/>
                                  </a:moveTo>
                                  <a:lnTo>
                                    <a:pt x="47" y="0"/>
                                  </a:lnTo>
                                  <a:lnTo>
                                    <a:pt x="47"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4" name="Freeform 91"/>
                          <wps:cNvSpPr>
                            <a:spLocks/>
                          </wps:cNvSpPr>
                          <wps:spPr bwMode="auto">
                            <a:xfrm>
                              <a:off x="958" y="4557"/>
                              <a:ext cx="14" cy="115"/>
                            </a:xfrm>
                            <a:custGeom>
                              <a:avLst/>
                              <a:gdLst>
                                <a:gd name="T0" fmla="*/ 0 w 18"/>
                                <a:gd name="T1" fmla="*/ 0 h 145"/>
                                <a:gd name="T2" fmla="*/ 0 w 18"/>
                                <a:gd name="T3" fmla="*/ 0 h 145"/>
                                <a:gd name="T4" fmla="*/ 18 w 18"/>
                                <a:gd name="T5" fmla="*/ 0 h 145"/>
                                <a:gd name="T6" fmla="*/ 18 w 18"/>
                                <a:gd name="T7" fmla="*/ 145 h 145"/>
                                <a:gd name="T8" fmla="*/ 0 w 18"/>
                                <a:gd name="T9" fmla="*/ 145 h 145"/>
                                <a:gd name="T10" fmla="*/ 0 w 18"/>
                                <a:gd name="T11" fmla="*/ 0 h 145"/>
                              </a:gdLst>
                              <a:ahLst/>
                              <a:cxnLst>
                                <a:cxn ang="0">
                                  <a:pos x="T0" y="T1"/>
                                </a:cxn>
                                <a:cxn ang="0">
                                  <a:pos x="T2" y="T3"/>
                                </a:cxn>
                                <a:cxn ang="0">
                                  <a:pos x="T4" y="T5"/>
                                </a:cxn>
                                <a:cxn ang="0">
                                  <a:pos x="T6" y="T7"/>
                                </a:cxn>
                                <a:cxn ang="0">
                                  <a:pos x="T8" y="T9"/>
                                </a:cxn>
                                <a:cxn ang="0">
                                  <a:pos x="T10" y="T11"/>
                                </a:cxn>
                              </a:cxnLst>
                              <a:rect l="0" t="0" r="r" b="b"/>
                              <a:pathLst>
                                <a:path w="18" h="145">
                                  <a:moveTo>
                                    <a:pt x="0" y="0"/>
                                  </a:moveTo>
                                  <a:lnTo>
                                    <a:pt x="0" y="0"/>
                                  </a:lnTo>
                                  <a:lnTo>
                                    <a:pt x="18" y="0"/>
                                  </a:lnTo>
                                  <a:lnTo>
                                    <a:pt x="18" y="145"/>
                                  </a:lnTo>
                                  <a:lnTo>
                                    <a:pt x="0" y="145"/>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5" name="Freeform 92"/>
                          <wps:cNvSpPr>
                            <a:spLocks/>
                          </wps:cNvSpPr>
                          <wps:spPr bwMode="auto">
                            <a:xfrm>
                              <a:off x="994" y="4557"/>
                              <a:ext cx="14" cy="115"/>
                            </a:xfrm>
                            <a:custGeom>
                              <a:avLst/>
                              <a:gdLst>
                                <a:gd name="T0" fmla="*/ 0 w 18"/>
                                <a:gd name="T1" fmla="*/ 0 h 145"/>
                                <a:gd name="T2" fmla="*/ 0 w 18"/>
                                <a:gd name="T3" fmla="*/ 0 h 145"/>
                                <a:gd name="T4" fmla="*/ 18 w 18"/>
                                <a:gd name="T5" fmla="*/ 0 h 145"/>
                                <a:gd name="T6" fmla="*/ 18 w 18"/>
                                <a:gd name="T7" fmla="*/ 145 h 145"/>
                                <a:gd name="T8" fmla="*/ 0 w 18"/>
                                <a:gd name="T9" fmla="*/ 145 h 145"/>
                                <a:gd name="T10" fmla="*/ 0 w 18"/>
                                <a:gd name="T11" fmla="*/ 0 h 145"/>
                              </a:gdLst>
                              <a:ahLst/>
                              <a:cxnLst>
                                <a:cxn ang="0">
                                  <a:pos x="T0" y="T1"/>
                                </a:cxn>
                                <a:cxn ang="0">
                                  <a:pos x="T2" y="T3"/>
                                </a:cxn>
                                <a:cxn ang="0">
                                  <a:pos x="T4" y="T5"/>
                                </a:cxn>
                                <a:cxn ang="0">
                                  <a:pos x="T6" y="T7"/>
                                </a:cxn>
                                <a:cxn ang="0">
                                  <a:pos x="T8" y="T9"/>
                                </a:cxn>
                                <a:cxn ang="0">
                                  <a:pos x="T10" y="T11"/>
                                </a:cxn>
                              </a:cxnLst>
                              <a:rect l="0" t="0" r="r" b="b"/>
                              <a:pathLst>
                                <a:path w="18" h="145">
                                  <a:moveTo>
                                    <a:pt x="0" y="0"/>
                                  </a:moveTo>
                                  <a:lnTo>
                                    <a:pt x="0" y="0"/>
                                  </a:lnTo>
                                  <a:lnTo>
                                    <a:pt x="18" y="0"/>
                                  </a:lnTo>
                                  <a:lnTo>
                                    <a:pt x="18" y="145"/>
                                  </a:lnTo>
                                  <a:lnTo>
                                    <a:pt x="0" y="145"/>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6" name="Freeform 93"/>
                          <wps:cNvSpPr>
                            <a:spLocks/>
                          </wps:cNvSpPr>
                          <wps:spPr bwMode="auto">
                            <a:xfrm>
                              <a:off x="1119" y="4556"/>
                              <a:ext cx="36" cy="149"/>
                            </a:xfrm>
                            <a:custGeom>
                              <a:avLst/>
                              <a:gdLst>
                                <a:gd name="T0" fmla="*/ 46 w 46"/>
                                <a:gd name="T1" fmla="*/ 0 h 188"/>
                                <a:gd name="T2" fmla="*/ 46 w 46"/>
                                <a:gd name="T3" fmla="*/ 0 h 188"/>
                                <a:gd name="T4" fmla="*/ 26 w 46"/>
                                <a:gd name="T5" fmla="*/ 44 h 188"/>
                                <a:gd name="T6" fmla="*/ 19 w 46"/>
                                <a:gd name="T7" fmla="*/ 94 h 188"/>
                                <a:gd name="T8" fmla="*/ 27 w 46"/>
                                <a:gd name="T9" fmla="*/ 146 h 188"/>
                                <a:gd name="T10" fmla="*/ 46 w 46"/>
                                <a:gd name="T11" fmla="*/ 188 h 188"/>
                                <a:gd name="T12" fmla="*/ 34 w 46"/>
                                <a:gd name="T13" fmla="*/ 188 h 188"/>
                                <a:gd name="T14" fmla="*/ 17 w 46"/>
                                <a:gd name="T15" fmla="*/ 160 h 188"/>
                                <a:gd name="T16" fmla="*/ 9 w 46"/>
                                <a:gd name="T17" fmla="*/ 143 h 188"/>
                                <a:gd name="T18" fmla="*/ 1 w 46"/>
                                <a:gd name="T19" fmla="*/ 112 h 188"/>
                                <a:gd name="T20" fmla="*/ 0 w 46"/>
                                <a:gd name="T21" fmla="*/ 95 h 188"/>
                                <a:gd name="T22" fmla="*/ 9 w 46"/>
                                <a:gd name="T23" fmla="*/ 43 h 188"/>
                                <a:gd name="T24" fmla="*/ 34 w 46"/>
                                <a:gd name="T25" fmla="*/ 0 h 188"/>
                                <a:gd name="T26" fmla="*/ 46 w 46"/>
                                <a:gd name="T27" fmla="*/ 0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46" y="0"/>
                                  </a:moveTo>
                                  <a:lnTo>
                                    <a:pt x="46" y="0"/>
                                  </a:lnTo>
                                  <a:cubicBezTo>
                                    <a:pt x="36" y="20"/>
                                    <a:pt x="29" y="35"/>
                                    <a:pt x="26" y="44"/>
                                  </a:cubicBezTo>
                                  <a:cubicBezTo>
                                    <a:pt x="21" y="59"/>
                                    <a:pt x="19" y="75"/>
                                    <a:pt x="19" y="94"/>
                                  </a:cubicBezTo>
                                  <a:cubicBezTo>
                                    <a:pt x="19" y="113"/>
                                    <a:pt x="22" y="131"/>
                                    <a:pt x="27" y="146"/>
                                  </a:cubicBezTo>
                                  <a:cubicBezTo>
                                    <a:pt x="30" y="156"/>
                                    <a:pt x="37" y="170"/>
                                    <a:pt x="46" y="188"/>
                                  </a:cubicBezTo>
                                  <a:lnTo>
                                    <a:pt x="34" y="188"/>
                                  </a:lnTo>
                                  <a:cubicBezTo>
                                    <a:pt x="25" y="173"/>
                                    <a:pt x="19" y="164"/>
                                    <a:pt x="17" y="160"/>
                                  </a:cubicBezTo>
                                  <a:cubicBezTo>
                                    <a:pt x="14" y="156"/>
                                    <a:pt x="12" y="150"/>
                                    <a:pt x="9" y="143"/>
                                  </a:cubicBezTo>
                                  <a:cubicBezTo>
                                    <a:pt x="5" y="133"/>
                                    <a:pt x="3" y="123"/>
                                    <a:pt x="1" y="112"/>
                                  </a:cubicBezTo>
                                  <a:cubicBezTo>
                                    <a:pt x="1" y="106"/>
                                    <a:pt x="0" y="100"/>
                                    <a:pt x="0" y="95"/>
                                  </a:cubicBezTo>
                                  <a:cubicBezTo>
                                    <a:pt x="0" y="76"/>
                                    <a:pt x="3" y="58"/>
                                    <a:pt x="9" y="43"/>
                                  </a:cubicBezTo>
                                  <a:cubicBezTo>
                                    <a:pt x="13" y="34"/>
                                    <a:pt x="21" y="19"/>
                                    <a:pt x="34" y="0"/>
                                  </a:cubicBezTo>
                                  <a:lnTo>
                                    <a:pt x="46"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7" name="Freeform 94"/>
                          <wps:cNvSpPr>
                            <a:spLocks/>
                          </wps:cNvSpPr>
                          <wps:spPr bwMode="auto">
                            <a:xfrm>
                              <a:off x="1177" y="4557"/>
                              <a:ext cx="16" cy="115"/>
                            </a:xfrm>
                            <a:custGeom>
                              <a:avLst/>
                              <a:gdLst>
                                <a:gd name="T0" fmla="*/ 0 w 20"/>
                                <a:gd name="T1" fmla="*/ 0 h 145"/>
                                <a:gd name="T2" fmla="*/ 0 w 20"/>
                                <a:gd name="T3" fmla="*/ 0 h 145"/>
                                <a:gd name="T4" fmla="*/ 20 w 20"/>
                                <a:gd name="T5" fmla="*/ 0 h 145"/>
                                <a:gd name="T6" fmla="*/ 20 w 20"/>
                                <a:gd name="T7" fmla="*/ 145 h 145"/>
                                <a:gd name="T8" fmla="*/ 0 w 20"/>
                                <a:gd name="T9" fmla="*/ 145 h 145"/>
                                <a:gd name="T10" fmla="*/ 0 w 20"/>
                                <a:gd name="T11" fmla="*/ 0 h 145"/>
                              </a:gdLst>
                              <a:ahLst/>
                              <a:cxnLst>
                                <a:cxn ang="0">
                                  <a:pos x="T0" y="T1"/>
                                </a:cxn>
                                <a:cxn ang="0">
                                  <a:pos x="T2" y="T3"/>
                                </a:cxn>
                                <a:cxn ang="0">
                                  <a:pos x="T4" y="T5"/>
                                </a:cxn>
                                <a:cxn ang="0">
                                  <a:pos x="T6" y="T7"/>
                                </a:cxn>
                                <a:cxn ang="0">
                                  <a:pos x="T8" y="T9"/>
                                </a:cxn>
                                <a:cxn ang="0">
                                  <a:pos x="T10" y="T11"/>
                                </a:cxn>
                              </a:cxnLst>
                              <a:rect l="0" t="0" r="r" b="b"/>
                              <a:pathLst>
                                <a:path w="20" h="145">
                                  <a:moveTo>
                                    <a:pt x="0" y="0"/>
                                  </a:moveTo>
                                  <a:lnTo>
                                    <a:pt x="0" y="0"/>
                                  </a:lnTo>
                                  <a:lnTo>
                                    <a:pt x="20" y="0"/>
                                  </a:lnTo>
                                  <a:lnTo>
                                    <a:pt x="20" y="145"/>
                                  </a:lnTo>
                                  <a:lnTo>
                                    <a:pt x="0" y="145"/>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8" name="Freeform 95"/>
                          <wps:cNvSpPr>
                            <a:spLocks/>
                          </wps:cNvSpPr>
                          <wps:spPr bwMode="auto">
                            <a:xfrm>
                              <a:off x="1213" y="4621"/>
                              <a:ext cx="39" cy="14"/>
                            </a:xfrm>
                            <a:custGeom>
                              <a:avLst/>
                              <a:gdLst>
                                <a:gd name="T0" fmla="*/ 0 w 49"/>
                                <a:gd name="T1" fmla="*/ 0 h 18"/>
                                <a:gd name="T2" fmla="*/ 0 w 49"/>
                                <a:gd name="T3" fmla="*/ 0 h 18"/>
                                <a:gd name="T4" fmla="*/ 49 w 49"/>
                                <a:gd name="T5" fmla="*/ 0 h 18"/>
                                <a:gd name="T6" fmla="*/ 49 w 49"/>
                                <a:gd name="T7" fmla="*/ 18 h 18"/>
                                <a:gd name="T8" fmla="*/ 0 w 49"/>
                                <a:gd name="T9" fmla="*/ 18 h 18"/>
                                <a:gd name="T10" fmla="*/ 0 w 49"/>
                                <a:gd name="T11" fmla="*/ 0 h 18"/>
                              </a:gdLst>
                              <a:ahLst/>
                              <a:cxnLst>
                                <a:cxn ang="0">
                                  <a:pos x="T0" y="T1"/>
                                </a:cxn>
                                <a:cxn ang="0">
                                  <a:pos x="T2" y="T3"/>
                                </a:cxn>
                                <a:cxn ang="0">
                                  <a:pos x="T4" y="T5"/>
                                </a:cxn>
                                <a:cxn ang="0">
                                  <a:pos x="T6" y="T7"/>
                                </a:cxn>
                                <a:cxn ang="0">
                                  <a:pos x="T8" y="T9"/>
                                </a:cxn>
                                <a:cxn ang="0">
                                  <a:pos x="T10" y="T11"/>
                                </a:cxn>
                              </a:cxnLst>
                              <a:rect l="0" t="0" r="r" b="b"/>
                              <a:pathLst>
                                <a:path w="49" h="18">
                                  <a:moveTo>
                                    <a:pt x="0" y="0"/>
                                  </a:moveTo>
                                  <a:lnTo>
                                    <a:pt x="0" y="0"/>
                                  </a:lnTo>
                                  <a:lnTo>
                                    <a:pt x="49" y="0"/>
                                  </a:lnTo>
                                  <a:lnTo>
                                    <a:pt x="49" y="18"/>
                                  </a:lnTo>
                                  <a:lnTo>
                                    <a:pt x="0" y="18"/>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9" name="Freeform 96"/>
                          <wps:cNvSpPr>
                            <a:spLocks noEditPoints="1"/>
                          </wps:cNvSpPr>
                          <wps:spPr bwMode="auto">
                            <a:xfrm>
                              <a:off x="1264" y="4586"/>
                              <a:ext cx="69" cy="89"/>
                            </a:xfrm>
                            <a:custGeom>
                              <a:avLst/>
                              <a:gdLst>
                                <a:gd name="T0" fmla="*/ 17 w 87"/>
                                <a:gd name="T1" fmla="*/ 75 h 112"/>
                                <a:gd name="T2" fmla="*/ 17 w 87"/>
                                <a:gd name="T3" fmla="*/ 75 h 112"/>
                                <a:gd name="T4" fmla="*/ 22 w 87"/>
                                <a:gd name="T5" fmla="*/ 89 h 112"/>
                                <a:gd name="T6" fmla="*/ 45 w 87"/>
                                <a:gd name="T7" fmla="*/ 97 h 112"/>
                                <a:gd name="T8" fmla="*/ 62 w 87"/>
                                <a:gd name="T9" fmla="*/ 93 h 112"/>
                                <a:gd name="T10" fmla="*/ 70 w 87"/>
                                <a:gd name="T11" fmla="*/ 80 h 112"/>
                                <a:gd name="T12" fmla="*/ 64 w 87"/>
                                <a:gd name="T13" fmla="*/ 69 h 112"/>
                                <a:gd name="T14" fmla="*/ 49 w 87"/>
                                <a:gd name="T15" fmla="*/ 64 h 112"/>
                                <a:gd name="T16" fmla="*/ 35 w 87"/>
                                <a:gd name="T17" fmla="*/ 61 h 112"/>
                                <a:gd name="T18" fmla="*/ 15 w 87"/>
                                <a:gd name="T19" fmla="*/ 53 h 112"/>
                                <a:gd name="T20" fmla="*/ 3 w 87"/>
                                <a:gd name="T21" fmla="*/ 33 h 112"/>
                                <a:gd name="T22" fmla="*/ 14 w 87"/>
                                <a:gd name="T23" fmla="*/ 9 h 112"/>
                                <a:gd name="T24" fmla="*/ 43 w 87"/>
                                <a:gd name="T25" fmla="*/ 0 h 112"/>
                                <a:gd name="T26" fmla="*/ 78 w 87"/>
                                <a:gd name="T27" fmla="*/ 14 h 112"/>
                                <a:gd name="T28" fmla="*/ 84 w 87"/>
                                <a:gd name="T29" fmla="*/ 33 h 112"/>
                                <a:gd name="T30" fmla="*/ 67 w 87"/>
                                <a:gd name="T31" fmla="*/ 33 h 112"/>
                                <a:gd name="T32" fmla="*/ 63 w 87"/>
                                <a:gd name="T33" fmla="*/ 22 h 112"/>
                                <a:gd name="T34" fmla="*/ 42 w 87"/>
                                <a:gd name="T35" fmla="*/ 15 h 112"/>
                                <a:gd name="T36" fmla="*/ 26 w 87"/>
                                <a:gd name="T37" fmla="*/ 19 h 112"/>
                                <a:gd name="T38" fmla="*/ 21 w 87"/>
                                <a:gd name="T39" fmla="*/ 29 h 112"/>
                                <a:gd name="T40" fmla="*/ 28 w 87"/>
                                <a:gd name="T41" fmla="*/ 40 h 112"/>
                                <a:gd name="T42" fmla="*/ 40 w 87"/>
                                <a:gd name="T43" fmla="*/ 44 h 112"/>
                                <a:gd name="T44" fmla="*/ 51 w 87"/>
                                <a:gd name="T45" fmla="*/ 47 h 112"/>
                                <a:gd name="T46" fmla="*/ 77 w 87"/>
                                <a:gd name="T47" fmla="*/ 56 h 112"/>
                                <a:gd name="T48" fmla="*/ 87 w 87"/>
                                <a:gd name="T49" fmla="*/ 78 h 112"/>
                                <a:gd name="T50" fmla="*/ 77 w 87"/>
                                <a:gd name="T51" fmla="*/ 102 h 112"/>
                                <a:gd name="T52" fmla="*/ 44 w 87"/>
                                <a:gd name="T53" fmla="*/ 112 h 112"/>
                                <a:gd name="T54" fmla="*/ 11 w 87"/>
                                <a:gd name="T55" fmla="*/ 101 h 112"/>
                                <a:gd name="T56" fmla="*/ 0 w 87"/>
                                <a:gd name="T57" fmla="*/ 75 h 112"/>
                                <a:gd name="T58" fmla="*/ 17 w 87"/>
                                <a:gd name="T59" fmla="*/ 75 h 112"/>
                                <a:gd name="T60" fmla="*/ 44 w 87"/>
                                <a:gd name="T61" fmla="*/ 0 h 112"/>
                                <a:gd name="T62" fmla="*/ 44 w 87"/>
                                <a:gd name="T63" fmla="*/ 0 h 112"/>
                                <a:gd name="T64" fmla="*/ 44 w 87"/>
                                <a:gd name="T65"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87" h="112">
                                  <a:moveTo>
                                    <a:pt x="17" y="75"/>
                                  </a:moveTo>
                                  <a:lnTo>
                                    <a:pt x="17" y="75"/>
                                  </a:lnTo>
                                  <a:cubicBezTo>
                                    <a:pt x="18" y="81"/>
                                    <a:pt x="19" y="85"/>
                                    <a:pt x="22" y="89"/>
                                  </a:cubicBezTo>
                                  <a:cubicBezTo>
                                    <a:pt x="26" y="94"/>
                                    <a:pt x="34" y="97"/>
                                    <a:pt x="45" y="97"/>
                                  </a:cubicBezTo>
                                  <a:cubicBezTo>
                                    <a:pt x="52" y="97"/>
                                    <a:pt x="57" y="96"/>
                                    <a:pt x="62" y="93"/>
                                  </a:cubicBezTo>
                                  <a:cubicBezTo>
                                    <a:pt x="67" y="90"/>
                                    <a:pt x="70" y="86"/>
                                    <a:pt x="70" y="80"/>
                                  </a:cubicBezTo>
                                  <a:cubicBezTo>
                                    <a:pt x="70" y="75"/>
                                    <a:pt x="68" y="72"/>
                                    <a:pt x="64" y="69"/>
                                  </a:cubicBezTo>
                                  <a:cubicBezTo>
                                    <a:pt x="61" y="68"/>
                                    <a:pt x="56" y="66"/>
                                    <a:pt x="49" y="64"/>
                                  </a:cubicBezTo>
                                  <a:lnTo>
                                    <a:pt x="35" y="61"/>
                                  </a:lnTo>
                                  <a:cubicBezTo>
                                    <a:pt x="26" y="58"/>
                                    <a:pt x="19" y="56"/>
                                    <a:pt x="15" y="53"/>
                                  </a:cubicBezTo>
                                  <a:cubicBezTo>
                                    <a:pt x="7" y="48"/>
                                    <a:pt x="3" y="42"/>
                                    <a:pt x="3" y="33"/>
                                  </a:cubicBezTo>
                                  <a:cubicBezTo>
                                    <a:pt x="3" y="23"/>
                                    <a:pt x="7" y="15"/>
                                    <a:pt x="14" y="9"/>
                                  </a:cubicBezTo>
                                  <a:cubicBezTo>
                                    <a:pt x="21" y="3"/>
                                    <a:pt x="31" y="0"/>
                                    <a:pt x="43" y="0"/>
                                  </a:cubicBezTo>
                                  <a:cubicBezTo>
                                    <a:pt x="59" y="0"/>
                                    <a:pt x="70" y="4"/>
                                    <a:pt x="78" y="14"/>
                                  </a:cubicBezTo>
                                  <a:cubicBezTo>
                                    <a:pt x="82" y="20"/>
                                    <a:pt x="84" y="26"/>
                                    <a:pt x="84" y="33"/>
                                  </a:cubicBezTo>
                                  <a:lnTo>
                                    <a:pt x="67" y="33"/>
                                  </a:lnTo>
                                  <a:cubicBezTo>
                                    <a:pt x="67" y="29"/>
                                    <a:pt x="65" y="25"/>
                                    <a:pt x="63" y="22"/>
                                  </a:cubicBezTo>
                                  <a:cubicBezTo>
                                    <a:pt x="59" y="17"/>
                                    <a:pt x="52" y="15"/>
                                    <a:pt x="42" y="15"/>
                                  </a:cubicBezTo>
                                  <a:cubicBezTo>
                                    <a:pt x="35" y="15"/>
                                    <a:pt x="30" y="16"/>
                                    <a:pt x="26" y="19"/>
                                  </a:cubicBezTo>
                                  <a:cubicBezTo>
                                    <a:pt x="23" y="21"/>
                                    <a:pt x="21" y="25"/>
                                    <a:pt x="21" y="29"/>
                                  </a:cubicBezTo>
                                  <a:cubicBezTo>
                                    <a:pt x="21" y="34"/>
                                    <a:pt x="24" y="37"/>
                                    <a:pt x="28" y="40"/>
                                  </a:cubicBezTo>
                                  <a:cubicBezTo>
                                    <a:pt x="31" y="42"/>
                                    <a:pt x="35" y="43"/>
                                    <a:pt x="40" y="44"/>
                                  </a:cubicBezTo>
                                  <a:lnTo>
                                    <a:pt x="51" y="47"/>
                                  </a:lnTo>
                                  <a:cubicBezTo>
                                    <a:pt x="64" y="50"/>
                                    <a:pt x="73" y="53"/>
                                    <a:pt x="77" y="56"/>
                                  </a:cubicBezTo>
                                  <a:cubicBezTo>
                                    <a:pt x="84" y="61"/>
                                    <a:pt x="87" y="68"/>
                                    <a:pt x="87" y="78"/>
                                  </a:cubicBezTo>
                                  <a:cubicBezTo>
                                    <a:pt x="87" y="87"/>
                                    <a:pt x="84" y="95"/>
                                    <a:pt x="77" y="102"/>
                                  </a:cubicBezTo>
                                  <a:cubicBezTo>
                                    <a:pt x="70" y="109"/>
                                    <a:pt x="59" y="112"/>
                                    <a:pt x="44" y="112"/>
                                  </a:cubicBezTo>
                                  <a:cubicBezTo>
                                    <a:pt x="28" y="112"/>
                                    <a:pt x="17" y="109"/>
                                    <a:pt x="11" y="101"/>
                                  </a:cubicBezTo>
                                  <a:cubicBezTo>
                                    <a:pt x="4" y="94"/>
                                    <a:pt x="1" y="86"/>
                                    <a:pt x="0" y="75"/>
                                  </a:cubicBezTo>
                                  <a:lnTo>
                                    <a:pt x="17" y="75"/>
                                  </a:lnTo>
                                  <a:close/>
                                  <a:moveTo>
                                    <a:pt x="44" y="0"/>
                                  </a:moveTo>
                                  <a:lnTo>
                                    <a:pt x="44" y="0"/>
                                  </a:lnTo>
                                  <a:lnTo>
                                    <a:pt x="44"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0" name="Freeform 97"/>
                          <wps:cNvSpPr>
                            <a:spLocks noEditPoints="1"/>
                          </wps:cNvSpPr>
                          <wps:spPr bwMode="auto">
                            <a:xfrm>
                              <a:off x="1344" y="4586"/>
                              <a:ext cx="74" cy="119"/>
                            </a:xfrm>
                            <a:custGeom>
                              <a:avLst/>
                              <a:gdLst>
                                <a:gd name="T0" fmla="*/ 19 w 93"/>
                                <a:gd name="T1" fmla="*/ 57 h 150"/>
                                <a:gd name="T2" fmla="*/ 19 w 93"/>
                                <a:gd name="T3" fmla="*/ 57 h 150"/>
                                <a:gd name="T4" fmla="*/ 23 w 93"/>
                                <a:gd name="T5" fmla="*/ 80 h 150"/>
                                <a:gd name="T6" fmla="*/ 47 w 93"/>
                                <a:gd name="T7" fmla="*/ 96 h 150"/>
                                <a:gd name="T8" fmla="*/ 72 w 93"/>
                                <a:gd name="T9" fmla="*/ 79 h 150"/>
                                <a:gd name="T10" fmla="*/ 76 w 93"/>
                                <a:gd name="T11" fmla="*/ 54 h 150"/>
                                <a:gd name="T12" fmla="*/ 72 w 93"/>
                                <a:gd name="T13" fmla="*/ 32 h 150"/>
                                <a:gd name="T14" fmla="*/ 47 w 93"/>
                                <a:gd name="T15" fmla="*/ 16 h 150"/>
                                <a:gd name="T16" fmla="*/ 27 w 93"/>
                                <a:gd name="T17" fmla="*/ 26 h 150"/>
                                <a:gd name="T18" fmla="*/ 19 w 93"/>
                                <a:gd name="T19" fmla="*/ 57 h 150"/>
                                <a:gd name="T20" fmla="*/ 19 w 93"/>
                                <a:gd name="T21" fmla="*/ 57 h 150"/>
                                <a:gd name="T22" fmla="*/ 45 w 93"/>
                                <a:gd name="T23" fmla="*/ 0 h 150"/>
                                <a:gd name="T24" fmla="*/ 45 w 93"/>
                                <a:gd name="T25" fmla="*/ 0 h 150"/>
                                <a:gd name="T26" fmla="*/ 67 w 93"/>
                                <a:gd name="T27" fmla="*/ 7 h 150"/>
                                <a:gd name="T28" fmla="*/ 76 w 93"/>
                                <a:gd name="T29" fmla="*/ 17 h 150"/>
                                <a:gd name="T30" fmla="*/ 76 w 93"/>
                                <a:gd name="T31" fmla="*/ 3 h 150"/>
                                <a:gd name="T32" fmla="*/ 93 w 93"/>
                                <a:gd name="T33" fmla="*/ 3 h 150"/>
                                <a:gd name="T34" fmla="*/ 93 w 93"/>
                                <a:gd name="T35" fmla="*/ 150 h 150"/>
                                <a:gd name="T36" fmla="*/ 75 w 93"/>
                                <a:gd name="T37" fmla="*/ 150 h 150"/>
                                <a:gd name="T38" fmla="*/ 75 w 93"/>
                                <a:gd name="T39" fmla="*/ 96 h 150"/>
                                <a:gd name="T40" fmla="*/ 63 w 93"/>
                                <a:gd name="T41" fmla="*/ 107 h 150"/>
                                <a:gd name="T42" fmla="*/ 44 w 93"/>
                                <a:gd name="T43" fmla="*/ 112 h 150"/>
                                <a:gd name="T44" fmla="*/ 13 w 93"/>
                                <a:gd name="T45" fmla="*/ 98 h 150"/>
                                <a:gd name="T46" fmla="*/ 0 w 93"/>
                                <a:gd name="T47" fmla="*/ 58 h 150"/>
                                <a:gd name="T48" fmla="*/ 13 w 93"/>
                                <a:gd name="T49" fmla="*/ 16 h 150"/>
                                <a:gd name="T50" fmla="*/ 45 w 93"/>
                                <a:gd name="T51" fmla="*/ 0 h 150"/>
                                <a:gd name="T52" fmla="*/ 45 w 93"/>
                                <a:gd name="T53" fmla="*/ 0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93" h="150">
                                  <a:moveTo>
                                    <a:pt x="19" y="57"/>
                                  </a:moveTo>
                                  <a:lnTo>
                                    <a:pt x="19" y="57"/>
                                  </a:lnTo>
                                  <a:cubicBezTo>
                                    <a:pt x="19" y="66"/>
                                    <a:pt x="20" y="74"/>
                                    <a:pt x="23" y="80"/>
                                  </a:cubicBezTo>
                                  <a:cubicBezTo>
                                    <a:pt x="27" y="91"/>
                                    <a:pt x="35" y="96"/>
                                    <a:pt x="47" y="96"/>
                                  </a:cubicBezTo>
                                  <a:cubicBezTo>
                                    <a:pt x="59" y="96"/>
                                    <a:pt x="68" y="90"/>
                                    <a:pt x="72" y="79"/>
                                  </a:cubicBezTo>
                                  <a:cubicBezTo>
                                    <a:pt x="75" y="72"/>
                                    <a:pt x="76" y="64"/>
                                    <a:pt x="76" y="54"/>
                                  </a:cubicBezTo>
                                  <a:cubicBezTo>
                                    <a:pt x="76" y="45"/>
                                    <a:pt x="75" y="38"/>
                                    <a:pt x="72" y="32"/>
                                  </a:cubicBezTo>
                                  <a:cubicBezTo>
                                    <a:pt x="67" y="21"/>
                                    <a:pt x="59" y="16"/>
                                    <a:pt x="47" y="16"/>
                                  </a:cubicBezTo>
                                  <a:cubicBezTo>
                                    <a:pt x="39" y="16"/>
                                    <a:pt x="32" y="19"/>
                                    <a:pt x="27" y="26"/>
                                  </a:cubicBezTo>
                                  <a:cubicBezTo>
                                    <a:pt x="21" y="33"/>
                                    <a:pt x="19" y="43"/>
                                    <a:pt x="19" y="57"/>
                                  </a:cubicBezTo>
                                  <a:lnTo>
                                    <a:pt x="19" y="57"/>
                                  </a:lnTo>
                                  <a:close/>
                                  <a:moveTo>
                                    <a:pt x="45" y="0"/>
                                  </a:moveTo>
                                  <a:lnTo>
                                    <a:pt x="45" y="0"/>
                                  </a:lnTo>
                                  <a:cubicBezTo>
                                    <a:pt x="54" y="0"/>
                                    <a:pt x="61" y="2"/>
                                    <a:pt x="67" y="7"/>
                                  </a:cubicBezTo>
                                  <a:cubicBezTo>
                                    <a:pt x="70" y="9"/>
                                    <a:pt x="73" y="13"/>
                                    <a:pt x="76" y="17"/>
                                  </a:cubicBezTo>
                                  <a:lnTo>
                                    <a:pt x="76" y="3"/>
                                  </a:lnTo>
                                  <a:lnTo>
                                    <a:pt x="93" y="3"/>
                                  </a:lnTo>
                                  <a:lnTo>
                                    <a:pt x="93" y="150"/>
                                  </a:lnTo>
                                  <a:lnTo>
                                    <a:pt x="75" y="150"/>
                                  </a:lnTo>
                                  <a:lnTo>
                                    <a:pt x="75" y="96"/>
                                  </a:lnTo>
                                  <a:cubicBezTo>
                                    <a:pt x="73" y="101"/>
                                    <a:pt x="68" y="105"/>
                                    <a:pt x="63" y="107"/>
                                  </a:cubicBezTo>
                                  <a:cubicBezTo>
                                    <a:pt x="58" y="110"/>
                                    <a:pt x="51" y="112"/>
                                    <a:pt x="44" y="112"/>
                                  </a:cubicBezTo>
                                  <a:cubicBezTo>
                                    <a:pt x="32" y="112"/>
                                    <a:pt x="22" y="107"/>
                                    <a:pt x="13" y="98"/>
                                  </a:cubicBezTo>
                                  <a:cubicBezTo>
                                    <a:pt x="5" y="89"/>
                                    <a:pt x="0" y="76"/>
                                    <a:pt x="0" y="58"/>
                                  </a:cubicBezTo>
                                  <a:cubicBezTo>
                                    <a:pt x="0" y="41"/>
                                    <a:pt x="4" y="27"/>
                                    <a:pt x="13" y="16"/>
                                  </a:cubicBezTo>
                                  <a:cubicBezTo>
                                    <a:pt x="21" y="6"/>
                                    <a:pt x="32" y="0"/>
                                    <a:pt x="45" y="0"/>
                                  </a:cubicBezTo>
                                  <a:lnTo>
                                    <a:pt x="45"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1" name="Freeform 98"/>
                          <wps:cNvSpPr>
                            <a:spLocks noEditPoints="1"/>
                          </wps:cNvSpPr>
                          <wps:spPr bwMode="auto">
                            <a:xfrm>
                              <a:off x="1439" y="4586"/>
                              <a:ext cx="67" cy="88"/>
                            </a:xfrm>
                            <a:custGeom>
                              <a:avLst/>
                              <a:gdLst>
                                <a:gd name="T0" fmla="*/ 18 w 85"/>
                                <a:gd name="T1" fmla="*/ 3 h 111"/>
                                <a:gd name="T2" fmla="*/ 18 w 85"/>
                                <a:gd name="T3" fmla="*/ 3 h 111"/>
                                <a:gd name="T4" fmla="*/ 18 w 85"/>
                                <a:gd name="T5" fmla="*/ 73 h 111"/>
                                <a:gd name="T6" fmla="*/ 20 w 85"/>
                                <a:gd name="T7" fmla="*/ 86 h 111"/>
                                <a:gd name="T8" fmla="*/ 38 w 85"/>
                                <a:gd name="T9" fmla="*/ 95 h 111"/>
                                <a:gd name="T10" fmla="*/ 63 w 85"/>
                                <a:gd name="T11" fmla="*/ 79 h 111"/>
                                <a:gd name="T12" fmla="*/ 67 w 85"/>
                                <a:gd name="T13" fmla="*/ 54 h 111"/>
                                <a:gd name="T14" fmla="*/ 67 w 85"/>
                                <a:gd name="T15" fmla="*/ 3 h 111"/>
                                <a:gd name="T16" fmla="*/ 85 w 85"/>
                                <a:gd name="T17" fmla="*/ 3 h 111"/>
                                <a:gd name="T18" fmla="*/ 85 w 85"/>
                                <a:gd name="T19" fmla="*/ 108 h 111"/>
                                <a:gd name="T20" fmla="*/ 68 w 85"/>
                                <a:gd name="T21" fmla="*/ 108 h 111"/>
                                <a:gd name="T22" fmla="*/ 68 w 85"/>
                                <a:gd name="T23" fmla="*/ 93 h 111"/>
                                <a:gd name="T24" fmla="*/ 60 w 85"/>
                                <a:gd name="T25" fmla="*/ 103 h 111"/>
                                <a:gd name="T26" fmla="*/ 35 w 85"/>
                                <a:gd name="T27" fmla="*/ 111 h 111"/>
                                <a:gd name="T28" fmla="*/ 4 w 85"/>
                                <a:gd name="T29" fmla="*/ 96 h 111"/>
                                <a:gd name="T30" fmla="*/ 0 w 85"/>
                                <a:gd name="T31" fmla="*/ 74 h 111"/>
                                <a:gd name="T32" fmla="*/ 0 w 85"/>
                                <a:gd name="T33" fmla="*/ 3 h 111"/>
                                <a:gd name="T34" fmla="*/ 18 w 85"/>
                                <a:gd name="T35" fmla="*/ 3 h 111"/>
                                <a:gd name="T36" fmla="*/ 42 w 85"/>
                                <a:gd name="T37" fmla="*/ 0 h 111"/>
                                <a:gd name="T38" fmla="*/ 42 w 85"/>
                                <a:gd name="T39" fmla="*/ 0 h 111"/>
                                <a:gd name="T40" fmla="*/ 42 w 85"/>
                                <a:gd name="T41" fmla="*/ 0 h 1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85" h="111">
                                  <a:moveTo>
                                    <a:pt x="18" y="3"/>
                                  </a:moveTo>
                                  <a:lnTo>
                                    <a:pt x="18" y="3"/>
                                  </a:lnTo>
                                  <a:lnTo>
                                    <a:pt x="18" y="73"/>
                                  </a:lnTo>
                                  <a:cubicBezTo>
                                    <a:pt x="18" y="78"/>
                                    <a:pt x="19" y="82"/>
                                    <a:pt x="20" y="86"/>
                                  </a:cubicBezTo>
                                  <a:cubicBezTo>
                                    <a:pt x="24" y="92"/>
                                    <a:pt x="29" y="95"/>
                                    <a:pt x="38" y="95"/>
                                  </a:cubicBezTo>
                                  <a:cubicBezTo>
                                    <a:pt x="50" y="95"/>
                                    <a:pt x="59" y="90"/>
                                    <a:pt x="63" y="79"/>
                                  </a:cubicBezTo>
                                  <a:cubicBezTo>
                                    <a:pt x="66" y="73"/>
                                    <a:pt x="67" y="65"/>
                                    <a:pt x="67" y="54"/>
                                  </a:cubicBezTo>
                                  <a:lnTo>
                                    <a:pt x="67" y="3"/>
                                  </a:lnTo>
                                  <a:lnTo>
                                    <a:pt x="85" y="3"/>
                                  </a:lnTo>
                                  <a:lnTo>
                                    <a:pt x="85" y="108"/>
                                  </a:lnTo>
                                  <a:lnTo>
                                    <a:pt x="68" y="108"/>
                                  </a:lnTo>
                                  <a:lnTo>
                                    <a:pt x="68" y="93"/>
                                  </a:lnTo>
                                  <a:cubicBezTo>
                                    <a:pt x="66" y="97"/>
                                    <a:pt x="63" y="100"/>
                                    <a:pt x="60" y="103"/>
                                  </a:cubicBezTo>
                                  <a:cubicBezTo>
                                    <a:pt x="53" y="108"/>
                                    <a:pt x="45" y="111"/>
                                    <a:pt x="35" y="111"/>
                                  </a:cubicBezTo>
                                  <a:cubicBezTo>
                                    <a:pt x="20" y="111"/>
                                    <a:pt x="10" y="106"/>
                                    <a:pt x="4" y="96"/>
                                  </a:cubicBezTo>
                                  <a:cubicBezTo>
                                    <a:pt x="1" y="91"/>
                                    <a:pt x="0" y="83"/>
                                    <a:pt x="0" y="74"/>
                                  </a:cubicBezTo>
                                  <a:lnTo>
                                    <a:pt x="0" y="3"/>
                                  </a:lnTo>
                                  <a:lnTo>
                                    <a:pt x="18" y="3"/>
                                  </a:lnTo>
                                  <a:close/>
                                  <a:moveTo>
                                    <a:pt x="42" y="0"/>
                                  </a:moveTo>
                                  <a:lnTo>
                                    <a:pt x="42" y="0"/>
                                  </a:lnTo>
                                  <a:lnTo>
                                    <a:pt x="42"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2" name="Freeform 99"/>
                          <wps:cNvSpPr>
                            <a:spLocks noEditPoints="1"/>
                          </wps:cNvSpPr>
                          <wps:spPr bwMode="auto">
                            <a:xfrm>
                              <a:off x="1525" y="4586"/>
                              <a:ext cx="79" cy="89"/>
                            </a:xfrm>
                            <a:custGeom>
                              <a:avLst/>
                              <a:gdLst>
                                <a:gd name="T0" fmla="*/ 18 w 100"/>
                                <a:gd name="T1" fmla="*/ 80 h 112"/>
                                <a:gd name="T2" fmla="*/ 18 w 100"/>
                                <a:gd name="T3" fmla="*/ 80 h 112"/>
                                <a:gd name="T4" fmla="*/ 24 w 100"/>
                                <a:gd name="T5" fmla="*/ 92 h 112"/>
                                <a:gd name="T6" fmla="*/ 37 w 100"/>
                                <a:gd name="T7" fmla="*/ 97 h 112"/>
                                <a:gd name="T8" fmla="*/ 56 w 100"/>
                                <a:gd name="T9" fmla="*/ 92 h 112"/>
                                <a:gd name="T10" fmla="*/ 70 w 100"/>
                                <a:gd name="T11" fmla="*/ 69 h 112"/>
                                <a:gd name="T12" fmla="*/ 70 w 100"/>
                                <a:gd name="T13" fmla="*/ 54 h 112"/>
                                <a:gd name="T14" fmla="*/ 62 w 100"/>
                                <a:gd name="T15" fmla="*/ 58 h 112"/>
                                <a:gd name="T16" fmla="*/ 52 w 100"/>
                                <a:gd name="T17" fmla="*/ 60 h 112"/>
                                <a:gd name="T18" fmla="*/ 41 w 100"/>
                                <a:gd name="T19" fmla="*/ 61 h 112"/>
                                <a:gd name="T20" fmla="*/ 27 w 100"/>
                                <a:gd name="T21" fmla="*/ 65 h 112"/>
                                <a:gd name="T22" fmla="*/ 18 w 100"/>
                                <a:gd name="T23" fmla="*/ 80 h 112"/>
                                <a:gd name="T24" fmla="*/ 18 w 100"/>
                                <a:gd name="T25" fmla="*/ 80 h 112"/>
                                <a:gd name="T26" fmla="*/ 61 w 100"/>
                                <a:gd name="T27" fmla="*/ 44 h 112"/>
                                <a:gd name="T28" fmla="*/ 61 w 100"/>
                                <a:gd name="T29" fmla="*/ 44 h 112"/>
                                <a:gd name="T30" fmla="*/ 70 w 100"/>
                                <a:gd name="T31" fmla="*/ 39 h 112"/>
                                <a:gd name="T32" fmla="*/ 71 w 100"/>
                                <a:gd name="T33" fmla="*/ 32 h 112"/>
                                <a:gd name="T34" fmla="*/ 64 w 100"/>
                                <a:gd name="T35" fmla="*/ 19 h 112"/>
                                <a:gd name="T36" fmla="*/ 46 w 100"/>
                                <a:gd name="T37" fmla="*/ 15 h 112"/>
                                <a:gd name="T38" fmla="*/ 26 w 100"/>
                                <a:gd name="T39" fmla="*/ 22 h 112"/>
                                <a:gd name="T40" fmla="*/ 22 w 100"/>
                                <a:gd name="T41" fmla="*/ 35 h 112"/>
                                <a:gd name="T42" fmla="*/ 5 w 100"/>
                                <a:gd name="T43" fmla="*/ 35 h 112"/>
                                <a:gd name="T44" fmla="*/ 18 w 100"/>
                                <a:gd name="T45" fmla="*/ 8 h 112"/>
                                <a:gd name="T46" fmla="*/ 46 w 100"/>
                                <a:gd name="T47" fmla="*/ 0 h 112"/>
                                <a:gd name="T48" fmla="*/ 77 w 100"/>
                                <a:gd name="T49" fmla="*/ 7 h 112"/>
                                <a:gd name="T50" fmla="*/ 88 w 100"/>
                                <a:gd name="T51" fmla="*/ 29 h 112"/>
                                <a:gd name="T52" fmla="*/ 88 w 100"/>
                                <a:gd name="T53" fmla="*/ 90 h 112"/>
                                <a:gd name="T54" fmla="*/ 89 w 100"/>
                                <a:gd name="T55" fmla="*/ 94 h 112"/>
                                <a:gd name="T56" fmla="*/ 94 w 100"/>
                                <a:gd name="T57" fmla="*/ 96 h 112"/>
                                <a:gd name="T58" fmla="*/ 97 w 100"/>
                                <a:gd name="T59" fmla="*/ 96 h 112"/>
                                <a:gd name="T60" fmla="*/ 100 w 100"/>
                                <a:gd name="T61" fmla="*/ 96 h 112"/>
                                <a:gd name="T62" fmla="*/ 100 w 100"/>
                                <a:gd name="T63" fmla="*/ 109 h 112"/>
                                <a:gd name="T64" fmla="*/ 94 w 100"/>
                                <a:gd name="T65" fmla="*/ 110 h 112"/>
                                <a:gd name="T66" fmla="*/ 88 w 100"/>
                                <a:gd name="T67" fmla="*/ 110 h 112"/>
                                <a:gd name="T68" fmla="*/ 74 w 100"/>
                                <a:gd name="T69" fmla="*/ 104 h 112"/>
                                <a:gd name="T70" fmla="*/ 71 w 100"/>
                                <a:gd name="T71" fmla="*/ 94 h 112"/>
                                <a:gd name="T72" fmla="*/ 56 w 100"/>
                                <a:gd name="T73" fmla="*/ 106 h 112"/>
                                <a:gd name="T74" fmla="*/ 33 w 100"/>
                                <a:gd name="T75" fmla="*/ 112 h 112"/>
                                <a:gd name="T76" fmla="*/ 9 w 100"/>
                                <a:gd name="T77" fmla="*/ 103 h 112"/>
                                <a:gd name="T78" fmla="*/ 0 w 100"/>
                                <a:gd name="T79" fmla="*/ 80 h 112"/>
                                <a:gd name="T80" fmla="*/ 9 w 100"/>
                                <a:gd name="T81" fmla="*/ 58 h 112"/>
                                <a:gd name="T82" fmla="*/ 33 w 100"/>
                                <a:gd name="T83" fmla="*/ 48 h 112"/>
                                <a:gd name="T84" fmla="*/ 61 w 100"/>
                                <a:gd name="T85" fmla="*/ 44 h 112"/>
                                <a:gd name="T86" fmla="*/ 47 w 100"/>
                                <a:gd name="T87" fmla="*/ 0 h 112"/>
                                <a:gd name="T88" fmla="*/ 47 w 100"/>
                                <a:gd name="T89" fmla="*/ 0 h 112"/>
                                <a:gd name="T90" fmla="*/ 47 w 100"/>
                                <a:gd name="T91"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100" h="112">
                                  <a:moveTo>
                                    <a:pt x="18" y="80"/>
                                  </a:moveTo>
                                  <a:lnTo>
                                    <a:pt x="18" y="80"/>
                                  </a:lnTo>
                                  <a:cubicBezTo>
                                    <a:pt x="18" y="85"/>
                                    <a:pt x="20" y="89"/>
                                    <a:pt x="24" y="92"/>
                                  </a:cubicBezTo>
                                  <a:cubicBezTo>
                                    <a:pt x="28" y="95"/>
                                    <a:pt x="32" y="97"/>
                                    <a:pt x="37" y="97"/>
                                  </a:cubicBezTo>
                                  <a:cubicBezTo>
                                    <a:pt x="44" y="97"/>
                                    <a:pt x="50" y="95"/>
                                    <a:pt x="56" y="92"/>
                                  </a:cubicBezTo>
                                  <a:cubicBezTo>
                                    <a:pt x="65" y="87"/>
                                    <a:pt x="70" y="80"/>
                                    <a:pt x="70" y="69"/>
                                  </a:cubicBezTo>
                                  <a:lnTo>
                                    <a:pt x="70" y="54"/>
                                  </a:lnTo>
                                  <a:cubicBezTo>
                                    <a:pt x="68" y="56"/>
                                    <a:pt x="65" y="57"/>
                                    <a:pt x="62" y="58"/>
                                  </a:cubicBezTo>
                                  <a:cubicBezTo>
                                    <a:pt x="59" y="59"/>
                                    <a:pt x="55" y="59"/>
                                    <a:pt x="52" y="60"/>
                                  </a:cubicBezTo>
                                  <a:lnTo>
                                    <a:pt x="41" y="61"/>
                                  </a:lnTo>
                                  <a:cubicBezTo>
                                    <a:pt x="35" y="62"/>
                                    <a:pt x="30" y="63"/>
                                    <a:pt x="27" y="65"/>
                                  </a:cubicBezTo>
                                  <a:cubicBezTo>
                                    <a:pt x="21" y="68"/>
                                    <a:pt x="18" y="73"/>
                                    <a:pt x="18" y="80"/>
                                  </a:cubicBezTo>
                                  <a:lnTo>
                                    <a:pt x="18" y="80"/>
                                  </a:lnTo>
                                  <a:close/>
                                  <a:moveTo>
                                    <a:pt x="61" y="44"/>
                                  </a:moveTo>
                                  <a:lnTo>
                                    <a:pt x="61" y="44"/>
                                  </a:lnTo>
                                  <a:cubicBezTo>
                                    <a:pt x="66" y="44"/>
                                    <a:pt x="68" y="42"/>
                                    <a:pt x="70" y="39"/>
                                  </a:cubicBezTo>
                                  <a:cubicBezTo>
                                    <a:pt x="70" y="37"/>
                                    <a:pt x="71" y="35"/>
                                    <a:pt x="71" y="32"/>
                                  </a:cubicBezTo>
                                  <a:cubicBezTo>
                                    <a:pt x="71" y="26"/>
                                    <a:pt x="69" y="22"/>
                                    <a:pt x="64" y="19"/>
                                  </a:cubicBezTo>
                                  <a:cubicBezTo>
                                    <a:pt x="60" y="16"/>
                                    <a:pt x="54" y="15"/>
                                    <a:pt x="46" y="15"/>
                                  </a:cubicBezTo>
                                  <a:cubicBezTo>
                                    <a:pt x="37" y="15"/>
                                    <a:pt x="30" y="17"/>
                                    <a:pt x="26" y="22"/>
                                  </a:cubicBezTo>
                                  <a:cubicBezTo>
                                    <a:pt x="24" y="25"/>
                                    <a:pt x="23" y="29"/>
                                    <a:pt x="22" y="35"/>
                                  </a:cubicBezTo>
                                  <a:lnTo>
                                    <a:pt x="5" y="35"/>
                                  </a:lnTo>
                                  <a:cubicBezTo>
                                    <a:pt x="6" y="22"/>
                                    <a:pt x="10" y="13"/>
                                    <a:pt x="18" y="8"/>
                                  </a:cubicBezTo>
                                  <a:cubicBezTo>
                                    <a:pt x="26" y="3"/>
                                    <a:pt x="36" y="0"/>
                                    <a:pt x="46" y="0"/>
                                  </a:cubicBezTo>
                                  <a:cubicBezTo>
                                    <a:pt x="59" y="0"/>
                                    <a:pt x="69" y="2"/>
                                    <a:pt x="77" y="7"/>
                                  </a:cubicBezTo>
                                  <a:cubicBezTo>
                                    <a:pt x="84" y="12"/>
                                    <a:pt x="88" y="19"/>
                                    <a:pt x="88" y="29"/>
                                  </a:cubicBezTo>
                                  <a:lnTo>
                                    <a:pt x="88" y="90"/>
                                  </a:lnTo>
                                  <a:cubicBezTo>
                                    <a:pt x="88" y="92"/>
                                    <a:pt x="88" y="93"/>
                                    <a:pt x="89" y="94"/>
                                  </a:cubicBezTo>
                                  <a:cubicBezTo>
                                    <a:pt x="90" y="96"/>
                                    <a:pt x="92" y="96"/>
                                    <a:pt x="94" y="96"/>
                                  </a:cubicBezTo>
                                  <a:cubicBezTo>
                                    <a:pt x="95" y="96"/>
                                    <a:pt x="96" y="96"/>
                                    <a:pt x="97" y="96"/>
                                  </a:cubicBezTo>
                                  <a:cubicBezTo>
                                    <a:pt x="98" y="96"/>
                                    <a:pt x="99" y="96"/>
                                    <a:pt x="100" y="96"/>
                                  </a:cubicBezTo>
                                  <a:lnTo>
                                    <a:pt x="100" y="109"/>
                                  </a:lnTo>
                                  <a:cubicBezTo>
                                    <a:pt x="97" y="109"/>
                                    <a:pt x="95" y="110"/>
                                    <a:pt x="94" y="110"/>
                                  </a:cubicBezTo>
                                  <a:cubicBezTo>
                                    <a:pt x="92" y="110"/>
                                    <a:pt x="90" y="110"/>
                                    <a:pt x="88" y="110"/>
                                  </a:cubicBezTo>
                                  <a:cubicBezTo>
                                    <a:pt x="81" y="110"/>
                                    <a:pt x="77" y="108"/>
                                    <a:pt x="74" y="104"/>
                                  </a:cubicBezTo>
                                  <a:cubicBezTo>
                                    <a:pt x="73" y="102"/>
                                    <a:pt x="72" y="98"/>
                                    <a:pt x="71" y="94"/>
                                  </a:cubicBezTo>
                                  <a:cubicBezTo>
                                    <a:pt x="68" y="99"/>
                                    <a:pt x="62" y="103"/>
                                    <a:pt x="56" y="106"/>
                                  </a:cubicBezTo>
                                  <a:cubicBezTo>
                                    <a:pt x="49" y="110"/>
                                    <a:pt x="41" y="112"/>
                                    <a:pt x="33" y="112"/>
                                  </a:cubicBezTo>
                                  <a:cubicBezTo>
                                    <a:pt x="23" y="112"/>
                                    <a:pt x="15" y="109"/>
                                    <a:pt x="9" y="103"/>
                                  </a:cubicBezTo>
                                  <a:cubicBezTo>
                                    <a:pt x="3" y="97"/>
                                    <a:pt x="0" y="89"/>
                                    <a:pt x="0" y="80"/>
                                  </a:cubicBezTo>
                                  <a:cubicBezTo>
                                    <a:pt x="0" y="71"/>
                                    <a:pt x="3" y="63"/>
                                    <a:pt x="9" y="58"/>
                                  </a:cubicBezTo>
                                  <a:cubicBezTo>
                                    <a:pt x="15" y="52"/>
                                    <a:pt x="23" y="49"/>
                                    <a:pt x="33" y="48"/>
                                  </a:cubicBezTo>
                                  <a:lnTo>
                                    <a:pt x="61" y="44"/>
                                  </a:lnTo>
                                  <a:close/>
                                  <a:moveTo>
                                    <a:pt x="47" y="0"/>
                                  </a:moveTo>
                                  <a:lnTo>
                                    <a:pt x="47" y="0"/>
                                  </a:lnTo>
                                  <a:lnTo>
                                    <a:pt x="47"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3" name="Freeform 100"/>
                          <wps:cNvSpPr>
                            <a:spLocks/>
                          </wps:cNvSpPr>
                          <wps:spPr bwMode="auto">
                            <a:xfrm>
                              <a:off x="1618" y="4586"/>
                              <a:ext cx="41" cy="86"/>
                            </a:xfrm>
                            <a:custGeom>
                              <a:avLst/>
                              <a:gdLst>
                                <a:gd name="T0" fmla="*/ 0 w 52"/>
                                <a:gd name="T1" fmla="*/ 3 h 108"/>
                                <a:gd name="T2" fmla="*/ 0 w 52"/>
                                <a:gd name="T3" fmla="*/ 3 h 108"/>
                                <a:gd name="T4" fmla="*/ 17 w 52"/>
                                <a:gd name="T5" fmla="*/ 3 h 108"/>
                                <a:gd name="T6" fmla="*/ 17 w 52"/>
                                <a:gd name="T7" fmla="*/ 21 h 108"/>
                                <a:gd name="T8" fmla="*/ 27 w 52"/>
                                <a:gd name="T9" fmla="*/ 8 h 108"/>
                                <a:gd name="T10" fmla="*/ 46 w 52"/>
                                <a:gd name="T11" fmla="*/ 0 h 108"/>
                                <a:gd name="T12" fmla="*/ 48 w 52"/>
                                <a:gd name="T13" fmla="*/ 0 h 108"/>
                                <a:gd name="T14" fmla="*/ 52 w 52"/>
                                <a:gd name="T15" fmla="*/ 1 h 108"/>
                                <a:gd name="T16" fmla="*/ 52 w 52"/>
                                <a:gd name="T17" fmla="*/ 19 h 108"/>
                                <a:gd name="T18" fmla="*/ 49 w 52"/>
                                <a:gd name="T19" fmla="*/ 19 h 108"/>
                                <a:gd name="T20" fmla="*/ 46 w 52"/>
                                <a:gd name="T21" fmla="*/ 19 h 108"/>
                                <a:gd name="T22" fmla="*/ 25 w 52"/>
                                <a:gd name="T23" fmla="*/ 28 h 108"/>
                                <a:gd name="T24" fmla="*/ 18 w 52"/>
                                <a:gd name="T25" fmla="*/ 47 h 108"/>
                                <a:gd name="T26" fmla="*/ 18 w 52"/>
                                <a:gd name="T27" fmla="*/ 108 h 108"/>
                                <a:gd name="T28" fmla="*/ 0 w 52"/>
                                <a:gd name="T29" fmla="*/ 108 h 108"/>
                                <a:gd name="T30" fmla="*/ 0 w 52"/>
                                <a:gd name="T31" fmla="*/ 3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52" h="108">
                                  <a:moveTo>
                                    <a:pt x="0" y="3"/>
                                  </a:moveTo>
                                  <a:lnTo>
                                    <a:pt x="0" y="3"/>
                                  </a:lnTo>
                                  <a:lnTo>
                                    <a:pt x="17" y="3"/>
                                  </a:lnTo>
                                  <a:lnTo>
                                    <a:pt x="17" y="21"/>
                                  </a:lnTo>
                                  <a:cubicBezTo>
                                    <a:pt x="18" y="17"/>
                                    <a:pt x="22" y="13"/>
                                    <a:pt x="27" y="8"/>
                                  </a:cubicBezTo>
                                  <a:cubicBezTo>
                                    <a:pt x="33" y="3"/>
                                    <a:pt x="39" y="0"/>
                                    <a:pt x="46" y="0"/>
                                  </a:cubicBezTo>
                                  <a:cubicBezTo>
                                    <a:pt x="46" y="0"/>
                                    <a:pt x="47" y="0"/>
                                    <a:pt x="48" y="0"/>
                                  </a:cubicBezTo>
                                  <a:cubicBezTo>
                                    <a:pt x="48" y="0"/>
                                    <a:pt x="50" y="0"/>
                                    <a:pt x="52" y="1"/>
                                  </a:cubicBezTo>
                                  <a:lnTo>
                                    <a:pt x="52" y="19"/>
                                  </a:lnTo>
                                  <a:cubicBezTo>
                                    <a:pt x="51" y="19"/>
                                    <a:pt x="50" y="19"/>
                                    <a:pt x="49" y="19"/>
                                  </a:cubicBezTo>
                                  <a:cubicBezTo>
                                    <a:pt x="48" y="19"/>
                                    <a:pt x="47" y="19"/>
                                    <a:pt x="46" y="19"/>
                                  </a:cubicBezTo>
                                  <a:cubicBezTo>
                                    <a:pt x="37" y="19"/>
                                    <a:pt x="30" y="22"/>
                                    <a:pt x="25" y="28"/>
                                  </a:cubicBezTo>
                                  <a:cubicBezTo>
                                    <a:pt x="20" y="33"/>
                                    <a:pt x="18" y="40"/>
                                    <a:pt x="18" y="47"/>
                                  </a:cubicBezTo>
                                  <a:lnTo>
                                    <a:pt x="18" y="108"/>
                                  </a:lnTo>
                                  <a:lnTo>
                                    <a:pt x="0" y="108"/>
                                  </a:lnTo>
                                  <a:lnTo>
                                    <a:pt x="0" y="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4" name="Freeform 101"/>
                          <wps:cNvSpPr>
                            <a:spLocks noEditPoints="1"/>
                          </wps:cNvSpPr>
                          <wps:spPr bwMode="auto">
                            <a:xfrm>
                              <a:off x="1666" y="4586"/>
                              <a:ext cx="77" cy="89"/>
                            </a:xfrm>
                            <a:custGeom>
                              <a:avLst/>
                              <a:gdLst>
                                <a:gd name="T0" fmla="*/ 50 w 97"/>
                                <a:gd name="T1" fmla="*/ 0 h 112"/>
                                <a:gd name="T2" fmla="*/ 50 w 97"/>
                                <a:gd name="T3" fmla="*/ 0 h 112"/>
                                <a:gd name="T4" fmla="*/ 72 w 97"/>
                                <a:gd name="T5" fmla="*/ 5 h 112"/>
                                <a:gd name="T6" fmla="*/ 88 w 97"/>
                                <a:gd name="T7" fmla="*/ 19 h 112"/>
                                <a:gd name="T8" fmla="*/ 95 w 97"/>
                                <a:gd name="T9" fmla="*/ 38 h 112"/>
                                <a:gd name="T10" fmla="*/ 97 w 97"/>
                                <a:gd name="T11" fmla="*/ 61 h 112"/>
                                <a:gd name="T12" fmla="*/ 19 w 97"/>
                                <a:gd name="T13" fmla="*/ 61 h 112"/>
                                <a:gd name="T14" fmla="*/ 27 w 97"/>
                                <a:gd name="T15" fmla="*/ 87 h 112"/>
                                <a:gd name="T16" fmla="*/ 49 w 97"/>
                                <a:gd name="T17" fmla="*/ 97 h 112"/>
                                <a:gd name="T18" fmla="*/ 71 w 97"/>
                                <a:gd name="T19" fmla="*/ 87 h 112"/>
                                <a:gd name="T20" fmla="*/ 78 w 97"/>
                                <a:gd name="T21" fmla="*/ 75 h 112"/>
                                <a:gd name="T22" fmla="*/ 95 w 97"/>
                                <a:gd name="T23" fmla="*/ 75 h 112"/>
                                <a:gd name="T24" fmla="*/ 91 w 97"/>
                                <a:gd name="T25" fmla="*/ 88 h 112"/>
                                <a:gd name="T26" fmla="*/ 82 w 97"/>
                                <a:gd name="T27" fmla="*/ 100 h 112"/>
                                <a:gd name="T28" fmla="*/ 62 w 97"/>
                                <a:gd name="T29" fmla="*/ 110 h 112"/>
                                <a:gd name="T30" fmla="*/ 47 w 97"/>
                                <a:gd name="T31" fmla="*/ 112 h 112"/>
                                <a:gd name="T32" fmla="*/ 14 w 97"/>
                                <a:gd name="T33" fmla="*/ 98 h 112"/>
                                <a:gd name="T34" fmla="*/ 0 w 97"/>
                                <a:gd name="T35" fmla="*/ 57 h 112"/>
                                <a:gd name="T36" fmla="*/ 14 w 97"/>
                                <a:gd name="T37" fmla="*/ 16 h 112"/>
                                <a:gd name="T38" fmla="*/ 50 w 97"/>
                                <a:gd name="T39" fmla="*/ 0 h 112"/>
                                <a:gd name="T40" fmla="*/ 50 w 97"/>
                                <a:gd name="T41" fmla="*/ 0 h 112"/>
                                <a:gd name="T42" fmla="*/ 79 w 97"/>
                                <a:gd name="T43" fmla="*/ 47 h 112"/>
                                <a:gd name="T44" fmla="*/ 79 w 97"/>
                                <a:gd name="T45" fmla="*/ 47 h 112"/>
                                <a:gd name="T46" fmla="*/ 74 w 97"/>
                                <a:gd name="T47" fmla="*/ 28 h 112"/>
                                <a:gd name="T48" fmla="*/ 49 w 97"/>
                                <a:gd name="T49" fmla="*/ 16 h 112"/>
                                <a:gd name="T50" fmla="*/ 29 w 97"/>
                                <a:gd name="T51" fmla="*/ 24 h 112"/>
                                <a:gd name="T52" fmla="*/ 20 w 97"/>
                                <a:gd name="T53" fmla="*/ 47 h 112"/>
                                <a:gd name="T54" fmla="*/ 79 w 97"/>
                                <a:gd name="T55" fmla="*/ 47 h 112"/>
                                <a:gd name="T56" fmla="*/ 49 w 97"/>
                                <a:gd name="T57" fmla="*/ 0 h 112"/>
                                <a:gd name="T58" fmla="*/ 49 w 97"/>
                                <a:gd name="T59" fmla="*/ 0 h 112"/>
                                <a:gd name="T60" fmla="*/ 49 w 97"/>
                                <a:gd name="T61"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97" h="112">
                                  <a:moveTo>
                                    <a:pt x="50" y="0"/>
                                  </a:moveTo>
                                  <a:lnTo>
                                    <a:pt x="50" y="0"/>
                                  </a:lnTo>
                                  <a:cubicBezTo>
                                    <a:pt x="58" y="0"/>
                                    <a:pt x="65" y="2"/>
                                    <a:pt x="72" y="5"/>
                                  </a:cubicBezTo>
                                  <a:cubicBezTo>
                                    <a:pt x="79" y="9"/>
                                    <a:pt x="84" y="13"/>
                                    <a:pt x="88" y="19"/>
                                  </a:cubicBezTo>
                                  <a:cubicBezTo>
                                    <a:pt x="92" y="24"/>
                                    <a:pt x="94" y="31"/>
                                    <a:pt x="95" y="38"/>
                                  </a:cubicBezTo>
                                  <a:cubicBezTo>
                                    <a:pt x="96" y="43"/>
                                    <a:pt x="97" y="50"/>
                                    <a:pt x="97" y="61"/>
                                  </a:cubicBezTo>
                                  <a:lnTo>
                                    <a:pt x="19" y="61"/>
                                  </a:lnTo>
                                  <a:cubicBezTo>
                                    <a:pt x="20" y="72"/>
                                    <a:pt x="22" y="80"/>
                                    <a:pt x="27" y="87"/>
                                  </a:cubicBezTo>
                                  <a:cubicBezTo>
                                    <a:pt x="32" y="93"/>
                                    <a:pt x="39" y="97"/>
                                    <a:pt x="49" y="97"/>
                                  </a:cubicBezTo>
                                  <a:cubicBezTo>
                                    <a:pt x="58" y="97"/>
                                    <a:pt x="66" y="93"/>
                                    <a:pt x="71" y="87"/>
                                  </a:cubicBezTo>
                                  <a:cubicBezTo>
                                    <a:pt x="74" y="84"/>
                                    <a:pt x="77" y="80"/>
                                    <a:pt x="78" y="75"/>
                                  </a:cubicBezTo>
                                  <a:lnTo>
                                    <a:pt x="95" y="75"/>
                                  </a:lnTo>
                                  <a:cubicBezTo>
                                    <a:pt x="95" y="79"/>
                                    <a:pt x="93" y="83"/>
                                    <a:pt x="91" y="88"/>
                                  </a:cubicBezTo>
                                  <a:cubicBezTo>
                                    <a:pt x="88" y="93"/>
                                    <a:pt x="85" y="97"/>
                                    <a:pt x="82" y="100"/>
                                  </a:cubicBezTo>
                                  <a:cubicBezTo>
                                    <a:pt x="77" y="105"/>
                                    <a:pt x="70" y="108"/>
                                    <a:pt x="62" y="110"/>
                                  </a:cubicBezTo>
                                  <a:cubicBezTo>
                                    <a:pt x="58" y="111"/>
                                    <a:pt x="53" y="112"/>
                                    <a:pt x="47" y="112"/>
                                  </a:cubicBezTo>
                                  <a:cubicBezTo>
                                    <a:pt x="34" y="112"/>
                                    <a:pt x="23" y="107"/>
                                    <a:pt x="14" y="98"/>
                                  </a:cubicBezTo>
                                  <a:cubicBezTo>
                                    <a:pt x="5" y="88"/>
                                    <a:pt x="0" y="75"/>
                                    <a:pt x="0" y="57"/>
                                  </a:cubicBezTo>
                                  <a:cubicBezTo>
                                    <a:pt x="0" y="40"/>
                                    <a:pt x="5" y="27"/>
                                    <a:pt x="14" y="16"/>
                                  </a:cubicBezTo>
                                  <a:cubicBezTo>
                                    <a:pt x="23" y="5"/>
                                    <a:pt x="35" y="0"/>
                                    <a:pt x="50" y="0"/>
                                  </a:cubicBezTo>
                                  <a:lnTo>
                                    <a:pt x="50" y="0"/>
                                  </a:lnTo>
                                  <a:close/>
                                  <a:moveTo>
                                    <a:pt x="79" y="47"/>
                                  </a:moveTo>
                                  <a:lnTo>
                                    <a:pt x="79" y="47"/>
                                  </a:lnTo>
                                  <a:cubicBezTo>
                                    <a:pt x="78" y="39"/>
                                    <a:pt x="76" y="33"/>
                                    <a:pt x="74" y="28"/>
                                  </a:cubicBezTo>
                                  <a:cubicBezTo>
                                    <a:pt x="69" y="20"/>
                                    <a:pt x="61" y="16"/>
                                    <a:pt x="49" y="16"/>
                                  </a:cubicBezTo>
                                  <a:cubicBezTo>
                                    <a:pt x="41" y="16"/>
                                    <a:pt x="34" y="19"/>
                                    <a:pt x="29" y="24"/>
                                  </a:cubicBezTo>
                                  <a:cubicBezTo>
                                    <a:pt x="23" y="30"/>
                                    <a:pt x="20" y="38"/>
                                    <a:pt x="20" y="47"/>
                                  </a:cubicBezTo>
                                  <a:lnTo>
                                    <a:pt x="79" y="47"/>
                                  </a:lnTo>
                                  <a:close/>
                                  <a:moveTo>
                                    <a:pt x="49" y="0"/>
                                  </a:moveTo>
                                  <a:lnTo>
                                    <a:pt x="49" y="0"/>
                                  </a:lnTo>
                                  <a:lnTo>
                                    <a:pt x="49"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5" name="Freeform 102"/>
                          <wps:cNvSpPr>
                            <a:spLocks noEditPoints="1"/>
                          </wps:cNvSpPr>
                          <wps:spPr bwMode="auto">
                            <a:xfrm>
                              <a:off x="1755" y="4557"/>
                              <a:ext cx="73" cy="118"/>
                            </a:xfrm>
                            <a:custGeom>
                              <a:avLst/>
                              <a:gdLst>
                                <a:gd name="T0" fmla="*/ 18 w 93"/>
                                <a:gd name="T1" fmla="*/ 94 h 149"/>
                                <a:gd name="T2" fmla="*/ 18 w 93"/>
                                <a:gd name="T3" fmla="*/ 94 h 149"/>
                                <a:gd name="T4" fmla="*/ 26 w 93"/>
                                <a:gd name="T5" fmla="*/ 122 h 149"/>
                                <a:gd name="T6" fmla="*/ 49 w 93"/>
                                <a:gd name="T7" fmla="*/ 133 h 149"/>
                                <a:gd name="T8" fmla="*/ 69 w 93"/>
                                <a:gd name="T9" fmla="*/ 123 h 149"/>
                                <a:gd name="T10" fmla="*/ 77 w 93"/>
                                <a:gd name="T11" fmla="*/ 92 h 149"/>
                                <a:gd name="T12" fmla="*/ 69 w 93"/>
                                <a:gd name="T13" fmla="*/ 63 h 149"/>
                                <a:gd name="T14" fmla="*/ 48 w 93"/>
                                <a:gd name="T15" fmla="*/ 53 h 149"/>
                                <a:gd name="T16" fmla="*/ 27 w 93"/>
                                <a:gd name="T17" fmla="*/ 63 h 149"/>
                                <a:gd name="T18" fmla="*/ 18 w 93"/>
                                <a:gd name="T19" fmla="*/ 94 h 149"/>
                                <a:gd name="T20" fmla="*/ 18 w 93"/>
                                <a:gd name="T21" fmla="*/ 94 h 149"/>
                                <a:gd name="T22" fmla="*/ 45 w 93"/>
                                <a:gd name="T23" fmla="*/ 38 h 149"/>
                                <a:gd name="T24" fmla="*/ 45 w 93"/>
                                <a:gd name="T25" fmla="*/ 38 h 149"/>
                                <a:gd name="T26" fmla="*/ 65 w 93"/>
                                <a:gd name="T27" fmla="*/ 43 h 149"/>
                                <a:gd name="T28" fmla="*/ 76 w 93"/>
                                <a:gd name="T29" fmla="*/ 53 h 149"/>
                                <a:gd name="T30" fmla="*/ 76 w 93"/>
                                <a:gd name="T31" fmla="*/ 0 h 149"/>
                                <a:gd name="T32" fmla="*/ 93 w 93"/>
                                <a:gd name="T33" fmla="*/ 0 h 149"/>
                                <a:gd name="T34" fmla="*/ 93 w 93"/>
                                <a:gd name="T35" fmla="*/ 145 h 149"/>
                                <a:gd name="T36" fmla="*/ 77 w 93"/>
                                <a:gd name="T37" fmla="*/ 145 h 149"/>
                                <a:gd name="T38" fmla="*/ 77 w 93"/>
                                <a:gd name="T39" fmla="*/ 130 h 149"/>
                                <a:gd name="T40" fmla="*/ 63 w 93"/>
                                <a:gd name="T41" fmla="*/ 145 h 149"/>
                                <a:gd name="T42" fmla="*/ 43 w 93"/>
                                <a:gd name="T43" fmla="*/ 149 h 149"/>
                                <a:gd name="T44" fmla="*/ 13 w 93"/>
                                <a:gd name="T45" fmla="*/ 134 h 149"/>
                                <a:gd name="T46" fmla="*/ 0 w 93"/>
                                <a:gd name="T47" fmla="*/ 95 h 149"/>
                                <a:gd name="T48" fmla="*/ 11 w 93"/>
                                <a:gd name="T49" fmla="*/ 55 h 149"/>
                                <a:gd name="T50" fmla="*/ 45 w 93"/>
                                <a:gd name="T51" fmla="*/ 38 h 149"/>
                                <a:gd name="T52" fmla="*/ 45 w 93"/>
                                <a:gd name="T53" fmla="*/ 38 h 14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93" h="149">
                                  <a:moveTo>
                                    <a:pt x="18" y="94"/>
                                  </a:moveTo>
                                  <a:lnTo>
                                    <a:pt x="18" y="94"/>
                                  </a:lnTo>
                                  <a:cubicBezTo>
                                    <a:pt x="18" y="105"/>
                                    <a:pt x="21" y="114"/>
                                    <a:pt x="26" y="122"/>
                                  </a:cubicBezTo>
                                  <a:cubicBezTo>
                                    <a:pt x="30" y="130"/>
                                    <a:pt x="38" y="133"/>
                                    <a:pt x="49" y="133"/>
                                  </a:cubicBezTo>
                                  <a:cubicBezTo>
                                    <a:pt x="57" y="133"/>
                                    <a:pt x="64" y="130"/>
                                    <a:pt x="69" y="123"/>
                                  </a:cubicBezTo>
                                  <a:cubicBezTo>
                                    <a:pt x="74" y="116"/>
                                    <a:pt x="77" y="106"/>
                                    <a:pt x="77" y="92"/>
                                  </a:cubicBezTo>
                                  <a:cubicBezTo>
                                    <a:pt x="77" y="79"/>
                                    <a:pt x="74" y="69"/>
                                    <a:pt x="69" y="63"/>
                                  </a:cubicBezTo>
                                  <a:cubicBezTo>
                                    <a:pt x="63" y="56"/>
                                    <a:pt x="56" y="53"/>
                                    <a:pt x="48" y="53"/>
                                  </a:cubicBezTo>
                                  <a:cubicBezTo>
                                    <a:pt x="39" y="53"/>
                                    <a:pt x="32" y="57"/>
                                    <a:pt x="27" y="63"/>
                                  </a:cubicBezTo>
                                  <a:cubicBezTo>
                                    <a:pt x="21" y="70"/>
                                    <a:pt x="18" y="80"/>
                                    <a:pt x="18" y="94"/>
                                  </a:cubicBezTo>
                                  <a:lnTo>
                                    <a:pt x="18" y="94"/>
                                  </a:lnTo>
                                  <a:close/>
                                  <a:moveTo>
                                    <a:pt x="45" y="38"/>
                                  </a:moveTo>
                                  <a:lnTo>
                                    <a:pt x="45" y="38"/>
                                  </a:lnTo>
                                  <a:cubicBezTo>
                                    <a:pt x="53" y="38"/>
                                    <a:pt x="60" y="39"/>
                                    <a:pt x="65" y="43"/>
                                  </a:cubicBezTo>
                                  <a:cubicBezTo>
                                    <a:pt x="69" y="45"/>
                                    <a:pt x="72" y="48"/>
                                    <a:pt x="76" y="53"/>
                                  </a:cubicBezTo>
                                  <a:lnTo>
                                    <a:pt x="76" y="0"/>
                                  </a:lnTo>
                                  <a:lnTo>
                                    <a:pt x="93" y="0"/>
                                  </a:lnTo>
                                  <a:lnTo>
                                    <a:pt x="93" y="145"/>
                                  </a:lnTo>
                                  <a:lnTo>
                                    <a:pt x="77" y="145"/>
                                  </a:lnTo>
                                  <a:lnTo>
                                    <a:pt x="77" y="130"/>
                                  </a:lnTo>
                                  <a:cubicBezTo>
                                    <a:pt x="73" y="137"/>
                                    <a:pt x="68" y="142"/>
                                    <a:pt x="63" y="145"/>
                                  </a:cubicBezTo>
                                  <a:cubicBezTo>
                                    <a:pt x="57" y="147"/>
                                    <a:pt x="50" y="149"/>
                                    <a:pt x="43" y="149"/>
                                  </a:cubicBezTo>
                                  <a:cubicBezTo>
                                    <a:pt x="31" y="149"/>
                                    <a:pt x="21" y="144"/>
                                    <a:pt x="13" y="134"/>
                                  </a:cubicBezTo>
                                  <a:cubicBezTo>
                                    <a:pt x="4" y="124"/>
                                    <a:pt x="0" y="111"/>
                                    <a:pt x="0" y="95"/>
                                  </a:cubicBezTo>
                                  <a:cubicBezTo>
                                    <a:pt x="0" y="79"/>
                                    <a:pt x="4" y="66"/>
                                    <a:pt x="11" y="55"/>
                                  </a:cubicBezTo>
                                  <a:cubicBezTo>
                                    <a:pt x="19" y="43"/>
                                    <a:pt x="30" y="38"/>
                                    <a:pt x="45" y="38"/>
                                  </a:cubicBezTo>
                                  <a:lnTo>
                                    <a:pt x="45" y="3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6" name="Freeform 103"/>
                          <wps:cNvSpPr>
                            <a:spLocks noEditPoints="1"/>
                          </wps:cNvSpPr>
                          <wps:spPr bwMode="auto">
                            <a:xfrm>
                              <a:off x="1891" y="4608"/>
                              <a:ext cx="81" cy="47"/>
                            </a:xfrm>
                            <a:custGeom>
                              <a:avLst/>
                              <a:gdLst>
                                <a:gd name="T0" fmla="*/ 103 w 103"/>
                                <a:gd name="T1" fmla="*/ 0 h 59"/>
                                <a:gd name="T2" fmla="*/ 103 w 103"/>
                                <a:gd name="T3" fmla="*/ 0 h 59"/>
                                <a:gd name="T4" fmla="*/ 103 w 103"/>
                                <a:gd name="T5" fmla="*/ 17 h 59"/>
                                <a:gd name="T6" fmla="*/ 0 w 103"/>
                                <a:gd name="T7" fmla="*/ 17 h 59"/>
                                <a:gd name="T8" fmla="*/ 0 w 103"/>
                                <a:gd name="T9" fmla="*/ 0 h 59"/>
                                <a:gd name="T10" fmla="*/ 103 w 103"/>
                                <a:gd name="T11" fmla="*/ 0 h 59"/>
                                <a:gd name="T12" fmla="*/ 103 w 103"/>
                                <a:gd name="T13" fmla="*/ 42 h 59"/>
                                <a:gd name="T14" fmla="*/ 103 w 103"/>
                                <a:gd name="T15" fmla="*/ 42 h 59"/>
                                <a:gd name="T16" fmla="*/ 103 w 103"/>
                                <a:gd name="T17" fmla="*/ 59 h 59"/>
                                <a:gd name="T18" fmla="*/ 0 w 103"/>
                                <a:gd name="T19" fmla="*/ 59 h 59"/>
                                <a:gd name="T20" fmla="*/ 0 w 103"/>
                                <a:gd name="T21" fmla="*/ 42 h 59"/>
                                <a:gd name="T22" fmla="*/ 103 w 103"/>
                                <a:gd name="T23" fmla="*/ 42 h 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3" h="59">
                                  <a:moveTo>
                                    <a:pt x="103" y="0"/>
                                  </a:moveTo>
                                  <a:lnTo>
                                    <a:pt x="103" y="0"/>
                                  </a:lnTo>
                                  <a:lnTo>
                                    <a:pt x="103" y="17"/>
                                  </a:lnTo>
                                  <a:lnTo>
                                    <a:pt x="0" y="17"/>
                                  </a:lnTo>
                                  <a:lnTo>
                                    <a:pt x="0" y="0"/>
                                  </a:lnTo>
                                  <a:lnTo>
                                    <a:pt x="103" y="0"/>
                                  </a:lnTo>
                                  <a:close/>
                                  <a:moveTo>
                                    <a:pt x="103" y="42"/>
                                  </a:moveTo>
                                  <a:lnTo>
                                    <a:pt x="103" y="42"/>
                                  </a:lnTo>
                                  <a:lnTo>
                                    <a:pt x="103" y="59"/>
                                  </a:lnTo>
                                  <a:lnTo>
                                    <a:pt x="0" y="59"/>
                                  </a:lnTo>
                                  <a:lnTo>
                                    <a:pt x="0" y="42"/>
                                  </a:lnTo>
                                  <a:lnTo>
                                    <a:pt x="103" y="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7" name="Freeform 104"/>
                          <wps:cNvSpPr>
                            <a:spLocks noEditPoints="1"/>
                          </wps:cNvSpPr>
                          <wps:spPr bwMode="auto">
                            <a:xfrm>
                              <a:off x="2028" y="4560"/>
                              <a:ext cx="77" cy="115"/>
                            </a:xfrm>
                            <a:custGeom>
                              <a:avLst/>
                              <a:gdLst>
                                <a:gd name="T0" fmla="*/ 48 w 97"/>
                                <a:gd name="T1" fmla="*/ 59 h 145"/>
                                <a:gd name="T2" fmla="*/ 48 w 97"/>
                                <a:gd name="T3" fmla="*/ 59 h 145"/>
                                <a:gd name="T4" fmla="*/ 66 w 97"/>
                                <a:gd name="T5" fmla="*/ 53 h 145"/>
                                <a:gd name="T6" fmla="*/ 73 w 97"/>
                                <a:gd name="T7" fmla="*/ 37 h 145"/>
                                <a:gd name="T8" fmla="*/ 67 w 97"/>
                                <a:gd name="T9" fmla="*/ 22 h 145"/>
                                <a:gd name="T10" fmla="*/ 47 w 97"/>
                                <a:gd name="T11" fmla="*/ 16 h 145"/>
                                <a:gd name="T12" fmla="*/ 29 w 97"/>
                                <a:gd name="T13" fmla="*/ 22 h 145"/>
                                <a:gd name="T14" fmla="*/ 23 w 97"/>
                                <a:gd name="T15" fmla="*/ 38 h 145"/>
                                <a:gd name="T16" fmla="*/ 31 w 97"/>
                                <a:gd name="T17" fmla="*/ 53 h 145"/>
                                <a:gd name="T18" fmla="*/ 48 w 97"/>
                                <a:gd name="T19" fmla="*/ 59 h 145"/>
                                <a:gd name="T20" fmla="*/ 48 w 97"/>
                                <a:gd name="T21" fmla="*/ 59 h 145"/>
                                <a:gd name="T22" fmla="*/ 49 w 97"/>
                                <a:gd name="T23" fmla="*/ 129 h 145"/>
                                <a:gd name="T24" fmla="*/ 49 w 97"/>
                                <a:gd name="T25" fmla="*/ 129 h 145"/>
                                <a:gd name="T26" fmla="*/ 70 w 97"/>
                                <a:gd name="T27" fmla="*/ 122 h 145"/>
                                <a:gd name="T28" fmla="*/ 78 w 97"/>
                                <a:gd name="T29" fmla="*/ 102 h 145"/>
                                <a:gd name="T30" fmla="*/ 69 w 97"/>
                                <a:gd name="T31" fmla="*/ 82 h 145"/>
                                <a:gd name="T32" fmla="*/ 48 w 97"/>
                                <a:gd name="T33" fmla="*/ 75 h 145"/>
                                <a:gd name="T34" fmla="*/ 27 w 97"/>
                                <a:gd name="T35" fmla="*/ 82 h 145"/>
                                <a:gd name="T36" fmla="*/ 19 w 97"/>
                                <a:gd name="T37" fmla="*/ 102 h 145"/>
                                <a:gd name="T38" fmla="*/ 26 w 97"/>
                                <a:gd name="T39" fmla="*/ 121 h 145"/>
                                <a:gd name="T40" fmla="*/ 49 w 97"/>
                                <a:gd name="T41" fmla="*/ 129 h 145"/>
                                <a:gd name="T42" fmla="*/ 49 w 97"/>
                                <a:gd name="T43" fmla="*/ 129 h 145"/>
                                <a:gd name="T44" fmla="*/ 24 w 97"/>
                                <a:gd name="T45" fmla="*/ 66 h 145"/>
                                <a:gd name="T46" fmla="*/ 24 w 97"/>
                                <a:gd name="T47" fmla="*/ 66 h 145"/>
                                <a:gd name="T48" fmla="*/ 12 w 97"/>
                                <a:gd name="T49" fmla="*/ 58 h 145"/>
                                <a:gd name="T50" fmla="*/ 5 w 97"/>
                                <a:gd name="T51" fmla="*/ 38 h 145"/>
                                <a:gd name="T52" fmla="*/ 16 w 97"/>
                                <a:gd name="T53" fmla="*/ 11 h 145"/>
                                <a:gd name="T54" fmla="*/ 48 w 97"/>
                                <a:gd name="T55" fmla="*/ 0 h 145"/>
                                <a:gd name="T56" fmla="*/ 80 w 97"/>
                                <a:gd name="T57" fmla="*/ 10 h 145"/>
                                <a:gd name="T58" fmla="*/ 92 w 97"/>
                                <a:gd name="T59" fmla="*/ 35 h 145"/>
                                <a:gd name="T60" fmla="*/ 85 w 97"/>
                                <a:gd name="T61" fmla="*/ 57 h 145"/>
                                <a:gd name="T62" fmla="*/ 73 w 97"/>
                                <a:gd name="T63" fmla="*/ 66 h 145"/>
                                <a:gd name="T64" fmla="*/ 87 w 97"/>
                                <a:gd name="T65" fmla="*/ 75 h 145"/>
                                <a:gd name="T66" fmla="*/ 97 w 97"/>
                                <a:gd name="T67" fmla="*/ 101 h 145"/>
                                <a:gd name="T68" fmla="*/ 84 w 97"/>
                                <a:gd name="T69" fmla="*/ 132 h 145"/>
                                <a:gd name="T70" fmla="*/ 49 w 97"/>
                                <a:gd name="T71" fmla="*/ 145 h 145"/>
                                <a:gd name="T72" fmla="*/ 14 w 97"/>
                                <a:gd name="T73" fmla="*/ 134 h 145"/>
                                <a:gd name="T74" fmla="*/ 0 w 97"/>
                                <a:gd name="T75" fmla="*/ 101 h 145"/>
                                <a:gd name="T76" fmla="*/ 6 w 97"/>
                                <a:gd name="T77" fmla="*/ 80 h 145"/>
                                <a:gd name="T78" fmla="*/ 24 w 97"/>
                                <a:gd name="T79" fmla="*/ 66 h 145"/>
                                <a:gd name="T80" fmla="*/ 24 w 97"/>
                                <a:gd name="T81" fmla="*/ 66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97" h="145">
                                  <a:moveTo>
                                    <a:pt x="48" y="59"/>
                                  </a:moveTo>
                                  <a:lnTo>
                                    <a:pt x="48" y="59"/>
                                  </a:lnTo>
                                  <a:cubicBezTo>
                                    <a:pt x="56" y="59"/>
                                    <a:pt x="62" y="57"/>
                                    <a:pt x="66" y="53"/>
                                  </a:cubicBezTo>
                                  <a:cubicBezTo>
                                    <a:pt x="71" y="48"/>
                                    <a:pt x="73" y="43"/>
                                    <a:pt x="73" y="37"/>
                                  </a:cubicBezTo>
                                  <a:cubicBezTo>
                                    <a:pt x="73" y="32"/>
                                    <a:pt x="71" y="27"/>
                                    <a:pt x="67" y="22"/>
                                  </a:cubicBezTo>
                                  <a:cubicBezTo>
                                    <a:pt x="62" y="18"/>
                                    <a:pt x="56" y="16"/>
                                    <a:pt x="47" y="16"/>
                                  </a:cubicBezTo>
                                  <a:cubicBezTo>
                                    <a:pt x="39" y="16"/>
                                    <a:pt x="33" y="18"/>
                                    <a:pt x="29" y="22"/>
                                  </a:cubicBezTo>
                                  <a:cubicBezTo>
                                    <a:pt x="25" y="27"/>
                                    <a:pt x="23" y="32"/>
                                    <a:pt x="23" y="38"/>
                                  </a:cubicBezTo>
                                  <a:cubicBezTo>
                                    <a:pt x="23" y="45"/>
                                    <a:pt x="26" y="50"/>
                                    <a:pt x="31" y="53"/>
                                  </a:cubicBezTo>
                                  <a:cubicBezTo>
                                    <a:pt x="35" y="57"/>
                                    <a:pt x="41" y="59"/>
                                    <a:pt x="48" y="59"/>
                                  </a:cubicBezTo>
                                  <a:lnTo>
                                    <a:pt x="48" y="59"/>
                                  </a:lnTo>
                                  <a:close/>
                                  <a:moveTo>
                                    <a:pt x="49" y="129"/>
                                  </a:moveTo>
                                  <a:lnTo>
                                    <a:pt x="49" y="129"/>
                                  </a:lnTo>
                                  <a:cubicBezTo>
                                    <a:pt x="57" y="129"/>
                                    <a:pt x="64" y="127"/>
                                    <a:pt x="70" y="122"/>
                                  </a:cubicBezTo>
                                  <a:cubicBezTo>
                                    <a:pt x="75" y="118"/>
                                    <a:pt x="78" y="111"/>
                                    <a:pt x="78" y="102"/>
                                  </a:cubicBezTo>
                                  <a:cubicBezTo>
                                    <a:pt x="78" y="93"/>
                                    <a:pt x="75" y="86"/>
                                    <a:pt x="69" y="82"/>
                                  </a:cubicBezTo>
                                  <a:cubicBezTo>
                                    <a:pt x="64" y="77"/>
                                    <a:pt x="57" y="75"/>
                                    <a:pt x="48" y="75"/>
                                  </a:cubicBezTo>
                                  <a:cubicBezTo>
                                    <a:pt x="39" y="75"/>
                                    <a:pt x="32" y="77"/>
                                    <a:pt x="27" y="82"/>
                                  </a:cubicBezTo>
                                  <a:cubicBezTo>
                                    <a:pt x="22" y="87"/>
                                    <a:pt x="19" y="93"/>
                                    <a:pt x="19" y="102"/>
                                  </a:cubicBezTo>
                                  <a:cubicBezTo>
                                    <a:pt x="19" y="109"/>
                                    <a:pt x="21" y="116"/>
                                    <a:pt x="26" y="121"/>
                                  </a:cubicBezTo>
                                  <a:cubicBezTo>
                                    <a:pt x="31" y="126"/>
                                    <a:pt x="39" y="129"/>
                                    <a:pt x="49" y="129"/>
                                  </a:cubicBezTo>
                                  <a:lnTo>
                                    <a:pt x="49" y="129"/>
                                  </a:lnTo>
                                  <a:close/>
                                  <a:moveTo>
                                    <a:pt x="24" y="66"/>
                                  </a:moveTo>
                                  <a:lnTo>
                                    <a:pt x="24" y="66"/>
                                  </a:lnTo>
                                  <a:cubicBezTo>
                                    <a:pt x="19" y="64"/>
                                    <a:pt x="15" y="61"/>
                                    <a:pt x="12" y="58"/>
                                  </a:cubicBezTo>
                                  <a:cubicBezTo>
                                    <a:pt x="7" y="53"/>
                                    <a:pt x="5" y="46"/>
                                    <a:pt x="5" y="38"/>
                                  </a:cubicBezTo>
                                  <a:cubicBezTo>
                                    <a:pt x="5" y="27"/>
                                    <a:pt x="8" y="18"/>
                                    <a:pt x="16" y="11"/>
                                  </a:cubicBezTo>
                                  <a:cubicBezTo>
                                    <a:pt x="24" y="3"/>
                                    <a:pt x="34" y="0"/>
                                    <a:pt x="48" y="0"/>
                                  </a:cubicBezTo>
                                  <a:cubicBezTo>
                                    <a:pt x="62" y="0"/>
                                    <a:pt x="73" y="3"/>
                                    <a:pt x="80" y="10"/>
                                  </a:cubicBezTo>
                                  <a:cubicBezTo>
                                    <a:pt x="88" y="17"/>
                                    <a:pt x="92" y="26"/>
                                    <a:pt x="92" y="35"/>
                                  </a:cubicBezTo>
                                  <a:cubicBezTo>
                                    <a:pt x="92" y="44"/>
                                    <a:pt x="90" y="51"/>
                                    <a:pt x="85" y="57"/>
                                  </a:cubicBezTo>
                                  <a:cubicBezTo>
                                    <a:pt x="83" y="60"/>
                                    <a:pt x="79" y="63"/>
                                    <a:pt x="73" y="66"/>
                                  </a:cubicBezTo>
                                  <a:cubicBezTo>
                                    <a:pt x="79" y="68"/>
                                    <a:pt x="84" y="71"/>
                                    <a:pt x="87" y="75"/>
                                  </a:cubicBezTo>
                                  <a:cubicBezTo>
                                    <a:pt x="94" y="82"/>
                                    <a:pt x="97" y="90"/>
                                    <a:pt x="97" y="101"/>
                                  </a:cubicBezTo>
                                  <a:cubicBezTo>
                                    <a:pt x="97" y="113"/>
                                    <a:pt x="92" y="124"/>
                                    <a:pt x="84" y="132"/>
                                  </a:cubicBezTo>
                                  <a:cubicBezTo>
                                    <a:pt x="76" y="141"/>
                                    <a:pt x="64" y="145"/>
                                    <a:pt x="49" y="145"/>
                                  </a:cubicBezTo>
                                  <a:cubicBezTo>
                                    <a:pt x="35" y="145"/>
                                    <a:pt x="23" y="141"/>
                                    <a:pt x="14" y="134"/>
                                  </a:cubicBezTo>
                                  <a:cubicBezTo>
                                    <a:pt x="4" y="127"/>
                                    <a:pt x="0" y="116"/>
                                    <a:pt x="0" y="101"/>
                                  </a:cubicBezTo>
                                  <a:cubicBezTo>
                                    <a:pt x="0" y="93"/>
                                    <a:pt x="2" y="86"/>
                                    <a:pt x="6" y="80"/>
                                  </a:cubicBezTo>
                                  <a:cubicBezTo>
                                    <a:pt x="10" y="74"/>
                                    <a:pt x="16" y="69"/>
                                    <a:pt x="24" y="66"/>
                                  </a:cubicBezTo>
                                  <a:lnTo>
                                    <a:pt x="24" y="66"/>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8" name="Freeform 105"/>
                          <wps:cNvSpPr>
                            <a:spLocks noEditPoints="1"/>
                          </wps:cNvSpPr>
                          <wps:spPr bwMode="auto">
                            <a:xfrm>
                              <a:off x="2116" y="4560"/>
                              <a:ext cx="78" cy="115"/>
                            </a:xfrm>
                            <a:custGeom>
                              <a:avLst/>
                              <a:gdLst>
                                <a:gd name="T0" fmla="*/ 49 w 98"/>
                                <a:gd name="T1" fmla="*/ 0 h 145"/>
                                <a:gd name="T2" fmla="*/ 49 w 98"/>
                                <a:gd name="T3" fmla="*/ 0 h 145"/>
                                <a:gd name="T4" fmla="*/ 88 w 98"/>
                                <a:gd name="T5" fmla="*/ 22 h 145"/>
                                <a:gd name="T6" fmla="*/ 98 w 98"/>
                                <a:gd name="T7" fmla="*/ 70 h 145"/>
                                <a:gd name="T8" fmla="*/ 89 w 98"/>
                                <a:gd name="T9" fmla="*/ 118 h 145"/>
                                <a:gd name="T10" fmla="*/ 48 w 98"/>
                                <a:gd name="T11" fmla="*/ 145 h 145"/>
                                <a:gd name="T12" fmla="*/ 11 w 98"/>
                                <a:gd name="T13" fmla="*/ 123 h 145"/>
                                <a:gd name="T14" fmla="*/ 0 w 98"/>
                                <a:gd name="T15" fmla="*/ 73 h 145"/>
                                <a:gd name="T16" fmla="*/ 6 w 98"/>
                                <a:gd name="T17" fmla="*/ 32 h 145"/>
                                <a:gd name="T18" fmla="*/ 49 w 98"/>
                                <a:gd name="T19" fmla="*/ 0 h 145"/>
                                <a:gd name="T20" fmla="*/ 49 w 98"/>
                                <a:gd name="T21" fmla="*/ 0 h 145"/>
                                <a:gd name="T22" fmla="*/ 48 w 98"/>
                                <a:gd name="T23" fmla="*/ 129 h 145"/>
                                <a:gd name="T24" fmla="*/ 48 w 98"/>
                                <a:gd name="T25" fmla="*/ 129 h 145"/>
                                <a:gd name="T26" fmla="*/ 70 w 98"/>
                                <a:gd name="T27" fmla="*/ 117 h 145"/>
                                <a:gd name="T28" fmla="*/ 79 w 98"/>
                                <a:gd name="T29" fmla="*/ 71 h 145"/>
                                <a:gd name="T30" fmla="*/ 73 w 98"/>
                                <a:gd name="T31" fmla="*/ 31 h 145"/>
                                <a:gd name="T32" fmla="*/ 50 w 98"/>
                                <a:gd name="T33" fmla="*/ 16 h 145"/>
                                <a:gd name="T34" fmla="*/ 27 w 98"/>
                                <a:gd name="T35" fmla="*/ 31 h 145"/>
                                <a:gd name="T36" fmla="*/ 19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7"/>
                                    <a:pt x="88" y="22"/>
                                  </a:cubicBezTo>
                                  <a:cubicBezTo>
                                    <a:pt x="95" y="34"/>
                                    <a:pt x="98" y="50"/>
                                    <a:pt x="98" y="70"/>
                                  </a:cubicBezTo>
                                  <a:cubicBezTo>
                                    <a:pt x="98" y="90"/>
                                    <a:pt x="95" y="105"/>
                                    <a:pt x="89" y="118"/>
                                  </a:cubicBezTo>
                                  <a:cubicBezTo>
                                    <a:pt x="81" y="136"/>
                                    <a:pt x="67" y="145"/>
                                    <a:pt x="48" y="145"/>
                                  </a:cubicBezTo>
                                  <a:cubicBezTo>
                                    <a:pt x="31" y="145"/>
                                    <a:pt x="19" y="138"/>
                                    <a:pt x="11" y="123"/>
                                  </a:cubicBezTo>
                                  <a:cubicBezTo>
                                    <a:pt x="4" y="111"/>
                                    <a:pt x="0" y="94"/>
                                    <a:pt x="0" y="73"/>
                                  </a:cubicBezTo>
                                  <a:cubicBezTo>
                                    <a:pt x="0" y="57"/>
                                    <a:pt x="2" y="44"/>
                                    <a:pt x="6" y="32"/>
                                  </a:cubicBezTo>
                                  <a:cubicBezTo>
                                    <a:pt x="14" y="11"/>
                                    <a:pt x="28" y="0"/>
                                    <a:pt x="49" y="0"/>
                                  </a:cubicBezTo>
                                  <a:lnTo>
                                    <a:pt x="49" y="0"/>
                                  </a:lnTo>
                                  <a:close/>
                                  <a:moveTo>
                                    <a:pt x="48" y="129"/>
                                  </a:moveTo>
                                  <a:lnTo>
                                    <a:pt x="48" y="129"/>
                                  </a:lnTo>
                                  <a:cubicBezTo>
                                    <a:pt x="58" y="129"/>
                                    <a:pt x="65" y="125"/>
                                    <a:pt x="70" y="117"/>
                                  </a:cubicBezTo>
                                  <a:cubicBezTo>
                                    <a:pt x="76" y="108"/>
                                    <a:pt x="79" y="93"/>
                                    <a:pt x="79" y="71"/>
                                  </a:cubicBezTo>
                                  <a:cubicBezTo>
                                    <a:pt x="79" y="55"/>
                                    <a:pt x="77" y="42"/>
                                    <a:pt x="73" y="31"/>
                                  </a:cubicBezTo>
                                  <a:cubicBezTo>
                                    <a:pt x="69" y="21"/>
                                    <a:pt x="61" y="16"/>
                                    <a:pt x="50" y="16"/>
                                  </a:cubicBezTo>
                                  <a:cubicBezTo>
                                    <a:pt x="39" y="16"/>
                                    <a:pt x="32" y="21"/>
                                    <a:pt x="27" y="31"/>
                                  </a:cubicBezTo>
                                  <a:cubicBezTo>
                                    <a:pt x="22" y="40"/>
                                    <a:pt x="19" y="55"/>
                                    <a:pt x="19" y="74"/>
                                  </a:cubicBezTo>
                                  <a:cubicBezTo>
                                    <a:pt x="19" y="88"/>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9" name="Freeform 106"/>
                          <wps:cNvSpPr>
                            <a:spLocks/>
                          </wps:cNvSpPr>
                          <wps:spPr bwMode="auto">
                            <a:xfrm>
                              <a:off x="2215" y="4655"/>
                              <a:ext cx="16" cy="17"/>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0" name="Freeform 107"/>
                          <wps:cNvSpPr>
                            <a:spLocks noEditPoints="1"/>
                          </wps:cNvSpPr>
                          <wps:spPr bwMode="auto">
                            <a:xfrm>
                              <a:off x="2249" y="4560"/>
                              <a:ext cx="80" cy="112"/>
                            </a:xfrm>
                            <a:custGeom>
                              <a:avLst/>
                              <a:gdLst>
                                <a:gd name="T0" fmla="*/ 62 w 101"/>
                                <a:gd name="T1" fmla="*/ 91 h 141"/>
                                <a:gd name="T2" fmla="*/ 62 w 101"/>
                                <a:gd name="T3" fmla="*/ 91 h 141"/>
                                <a:gd name="T4" fmla="*/ 62 w 101"/>
                                <a:gd name="T5" fmla="*/ 27 h 141"/>
                                <a:gd name="T6" fmla="*/ 17 w 101"/>
                                <a:gd name="T7" fmla="*/ 91 h 141"/>
                                <a:gd name="T8" fmla="*/ 62 w 101"/>
                                <a:gd name="T9" fmla="*/ 91 h 141"/>
                                <a:gd name="T10" fmla="*/ 62 w 101"/>
                                <a:gd name="T11" fmla="*/ 141 h 141"/>
                                <a:gd name="T12" fmla="*/ 62 w 101"/>
                                <a:gd name="T13" fmla="*/ 141 h 141"/>
                                <a:gd name="T14" fmla="*/ 62 w 101"/>
                                <a:gd name="T15" fmla="*/ 107 h 141"/>
                                <a:gd name="T16" fmla="*/ 0 w 101"/>
                                <a:gd name="T17" fmla="*/ 107 h 141"/>
                                <a:gd name="T18" fmla="*/ 0 w 101"/>
                                <a:gd name="T19" fmla="*/ 89 h 141"/>
                                <a:gd name="T20" fmla="*/ 65 w 101"/>
                                <a:gd name="T21" fmla="*/ 0 h 141"/>
                                <a:gd name="T22" fmla="*/ 80 w 101"/>
                                <a:gd name="T23" fmla="*/ 0 h 141"/>
                                <a:gd name="T24" fmla="*/ 80 w 101"/>
                                <a:gd name="T25" fmla="*/ 91 h 141"/>
                                <a:gd name="T26" fmla="*/ 101 w 101"/>
                                <a:gd name="T27" fmla="*/ 91 h 141"/>
                                <a:gd name="T28" fmla="*/ 101 w 101"/>
                                <a:gd name="T29" fmla="*/ 107 h 141"/>
                                <a:gd name="T30" fmla="*/ 80 w 101"/>
                                <a:gd name="T31" fmla="*/ 107 h 141"/>
                                <a:gd name="T32" fmla="*/ 80 w 101"/>
                                <a:gd name="T33" fmla="*/ 141 h 141"/>
                                <a:gd name="T34" fmla="*/ 62 w 101"/>
                                <a:gd name="T35"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01" h="141">
                                  <a:moveTo>
                                    <a:pt x="62" y="91"/>
                                  </a:moveTo>
                                  <a:lnTo>
                                    <a:pt x="62" y="91"/>
                                  </a:lnTo>
                                  <a:lnTo>
                                    <a:pt x="62" y="27"/>
                                  </a:lnTo>
                                  <a:lnTo>
                                    <a:pt x="17" y="91"/>
                                  </a:lnTo>
                                  <a:lnTo>
                                    <a:pt x="62" y="91"/>
                                  </a:lnTo>
                                  <a:close/>
                                  <a:moveTo>
                                    <a:pt x="62" y="141"/>
                                  </a:moveTo>
                                  <a:lnTo>
                                    <a:pt x="62" y="141"/>
                                  </a:lnTo>
                                  <a:lnTo>
                                    <a:pt x="62" y="107"/>
                                  </a:lnTo>
                                  <a:lnTo>
                                    <a:pt x="0" y="107"/>
                                  </a:lnTo>
                                  <a:lnTo>
                                    <a:pt x="0" y="89"/>
                                  </a:lnTo>
                                  <a:lnTo>
                                    <a:pt x="65" y="0"/>
                                  </a:lnTo>
                                  <a:lnTo>
                                    <a:pt x="80" y="0"/>
                                  </a:lnTo>
                                  <a:lnTo>
                                    <a:pt x="80" y="91"/>
                                  </a:lnTo>
                                  <a:lnTo>
                                    <a:pt x="101" y="91"/>
                                  </a:lnTo>
                                  <a:lnTo>
                                    <a:pt x="101" y="107"/>
                                  </a:lnTo>
                                  <a:lnTo>
                                    <a:pt x="80" y="107"/>
                                  </a:lnTo>
                                  <a:lnTo>
                                    <a:pt x="80" y="141"/>
                                  </a:lnTo>
                                  <a:lnTo>
                                    <a:pt x="62" y="1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1" name="Freeform 108"/>
                          <wps:cNvSpPr>
                            <a:spLocks noEditPoints="1"/>
                          </wps:cNvSpPr>
                          <wps:spPr bwMode="auto">
                            <a:xfrm>
                              <a:off x="2340" y="4560"/>
                              <a:ext cx="131" cy="115"/>
                            </a:xfrm>
                            <a:custGeom>
                              <a:avLst/>
                              <a:gdLst>
                                <a:gd name="T0" fmla="*/ 132 w 166"/>
                                <a:gd name="T1" fmla="*/ 72 h 145"/>
                                <a:gd name="T2" fmla="*/ 132 w 166"/>
                                <a:gd name="T3" fmla="*/ 72 h 145"/>
                                <a:gd name="T4" fmla="*/ 156 w 166"/>
                                <a:gd name="T5" fmla="*/ 83 h 145"/>
                                <a:gd name="T6" fmla="*/ 166 w 166"/>
                                <a:gd name="T7" fmla="*/ 107 h 145"/>
                                <a:gd name="T8" fmla="*/ 156 w 166"/>
                                <a:gd name="T9" fmla="*/ 131 h 145"/>
                                <a:gd name="T10" fmla="*/ 132 w 166"/>
                                <a:gd name="T11" fmla="*/ 141 h 145"/>
                                <a:gd name="T12" fmla="*/ 107 w 166"/>
                                <a:gd name="T13" fmla="*/ 131 h 145"/>
                                <a:gd name="T14" fmla="*/ 97 w 166"/>
                                <a:gd name="T15" fmla="*/ 107 h 145"/>
                                <a:gd name="T16" fmla="*/ 107 w 166"/>
                                <a:gd name="T17" fmla="*/ 83 h 145"/>
                                <a:gd name="T18" fmla="*/ 132 w 166"/>
                                <a:gd name="T19" fmla="*/ 72 h 145"/>
                                <a:gd name="T20" fmla="*/ 132 w 166"/>
                                <a:gd name="T21" fmla="*/ 72 h 145"/>
                                <a:gd name="T22" fmla="*/ 117 w 166"/>
                                <a:gd name="T23" fmla="*/ 0 h 145"/>
                                <a:gd name="T24" fmla="*/ 117 w 166"/>
                                <a:gd name="T25" fmla="*/ 0 h 145"/>
                                <a:gd name="T26" fmla="*/ 128 w 166"/>
                                <a:gd name="T27" fmla="*/ 0 h 145"/>
                                <a:gd name="T28" fmla="*/ 49 w 166"/>
                                <a:gd name="T29" fmla="*/ 145 h 145"/>
                                <a:gd name="T30" fmla="*/ 38 w 166"/>
                                <a:gd name="T31" fmla="*/ 145 h 145"/>
                                <a:gd name="T32" fmla="*/ 117 w 166"/>
                                <a:gd name="T33" fmla="*/ 0 h 145"/>
                                <a:gd name="T34" fmla="*/ 35 w 166"/>
                                <a:gd name="T35" fmla="*/ 59 h 145"/>
                                <a:gd name="T36" fmla="*/ 35 w 166"/>
                                <a:gd name="T37" fmla="*/ 59 h 145"/>
                                <a:gd name="T38" fmla="*/ 49 w 166"/>
                                <a:gd name="T39" fmla="*/ 53 h 145"/>
                                <a:gd name="T40" fmla="*/ 55 w 166"/>
                                <a:gd name="T41" fmla="*/ 39 h 145"/>
                                <a:gd name="T42" fmla="*/ 49 w 166"/>
                                <a:gd name="T43" fmla="*/ 24 h 145"/>
                                <a:gd name="T44" fmla="*/ 35 w 166"/>
                                <a:gd name="T45" fmla="*/ 18 h 145"/>
                                <a:gd name="T46" fmla="*/ 20 w 166"/>
                                <a:gd name="T47" fmla="*/ 24 h 145"/>
                                <a:gd name="T48" fmla="*/ 14 w 166"/>
                                <a:gd name="T49" fmla="*/ 39 h 145"/>
                                <a:gd name="T50" fmla="*/ 20 w 166"/>
                                <a:gd name="T51" fmla="*/ 53 h 145"/>
                                <a:gd name="T52" fmla="*/ 35 w 166"/>
                                <a:gd name="T53" fmla="*/ 59 h 145"/>
                                <a:gd name="T54" fmla="*/ 35 w 166"/>
                                <a:gd name="T55" fmla="*/ 59 h 145"/>
                                <a:gd name="T56" fmla="*/ 35 w 166"/>
                                <a:gd name="T57" fmla="*/ 4 h 145"/>
                                <a:gd name="T58" fmla="*/ 35 w 166"/>
                                <a:gd name="T59" fmla="*/ 4 h 145"/>
                                <a:gd name="T60" fmla="*/ 59 w 166"/>
                                <a:gd name="T61" fmla="*/ 14 h 145"/>
                                <a:gd name="T62" fmla="*/ 69 w 166"/>
                                <a:gd name="T63" fmla="*/ 39 h 145"/>
                                <a:gd name="T64" fmla="*/ 59 w 166"/>
                                <a:gd name="T65" fmla="*/ 63 h 145"/>
                                <a:gd name="T66" fmla="*/ 35 w 166"/>
                                <a:gd name="T67" fmla="*/ 73 h 145"/>
                                <a:gd name="T68" fmla="*/ 10 w 166"/>
                                <a:gd name="T69" fmla="*/ 63 h 145"/>
                                <a:gd name="T70" fmla="*/ 0 w 166"/>
                                <a:gd name="T71" fmla="*/ 39 h 145"/>
                                <a:gd name="T72" fmla="*/ 10 w 166"/>
                                <a:gd name="T73" fmla="*/ 14 h 145"/>
                                <a:gd name="T74" fmla="*/ 35 w 166"/>
                                <a:gd name="T75" fmla="*/ 4 h 145"/>
                                <a:gd name="T76" fmla="*/ 35 w 166"/>
                                <a:gd name="T77" fmla="*/ 4 h 145"/>
                                <a:gd name="T78" fmla="*/ 132 w 166"/>
                                <a:gd name="T79" fmla="*/ 127 h 145"/>
                                <a:gd name="T80" fmla="*/ 132 w 166"/>
                                <a:gd name="T81" fmla="*/ 127 h 145"/>
                                <a:gd name="T82" fmla="*/ 146 w 166"/>
                                <a:gd name="T83" fmla="*/ 121 h 145"/>
                                <a:gd name="T84" fmla="*/ 152 w 166"/>
                                <a:gd name="T85" fmla="*/ 107 h 145"/>
                                <a:gd name="T86" fmla="*/ 146 w 166"/>
                                <a:gd name="T87" fmla="*/ 92 h 145"/>
                                <a:gd name="T88" fmla="*/ 132 w 166"/>
                                <a:gd name="T89" fmla="*/ 87 h 145"/>
                                <a:gd name="T90" fmla="*/ 117 w 166"/>
                                <a:gd name="T91" fmla="*/ 92 h 145"/>
                                <a:gd name="T92" fmla="*/ 111 w 166"/>
                                <a:gd name="T93" fmla="*/ 107 h 145"/>
                                <a:gd name="T94" fmla="*/ 117 w 166"/>
                                <a:gd name="T95" fmla="*/ 121 h 145"/>
                                <a:gd name="T96" fmla="*/ 132 w 166"/>
                                <a:gd name="T97" fmla="*/ 127 h 145"/>
                                <a:gd name="T98" fmla="*/ 132 w 166"/>
                                <a:gd name="T99" fmla="*/ 127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166" h="145">
                                  <a:moveTo>
                                    <a:pt x="132" y="72"/>
                                  </a:moveTo>
                                  <a:lnTo>
                                    <a:pt x="132" y="72"/>
                                  </a:lnTo>
                                  <a:cubicBezTo>
                                    <a:pt x="141" y="72"/>
                                    <a:pt x="149" y="76"/>
                                    <a:pt x="156" y="83"/>
                                  </a:cubicBezTo>
                                  <a:cubicBezTo>
                                    <a:pt x="163" y="89"/>
                                    <a:pt x="166" y="97"/>
                                    <a:pt x="166" y="107"/>
                                  </a:cubicBezTo>
                                  <a:cubicBezTo>
                                    <a:pt x="166" y="116"/>
                                    <a:pt x="163" y="124"/>
                                    <a:pt x="156" y="131"/>
                                  </a:cubicBezTo>
                                  <a:cubicBezTo>
                                    <a:pt x="149" y="138"/>
                                    <a:pt x="141" y="141"/>
                                    <a:pt x="132" y="141"/>
                                  </a:cubicBezTo>
                                  <a:cubicBezTo>
                                    <a:pt x="122" y="141"/>
                                    <a:pt x="114" y="138"/>
                                    <a:pt x="107" y="131"/>
                                  </a:cubicBezTo>
                                  <a:cubicBezTo>
                                    <a:pt x="101" y="124"/>
                                    <a:pt x="97" y="116"/>
                                    <a:pt x="97" y="107"/>
                                  </a:cubicBezTo>
                                  <a:cubicBezTo>
                                    <a:pt x="97" y="97"/>
                                    <a:pt x="101" y="89"/>
                                    <a:pt x="107" y="83"/>
                                  </a:cubicBezTo>
                                  <a:cubicBezTo>
                                    <a:pt x="114" y="76"/>
                                    <a:pt x="122" y="72"/>
                                    <a:pt x="132" y="72"/>
                                  </a:cubicBezTo>
                                  <a:lnTo>
                                    <a:pt x="132" y="72"/>
                                  </a:lnTo>
                                  <a:close/>
                                  <a:moveTo>
                                    <a:pt x="117" y="0"/>
                                  </a:moveTo>
                                  <a:lnTo>
                                    <a:pt x="117" y="0"/>
                                  </a:lnTo>
                                  <a:lnTo>
                                    <a:pt x="128" y="0"/>
                                  </a:lnTo>
                                  <a:lnTo>
                                    <a:pt x="49" y="145"/>
                                  </a:lnTo>
                                  <a:lnTo>
                                    <a:pt x="38" y="145"/>
                                  </a:lnTo>
                                  <a:lnTo>
                                    <a:pt x="117" y="0"/>
                                  </a:lnTo>
                                  <a:close/>
                                  <a:moveTo>
                                    <a:pt x="35" y="59"/>
                                  </a:moveTo>
                                  <a:lnTo>
                                    <a:pt x="35" y="59"/>
                                  </a:lnTo>
                                  <a:cubicBezTo>
                                    <a:pt x="40" y="59"/>
                                    <a:pt x="45" y="57"/>
                                    <a:pt x="49" y="53"/>
                                  </a:cubicBezTo>
                                  <a:cubicBezTo>
                                    <a:pt x="53" y="49"/>
                                    <a:pt x="55" y="44"/>
                                    <a:pt x="55" y="39"/>
                                  </a:cubicBezTo>
                                  <a:cubicBezTo>
                                    <a:pt x="55" y="33"/>
                                    <a:pt x="53" y="28"/>
                                    <a:pt x="49" y="24"/>
                                  </a:cubicBezTo>
                                  <a:cubicBezTo>
                                    <a:pt x="45" y="20"/>
                                    <a:pt x="40" y="18"/>
                                    <a:pt x="35" y="18"/>
                                  </a:cubicBezTo>
                                  <a:cubicBezTo>
                                    <a:pt x="29" y="18"/>
                                    <a:pt x="24" y="20"/>
                                    <a:pt x="20" y="24"/>
                                  </a:cubicBezTo>
                                  <a:cubicBezTo>
                                    <a:pt x="16" y="28"/>
                                    <a:pt x="14" y="33"/>
                                    <a:pt x="14" y="39"/>
                                  </a:cubicBezTo>
                                  <a:cubicBezTo>
                                    <a:pt x="14" y="44"/>
                                    <a:pt x="16" y="49"/>
                                    <a:pt x="20" y="53"/>
                                  </a:cubicBezTo>
                                  <a:cubicBezTo>
                                    <a:pt x="24" y="57"/>
                                    <a:pt x="29" y="59"/>
                                    <a:pt x="35" y="59"/>
                                  </a:cubicBezTo>
                                  <a:lnTo>
                                    <a:pt x="35" y="59"/>
                                  </a:lnTo>
                                  <a:close/>
                                  <a:moveTo>
                                    <a:pt x="35" y="4"/>
                                  </a:moveTo>
                                  <a:lnTo>
                                    <a:pt x="35" y="4"/>
                                  </a:lnTo>
                                  <a:cubicBezTo>
                                    <a:pt x="44" y="4"/>
                                    <a:pt x="52" y="8"/>
                                    <a:pt x="59" y="14"/>
                                  </a:cubicBezTo>
                                  <a:cubicBezTo>
                                    <a:pt x="66" y="21"/>
                                    <a:pt x="69" y="29"/>
                                    <a:pt x="69" y="39"/>
                                  </a:cubicBezTo>
                                  <a:cubicBezTo>
                                    <a:pt x="69" y="48"/>
                                    <a:pt x="66" y="56"/>
                                    <a:pt x="59" y="63"/>
                                  </a:cubicBezTo>
                                  <a:cubicBezTo>
                                    <a:pt x="52" y="70"/>
                                    <a:pt x="44" y="73"/>
                                    <a:pt x="35" y="73"/>
                                  </a:cubicBezTo>
                                  <a:cubicBezTo>
                                    <a:pt x="25" y="73"/>
                                    <a:pt x="17" y="70"/>
                                    <a:pt x="10" y="63"/>
                                  </a:cubicBezTo>
                                  <a:cubicBezTo>
                                    <a:pt x="4" y="56"/>
                                    <a:pt x="0" y="48"/>
                                    <a:pt x="0" y="39"/>
                                  </a:cubicBezTo>
                                  <a:cubicBezTo>
                                    <a:pt x="0" y="29"/>
                                    <a:pt x="4" y="21"/>
                                    <a:pt x="10" y="14"/>
                                  </a:cubicBezTo>
                                  <a:cubicBezTo>
                                    <a:pt x="17" y="8"/>
                                    <a:pt x="25" y="4"/>
                                    <a:pt x="35" y="4"/>
                                  </a:cubicBezTo>
                                  <a:lnTo>
                                    <a:pt x="35" y="4"/>
                                  </a:lnTo>
                                  <a:close/>
                                  <a:moveTo>
                                    <a:pt x="132" y="127"/>
                                  </a:moveTo>
                                  <a:lnTo>
                                    <a:pt x="132" y="127"/>
                                  </a:lnTo>
                                  <a:cubicBezTo>
                                    <a:pt x="137" y="127"/>
                                    <a:pt x="142" y="125"/>
                                    <a:pt x="146" y="121"/>
                                  </a:cubicBezTo>
                                  <a:cubicBezTo>
                                    <a:pt x="150" y="117"/>
                                    <a:pt x="152" y="112"/>
                                    <a:pt x="152" y="107"/>
                                  </a:cubicBezTo>
                                  <a:cubicBezTo>
                                    <a:pt x="152" y="101"/>
                                    <a:pt x="150" y="96"/>
                                    <a:pt x="146" y="92"/>
                                  </a:cubicBezTo>
                                  <a:cubicBezTo>
                                    <a:pt x="142" y="89"/>
                                    <a:pt x="137" y="87"/>
                                    <a:pt x="132" y="87"/>
                                  </a:cubicBezTo>
                                  <a:cubicBezTo>
                                    <a:pt x="126" y="87"/>
                                    <a:pt x="121" y="89"/>
                                    <a:pt x="117" y="92"/>
                                  </a:cubicBezTo>
                                  <a:cubicBezTo>
                                    <a:pt x="113" y="96"/>
                                    <a:pt x="111" y="101"/>
                                    <a:pt x="111" y="107"/>
                                  </a:cubicBezTo>
                                  <a:cubicBezTo>
                                    <a:pt x="111" y="112"/>
                                    <a:pt x="113" y="117"/>
                                    <a:pt x="117" y="121"/>
                                  </a:cubicBezTo>
                                  <a:cubicBezTo>
                                    <a:pt x="121" y="125"/>
                                    <a:pt x="126" y="127"/>
                                    <a:pt x="132" y="127"/>
                                  </a:cubicBezTo>
                                  <a:lnTo>
                                    <a:pt x="132" y="127"/>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2" name="Freeform 109"/>
                          <wps:cNvSpPr>
                            <a:spLocks/>
                          </wps:cNvSpPr>
                          <wps:spPr bwMode="auto">
                            <a:xfrm>
                              <a:off x="2491" y="4655"/>
                              <a:ext cx="16" cy="41"/>
                            </a:xfrm>
                            <a:custGeom>
                              <a:avLst/>
                              <a:gdLst>
                                <a:gd name="T0" fmla="*/ 0 w 21"/>
                                <a:gd name="T1" fmla="*/ 42 h 51"/>
                                <a:gd name="T2" fmla="*/ 0 w 21"/>
                                <a:gd name="T3" fmla="*/ 42 h 51"/>
                                <a:gd name="T4" fmla="*/ 10 w 21"/>
                                <a:gd name="T5" fmla="*/ 32 h 51"/>
                                <a:gd name="T6" fmla="*/ 11 w 21"/>
                                <a:gd name="T7" fmla="*/ 24 h 51"/>
                                <a:gd name="T8" fmla="*/ 11 w 21"/>
                                <a:gd name="T9" fmla="*/ 22 h 51"/>
                                <a:gd name="T10" fmla="*/ 11 w 21"/>
                                <a:gd name="T11" fmla="*/ 21 h 51"/>
                                <a:gd name="T12" fmla="*/ 0 w 21"/>
                                <a:gd name="T13" fmla="*/ 21 h 51"/>
                                <a:gd name="T14" fmla="*/ 0 w 21"/>
                                <a:gd name="T15" fmla="*/ 0 h 51"/>
                                <a:gd name="T16" fmla="*/ 21 w 21"/>
                                <a:gd name="T17" fmla="*/ 0 h 51"/>
                                <a:gd name="T18" fmla="*/ 21 w 21"/>
                                <a:gd name="T19" fmla="*/ 20 h 51"/>
                                <a:gd name="T20" fmla="*/ 16 w 21"/>
                                <a:gd name="T21" fmla="*/ 40 h 51"/>
                                <a:gd name="T22" fmla="*/ 0 w 21"/>
                                <a:gd name="T23" fmla="*/ 51 h 51"/>
                                <a:gd name="T24" fmla="*/ 0 w 21"/>
                                <a:gd name="T25" fmla="*/ 42 h 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1" h="51">
                                  <a:moveTo>
                                    <a:pt x="0" y="42"/>
                                  </a:moveTo>
                                  <a:lnTo>
                                    <a:pt x="0" y="42"/>
                                  </a:lnTo>
                                  <a:cubicBezTo>
                                    <a:pt x="5" y="41"/>
                                    <a:pt x="8" y="38"/>
                                    <a:pt x="10" y="32"/>
                                  </a:cubicBezTo>
                                  <a:cubicBezTo>
                                    <a:pt x="11" y="29"/>
                                    <a:pt x="11" y="26"/>
                                    <a:pt x="11" y="24"/>
                                  </a:cubicBezTo>
                                  <a:cubicBezTo>
                                    <a:pt x="11" y="23"/>
                                    <a:pt x="11" y="23"/>
                                    <a:pt x="11" y="22"/>
                                  </a:cubicBezTo>
                                  <a:cubicBezTo>
                                    <a:pt x="11" y="22"/>
                                    <a:pt x="11" y="22"/>
                                    <a:pt x="11" y="21"/>
                                  </a:cubicBezTo>
                                  <a:lnTo>
                                    <a:pt x="0" y="21"/>
                                  </a:lnTo>
                                  <a:lnTo>
                                    <a:pt x="0" y="0"/>
                                  </a:lnTo>
                                  <a:lnTo>
                                    <a:pt x="21" y="0"/>
                                  </a:lnTo>
                                  <a:lnTo>
                                    <a:pt x="21" y="20"/>
                                  </a:lnTo>
                                  <a:cubicBezTo>
                                    <a:pt x="21" y="27"/>
                                    <a:pt x="20" y="34"/>
                                    <a:pt x="16" y="40"/>
                                  </a:cubicBezTo>
                                  <a:cubicBezTo>
                                    <a:pt x="13" y="46"/>
                                    <a:pt x="8" y="50"/>
                                    <a:pt x="0" y="51"/>
                                  </a:cubicBezTo>
                                  <a:lnTo>
                                    <a:pt x="0" y="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3" name="Freeform 110"/>
                          <wps:cNvSpPr>
                            <a:spLocks noEditPoints="1"/>
                          </wps:cNvSpPr>
                          <wps:spPr bwMode="auto">
                            <a:xfrm>
                              <a:off x="2576" y="4586"/>
                              <a:ext cx="74" cy="119"/>
                            </a:xfrm>
                            <a:custGeom>
                              <a:avLst/>
                              <a:gdLst>
                                <a:gd name="T0" fmla="*/ 46 w 93"/>
                                <a:gd name="T1" fmla="*/ 96 h 150"/>
                                <a:gd name="T2" fmla="*/ 46 w 93"/>
                                <a:gd name="T3" fmla="*/ 96 h 150"/>
                                <a:gd name="T4" fmla="*/ 66 w 93"/>
                                <a:gd name="T5" fmla="*/ 86 h 150"/>
                                <a:gd name="T6" fmla="*/ 74 w 93"/>
                                <a:gd name="T7" fmla="*/ 55 h 150"/>
                                <a:gd name="T8" fmla="*/ 71 w 93"/>
                                <a:gd name="T9" fmla="*/ 33 h 150"/>
                                <a:gd name="T10" fmla="*/ 46 w 93"/>
                                <a:gd name="T11" fmla="*/ 16 h 150"/>
                                <a:gd name="T12" fmla="*/ 20 w 93"/>
                                <a:gd name="T13" fmla="*/ 34 h 150"/>
                                <a:gd name="T14" fmla="*/ 17 w 93"/>
                                <a:gd name="T15" fmla="*/ 59 h 150"/>
                                <a:gd name="T16" fmla="*/ 20 w 93"/>
                                <a:gd name="T17" fmla="*/ 80 h 150"/>
                                <a:gd name="T18" fmla="*/ 46 w 93"/>
                                <a:gd name="T19" fmla="*/ 96 h 150"/>
                                <a:gd name="T20" fmla="*/ 46 w 93"/>
                                <a:gd name="T21" fmla="*/ 96 h 150"/>
                                <a:gd name="T22" fmla="*/ 0 w 93"/>
                                <a:gd name="T23" fmla="*/ 3 h 150"/>
                                <a:gd name="T24" fmla="*/ 0 w 93"/>
                                <a:gd name="T25" fmla="*/ 3 h 150"/>
                                <a:gd name="T26" fmla="*/ 17 w 93"/>
                                <a:gd name="T27" fmla="*/ 3 h 150"/>
                                <a:gd name="T28" fmla="*/ 17 w 93"/>
                                <a:gd name="T29" fmla="*/ 17 h 150"/>
                                <a:gd name="T30" fmla="*/ 29 w 93"/>
                                <a:gd name="T31" fmla="*/ 6 h 150"/>
                                <a:gd name="T32" fmla="*/ 50 w 93"/>
                                <a:gd name="T33" fmla="*/ 0 h 150"/>
                                <a:gd name="T34" fmla="*/ 80 w 93"/>
                                <a:gd name="T35" fmla="*/ 14 h 150"/>
                                <a:gd name="T36" fmla="*/ 93 w 93"/>
                                <a:gd name="T37" fmla="*/ 53 h 150"/>
                                <a:gd name="T38" fmla="*/ 75 w 93"/>
                                <a:gd name="T39" fmla="*/ 102 h 150"/>
                                <a:gd name="T40" fmla="*/ 48 w 93"/>
                                <a:gd name="T41" fmla="*/ 112 h 150"/>
                                <a:gd name="T42" fmla="*/ 28 w 93"/>
                                <a:gd name="T43" fmla="*/ 106 h 150"/>
                                <a:gd name="T44" fmla="*/ 17 w 93"/>
                                <a:gd name="T45" fmla="*/ 96 h 150"/>
                                <a:gd name="T46" fmla="*/ 17 w 93"/>
                                <a:gd name="T47" fmla="*/ 150 h 150"/>
                                <a:gd name="T48" fmla="*/ 0 w 93"/>
                                <a:gd name="T49" fmla="*/ 150 h 150"/>
                                <a:gd name="T50" fmla="*/ 0 w 93"/>
                                <a:gd name="T51" fmla="*/ 3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93" h="150">
                                  <a:moveTo>
                                    <a:pt x="46" y="96"/>
                                  </a:moveTo>
                                  <a:lnTo>
                                    <a:pt x="46" y="96"/>
                                  </a:lnTo>
                                  <a:cubicBezTo>
                                    <a:pt x="54" y="96"/>
                                    <a:pt x="61" y="93"/>
                                    <a:pt x="66" y="86"/>
                                  </a:cubicBezTo>
                                  <a:cubicBezTo>
                                    <a:pt x="72" y="79"/>
                                    <a:pt x="74" y="69"/>
                                    <a:pt x="74" y="55"/>
                                  </a:cubicBezTo>
                                  <a:cubicBezTo>
                                    <a:pt x="74" y="46"/>
                                    <a:pt x="73" y="39"/>
                                    <a:pt x="71" y="33"/>
                                  </a:cubicBezTo>
                                  <a:cubicBezTo>
                                    <a:pt x="66" y="21"/>
                                    <a:pt x="58" y="16"/>
                                    <a:pt x="46" y="16"/>
                                  </a:cubicBezTo>
                                  <a:cubicBezTo>
                                    <a:pt x="33" y="16"/>
                                    <a:pt x="25" y="22"/>
                                    <a:pt x="20" y="34"/>
                                  </a:cubicBezTo>
                                  <a:cubicBezTo>
                                    <a:pt x="18" y="41"/>
                                    <a:pt x="17" y="49"/>
                                    <a:pt x="17" y="59"/>
                                  </a:cubicBezTo>
                                  <a:cubicBezTo>
                                    <a:pt x="17" y="67"/>
                                    <a:pt x="18" y="74"/>
                                    <a:pt x="20" y="80"/>
                                  </a:cubicBezTo>
                                  <a:cubicBezTo>
                                    <a:pt x="25" y="91"/>
                                    <a:pt x="33" y="96"/>
                                    <a:pt x="46" y="96"/>
                                  </a:cubicBezTo>
                                  <a:lnTo>
                                    <a:pt x="46" y="96"/>
                                  </a:lnTo>
                                  <a:close/>
                                  <a:moveTo>
                                    <a:pt x="0" y="3"/>
                                  </a:moveTo>
                                  <a:lnTo>
                                    <a:pt x="0" y="3"/>
                                  </a:lnTo>
                                  <a:lnTo>
                                    <a:pt x="17" y="3"/>
                                  </a:lnTo>
                                  <a:lnTo>
                                    <a:pt x="17" y="17"/>
                                  </a:lnTo>
                                  <a:cubicBezTo>
                                    <a:pt x="20" y="12"/>
                                    <a:pt x="24" y="8"/>
                                    <a:pt x="29" y="6"/>
                                  </a:cubicBezTo>
                                  <a:cubicBezTo>
                                    <a:pt x="35" y="2"/>
                                    <a:pt x="42" y="0"/>
                                    <a:pt x="50" y="0"/>
                                  </a:cubicBezTo>
                                  <a:cubicBezTo>
                                    <a:pt x="62" y="0"/>
                                    <a:pt x="72" y="5"/>
                                    <a:pt x="80" y="14"/>
                                  </a:cubicBezTo>
                                  <a:cubicBezTo>
                                    <a:pt x="88" y="23"/>
                                    <a:pt x="93" y="36"/>
                                    <a:pt x="93" y="53"/>
                                  </a:cubicBezTo>
                                  <a:cubicBezTo>
                                    <a:pt x="93" y="76"/>
                                    <a:pt x="87" y="92"/>
                                    <a:pt x="75" y="102"/>
                                  </a:cubicBezTo>
                                  <a:cubicBezTo>
                                    <a:pt x="67" y="109"/>
                                    <a:pt x="58" y="112"/>
                                    <a:pt x="48" y="112"/>
                                  </a:cubicBezTo>
                                  <a:cubicBezTo>
                                    <a:pt x="40" y="112"/>
                                    <a:pt x="33" y="110"/>
                                    <a:pt x="28" y="106"/>
                                  </a:cubicBezTo>
                                  <a:cubicBezTo>
                                    <a:pt x="25" y="105"/>
                                    <a:pt x="21" y="101"/>
                                    <a:pt x="17" y="96"/>
                                  </a:cubicBezTo>
                                  <a:lnTo>
                                    <a:pt x="17" y="150"/>
                                  </a:lnTo>
                                  <a:lnTo>
                                    <a:pt x="0" y="150"/>
                                  </a:lnTo>
                                  <a:lnTo>
                                    <a:pt x="0" y="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4" name="Freeform 111"/>
                          <wps:cNvSpPr>
                            <a:spLocks noEditPoints="1"/>
                          </wps:cNvSpPr>
                          <wps:spPr bwMode="auto">
                            <a:xfrm>
                              <a:off x="2707" y="4608"/>
                              <a:ext cx="82" cy="47"/>
                            </a:xfrm>
                            <a:custGeom>
                              <a:avLst/>
                              <a:gdLst>
                                <a:gd name="T0" fmla="*/ 103 w 103"/>
                                <a:gd name="T1" fmla="*/ 0 h 59"/>
                                <a:gd name="T2" fmla="*/ 103 w 103"/>
                                <a:gd name="T3" fmla="*/ 0 h 59"/>
                                <a:gd name="T4" fmla="*/ 103 w 103"/>
                                <a:gd name="T5" fmla="*/ 17 h 59"/>
                                <a:gd name="T6" fmla="*/ 0 w 103"/>
                                <a:gd name="T7" fmla="*/ 17 h 59"/>
                                <a:gd name="T8" fmla="*/ 0 w 103"/>
                                <a:gd name="T9" fmla="*/ 0 h 59"/>
                                <a:gd name="T10" fmla="*/ 103 w 103"/>
                                <a:gd name="T11" fmla="*/ 0 h 59"/>
                                <a:gd name="T12" fmla="*/ 103 w 103"/>
                                <a:gd name="T13" fmla="*/ 42 h 59"/>
                                <a:gd name="T14" fmla="*/ 103 w 103"/>
                                <a:gd name="T15" fmla="*/ 42 h 59"/>
                                <a:gd name="T16" fmla="*/ 103 w 103"/>
                                <a:gd name="T17" fmla="*/ 59 h 59"/>
                                <a:gd name="T18" fmla="*/ 0 w 103"/>
                                <a:gd name="T19" fmla="*/ 59 h 59"/>
                                <a:gd name="T20" fmla="*/ 0 w 103"/>
                                <a:gd name="T21" fmla="*/ 42 h 59"/>
                                <a:gd name="T22" fmla="*/ 103 w 103"/>
                                <a:gd name="T23" fmla="*/ 42 h 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3" h="59">
                                  <a:moveTo>
                                    <a:pt x="103" y="0"/>
                                  </a:moveTo>
                                  <a:lnTo>
                                    <a:pt x="103" y="0"/>
                                  </a:lnTo>
                                  <a:lnTo>
                                    <a:pt x="103" y="17"/>
                                  </a:lnTo>
                                  <a:lnTo>
                                    <a:pt x="0" y="17"/>
                                  </a:lnTo>
                                  <a:lnTo>
                                    <a:pt x="0" y="0"/>
                                  </a:lnTo>
                                  <a:lnTo>
                                    <a:pt x="103" y="0"/>
                                  </a:lnTo>
                                  <a:close/>
                                  <a:moveTo>
                                    <a:pt x="103" y="42"/>
                                  </a:moveTo>
                                  <a:lnTo>
                                    <a:pt x="103" y="42"/>
                                  </a:lnTo>
                                  <a:lnTo>
                                    <a:pt x="103" y="59"/>
                                  </a:lnTo>
                                  <a:lnTo>
                                    <a:pt x="0" y="59"/>
                                  </a:lnTo>
                                  <a:lnTo>
                                    <a:pt x="0" y="42"/>
                                  </a:lnTo>
                                  <a:lnTo>
                                    <a:pt x="103" y="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5" name="Freeform 112"/>
                          <wps:cNvSpPr>
                            <a:spLocks noEditPoints="1"/>
                          </wps:cNvSpPr>
                          <wps:spPr bwMode="auto">
                            <a:xfrm>
                              <a:off x="2843" y="4560"/>
                              <a:ext cx="78" cy="115"/>
                            </a:xfrm>
                            <a:custGeom>
                              <a:avLst/>
                              <a:gdLst>
                                <a:gd name="T0" fmla="*/ 49 w 98"/>
                                <a:gd name="T1" fmla="*/ 0 h 145"/>
                                <a:gd name="T2" fmla="*/ 49 w 98"/>
                                <a:gd name="T3" fmla="*/ 0 h 145"/>
                                <a:gd name="T4" fmla="*/ 88 w 98"/>
                                <a:gd name="T5" fmla="*/ 22 h 145"/>
                                <a:gd name="T6" fmla="*/ 98 w 98"/>
                                <a:gd name="T7" fmla="*/ 70 h 145"/>
                                <a:gd name="T8" fmla="*/ 89 w 98"/>
                                <a:gd name="T9" fmla="*/ 118 h 145"/>
                                <a:gd name="T10" fmla="*/ 49 w 98"/>
                                <a:gd name="T11" fmla="*/ 145 h 145"/>
                                <a:gd name="T12" fmla="*/ 11 w 98"/>
                                <a:gd name="T13" fmla="*/ 123 h 145"/>
                                <a:gd name="T14" fmla="*/ 0 w 98"/>
                                <a:gd name="T15" fmla="*/ 73 h 145"/>
                                <a:gd name="T16" fmla="*/ 7 w 98"/>
                                <a:gd name="T17" fmla="*/ 32 h 145"/>
                                <a:gd name="T18" fmla="*/ 49 w 98"/>
                                <a:gd name="T19" fmla="*/ 0 h 145"/>
                                <a:gd name="T20" fmla="*/ 49 w 98"/>
                                <a:gd name="T21" fmla="*/ 0 h 145"/>
                                <a:gd name="T22" fmla="*/ 48 w 98"/>
                                <a:gd name="T23" fmla="*/ 129 h 145"/>
                                <a:gd name="T24" fmla="*/ 48 w 98"/>
                                <a:gd name="T25" fmla="*/ 129 h 145"/>
                                <a:gd name="T26" fmla="*/ 70 w 98"/>
                                <a:gd name="T27" fmla="*/ 117 h 145"/>
                                <a:gd name="T28" fmla="*/ 79 w 98"/>
                                <a:gd name="T29" fmla="*/ 71 h 145"/>
                                <a:gd name="T30" fmla="*/ 73 w 98"/>
                                <a:gd name="T31" fmla="*/ 31 h 145"/>
                                <a:gd name="T32" fmla="*/ 50 w 98"/>
                                <a:gd name="T33" fmla="*/ 16 h 145"/>
                                <a:gd name="T34" fmla="*/ 27 w 98"/>
                                <a:gd name="T35" fmla="*/ 31 h 145"/>
                                <a:gd name="T36" fmla="*/ 20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7"/>
                                    <a:pt x="88" y="22"/>
                                  </a:cubicBezTo>
                                  <a:cubicBezTo>
                                    <a:pt x="95" y="34"/>
                                    <a:pt x="98" y="50"/>
                                    <a:pt x="98" y="70"/>
                                  </a:cubicBezTo>
                                  <a:cubicBezTo>
                                    <a:pt x="98" y="90"/>
                                    <a:pt x="95" y="105"/>
                                    <a:pt x="89" y="118"/>
                                  </a:cubicBezTo>
                                  <a:cubicBezTo>
                                    <a:pt x="81" y="136"/>
                                    <a:pt x="67" y="145"/>
                                    <a:pt x="49" y="145"/>
                                  </a:cubicBezTo>
                                  <a:cubicBezTo>
                                    <a:pt x="32" y="145"/>
                                    <a:pt x="19" y="138"/>
                                    <a:pt x="11" y="123"/>
                                  </a:cubicBezTo>
                                  <a:cubicBezTo>
                                    <a:pt x="4" y="111"/>
                                    <a:pt x="0" y="94"/>
                                    <a:pt x="0" y="73"/>
                                  </a:cubicBezTo>
                                  <a:cubicBezTo>
                                    <a:pt x="0" y="57"/>
                                    <a:pt x="2" y="44"/>
                                    <a:pt x="7" y="32"/>
                                  </a:cubicBezTo>
                                  <a:cubicBezTo>
                                    <a:pt x="14" y="11"/>
                                    <a:pt x="28" y="0"/>
                                    <a:pt x="49" y="0"/>
                                  </a:cubicBezTo>
                                  <a:lnTo>
                                    <a:pt x="49" y="0"/>
                                  </a:lnTo>
                                  <a:close/>
                                  <a:moveTo>
                                    <a:pt x="48" y="129"/>
                                  </a:moveTo>
                                  <a:lnTo>
                                    <a:pt x="48" y="129"/>
                                  </a:lnTo>
                                  <a:cubicBezTo>
                                    <a:pt x="58" y="129"/>
                                    <a:pt x="65" y="125"/>
                                    <a:pt x="70" y="117"/>
                                  </a:cubicBezTo>
                                  <a:cubicBezTo>
                                    <a:pt x="76" y="108"/>
                                    <a:pt x="79" y="93"/>
                                    <a:pt x="79" y="71"/>
                                  </a:cubicBezTo>
                                  <a:cubicBezTo>
                                    <a:pt x="79" y="55"/>
                                    <a:pt x="77" y="42"/>
                                    <a:pt x="73" y="31"/>
                                  </a:cubicBezTo>
                                  <a:cubicBezTo>
                                    <a:pt x="69" y="21"/>
                                    <a:pt x="61" y="16"/>
                                    <a:pt x="50" y="16"/>
                                  </a:cubicBezTo>
                                  <a:cubicBezTo>
                                    <a:pt x="39" y="16"/>
                                    <a:pt x="32" y="21"/>
                                    <a:pt x="27" y="31"/>
                                  </a:cubicBezTo>
                                  <a:cubicBezTo>
                                    <a:pt x="22" y="40"/>
                                    <a:pt x="20" y="55"/>
                                    <a:pt x="20" y="74"/>
                                  </a:cubicBezTo>
                                  <a:cubicBezTo>
                                    <a:pt x="20" y="88"/>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6" name="Freeform 113"/>
                          <wps:cNvSpPr>
                            <a:spLocks/>
                          </wps:cNvSpPr>
                          <wps:spPr bwMode="auto">
                            <a:xfrm>
                              <a:off x="2942" y="4655"/>
                              <a:ext cx="16" cy="17"/>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7" name="Freeform 114"/>
                          <wps:cNvSpPr>
                            <a:spLocks noEditPoints="1"/>
                          </wps:cNvSpPr>
                          <wps:spPr bwMode="auto">
                            <a:xfrm>
                              <a:off x="2977" y="4560"/>
                              <a:ext cx="78" cy="115"/>
                            </a:xfrm>
                            <a:custGeom>
                              <a:avLst/>
                              <a:gdLst>
                                <a:gd name="T0" fmla="*/ 49 w 98"/>
                                <a:gd name="T1" fmla="*/ 0 h 145"/>
                                <a:gd name="T2" fmla="*/ 49 w 98"/>
                                <a:gd name="T3" fmla="*/ 0 h 145"/>
                                <a:gd name="T4" fmla="*/ 88 w 98"/>
                                <a:gd name="T5" fmla="*/ 22 h 145"/>
                                <a:gd name="T6" fmla="*/ 98 w 98"/>
                                <a:gd name="T7" fmla="*/ 70 h 145"/>
                                <a:gd name="T8" fmla="*/ 89 w 98"/>
                                <a:gd name="T9" fmla="*/ 118 h 145"/>
                                <a:gd name="T10" fmla="*/ 49 w 98"/>
                                <a:gd name="T11" fmla="*/ 145 h 145"/>
                                <a:gd name="T12" fmla="*/ 11 w 98"/>
                                <a:gd name="T13" fmla="*/ 123 h 145"/>
                                <a:gd name="T14" fmla="*/ 0 w 98"/>
                                <a:gd name="T15" fmla="*/ 73 h 145"/>
                                <a:gd name="T16" fmla="*/ 7 w 98"/>
                                <a:gd name="T17" fmla="*/ 32 h 145"/>
                                <a:gd name="T18" fmla="*/ 49 w 98"/>
                                <a:gd name="T19" fmla="*/ 0 h 145"/>
                                <a:gd name="T20" fmla="*/ 49 w 98"/>
                                <a:gd name="T21" fmla="*/ 0 h 145"/>
                                <a:gd name="T22" fmla="*/ 49 w 98"/>
                                <a:gd name="T23" fmla="*/ 129 h 145"/>
                                <a:gd name="T24" fmla="*/ 49 w 98"/>
                                <a:gd name="T25" fmla="*/ 129 h 145"/>
                                <a:gd name="T26" fmla="*/ 71 w 98"/>
                                <a:gd name="T27" fmla="*/ 117 h 145"/>
                                <a:gd name="T28" fmla="*/ 79 w 98"/>
                                <a:gd name="T29" fmla="*/ 71 h 145"/>
                                <a:gd name="T30" fmla="*/ 73 w 98"/>
                                <a:gd name="T31" fmla="*/ 31 h 145"/>
                                <a:gd name="T32" fmla="*/ 50 w 98"/>
                                <a:gd name="T33" fmla="*/ 16 h 145"/>
                                <a:gd name="T34" fmla="*/ 27 w 98"/>
                                <a:gd name="T35" fmla="*/ 31 h 145"/>
                                <a:gd name="T36" fmla="*/ 20 w 98"/>
                                <a:gd name="T37" fmla="*/ 74 h 145"/>
                                <a:gd name="T38" fmla="*/ 24 w 98"/>
                                <a:gd name="T39" fmla="*/ 109 h 145"/>
                                <a:gd name="T40" fmla="*/ 49 w 98"/>
                                <a:gd name="T41" fmla="*/ 129 h 145"/>
                                <a:gd name="T42" fmla="*/ 49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7"/>
                                    <a:pt x="88" y="22"/>
                                  </a:cubicBezTo>
                                  <a:cubicBezTo>
                                    <a:pt x="95" y="34"/>
                                    <a:pt x="98" y="50"/>
                                    <a:pt x="98" y="70"/>
                                  </a:cubicBezTo>
                                  <a:cubicBezTo>
                                    <a:pt x="98" y="90"/>
                                    <a:pt x="95" y="105"/>
                                    <a:pt x="89" y="118"/>
                                  </a:cubicBezTo>
                                  <a:cubicBezTo>
                                    <a:pt x="81" y="136"/>
                                    <a:pt x="68" y="145"/>
                                    <a:pt x="49" y="145"/>
                                  </a:cubicBezTo>
                                  <a:cubicBezTo>
                                    <a:pt x="32" y="145"/>
                                    <a:pt x="19" y="138"/>
                                    <a:pt x="11" y="123"/>
                                  </a:cubicBezTo>
                                  <a:cubicBezTo>
                                    <a:pt x="4" y="111"/>
                                    <a:pt x="0" y="94"/>
                                    <a:pt x="0" y="73"/>
                                  </a:cubicBezTo>
                                  <a:cubicBezTo>
                                    <a:pt x="0" y="57"/>
                                    <a:pt x="3" y="44"/>
                                    <a:pt x="7" y="32"/>
                                  </a:cubicBezTo>
                                  <a:cubicBezTo>
                                    <a:pt x="14" y="11"/>
                                    <a:pt x="29" y="0"/>
                                    <a:pt x="49" y="0"/>
                                  </a:cubicBezTo>
                                  <a:lnTo>
                                    <a:pt x="49" y="0"/>
                                  </a:lnTo>
                                  <a:close/>
                                  <a:moveTo>
                                    <a:pt x="49" y="129"/>
                                  </a:moveTo>
                                  <a:lnTo>
                                    <a:pt x="49" y="129"/>
                                  </a:lnTo>
                                  <a:cubicBezTo>
                                    <a:pt x="58" y="129"/>
                                    <a:pt x="65" y="125"/>
                                    <a:pt x="71" y="117"/>
                                  </a:cubicBezTo>
                                  <a:cubicBezTo>
                                    <a:pt x="76" y="108"/>
                                    <a:pt x="79" y="93"/>
                                    <a:pt x="79" y="71"/>
                                  </a:cubicBezTo>
                                  <a:cubicBezTo>
                                    <a:pt x="79" y="55"/>
                                    <a:pt x="77" y="42"/>
                                    <a:pt x="73" y="31"/>
                                  </a:cubicBezTo>
                                  <a:cubicBezTo>
                                    <a:pt x="69" y="21"/>
                                    <a:pt x="61" y="16"/>
                                    <a:pt x="50" y="16"/>
                                  </a:cubicBezTo>
                                  <a:cubicBezTo>
                                    <a:pt x="39" y="16"/>
                                    <a:pt x="32" y="21"/>
                                    <a:pt x="27" y="31"/>
                                  </a:cubicBezTo>
                                  <a:cubicBezTo>
                                    <a:pt x="22" y="40"/>
                                    <a:pt x="20" y="55"/>
                                    <a:pt x="20" y="74"/>
                                  </a:cubicBezTo>
                                  <a:cubicBezTo>
                                    <a:pt x="20" y="88"/>
                                    <a:pt x="21" y="100"/>
                                    <a:pt x="24" y="109"/>
                                  </a:cubicBezTo>
                                  <a:cubicBezTo>
                                    <a:pt x="29" y="122"/>
                                    <a:pt x="37" y="129"/>
                                    <a:pt x="49" y="129"/>
                                  </a:cubicBezTo>
                                  <a:lnTo>
                                    <a:pt x="49"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8" name="Freeform 115"/>
                          <wps:cNvSpPr>
                            <a:spLocks noEditPoints="1"/>
                          </wps:cNvSpPr>
                          <wps:spPr bwMode="auto">
                            <a:xfrm>
                              <a:off x="3067" y="4560"/>
                              <a:ext cx="77" cy="115"/>
                            </a:xfrm>
                            <a:custGeom>
                              <a:avLst/>
                              <a:gdLst>
                                <a:gd name="T0" fmla="*/ 49 w 98"/>
                                <a:gd name="T1" fmla="*/ 0 h 145"/>
                                <a:gd name="T2" fmla="*/ 49 w 98"/>
                                <a:gd name="T3" fmla="*/ 0 h 145"/>
                                <a:gd name="T4" fmla="*/ 88 w 98"/>
                                <a:gd name="T5" fmla="*/ 22 h 145"/>
                                <a:gd name="T6" fmla="*/ 98 w 98"/>
                                <a:gd name="T7" fmla="*/ 70 h 145"/>
                                <a:gd name="T8" fmla="*/ 89 w 98"/>
                                <a:gd name="T9" fmla="*/ 118 h 145"/>
                                <a:gd name="T10" fmla="*/ 49 w 98"/>
                                <a:gd name="T11" fmla="*/ 145 h 145"/>
                                <a:gd name="T12" fmla="*/ 11 w 98"/>
                                <a:gd name="T13" fmla="*/ 123 h 145"/>
                                <a:gd name="T14" fmla="*/ 0 w 98"/>
                                <a:gd name="T15" fmla="*/ 73 h 145"/>
                                <a:gd name="T16" fmla="*/ 7 w 98"/>
                                <a:gd name="T17" fmla="*/ 32 h 145"/>
                                <a:gd name="T18" fmla="*/ 49 w 98"/>
                                <a:gd name="T19" fmla="*/ 0 h 145"/>
                                <a:gd name="T20" fmla="*/ 49 w 98"/>
                                <a:gd name="T21" fmla="*/ 0 h 145"/>
                                <a:gd name="T22" fmla="*/ 48 w 98"/>
                                <a:gd name="T23" fmla="*/ 129 h 145"/>
                                <a:gd name="T24" fmla="*/ 48 w 98"/>
                                <a:gd name="T25" fmla="*/ 129 h 145"/>
                                <a:gd name="T26" fmla="*/ 70 w 98"/>
                                <a:gd name="T27" fmla="*/ 117 h 145"/>
                                <a:gd name="T28" fmla="*/ 79 w 98"/>
                                <a:gd name="T29" fmla="*/ 71 h 145"/>
                                <a:gd name="T30" fmla="*/ 73 w 98"/>
                                <a:gd name="T31" fmla="*/ 31 h 145"/>
                                <a:gd name="T32" fmla="*/ 50 w 98"/>
                                <a:gd name="T33" fmla="*/ 16 h 145"/>
                                <a:gd name="T34" fmla="*/ 27 w 98"/>
                                <a:gd name="T35" fmla="*/ 31 h 145"/>
                                <a:gd name="T36" fmla="*/ 20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7"/>
                                    <a:pt x="88" y="22"/>
                                  </a:cubicBezTo>
                                  <a:cubicBezTo>
                                    <a:pt x="95" y="34"/>
                                    <a:pt x="98" y="50"/>
                                    <a:pt x="98" y="70"/>
                                  </a:cubicBezTo>
                                  <a:cubicBezTo>
                                    <a:pt x="98" y="90"/>
                                    <a:pt x="95" y="105"/>
                                    <a:pt x="89" y="118"/>
                                  </a:cubicBezTo>
                                  <a:cubicBezTo>
                                    <a:pt x="81" y="136"/>
                                    <a:pt x="67" y="145"/>
                                    <a:pt x="49" y="145"/>
                                  </a:cubicBezTo>
                                  <a:cubicBezTo>
                                    <a:pt x="32" y="145"/>
                                    <a:pt x="19" y="138"/>
                                    <a:pt x="11" y="123"/>
                                  </a:cubicBezTo>
                                  <a:cubicBezTo>
                                    <a:pt x="4" y="111"/>
                                    <a:pt x="0" y="94"/>
                                    <a:pt x="0" y="73"/>
                                  </a:cubicBezTo>
                                  <a:cubicBezTo>
                                    <a:pt x="0" y="57"/>
                                    <a:pt x="2" y="44"/>
                                    <a:pt x="7" y="32"/>
                                  </a:cubicBezTo>
                                  <a:cubicBezTo>
                                    <a:pt x="14" y="11"/>
                                    <a:pt x="28" y="0"/>
                                    <a:pt x="49" y="0"/>
                                  </a:cubicBezTo>
                                  <a:lnTo>
                                    <a:pt x="49" y="0"/>
                                  </a:lnTo>
                                  <a:close/>
                                  <a:moveTo>
                                    <a:pt x="48" y="129"/>
                                  </a:moveTo>
                                  <a:lnTo>
                                    <a:pt x="48" y="129"/>
                                  </a:lnTo>
                                  <a:cubicBezTo>
                                    <a:pt x="58" y="129"/>
                                    <a:pt x="65" y="125"/>
                                    <a:pt x="70" y="117"/>
                                  </a:cubicBezTo>
                                  <a:cubicBezTo>
                                    <a:pt x="76" y="108"/>
                                    <a:pt x="79" y="93"/>
                                    <a:pt x="79" y="71"/>
                                  </a:cubicBezTo>
                                  <a:cubicBezTo>
                                    <a:pt x="79" y="55"/>
                                    <a:pt x="77" y="42"/>
                                    <a:pt x="73" y="31"/>
                                  </a:cubicBezTo>
                                  <a:cubicBezTo>
                                    <a:pt x="69" y="21"/>
                                    <a:pt x="61" y="16"/>
                                    <a:pt x="50" y="16"/>
                                  </a:cubicBezTo>
                                  <a:cubicBezTo>
                                    <a:pt x="39" y="16"/>
                                    <a:pt x="32" y="21"/>
                                    <a:pt x="27" y="31"/>
                                  </a:cubicBezTo>
                                  <a:cubicBezTo>
                                    <a:pt x="22" y="40"/>
                                    <a:pt x="20" y="55"/>
                                    <a:pt x="20" y="74"/>
                                  </a:cubicBezTo>
                                  <a:cubicBezTo>
                                    <a:pt x="20" y="88"/>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9" name="Freeform 116"/>
                          <wps:cNvSpPr>
                            <a:spLocks noEditPoints="1"/>
                          </wps:cNvSpPr>
                          <wps:spPr bwMode="auto">
                            <a:xfrm>
                              <a:off x="3156" y="4560"/>
                              <a:ext cx="78" cy="115"/>
                            </a:xfrm>
                            <a:custGeom>
                              <a:avLst/>
                              <a:gdLst>
                                <a:gd name="T0" fmla="*/ 48 w 98"/>
                                <a:gd name="T1" fmla="*/ 0 h 145"/>
                                <a:gd name="T2" fmla="*/ 48 w 98"/>
                                <a:gd name="T3" fmla="*/ 0 h 145"/>
                                <a:gd name="T4" fmla="*/ 88 w 98"/>
                                <a:gd name="T5" fmla="*/ 22 h 145"/>
                                <a:gd name="T6" fmla="*/ 98 w 98"/>
                                <a:gd name="T7" fmla="*/ 70 h 145"/>
                                <a:gd name="T8" fmla="*/ 89 w 98"/>
                                <a:gd name="T9" fmla="*/ 118 h 145"/>
                                <a:gd name="T10" fmla="*/ 48 w 98"/>
                                <a:gd name="T11" fmla="*/ 145 h 145"/>
                                <a:gd name="T12" fmla="*/ 11 w 98"/>
                                <a:gd name="T13" fmla="*/ 123 h 145"/>
                                <a:gd name="T14" fmla="*/ 0 w 98"/>
                                <a:gd name="T15" fmla="*/ 73 h 145"/>
                                <a:gd name="T16" fmla="*/ 6 w 98"/>
                                <a:gd name="T17" fmla="*/ 32 h 145"/>
                                <a:gd name="T18" fmla="*/ 48 w 98"/>
                                <a:gd name="T19" fmla="*/ 0 h 145"/>
                                <a:gd name="T20" fmla="*/ 48 w 98"/>
                                <a:gd name="T21" fmla="*/ 0 h 145"/>
                                <a:gd name="T22" fmla="*/ 48 w 98"/>
                                <a:gd name="T23" fmla="*/ 129 h 145"/>
                                <a:gd name="T24" fmla="*/ 48 w 98"/>
                                <a:gd name="T25" fmla="*/ 129 h 145"/>
                                <a:gd name="T26" fmla="*/ 70 w 98"/>
                                <a:gd name="T27" fmla="*/ 117 h 145"/>
                                <a:gd name="T28" fmla="*/ 78 w 98"/>
                                <a:gd name="T29" fmla="*/ 71 h 145"/>
                                <a:gd name="T30" fmla="*/ 73 w 98"/>
                                <a:gd name="T31" fmla="*/ 31 h 145"/>
                                <a:gd name="T32" fmla="*/ 50 w 98"/>
                                <a:gd name="T33" fmla="*/ 16 h 145"/>
                                <a:gd name="T34" fmla="*/ 27 w 98"/>
                                <a:gd name="T35" fmla="*/ 31 h 145"/>
                                <a:gd name="T36" fmla="*/ 19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8" y="0"/>
                                  </a:moveTo>
                                  <a:lnTo>
                                    <a:pt x="48" y="0"/>
                                  </a:lnTo>
                                  <a:cubicBezTo>
                                    <a:pt x="67" y="0"/>
                                    <a:pt x="80" y="7"/>
                                    <a:pt x="88" y="22"/>
                                  </a:cubicBezTo>
                                  <a:cubicBezTo>
                                    <a:pt x="94" y="34"/>
                                    <a:pt x="98" y="50"/>
                                    <a:pt x="98" y="70"/>
                                  </a:cubicBezTo>
                                  <a:cubicBezTo>
                                    <a:pt x="98" y="90"/>
                                    <a:pt x="95" y="105"/>
                                    <a:pt x="89" y="118"/>
                                  </a:cubicBezTo>
                                  <a:cubicBezTo>
                                    <a:pt x="81" y="136"/>
                                    <a:pt x="67" y="145"/>
                                    <a:pt x="48" y="145"/>
                                  </a:cubicBezTo>
                                  <a:cubicBezTo>
                                    <a:pt x="31" y="145"/>
                                    <a:pt x="19" y="138"/>
                                    <a:pt x="11" y="123"/>
                                  </a:cubicBezTo>
                                  <a:cubicBezTo>
                                    <a:pt x="4" y="111"/>
                                    <a:pt x="0" y="94"/>
                                    <a:pt x="0" y="73"/>
                                  </a:cubicBezTo>
                                  <a:cubicBezTo>
                                    <a:pt x="0" y="57"/>
                                    <a:pt x="2" y="44"/>
                                    <a:pt x="6" y="32"/>
                                  </a:cubicBezTo>
                                  <a:cubicBezTo>
                                    <a:pt x="14" y="11"/>
                                    <a:pt x="28" y="0"/>
                                    <a:pt x="48" y="0"/>
                                  </a:cubicBezTo>
                                  <a:lnTo>
                                    <a:pt x="48" y="0"/>
                                  </a:lnTo>
                                  <a:close/>
                                  <a:moveTo>
                                    <a:pt x="48" y="129"/>
                                  </a:moveTo>
                                  <a:lnTo>
                                    <a:pt x="48" y="129"/>
                                  </a:lnTo>
                                  <a:cubicBezTo>
                                    <a:pt x="57" y="129"/>
                                    <a:pt x="65" y="125"/>
                                    <a:pt x="70" y="117"/>
                                  </a:cubicBezTo>
                                  <a:cubicBezTo>
                                    <a:pt x="76" y="108"/>
                                    <a:pt x="78" y="93"/>
                                    <a:pt x="78" y="71"/>
                                  </a:cubicBezTo>
                                  <a:cubicBezTo>
                                    <a:pt x="78" y="55"/>
                                    <a:pt x="76" y="42"/>
                                    <a:pt x="73" y="31"/>
                                  </a:cubicBezTo>
                                  <a:cubicBezTo>
                                    <a:pt x="69" y="21"/>
                                    <a:pt x="61" y="16"/>
                                    <a:pt x="50" y="16"/>
                                  </a:cubicBezTo>
                                  <a:cubicBezTo>
                                    <a:pt x="39" y="16"/>
                                    <a:pt x="31" y="21"/>
                                    <a:pt x="27" y="31"/>
                                  </a:cubicBezTo>
                                  <a:cubicBezTo>
                                    <a:pt x="22" y="40"/>
                                    <a:pt x="19" y="55"/>
                                    <a:pt x="19" y="74"/>
                                  </a:cubicBezTo>
                                  <a:cubicBezTo>
                                    <a:pt x="19" y="88"/>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60" name="Freeform 117"/>
                          <wps:cNvSpPr>
                            <a:spLocks/>
                          </wps:cNvSpPr>
                          <wps:spPr bwMode="auto">
                            <a:xfrm>
                              <a:off x="3245" y="4556"/>
                              <a:ext cx="37" cy="149"/>
                            </a:xfrm>
                            <a:custGeom>
                              <a:avLst/>
                              <a:gdLst>
                                <a:gd name="T0" fmla="*/ 1 w 46"/>
                                <a:gd name="T1" fmla="*/ 188 h 188"/>
                                <a:gd name="T2" fmla="*/ 1 w 46"/>
                                <a:gd name="T3" fmla="*/ 188 h 188"/>
                                <a:gd name="T4" fmla="*/ 21 w 46"/>
                                <a:gd name="T5" fmla="*/ 144 h 188"/>
                                <a:gd name="T6" fmla="*/ 28 w 46"/>
                                <a:gd name="T7" fmla="*/ 94 h 188"/>
                                <a:gd name="T8" fmla="*/ 20 w 46"/>
                                <a:gd name="T9" fmla="*/ 42 h 188"/>
                                <a:gd name="T10" fmla="*/ 0 w 46"/>
                                <a:gd name="T11" fmla="*/ 0 h 188"/>
                                <a:gd name="T12" fmla="*/ 12 w 46"/>
                                <a:gd name="T13" fmla="*/ 0 h 188"/>
                                <a:gd name="T14" fmla="*/ 31 w 46"/>
                                <a:gd name="T15" fmla="*/ 30 h 188"/>
                                <a:gd name="T16" fmla="*/ 38 w 46"/>
                                <a:gd name="T17" fmla="*/ 45 h 188"/>
                                <a:gd name="T18" fmla="*/ 44 w 46"/>
                                <a:gd name="T19" fmla="*/ 70 h 188"/>
                                <a:gd name="T20" fmla="*/ 46 w 46"/>
                                <a:gd name="T21" fmla="*/ 93 h 188"/>
                                <a:gd name="T22" fmla="*/ 37 w 46"/>
                                <a:gd name="T23" fmla="*/ 145 h 188"/>
                                <a:gd name="T24" fmla="*/ 13 w 46"/>
                                <a:gd name="T25" fmla="*/ 188 h 188"/>
                                <a:gd name="T26" fmla="*/ 1 w 46"/>
                                <a:gd name="T27" fmla="*/ 188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1" y="188"/>
                                  </a:moveTo>
                                  <a:lnTo>
                                    <a:pt x="1" y="188"/>
                                  </a:lnTo>
                                  <a:cubicBezTo>
                                    <a:pt x="11" y="168"/>
                                    <a:pt x="18" y="153"/>
                                    <a:pt x="21" y="144"/>
                                  </a:cubicBezTo>
                                  <a:cubicBezTo>
                                    <a:pt x="25" y="130"/>
                                    <a:pt x="28" y="113"/>
                                    <a:pt x="28" y="94"/>
                                  </a:cubicBezTo>
                                  <a:cubicBezTo>
                                    <a:pt x="28" y="75"/>
                                    <a:pt x="25" y="58"/>
                                    <a:pt x="20" y="42"/>
                                  </a:cubicBezTo>
                                  <a:cubicBezTo>
                                    <a:pt x="17" y="32"/>
                                    <a:pt x="10" y="18"/>
                                    <a:pt x="0" y="0"/>
                                  </a:cubicBezTo>
                                  <a:lnTo>
                                    <a:pt x="12" y="0"/>
                                  </a:lnTo>
                                  <a:cubicBezTo>
                                    <a:pt x="22" y="16"/>
                                    <a:pt x="29" y="26"/>
                                    <a:pt x="31" y="30"/>
                                  </a:cubicBezTo>
                                  <a:cubicBezTo>
                                    <a:pt x="33" y="34"/>
                                    <a:pt x="35" y="39"/>
                                    <a:pt x="38" y="45"/>
                                  </a:cubicBezTo>
                                  <a:cubicBezTo>
                                    <a:pt x="41" y="54"/>
                                    <a:pt x="43" y="62"/>
                                    <a:pt x="44" y="70"/>
                                  </a:cubicBezTo>
                                  <a:cubicBezTo>
                                    <a:pt x="46" y="78"/>
                                    <a:pt x="46" y="86"/>
                                    <a:pt x="46" y="93"/>
                                  </a:cubicBezTo>
                                  <a:cubicBezTo>
                                    <a:pt x="46" y="112"/>
                                    <a:pt x="43" y="130"/>
                                    <a:pt x="37" y="145"/>
                                  </a:cubicBezTo>
                                  <a:cubicBezTo>
                                    <a:pt x="33" y="155"/>
                                    <a:pt x="25" y="169"/>
                                    <a:pt x="13" y="188"/>
                                  </a:cubicBezTo>
                                  <a:lnTo>
                                    <a:pt x="1" y="18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61" name="Freeform 118"/>
                          <wps:cNvSpPr>
                            <a:spLocks noEditPoints="1"/>
                          </wps:cNvSpPr>
                          <wps:spPr bwMode="auto">
                            <a:xfrm>
                              <a:off x="525" y="4245"/>
                              <a:ext cx="94" cy="115"/>
                            </a:xfrm>
                            <a:custGeom>
                              <a:avLst/>
                              <a:gdLst>
                                <a:gd name="T0" fmla="*/ 65 w 120"/>
                                <a:gd name="T1" fmla="*/ 66 h 145"/>
                                <a:gd name="T2" fmla="*/ 65 w 120"/>
                                <a:gd name="T3" fmla="*/ 66 h 145"/>
                                <a:gd name="T4" fmla="*/ 87 w 120"/>
                                <a:gd name="T5" fmla="*/ 61 h 145"/>
                                <a:gd name="T6" fmla="*/ 95 w 120"/>
                                <a:gd name="T7" fmla="*/ 41 h 145"/>
                                <a:gd name="T8" fmla="*/ 83 w 120"/>
                                <a:gd name="T9" fmla="*/ 20 h 145"/>
                                <a:gd name="T10" fmla="*/ 67 w 120"/>
                                <a:gd name="T11" fmla="*/ 17 h 145"/>
                                <a:gd name="T12" fmla="*/ 19 w 120"/>
                                <a:gd name="T13" fmla="*/ 17 h 145"/>
                                <a:gd name="T14" fmla="*/ 19 w 120"/>
                                <a:gd name="T15" fmla="*/ 66 h 145"/>
                                <a:gd name="T16" fmla="*/ 65 w 120"/>
                                <a:gd name="T17" fmla="*/ 66 h 145"/>
                                <a:gd name="T18" fmla="*/ 0 w 120"/>
                                <a:gd name="T19" fmla="*/ 0 h 145"/>
                                <a:gd name="T20" fmla="*/ 0 w 120"/>
                                <a:gd name="T21" fmla="*/ 0 h 145"/>
                                <a:gd name="T22" fmla="*/ 67 w 120"/>
                                <a:gd name="T23" fmla="*/ 0 h 145"/>
                                <a:gd name="T24" fmla="*/ 94 w 120"/>
                                <a:gd name="T25" fmla="*/ 5 h 145"/>
                                <a:gd name="T26" fmla="*/ 115 w 120"/>
                                <a:gd name="T27" fmla="*/ 39 h 145"/>
                                <a:gd name="T28" fmla="*/ 109 w 120"/>
                                <a:gd name="T29" fmla="*/ 60 h 145"/>
                                <a:gd name="T30" fmla="*/ 94 w 120"/>
                                <a:gd name="T31" fmla="*/ 74 h 145"/>
                                <a:gd name="T32" fmla="*/ 107 w 120"/>
                                <a:gd name="T33" fmla="*/ 83 h 145"/>
                                <a:gd name="T34" fmla="*/ 112 w 120"/>
                                <a:gd name="T35" fmla="*/ 101 h 145"/>
                                <a:gd name="T36" fmla="*/ 112 w 120"/>
                                <a:gd name="T37" fmla="*/ 120 h 145"/>
                                <a:gd name="T38" fmla="*/ 114 w 120"/>
                                <a:gd name="T39" fmla="*/ 133 h 145"/>
                                <a:gd name="T40" fmla="*/ 120 w 120"/>
                                <a:gd name="T41" fmla="*/ 142 h 145"/>
                                <a:gd name="T42" fmla="*/ 120 w 120"/>
                                <a:gd name="T43" fmla="*/ 145 h 145"/>
                                <a:gd name="T44" fmla="*/ 96 w 120"/>
                                <a:gd name="T45" fmla="*/ 145 h 145"/>
                                <a:gd name="T46" fmla="*/ 94 w 120"/>
                                <a:gd name="T47" fmla="*/ 140 h 145"/>
                                <a:gd name="T48" fmla="*/ 93 w 120"/>
                                <a:gd name="T49" fmla="*/ 128 h 145"/>
                                <a:gd name="T50" fmla="*/ 92 w 120"/>
                                <a:gd name="T51" fmla="*/ 104 h 145"/>
                                <a:gd name="T52" fmla="*/ 82 w 120"/>
                                <a:gd name="T53" fmla="*/ 85 h 145"/>
                                <a:gd name="T54" fmla="*/ 64 w 120"/>
                                <a:gd name="T55" fmla="*/ 83 h 145"/>
                                <a:gd name="T56" fmla="*/ 19 w 120"/>
                                <a:gd name="T57" fmla="*/ 83 h 145"/>
                                <a:gd name="T58" fmla="*/ 19 w 120"/>
                                <a:gd name="T59" fmla="*/ 145 h 145"/>
                                <a:gd name="T60" fmla="*/ 0 w 120"/>
                                <a:gd name="T61" fmla="*/ 145 h 145"/>
                                <a:gd name="T62" fmla="*/ 0 w 120"/>
                                <a:gd name="T63" fmla="*/ 0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120" h="145">
                                  <a:moveTo>
                                    <a:pt x="65" y="66"/>
                                  </a:moveTo>
                                  <a:lnTo>
                                    <a:pt x="65" y="66"/>
                                  </a:lnTo>
                                  <a:cubicBezTo>
                                    <a:pt x="74" y="66"/>
                                    <a:pt x="81" y="64"/>
                                    <a:pt x="87" y="61"/>
                                  </a:cubicBezTo>
                                  <a:cubicBezTo>
                                    <a:pt x="92" y="57"/>
                                    <a:pt x="95" y="50"/>
                                    <a:pt x="95" y="41"/>
                                  </a:cubicBezTo>
                                  <a:cubicBezTo>
                                    <a:pt x="95" y="30"/>
                                    <a:pt x="91" y="23"/>
                                    <a:pt x="83" y="20"/>
                                  </a:cubicBezTo>
                                  <a:cubicBezTo>
                                    <a:pt x="79" y="18"/>
                                    <a:pt x="74" y="17"/>
                                    <a:pt x="67" y="17"/>
                                  </a:cubicBezTo>
                                  <a:lnTo>
                                    <a:pt x="19" y="17"/>
                                  </a:lnTo>
                                  <a:lnTo>
                                    <a:pt x="19" y="66"/>
                                  </a:lnTo>
                                  <a:lnTo>
                                    <a:pt x="65" y="66"/>
                                  </a:lnTo>
                                  <a:close/>
                                  <a:moveTo>
                                    <a:pt x="0" y="0"/>
                                  </a:moveTo>
                                  <a:lnTo>
                                    <a:pt x="0" y="0"/>
                                  </a:lnTo>
                                  <a:lnTo>
                                    <a:pt x="67" y="0"/>
                                  </a:lnTo>
                                  <a:cubicBezTo>
                                    <a:pt x="78" y="0"/>
                                    <a:pt x="87" y="1"/>
                                    <a:pt x="94" y="5"/>
                                  </a:cubicBezTo>
                                  <a:cubicBezTo>
                                    <a:pt x="108" y="11"/>
                                    <a:pt x="115" y="22"/>
                                    <a:pt x="115" y="39"/>
                                  </a:cubicBezTo>
                                  <a:cubicBezTo>
                                    <a:pt x="115" y="48"/>
                                    <a:pt x="113" y="55"/>
                                    <a:pt x="109" y="60"/>
                                  </a:cubicBezTo>
                                  <a:cubicBezTo>
                                    <a:pt x="106" y="66"/>
                                    <a:pt x="101" y="70"/>
                                    <a:pt x="94" y="74"/>
                                  </a:cubicBezTo>
                                  <a:cubicBezTo>
                                    <a:pt x="100" y="76"/>
                                    <a:pt x="104" y="79"/>
                                    <a:pt x="107" y="83"/>
                                  </a:cubicBezTo>
                                  <a:cubicBezTo>
                                    <a:pt x="110" y="86"/>
                                    <a:pt x="111" y="92"/>
                                    <a:pt x="112" y="101"/>
                                  </a:cubicBezTo>
                                  <a:lnTo>
                                    <a:pt x="112" y="120"/>
                                  </a:lnTo>
                                  <a:cubicBezTo>
                                    <a:pt x="113" y="126"/>
                                    <a:pt x="113" y="130"/>
                                    <a:pt x="114" y="133"/>
                                  </a:cubicBezTo>
                                  <a:cubicBezTo>
                                    <a:pt x="115" y="137"/>
                                    <a:pt x="117" y="140"/>
                                    <a:pt x="120" y="142"/>
                                  </a:cubicBezTo>
                                  <a:lnTo>
                                    <a:pt x="120" y="145"/>
                                  </a:lnTo>
                                  <a:lnTo>
                                    <a:pt x="96" y="145"/>
                                  </a:lnTo>
                                  <a:cubicBezTo>
                                    <a:pt x="95" y="144"/>
                                    <a:pt x="95" y="142"/>
                                    <a:pt x="94" y="140"/>
                                  </a:cubicBezTo>
                                  <a:cubicBezTo>
                                    <a:pt x="94" y="138"/>
                                    <a:pt x="94" y="134"/>
                                    <a:pt x="93" y="128"/>
                                  </a:cubicBezTo>
                                  <a:lnTo>
                                    <a:pt x="92" y="104"/>
                                  </a:lnTo>
                                  <a:cubicBezTo>
                                    <a:pt x="92" y="95"/>
                                    <a:pt x="88" y="89"/>
                                    <a:pt x="82" y="85"/>
                                  </a:cubicBezTo>
                                  <a:cubicBezTo>
                                    <a:pt x="78" y="84"/>
                                    <a:pt x="72" y="83"/>
                                    <a:pt x="64" y="83"/>
                                  </a:cubicBezTo>
                                  <a:lnTo>
                                    <a:pt x="19" y="83"/>
                                  </a:lnTo>
                                  <a:lnTo>
                                    <a:pt x="19" y="145"/>
                                  </a:lnTo>
                                  <a:lnTo>
                                    <a:pt x="0" y="145"/>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62" name="Freeform 119"/>
                          <wps:cNvSpPr>
                            <a:spLocks noEditPoints="1"/>
                          </wps:cNvSpPr>
                          <wps:spPr bwMode="auto">
                            <a:xfrm>
                              <a:off x="632" y="4274"/>
                              <a:ext cx="76" cy="89"/>
                            </a:xfrm>
                            <a:custGeom>
                              <a:avLst/>
                              <a:gdLst>
                                <a:gd name="T0" fmla="*/ 50 w 96"/>
                                <a:gd name="T1" fmla="*/ 0 h 112"/>
                                <a:gd name="T2" fmla="*/ 50 w 96"/>
                                <a:gd name="T3" fmla="*/ 0 h 112"/>
                                <a:gd name="T4" fmla="*/ 71 w 96"/>
                                <a:gd name="T5" fmla="*/ 5 h 112"/>
                                <a:gd name="T6" fmla="*/ 87 w 96"/>
                                <a:gd name="T7" fmla="*/ 19 h 112"/>
                                <a:gd name="T8" fmla="*/ 95 w 96"/>
                                <a:gd name="T9" fmla="*/ 37 h 112"/>
                                <a:gd name="T10" fmla="*/ 96 w 96"/>
                                <a:gd name="T11" fmla="*/ 61 h 112"/>
                                <a:gd name="T12" fmla="*/ 19 w 96"/>
                                <a:gd name="T13" fmla="*/ 61 h 112"/>
                                <a:gd name="T14" fmla="*/ 26 w 96"/>
                                <a:gd name="T15" fmla="*/ 86 h 112"/>
                                <a:gd name="T16" fmla="*/ 48 w 96"/>
                                <a:gd name="T17" fmla="*/ 96 h 112"/>
                                <a:gd name="T18" fmla="*/ 70 w 96"/>
                                <a:gd name="T19" fmla="*/ 87 h 112"/>
                                <a:gd name="T20" fmla="*/ 77 w 96"/>
                                <a:gd name="T21" fmla="*/ 75 h 112"/>
                                <a:gd name="T22" fmla="*/ 95 w 96"/>
                                <a:gd name="T23" fmla="*/ 75 h 112"/>
                                <a:gd name="T24" fmla="*/ 90 w 96"/>
                                <a:gd name="T25" fmla="*/ 88 h 112"/>
                                <a:gd name="T26" fmla="*/ 81 w 96"/>
                                <a:gd name="T27" fmla="*/ 99 h 112"/>
                                <a:gd name="T28" fmla="*/ 61 w 96"/>
                                <a:gd name="T29" fmla="*/ 110 h 112"/>
                                <a:gd name="T30" fmla="*/ 47 w 96"/>
                                <a:gd name="T31" fmla="*/ 112 h 112"/>
                                <a:gd name="T32" fmla="*/ 13 w 96"/>
                                <a:gd name="T33" fmla="*/ 97 h 112"/>
                                <a:gd name="T34" fmla="*/ 0 w 96"/>
                                <a:gd name="T35" fmla="*/ 57 h 112"/>
                                <a:gd name="T36" fmla="*/ 13 w 96"/>
                                <a:gd name="T37" fmla="*/ 16 h 112"/>
                                <a:gd name="T38" fmla="*/ 50 w 96"/>
                                <a:gd name="T39" fmla="*/ 0 h 112"/>
                                <a:gd name="T40" fmla="*/ 50 w 96"/>
                                <a:gd name="T41" fmla="*/ 0 h 112"/>
                                <a:gd name="T42" fmla="*/ 78 w 96"/>
                                <a:gd name="T43" fmla="*/ 47 h 112"/>
                                <a:gd name="T44" fmla="*/ 78 w 96"/>
                                <a:gd name="T45" fmla="*/ 47 h 112"/>
                                <a:gd name="T46" fmla="*/ 73 w 96"/>
                                <a:gd name="T47" fmla="*/ 28 h 112"/>
                                <a:gd name="T48" fmla="*/ 48 w 96"/>
                                <a:gd name="T49" fmla="*/ 15 h 112"/>
                                <a:gd name="T50" fmla="*/ 28 w 96"/>
                                <a:gd name="T51" fmla="*/ 24 h 112"/>
                                <a:gd name="T52" fmla="*/ 19 w 96"/>
                                <a:gd name="T53" fmla="*/ 47 h 112"/>
                                <a:gd name="T54" fmla="*/ 78 w 96"/>
                                <a:gd name="T55" fmla="*/ 47 h 112"/>
                                <a:gd name="T56" fmla="*/ 48 w 96"/>
                                <a:gd name="T57" fmla="*/ 0 h 112"/>
                                <a:gd name="T58" fmla="*/ 48 w 96"/>
                                <a:gd name="T59" fmla="*/ 0 h 112"/>
                                <a:gd name="T60" fmla="*/ 48 w 96"/>
                                <a:gd name="T61"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96" h="112">
                                  <a:moveTo>
                                    <a:pt x="50" y="0"/>
                                  </a:moveTo>
                                  <a:lnTo>
                                    <a:pt x="50" y="0"/>
                                  </a:lnTo>
                                  <a:cubicBezTo>
                                    <a:pt x="57" y="0"/>
                                    <a:pt x="64" y="2"/>
                                    <a:pt x="71" y="5"/>
                                  </a:cubicBezTo>
                                  <a:cubicBezTo>
                                    <a:pt x="78" y="9"/>
                                    <a:pt x="84" y="13"/>
                                    <a:pt x="87" y="19"/>
                                  </a:cubicBezTo>
                                  <a:cubicBezTo>
                                    <a:pt x="91" y="24"/>
                                    <a:pt x="93" y="30"/>
                                    <a:pt x="95" y="37"/>
                                  </a:cubicBezTo>
                                  <a:cubicBezTo>
                                    <a:pt x="96" y="42"/>
                                    <a:pt x="96" y="50"/>
                                    <a:pt x="96" y="61"/>
                                  </a:cubicBezTo>
                                  <a:lnTo>
                                    <a:pt x="19" y="61"/>
                                  </a:lnTo>
                                  <a:cubicBezTo>
                                    <a:pt x="19" y="71"/>
                                    <a:pt x="22" y="80"/>
                                    <a:pt x="26" y="86"/>
                                  </a:cubicBezTo>
                                  <a:cubicBezTo>
                                    <a:pt x="31" y="93"/>
                                    <a:pt x="38" y="96"/>
                                    <a:pt x="48" y="96"/>
                                  </a:cubicBezTo>
                                  <a:cubicBezTo>
                                    <a:pt x="58" y="96"/>
                                    <a:pt x="65" y="93"/>
                                    <a:pt x="70" y="87"/>
                                  </a:cubicBezTo>
                                  <a:cubicBezTo>
                                    <a:pt x="74" y="83"/>
                                    <a:pt x="76" y="79"/>
                                    <a:pt x="77" y="75"/>
                                  </a:cubicBezTo>
                                  <a:lnTo>
                                    <a:pt x="95" y="75"/>
                                  </a:lnTo>
                                  <a:cubicBezTo>
                                    <a:pt x="94" y="78"/>
                                    <a:pt x="93" y="83"/>
                                    <a:pt x="90" y="88"/>
                                  </a:cubicBezTo>
                                  <a:cubicBezTo>
                                    <a:pt x="87" y="92"/>
                                    <a:pt x="85" y="96"/>
                                    <a:pt x="81" y="99"/>
                                  </a:cubicBezTo>
                                  <a:cubicBezTo>
                                    <a:pt x="76" y="105"/>
                                    <a:pt x="69" y="108"/>
                                    <a:pt x="61" y="110"/>
                                  </a:cubicBezTo>
                                  <a:cubicBezTo>
                                    <a:pt x="57" y="111"/>
                                    <a:pt x="52" y="112"/>
                                    <a:pt x="47" y="112"/>
                                  </a:cubicBezTo>
                                  <a:cubicBezTo>
                                    <a:pt x="34" y="112"/>
                                    <a:pt x="22" y="107"/>
                                    <a:pt x="13" y="97"/>
                                  </a:cubicBezTo>
                                  <a:cubicBezTo>
                                    <a:pt x="4" y="88"/>
                                    <a:pt x="0" y="74"/>
                                    <a:pt x="0" y="57"/>
                                  </a:cubicBezTo>
                                  <a:cubicBezTo>
                                    <a:pt x="0" y="40"/>
                                    <a:pt x="4" y="26"/>
                                    <a:pt x="13" y="16"/>
                                  </a:cubicBezTo>
                                  <a:cubicBezTo>
                                    <a:pt x="23" y="5"/>
                                    <a:pt x="35" y="0"/>
                                    <a:pt x="50" y="0"/>
                                  </a:cubicBezTo>
                                  <a:lnTo>
                                    <a:pt x="50" y="0"/>
                                  </a:lnTo>
                                  <a:close/>
                                  <a:moveTo>
                                    <a:pt x="78" y="47"/>
                                  </a:moveTo>
                                  <a:lnTo>
                                    <a:pt x="78" y="47"/>
                                  </a:lnTo>
                                  <a:cubicBezTo>
                                    <a:pt x="77" y="39"/>
                                    <a:pt x="75" y="33"/>
                                    <a:pt x="73" y="28"/>
                                  </a:cubicBezTo>
                                  <a:cubicBezTo>
                                    <a:pt x="68" y="20"/>
                                    <a:pt x="60" y="15"/>
                                    <a:pt x="48" y="15"/>
                                  </a:cubicBezTo>
                                  <a:cubicBezTo>
                                    <a:pt x="40" y="15"/>
                                    <a:pt x="33" y="18"/>
                                    <a:pt x="28" y="24"/>
                                  </a:cubicBezTo>
                                  <a:cubicBezTo>
                                    <a:pt x="22" y="30"/>
                                    <a:pt x="19" y="37"/>
                                    <a:pt x="19" y="47"/>
                                  </a:cubicBezTo>
                                  <a:lnTo>
                                    <a:pt x="78" y="47"/>
                                  </a:lnTo>
                                  <a:close/>
                                  <a:moveTo>
                                    <a:pt x="48" y="0"/>
                                  </a:moveTo>
                                  <a:lnTo>
                                    <a:pt x="48" y="0"/>
                                  </a:lnTo>
                                  <a:lnTo>
                                    <a:pt x="4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63" name="Freeform 120"/>
                          <wps:cNvSpPr>
                            <a:spLocks noEditPoints="1"/>
                          </wps:cNvSpPr>
                          <wps:spPr bwMode="auto">
                            <a:xfrm>
                              <a:off x="717" y="4274"/>
                              <a:ext cx="77" cy="120"/>
                            </a:xfrm>
                            <a:custGeom>
                              <a:avLst/>
                              <a:gdLst>
                                <a:gd name="T0" fmla="*/ 77 w 97"/>
                                <a:gd name="T1" fmla="*/ 2 h 151"/>
                                <a:gd name="T2" fmla="*/ 77 w 97"/>
                                <a:gd name="T3" fmla="*/ 2 h 151"/>
                                <a:gd name="T4" fmla="*/ 97 w 97"/>
                                <a:gd name="T5" fmla="*/ 2 h 151"/>
                                <a:gd name="T6" fmla="*/ 80 w 97"/>
                                <a:gd name="T7" fmla="*/ 48 h 151"/>
                                <a:gd name="T8" fmla="*/ 64 w 97"/>
                                <a:gd name="T9" fmla="*/ 93 h 151"/>
                                <a:gd name="T10" fmla="*/ 42 w 97"/>
                                <a:gd name="T11" fmla="*/ 142 h 151"/>
                                <a:gd name="T12" fmla="*/ 21 w 97"/>
                                <a:gd name="T13" fmla="*/ 151 h 151"/>
                                <a:gd name="T14" fmla="*/ 15 w 97"/>
                                <a:gd name="T15" fmla="*/ 151 h 151"/>
                                <a:gd name="T16" fmla="*/ 10 w 97"/>
                                <a:gd name="T17" fmla="*/ 150 h 151"/>
                                <a:gd name="T18" fmla="*/ 10 w 97"/>
                                <a:gd name="T19" fmla="*/ 134 h 151"/>
                                <a:gd name="T20" fmla="*/ 17 w 97"/>
                                <a:gd name="T21" fmla="*/ 135 h 151"/>
                                <a:gd name="T22" fmla="*/ 20 w 97"/>
                                <a:gd name="T23" fmla="*/ 135 h 151"/>
                                <a:gd name="T24" fmla="*/ 28 w 97"/>
                                <a:gd name="T25" fmla="*/ 134 h 151"/>
                                <a:gd name="T26" fmla="*/ 32 w 97"/>
                                <a:gd name="T27" fmla="*/ 130 h 151"/>
                                <a:gd name="T28" fmla="*/ 35 w 97"/>
                                <a:gd name="T29" fmla="*/ 122 h 151"/>
                                <a:gd name="T30" fmla="*/ 39 w 97"/>
                                <a:gd name="T31" fmla="*/ 111 h 151"/>
                                <a:gd name="T32" fmla="*/ 0 w 97"/>
                                <a:gd name="T33" fmla="*/ 2 h 151"/>
                                <a:gd name="T34" fmla="*/ 21 w 97"/>
                                <a:gd name="T35" fmla="*/ 2 h 151"/>
                                <a:gd name="T36" fmla="*/ 49 w 97"/>
                                <a:gd name="T37" fmla="*/ 88 h 151"/>
                                <a:gd name="T38" fmla="*/ 77 w 97"/>
                                <a:gd name="T39" fmla="*/ 2 h 151"/>
                                <a:gd name="T40" fmla="*/ 49 w 97"/>
                                <a:gd name="T41" fmla="*/ 0 h 151"/>
                                <a:gd name="T42" fmla="*/ 49 w 97"/>
                                <a:gd name="T43" fmla="*/ 0 h 151"/>
                                <a:gd name="T44" fmla="*/ 49 w 97"/>
                                <a:gd name="T45" fmla="*/ 0 h 1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97" h="151">
                                  <a:moveTo>
                                    <a:pt x="77" y="2"/>
                                  </a:moveTo>
                                  <a:lnTo>
                                    <a:pt x="77" y="2"/>
                                  </a:lnTo>
                                  <a:lnTo>
                                    <a:pt x="97" y="2"/>
                                  </a:lnTo>
                                  <a:cubicBezTo>
                                    <a:pt x="95" y="9"/>
                                    <a:pt x="89" y="24"/>
                                    <a:pt x="80" y="48"/>
                                  </a:cubicBezTo>
                                  <a:cubicBezTo>
                                    <a:pt x="74" y="67"/>
                                    <a:pt x="68" y="81"/>
                                    <a:pt x="64" y="93"/>
                                  </a:cubicBezTo>
                                  <a:cubicBezTo>
                                    <a:pt x="54" y="120"/>
                                    <a:pt x="47" y="136"/>
                                    <a:pt x="42" y="142"/>
                                  </a:cubicBezTo>
                                  <a:cubicBezTo>
                                    <a:pt x="38" y="148"/>
                                    <a:pt x="31" y="151"/>
                                    <a:pt x="21" y="151"/>
                                  </a:cubicBezTo>
                                  <a:cubicBezTo>
                                    <a:pt x="18" y="151"/>
                                    <a:pt x="16" y="151"/>
                                    <a:pt x="15" y="151"/>
                                  </a:cubicBezTo>
                                  <a:cubicBezTo>
                                    <a:pt x="14" y="151"/>
                                    <a:pt x="12" y="150"/>
                                    <a:pt x="10" y="150"/>
                                  </a:cubicBezTo>
                                  <a:lnTo>
                                    <a:pt x="10" y="134"/>
                                  </a:lnTo>
                                  <a:cubicBezTo>
                                    <a:pt x="13" y="134"/>
                                    <a:pt x="15" y="135"/>
                                    <a:pt x="17" y="135"/>
                                  </a:cubicBezTo>
                                  <a:cubicBezTo>
                                    <a:pt x="18" y="135"/>
                                    <a:pt x="19" y="135"/>
                                    <a:pt x="20" y="135"/>
                                  </a:cubicBezTo>
                                  <a:cubicBezTo>
                                    <a:pt x="24" y="135"/>
                                    <a:pt x="26" y="135"/>
                                    <a:pt x="28" y="134"/>
                                  </a:cubicBezTo>
                                  <a:cubicBezTo>
                                    <a:pt x="29" y="133"/>
                                    <a:pt x="30" y="131"/>
                                    <a:pt x="32" y="130"/>
                                  </a:cubicBezTo>
                                  <a:cubicBezTo>
                                    <a:pt x="32" y="129"/>
                                    <a:pt x="33" y="127"/>
                                    <a:pt x="35" y="122"/>
                                  </a:cubicBezTo>
                                  <a:cubicBezTo>
                                    <a:pt x="37" y="117"/>
                                    <a:pt x="39" y="113"/>
                                    <a:pt x="39" y="111"/>
                                  </a:cubicBezTo>
                                  <a:lnTo>
                                    <a:pt x="0" y="2"/>
                                  </a:lnTo>
                                  <a:lnTo>
                                    <a:pt x="21" y="2"/>
                                  </a:lnTo>
                                  <a:lnTo>
                                    <a:pt x="49" y="88"/>
                                  </a:lnTo>
                                  <a:lnTo>
                                    <a:pt x="77" y="2"/>
                                  </a:lnTo>
                                  <a:close/>
                                  <a:moveTo>
                                    <a:pt x="49" y="0"/>
                                  </a:moveTo>
                                  <a:lnTo>
                                    <a:pt x="49" y="0"/>
                                  </a:lnTo>
                                  <a:lnTo>
                                    <a:pt x="49"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64" name="Freeform 121"/>
                          <wps:cNvSpPr>
                            <a:spLocks noEditPoints="1"/>
                          </wps:cNvSpPr>
                          <wps:spPr bwMode="auto">
                            <a:xfrm>
                              <a:off x="806" y="4274"/>
                              <a:ext cx="68" cy="86"/>
                            </a:xfrm>
                            <a:custGeom>
                              <a:avLst/>
                              <a:gdLst>
                                <a:gd name="T0" fmla="*/ 0 w 86"/>
                                <a:gd name="T1" fmla="*/ 2 h 108"/>
                                <a:gd name="T2" fmla="*/ 0 w 86"/>
                                <a:gd name="T3" fmla="*/ 2 h 108"/>
                                <a:gd name="T4" fmla="*/ 17 w 86"/>
                                <a:gd name="T5" fmla="*/ 2 h 108"/>
                                <a:gd name="T6" fmla="*/ 17 w 86"/>
                                <a:gd name="T7" fmla="*/ 17 h 108"/>
                                <a:gd name="T8" fmla="*/ 33 w 86"/>
                                <a:gd name="T9" fmla="*/ 4 h 108"/>
                                <a:gd name="T10" fmla="*/ 51 w 86"/>
                                <a:gd name="T11" fmla="*/ 0 h 108"/>
                                <a:gd name="T12" fmla="*/ 82 w 86"/>
                                <a:gd name="T13" fmla="*/ 15 h 108"/>
                                <a:gd name="T14" fmla="*/ 86 w 86"/>
                                <a:gd name="T15" fmla="*/ 40 h 108"/>
                                <a:gd name="T16" fmla="*/ 86 w 86"/>
                                <a:gd name="T17" fmla="*/ 108 h 108"/>
                                <a:gd name="T18" fmla="*/ 68 w 86"/>
                                <a:gd name="T19" fmla="*/ 108 h 108"/>
                                <a:gd name="T20" fmla="*/ 68 w 86"/>
                                <a:gd name="T21" fmla="*/ 41 h 108"/>
                                <a:gd name="T22" fmla="*/ 65 w 86"/>
                                <a:gd name="T23" fmla="*/ 26 h 108"/>
                                <a:gd name="T24" fmla="*/ 48 w 86"/>
                                <a:gd name="T25" fmla="*/ 16 h 108"/>
                                <a:gd name="T26" fmla="*/ 37 w 86"/>
                                <a:gd name="T27" fmla="*/ 17 h 108"/>
                                <a:gd name="T28" fmla="*/ 25 w 86"/>
                                <a:gd name="T29" fmla="*/ 26 h 108"/>
                                <a:gd name="T30" fmla="*/ 19 w 86"/>
                                <a:gd name="T31" fmla="*/ 37 h 108"/>
                                <a:gd name="T32" fmla="*/ 18 w 86"/>
                                <a:gd name="T33" fmla="*/ 52 h 108"/>
                                <a:gd name="T34" fmla="*/ 18 w 86"/>
                                <a:gd name="T35" fmla="*/ 108 h 108"/>
                                <a:gd name="T36" fmla="*/ 0 w 86"/>
                                <a:gd name="T37" fmla="*/ 108 h 108"/>
                                <a:gd name="T38" fmla="*/ 0 w 86"/>
                                <a:gd name="T39" fmla="*/ 2 h 108"/>
                                <a:gd name="T40" fmla="*/ 42 w 86"/>
                                <a:gd name="T41" fmla="*/ 0 h 108"/>
                                <a:gd name="T42" fmla="*/ 42 w 86"/>
                                <a:gd name="T43" fmla="*/ 0 h 108"/>
                                <a:gd name="T44" fmla="*/ 42 w 86"/>
                                <a:gd name="T45" fmla="*/ 0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86" h="108">
                                  <a:moveTo>
                                    <a:pt x="0" y="2"/>
                                  </a:moveTo>
                                  <a:lnTo>
                                    <a:pt x="0" y="2"/>
                                  </a:lnTo>
                                  <a:lnTo>
                                    <a:pt x="17" y="2"/>
                                  </a:lnTo>
                                  <a:lnTo>
                                    <a:pt x="17" y="17"/>
                                  </a:lnTo>
                                  <a:cubicBezTo>
                                    <a:pt x="22" y="11"/>
                                    <a:pt x="27" y="6"/>
                                    <a:pt x="33" y="4"/>
                                  </a:cubicBezTo>
                                  <a:cubicBezTo>
                                    <a:pt x="38" y="1"/>
                                    <a:pt x="44" y="0"/>
                                    <a:pt x="51" y="0"/>
                                  </a:cubicBezTo>
                                  <a:cubicBezTo>
                                    <a:pt x="66" y="0"/>
                                    <a:pt x="76" y="5"/>
                                    <a:pt x="82" y="15"/>
                                  </a:cubicBezTo>
                                  <a:cubicBezTo>
                                    <a:pt x="84" y="21"/>
                                    <a:pt x="86" y="29"/>
                                    <a:pt x="86" y="40"/>
                                  </a:cubicBezTo>
                                  <a:lnTo>
                                    <a:pt x="86" y="108"/>
                                  </a:lnTo>
                                  <a:lnTo>
                                    <a:pt x="68" y="108"/>
                                  </a:lnTo>
                                  <a:lnTo>
                                    <a:pt x="68" y="41"/>
                                  </a:lnTo>
                                  <a:cubicBezTo>
                                    <a:pt x="68" y="35"/>
                                    <a:pt x="67" y="30"/>
                                    <a:pt x="65" y="26"/>
                                  </a:cubicBezTo>
                                  <a:cubicBezTo>
                                    <a:pt x="62" y="19"/>
                                    <a:pt x="56" y="16"/>
                                    <a:pt x="48" y="16"/>
                                  </a:cubicBezTo>
                                  <a:cubicBezTo>
                                    <a:pt x="44" y="16"/>
                                    <a:pt x="40" y="16"/>
                                    <a:pt x="37" y="17"/>
                                  </a:cubicBezTo>
                                  <a:cubicBezTo>
                                    <a:pt x="33" y="18"/>
                                    <a:pt x="28" y="21"/>
                                    <a:pt x="25" y="26"/>
                                  </a:cubicBezTo>
                                  <a:cubicBezTo>
                                    <a:pt x="22" y="29"/>
                                    <a:pt x="20" y="33"/>
                                    <a:pt x="19" y="37"/>
                                  </a:cubicBezTo>
                                  <a:cubicBezTo>
                                    <a:pt x="18" y="40"/>
                                    <a:pt x="18" y="46"/>
                                    <a:pt x="18" y="52"/>
                                  </a:cubicBezTo>
                                  <a:lnTo>
                                    <a:pt x="18" y="108"/>
                                  </a:lnTo>
                                  <a:lnTo>
                                    <a:pt x="0" y="108"/>
                                  </a:lnTo>
                                  <a:lnTo>
                                    <a:pt x="0" y="2"/>
                                  </a:lnTo>
                                  <a:close/>
                                  <a:moveTo>
                                    <a:pt x="42" y="0"/>
                                  </a:moveTo>
                                  <a:lnTo>
                                    <a:pt x="42" y="0"/>
                                  </a:lnTo>
                                  <a:lnTo>
                                    <a:pt x="42"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65" name="Freeform 122"/>
                          <wps:cNvSpPr>
                            <a:spLocks noEditPoints="1"/>
                          </wps:cNvSpPr>
                          <wps:spPr bwMode="auto">
                            <a:xfrm>
                              <a:off x="892" y="4274"/>
                              <a:ext cx="79" cy="88"/>
                            </a:xfrm>
                            <a:custGeom>
                              <a:avLst/>
                              <a:gdLst>
                                <a:gd name="T0" fmla="*/ 18 w 100"/>
                                <a:gd name="T1" fmla="*/ 80 h 111"/>
                                <a:gd name="T2" fmla="*/ 18 w 100"/>
                                <a:gd name="T3" fmla="*/ 80 h 111"/>
                                <a:gd name="T4" fmla="*/ 24 w 100"/>
                                <a:gd name="T5" fmla="*/ 92 h 111"/>
                                <a:gd name="T6" fmla="*/ 37 w 100"/>
                                <a:gd name="T7" fmla="*/ 96 h 111"/>
                                <a:gd name="T8" fmla="*/ 55 w 100"/>
                                <a:gd name="T9" fmla="*/ 92 h 111"/>
                                <a:gd name="T10" fmla="*/ 70 w 100"/>
                                <a:gd name="T11" fmla="*/ 68 h 111"/>
                                <a:gd name="T12" fmla="*/ 70 w 100"/>
                                <a:gd name="T13" fmla="*/ 54 h 111"/>
                                <a:gd name="T14" fmla="*/ 62 w 100"/>
                                <a:gd name="T15" fmla="*/ 57 h 111"/>
                                <a:gd name="T16" fmla="*/ 52 w 100"/>
                                <a:gd name="T17" fmla="*/ 59 h 111"/>
                                <a:gd name="T18" fmla="*/ 41 w 100"/>
                                <a:gd name="T19" fmla="*/ 61 h 111"/>
                                <a:gd name="T20" fmla="*/ 26 w 100"/>
                                <a:gd name="T21" fmla="*/ 65 h 111"/>
                                <a:gd name="T22" fmla="*/ 18 w 100"/>
                                <a:gd name="T23" fmla="*/ 80 h 111"/>
                                <a:gd name="T24" fmla="*/ 18 w 100"/>
                                <a:gd name="T25" fmla="*/ 80 h 111"/>
                                <a:gd name="T26" fmla="*/ 61 w 100"/>
                                <a:gd name="T27" fmla="*/ 44 h 111"/>
                                <a:gd name="T28" fmla="*/ 61 w 100"/>
                                <a:gd name="T29" fmla="*/ 44 h 111"/>
                                <a:gd name="T30" fmla="*/ 69 w 100"/>
                                <a:gd name="T31" fmla="*/ 39 h 111"/>
                                <a:gd name="T32" fmla="*/ 71 w 100"/>
                                <a:gd name="T33" fmla="*/ 32 h 111"/>
                                <a:gd name="T34" fmla="*/ 64 w 100"/>
                                <a:gd name="T35" fmla="*/ 19 h 111"/>
                                <a:gd name="T36" fmla="*/ 46 w 100"/>
                                <a:gd name="T37" fmla="*/ 15 h 111"/>
                                <a:gd name="T38" fmla="*/ 26 w 100"/>
                                <a:gd name="T39" fmla="*/ 22 h 111"/>
                                <a:gd name="T40" fmla="*/ 22 w 100"/>
                                <a:gd name="T41" fmla="*/ 34 h 111"/>
                                <a:gd name="T42" fmla="*/ 5 w 100"/>
                                <a:gd name="T43" fmla="*/ 34 h 111"/>
                                <a:gd name="T44" fmla="*/ 18 w 100"/>
                                <a:gd name="T45" fmla="*/ 7 h 111"/>
                                <a:gd name="T46" fmla="*/ 46 w 100"/>
                                <a:gd name="T47" fmla="*/ 0 h 111"/>
                                <a:gd name="T48" fmla="*/ 76 w 100"/>
                                <a:gd name="T49" fmla="*/ 7 h 111"/>
                                <a:gd name="T50" fmla="*/ 88 w 100"/>
                                <a:gd name="T51" fmla="*/ 29 h 111"/>
                                <a:gd name="T52" fmla="*/ 88 w 100"/>
                                <a:gd name="T53" fmla="*/ 90 h 111"/>
                                <a:gd name="T54" fmla="*/ 89 w 100"/>
                                <a:gd name="T55" fmla="*/ 94 h 111"/>
                                <a:gd name="T56" fmla="*/ 94 w 100"/>
                                <a:gd name="T57" fmla="*/ 96 h 111"/>
                                <a:gd name="T58" fmla="*/ 96 w 100"/>
                                <a:gd name="T59" fmla="*/ 96 h 111"/>
                                <a:gd name="T60" fmla="*/ 100 w 100"/>
                                <a:gd name="T61" fmla="*/ 95 h 111"/>
                                <a:gd name="T62" fmla="*/ 100 w 100"/>
                                <a:gd name="T63" fmla="*/ 108 h 111"/>
                                <a:gd name="T64" fmla="*/ 93 w 100"/>
                                <a:gd name="T65" fmla="*/ 110 h 111"/>
                                <a:gd name="T66" fmla="*/ 87 w 100"/>
                                <a:gd name="T67" fmla="*/ 110 h 111"/>
                                <a:gd name="T68" fmla="*/ 74 w 100"/>
                                <a:gd name="T69" fmla="*/ 104 h 111"/>
                                <a:gd name="T70" fmla="*/ 71 w 100"/>
                                <a:gd name="T71" fmla="*/ 94 h 111"/>
                                <a:gd name="T72" fmla="*/ 55 w 100"/>
                                <a:gd name="T73" fmla="*/ 106 h 111"/>
                                <a:gd name="T74" fmla="*/ 33 w 100"/>
                                <a:gd name="T75" fmla="*/ 111 h 111"/>
                                <a:gd name="T76" fmla="*/ 9 w 100"/>
                                <a:gd name="T77" fmla="*/ 102 h 111"/>
                                <a:gd name="T78" fmla="*/ 0 w 100"/>
                                <a:gd name="T79" fmla="*/ 80 h 111"/>
                                <a:gd name="T80" fmla="*/ 9 w 100"/>
                                <a:gd name="T81" fmla="*/ 57 h 111"/>
                                <a:gd name="T82" fmla="*/ 33 w 100"/>
                                <a:gd name="T83" fmla="*/ 47 h 111"/>
                                <a:gd name="T84" fmla="*/ 61 w 100"/>
                                <a:gd name="T85" fmla="*/ 44 h 111"/>
                                <a:gd name="T86" fmla="*/ 47 w 100"/>
                                <a:gd name="T87" fmla="*/ 0 h 111"/>
                                <a:gd name="T88" fmla="*/ 47 w 100"/>
                                <a:gd name="T89" fmla="*/ 0 h 111"/>
                                <a:gd name="T90" fmla="*/ 47 w 100"/>
                                <a:gd name="T91" fmla="*/ 0 h 1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100" h="111">
                                  <a:moveTo>
                                    <a:pt x="18" y="80"/>
                                  </a:moveTo>
                                  <a:lnTo>
                                    <a:pt x="18" y="80"/>
                                  </a:lnTo>
                                  <a:cubicBezTo>
                                    <a:pt x="18" y="85"/>
                                    <a:pt x="20" y="89"/>
                                    <a:pt x="24" y="92"/>
                                  </a:cubicBezTo>
                                  <a:cubicBezTo>
                                    <a:pt x="28" y="95"/>
                                    <a:pt x="32" y="96"/>
                                    <a:pt x="37" y="96"/>
                                  </a:cubicBezTo>
                                  <a:cubicBezTo>
                                    <a:pt x="43" y="96"/>
                                    <a:pt x="49" y="95"/>
                                    <a:pt x="55" y="92"/>
                                  </a:cubicBezTo>
                                  <a:cubicBezTo>
                                    <a:pt x="65" y="87"/>
                                    <a:pt x="70" y="79"/>
                                    <a:pt x="70" y="68"/>
                                  </a:cubicBezTo>
                                  <a:lnTo>
                                    <a:pt x="70" y="54"/>
                                  </a:lnTo>
                                  <a:cubicBezTo>
                                    <a:pt x="68" y="55"/>
                                    <a:pt x="65" y="57"/>
                                    <a:pt x="62" y="57"/>
                                  </a:cubicBezTo>
                                  <a:cubicBezTo>
                                    <a:pt x="58" y="58"/>
                                    <a:pt x="55" y="59"/>
                                    <a:pt x="52" y="59"/>
                                  </a:cubicBezTo>
                                  <a:lnTo>
                                    <a:pt x="41" y="61"/>
                                  </a:lnTo>
                                  <a:cubicBezTo>
                                    <a:pt x="35" y="62"/>
                                    <a:pt x="30" y="63"/>
                                    <a:pt x="26" y="65"/>
                                  </a:cubicBezTo>
                                  <a:cubicBezTo>
                                    <a:pt x="21" y="68"/>
                                    <a:pt x="18" y="73"/>
                                    <a:pt x="18" y="80"/>
                                  </a:cubicBezTo>
                                  <a:lnTo>
                                    <a:pt x="18" y="80"/>
                                  </a:lnTo>
                                  <a:close/>
                                  <a:moveTo>
                                    <a:pt x="61" y="44"/>
                                  </a:moveTo>
                                  <a:lnTo>
                                    <a:pt x="61" y="44"/>
                                  </a:lnTo>
                                  <a:cubicBezTo>
                                    <a:pt x="65" y="43"/>
                                    <a:pt x="68" y="42"/>
                                    <a:pt x="69" y="39"/>
                                  </a:cubicBezTo>
                                  <a:cubicBezTo>
                                    <a:pt x="70" y="37"/>
                                    <a:pt x="71" y="35"/>
                                    <a:pt x="71" y="32"/>
                                  </a:cubicBezTo>
                                  <a:cubicBezTo>
                                    <a:pt x="71" y="26"/>
                                    <a:pt x="68" y="21"/>
                                    <a:pt x="64" y="19"/>
                                  </a:cubicBezTo>
                                  <a:cubicBezTo>
                                    <a:pt x="60" y="16"/>
                                    <a:pt x="54" y="15"/>
                                    <a:pt x="46" y="15"/>
                                  </a:cubicBezTo>
                                  <a:cubicBezTo>
                                    <a:pt x="36" y="15"/>
                                    <a:pt x="30" y="17"/>
                                    <a:pt x="26" y="22"/>
                                  </a:cubicBezTo>
                                  <a:cubicBezTo>
                                    <a:pt x="24" y="25"/>
                                    <a:pt x="22" y="29"/>
                                    <a:pt x="22" y="34"/>
                                  </a:cubicBezTo>
                                  <a:lnTo>
                                    <a:pt x="5" y="34"/>
                                  </a:lnTo>
                                  <a:cubicBezTo>
                                    <a:pt x="5" y="21"/>
                                    <a:pt x="10" y="12"/>
                                    <a:pt x="18" y="7"/>
                                  </a:cubicBezTo>
                                  <a:cubicBezTo>
                                    <a:pt x="26" y="2"/>
                                    <a:pt x="35" y="0"/>
                                    <a:pt x="46" y="0"/>
                                  </a:cubicBezTo>
                                  <a:cubicBezTo>
                                    <a:pt x="59" y="0"/>
                                    <a:pt x="69" y="2"/>
                                    <a:pt x="76" y="7"/>
                                  </a:cubicBezTo>
                                  <a:cubicBezTo>
                                    <a:pt x="84" y="11"/>
                                    <a:pt x="88" y="19"/>
                                    <a:pt x="88" y="29"/>
                                  </a:cubicBezTo>
                                  <a:lnTo>
                                    <a:pt x="88" y="90"/>
                                  </a:lnTo>
                                  <a:cubicBezTo>
                                    <a:pt x="88" y="91"/>
                                    <a:pt x="88" y="93"/>
                                    <a:pt x="89" y="94"/>
                                  </a:cubicBezTo>
                                  <a:cubicBezTo>
                                    <a:pt x="90" y="95"/>
                                    <a:pt x="91" y="96"/>
                                    <a:pt x="94" y="96"/>
                                  </a:cubicBezTo>
                                  <a:cubicBezTo>
                                    <a:pt x="95" y="96"/>
                                    <a:pt x="95" y="96"/>
                                    <a:pt x="96" y="96"/>
                                  </a:cubicBezTo>
                                  <a:cubicBezTo>
                                    <a:pt x="97" y="95"/>
                                    <a:pt x="99" y="95"/>
                                    <a:pt x="100" y="95"/>
                                  </a:cubicBezTo>
                                  <a:lnTo>
                                    <a:pt x="100" y="108"/>
                                  </a:lnTo>
                                  <a:cubicBezTo>
                                    <a:pt x="97" y="109"/>
                                    <a:pt x="95" y="110"/>
                                    <a:pt x="93" y="110"/>
                                  </a:cubicBezTo>
                                  <a:cubicBezTo>
                                    <a:pt x="92" y="110"/>
                                    <a:pt x="90" y="110"/>
                                    <a:pt x="87" y="110"/>
                                  </a:cubicBezTo>
                                  <a:cubicBezTo>
                                    <a:pt x="81" y="110"/>
                                    <a:pt x="77" y="108"/>
                                    <a:pt x="74" y="104"/>
                                  </a:cubicBezTo>
                                  <a:cubicBezTo>
                                    <a:pt x="73" y="101"/>
                                    <a:pt x="72" y="98"/>
                                    <a:pt x="71" y="94"/>
                                  </a:cubicBezTo>
                                  <a:cubicBezTo>
                                    <a:pt x="67" y="98"/>
                                    <a:pt x="62" y="103"/>
                                    <a:pt x="55" y="106"/>
                                  </a:cubicBezTo>
                                  <a:cubicBezTo>
                                    <a:pt x="49" y="110"/>
                                    <a:pt x="41" y="111"/>
                                    <a:pt x="33" y="111"/>
                                  </a:cubicBezTo>
                                  <a:cubicBezTo>
                                    <a:pt x="23" y="111"/>
                                    <a:pt x="15" y="108"/>
                                    <a:pt x="9" y="102"/>
                                  </a:cubicBezTo>
                                  <a:cubicBezTo>
                                    <a:pt x="3" y="96"/>
                                    <a:pt x="0" y="89"/>
                                    <a:pt x="0" y="80"/>
                                  </a:cubicBezTo>
                                  <a:cubicBezTo>
                                    <a:pt x="0" y="70"/>
                                    <a:pt x="3" y="63"/>
                                    <a:pt x="9" y="57"/>
                                  </a:cubicBezTo>
                                  <a:cubicBezTo>
                                    <a:pt x="15" y="52"/>
                                    <a:pt x="23" y="49"/>
                                    <a:pt x="33" y="47"/>
                                  </a:cubicBezTo>
                                  <a:lnTo>
                                    <a:pt x="61" y="44"/>
                                  </a:lnTo>
                                  <a:close/>
                                  <a:moveTo>
                                    <a:pt x="47" y="0"/>
                                  </a:moveTo>
                                  <a:lnTo>
                                    <a:pt x="47" y="0"/>
                                  </a:lnTo>
                                  <a:lnTo>
                                    <a:pt x="47"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66" name="Freeform 123"/>
                          <wps:cNvSpPr>
                            <a:spLocks/>
                          </wps:cNvSpPr>
                          <wps:spPr bwMode="auto">
                            <a:xfrm>
                              <a:off x="1030" y="4243"/>
                              <a:ext cx="37" cy="149"/>
                            </a:xfrm>
                            <a:custGeom>
                              <a:avLst/>
                              <a:gdLst>
                                <a:gd name="T0" fmla="*/ 46 w 46"/>
                                <a:gd name="T1" fmla="*/ 0 h 189"/>
                                <a:gd name="T2" fmla="*/ 46 w 46"/>
                                <a:gd name="T3" fmla="*/ 0 h 189"/>
                                <a:gd name="T4" fmla="*/ 25 w 46"/>
                                <a:gd name="T5" fmla="*/ 45 h 189"/>
                                <a:gd name="T6" fmla="*/ 18 w 46"/>
                                <a:gd name="T7" fmla="*/ 95 h 189"/>
                                <a:gd name="T8" fmla="*/ 26 w 46"/>
                                <a:gd name="T9" fmla="*/ 147 h 189"/>
                                <a:gd name="T10" fmla="*/ 46 w 46"/>
                                <a:gd name="T11" fmla="*/ 189 h 189"/>
                                <a:gd name="T12" fmla="*/ 34 w 46"/>
                                <a:gd name="T13" fmla="*/ 189 h 189"/>
                                <a:gd name="T14" fmla="*/ 16 w 46"/>
                                <a:gd name="T15" fmla="*/ 160 h 189"/>
                                <a:gd name="T16" fmla="*/ 9 w 46"/>
                                <a:gd name="T17" fmla="*/ 143 h 189"/>
                                <a:gd name="T18" fmla="*/ 1 w 46"/>
                                <a:gd name="T19" fmla="*/ 112 h 189"/>
                                <a:gd name="T20" fmla="*/ 0 w 46"/>
                                <a:gd name="T21" fmla="*/ 96 h 189"/>
                                <a:gd name="T22" fmla="*/ 9 w 46"/>
                                <a:gd name="T23" fmla="*/ 44 h 189"/>
                                <a:gd name="T24" fmla="*/ 33 w 46"/>
                                <a:gd name="T25" fmla="*/ 0 h 189"/>
                                <a:gd name="T26" fmla="*/ 46 w 46"/>
                                <a:gd name="T27" fmla="*/ 0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46" y="0"/>
                                  </a:moveTo>
                                  <a:lnTo>
                                    <a:pt x="46" y="0"/>
                                  </a:lnTo>
                                  <a:cubicBezTo>
                                    <a:pt x="35" y="21"/>
                                    <a:pt x="29" y="35"/>
                                    <a:pt x="25" y="45"/>
                                  </a:cubicBezTo>
                                  <a:cubicBezTo>
                                    <a:pt x="21" y="59"/>
                                    <a:pt x="18" y="76"/>
                                    <a:pt x="18" y="95"/>
                                  </a:cubicBezTo>
                                  <a:cubicBezTo>
                                    <a:pt x="18" y="114"/>
                                    <a:pt x="21" y="131"/>
                                    <a:pt x="26" y="147"/>
                                  </a:cubicBezTo>
                                  <a:cubicBezTo>
                                    <a:pt x="30" y="157"/>
                                    <a:pt x="36" y="171"/>
                                    <a:pt x="46" y="189"/>
                                  </a:cubicBezTo>
                                  <a:lnTo>
                                    <a:pt x="34" y="189"/>
                                  </a:lnTo>
                                  <a:cubicBezTo>
                                    <a:pt x="24" y="174"/>
                                    <a:pt x="18" y="164"/>
                                    <a:pt x="16" y="160"/>
                                  </a:cubicBezTo>
                                  <a:cubicBezTo>
                                    <a:pt x="14" y="156"/>
                                    <a:pt x="11" y="151"/>
                                    <a:pt x="9" y="143"/>
                                  </a:cubicBezTo>
                                  <a:cubicBezTo>
                                    <a:pt x="5" y="134"/>
                                    <a:pt x="2" y="123"/>
                                    <a:pt x="1" y="112"/>
                                  </a:cubicBezTo>
                                  <a:cubicBezTo>
                                    <a:pt x="0" y="107"/>
                                    <a:pt x="0" y="101"/>
                                    <a:pt x="0" y="96"/>
                                  </a:cubicBezTo>
                                  <a:cubicBezTo>
                                    <a:pt x="0" y="76"/>
                                    <a:pt x="3" y="59"/>
                                    <a:pt x="9" y="44"/>
                                  </a:cubicBezTo>
                                  <a:cubicBezTo>
                                    <a:pt x="13" y="34"/>
                                    <a:pt x="21" y="20"/>
                                    <a:pt x="33" y="0"/>
                                  </a:cubicBezTo>
                                  <a:lnTo>
                                    <a:pt x="46"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67" name="Freeform 124"/>
                          <wps:cNvSpPr>
                            <a:spLocks/>
                          </wps:cNvSpPr>
                          <wps:spPr bwMode="auto">
                            <a:xfrm>
                              <a:off x="1078" y="4247"/>
                              <a:ext cx="76" cy="113"/>
                            </a:xfrm>
                            <a:custGeom>
                              <a:avLst/>
                              <a:gdLst>
                                <a:gd name="T0" fmla="*/ 0 w 97"/>
                                <a:gd name="T1" fmla="*/ 142 h 142"/>
                                <a:gd name="T2" fmla="*/ 0 w 97"/>
                                <a:gd name="T3" fmla="*/ 142 h 142"/>
                                <a:gd name="T4" fmla="*/ 7 w 97"/>
                                <a:gd name="T5" fmla="*/ 110 h 142"/>
                                <a:gd name="T6" fmla="*/ 33 w 97"/>
                                <a:gd name="T7" fmla="*/ 85 h 142"/>
                                <a:gd name="T8" fmla="*/ 52 w 97"/>
                                <a:gd name="T9" fmla="*/ 74 h 142"/>
                                <a:gd name="T10" fmla="*/ 70 w 97"/>
                                <a:gd name="T11" fmla="*/ 62 h 142"/>
                                <a:gd name="T12" fmla="*/ 78 w 97"/>
                                <a:gd name="T13" fmla="*/ 43 h 142"/>
                                <a:gd name="T14" fmla="*/ 70 w 97"/>
                                <a:gd name="T15" fmla="*/ 24 h 142"/>
                                <a:gd name="T16" fmla="*/ 51 w 97"/>
                                <a:gd name="T17" fmla="*/ 16 h 142"/>
                                <a:gd name="T18" fmla="*/ 25 w 97"/>
                                <a:gd name="T19" fmla="*/ 30 h 142"/>
                                <a:gd name="T20" fmla="*/ 21 w 97"/>
                                <a:gd name="T21" fmla="*/ 51 h 142"/>
                                <a:gd name="T22" fmla="*/ 3 w 97"/>
                                <a:gd name="T23" fmla="*/ 51 h 142"/>
                                <a:gd name="T24" fmla="*/ 10 w 97"/>
                                <a:gd name="T25" fmla="*/ 21 h 142"/>
                                <a:gd name="T26" fmla="*/ 51 w 97"/>
                                <a:gd name="T27" fmla="*/ 0 h 142"/>
                                <a:gd name="T28" fmla="*/ 86 w 97"/>
                                <a:gd name="T29" fmla="*/ 13 h 142"/>
                                <a:gd name="T30" fmla="*/ 97 w 97"/>
                                <a:gd name="T31" fmla="*/ 42 h 142"/>
                                <a:gd name="T32" fmla="*/ 85 w 97"/>
                                <a:gd name="T33" fmla="*/ 71 h 142"/>
                                <a:gd name="T34" fmla="*/ 61 w 97"/>
                                <a:gd name="T35" fmla="*/ 88 h 142"/>
                                <a:gd name="T36" fmla="*/ 47 w 97"/>
                                <a:gd name="T37" fmla="*/ 96 h 142"/>
                                <a:gd name="T38" fmla="*/ 32 w 97"/>
                                <a:gd name="T39" fmla="*/ 106 h 142"/>
                                <a:gd name="T40" fmla="*/ 19 w 97"/>
                                <a:gd name="T41" fmla="*/ 125 h 142"/>
                                <a:gd name="T42" fmla="*/ 97 w 97"/>
                                <a:gd name="T43" fmla="*/ 125 h 142"/>
                                <a:gd name="T44" fmla="*/ 97 w 97"/>
                                <a:gd name="T45" fmla="*/ 142 h 142"/>
                                <a:gd name="T46" fmla="*/ 0 w 97"/>
                                <a:gd name="T47"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7" h="142">
                                  <a:moveTo>
                                    <a:pt x="0" y="142"/>
                                  </a:moveTo>
                                  <a:lnTo>
                                    <a:pt x="0" y="142"/>
                                  </a:lnTo>
                                  <a:cubicBezTo>
                                    <a:pt x="0" y="130"/>
                                    <a:pt x="3" y="119"/>
                                    <a:pt x="7" y="110"/>
                                  </a:cubicBezTo>
                                  <a:cubicBezTo>
                                    <a:pt x="12" y="101"/>
                                    <a:pt x="20" y="93"/>
                                    <a:pt x="33" y="85"/>
                                  </a:cubicBezTo>
                                  <a:lnTo>
                                    <a:pt x="52" y="74"/>
                                  </a:lnTo>
                                  <a:cubicBezTo>
                                    <a:pt x="60" y="70"/>
                                    <a:pt x="66" y="65"/>
                                    <a:pt x="70" y="62"/>
                                  </a:cubicBezTo>
                                  <a:cubicBezTo>
                                    <a:pt x="75" y="56"/>
                                    <a:pt x="78" y="50"/>
                                    <a:pt x="78" y="43"/>
                                  </a:cubicBezTo>
                                  <a:cubicBezTo>
                                    <a:pt x="78" y="35"/>
                                    <a:pt x="75" y="28"/>
                                    <a:pt x="70" y="24"/>
                                  </a:cubicBezTo>
                                  <a:cubicBezTo>
                                    <a:pt x="65" y="19"/>
                                    <a:pt x="59" y="16"/>
                                    <a:pt x="51" y="16"/>
                                  </a:cubicBezTo>
                                  <a:cubicBezTo>
                                    <a:pt x="38" y="16"/>
                                    <a:pt x="30" y="21"/>
                                    <a:pt x="25" y="30"/>
                                  </a:cubicBezTo>
                                  <a:cubicBezTo>
                                    <a:pt x="23" y="35"/>
                                    <a:pt x="21" y="42"/>
                                    <a:pt x="21" y="51"/>
                                  </a:cubicBezTo>
                                  <a:lnTo>
                                    <a:pt x="3" y="51"/>
                                  </a:lnTo>
                                  <a:cubicBezTo>
                                    <a:pt x="3" y="38"/>
                                    <a:pt x="6" y="28"/>
                                    <a:pt x="10" y="21"/>
                                  </a:cubicBezTo>
                                  <a:cubicBezTo>
                                    <a:pt x="18" y="7"/>
                                    <a:pt x="31" y="0"/>
                                    <a:pt x="51" y="0"/>
                                  </a:cubicBezTo>
                                  <a:cubicBezTo>
                                    <a:pt x="67" y="0"/>
                                    <a:pt x="79" y="4"/>
                                    <a:pt x="86" y="13"/>
                                  </a:cubicBezTo>
                                  <a:cubicBezTo>
                                    <a:pt x="94" y="22"/>
                                    <a:pt x="97" y="32"/>
                                    <a:pt x="97" y="42"/>
                                  </a:cubicBezTo>
                                  <a:cubicBezTo>
                                    <a:pt x="97" y="54"/>
                                    <a:pt x="93" y="63"/>
                                    <a:pt x="85" y="71"/>
                                  </a:cubicBezTo>
                                  <a:cubicBezTo>
                                    <a:pt x="81" y="76"/>
                                    <a:pt x="73" y="82"/>
                                    <a:pt x="61" y="88"/>
                                  </a:cubicBezTo>
                                  <a:lnTo>
                                    <a:pt x="47" y="96"/>
                                  </a:lnTo>
                                  <a:cubicBezTo>
                                    <a:pt x="41" y="99"/>
                                    <a:pt x="36" y="103"/>
                                    <a:pt x="32" y="106"/>
                                  </a:cubicBezTo>
                                  <a:cubicBezTo>
                                    <a:pt x="25" y="112"/>
                                    <a:pt x="21" y="118"/>
                                    <a:pt x="19" y="125"/>
                                  </a:cubicBezTo>
                                  <a:lnTo>
                                    <a:pt x="97" y="125"/>
                                  </a:lnTo>
                                  <a:lnTo>
                                    <a:pt x="97" y="142"/>
                                  </a:lnTo>
                                  <a:lnTo>
                                    <a:pt x="0"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68" name="Freeform 125"/>
                          <wps:cNvSpPr>
                            <a:spLocks noEditPoints="1"/>
                          </wps:cNvSpPr>
                          <wps:spPr bwMode="auto">
                            <a:xfrm>
                              <a:off x="1167" y="4248"/>
                              <a:ext cx="77" cy="115"/>
                            </a:xfrm>
                            <a:custGeom>
                              <a:avLst/>
                              <a:gdLst>
                                <a:gd name="T0" fmla="*/ 48 w 97"/>
                                <a:gd name="T1" fmla="*/ 0 h 145"/>
                                <a:gd name="T2" fmla="*/ 48 w 97"/>
                                <a:gd name="T3" fmla="*/ 0 h 145"/>
                                <a:gd name="T4" fmla="*/ 87 w 97"/>
                                <a:gd name="T5" fmla="*/ 22 h 145"/>
                                <a:gd name="T6" fmla="*/ 97 w 97"/>
                                <a:gd name="T7" fmla="*/ 70 h 145"/>
                                <a:gd name="T8" fmla="*/ 88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8 h 145"/>
                                <a:gd name="T24" fmla="*/ 48 w 97"/>
                                <a:gd name="T25" fmla="*/ 128 h 145"/>
                                <a:gd name="T26" fmla="*/ 70 w 97"/>
                                <a:gd name="T27" fmla="*/ 116 h 145"/>
                                <a:gd name="T28" fmla="*/ 78 w 97"/>
                                <a:gd name="T29" fmla="*/ 71 h 145"/>
                                <a:gd name="T30" fmla="*/ 72 w 97"/>
                                <a:gd name="T31" fmla="*/ 31 h 145"/>
                                <a:gd name="T32" fmla="*/ 49 w 97"/>
                                <a:gd name="T33" fmla="*/ 15 h 145"/>
                                <a:gd name="T34" fmla="*/ 26 w 97"/>
                                <a:gd name="T35" fmla="*/ 30 h 145"/>
                                <a:gd name="T36" fmla="*/ 19 w 97"/>
                                <a:gd name="T37" fmla="*/ 74 h 145"/>
                                <a:gd name="T38" fmla="*/ 23 w 97"/>
                                <a:gd name="T39" fmla="*/ 108 h 145"/>
                                <a:gd name="T40" fmla="*/ 48 w 97"/>
                                <a:gd name="T41" fmla="*/ 128 h 145"/>
                                <a:gd name="T42" fmla="*/ 48 w 97"/>
                                <a:gd name="T43" fmla="*/ 12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79" y="7"/>
                                    <a:pt x="87" y="22"/>
                                  </a:cubicBezTo>
                                  <a:cubicBezTo>
                                    <a:pt x="94" y="34"/>
                                    <a:pt x="97" y="50"/>
                                    <a:pt x="97" y="70"/>
                                  </a:cubicBezTo>
                                  <a:cubicBezTo>
                                    <a:pt x="97" y="89"/>
                                    <a:pt x="94" y="105"/>
                                    <a:pt x="88" y="118"/>
                                  </a:cubicBezTo>
                                  <a:cubicBezTo>
                                    <a:pt x="80" y="136"/>
                                    <a:pt x="67" y="145"/>
                                    <a:pt x="48" y="145"/>
                                  </a:cubicBezTo>
                                  <a:cubicBezTo>
                                    <a:pt x="31" y="145"/>
                                    <a:pt x="18" y="137"/>
                                    <a:pt x="10" y="123"/>
                                  </a:cubicBezTo>
                                  <a:cubicBezTo>
                                    <a:pt x="3" y="110"/>
                                    <a:pt x="0" y="94"/>
                                    <a:pt x="0" y="73"/>
                                  </a:cubicBezTo>
                                  <a:cubicBezTo>
                                    <a:pt x="0" y="57"/>
                                    <a:pt x="2" y="43"/>
                                    <a:pt x="6" y="32"/>
                                  </a:cubicBezTo>
                                  <a:cubicBezTo>
                                    <a:pt x="13" y="10"/>
                                    <a:pt x="28" y="0"/>
                                    <a:pt x="48" y="0"/>
                                  </a:cubicBezTo>
                                  <a:lnTo>
                                    <a:pt x="48" y="0"/>
                                  </a:lnTo>
                                  <a:close/>
                                  <a:moveTo>
                                    <a:pt x="48" y="128"/>
                                  </a:moveTo>
                                  <a:lnTo>
                                    <a:pt x="48" y="128"/>
                                  </a:lnTo>
                                  <a:cubicBezTo>
                                    <a:pt x="57" y="128"/>
                                    <a:pt x="64" y="124"/>
                                    <a:pt x="70" y="116"/>
                                  </a:cubicBezTo>
                                  <a:cubicBezTo>
                                    <a:pt x="75" y="108"/>
                                    <a:pt x="78" y="93"/>
                                    <a:pt x="78" y="71"/>
                                  </a:cubicBezTo>
                                  <a:cubicBezTo>
                                    <a:pt x="78" y="55"/>
                                    <a:pt x="76" y="41"/>
                                    <a:pt x="72" y="31"/>
                                  </a:cubicBezTo>
                                  <a:cubicBezTo>
                                    <a:pt x="68" y="21"/>
                                    <a:pt x="60" y="15"/>
                                    <a:pt x="49" y="15"/>
                                  </a:cubicBezTo>
                                  <a:cubicBezTo>
                                    <a:pt x="38" y="15"/>
                                    <a:pt x="31" y="20"/>
                                    <a:pt x="26" y="30"/>
                                  </a:cubicBezTo>
                                  <a:cubicBezTo>
                                    <a:pt x="21" y="40"/>
                                    <a:pt x="19" y="55"/>
                                    <a:pt x="19" y="74"/>
                                  </a:cubicBezTo>
                                  <a:cubicBezTo>
                                    <a:pt x="19" y="88"/>
                                    <a:pt x="20" y="100"/>
                                    <a:pt x="23" y="108"/>
                                  </a:cubicBezTo>
                                  <a:cubicBezTo>
                                    <a:pt x="28" y="122"/>
                                    <a:pt x="36" y="128"/>
                                    <a:pt x="48" y="128"/>
                                  </a:cubicBezTo>
                                  <a:lnTo>
                                    <a:pt x="48" y="12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69" name="Freeform 126"/>
                          <wps:cNvSpPr>
                            <a:spLocks/>
                          </wps:cNvSpPr>
                          <wps:spPr bwMode="auto">
                            <a:xfrm>
                              <a:off x="1266" y="4248"/>
                              <a:ext cx="42" cy="112"/>
                            </a:xfrm>
                            <a:custGeom>
                              <a:avLst/>
                              <a:gdLst>
                                <a:gd name="T0" fmla="*/ 0 w 53"/>
                                <a:gd name="T1" fmla="*/ 41 h 141"/>
                                <a:gd name="T2" fmla="*/ 0 w 53"/>
                                <a:gd name="T3" fmla="*/ 41 h 141"/>
                                <a:gd name="T4" fmla="*/ 0 w 53"/>
                                <a:gd name="T5" fmla="*/ 27 h 141"/>
                                <a:gd name="T6" fmla="*/ 27 w 53"/>
                                <a:gd name="T7" fmla="*/ 21 h 141"/>
                                <a:gd name="T8" fmla="*/ 39 w 53"/>
                                <a:gd name="T9" fmla="*/ 0 h 141"/>
                                <a:gd name="T10" fmla="*/ 53 w 53"/>
                                <a:gd name="T11" fmla="*/ 0 h 141"/>
                                <a:gd name="T12" fmla="*/ 53 w 53"/>
                                <a:gd name="T13" fmla="*/ 141 h 141"/>
                                <a:gd name="T14" fmla="*/ 34 w 53"/>
                                <a:gd name="T15" fmla="*/ 141 h 141"/>
                                <a:gd name="T16" fmla="*/ 34 w 53"/>
                                <a:gd name="T17" fmla="*/ 41 h 141"/>
                                <a:gd name="T18" fmla="*/ 0 w 53"/>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3" h="141">
                                  <a:moveTo>
                                    <a:pt x="0" y="41"/>
                                  </a:moveTo>
                                  <a:lnTo>
                                    <a:pt x="0" y="41"/>
                                  </a:lnTo>
                                  <a:lnTo>
                                    <a:pt x="0" y="27"/>
                                  </a:lnTo>
                                  <a:cubicBezTo>
                                    <a:pt x="13" y="26"/>
                                    <a:pt x="22" y="24"/>
                                    <a:pt x="27" y="21"/>
                                  </a:cubicBezTo>
                                  <a:cubicBezTo>
                                    <a:pt x="32" y="18"/>
                                    <a:pt x="36" y="11"/>
                                    <a:pt x="39" y="0"/>
                                  </a:cubicBezTo>
                                  <a:lnTo>
                                    <a:pt x="53" y="0"/>
                                  </a:lnTo>
                                  <a:lnTo>
                                    <a:pt x="53" y="141"/>
                                  </a:lnTo>
                                  <a:lnTo>
                                    <a:pt x="34" y="141"/>
                                  </a:lnTo>
                                  <a:lnTo>
                                    <a:pt x="34"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70" name="Freeform 127"/>
                          <wps:cNvSpPr>
                            <a:spLocks/>
                          </wps:cNvSpPr>
                          <wps:spPr bwMode="auto">
                            <a:xfrm>
                              <a:off x="1343" y="4248"/>
                              <a:ext cx="42" cy="112"/>
                            </a:xfrm>
                            <a:custGeom>
                              <a:avLst/>
                              <a:gdLst>
                                <a:gd name="T0" fmla="*/ 0 w 52"/>
                                <a:gd name="T1" fmla="*/ 41 h 141"/>
                                <a:gd name="T2" fmla="*/ 0 w 52"/>
                                <a:gd name="T3" fmla="*/ 41 h 141"/>
                                <a:gd name="T4" fmla="*/ 0 w 52"/>
                                <a:gd name="T5" fmla="*/ 27 h 141"/>
                                <a:gd name="T6" fmla="*/ 27 w 52"/>
                                <a:gd name="T7" fmla="*/ 21 h 141"/>
                                <a:gd name="T8" fmla="*/ 38 w 52"/>
                                <a:gd name="T9" fmla="*/ 0 h 141"/>
                                <a:gd name="T10" fmla="*/ 52 w 52"/>
                                <a:gd name="T11" fmla="*/ 0 h 141"/>
                                <a:gd name="T12" fmla="*/ 52 w 52"/>
                                <a:gd name="T13" fmla="*/ 141 h 141"/>
                                <a:gd name="T14" fmla="*/ 33 w 52"/>
                                <a:gd name="T15" fmla="*/ 141 h 141"/>
                                <a:gd name="T16" fmla="*/ 33 w 52"/>
                                <a:gd name="T17" fmla="*/ 41 h 141"/>
                                <a:gd name="T18" fmla="*/ 0 w 52"/>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1">
                                  <a:moveTo>
                                    <a:pt x="0" y="41"/>
                                  </a:moveTo>
                                  <a:lnTo>
                                    <a:pt x="0" y="41"/>
                                  </a:lnTo>
                                  <a:lnTo>
                                    <a:pt x="0" y="27"/>
                                  </a:lnTo>
                                  <a:cubicBezTo>
                                    <a:pt x="13" y="26"/>
                                    <a:pt x="22" y="24"/>
                                    <a:pt x="27" y="21"/>
                                  </a:cubicBezTo>
                                  <a:cubicBezTo>
                                    <a:pt x="32" y="18"/>
                                    <a:pt x="36" y="11"/>
                                    <a:pt x="38" y="0"/>
                                  </a:cubicBezTo>
                                  <a:lnTo>
                                    <a:pt x="52" y="0"/>
                                  </a:lnTo>
                                  <a:lnTo>
                                    <a:pt x="52" y="141"/>
                                  </a:lnTo>
                                  <a:lnTo>
                                    <a:pt x="33" y="141"/>
                                  </a:lnTo>
                                  <a:lnTo>
                                    <a:pt x="33"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71" name="Freeform 128"/>
                          <wps:cNvSpPr>
                            <a:spLocks/>
                          </wps:cNvSpPr>
                          <wps:spPr bwMode="auto">
                            <a:xfrm>
                              <a:off x="1423" y="4243"/>
                              <a:ext cx="36" cy="149"/>
                            </a:xfrm>
                            <a:custGeom>
                              <a:avLst/>
                              <a:gdLst>
                                <a:gd name="T0" fmla="*/ 1 w 46"/>
                                <a:gd name="T1" fmla="*/ 189 h 189"/>
                                <a:gd name="T2" fmla="*/ 1 w 46"/>
                                <a:gd name="T3" fmla="*/ 189 h 189"/>
                                <a:gd name="T4" fmla="*/ 21 w 46"/>
                                <a:gd name="T5" fmla="*/ 144 h 189"/>
                                <a:gd name="T6" fmla="*/ 28 w 46"/>
                                <a:gd name="T7" fmla="*/ 95 h 189"/>
                                <a:gd name="T8" fmla="*/ 20 w 46"/>
                                <a:gd name="T9" fmla="*/ 43 h 189"/>
                                <a:gd name="T10" fmla="*/ 0 w 46"/>
                                <a:gd name="T11" fmla="*/ 0 h 189"/>
                                <a:gd name="T12" fmla="*/ 12 w 46"/>
                                <a:gd name="T13" fmla="*/ 0 h 189"/>
                                <a:gd name="T14" fmla="*/ 31 w 46"/>
                                <a:gd name="T15" fmla="*/ 30 h 189"/>
                                <a:gd name="T16" fmla="*/ 38 w 46"/>
                                <a:gd name="T17" fmla="*/ 46 h 189"/>
                                <a:gd name="T18" fmla="*/ 44 w 46"/>
                                <a:gd name="T19" fmla="*/ 70 h 189"/>
                                <a:gd name="T20" fmla="*/ 46 w 46"/>
                                <a:gd name="T21" fmla="*/ 94 h 189"/>
                                <a:gd name="T22" fmla="*/ 37 w 46"/>
                                <a:gd name="T23" fmla="*/ 146 h 189"/>
                                <a:gd name="T24" fmla="*/ 13 w 46"/>
                                <a:gd name="T25" fmla="*/ 189 h 189"/>
                                <a:gd name="T26" fmla="*/ 1 w 46"/>
                                <a:gd name="T27" fmla="*/ 189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1" y="189"/>
                                  </a:moveTo>
                                  <a:lnTo>
                                    <a:pt x="1" y="189"/>
                                  </a:lnTo>
                                  <a:cubicBezTo>
                                    <a:pt x="11" y="169"/>
                                    <a:pt x="18" y="154"/>
                                    <a:pt x="21" y="144"/>
                                  </a:cubicBezTo>
                                  <a:cubicBezTo>
                                    <a:pt x="26" y="130"/>
                                    <a:pt x="28" y="114"/>
                                    <a:pt x="28" y="95"/>
                                  </a:cubicBezTo>
                                  <a:cubicBezTo>
                                    <a:pt x="28" y="76"/>
                                    <a:pt x="25" y="58"/>
                                    <a:pt x="20" y="43"/>
                                  </a:cubicBezTo>
                                  <a:cubicBezTo>
                                    <a:pt x="17" y="33"/>
                                    <a:pt x="10" y="19"/>
                                    <a:pt x="0" y="0"/>
                                  </a:cubicBezTo>
                                  <a:lnTo>
                                    <a:pt x="12" y="0"/>
                                  </a:lnTo>
                                  <a:cubicBezTo>
                                    <a:pt x="22" y="17"/>
                                    <a:pt x="29" y="27"/>
                                    <a:pt x="31" y="30"/>
                                  </a:cubicBezTo>
                                  <a:cubicBezTo>
                                    <a:pt x="33" y="34"/>
                                    <a:pt x="35" y="39"/>
                                    <a:pt x="38" y="46"/>
                                  </a:cubicBezTo>
                                  <a:cubicBezTo>
                                    <a:pt x="41" y="54"/>
                                    <a:pt x="43" y="62"/>
                                    <a:pt x="44" y="70"/>
                                  </a:cubicBezTo>
                                  <a:cubicBezTo>
                                    <a:pt x="46" y="78"/>
                                    <a:pt x="46" y="86"/>
                                    <a:pt x="46" y="94"/>
                                  </a:cubicBezTo>
                                  <a:cubicBezTo>
                                    <a:pt x="46" y="113"/>
                                    <a:pt x="43" y="130"/>
                                    <a:pt x="37" y="146"/>
                                  </a:cubicBezTo>
                                  <a:cubicBezTo>
                                    <a:pt x="33" y="155"/>
                                    <a:pt x="25" y="170"/>
                                    <a:pt x="13" y="189"/>
                                  </a:cubicBezTo>
                                  <a:lnTo>
                                    <a:pt x="1" y="18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72" name="Freeform 129"/>
                          <wps:cNvSpPr>
                            <a:spLocks/>
                          </wps:cNvSpPr>
                          <wps:spPr bwMode="auto">
                            <a:xfrm>
                              <a:off x="523" y="3308"/>
                              <a:ext cx="91" cy="115"/>
                            </a:xfrm>
                            <a:custGeom>
                              <a:avLst/>
                              <a:gdLst>
                                <a:gd name="T0" fmla="*/ 0 w 115"/>
                                <a:gd name="T1" fmla="*/ 0 h 145"/>
                                <a:gd name="T2" fmla="*/ 0 w 115"/>
                                <a:gd name="T3" fmla="*/ 0 h 145"/>
                                <a:gd name="T4" fmla="*/ 20 w 115"/>
                                <a:gd name="T5" fmla="*/ 0 h 145"/>
                                <a:gd name="T6" fmla="*/ 20 w 115"/>
                                <a:gd name="T7" fmla="*/ 60 h 145"/>
                                <a:gd name="T8" fmla="*/ 95 w 115"/>
                                <a:gd name="T9" fmla="*/ 60 h 145"/>
                                <a:gd name="T10" fmla="*/ 95 w 115"/>
                                <a:gd name="T11" fmla="*/ 0 h 145"/>
                                <a:gd name="T12" fmla="*/ 115 w 115"/>
                                <a:gd name="T13" fmla="*/ 0 h 145"/>
                                <a:gd name="T14" fmla="*/ 115 w 115"/>
                                <a:gd name="T15" fmla="*/ 145 h 145"/>
                                <a:gd name="T16" fmla="*/ 95 w 115"/>
                                <a:gd name="T17" fmla="*/ 145 h 145"/>
                                <a:gd name="T18" fmla="*/ 95 w 115"/>
                                <a:gd name="T19" fmla="*/ 77 h 145"/>
                                <a:gd name="T20" fmla="*/ 20 w 115"/>
                                <a:gd name="T21" fmla="*/ 77 h 145"/>
                                <a:gd name="T22" fmla="*/ 20 w 115"/>
                                <a:gd name="T23" fmla="*/ 145 h 145"/>
                                <a:gd name="T24" fmla="*/ 0 w 115"/>
                                <a:gd name="T25" fmla="*/ 145 h 145"/>
                                <a:gd name="T26" fmla="*/ 0 w 115"/>
                                <a:gd name="T27" fmla="*/ 0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15" h="145">
                                  <a:moveTo>
                                    <a:pt x="0" y="0"/>
                                  </a:moveTo>
                                  <a:lnTo>
                                    <a:pt x="0" y="0"/>
                                  </a:lnTo>
                                  <a:lnTo>
                                    <a:pt x="20" y="0"/>
                                  </a:lnTo>
                                  <a:lnTo>
                                    <a:pt x="20" y="60"/>
                                  </a:lnTo>
                                  <a:lnTo>
                                    <a:pt x="95" y="60"/>
                                  </a:lnTo>
                                  <a:lnTo>
                                    <a:pt x="95" y="0"/>
                                  </a:lnTo>
                                  <a:lnTo>
                                    <a:pt x="115" y="0"/>
                                  </a:lnTo>
                                  <a:lnTo>
                                    <a:pt x="115" y="145"/>
                                  </a:lnTo>
                                  <a:lnTo>
                                    <a:pt x="95" y="145"/>
                                  </a:lnTo>
                                  <a:lnTo>
                                    <a:pt x="95" y="77"/>
                                  </a:lnTo>
                                  <a:lnTo>
                                    <a:pt x="20" y="77"/>
                                  </a:lnTo>
                                  <a:lnTo>
                                    <a:pt x="20" y="145"/>
                                  </a:lnTo>
                                  <a:lnTo>
                                    <a:pt x="0" y="145"/>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73" name="Freeform 130"/>
                          <wps:cNvSpPr>
                            <a:spLocks noEditPoints="1"/>
                          </wps:cNvSpPr>
                          <wps:spPr bwMode="auto">
                            <a:xfrm>
                              <a:off x="633" y="3336"/>
                              <a:ext cx="79" cy="89"/>
                            </a:xfrm>
                            <a:custGeom>
                              <a:avLst/>
                              <a:gdLst>
                                <a:gd name="T0" fmla="*/ 18 w 100"/>
                                <a:gd name="T1" fmla="*/ 80 h 112"/>
                                <a:gd name="T2" fmla="*/ 18 w 100"/>
                                <a:gd name="T3" fmla="*/ 80 h 112"/>
                                <a:gd name="T4" fmla="*/ 24 w 100"/>
                                <a:gd name="T5" fmla="*/ 93 h 112"/>
                                <a:gd name="T6" fmla="*/ 37 w 100"/>
                                <a:gd name="T7" fmla="*/ 97 h 112"/>
                                <a:gd name="T8" fmla="*/ 55 w 100"/>
                                <a:gd name="T9" fmla="*/ 93 h 112"/>
                                <a:gd name="T10" fmla="*/ 70 w 100"/>
                                <a:gd name="T11" fmla="*/ 69 h 112"/>
                                <a:gd name="T12" fmla="*/ 70 w 100"/>
                                <a:gd name="T13" fmla="*/ 55 h 112"/>
                                <a:gd name="T14" fmla="*/ 62 w 100"/>
                                <a:gd name="T15" fmla="*/ 58 h 112"/>
                                <a:gd name="T16" fmla="*/ 52 w 100"/>
                                <a:gd name="T17" fmla="*/ 60 h 112"/>
                                <a:gd name="T18" fmla="*/ 41 w 100"/>
                                <a:gd name="T19" fmla="*/ 62 h 112"/>
                                <a:gd name="T20" fmla="*/ 26 w 100"/>
                                <a:gd name="T21" fmla="*/ 66 h 112"/>
                                <a:gd name="T22" fmla="*/ 18 w 100"/>
                                <a:gd name="T23" fmla="*/ 80 h 112"/>
                                <a:gd name="T24" fmla="*/ 18 w 100"/>
                                <a:gd name="T25" fmla="*/ 80 h 112"/>
                                <a:gd name="T26" fmla="*/ 61 w 100"/>
                                <a:gd name="T27" fmla="*/ 45 h 112"/>
                                <a:gd name="T28" fmla="*/ 61 w 100"/>
                                <a:gd name="T29" fmla="*/ 45 h 112"/>
                                <a:gd name="T30" fmla="*/ 69 w 100"/>
                                <a:gd name="T31" fmla="*/ 39 h 112"/>
                                <a:gd name="T32" fmla="*/ 71 w 100"/>
                                <a:gd name="T33" fmla="*/ 33 h 112"/>
                                <a:gd name="T34" fmla="*/ 64 w 100"/>
                                <a:gd name="T35" fmla="*/ 19 h 112"/>
                                <a:gd name="T36" fmla="*/ 46 w 100"/>
                                <a:gd name="T37" fmla="*/ 15 h 112"/>
                                <a:gd name="T38" fmla="*/ 26 w 100"/>
                                <a:gd name="T39" fmla="*/ 23 h 112"/>
                                <a:gd name="T40" fmla="*/ 22 w 100"/>
                                <a:gd name="T41" fmla="*/ 35 h 112"/>
                                <a:gd name="T42" fmla="*/ 5 w 100"/>
                                <a:gd name="T43" fmla="*/ 35 h 112"/>
                                <a:gd name="T44" fmla="*/ 18 w 100"/>
                                <a:gd name="T45" fmla="*/ 8 h 112"/>
                                <a:gd name="T46" fmla="*/ 46 w 100"/>
                                <a:gd name="T47" fmla="*/ 0 h 112"/>
                                <a:gd name="T48" fmla="*/ 76 w 100"/>
                                <a:gd name="T49" fmla="*/ 7 h 112"/>
                                <a:gd name="T50" fmla="*/ 88 w 100"/>
                                <a:gd name="T51" fmla="*/ 30 h 112"/>
                                <a:gd name="T52" fmla="*/ 88 w 100"/>
                                <a:gd name="T53" fmla="*/ 90 h 112"/>
                                <a:gd name="T54" fmla="*/ 89 w 100"/>
                                <a:gd name="T55" fmla="*/ 95 h 112"/>
                                <a:gd name="T56" fmla="*/ 94 w 100"/>
                                <a:gd name="T57" fmla="*/ 97 h 112"/>
                                <a:gd name="T58" fmla="*/ 96 w 100"/>
                                <a:gd name="T59" fmla="*/ 96 h 112"/>
                                <a:gd name="T60" fmla="*/ 100 w 100"/>
                                <a:gd name="T61" fmla="*/ 96 h 112"/>
                                <a:gd name="T62" fmla="*/ 100 w 100"/>
                                <a:gd name="T63" fmla="*/ 109 h 112"/>
                                <a:gd name="T64" fmla="*/ 93 w 100"/>
                                <a:gd name="T65" fmla="*/ 111 h 112"/>
                                <a:gd name="T66" fmla="*/ 87 w 100"/>
                                <a:gd name="T67" fmla="*/ 111 h 112"/>
                                <a:gd name="T68" fmla="*/ 74 w 100"/>
                                <a:gd name="T69" fmla="*/ 104 h 112"/>
                                <a:gd name="T70" fmla="*/ 71 w 100"/>
                                <a:gd name="T71" fmla="*/ 95 h 112"/>
                                <a:gd name="T72" fmla="*/ 55 w 100"/>
                                <a:gd name="T73" fmla="*/ 107 h 112"/>
                                <a:gd name="T74" fmla="*/ 33 w 100"/>
                                <a:gd name="T75" fmla="*/ 112 h 112"/>
                                <a:gd name="T76" fmla="*/ 9 w 100"/>
                                <a:gd name="T77" fmla="*/ 103 h 112"/>
                                <a:gd name="T78" fmla="*/ 0 w 100"/>
                                <a:gd name="T79" fmla="*/ 81 h 112"/>
                                <a:gd name="T80" fmla="*/ 9 w 100"/>
                                <a:gd name="T81" fmla="*/ 58 h 112"/>
                                <a:gd name="T82" fmla="*/ 33 w 100"/>
                                <a:gd name="T83" fmla="*/ 48 h 112"/>
                                <a:gd name="T84" fmla="*/ 61 w 100"/>
                                <a:gd name="T85" fmla="*/ 45 h 112"/>
                                <a:gd name="T86" fmla="*/ 46 w 100"/>
                                <a:gd name="T87" fmla="*/ 0 h 112"/>
                                <a:gd name="T88" fmla="*/ 46 w 100"/>
                                <a:gd name="T89" fmla="*/ 0 h 112"/>
                                <a:gd name="T90" fmla="*/ 46 w 100"/>
                                <a:gd name="T91"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100" h="112">
                                  <a:moveTo>
                                    <a:pt x="18" y="80"/>
                                  </a:moveTo>
                                  <a:lnTo>
                                    <a:pt x="18" y="80"/>
                                  </a:lnTo>
                                  <a:cubicBezTo>
                                    <a:pt x="18" y="86"/>
                                    <a:pt x="20" y="90"/>
                                    <a:pt x="24" y="93"/>
                                  </a:cubicBezTo>
                                  <a:cubicBezTo>
                                    <a:pt x="28" y="96"/>
                                    <a:pt x="32" y="97"/>
                                    <a:pt x="37" y="97"/>
                                  </a:cubicBezTo>
                                  <a:cubicBezTo>
                                    <a:pt x="43" y="97"/>
                                    <a:pt x="49" y="96"/>
                                    <a:pt x="55" y="93"/>
                                  </a:cubicBezTo>
                                  <a:cubicBezTo>
                                    <a:pt x="65" y="88"/>
                                    <a:pt x="70" y="80"/>
                                    <a:pt x="70" y="69"/>
                                  </a:cubicBezTo>
                                  <a:lnTo>
                                    <a:pt x="70" y="55"/>
                                  </a:lnTo>
                                  <a:cubicBezTo>
                                    <a:pt x="68" y="56"/>
                                    <a:pt x="65" y="57"/>
                                    <a:pt x="62" y="58"/>
                                  </a:cubicBezTo>
                                  <a:cubicBezTo>
                                    <a:pt x="58" y="59"/>
                                    <a:pt x="55" y="60"/>
                                    <a:pt x="52" y="60"/>
                                  </a:cubicBezTo>
                                  <a:lnTo>
                                    <a:pt x="41" y="62"/>
                                  </a:lnTo>
                                  <a:cubicBezTo>
                                    <a:pt x="34" y="62"/>
                                    <a:pt x="30" y="64"/>
                                    <a:pt x="26" y="66"/>
                                  </a:cubicBezTo>
                                  <a:cubicBezTo>
                                    <a:pt x="21" y="69"/>
                                    <a:pt x="18" y="74"/>
                                    <a:pt x="18" y="80"/>
                                  </a:cubicBezTo>
                                  <a:lnTo>
                                    <a:pt x="18" y="80"/>
                                  </a:lnTo>
                                  <a:close/>
                                  <a:moveTo>
                                    <a:pt x="61" y="45"/>
                                  </a:moveTo>
                                  <a:lnTo>
                                    <a:pt x="61" y="45"/>
                                  </a:lnTo>
                                  <a:cubicBezTo>
                                    <a:pt x="65" y="44"/>
                                    <a:pt x="68" y="42"/>
                                    <a:pt x="69" y="39"/>
                                  </a:cubicBezTo>
                                  <a:cubicBezTo>
                                    <a:pt x="70" y="38"/>
                                    <a:pt x="71" y="36"/>
                                    <a:pt x="71" y="33"/>
                                  </a:cubicBezTo>
                                  <a:cubicBezTo>
                                    <a:pt x="71" y="27"/>
                                    <a:pt x="68" y="22"/>
                                    <a:pt x="64" y="19"/>
                                  </a:cubicBezTo>
                                  <a:cubicBezTo>
                                    <a:pt x="60" y="17"/>
                                    <a:pt x="54" y="15"/>
                                    <a:pt x="46" y="15"/>
                                  </a:cubicBezTo>
                                  <a:cubicBezTo>
                                    <a:pt x="36" y="15"/>
                                    <a:pt x="30" y="18"/>
                                    <a:pt x="26" y="23"/>
                                  </a:cubicBezTo>
                                  <a:cubicBezTo>
                                    <a:pt x="24" y="26"/>
                                    <a:pt x="22" y="30"/>
                                    <a:pt x="22" y="35"/>
                                  </a:cubicBezTo>
                                  <a:lnTo>
                                    <a:pt x="5" y="35"/>
                                  </a:lnTo>
                                  <a:cubicBezTo>
                                    <a:pt x="5" y="22"/>
                                    <a:pt x="10" y="13"/>
                                    <a:pt x="18" y="8"/>
                                  </a:cubicBezTo>
                                  <a:cubicBezTo>
                                    <a:pt x="26" y="3"/>
                                    <a:pt x="35" y="0"/>
                                    <a:pt x="46" y="0"/>
                                  </a:cubicBezTo>
                                  <a:cubicBezTo>
                                    <a:pt x="58" y="0"/>
                                    <a:pt x="69" y="3"/>
                                    <a:pt x="76" y="7"/>
                                  </a:cubicBezTo>
                                  <a:cubicBezTo>
                                    <a:pt x="84" y="12"/>
                                    <a:pt x="88" y="20"/>
                                    <a:pt x="88" y="30"/>
                                  </a:cubicBezTo>
                                  <a:lnTo>
                                    <a:pt x="88" y="90"/>
                                  </a:lnTo>
                                  <a:cubicBezTo>
                                    <a:pt x="88" y="92"/>
                                    <a:pt x="88" y="94"/>
                                    <a:pt x="89" y="95"/>
                                  </a:cubicBezTo>
                                  <a:cubicBezTo>
                                    <a:pt x="90" y="96"/>
                                    <a:pt x="91" y="97"/>
                                    <a:pt x="94" y="97"/>
                                  </a:cubicBezTo>
                                  <a:cubicBezTo>
                                    <a:pt x="95" y="97"/>
                                    <a:pt x="95" y="96"/>
                                    <a:pt x="96" y="96"/>
                                  </a:cubicBezTo>
                                  <a:cubicBezTo>
                                    <a:pt x="97" y="96"/>
                                    <a:pt x="98" y="96"/>
                                    <a:pt x="100" y="96"/>
                                  </a:cubicBezTo>
                                  <a:lnTo>
                                    <a:pt x="100" y="109"/>
                                  </a:lnTo>
                                  <a:cubicBezTo>
                                    <a:pt x="97" y="110"/>
                                    <a:pt x="95" y="110"/>
                                    <a:pt x="93" y="111"/>
                                  </a:cubicBezTo>
                                  <a:cubicBezTo>
                                    <a:pt x="92" y="111"/>
                                    <a:pt x="90" y="111"/>
                                    <a:pt x="87" y="111"/>
                                  </a:cubicBezTo>
                                  <a:cubicBezTo>
                                    <a:pt x="81" y="111"/>
                                    <a:pt x="77" y="109"/>
                                    <a:pt x="74" y="104"/>
                                  </a:cubicBezTo>
                                  <a:cubicBezTo>
                                    <a:pt x="73" y="102"/>
                                    <a:pt x="72" y="99"/>
                                    <a:pt x="71" y="95"/>
                                  </a:cubicBezTo>
                                  <a:cubicBezTo>
                                    <a:pt x="67" y="99"/>
                                    <a:pt x="62" y="103"/>
                                    <a:pt x="55" y="107"/>
                                  </a:cubicBezTo>
                                  <a:cubicBezTo>
                                    <a:pt x="49" y="110"/>
                                    <a:pt x="41" y="112"/>
                                    <a:pt x="33" y="112"/>
                                  </a:cubicBezTo>
                                  <a:cubicBezTo>
                                    <a:pt x="23" y="112"/>
                                    <a:pt x="15" y="109"/>
                                    <a:pt x="9" y="103"/>
                                  </a:cubicBezTo>
                                  <a:cubicBezTo>
                                    <a:pt x="3" y="97"/>
                                    <a:pt x="0" y="90"/>
                                    <a:pt x="0" y="81"/>
                                  </a:cubicBezTo>
                                  <a:cubicBezTo>
                                    <a:pt x="0" y="71"/>
                                    <a:pt x="3" y="63"/>
                                    <a:pt x="9" y="58"/>
                                  </a:cubicBezTo>
                                  <a:cubicBezTo>
                                    <a:pt x="15" y="53"/>
                                    <a:pt x="23" y="49"/>
                                    <a:pt x="33" y="48"/>
                                  </a:cubicBezTo>
                                  <a:lnTo>
                                    <a:pt x="61" y="45"/>
                                  </a:lnTo>
                                  <a:close/>
                                  <a:moveTo>
                                    <a:pt x="46" y="0"/>
                                  </a:moveTo>
                                  <a:lnTo>
                                    <a:pt x="46" y="0"/>
                                  </a:lnTo>
                                  <a:lnTo>
                                    <a:pt x="46"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74" name="Freeform 131"/>
                          <wps:cNvSpPr>
                            <a:spLocks/>
                          </wps:cNvSpPr>
                          <wps:spPr bwMode="auto">
                            <a:xfrm>
                              <a:off x="726" y="3337"/>
                              <a:ext cx="113" cy="86"/>
                            </a:xfrm>
                            <a:custGeom>
                              <a:avLst/>
                              <a:gdLst>
                                <a:gd name="T0" fmla="*/ 0 w 143"/>
                                <a:gd name="T1" fmla="*/ 2 h 108"/>
                                <a:gd name="T2" fmla="*/ 0 w 143"/>
                                <a:gd name="T3" fmla="*/ 2 h 108"/>
                                <a:gd name="T4" fmla="*/ 18 w 143"/>
                                <a:gd name="T5" fmla="*/ 2 h 108"/>
                                <a:gd name="T6" fmla="*/ 18 w 143"/>
                                <a:gd name="T7" fmla="*/ 17 h 108"/>
                                <a:gd name="T8" fmla="*/ 29 w 143"/>
                                <a:gd name="T9" fmla="*/ 6 h 108"/>
                                <a:gd name="T10" fmla="*/ 49 w 143"/>
                                <a:gd name="T11" fmla="*/ 0 h 108"/>
                                <a:gd name="T12" fmla="*/ 70 w 143"/>
                                <a:gd name="T13" fmla="*/ 6 h 108"/>
                                <a:gd name="T14" fmla="*/ 78 w 143"/>
                                <a:gd name="T15" fmla="*/ 16 h 108"/>
                                <a:gd name="T16" fmla="*/ 91 w 143"/>
                                <a:gd name="T17" fmla="*/ 4 h 108"/>
                                <a:gd name="T18" fmla="*/ 109 w 143"/>
                                <a:gd name="T19" fmla="*/ 0 h 108"/>
                                <a:gd name="T20" fmla="*/ 138 w 143"/>
                                <a:gd name="T21" fmla="*/ 15 h 108"/>
                                <a:gd name="T22" fmla="*/ 143 w 143"/>
                                <a:gd name="T23" fmla="*/ 37 h 108"/>
                                <a:gd name="T24" fmla="*/ 143 w 143"/>
                                <a:gd name="T25" fmla="*/ 108 h 108"/>
                                <a:gd name="T26" fmla="*/ 124 w 143"/>
                                <a:gd name="T27" fmla="*/ 108 h 108"/>
                                <a:gd name="T28" fmla="*/ 124 w 143"/>
                                <a:gd name="T29" fmla="*/ 34 h 108"/>
                                <a:gd name="T30" fmla="*/ 119 w 143"/>
                                <a:gd name="T31" fmla="*/ 20 h 108"/>
                                <a:gd name="T32" fmla="*/ 106 w 143"/>
                                <a:gd name="T33" fmla="*/ 16 h 108"/>
                                <a:gd name="T34" fmla="*/ 88 w 143"/>
                                <a:gd name="T35" fmla="*/ 23 h 108"/>
                                <a:gd name="T36" fmla="*/ 80 w 143"/>
                                <a:gd name="T37" fmla="*/ 46 h 108"/>
                                <a:gd name="T38" fmla="*/ 80 w 143"/>
                                <a:gd name="T39" fmla="*/ 108 h 108"/>
                                <a:gd name="T40" fmla="*/ 62 w 143"/>
                                <a:gd name="T41" fmla="*/ 108 h 108"/>
                                <a:gd name="T42" fmla="*/ 62 w 143"/>
                                <a:gd name="T43" fmla="*/ 39 h 108"/>
                                <a:gd name="T44" fmla="*/ 60 w 143"/>
                                <a:gd name="T45" fmla="*/ 23 h 108"/>
                                <a:gd name="T46" fmla="*/ 45 w 143"/>
                                <a:gd name="T47" fmla="*/ 16 h 108"/>
                                <a:gd name="T48" fmla="*/ 26 w 143"/>
                                <a:gd name="T49" fmla="*/ 23 h 108"/>
                                <a:gd name="T50" fmla="*/ 18 w 143"/>
                                <a:gd name="T51" fmla="*/ 52 h 108"/>
                                <a:gd name="T52" fmla="*/ 18 w 143"/>
                                <a:gd name="T53" fmla="*/ 108 h 108"/>
                                <a:gd name="T54" fmla="*/ 0 w 143"/>
                                <a:gd name="T55" fmla="*/ 108 h 108"/>
                                <a:gd name="T56" fmla="*/ 0 w 143"/>
                                <a:gd name="T57" fmla="*/ 2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143" h="108">
                                  <a:moveTo>
                                    <a:pt x="0" y="2"/>
                                  </a:moveTo>
                                  <a:lnTo>
                                    <a:pt x="0" y="2"/>
                                  </a:lnTo>
                                  <a:lnTo>
                                    <a:pt x="18" y="2"/>
                                  </a:lnTo>
                                  <a:lnTo>
                                    <a:pt x="18" y="17"/>
                                  </a:lnTo>
                                  <a:cubicBezTo>
                                    <a:pt x="22" y="12"/>
                                    <a:pt x="26" y="8"/>
                                    <a:pt x="29" y="6"/>
                                  </a:cubicBezTo>
                                  <a:cubicBezTo>
                                    <a:pt x="35" y="2"/>
                                    <a:pt x="42" y="0"/>
                                    <a:pt x="49" y="0"/>
                                  </a:cubicBezTo>
                                  <a:cubicBezTo>
                                    <a:pt x="58" y="0"/>
                                    <a:pt x="64" y="2"/>
                                    <a:pt x="70" y="6"/>
                                  </a:cubicBezTo>
                                  <a:cubicBezTo>
                                    <a:pt x="73" y="8"/>
                                    <a:pt x="75" y="12"/>
                                    <a:pt x="78" y="16"/>
                                  </a:cubicBezTo>
                                  <a:cubicBezTo>
                                    <a:pt x="81" y="11"/>
                                    <a:pt x="86" y="6"/>
                                    <a:pt x="91" y="4"/>
                                  </a:cubicBezTo>
                                  <a:cubicBezTo>
                                    <a:pt x="97" y="1"/>
                                    <a:pt x="103" y="0"/>
                                    <a:pt x="109" y="0"/>
                                  </a:cubicBezTo>
                                  <a:cubicBezTo>
                                    <a:pt x="124" y="0"/>
                                    <a:pt x="133" y="5"/>
                                    <a:pt x="138" y="15"/>
                                  </a:cubicBezTo>
                                  <a:cubicBezTo>
                                    <a:pt x="141" y="20"/>
                                    <a:pt x="143" y="28"/>
                                    <a:pt x="143" y="37"/>
                                  </a:cubicBezTo>
                                  <a:lnTo>
                                    <a:pt x="143" y="108"/>
                                  </a:lnTo>
                                  <a:lnTo>
                                    <a:pt x="124" y="108"/>
                                  </a:lnTo>
                                  <a:lnTo>
                                    <a:pt x="124" y="34"/>
                                  </a:lnTo>
                                  <a:cubicBezTo>
                                    <a:pt x="124" y="27"/>
                                    <a:pt x="122" y="22"/>
                                    <a:pt x="119" y="20"/>
                                  </a:cubicBezTo>
                                  <a:cubicBezTo>
                                    <a:pt x="115" y="17"/>
                                    <a:pt x="111" y="16"/>
                                    <a:pt x="106" y="16"/>
                                  </a:cubicBezTo>
                                  <a:cubicBezTo>
                                    <a:pt x="99" y="16"/>
                                    <a:pt x="93" y="18"/>
                                    <a:pt x="88" y="23"/>
                                  </a:cubicBezTo>
                                  <a:cubicBezTo>
                                    <a:pt x="83" y="27"/>
                                    <a:pt x="80" y="35"/>
                                    <a:pt x="80" y="46"/>
                                  </a:cubicBezTo>
                                  <a:lnTo>
                                    <a:pt x="80" y="108"/>
                                  </a:lnTo>
                                  <a:lnTo>
                                    <a:pt x="62" y="108"/>
                                  </a:lnTo>
                                  <a:lnTo>
                                    <a:pt x="62" y="39"/>
                                  </a:lnTo>
                                  <a:cubicBezTo>
                                    <a:pt x="62" y="31"/>
                                    <a:pt x="61" y="26"/>
                                    <a:pt x="60" y="23"/>
                                  </a:cubicBezTo>
                                  <a:cubicBezTo>
                                    <a:pt x="57" y="18"/>
                                    <a:pt x="52" y="16"/>
                                    <a:pt x="45" y="16"/>
                                  </a:cubicBezTo>
                                  <a:cubicBezTo>
                                    <a:pt x="38" y="16"/>
                                    <a:pt x="32" y="18"/>
                                    <a:pt x="26" y="23"/>
                                  </a:cubicBezTo>
                                  <a:cubicBezTo>
                                    <a:pt x="21" y="29"/>
                                    <a:pt x="18" y="38"/>
                                    <a:pt x="18" y="52"/>
                                  </a:cubicBezTo>
                                  <a:lnTo>
                                    <a:pt x="18" y="108"/>
                                  </a:lnTo>
                                  <a:lnTo>
                                    <a:pt x="0" y="108"/>
                                  </a:lnTo>
                                  <a:lnTo>
                                    <a:pt x="0" y="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75" name="Freeform 132"/>
                          <wps:cNvSpPr>
                            <a:spLocks/>
                          </wps:cNvSpPr>
                          <wps:spPr bwMode="auto">
                            <a:xfrm>
                              <a:off x="859" y="3308"/>
                              <a:ext cx="70" cy="115"/>
                            </a:xfrm>
                            <a:custGeom>
                              <a:avLst/>
                              <a:gdLst>
                                <a:gd name="T0" fmla="*/ 0 w 88"/>
                                <a:gd name="T1" fmla="*/ 0 h 145"/>
                                <a:gd name="T2" fmla="*/ 0 w 88"/>
                                <a:gd name="T3" fmla="*/ 0 h 145"/>
                                <a:gd name="T4" fmla="*/ 17 w 88"/>
                                <a:gd name="T5" fmla="*/ 0 h 145"/>
                                <a:gd name="T6" fmla="*/ 17 w 88"/>
                                <a:gd name="T7" fmla="*/ 84 h 145"/>
                                <a:gd name="T8" fmla="*/ 63 w 88"/>
                                <a:gd name="T9" fmla="*/ 39 h 145"/>
                                <a:gd name="T10" fmla="*/ 85 w 88"/>
                                <a:gd name="T11" fmla="*/ 39 h 145"/>
                                <a:gd name="T12" fmla="*/ 45 w 88"/>
                                <a:gd name="T13" fmla="*/ 78 h 145"/>
                                <a:gd name="T14" fmla="*/ 88 w 88"/>
                                <a:gd name="T15" fmla="*/ 145 h 145"/>
                                <a:gd name="T16" fmla="*/ 65 w 88"/>
                                <a:gd name="T17" fmla="*/ 145 h 145"/>
                                <a:gd name="T18" fmla="*/ 32 w 88"/>
                                <a:gd name="T19" fmla="*/ 91 h 145"/>
                                <a:gd name="T20" fmla="*/ 17 w 88"/>
                                <a:gd name="T21" fmla="*/ 105 h 145"/>
                                <a:gd name="T22" fmla="*/ 17 w 88"/>
                                <a:gd name="T23" fmla="*/ 145 h 145"/>
                                <a:gd name="T24" fmla="*/ 0 w 88"/>
                                <a:gd name="T25" fmla="*/ 145 h 145"/>
                                <a:gd name="T26" fmla="*/ 0 w 88"/>
                                <a:gd name="T27" fmla="*/ 0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88" h="145">
                                  <a:moveTo>
                                    <a:pt x="0" y="0"/>
                                  </a:moveTo>
                                  <a:lnTo>
                                    <a:pt x="0" y="0"/>
                                  </a:lnTo>
                                  <a:lnTo>
                                    <a:pt x="17" y="0"/>
                                  </a:lnTo>
                                  <a:lnTo>
                                    <a:pt x="17" y="84"/>
                                  </a:lnTo>
                                  <a:lnTo>
                                    <a:pt x="63" y="39"/>
                                  </a:lnTo>
                                  <a:lnTo>
                                    <a:pt x="85" y="39"/>
                                  </a:lnTo>
                                  <a:lnTo>
                                    <a:pt x="45" y="78"/>
                                  </a:lnTo>
                                  <a:lnTo>
                                    <a:pt x="88" y="145"/>
                                  </a:lnTo>
                                  <a:lnTo>
                                    <a:pt x="65" y="145"/>
                                  </a:lnTo>
                                  <a:lnTo>
                                    <a:pt x="32" y="91"/>
                                  </a:lnTo>
                                  <a:lnTo>
                                    <a:pt x="17" y="105"/>
                                  </a:lnTo>
                                  <a:lnTo>
                                    <a:pt x="17" y="145"/>
                                  </a:lnTo>
                                  <a:lnTo>
                                    <a:pt x="0" y="145"/>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76" name="Freeform 133"/>
                          <wps:cNvSpPr>
                            <a:spLocks noEditPoints="1"/>
                          </wps:cNvSpPr>
                          <wps:spPr bwMode="auto">
                            <a:xfrm>
                              <a:off x="936" y="3336"/>
                              <a:ext cx="79" cy="89"/>
                            </a:xfrm>
                            <a:custGeom>
                              <a:avLst/>
                              <a:gdLst>
                                <a:gd name="T0" fmla="*/ 18 w 100"/>
                                <a:gd name="T1" fmla="*/ 80 h 112"/>
                                <a:gd name="T2" fmla="*/ 18 w 100"/>
                                <a:gd name="T3" fmla="*/ 80 h 112"/>
                                <a:gd name="T4" fmla="*/ 24 w 100"/>
                                <a:gd name="T5" fmla="*/ 93 h 112"/>
                                <a:gd name="T6" fmla="*/ 37 w 100"/>
                                <a:gd name="T7" fmla="*/ 97 h 112"/>
                                <a:gd name="T8" fmla="*/ 55 w 100"/>
                                <a:gd name="T9" fmla="*/ 93 h 112"/>
                                <a:gd name="T10" fmla="*/ 70 w 100"/>
                                <a:gd name="T11" fmla="*/ 69 h 112"/>
                                <a:gd name="T12" fmla="*/ 70 w 100"/>
                                <a:gd name="T13" fmla="*/ 55 h 112"/>
                                <a:gd name="T14" fmla="*/ 62 w 100"/>
                                <a:gd name="T15" fmla="*/ 58 h 112"/>
                                <a:gd name="T16" fmla="*/ 52 w 100"/>
                                <a:gd name="T17" fmla="*/ 60 h 112"/>
                                <a:gd name="T18" fmla="*/ 41 w 100"/>
                                <a:gd name="T19" fmla="*/ 62 h 112"/>
                                <a:gd name="T20" fmla="*/ 27 w 100"/>
                                <a:gd name="T21" fmla="*/ 66 h 112"/>
                                <a:gd name="T22" fmla="*/ 18 w 100"/>
                                <a:gd name="T23" fmla="*/ 80 h 112"/>
                                <a:gd name="T24" fmla="*/ 18 w 100"/>
                                <a:gd name="T25" fmla="*/ 80 h 112"/>
                                <a:gd name="T26" fmla="*/ 61 w 100"/>
                                <a:gd name="T27" fmla="*/ 45 h 112"/>
                                <a:gd name="T28" fmla="*/ 61 w 100"/>
                                <a:gd name="T29" fmla="*/ 45 h 112"/>
                                <a:gd name="T30" fmla="*/ 70 w 100"/>
                                <a:gd name="T31" fmla="*/ 39 h 112"/>
                                <a:gd name="T32" fmla="*/ 71 w 100"/>
                                <a:gd name="T33" fmla="*/ 33 h 112"/>
                                <a:gd name="T34" fmla="*/ 64 w 100"/>
                                <a:gd name="T35" fmla="*/ 19 h 112"/>
                                <a:gd name="T36" fmla="*/ 46 w 100"/>
                                <a:gd name="T37" fmla="*/ 15 h 112"/>
                                <a:gd name="T38" fmla="*/ 26 w 100"/>
                                <a:gd name="T39" fmla="*/ 23 h 112"/>
                                <a:gd name="T40" fmla="*/ 22 w 100"/>
                                <a:gd name="T41" fmla="*/ 35 h 112"/>
                                <a:gd name="T42" fmla="*/ 5 w 100"/>
                                <a:gd name="T43" fmla="*/ 35 h 112"/>
                                <a:gd name="T44" fmla="*/ 18 w 100"/>
                                <a:gd name="T45" fmla="*/ 8 h 112"/>
                                <a:gd name="T46" fmla="*/ 46 w 100"/>
                                <a:gd name="T47" fmla="*/ 0 h 112"/>
                                <a:gd name="T48" fmla="*/ 76 w 100"/>
                                <a:gd name="T49" fmla="*/ 7 h 112"/>
                                <a:gd name="T50" fmla="*/ 88 w 100"/>
                                <a:gd name="T51" fmla="*/ 30 h 112"/>
                                <a:gd name="T52" fmla="*/ 88 w 100"/>
                                <a:gd name="T53" fmla="*/ 90 h 112"/>
                                <a:gd name="T54" fmla="*/ 89 w 100"/>
                                <a:gd name="T55" fmla="*/ 95 h 112"/>
                                <a:gd name="T56" fmla="*/ 94 w 100"/>
                                <a:gd name="T57" fmla="*/ 97 h 112"/>
                                <a:gd name="T58" fmla="*/ 97 w 100"/>
                                <a:gd name="T59" fmla="*/ 96 h 112"/>
                                <a:gd name="T60" fmla="*/ 100 w 100"/>
                                <a:gd name="T61" fmla="*/ 96 h 112"/>
                                <a:gd name="T62" fmla="*/ 100 w 100"/>
                                <a:gd name="T63" fmla="*/ 109 h 112"/>
                                <a:gd name="T64" fmla="*/ 93 w 100"/>
                                <a:gd name="T65" fmla="*/ 111 h 112"/>
                                <a:gd name="T66" fmla="*/ 88 w 100"/>
                                <a:gd name="T67" fmla="*/ 111 h 112"/>
                                <a:gd name="T68" fmla="*/ 74 w 100"/>
                                <a:gd name="T69" fmla="*/ 104 h 112"/>
                                <a:gd name="T70" fmla="*/ 71 w 100"/>
                                <a:gd name="T71" fmla="*/ 95 h 112"/>
                                <a:gd name="T72" fmla="*/ 56 w 100"/>
                                <a:gd name="T73" fmla="*/ 107 h 112"/>
                                <a:gd name="T74" fmla="*/ 33 w 100"/>
                                <a:gd name="T75" fmla="*/ 112 h 112"/>
                                <a:gd name="T76" fmla="*/ 9 w 100"/>
                                <a:gd name="T77" fmla="*/ 103 h 112"/>
                                <a:gd name="T78" fmla="*/ 0 w 100"/>
                                <a:gd name="T79" fmla="*/ 81 h 112"/>
                                <a:gd name="T80" fmla="*/ 9 w 100"/>
                                <a:gd name="T81" fmla="*/ 58 h 112"/>
                                <a:gd name="T82" fmla="*/ 33 w 100"/>
                                <a:gd name="T83" fmla="*/ 48 h 112"/>
                                <a:gd name="T84" fmla="*/ 61 w 100"/>
                                <a:gd name="T85" fmla="*/ 45 h 112"/>
                                <a:gd name="T86" fmla="*/ 47 w 100"/>
                                <a:gd name="T87" fmla="*/ 0 h 112"/>
                                <a:gd name="T88" fmla="*/ 47 w 100"/>
                                <a:gd name="T89" fmla="*/ 0 h 112"/>
                                <a:gd name="T90" fmla="*/ 47 w 100"/>
                                <a:gd name="T91"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100" h="112">
                                  <a:moveTo>
                                    <a:pt x="18" y="80"/>
                                  </a:moveTo>
                                  <a:lnTo>
                                    <a:pt x="18" y="80"/>
                                  </a:lnTo>
                                  <a:cubicBezTo>
                                    <a:pt x="18" y="86"/>
                                    <a:pt x="20" y="90"/>
                                    <a:pt x="24" y="93"/>
                                  </a:cubicBezTo>
                                  <a:cubicBezTo>
                                    <a:pt x="28" y="96"/>
                                    <a:pt x="32" y="97"/>
                                    <a:pt x="37" y="97"/>
                                  </a:cubicBezTo>
                                  <a:cubicBezTo>
                                    <a:pt x="44" y="97"/>
                                    <a:pt x="50" y="96"/>
                                    <a:pt x="55" y="93"/>
                                  </a:cubicBezTo>
                                  <a:cubicBezTo>
                                    <a:pt x="65" y="88"/>
                                    <a:pt x="70" y="80"/>
                                    <a:pt x="70" y="69"/>
                                  </a:cubicBezTo>
                                  <a:lnTo>
                                    <a:pt x="70" y="55"/>
                                  </a:lnTo>
                                  <a:cubicBezTo>
                                    <a:pt x="68" y="56"/>
                                    <a:pt x="65" y="57"/>
                                    <a:pt x="62" y="58"/>
                                  </a:cubicBezTo>
                                  <a:cubicBezTo>
                                    <a:pt x="58" y="59"/>
                                    <a:pt x="55" y="60"/>
                                    <a:pt x="52" y="60"/>
                                  </a:cubicBezTo>
                                  <a:lnTo>
                                    <a:pt x="41" y="62"/>
                                  </a:lnTo>
                                  <a:cubicBezTo>
                                    <a:pt x="35" y="62"/>
                                    <a:pt x="30" y="64"/>
                                    <a:pt x="27" y="66"/>
                                  </a:cubicBezTo>
                                  <a:cubicBezTo>
                                    <a:pt x="21" y="69"/>
                                    <a:pt x="18" y="74"/>
                                    <a:pt x="18" y="80"/>
                                  </a:cubicBezTo>
                                  <a:lnTo>
                                    <a:pt x="18" y="80"/>
                                  </a:lnTo>
                                  <a:close/>
                                  <a:moveTo>
                                    <a:pt x="61" y="45"/>
                                  </a:moveTo>
                                  <a:lnTo>
                                    <a:pt x="61" y="45"/>
                                  </a:lnTo>
                                  <a:cubicBezTo>
                                    <a:pt x="65" y="44"/>
                                    <a:pt x="68" y="42"/>
                                    <a:pt x="70" y="39"/>
                                  </a:cubicBezTo>
                                  <a:cubicBezTo>
                                    <a:pt x="70" y="38"/>
                                    <a:pt x="71" y="36"/>
                                    <a:pt x="71" y="33"/>
                                  </a:cubicBezTo>
                                  <a:cubicBezTo>
                                    <a:pt x="71" y="27"/>
                                    <a:pt x="69" y="22"/>
                                    <a:pt x="64" y="19"/>
                                  </a:cubicBezTo>
                                  <a:cubicBezTo>
                                    <a:pt x="60" y="17"/>
                                    <a:pt x="54" y="15"/>
                                    <a:pt x="46" y="15"/>
                                  </a:cubicBezTo>
                                  <a:cubicBezTo>
                                    <a:pt x="37" y="15"/>
                                    <a:pt x="30" y="18"/>
                                    <a:pt x="26" y="23"/>
                                  </a:cubicBezTo>
                                  <a:cubicBezTo>
                                    <a:pt x="24" y="26"/>
                                    <a:pt x="23" y="30"/>
                                    <a:pt x="22" y="35"/>
                                  </a:cubicBezTo>
                                  <a:lnTo>
                                    <a:pt x="5" y="35"/>
                                  </a:lnTo>
                                  <a:cubicBezTo>
                                    <a:pt x="6" y="22"/>
                                    <a:pt x="10" y="13"/>
                                    <a:pt x="18" y="8"/>
                                  </a:cubicBezTo>
                                  <a:cubicBezTo>
                                    <a:pt x="26" y="3"/>
                                    <a:pt x="36" y="0"/>
                                    <a:pt x="46" y="0"/>
                                  </a:cubicBezTo>
                                  <a:cubicBezTo>
                                    <a:pt x="59" y="0"/>
                                    <a:pt x="69" y="3"/>
                                    <a:pt x="76" y="7"/>
                                  </a:cubicBezTo>
                                  <a:cubicBezTo>
                                    <a:pt x="84" y="12"/>
                                    <a:pt x="88" y="20"/>
                                    <a:pt x="88" y="30"/>
                                  </a:cubicBezTo>
                                  <a:lnTo>
                                    <a:pt x="88" y="90"/>
                                  </a:lnTo>
                                  <a:cubicBezTo>
                                    <a:pt x="88" y="92"/>
                                    <a:pt x="88" y="94"/>
                                    <a:pt x="89" y="95"/>
                                  </a:cubicBezTo>
                                  <a:cubicBezTo>
                                    <a:pt x="90" y="96"/>
                                    <a:pt x="92" y="97"/>
                                    <a:pt x="94" y="97"/>
                                  </a:cubicBezTo>
                                  <a:cubicBezTo>
                                    <a:pt x="95" y="97"/>
                                    <a:pt x="96" y="96"/>
                                    <a:pt x="97" y="96"/>
                                  </a:cubicBezTo>
                                  <a:cubicBezTo>
                                    <a:pt x="98" y="96"/>
                                    <a:pt x="99" y="96"/>
                                    <a:pt x="100" y="96"/>
                                  </a:cubicBezTo>
                                  <a:lnTo>
                                    <a:pt x="100" y="109"/>
                                  </a:lnTo>
                                  <a:cubicBezTo>
                                    <a:pt x="97" y="110"/>
                                    <a:pt x="95" y="110"/>
                                    <a:pt x="93" y="111"/>
                                  </a:cubicBezTo>
                                  <a:cubicBezTo>
                                    <a:pt x="92" y="111"/>
                                    <a:pt x="90" y="111"/>
                                    <a:pt x="88" y="111"/>
                                  </a:cubicBezTo>
                                  <a:cubicBezTo>
                                    <a:pt x="81" y="111"/>
                                    <a:pt x="77" y="109"/>
                                    <a:pt x="74" y="104"/>
                                  </a:cubicBezTo>
                                  <a:cubicBezTo>
                                    <a:pt x="73" y="102"/>
                                    <a:pt x="72" y="99"/>
                                    <a:pt x="71" y="95"/>
                                  </a:cubicBezTo>
                                  <a:cubicBezTo>
                                    <a:pt x="68" y="99"/>
                                    <a:pt x="62" y="103"/>
                                    <a:pt x="56" y="107"/>
                                  </a:cubicBezTo>
                                  <a:cubicBezTo>
                                    <a:pt x="49" y="110"/>
                                    <a:pt x="41" y="112"/>
                                    <a:pt x="33" y="112"/>
                                  </a:cubicBezTo>
                                  <a:cubicBezTo>
                                    <a:pt x="23" y="112"/>
                                    <a:pt x="15" y="109"/>
                                    <a:pt x="9" y="103"/>
                                  </a:cubicBezTo>
                                  <a:cubicBezTo>
                                    <a:pt x="3" y="97"/>
                                    <a:pt x="0" y="90"/>
                                    <a:pt x="0" y="81"/>
                                  </a:cubicBezTo>
                                  <a:cubicBezTo>
                                    <a:pt x="0" y="71"/>
                                    <a:pt x="3" y="63"/>
                                    <a:pt x="9" y="58"/>
                                  </a:cubicBezTo>
                                  <a:cubicBezTo>
                                    <a:pt x="15" y="53"/>
                                    <a:pt x="23" y="49"/>
                                    <a:pt x="33" y="48"/>
                                  </a:cubicBezTo>
                                  <a:lnTo>
                                    <a:pt x="61" y="45"/>
                                  </a:lnTo>
                                  <a:close/>
                                  <a:moveTo>
                                    <a:pt x="47" y="0"/>
                                  </a:moveTo>
                                  <a:lnTo>
                                    <a:pt x="47" y="0"/>
                                  </a:lnTo>
                                  <a:lnTo>
                                    <a:pt x="47"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77" name="Freeform 134"/>
                          <wps:cNvSpPr>
                            <a:spLocks/>
                          </wps:cNvSpPr>
                          <wps:spPr bwMode="auto">
                            <a:xfrm>
                              <a:off x="1029" y="3337"/>
                              <a:ext cx="41" cy="86"/>
                            </a:xfrm>
                            <a:custGeom>
                              <a:avLst/>
                              <a:gdLst>
                                <a:gd name="T0" fmla="*/ 0 w 52"/>
                                <a:gd name="T1" fmla="*/ 2 h 108"/>
                                <a:gd name="T2" fmla="*/ 0 w 52"/>
                                <a:gd name="T3" fmla="*/ 2 h 108"/>
                                <a:gd name="T4" fmla="*/ 17 w 52"/>
                                <a:gd name="T5" fmla="*/ 2 h 108"/>
                                <a:gd name="T6" fmla="*/ 17 w 52"/>
                                <a:gd name="T7" fmla="*/ 20 h 108"/>
                                <a:gd name="T8" fmla="*/ 27 w 52"/>
                                <a:gd name="T9" fmla="*/ 7 h 108"/>
                                <a:gd name="T10" fmla="*/ 46 w 52"/>
                                <a:gd name="T11" fmla="*/ 0 h 108"/>
                                <a:gd name="T12" fmla="*/ 47 w 52"/>
                                <a:gd name="T13" fmla="*/ 0 h 108"/>
                                <a:gd name="T14" fmla="*/ 52 w 52"/>
                                <a:gd name="T15" fmla="*/ 0 h 108"/>
                                <a:gd name="T16" fmla="*/ 52 w 52"/>
                                <a:gd name="T17" fmla="*/ 19 h 108"/>
                                <a:gd name="T18" fmla="*/ 49 w 52"/>
                                <a:gd name="T19" fmla="*/ 18 h 108"/>
                                <a:gd name="T20" fmla="*/ 46 w 52"/>
                                <a:gd name="T21" fmla="*/ 18 h 108"/>
                                <a:gd name="T22" fmla="*/ 25 w 52"/>
                                <a:gd name="T23" fmla="*/ 27 h 108"/>
                                <a:gd name="T24" fmla="*/ 18 w 52"/>
                                <a:gd name="T25" fmla="*/ 47 h 108"/>
                                <a:gd name="T26" fmla="*/ 18 w 52"/>
                                <a:gd name="T27" fmla="*/ 108 h 108"/>
                                <a:gd name="T28" fmla="*/ 0 w 52"/>
                                <a:gd name="T29" fmla="*/ 108 h 108"/>
                                <a:gd name="T30" fmla="*/ 0 w 52"/>
                                <a:gd name="T31" fmla="*/ 2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52" h="108">
                                  <a:moveTo>
                                    <a:pt x="0" y="2"/>
                                  </a:moveTo>
                                  <a:lnTo>
                                    <a:pt x="0" y="2"/>
                                  </a:lnTo>
                                  <a:lnTo>
                                    <a:pt x="17" y="2"/>
                                  </a:lnTo>
                                  <a:lnTo>
                                    <a:pt x="17" y="20"/>
                                  </a:lnTo>
                                  <a:cubicBezTo>
                                    <a:pt x="18" y="17"/>
                                    <a:pt x="22" y="12"/>
                                    <a:pt x="27" y="7"/>
                                  </a:cubicBezTo>
                                  <a:cubicBezTo>
                                    <a:pt x="33" y="2"/>
                                    <a:pt x="39" y="0"/>
                                    <a:pt x="46" y="0"/>
                                  </a:cubicBezTo>
                                  <a:cubicBezTo>
                                    <a:pt x="46" y="0"/>
                                    <a:pt x="47" y="0"/>
                                    <a:pt x="47" y="0"/>
                                  </a:cubicBezTo>
                                  <a:cubicBezTo>
                                    <a:pt x="48" y="0"/>
                                    <a:pt x="50" y="0"/>
                                    <a:pt x="52" y="0"/>
                                  </a:cubicBezTo>
                                  <a:lnTo>
                                    <a:pt x="52" y="19"/>
                                  </a:lnTo>
                                  <a:cubicBezTo>
                                    <a:pt x="50" y="19"/>
                                    <a:pt x="49" y="18"/>
                                    <a:pt x="49" y="18"/>
                                  </a:cubicBezTo>
                                  <a:cubicBezTo>
                                    <a:pt x="48" y="18"/>
                                    <a:pt x="47" y="18"/>
                                    <a:pt x="46" y="18"/>
                                  </a:cubicBezTo>
                                  <a:cubicBezTo>
                                    <a:pt x="37" y="18"/>
                                    <a:pt x="30" y="21"/>
                                    <a:pt x="25" y="27"/>
                                  </a:cubicBezTo>
                                  <a:cubicBezTo>
                                    <a:pt x="20" y="33"/>
                                    <a:pt x="18" y="39"/>
                                    <a:pt x="18" y="47"/>
                                  </a:cubicBezTo>
                                  <a:lnTo>
                                    <a:pt x="18" y="108"/>
                                  </a:lnTo>
                                  <a:lnTo>
                                    <a:pt x="0" y="108"/>
                                  </a:lnTo>
                                  <a:lnTo>
                                    <a:pt x="0" y="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78" name="Freeform 135"/>
                          <wps:cNvSpPr>
                            <a:spLocks/>
                          </wps:cNvSpPr>
                          <wps:spPr bwMode="auto">
                            <a:xfrm>
                              <a:off x="1128" y="3305"/>
                              <a:ext cx="37" cy="150"/>
                            </a:xfrm>
                            <a:custGeom>
                              <a:avLst/>
                              <a:gdLst>
                                <a:gd name="T0" fmla="*/ 45 w 46"/>
                                <a:gd name="T1" fmla="*/ 0 h 189"/>
                                <a:gd name="T2" fmla="*/ 45 w 46"/>
                                <a:gd name="T3" fmla="*/ 0 h 189"/>
                                <a:gd name="T4" fmla="*/ 25 w 46"/>
                                <a:gd name="T5" fmla="*/ 45 h 189"/>
                                <a:gd name="T6" fmla="*/ 18 w 46"/>
                                <a:gd name="T7" fmla="*/ 94 h 189"/>
                                <a:gd name="T8" fmla="*/ 26 w 46"/>
                                <a:gd name="T9" fmla="*/ 147 h 189"/>
                                <a:gd name="T10" fmla="*/ 46 w 46"/>
                                <a:gd name="T11" fmla="*/ 189 h 189"/>
                                <a:gd name="T12" fmla="*/ 34 w 46"/>
                                <a:gd name="T13" fmla="*/ 189 h 189"/>
                                <a:gd name="T14" fmla="*/ 16 w 46"/>
                                <a:gd name="T15" fmla="*/ 160 h 189"/>
                                <a:gd name="T16" fmla="*/ 8 w 46"/>
                                <a:gd name="T17" fmla="*/ 143 h 189"/>
                                <a:gd name="T18" fmla="*/ 1 w 46"/>
                                <a:gd name="T19" fmla="*/ 112 h 189"/>
                                <a:gd name="T20" fmla="*/ 0 w 46"/>
                                <a:gd name="T21" fmla="*/ 96 h 189"/>
                                <a:gd name="T22" fmla="*/ 9 w 46"/>
                                <a:gd name="T23" fmla="*/ 44 h 189"/>
                                <a:gd name="T24" fmla="*/ 33 w 46"/>
                                <a:gd name="T25" fmla="*/ 0 h 189"/>
                                <a:gd name="T26" fmla="*/ 45 w 46"/>
                                <a:gd name="T27" fmla="*/ 0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45" y="0"/>
                                  </a:moveTo>
                                  <a:lnTo>
                                    <a:pt x="45" y="0"/>
                                  </a:lnTo>
                                  <a:cubicBezTo>
                                    <a:pt x="35" y="20"/>
                                    <a:pt x="28" y="35"/>
                                    <a:pt x="25" y="45"/>
                                  </a:cubicBezTo>
                                  <a:cubicBezTo>
                                    <a:pt x="20" y="59"/>
                                    <a:pt x="18" y="76"/>
                                    <a:pt x="18" y="94"/>
                                  </a:cubicBezTo>
                                  <a:cubicBezTo>
                                    <a:pt x="18" y="114"/>
                                    <a:pt x="21" y="131"/>
                                    <a:pt x="26" y="147"/>
                                  </a:cubicBezTo>
                                  <a:cubicBezTo>
                                    <a:pt x="29" y="156"/>
                                    <a:pt x="36" y="170"/>
                                    <a:pt x="46" y="189"/>
                                  </a:cubicBezTo>
                                  <a:lnTo>
                                    <a:pt x="34" y="189"/>
                                  </a:lnTo>
                                  <a:cubicBezTo>
                                    <a:pt x="24" y="174"/>
                                    <a:pt x="18" y="164"/>
                                    <a:pt x="16" y="160"/>
                                  </a:cubicBezTo>
                                  <a:cubicBezTo>
                                    <a:pt x="13" y="156"/>
                                    <a:pt x="11" y="150"/>
                                    <a:pt x="8" y="143"/>
                                  </a:cubicBezTo>
                                  <a:cubicBezTo>
                                    <a:pt x="5" y="133"/>
                                    <a:pt x="2" y="123"/>
                                    <a:pt x="1" y="112"/>
                                  </a:cubicBezTo>
                                  <a:cubicBezTo>
                                    <a:pt x="0" y="106"/>
                                    <a:pt x="0" y="101"/>
                                    <a:pt x="0" y="96"/>
                                  </a:cubicBezTo>
                                  <a:cubicBezTo>
                                    <a:pt x="0" y="76"/>
                                    <a:pt x="3" y="59"/>
                                    <a:pt x="9" y="44"/>
                                  </a:cubicBezTo>
                                  <a:cubicBezTo>
                                    <a:pt x="13" y="34"/>
                                    <a:pt x="21" y="20"/>
                                    <a:pt x="33" y="0"/>
                                  </a:cubicBezTo>
                                  <a:lnTo>
                                    <a:pt x="45"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79" name="Freeform 136"/>
                          <wps:cNvSpPr>
                            <a:spLocks/>
                          </wps:cNvSpPr>
                          <wps:spPr bwMode="auto">
                            <a:xfrm>
                              <a:off x="1175" y="3310"/>
                              <a:ext cx="77" cy="113"/>
                            </a:xfrm>
                            <a:custGeom>
                              <a:avLst/>
                              <a:gdLst>
                                <a:gd name="T0" fmla="*/ 0 w 98"/>
                                <a:gd name="T1" fmla="*/ 142 h 142"/>
                                <a:gd name="T2" fmla="*/ 0 w 98"/>
                                <a:gd name="T3" fmla="*/ 142 h 142"/>
                                <a:gd name="T4" fmla="*/ 8 w 98"/>
                                <a:gd name="T5" fmla="*/ 110 h 142"/>
                                <a:gd name="T6" fmla="*/ 34 w 98"/>
                                <a:gd name="T7" fmla="*/ 85 h 142"/>
                                <a:gd name="T8" fmla="*/ 52 w 98"/>
                                <a:gd name="T9" fmla="*/ 74 h 142"/>
                                <a:gd name="T10" fmla="*/ 70 w 98"/>
                                <a:gd name="T11" fmla="*/ 62 h 142"/>
                                <a:gd name="T12" fmla="*/ 78 w 98"/>
                                <a:gd name="T13" fmla="*/ 43 h 142"/>
                                <a:gd name="T14" fmla="*/ 71 w 98"/>
                                <a:gd name="T15" fmla="*/ 23 h 142"/>
                                <a:gd name="T16" fmla="*/ 51 w 98"/>
                                <a:gd name="T17" fmla="*/ 16 h 142"/>
                                <a:gd name="T18" fmla="*/ 26 w 98"/>
                                <a:gd name="T19" fmla="*/ 30 h 142"/>
                                <a:gd name="T20" fmla="*/ 22 w 98"/>
                                <a:gd name="T21" fmla="*/ 50 h 142"/>
                                <a:gd name="T22" fmla="*/ 4 w 98"/>
                                <a:gd name="T23" fmla="*/ 50 h 142"/>
                                <a:gd name="T24" fmla="*/ 11 w 98"/>
                                <a:gd name="T25" fmla="*/ 20 h 142"/>
                                <a:gd name="T26" fmla="*/ 51 w 98"/>
                                <a:gd name="T27" fmla="*/ 0 h 142"/>
                                <a:gd name="T28" fmla="*/ 87 w 98"/>
                                <a:gd name="T29" fmla="*/ 13 h 142"/>
                                <a:gd name="T30" fmla="*/ 98 w 98"/>
                                <a:gd name="T31" fmla="*/ 42 h 142"/>
                                <a:gd name="T32" fmla="*/ 86 w 98"/>
                                <a:gd name="T33" fmla="*/ 71 h 142"/>
                                <a:gd name="T34" fmla="*/ 61 w 98"/>
                                <a:gd name="T35" fmla="*/ 88 h 142"/>
                                <a:gd name="T36" fmla="*/ 48 w 98"/>
                                <a:gd name="T37" fmla="*/ 96 h 142"/>
                                <a:gd name="T38" fmla="*/ 33 w 98"/>
                                <a:gd name="T39" fmla="*/ 106 h 142"/>
                                <a:gd name="T40" fmla="*/ 20 w 98"/>
                                <a:gd name="T41" fmla="*/ 125 h 142"/>
                                <a:gd name="T42" fmla="*/ 97 w 98"/>
                                <a:gd name="T43" fmla="*/ 125 h 142"/>
                                <a:gd name="T44" fmla="*/ 97 w 98"/>
                                <a:gd name="T45" fmla="*/ 142 h 142"/>
                                <a:gd name="T46" fmla="*/ 0 w 98"/>
                                <a:gd name="T47"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8" h="142">
                                  <a:moveTo>
                                    <a:pt x="0" y="142"/>
                                  </a:moveTo>
                                  <a:lnTo>
                                    <a:pt x="0" y="142"/>
                                  </a:lnTo>
                                  <a:cubicBezTo>
                                    <a:pt x="1" y="129"/>
                                    <a:pt x="4" y="119"/>
                                    <a:pt x="8" y="110"/>
                                  </a:cubicBezTo>
                                  <a:cubicBezTo>
                                    <a:pt x="12" y="101"/>
                                    <a:pt x="21" y="93"/>
                                    <a:pt x="34" y="85"/>
                                  </a:cubicBezTo>
                                  <a:lnTo>
                                    <a:pt x="52" y="74"/>
                                  </a:lnTo>
                                  <a:cubicBezTo>
                                    <a:pt x="61" y="69"/>
                                    <a:pt x="67" y="65"/>
                                    <a:pt x="70" y="62"/>
                                  </a:cubicBezTo>
                                  <a:cubicBezTo>
                                    <a:pt x="76" y="56"/>
                                    <a:pt x="78" y="50"/>
                                    <a:pt x="78" y="43"/>
                                  </a:cubicBezTo>
                                  <a:cubicBezTo>
                                    <a:pt x="78" y="35"/>
                                    <a:pt x="76" y="28"/>
                                    <a:pt x="71" y="23"/>
                                  </a:cubicBezTo>
                                  <a:cubicBezTo>
                                    <a:pt x="66" y="18"/>
                                    <a:pt x="59" y="16"/>
                                    <a:pt x="51" y="16"/>
                                  </a:cubicBezTo>
                                  <a:cubicBezTo>
                                    <a:pt x="39" y="16"/>
                                    <a:pt x="31" y="21"/>
                                    <a:pt x="26" y="30"/>
                                  </a:cubicBezTo>
                                  <a:cubicBezTo>
                                    <a:pt x="24" y="35"/>
                                    <a:pt x="22" y="42"/>
                                    <a:pt x="22" y="50"/>
                                  </a:cubicBezTo>
                                  <a:lnTo>
                                    <a:pt x="4" y="50"/>
                                  </a:lnTo>
                                  <a:cubicBezTo>
                                    <a:pt x="4" y="38"/>
                                    <a:pt x="6" y="28"/>
                                    <a:pt x="11" y="20"/>
                                  </a:cubicBezTo>
                                  <a:cubicBezTo>
                                    <a:pt x="18" y="7"/>
                                    <a:pt x="32" y="0"/>
                                    <a:pt x="51" y="0"/>
                                  </a:cubicBezTo>
                                  <a:cubicBezTo>
                                    <a:pt x="68" y="0"/>
                                    <a:pt x="79" y="4"/>
                                    <a:pt x="87" y="13"/>
                                  </a:cubicBezTo>
                                  <a:cubicBezTo>
                                    <a:pt x="94" y="22"/>
                                    <a:pt x="98" y="31"/>
                                    <a:pt x="98" y="42"/>
                                  </a:cubicBezTo>
                                  <a:cubicBezTo>
                                    <a:pt x="98" y="53"/>
                                    <a:pt x="94" y="63"/>
                                    <a:pt x="86" y="71"/>
                                  </a:cubicBezTo>
                                  <a:cubicBezTo>
                                    <a:pt x="81" y="76"/>
                                    <a:pt x="73" y="81"/>
                                    <a:pt x="61" y="88"/>
                                  </a:cubicBezTo>
                                  <a:lnTo>
                                    <a:pt x="48" y="96"/>
                                  </a:lnTo>
                                  <a:cubicBezTo>
                                    <a:pt x="41" y="99"/>
                                    <a:pt x="36" y="103"/>
                                    <a:pt x="33" y="106"/>
                                  </a:cubicBezTo>
                                  <a:cubicBezTo>
                                    <a:pt x="26" y="111"/>
                                    <a:pt x="22" y="118"/>
                                    <a:pt x="20" y="125"/>
                                  </a:cubicBezTo>
                                  <a:lnTo>
                                    <a:pt x="97" y="125"/>
                                  </a:lnTo>
                                  <a:lnTo>
                                    <a:pt x="97" y="142"/>
                                  </a:lnTo>
                                  <a:lnTo>
                                    <a:pt x="0"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80" name="Freeform 137"/>
                          <wps:cNvSpPr>
                            <a:spLocks noEditPoints="1"/>
                          </wps:cNvSpPr>
                          <wps:spPr bwMode="auto">
                            <a:xfrm>
                              <a:off x="1264" y="3310"/>
                              <a:ext cx="78" cy="115"/>
                            </a:xfrm>
                            <a:custGeom>
                              <a:avLst/>
                              <a:gdLst>
                                <a:gd name="T0" fmla="*/ 49 w 98"/>
                                <a:gd name="T1" fmla="*/ 0 h 145"/>
                                <a:gd name="T2" fmla="*/ 49 w 98"/>
                                <a:gd name="T3" fmla="*/ 0 h 145"/>
                                <a:gd name="T4" fmla="*/ 88 w 98"/>
                                <a:gd name="T5" fmla="*/ 23 h 145"/>
                                <a:gd name="T6" fmla="*/ 98 w 98"/>
                                <a:gd name="T7" fmla="*/ 71 h 145"/>
                                <a:gd name="T8" fmla="*/ 89 w 98"/>
                                <a:gd name="T9" fmla="*/ 118 h 145"/>
                                <a:gd name="T10" fmla="*/ 48 w 98"/>
                                <a:gd name="T11" fmla="*/ 145 h 145"/>
                                <a:gd name="T12" fmla="*/ 11 w 98"/>
                                <a:gd name="T13" fmla="*/ 123 h 145"/>
                                <a:gd name="T14" fmla="*/ 0 w 98"/>
                                <a:gd name="T15" fmla="*/ 74 h 145"/>
                                <a:gd name="T16" fmla="*/ 6 w 98"/>
                                <a:gd name="T17" fmla="*/ 32 h 145"/>
                                <a:gd name="T18" fmla="*/ 49 w 98"/>
                                <a:gd name="T19" fmla="*/ 0 h 145"/>
                                <a:gd name="T20" fmla="*/ 49 w 98"/>
                                <a:gd name="T21" fmla="*/ 0 h 145"/>
                                <a:gd name="T22" fmla="*/ 48 w 98"/>
                                <a:gd name="T23" fmla="*/ 129 h 145"/>
                                <a:gd name="T24" fmla="*/ 48 w 98"/>
                                <a:gd name="T25" fmla="*/ 129 h 145"/>
                                <a:gd name="T26" fmla="*/ 70 w 98"/>
                                <a:gd name="T27" fmla="*/ 117 h 145"/>
                                <a:gd name="T28" fmla="*/ 79 w 98"/>
                                <a:gd name="T29" fmla="*/ 71 h 145"/>
                                <a:gd name="T30" fmla="*/ 73 w 98"/>
                                <a:gd name="T31" fmla="*/ 32 h 145"/>
                                <a:gd name="T32" fmla="*/ 50 w 98"/>
                                <a:gd name="T33" fmla="*/ 16 h 145"/>
                                <a:gd name="T34" fmla="*/ 27 w 98"/>
                                <a:gd name="T35" fmla="*/ 31 h 145"/>
                                <a:gd name="T36" fmla="*/ 19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8"/>
                                    <a:pt x="88" y="23"/>
                                  </a:cubicBezTo>
                                  <a:cubicBezTo>
                                    <a:pt x="94" y="35"/>
                                    <a:pt x="98" y="50"/>
                                    <a:pt x="98" y="71"/>
                                  </a:cubicBezTo>
                                  <a:cubicBezTo>
                                    <a:pt x="98" y="90"/>
                                    <a:pt x="95" y="106"/>
                                    <a:pt x="89" y="118"/>
                                  </a:cubicBezTo>
                                  <a:cubicBezTo>
                                    <a:pt x="81" y="136"/>
                                    <a:pt x="67" y="145"/>
                                    <a:pt x="48" y="145"/>
                                  </a:cubicBezTo>
                                  <a:cubicBezTo>
                                    <a:pt x="31" y="145"/>
                                    <a:pt x="19" y="138"/>
                                    <a:pt x="11" y="123"/>
                                  </a:cubicBezTo>
                                  <a:cubicBezTo>
                                    <a:pt x="4" y="111"/>
                                    <a:pt x="0" y="94"/>
                                    <a:pt x="0" y="74"/>
                                  </a:cubicBezTo>
                                  <a:cubicBezTo>
                                    <a:pt x="0" y="58"/>
                                    <a:pt x="2" y="44"/>
                                    <a:pt x="6" y="32"/>
                                  </a:cubicBezTo>
                                  <a:cubicBezTo>
                                    <a:pt x="14" y="11"/>
                                    <a:pt x="28" y="0"/>
                                    <a:pt x="49" y="0"/>
                                  </a:cubicBezTo>
                                  <a:lnTo>
                                    <a:pt x="49" y="0"/>
                                  </a:lnTo>
                                  <a:close/>
                                  <a:moveTo>
                                    <a:pt x="48" y="129"/>
                                  </a:moveTo>
                                  <a:lnTo>
                                    <a:pt x="48" y="129"/>
                                  </a:lnTo>
                                  <a:cubicBezTo>
                                    <a:pt x="58" y="129"/>
                                    <a:pt x="65" y="125"/>
                                    <a:pt x="70" y="117"/>
                                  </a:cubicBezTo>
                                  <a:cubicBezTo>
                                    <a:pt x="76" y="109"/>
                                    <a:pt x="79" y="94"/>
                                    <a:pt x="79" y="71"/>
                                  </a:cubicBezTo>
                                  <a:cubicBezTo>
                                    <a:pt x="79" y="55"/>
                                    <a:pt x="77" y="42"/>
                                    <a:pt x="73" y="32"/>
                                  </a:cubicBezTo>
                                  <a:cubicBezTo>
                                    <a:pt x="69" y="21"/>
                                    <a:pt x="61" y="16"/>
                                    <a:pt x="50" y="16"/>
                                  </a:cubicBezTo>
                                  <a:cubicBezTo>
                                    <a:pt x="39" y="16"/>
                                    <a:pt x="32" y="21"/>
                                    <a:pt x="27" y="31"/>
                                  </a:cubicBezTo>
                                  <a:cubicBezTo>
                                    <a:pt x="22" y="41"/>
                                    <a:pt x="19" y="55"/>
                                    <a:pt x="19" y="74"/>
                                  </a:cubicBezTo>
                                  <a:cubicBezTo>
                                    <a:pt x="19" y="89"/>
                                    <a:pt x="21" y="100"/>
                                    <a:pt x="24" y="109"/>
                                  </a:cubicBezTo>
                                  <a:cubicBezTo>
                                    <a:pt x="29" y="123"/>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81" name="Freeform 138"/>
                          <wps:cNvSpPr>
                            <a:spLocks noEditPoints="1"/>
                          </wps:cNvSpPr>
                          <wps:spPr bwMode="auto">
                            <a:xfrm>
                              <a:off x="1354" y="3310"/>
                              <a:ext cx="76" cy="115"/>
                            </a:xfrm>
                            <a:custGeom>
                              <a:avLst/>
                              <a:gdLst>
                                <a:gd name="T0" fmla="*/ 48 w 97"/>
                                <a:gd name="T1" fmla="*/ 0 h 145"/>
                                <a:gd name="T2" fmla="*/ 48 w 97"/>
                                <a:gd name="T3" fmla="*/ 0 h 145"/>
                                <a:gd name="T4" fmla="*/ 88 w 97"/>
                                <a:gd name="T5" fmla="*/ 23 h 145"/>
                                <a:gd name="T6" fmla="*/ 97 w 97"/>
                                <a:gd name="T7" fmla="*/ 71 h 145"/>
                                <a:gd name="T8" fmla="*/ 89 w 97"/>
                                <a:gd name="T9" fmla="*/ 118 h 145"/>
                                <a:gd name="T10" fmla="*/ 48 w 97"/>
                                <a:gd name="T11" fmla="*/ 145 h 145"/>
                                <a:gd name="T12" fmla="*/ 10 w 97"/>
                                <a:gd name="T13" fmla="*/ 123 h 145"/>
                                <a:gd name="T14" fmla="*/ 0 w 97"/>
                                <a:gd name="T15" fmla="*/ 74 h 145"/>
                                <a:gd name="T16" fmla="*/ 6 w 97"/>
                                <a:gd name="T17" fmla="*/ 32 h 145"/>
                                <a:gd name="T18" fmla="*/ 48 w 97"/>
                                <a:gd name="T19" fmla="*/ 0 h 145"/>
                                <a:gd name="T20" fmla="*/ 48 w 97"/>
                                <a:gd name="T21" fmla="*/ 0 h 145"/>
                                <a:gd name="T22" fmla="*/ 48 w 97"/>
                                <a:gd name="T23" fmla="*/ 129 h 145"/>
                                <a:gd name="T24" fmla="*/ 48 w 97"/>
                                <a:gd name="T25" fmla="*/ 129 h 145"/>
                                <a:gd name="T26" fmla="*/ 70 w 97"/>
                                <a:gd name="T27" fmla="*/ 117 h 145"/>
                                <a:gd name="T28" fmla="*/ 78 w 97"/>
                                <a:gd name="T29" fmla="*/ 71 h 145"/>
                                <a:gd name="T30" fmla="*/ 72 w 97"/>
                                <a:gd name="T31" fmla="*/ 32 h 145"/>
                                <a:gd name="T32" fmla="*/ 49 w 97"/>
                                <a:gd name="T33" fmla="*/ 16 h 145"/>
                                <a:gd name="T34" fmla="*/ 27 w 97"/>
                                <a:gd name="T35" fmla="*/ 31 h 145"/>
                                <a:gd name="T36" fmla="*/ 19 w 97"/>
                                <a:gd name="T37" fmla="*/ 74 h 145"/>
                                <a:gd name="T38" fmla="*/ 24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7" y="0"/>
                                    <a:pt x="80" y="8"/>
                                    <a:pt x="88" y="23"/>
                                  </a:cubicBezTo>
                                  <a:cubicBezTo>
                                    <a:pt x="94" y="35"/>
                                    <a:pt x="97" y="50"/>
                                    <a:pt x="97" y="71"/>
                                  </a:cubicBezTo>
                                  <a:cubicBezTo>
                                    <a:pt x="97" y="90"/>
                                    <a:pt x="95" y="106"/>
                                    <a:pt x="89" y="118"/>
                                  </a:cubicBezTo>
                                  <a:cubicBezTo>
                                    <a:pt x="81" y="136"/>
                                    <a:pt x="67" y="145"/>
                                    <a:pt x="48" y="145"/>
                                  </a:cubicBezTo>
                                  <a:cubicBezTo>
                                    <a:pt x="31" y="145"/>
                                    <a:pt x="19" y="138"/>
                                    <a:pt x="10" y="123"/>
                                  </a:cubicBezTo>
                                  <a:cubicBezTo>
                                    <a:pt x="3" y="111"/>
                                    <a:pt x="0" y="94"/>
                                    <a:pt x="0" y="74"/>
                                  </a:cubicBezTo>
                                  <a:cubicBezTo>
                                    <a:pt x="0" y="58"/>
                                    <a:pt x="2" y="44"/>
                                    <a:pt x="6" y="32"/>
                                  </a:cubicBezTo>
                                  <a:cubicBezTo>
                                    <a:pt x="14" y="11"/>
                                    <a:pt x="28" y="0"/>
                                    <a:pt x="48" y="0"/>
                                  </a:cubicBezTo>
                                  <a:lnTo>
                                    <a:pt x="48" y="0"/>
                                  </a:lnTo>
                                  <a:close/>
                                  <a:moveTo>
                                    <a:pt x="48" y="129"/>
                                  </a:moveTo>
                                  <a:lnTo>
                                    <a:pt x="48" y="129"/>
                                  </a:lnTo>
                                  <a:cubicBezTo>
                                    <a:pt x="57" y="129"/>
                                    <a:pt x="65" y="125"/>
                                    <a:pt x="70" y="117"/>
                                  </a:cubicBezTo>
                                  <a:cubicBezTo>
                                    <a:pt x="76" y="109"/>
                                    <a:pt x="78" y="94"/>
                                    <a:pt x="78" y="71"/>
                                  </a:cubicBezTo>
                                  <a:cubicBezTo>
                                    <a:pt x="78" y="55"/>
                                    <a:pt x="76" y="42"/>
                                    <a:pt x="72" y="32"/>
                                  </a:cubicBezTo>
                                  <a:cubicBezTo>
                                    <a:pt x="68" y="21"/>
                                    <a:pt x="61" y="16"/>
                                    <a:pt x="49" y="16"/>
                                  </a:cubicBezTo>
                                  <a:cubicBezTo>
                                    <a:pt x="39" y="16"/>
                                    <a:pt x="31" y="21"/>
                                    <a:pt x="27" y="31"/>
                                  </a:cubicBezTo>
                                  <a:cubicBezTo>
                                    <a:pt x="22" y="41"/>
                                    <a:pt x="19" y="55"/>
                                    <a:pt x="19" y="74"/>
                                  </a:cubicBezTo>
                                  <a:cubicBezTo>
                                    <a:pt x="19" y="89"/>
                                    <a:pt x="21" y="100"/>
                                    <a:pt x="24" y="109"/>
                                  </a:cubicBezTo>
                                  <a:cubicBezTo>
                                    <a:pt x="29" y="123"/>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82" name="Freeform 139"/>
                          <wps:cNvSpPr>
                            <a:spLocks noEditPoints="1"/>
                          </wps:cNvSpPr>
                          <wps:spPr bwMode="auto">
                            <a:xfrm>
                              <a:off x="1444" y="3310"/>
                              <a:ext cx="77" cy="115"/>
                            </a:xfrm>
                            <a:custGeom>
                              <a:avLst/>
                              <a:gdLst>
                                <a:gd name="T0" fmla="*/ 52 w 97"/>
                                <a:gd name="T1" fmla="*/ 0 h 145"/>
                                <a:gd name="T2" fmla="*/ 52 w 97"/>
                                <a:gd name="T3" fmla="*/ 0 h 145"/>
                                <a:gd name="T4" fmla="*/ 85 w 97"/>
                                <a:gd name="T5" fmla="*/ 12 h 145"/>
                                <a:gd name="T6" fmla="*/ 94 w 97"/>
                                <a:gd name="T7" fmla="*/ 37 h 145"/>
                                <a:gd name="T8" fmla="*/ 76 w 97"/>
                                <a:gd name="T9" fmla="*/ 37 h 145"/>
                                <a:gd name="T10" fmla="*/ 71 w 97"/>
                                <a:gd name="T11" fmla="*/ 24 h 145"/>
                                <a:gd name="T12" fmla="*/ 52 w 97"/>
                                <a:gd name="T13" fmla="*/ 15 h 145"/>
                                <a:gd name="T14" fmla="*/ 28 w 97"/>
                                <a:gd name="T15" fmla="*/ 29 h 145"/>
                                <a:gd name="T16" fmla="*/ 18 w 97"/>
                                <a:gd name="T17" fmla="*/ 68 h 145"/>
                                <a:gd name="T18" fmla="*/ 34 w 97"/>
                                <a:gd name="T19" fmla="*/ 55 h 145"/>
                                <a:gd name="T20" fmla="*/ 53 w 97"/>
                                <a:gd name="T21" fmla="*/ 51 h 145"/>
                                <a:gd name="T22" fmla="*/ 84 w 97"/>
                                <a:gd name="T23" fmla="*/ 62 h 145"/>
                                <a:gd name="T24" fmla="*/ 97 w 97"/>
                                <a:gd name="T25" fmla="*/ 96 h 145"/>
                                <a:gd name="T26" fmla="*/ 84 w 97"/>
                                <a:gd name="T27" fmla="*/ 130 h 145"/>
                                <a:gd name="T28" fmla="*/ 49 w 97"/>
                                <a:gd name="T29" fmla="*/ 145 h 145"/>
                                <a:gd name="T30" fmla="*/ 15 w 97"/>
                                <a:gd name="T31" fmla="*/ 130 h 145"/>
                                <a:gd name="T32" fmla="*/ 0 w 97"/>
                                <a:gd name="T33" fmla="*/ 79 h 145"/>
                                <a:gd name="T34" fmla="*/ 7 w 97"/>
                                <a:gd name="T35" fmla="*/ 35 h 145"/>
                                <a:gd name="T36" fmla="*/ 52 w 97"/>
                                <a:gd name="T37" fmla="*/ 0 h 145"/>
                                <a:gd name="T38" fmla="*/ 52 w 97"/>
                                <a:gd name="T39" fmla="*/ 0 h 145"/>
                                <a:gd name="T40" fmla="*/ 50 w 97"/>
                                <a:gd name="T41" fmla="*/ 129 h 145"/>
                                <a:gd name="T42" fmla="*/ 50 w 97"/>
                                <a:gd name="T43" fmla="*/ 129 h 145"/>
                                <a:gd name="T44" fmla="*/ 71 w 97"/>
                                <a:gd name="T45" fmla="*/ 120 h 145"/>
                                <a:gd name="T46" fmla="*/ 78 w 97"/>
                                <a:gd name="T47" fmla="*/ 98 h 145"/>
                                <a:gd name="T48" fmla="*/ 72 w 97"/>
                                <a:gd name="T49" fmla="*/ 77 h 145"/>
                                <a:gd name="T50" fmla="*/ 49 w 97"/>
                                <a:gd name="T51" fmla="*/ 67 h 145"/>
                                <a:gd name="T52" fmla="*/ 29 w 97"/>
                                <a:gd name="T53" fmla="*/ 75 h 145"/>
                                <a:gd name="T54" fmla="*/ 21 w 97"/>
                                <a:gd name="T55" fmla="*/ 98 h 145"/>
                                <a:gd name="T56" fmla="*/ 29 w 97"/>
                                <a:gd name="T57" fmla="*/ 120 h 145"/>
                                <a:gd name="T58" fmla="*/ 50 w 97"/>
                                <a:gd name="T59" fmla="*/ 129 h 145"/>
                                <a:gd name="T60" fmla="*/ 50 w 97"/>
                                <a:gd name="T61"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97" h="145">
                                  <a:moveTo>
                                    <a:pt x="52" y="0"/>
                                  </a:moveTo>
                                  <a:lnTo>
                                    <a:pt x="52" y="0"/>
                                  </a:lnTo>
                                  <a:cubicBezTo>
                                    <a:pt x="67" y="0"/>
                                    <a:pt x="78" y="4"/>
                                    <a:pt x="85" y="12"/>
                                  </a:cubicBezTo>
                                  <a:cubicBezTo>
                                    <a:pt x="91" y="20"/>
                                    <a:pt x="94" y="29"/>
                                    <a:pt x="94" y="37"/>
                                  </a:cubicBezTo>
                                  <a:lnTo>
                                    <a:pt x="76" y="37"/>
                                  </a:lnTo>
                                  <a:cubicBezTo>
                                    <a:pt x="75" y="32"/>
                                    <a:pt x="74" y="27"/>
                                    <a:pt x="71" y="24"/>
                                  </a:cubicBezTo>
                                  <a:cubicBezTo>
                                    <a:pt x="67" y="18"/>
                                    <a:pt x="61" y="15"/>
                                    <a:pt x="52" y="15"/>
                                  </a:cubicBezTo>
                                  <a:cubicBezTo>
                                    <a:pt x="42" y="15"/>
                                    <a:pt x="34" y="20"/>
                                    <a:pt x="28" y="29"/>
                                  </a:cubicBezTo>
                                  <a:cubicBezTo>
                                    <a:pt x="22" y="38"/>
                                    <a:pt x="19" y="51"/>
                                    <a:pt x="18" y="68"/>
                                  </a:cubicBezTo>
                                  <a:cubicBezTo>
                                    <a:pt x="23" y="62"/>
                                    <a:pt x="28" y="58"/>
                                    <a:pt x="34" y="55"/>
                                  </a:cubicBezTo>
                                  <a:cubicBezTo>
                                    <a:pt x="40" y="52"/>
                                    <a:pt x="46" y="51"/>
                                    <a:pt x="53" y="51"/>
                                  </a:cubicBezTo>
                                  <a:cubicBezTo>
                                    <a:pt x="65" y="51"/>
                                    <a:pt x="75" y="55"/>
                                    <a:pt x="84" y="62"/>
                                  </a:cubicBezTo>
                                  <a:cubicBezTo>
                                    <a:pt x="93" y="70"/>
                                    <a:pt x="97" y="81"/>
                                    <a:pt x="97" y="96"/>
                                  </a:cubicBezTo>
                                  <a:cubicBezTo>
                                    <a:pt x="97" y="109"/>
                                    <a:pt x="93" y="120"/>
                                    <a:pt x="84" y="130"/>
                                  </a:cubicBezTo>
                                  <a:cubicBezTo>
                                    <a:pt x="76" y="140"/>
                                    <a:pt x="64" y="145"/>
                                    <a:pt x="49" y="145"/>
                                  </a:cubicBezTo>
                                  <a:cubicBezTo>
                                    <a:pt x="36" y="145"/>
                                    <a:pt x="24" y="140"/>
                                    <a:pt x="15" y="130"/>
                                  </a:cubicBezTo>
                                  <a:cubicBezTo>
                                    <a:pt x="5" y="120"/>
                                    <a:pt x="0" y="103"/>
                                    <a:pt x="0" y="79"/>
                                  </a:cubicBezTo>
                                  <a:cubicBezTo>
                                    <a:pt x="0" y="62"/>
                                    <a:pt x="2" y="47"/>
                                    <a:pt x="7" y="35"/>
                                  </a:cubicBezTo>
                                  <a:cubicBezTo>
                                    <a:pt x="15" y="11"/>
                                    <a:pt x="30" y="0"/>
                                    <a:pt x="52" y="0"/>
                                  </a:cubicBezTo>
                                  <a:lnTo>
                                    <a:pt x="52" y="0"/>
                                  </a:lnTo>
                                  <a:close/>
                                  <a:moveTo>
                                    <a:pt x="50" y="129"/>
                                  </a:moveTo>
                                  <a:lnTo>
                                    <a:pt x="50" y="129"/>
                                  </a:lnTo>
                                  <a:cubicBezTo>
                                    <a:pt x="60" y="129"/>
                                    <a:pt x="67" y="126"/>
                                    <a:pt x="71" y="120"/>
                                  </a:cubicBezTo>
                                  <a:cubicBezTo>
                                    <a:pt x="76" y="114"/>
                                    <a:pt x="78" y="106"/>
                                    <a:pt x="78" y="98"/>
                                  </a:cubicBezTo>
                                  <a:cubicBezTo>
                                    <a:pt x="78" y="91"/>
                                    <a:pt x="76" y="84"/>
                                    <a:pt x="72" y="77"/>
                                  </a:cubicBezTo>
                                  <a:cubicBezTo>
                                    <a:pt x="68" y="71"/>
                                    <a:pt x="60" y="67"/>
                                    <a:pt x="49" y="67"/>
                                  </a:cubicBezTo>
                                  <a:cubicBezTo>
                                    <a:pt x="42" y="67"/>
                                    <a:pt x="35" y="70"/>
                                    <a:pt x="29" y="75"/>
                                  </a:cubicBezTo>
                                  <a:cubicBezTo>
                                    <a:pt x="24" y="80"/>
                                    <a:pt x="21" y="88"/>
                                    <a:pt x="21" y="98"/>
                                  </a:cubicBezTo>
                                  <a:cubicBezTo>
                                    <a:pt x="21" y="107"/>
                                    <a:pt x="23" y="114"/>
                                    <a:pt x="29" y="120"/>
                                  </a:cubicBezTo>
                                  <a:cubicBezTo>
                                    <a:pt x="34" y="126"/>
                                    <a:pt x="41" y="129"/>
                                    <a:pt x="50" y="129"/>
                                  </a:cubicBezTo>
                                  <a:lnTo>
                                    <a:pt x="50"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83" name="Freeform 140"/>
                          <wps:cNvSpPr>
                            <a:spLocks/>
                          </wps:cNvSpPr>
                          <wps:spPr bwMode="auto">
                            <a:xfrm>
                              <a:off x="1533" y="3305"/>
                              <a:ext cx="36" cy="150"/>
                            </a:xfrm>
                            <a:custGeom>
                              <a:avLst/>
                              <a:gdLst>
                                <a:gd name="T0" fmla="*/ 0 w 46"/>
                                <a:gd name="T1" fmla="*/ 189 h 189"/>
                                <a:gd name="T2" fmla="*/ 0 w 46"/>
                                <a:gd name="T3" fmla="*/ 189 h 189"/>
                                <a:gd name="T4" fmla="*/ 21 w 46"/>
                                <a:gd name="T5" fmla="*/ 144 h 189"/>
                                <a:gd name="T6" fmla="*/ 28 w 46"/>
                                <a:gd name="T7" fmla="*/ 94 h 189"/>
                                <a:gd name="T8" fmla="*/ 20 w 46"/>
                                <a:gd name="T9" fmla="*/ 42 h 189"/>
                                <a:gd name="T10" fmla="*/ 0 w 46"/>
                                <a:gd name="T11" fmla="*/ 0 h 189"/>
                                <a:gd name="T12" fmla="*/ 12 w 46"/>
                                <a:gd name="T13" fmla="*/ 0 h 189"/>
                                <a:gd name="T14" fmla="*/ 30 w 46"/>
                                <a:gd name="T15" fmla="*/ 30 h 189"/>
                                <a:gd name="T16" fmla="*/ 37 w 46"/>
                                <a:gd name="T17" fmla="*/ 46 h 189"/>
                                <a:gd name="T18" fmla="*/ 44 w 46"/>
                                <a:gd name="T19" fmla="*/ 70 h 189"/>
                                <a:gd name="T20" fmla="*/ 46 w 46"/>
                                <a:gd name="T21" fmla="*/ 93 h 189"/>
                                <a:gd name="T22" fmla="*/ 37 w 46"/>
                                <a:gd name="T23" fmla="*/ 145 h 189"/>
                                <a:gd name="T24" fmla="*/ 13 w 46"/>
                                <a:gd name="T25" fmla="*/ 189 h 189"/>
                                <a:gd name="T26" fmla="*/ 0 w 46"/>
                                <a:gd name="T27" fmla="*/ 189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0" y="189"/>
                                  </a:moveTo>
                                  <a:lnTo>
                                    <a:pt x="0" y="189"/>
                                  </a:lnTo>
                                  <a:cubicBezTo>
                                    <a:pt x="11" y="168"/>
                                    <a:pt x="18" y="154"/>
                                    <a:pt x="21" y="144"/>
                                  </a:cubicBezTo>
                                  <a:cubicBezTo>
                                    <a:pt x="25" y="130"/>
                                    <a:pt x="28" y="113"/>
                                    <a:pt x="28" y="94"/>
                                  </a:cubicBezTo>
                                  <a:cubicBezTo>
                                    <a:pt x="28" y="75"/>
                                    <a:pt x="25" y="58"/>
                                    <a:pt x="20" y="42"/>
                                  </a:cubicBezTo>
                                  <a:cubicBezTo>
                                    <a:pt x="16" y="33"/>
                                    <a:pt x="10" y="19"/>
                                    <a:pt x="0" y="0"/>
                                  </a:cubicBezTo>
                                  <a:lnTo>
                                    <a:pt x="12" y="0"/>
                                  </a:lnTo>
                                  <a:cubicBezTo>
                                    <a:pt x="22" y="16"/>
                                    <a:pt x="28" y="26"/>
                                    <a:pt x="30" y="30"/>
                                  </a:cubicBezTo>
                                  <a:cubicBezTo>
                                    <a:pt x="33" y="34"/>
                                    <a:pt x="35" y="39"/>
                                    <a:pt x="37" y="46"/>
                                  </a:cubicBezTo>
                                  <a:cubicBezTo>
                                    <a:pt x="41" y="54"/>
                                    <a:pt x="43" y="62"/>
                                    <a:pt x="44" y="70"/>
                                  </a:cubicBezTo>
                                  <a:cubicBezTo>
                                    <a:pt x="45" y="78"/>
                                    <a:pt x="46" y="86"/>
                                    <a:pt x="46" y="93"/>
                                  </a:cubicBezTo>
                                  <a:cubicBezTo>
                                    <a:pt x="46" y="113"/>
                                    <a:pt x="43" y="130"/>
                                    <a:pt x="37" y="145"/>
                                  </a:cubicBezTo>
                                  <a:cubicBezTo>
                                    <a:pt x="33" y="155"/>
                                    <a:pt x="25" y="170"/>
                                    <a:pt x="13" y="189"/>
                                  </a:cubicBezTo>
                                  <a:lnTo>
                                    <a:pt x="0" y="18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84" name="Freeform 141"/>
                          <wps:cNvSpPr>
                            <a:spLocks/>
                          </wps:cNvSpPr>
                          <wps:spPr bwMode="auto">
                            <a:xfrm>
                              <a:off x="522" y="3620"/>
                              <a:ext cx="74" cy="115"/>
                            </a:xfrm>
                            <a:custGeom>
                              <a:avLst/>
                              <a:gdLst>
                                <a:gd name="T0" fmla="*/ 0 w 93"/>
                                <a:gd name="T1" fmla="*/ 0 h 145"/>
                                <a:gd name="T2" fmla="*/ 0 w 93"/>
                                <a:gd name="T3" fmla="*/ 0 h 145"/>
                                <a:gd name="T4" fmla="*/ 20 w 93"/>
                                <a:gd name="T5" fmla="*/ 0 h 145"/>
                                <a:gd name="T6" fmla="*/ 20 w 93"/>
                                <a:gd name="T7" fmla="*/ 128 h 145"/>
                                <a:gd name="T8" fmla="*/ 93 w 93"/>
                                <a:gd name="T9" fmla="*/ 128 h 145"/>
                                <a:gd name="T10" fmla="*/ 93 w 93"/>
                                <a:gd name="T11" fmla="*/ 145 h 145"/>
                                <a:gd name="T12" fmla="*/ 0 w 93"/>
                                <a:gd name="T13" fmla="*/ 145 h 145"/>
                                <a:gd name="T14" fmla="*/ 0 w 93"/>
                                <a:gd name="T15" fmla="*/ 0 h 145"/>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93" h="145">
                                  <a:moveTo>
                                    <a:pt x="0" y="0"/>
                                  </a:moveTo>
                                  <a:lnTo>
                                    <a:pt x="0" y="0"/>
                                  </a:lnTo>
                                  <a:lnTo>
                                    <a:pt x="20" y="0"/>
                                  </a:lnTo>
                                  <a:lnTo>
                                    <a:pt x="20" y="128"/>
                                  </a:lnTo>
                                  <a:lnTo>
                                    <a:pt x="93" y="128"/>
                                  </a:lnTo>
                                  <a:lnTo>
                                    <a:pt x="93" y="145"/>
                                  </a:lnTo>
                                  <a:lnTo>
                                    <a:pt x="0" y="145"/>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85" name="Freeform 142"/>
                          <wps:cNvSpPr>
                            <a:spLocks noEditPoints="1"/>
                          </wps:cNvSpPr>
                          <wps:spPr bwMode="auto">
                            <a:xfrm>
                              <a:off x="610" y="3620"/>
                              <a:ext cx="14" cy="115"/>
                            </a:xfrm>
                            <a:custGeom>
                              <a:avLst/>
                              <a:gdLst>
                                <a:gd name="T0" fmla="*/ 0 w 18"/>
                                <a:gd name="T1" fmla="*/ 40 h 145"/>
                                <a:gd name="T2" fmla="*/ 0 w 18"/>
                                <a:gd name="T3" fmla="*/ 40 h 145"/>
                                <a:gd name="T4" fmla="*/ 18 w 18"/>
                                <a:gd name="T5" fmla="*/ 40 h 145"/>
                                <a:gd name="T6" fmla="*/ 18 w 18"/>
                                <a:gd name="T7" fmla="*/ 145 h 145"/>
                                <a:gd name="T8" fmla="*/ 0 w 18"/>
                                <a:gd name="T9" fmla="*/ 145 h 145"/>
                                <a:gd name="T10" fmla="*/ 0 w 18"/>
                                <a:gd name="T11" fmla="*/ 40 h 145"/>
                                <a:gd name="T12" fmla="*/ 0 w 18"/>
                                <a:gd name="T13" fmla="*/ 0 h 145"/>
                                <a:gd name="T14" fmla="*/ 0 w 18"/>
                                <a:gd name="T15" fmla="*/ 0 h 145"/>
                                <a:gd name="T16" fmla="*/ 18 w 18"/>
                                <a:gd name="T17" fmla="*/ 0 h 145"/>
                                <a:gd name="T18" fmla="*/ 18 w 18"/>
                                <a:gd name="T19" fmla="*/ 20 h 145"/>
                                <a:gd name="T20" fmla="*/ 0 w 18"/>
                                <a:gd name="T21" fmla="*/ 20 h 145"/>
                                <a:gd name="T22" fmla="*/ 0 w 18"/>
                                <a:gd name="T23" fmla="*/ 0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8" h="145">
                                  <a:moveTo>
                                    <a:pt x="0" y="40"/>
                                  </a:moveTo>
                                  <a:lnTo>
                                    <a:pt x="0" y="40"/>
                                  </a:lnTo>
                                  <a:lnTo>
                                    <a:pt x="18" y="40"/>
                                  </a:lnTo>
                                  <a:lnTo>
                                    <a:pt x="18" y="145"/>
                                  </a:lnTo>
                                  <a:lnTo>
                                    <a:pt x="0" y="145"/>
                                  </a:lnTo>
                                  <a:lnTo>
                                    <a:pt x="0" y="40"/>
                                  </a:lnTo>
                                  <a:close/>
                                  <a:moveTo>
                                    <a:pt x="0" y="0"/>
                                  </a:moveTo>
                                  <a:lnTo>
                                    <a:pt x="0" y="0"/>
                                  </a:lnTo>
                                  <a:lnTo>
                                    <a:pt x="18" y="0"/>
                                  </a:lnTo>
                                  <a:lnTo>
                                    <a:pt x="18" y="20"/>
                                  </a:lnTo>
                                  <a:lnTo>
                                    <a:pt x="0" y="20"/>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86" name="Freeform 143"/>
                          <wps:cNvSpPr>
                            <a:spLocks noEditPoints="1"/>
                          </wps:cNvSpPr>
                          <wps:spPr bwMode="auto">
                            <a:xfrm>
                              <a:off x="646" y="3649"/>
                              <a:ext cx="68" cy="86"/>
                            </a:xfrm>
                            <a:custGeom>
                              <a:avLst/>
                              <a:gdLst>
                                <a:gd name="T0" fmla="*/ 0 w 86"/>
                                <a:gd name="T1" fmla="*/ 2 h 108"/>
                                <a:gd name="T2" fmla="*/ 0 w 86"/>
                                <a:gd name="T3" fmla="*/ 2 h 108"/>
                                <a:gd name="T4" fmla="*/ 17 w 86"/>
                                <a:gd name="T5" fmla="*/ 2 h 108"/>
                                <a:gd name="T6" fmla="*/ 17 w 86"/>
                                <a:gd name="T7" fmla="*/ 17 h 108"/>
                                <a:gd name="T8" fmla="*/ 33 w 86"/>
                                <a:gd name="T9" fmla="*/ 4 h 108"/>
                                <a:gd name="T10" fmla="*/ 51 w 86"/>
                                <a:gd name="T11" fmla="*/ 0 h 108"/>
                                <a:gd name="T12" fmla="*/ 82 w 86"/>
                                <a:gd name="T13" fmla="*/ 16 h 108"/>
                                <a:gd name="T14" fmla="*/ 86 w 86"/>
                                <a:gd name="T15" fmla="*/ 40 h 108"/>
                                <a:gd name="T16" fmla="*/ 86 w 86"/>
                                <a:gd name="T17" fmla="*/ 108 h 108"/>
                                <a:gd name="T18" fmla="*/ 68 w 86"/>
                                <a:gd name="T19" fmla="*/ 108 h 108"/>
                                <a:gd name="T20" fmla="*/ 68 w 86"/>
                                <a:gd name="T21" fmla="*/ 41 h 108"/>
                                <a:gd name="T22" fmla="*/ 65 w 86"/>
                                <a:gd name="T23" fmla="*/ 26 h 108"/>
                                <a:gd name="T24" fmla="*/ 48 w 86"/>
                                <a:gd name="T25" fmla="*/ 16 h 108"/>
                                <a:gd name="T26" fmla="*/ 38 w 86"/>
                                <a:gd name="T27" fmla="*/ 17 h 108"/>
                                <a:gd name="T28" fmla="*/ 25 w 86"/>
                                <a:gd name="T29" fmla="*/ 26 h 108"/>
                                <a:gd name="T30" fmla="*/ 19 w 86"/>
                                <a:gd name="T31" fmla="*/ 37 h 108"/>
                                <a:gd name="T32" fmla="*/ 18 w 86"/>
                                <a:gd name="T33" fmla="*/ 53 h 108"/>
                                <a:gd name="T34" fmla="*/ 18 w 86"/>
                                <a:gd name="T35" fmla="*/ 108 h 108"/>
                                <a:gd name="T36" fmla="*/ 0 w 86"/>
                                <a:gd name="T37" fmla="*/ 108 h 108"/>
                                <a:gd name="T38" fmla="*/ 0 w 86"/>
                                <a:gd name="T39" fmla="*/ 2 h 108"/>
                                <a:gd name="T40" fmla="*/ 42 w 86"/>
                                <a:gd name="T41" fmla="*/ 0 h 108"/>
                                <a:gd name="T42" fmla="*/ 42 w 86"/>
                                <a:gd name="T43" fmla="*/ 0 h 108"/>
                                <a:gd name="T44" fmla="*/ 42 w 86"/>
                                <a:gd name="T45" fmla="*/ 0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86" h="108">
                                  <a:moveTo>
                                    <a:pt x="0" y="2"/>
                                  </a:moveTo>
                                  <a:lnTo>
                                    <a:pt x="0" y="2"/>
                                  </a:lnTo>
                                  <a:lnTo>
                                    <a:pt x="17" y="2"/>
                                  </a:lnTo>
                                  <a:lnTo>
                                    <a:pt x="17" y="17"/>
                                  </a:lnTo>
                                  <a:cubicBezTo>
                                    <a:pt x="22" y="11"/>
                                    <a:pt x="27" y="7"/>
                                    <a:pt x="33" y="4"/>
                                  </a:cubicBezTo>
                                  <a:cubicBezTo>
                                    <a:pt x="38" y="1"/>
                                    <a:pt x="45" y="0"/>
                                    <a:pt x="51" y="0"/>
                                  </a:cubicBezTo>
                                  <a:cubicBezTo>
                                    <a:pt x="66" y="0"/>
                                    <a:pt x="76" y="5"/>
                                    <a:pt x="82" y="16"/>
                                  </a:cubicBezTo>
                                  <a:cubicBezTo>
                                    <a:pt x="85" y="21"/>
                                    <a:pt x="86" y="30"/>
                                    <a:pt x="86" y="40"/>
                                  </a:cubicBezTo>
                                  <a:lnTo>
                                    <a:pt x="86" y="108"/>
                                  </a:lnTo>
                                  <a:lnTo>
                                    <a:pt x="68" y="108"/>
                                  </a:lnTo>
                                  <a:lnTo>
                                    <a:pt x="68" y="41"/>
                                  </a:lnTo>
                                  <a:cubicBezTo>
                                    <a:pt x="68" y="35"/>
                                    <a:pt x="67" y="30"/>
                                    <a:pt x="65" y="26"/>
                                  </a:cubicBezTo>
                                  <a:cubicBezTo>
                                    <a:pt x="62" y="19"/>
                                    <a:pt x="56" y="16"/>
                                    <a:pt x="48" y="16"/>
                                  </a:cubicBezTo>
                                  <a:cubicBezTo>
                                    <a:pt x="44" y="16"/>
                                    <a:pt x="40" y="16"/>
                                    <a:pt x="38" y="17"/>
                                  </a:cubicBezTo>
                                  <a:cubicBezTo>
                                    <a:pt x="33" y="19"/>
                                    <a:pt x="29" y="22"/>
                                    <a:pt x="25" y="26"/>
                                  </a:cubicBezTo>
                                  <a:cubicBezTo>
                                    <a:pt x="22" y="29"/>
                                    <a:pt x="20" y="33"/>
                                    <a:pt x="19" y="37"/>
                                  </a:cubicBezTo>
                                  <a:cubicBezTo>
                                    <a:pt x="18" y="40"/>
                                    <a:pt x="18" y="46"/>
                                    <a:pt x="18" y="53"/>
                                  </a:cubicBezTo>
                                  <a:lnTo>
                                    <a:pt x="18" y="108"/>
                                  </a:lnTo>
                                  <a:lnTo>
                                    <a:pt x="0" y="108"/>
                                  </a:lnTo>
                                  <a:lnTo>
                                    <a:pt x="0" y="2"/>
                                  </a:lnTo>
                                  <a:close/>
                                  <a:moveTo>
                                    <a:pt x="42" y="0"/>
                                  </a:moveTo>
                                  <a:lnTo>
                                    <a:pt x="42" y="0"/>
                                  </a:lnTo>
                                  <a:lnTo>
                                    <a:pt x="42"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87" name="Freeform 144"/>
                          <wps:cNvSpPr>
                            <a:spLocks noEditPoints="1"/>
                          </wps:cNvSpPr>
                          <wps:spPr bwMode="auto">
                            <a:xfrm>
                              <a:off x="731" y="3649"/>
                              <a:ext cx="79" cy="88"/>
                            </a:xfrm>
                            <a:custGeom>
                              <a:avLst/>
                              <a:gdLst>
                                <a:gd name="T0" fmla="*/ 18 w 100"/>
                                <a:gd name="T1" fmla="*/ 80 h 111"/>
                                <a:gd name="T2" fmla="*/ 18 w 100"/>
                                <a:gd name="T3" fmla="*/ 80 h 111"/>
                                <a:gd name="T4" fmla="*/ 24 w 100"/>
                                <a:gd name="T5" fmla="*/ 92 h 111"/>
                                <a:gd name="T6" fmla="*/ 37 w 100"/>
                                <a:gd name="T7" fmla="*/ 96 h 111"/>
                                <a:gd name="T8" fmla="*/ 55 w 100"/>
                                <a:gd name="T9" fmla="*/ 92 h 111"/>
                                <a:gd name="T10" fmla="*/ 70 w 100"/>
                                <a:gd name="T11" fmla="*/ 68 h 111"/>
                                <a:gd name="T12" fmla="*/ 70 w 100"/>
                                <a:gd name="T13" fmla="*/ 54 h 111"/>
                                <a:gd name="T14" fmla="*/ 62 w 100"/>
                                <a:gd name="T15" fmla="*/ 58 h 111"/>
                                <a:gd name="T16" fmla="*/ 52 w 100"/>
                                <a:gd name="T17" fmla="*/ 60 h 111"/>
                                <a:gd name="T18" fmla="*/ 41 w 100"/>
                                <a:gd name="T19" fmla="*/ 61 h 111"/>
                                <a:gd name="T20" fmla="*/ 27 w 100"/>
                                <a:gd name="T21" fmla="*/ 65 h 111"/>
                                <a:gd name="T22" fmla="*/ 18 w 100"/>
                                <a:gd name="T23" fmla="*/ 80 h 111"/>
                                <a:gd name="T24" fmla="*/ 18 w 100"/>
                                <a:gd name="T25" fmla="*/ 80 h 111"/>
                                <a:gd name="T26" fmla="*/ 61 w 100"/>
                                <a:gd name="T27" fmla="*/ 44 h 111"/>
                                <a:gd name="T28" fmla="*/ 61 w 100"/>
                                <a:gd name="T29" fmla="*/ 44 h 111"/>
                                <a:gd name="T30" fmla="*/ 70 w 100"/>
                                <a:gd name="T31" fmla="*/ 39 h 111"/>
                                <a:gd name="T32" fmla="*/ 71 w 100"/>
                                <a:gd name="T33" fmla="*/ 32 h 111"/>
                                <a:gd name="T34" fmla="*/ 64 w 100"/>
                                <a:gd name="T35" fmla="*/ 19 h 111"/>
                                <a:gd name="T36" fmla="*/ 46 w 100"/>
                                <a:gd name="T37" fmla="*/ 15 h 111"/>
                                <a:gd name="T38" fmla="*/ 26 w 100"/>
                                <a:gd name="T39" fmla="*/ 22 h 111"/>
                                <a:gd name="T40" fmla="*/ 22 w 100"/>
                                <a:gd name="T41" fmla="*/ 35 h 111"/>
                                <a:gd name="T42" fmla="*/ 5 w 100"/>
                                <a:gd name="T43" fmla="*/ 35 h 111"/>
                                <a:gd name="T44" fmla="*/ 18 w 100"/>
                                <a:gd name="T45" fmla="*/ 7 h 111"/>
                                <a:gd name="T46" fmla="*/ 46 w 100"/>
                                <a:gd name="T47" fmla="*/ 0 h 111"/>
                                <a:gd name="T48" fmla="*/ 76 w 100"/>
                                <a:gd name="T49" fmla="*/ 7 h 111"/>
                                <a:gd name="T50" fmla="*/ 88 w 100"/>
                                <a:gd name="T51" fmla="*/ 29 h 111"/>
                                <a:gd name="T52" fmla="*/ 88 w 100"/>
                                <a:gd name="T53" fmla="*/ 90 h 111"/>
                                <a:gd name="T54" fmla="*/ 89 w 100"/>
                                <a:gd name="T55" fmla="*/ 94 h 111"/>
                                <a:gd name="T56" fmla="*/ 94 w 100"/>
                                <a:gd name="T57" fmla="*/ 96 h 111"/>
                                <a:gd name="T58" fmla="*/ 97 w 100"/>
                                <a:gd name="T59" fmla="*/ 96 h 111"/>
                                <a:gd name="T60" fmla="*/ 100 w 100"/>
                                <a:gd name="T61" fmla="*/ 95 h 111"/>
                                <a:gd name="T62" fmla="*/ 100 w 100"/>
                                <a:gd name="T63" fmla="*/ 108 h 111"/>
                                <a:gd name="T64" fmla="*/ 93 w 100"/>
                                <a:gd name="T65" fmla="*/ 110 h 111"/>
                                <a:gd name="T66" fmla="*/ 88 w 100"/>
                                <a:gd name="T67" fmla="*/ 110 h 111"/>
                                <a:gd name="T68" fmla="*/ 74 w 100"/>
                                <a:gd name="T69" fmla="*/ 104 h 111"/>
                                <a:gd name="T70" fmla="*/ 71 w 100"/>
                                <a:gd name="T71" fmla="*/ 94 h 111"/>
                                <a:gd name="T72" fmla="*/ 56 w 100"/>
                                <a:gd name="T73" fmla="*/ 106 h 111"/>
                                <a:gd name="T74" fmla="*/ 33 w 100"/>
                                <a:gd name="T75" fmla="*/ 111 h 111"/>
                                <a:gd name="T76" fmla="*/ 9 w 100"/>
                                <a:gd name="T77" fmla="*/ 103 h 111"/>
                                <a:gd name="T78" fmla="*/ 0 w 100"/>
                                <a:gd name="T79" fmla="*/ 80 h 111"/>
                                <a:gd name="T80" fmla="*/ 9 w 100"/>
                                <a:gd name="T81" fmla="*/ 57 h 111"/>
                                <a:gd name="T82" fmla="*/ 33 w 100"/>
                                <a:gd name="T83" fmla="*/ 47 h 111"/>
                                <a:gd name="T84" fmla="*/ 61 w 100"/>
                                <a:gd name="T85" fmla="*/ 44 h 111"/>
                                <a:gd name="T86" fmla="*/ 47 w 100"/>
                                <a:gd name="T87" fmla="*/ 0 h 111"/>
                                <a:gd name="T88" fmla="*/ 47 w 100"/>
                                <a:gd name="T89" fmla="*/ 0 h 111"/>
                                <a:gd name="T90" fmla="*/ 47 w 100"/>
                                <a:gd name="T91" fmla="*/ 0 h 1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100" h="111">
                                  <a:moveTo>
                                    <a:pt x="18" y="80"/>
                                  </a:moveTo>
                                  <a:lnTo>
                                    <a:pt x="18" y="80"/>
                                  </a:lnTo>
                                  <a:cubicBezTo>
                                    <a:pt x="18" y="85"/>
                                    <a:pt x="20" y="89"/>
                                    <a:pt x="24" y="92"/>
                                  </a:cubicBezTo>
                                  <a:cubicBezTo>
                                    <a:pt x="28" y="95"/>
                                    <a:pt x="32" y="96"/>
                                    <a:pt x="37" y="96"/>
                                  </a:cubicBezTo>
                                  <a:cubicBezTo>
                                    <a:pt x="44" y="96"/>
                                    <a:pt x="50" y="95"/>
                                    <a:pt x="55" y="92"/>
                                  </a:cubicBezTo>
                                  <a:cubicBezTo>
                                    <a:pt x="65" y="87"/>
                                    <a:pt x="70" y="79"/>
                                    <a:pt x="70" y="68"/>
                                  </a:cubicBezTo>
                                  <a:lnTo>
                                    <a:pt x="70" y="54"/>
                                  </a:lnTo>
                                  <a:cubicBezTo>
                                    <a:pt x="68" y="56"/>
                                    <a:pt x="65" y="57"/>
                                    <a:pt x="62" y="58"/>
                                  </a:cubicBezTo>
                                  <a:cubicBezTo>
                                    <a:pt x="58" y="59"/>
                                    <a:pt x="55" y="59"/>
                                    <a:pt x="52" y="60"/>
                                  </a:cubicBezTo>
                                  <a:lnTo>
                                    <a:pt x="41" y="61"/>
                                  </a:lnTo>
                                  <a:cubicBezTo>
                                    <a:pt x="35" y="62"/>
                                    <a:pt x="30" y="63"/>
                                    <a:pt x="27" y="65"/>
                                  </a:cubicBezTo>
                                  <a:cubicBezTo>
                                    <a:pt x="21" y="68"/>
                                    <a:pt x="18" y="73"/>
                                    <a:pt x="18" y="80"/>
                                  </a:cubicBezTo>
                                  <a:lnTo>
                                    <a:pt x="18" y="80"/>
                                  </a:lnTo>
                                  <a:close/>
                                  <a:moveTo>
                                    <a:pt x="61" y="44"/>
                                  </a:moveTo>
                                  <a:lnTo>
                                    <a:pt x="61" y="44"/>
                                  </a:lnTo>
                                  <a:cubicBezTo>
                                    <a:pt x="65" y="43"/>
                                    <a:pt x="68" y="42"/>
                                    <a:pt x="70" y="39"/>
                                  </a:cubicBezTo>
                                  <a:cubicBezTo>
                                    <a:pt x="70" y="37"/>
                                    <a:pt x="71" y="35"/>
                                    <a:pt x="71" y="32"/>
                                  </a:cubicBezTo>
                                  <a:cubicBezTo>
                                    <a:pt x="71" y="26"/>
                                    <a:pt x="69" y="22"/>
                                    <a:pt x="64" y="19"/>
                                  </a:cubicBezTo>
                                  <a:cubicBezTo>
                                    <a:pt x="60" y="16"/>
                                    <a:pt x="54" y="15"/>
                                    <a:pt x="46" y="15"/>
                                  </a:cubicBezTo>
                                  <a:cubicBezTo>
                                    <a:pt x="37" y="15"/>
                                    <a:pt x="30" y="17"/>
                                    <a:pt x="26" y="22"/>
                                  </a:cubicBezTo>
                                  <a:cubicBezTo>
                                    <a:pt x="24" y="25"/>
                                    <a:pt x="23" y="29"/>
                                    <a:pt x="22" y="35"/>
                                  </a:cubicBezTo>
                                  <a:lnTo>
                                    <a:pt x="5" y="35"/>
                                  </a:lnTo>
                                  <a:cubicBezTo>
                                    <a:pt x="6" y="22"/>
                                    <a:pt x="10" y="12"/>
                                    <a:pt x="18" y="7"/>
                                  </a:cubicBezTo>
                                  <a:cubicBezTo>
                                    <a:pt x="26" y="2"/>
                                    <a:pt x="36" y="0"/>
                                    <a:pt x="46" y="0"/>
                                  </a:cubicBezTo>
                                  <a:cubicBezTo>
                                    <a:pt x="59" y="0"/>
                                    <a:pt x="69" y="2"/>
                                    <a:pt x="76" y="7"/>
                                  </a:cubicBezTo>
                                  <a:cubicBezTo>
                                    <a:pt x="84" y="12"/>
                                    <a:pt x="88" y="19"/>
                                    <a:pt x="88" y="29"/>
                                  </a:cubicBezTo>
                                  <a:lnTo>
                                    <a:pt x="88" y="90"/>
                                  </a:lnTo>
                                  <a:cubicBezTo>
                                    <a:pt x="88" y="92"/>
                                    <a:pt x="88" y="93"/>
                                    <a:pt x="89" y="94"/>
                                  </a:cubicBezTo>
                                  <a:cubicBezTo>
                                    <a:pt x="90" y="95"/>
                                    <a:pt x="92" y="96"/>
                                    <a:pt x="94" y="96"/>
                                  </a:cubicBezTo>
                                  <a:cubicBezTo>
                                    <a:pt x="95" y="96"/>
                                    <a:pt x="96" y="96"/>
                                    <a:pt x="97" y="96"/>
                                  </a:cubicBezTo>
                                  <a:cubicBezTo>
                                    <a:pt x="98" y="96"/>
                                    <a:pt x="99" y="96"/>
                                    <a:pt x="100" y="95"/>
                                  </a:cubicBezTo>
                                  <a:lnTo>
                                    <a:pt x="100" y="108"/>
                                  </a:lnTo>
                                  <a:cubicBezTo>
                                    <a:pt x="97" y="109"/>
                                    <a:pt x="95" y="110"/>
                                    <a:pt x="93" y="110"/>
                                  </a:cubicBezTo>
                                  <a:cubicBezTo>
                                    <a:pt x="92" y="110"/>
                                    <a:pt x="90" y="110"/>
                                    <a:pt x="88" y="110"/>
                                  </a:cubicBezTo>
                                  <a:cubicBezTo>
                                    <a:pt x="81" y="110"/>
                                    <a:pt x="77" y="108"/>
                                    <a:pt x="74" y="104"/>
                                  </a:cubicBezTo>
                                  <a:cubicBezTo>
                                    <a:pt x="73" y="101"/>
                                    <a:pt x="72" y="98"/>
                                    <a:pt x="71" y="94"/>
                                  </a:cubicBezTo>
                                  <a:cubicBezTo>
                                    <a:pt x="68" y="99"/>
                                    <a:pt x="62" y="103"/>
                                    <a:pt x="56" y="106"/>
                                  </a:cubicBezTo>
                                  <a:cubicBezTo>
                                    <a:pt x="49" y="110"/>
                                    <a:pt x="41" y="111"/>
                                    <a:pt x="33" y="111"/>
                                  </a:cubicBezTo>
                                  <a:cubicBezTo>
                                    <a:pt x="23" y="111"/>
                                    <a:pt x="15" y="109"/>
                                    <a:pt x="9" y="103"/>
                                  </a:cubicBezTo>
                                  <a:cubicBezTo>
                                    <a:pt x="3" y="97"/>
                                    <a:pt x="0" y="89"/>
                                    <a:pt x="0" y="80"/>
                                  </a:cubicBezTo>
                                  <a:cubicBezTo>
                                    <a:pt x="0" y="70"/>
                                    <a:pt x="3" y="63"/>
                                    <a:pt x="9" y="57"/>
                                  </a:cubicBezTo>
                                  <a:cubicBezTo>
                                    <a:pt x="15" y="52"/>
                                    <a:pt x="23" y="49"/>
                                    <a:pt x="33" y="47"/>
                                  </a:cubicBezTo>
                                  <a:lnTo>
                                    <a:pt x="61" y="44"/>
                                  </a:lnTo>
                                  <a:close/>
                                  <a:moveTo>
                                    <a:pt x="47" y="0"/>
                                  </a:moveTo>
                                  <a:lnTo>
                                    <a:pt x="47" y="0"/>
                                  </a:lnTo>
                                  <a:lnTo>
                                    <a:pt x="47"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88" name="Freeform 145"/>
                          <wps:cNvSpPr>
                            <a:spLocks/>
                          </wps:cNvSpPr>
                          <wps:spPr bwMode="auto">
                            <a:xfrm>
                              <a:off x="870" y="3618"/>
                              <a:ext cx="36" cy="149"/>
                            </a:xfrm>
                            <a:custGeom>
                              <a:avLst/>
                              <a:gdLst>
                                <a:gd name="T0" fmla="*/ 46 w 46"/>
                                <a:gd name="T1" fmla="*/ 0 h 188"/>
                                <a:gd name="T2" fmla="*/ 46 w 46"/>
                                <a:gd name="T3" fmla="*/ 0 h 188"/>
                                <a:gd name="T4" fmla="*/ 26 w 46"/>
                                <a:gd name="T5" fmla="*/ 44 h 188"/>
                                <a:gd name="T6" fmla="*/ 19 w 46"/>
                                <a:gd name="T7" fmla="*/ 94 h 188"/>
                                <a:gd name="T8" fmla="*/ 27 w 46"/>
                                <a:gd name="T9" fmla="*/ 146 h 188"/>
                                <a:gd name="T10" fmla="*/ 46 w 46"/>
                                <a:gd name="T11" fmla="*/ 188 h 188"/>
                                <a:gd name="T12" fmla="*/ 34 w 46"/>
                                <a:gd name="T13" fmla="*/ 188 h 188"/>
                                <a:gd name="T14" fmla="*/ 16 w 46"/>
                                <a:gd name="T15" fmla="*/ 159 h 188"/>
                                <a:gd name="T16" fmla="*/ 9 w 46"/>
                                <a:gd name="T17" fmla="*/ 143 h 188"/>
                                <a:gd name="T18" fmla="*/ 1 w 46"/>
                                <a:gd name="T19" fmla="*/ 111 h 188"/>
                                <a:gd name="T20" fmla="*/ 0 w 46"/>
                                <a:gd name="T21" fmla="*/ 95 h 188"/>
                                <a:gd name="T22" fmla="*/ 9 w 46"/>
                                <a:gd name="T23" fmla="*/ 43 h 188"/>
                                <a:gd name="T24" fmla="*/ 33 w 46"/>
                                <a:gd name="T25" fmla="*/ 0 h 188"/>
                                <a:gd name="T26" fmla="*/ 46 w 46"/>
                                <a:gd name="T27" fmla="*/ 0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46" y="0"/>
                                  </a:moveTo>
                                  <a:lnTo>
                                    <a:pt x="46" y="0"/>
                                  </a:lnTo>
                                  <a:cubicBezTo>
                                    <a:pt x="35" y="20"/>
                                    <a:pt x="29" y="35"/>
                                    <a:pt x="26" y="44"/>
                                  </a:cubicBezTo>
                                  <a:cubicBezTo>
                                    <a:pt x="21" y="58"/>
                                    <a:pt x="19" y="75"/>
                                    <a:pt x="19" y="94"/>
                                  </a:cubicBezTo>
                                  <a:cubicBezTo>
                                    <a:pt x="19" y="113"/>
                                    <a:pt x="21" y="130"/>
                                    <a:pt x="27" y="146"/>
                                  </a:cubicBezTo>
                                  <a:cubicBezTo>
                                    <a:pt x="30" y="156"/>
                                    <a:pt x="36" y="170"/>
                                    <a:pt x="46" y="188"/>
                                  </a:cubicBezTo>
                                  <a:lnTo>
                                    <a:pt x="34" y="188"/>
                                  </a:lnTo>
                                  <a:cubicBezTo>
                                    <a:pt x="24" y="173"/>
                                    <a:pt x="19" y="164"/>
                                    <a:pt x="16" y="159"/>
                                  </a:cubicBezTo>
                                  <a:cubicBezTo>
                                    <a:pt x="14" y="155"/>
                                    <a:pt x="11" y="150"/>
                                    <a:pt x="9" y="143"/>
                                  </a:cubicBezTo>
                                  <a:cubicBezTo>
                                    <a:pt x="5" y="133"/>
                                    <a:pt x="2" y="122"/>
                                    <a:pt x="1" y="111"/>
                                  </a:cubicBezTo>
                                  <a:cubicBezTo>
                                    <a:pt x="0" y="106"/>
                                    <a:pt x="0" y="100"/>
                                    <a:pt x="0" y="95"/>
                                  </a:cubicBezTo>
                                  <a:cubicBezTo>
                                    <a:pt x="0" y="76"/>
                                    <a:pt x="3" y="58"/>
                                    <a:pt x="9" y="43"/>
                                  </a:cubicBezTo>
                                  <a:cubicBezTo>
                                    <a:pt x="13" y="33"/>
                                    <a:pt x="21" y="19"/>
                                    <a:pt x="33" y="0"/>
                                  </a:cubicBezTo>
                                  <a:lnTo>
                                    <a:pt x="46"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89" name="Freeform 146"/>
                          <wps:cNvSpPr>
                            <a:spLocks/>
                          </wps:cNvSpPr>
                          <wps:spPr bwMode="auto">
                            <a:xfrm>
                              <a:off x="917" y="3622"/>
                              <a:ext cx="77" cy="113"/>
                            </a:xfrm>
                            <a:custGeom>
                              <a:avLst/>
                              <a:gdLst>
                                <a:gd name="T0" fmla="*/ 0 w 97"/>
                                <a:gd name="T1" fmla="*/ 142 h 142"/>
                                <a:gd name="T2" fmla="*/ 0 w 97"/>
                                <a:gd name="T3" fmla="*/ 142 h 142"/>
                                <a:gd name="T4" fmla="*/ 7 w 97"/>
                                <a:gd name="T5" fmla="*/ 110 h 142"/>
                                <a:gd name="T6" fmla="*/ 33 w 97"/>
                                <a:gd name="T7" fmla="*/ 86 h 142"/>
                                <a:gd name="T8" fmla="*/ 52 w 97"/>
                                <a:gd name="T9" fmla="*/ 75 h 142"/>
                                <a:gd name="T10" fmla="*/ 70 w 97"/>
                                <a:gd name="T11" fmla="*/ 62 h 142"/>
                                <a:gd name="T12" fmla="*/ 78 w 97"/>
                                <a:gd name="T13" fmla="*/ 43 h 142"/>
                                <a:gd name="T14" fmla="*/ 70 w 97"/>
                                <a:gd name="T15" fmla="*/ 24 h 142"/>
                                <a:gd name="T16" fmla="*/ 51 w 97"/>
                                <a:gd name="T17" fmla="*/ 16 h 142"/>
                                <a:gd name="T18" fmla="*/ 25 w 97"/>
                                <a:gd name="T19" fmla="*/ 30 h 142"/>
                                <a:gd name="T20" fmla="*/ 21 w 97"/>
                                <a:gd name="T21" fmla="*/ 51 h 142"/>
                                <a:gd name="T22" fmla="*/ 3 w 97"/>
                                <a:gd name="T23" fmla="*/ 51 h 142"/>
                                <a:gd name="T24" fmla="*/ 10 w 97"/>
                                <a:gd name="T25" fmla="*/ 21 h 142"/>
                                <a:gd name="T26" fmla="*/ 51 w 97"/>
                                <a:gd name="T27" fmla="*/ 0 h 142"/>
                                <a:gd name="T28" fmla="*/ 86 w 97"/>
                                <a:gd name="T29" fmla="*/ 13 h 142"/>
                                <a:gd name="T30" fmla="*/ 97 w 97"/>
                                <a:gd name="T31" fmla="*/ 43 h 142"/>
                                <a:gd name="T32" fmla="*/ 86 w 97"/>
                                <a:gd name="T33" fmla="*/ 72 h 142"/>
                                <a:gd name="T34" fmla="*/ 61 w 97"/>
                                <a:gd name="T35" fmla="*/ 88 h 142"/>
                                <a:gd name="T36" fmla="*/ 47 w 97"/>
                                <a:gd name="T37" fmla="*/ 96 h 142"/>
                                <a:gd name="T38" fmla="*/ 32 w 97"/>
                                <a:gd name="T39" fmla="*/ 106 h 142"/>
                                <a:gd name="T40" fmla="*/ 20 w 97"/>
                                <a:gd name="T41" fmla="*/ 125 h 142"/>
                                <a:gd name="T42" fmla="*/ 97 w 97"/>
                                <a:gd name="T43" fmla="*/ 125 h 142"/>
                                <a:gd name="T44" fmla="*/ 97 w 97"/>
                                <a:gd name="T45" fmla="*/ 142 h 142"/>
                                <a:gd name="T46" fmla="*/ 0 w 97"/>
                                <a:gd name="T47"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7" h="142">
                                  <a:moveTo>
                                    <a:pt x="0" y="142"/>
                                  </a:moveTo>
                                  <a:lnTo>
                                    <a:pt x="0" y="142"/>
                                  </a:lnTo>
                                  <a:cubicBezTo>
                                    <a:pt x="0" y="130"/>
                                    <a:pt x="3" y="119"/>
                                    <a:pt x="7" y="110"/>
                                  </a:cubicBezTo>
                                  <a:cubicBezTo>
                                    <a:pt x="12" y="101"/>
                                    <a:pt x="20" y="93"/>
                                    <a:pt x="33" y="86"/>
                                  </a:cubicBezTo>
                                  <a:lnTo>
                                    <a:pt x="52" y="75"/>
                                  </a:lnTo>
                                  <a:cubicBezTo>
                                    <a:pt x="60" y="70"/>
                                    <a:pt x="66" y="66"/>
                                    <a:pt x="70" y="62"/>
                                  </a:cubicBezTo>
                                  <a:cubicBezTo>
                                    <a:pt x="75" y="57"/>
                                    <a:pt x="78" y="50"/>
                                    <a:pt x="78" y="43"/>
                                  </a:cubicBezTo>
                                  <a:cubicBezTo>
                                    <a:pt x="78" y="35"/>
                                    <a:pt x="75" y="29"/>
                                    <a:pt x="70" y="24"/>
                                  </a:cubicBezTo>
                                  <a:cubicBezTo>
                                    <a:pt x="65" y="19"/>
                                    <a:pt x="59" y="16"/>
                                    <a:pt x="51" y="16"/>
                                  </a:cubicBezTo>
                                  <a:cubicBezTo>
                                    <a:pt x="39" y="16"/>
                                    <a:pt x="30" y="21"/>
                                    <a:pt x="25" y="30"/>
                                  </a:cubicBezTo>
                                  <a:cubicBezTo>
                                    <a:pt x="23" y="35"/>
                                    <a:pt x="22" y="42"/>
                                    <a:pt x="21" y="51"/>
                                  </a:cubicBezTo>
                                  <a:lnTo>
                                    <a:pt x="3" y="51"/>
                                  </a:lnTo>
                                  <a:cubicBezTo>
                                    <a:pt x="3" y="39"/>
                                    <a:pt x="6" y="28"/>
                                    <a:pt x="10" y="21"/>
                                  </a:cubicBezTo>
                                  <a:cubicBezTo>
                                    <a:pt x="18" y="7"/>
                                    <a:pt x="31" y="0"/>
                                    <a:pt x="51" y="0"/>
                                  </a:cubicBezTo>
                                  <a:cubicBezTo>
                                    <a:pt x="67" y="0"/>
                                    <a:pt x="79" y="5"/>
                                    <a:pt x="86" y="13"/>
                                  </a:cubicBezTo>
                                  <a:cubicBezTo>
                                    <a:pt x="94" y="22"/>
                                    <a:pt x="97" y="32"/>
                                    <a:pt x="97" y="43"/>
                                  </a:cubicBezTo>
                                  <a:cubicBezTo>
                                    <a:pt x="97" y="54"/>
                                    <a:pt x="93" y="64"/>
                                    <a:pt x="86" y="72"/>
                                  </a:cubicBezTo>
                                  <a:cubicBezTo>
                                    <a:pt x="81" y="76"/>
                                    <a:pt x="73" y="82"/>
                                    <a:pt x="61" y="88"/>
                                  </a:cubicBezTo>
                                  <a:lnTo>
                                    <a:pt x="47" y="96"/>
                                  </a:lnTo>
                                  <a:cubicBezTo>
                                    <a:pt x="41" y="100"/>
                                    <a:pt x="36" y="103"/>
                                    <a:pt x="32" y="106"/>
                                  </a:cubicBezTo>
                                  <a:cubicBezTo>
                                    <a:pt x="25" y="112"/>
                                    <a:pt x="21" y="118"/>
                                    <a:pt x="20" y="125"/>
                                  </a:cubicBezTo>
                                  <a:lnTo>
                                    <a:pt x="97" y="125"/>
                                  </a:lnTo>
                                  <a:lnTo>
                                    <a:pt x="97" y="142"/>
                                  </a:lnTo>
                                  <a:lnTo>
                                    <a:pt x="0"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90" name="Freeform 147"/>
                          <wps:cNvSpPr>
                            <a:spLocks noEditPoints="1"/>
                          </wps:cNvSpPr>
                          <wps:spPr bwMode="auto">
                            <a:xfrm>
                              <a:off x="1006" y="3623"/>
                              <a:ext cx="77" cy="115"/>
                            </a:xfrm>
                            <a:custGeom>
                              <a:avLst/>
                              <a:gdLst>
                                <a:gd name="T0" fmla="*/ 48 w 97"/>
                                <a:gd name="T1" fmla="*/ 0 h 145"/>
                                <a:gd name="T2" fmla="*/ 48 w 97"/>
                                <a:gd name="T3" fmla="*/ 0 h 145"/>
                                <a:gd name="T4" fmla="*/ 88 w 97"/>
                                <a:gd name="T5" fmla="*/ 22 h 145"/>
                                <a:gd name="T6" fmla="*/ 97 w 97"/>
                                <a:gd name="T7" fmla="*/ 70 h 145"/>
                                <a:gd name="T8" fmla="*/ 89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9 h 145"/>
                                <a:gd name="T24" fmla="*/ 48 w 97"/>
                                <a:gd name="T25" fmla="*/ 129 h 145"/>
                                <a:gd name="T26" fmla="*/ 70 w 97"/>
                                <a:gd name="T27" fmla="*/ 116 h 145"/>
                                <a:gd name="T28" fmla="*/ 78 w 97"/>
                                <a:gd name="T29" fmla="*/ 71 h 145"/>
                                <a:gd name="T30" fmla="*/ 72 w 97"/>
                                <a:gd name="T31" fmla="*/ 31 h 145"/>
                                <a:gd name="T32" fmla="*/ 49 w 97"/>
                                <a:gd name="T33" fmla="*/ 16 h 145"/>
                                <a:gd name="T34" fmla="*/ 26 w 97"/>
                                <a:gd name="T35" fmla="*/ 30 h 145"/>
                                <a:gd name="T36" fmla="*/ 19 w 97"/>
                                <a:gd name="T37" fmla="*/ 74 h 145"/>
                                <a:gd name="T38" fmla="*/ 24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79" y="7"/>
                                    <a:pt x="88" y="22"/>
                                  </a:cubicBezTo>
                                  <a:cubicBezTo>
                                    <a:pt x="94" y="34"/>
                                    <a:pt x="97" y="50"/>
                                    <a:pt x="97" y="70"/>
                                  </a:cubicBezTo>
                                  <a:cubicBezTo>
                                    <a:pt x="97" y="89"/>
                                    <a:pt x="94" y="105"/>
                                    <a:pt x="89" y="118"/>
                                  </a:cubicBezTo>
                                  <a:cubicBezTo>
                                    <a:pt x="80" y="136"/>
                                    <a:pt x="67" y="145"/>
                                    <a:pt x="48" y="145"/>
                                  </a:cubicBezTo>
                                  <a:cubicBezTo>
                                    <a:pt x="31" y="145"/>
                                    <a:pt x="18" y="137"/>
                                    <a:pt x="10" y="123"/>
                                  </a:cubicBezTo>
                                  <a:cubicBezTo>
                                    <a:pt x="3" y="110"/>
                                    <a:pt x="0" y="94"/>
                                    <a:pt x="0" y="73"/>
                                  </a:cubicBezTo>
                                  <a:cubicBezTo>
                                    <a:pt x="0" y="57"/>
                                    <a:pt x="2" y="43"/>
                                    <a:pt x="6" y="32"/>
                                  </a:cubicBezTo>
                                  <a:cubicBezTo>
                                    <a:pt x="14" y="10"/>
                                    <a:pt x="28" y="0"/>
                                    <a:pt x="48" y="0"/>
                                  </a:cubicBezTo>
                                  <a:lnTo>
                                    <a:pt x="48" y="0"/>
                                  </a:lnTo>
                                  <a:close/>
                                  <a:moveTo>
                                    <a:pt x="48" y="129"/>
                                  </a:moveTo>
                                  <a:lnTo>
                                    <a:pt x="48" y="129"/>
                                  </a:lnTo>
                                  <a:cubicBezTo>
                                    <a:pt x="57" y="129"/>
                                    <a:pt x="64" y="125"/>
                                    <a:pt x="70" y="116"/>
                                  </a:cubicBezTo>
                                  <a:cubicBezTo>
                                    <a:pt x="75" y="108"/>
                                    <a:pt x="78" y="93"/>
                                    <a:pt x="78" y="71"/>
                                  </a:cubicBezTo>
                                  <a:cubicBezTo>
                                    <a:pt x="78" y="55"/>
                                    <a:pt x="76" y="42"/>
                                    <a:pt x="72" y="31"/>
                                  </a:cubicBezTo>
                                  <a:cubicBezTo>
                                    <a:pt x="68" y="21"/>
                                    <a:pt x="60" y="16"/>
                                    <a:pt x="49" y="16"/>
                                  </a:cubicBezTo>
                                  <a:cubicBezTo>
                                    <a:pt x="39" y="16"/>
                                    <a:pt x="31" y="21"/>
                                    <a:pt x="26" y="30"/>
                                  </a:cubicBezTo>
                                  <a:cubicBezTo>
                                    <a:pt x="21" y="40"/>
                                    <a:pt x="19" y="55"/>
                                    <a:pt x="19" y="74"/>
                                  </a:cubicBezTo>
                                  <a:cubicBezTo>
                                    <a:pt x="19" y="88"/>
                                    <a:pt x="20" y="100"/>
                                    <a:pt x="24" y="109"/>
                                  </a:cubicBezTo>
                                  <a:cubicBezTo>
                                    <a:pt x="28" y="122"/>
                                    <a:pt x="36"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91" name="Freeform 148"/>
                          <wps:cNvSpPr>
                            <a:spLocks noEditPoints="1"/>
                          </wps:cNvSpPr>
                          <wps:spPr bwMode="auto">
                            <a:xfrm>
                              <a:off x="1095" y="3623"/>
                              <a:ext cx="78" cy="115"/>
                            </a:xfrm>
                            <a:custGeom>
                              <a:avLst/>
                              <a:gdLst>
                                <a:gd name="T0" fmla="*/ 49 w 98"/>
                                <a:gd name="T1" fmla="*/ 0 h 145"/>
                                <a:gd name="T2" fmla="*/ 49 w 98"/>
                                <a:gd name="T3" fmla="*/ 0 h 145"/>
                                <a:gd name="T4" fmla="*/ 88 w 98"/>
                                <a:gd name="T5" fmla="*/ 22 h 145"/>
                                <a:gd name="T6" fmla="*/ 98 w 98"/>
                                <a:gd name="T7" fmla="*/ 70 h 145"/>
                                <a:gd name="T8" fmla="*/ 89 w 98"/>
                                <a:gd name="T9" fmla="*/ 118 h 145"/>
                                <a:gd name="T10" fmla="*/ 49 w 98"/>
                                <a:gd name="T11" fmla="*/ 145 h 145"/>
                                <a:gd name="T12" fmla="*/ 11 w 98"/>
                                <a:gd name="T13" fmla="*/ 123 h 145"/>
                                <a:gd name="T14" fmla="*/ 0 w 98"/>
                                <a:gd name="T15" fmla="*/ 73 h 145"/>
                                <a:gd name="T16" fmla="*/ 7 w 98"/>
                                <a:gd name="T17" fmla="*/ 32 h 145"/>
                                <a:gd name="T18" fmla="*/ 49 w 98"/>
                                <a:gd name="T19" fmla="*/ 0 h 145"/>
                                <a:gd name="T20" fmla="*/ 49 w 98"/>
                                <a:gd name="T21" fmla="*/ 0 h 145"/>
                                <a:gd name="T22" fmla="*/ 49 w 98"/>
                                <a:gd name="T23" fmla="*/ 129 h 145"/>
                                <a:gd name="T24" fmla="*/ 49 w 98"/>
                                <a:gd name="T25" fmla="*/ 129 h 145"/>
                                <a:gd name="T26" fmla="*/ 71 w 98"/>
                                <a:gd name="T27" fmla="*/ 116 h 145"/>
                                <a:gd name="T28" fmla="*/ 79 w 98"/>
                                <a:gd name="T29" fmla="*/ 71 h 145"/>
                                <a:gd name="T30" fmla="*/ 73 w 98"/>
                                <a:gd name="T31" fmla="*/ 31 h 145"/>
                                <a:gd name="T32" fmla="*/ 50 w 98"/>
                                <a:gd name="T33" fmla="*/ 16 h 145"/>
                                <a:gd name="T34" fmla="*/ 27 w 98"/>
                                <a:gd name="T35" fmla="*/ 30 h 145"/>
                                <a:gd name="T36" fmla="*/ 20 w 98"/>
                                <a:gd name="T37" fmla="*/ 74 h 145"/>
                                <a:gd name="T38" fmla="*/ 24 w 98"/>
                                <a:gd name="T39" fmla="*/ 109 h 145"/>
                                <a:gd name="T40" fmla="*/ 49 w 98"/>
                                <a:gd name="T41" fmla="*/ 129 h 145"/>
                                <a:gd name="T42" fmla="*/ 49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7"/>
                                    <a:pt x="88" y="22"/>
                                  </a:cubicBezTo>
                                  <a:cubicBezTo>
                                    <a:pt x="95" y="34"/>
                                    <a:pt x="98" y="50"/>
                                    <a:pt x="98" y="70"/>
                                  </a:cubicBezTo>
                                  <a:cubicBezTo>
                                    <a:pt x="98" y="89"/>
                                    <a:pt x="95" y="105"/>
                                    <a:pt x="89" y="118"/>
                                  </a:cubicBezTo>
                                  <a:cubicBezTo>
                                    <a:pt x="81" y="136"/>
                                    <a:pt x="68" y="145"/>
                                    <a:pt x="49" y="145"/>
                                  </a:cubicBezTo>
                                  <a:cubicBezTo>
                                    <a:pt x="32" y="145"/>
                                    <a:pt x="19" y="137"/>
                                    <a:pt x="11" y="123"/>
                                  </a:cubicBezTo>
                                  <a:cubicBezTo>
                                    <a:pt x="4" y="110"/>
                                    <a:pt x="0" y="94"/>
                                    <a:pt x="0" y="73"/>
                                  </a:cubicBezTo>
                                  <a:cubicBezTo>
                                    <a:pt x="0" y="57"/>
                                    <a:pt x="3" y="43"/>
                                    <a:pt x="7" y="32"/>
                                  </a:cubicBezTo>
                                  <a:cubicBezTo>
                                    <a:pt x="14" y="10"/>
                                    <a:pt x="28" y="0"/>
                                    <a:pt x="49" y="0"/>
                                  </a:cubicBezTo>
                                  <a:lnTo>
                                    <a:pt x="49" y="0"/>
                                  </a:lnTo>
                                  <a:close/>
                                  <a:moveTo>
                                    <a:pt x="49" y="129"/>
                                  </a:moveTo>
                                  <a:lnTo>
                                    <a:pt x="49" y="129"/>
                                  </a:lnTo>
                                  <a:cubicBezTo>
                                    <a:pt x="58" y="129"/>
                                    <a:pt x="65" y="125"/>
                                    <a:pt x="71" y="116"/>
                                  </a:cubicBezTo>
                                  <a:cubicBezTo>
                                    <a:pt x="76" y="108"/>
                                    <a:pt x="79" y="93"/>
                                    <a:pt x="79" y="71"/>
                                  </a:cubicBezTo>
                                  <a:cubicBezTo>
                                    <a:pt x="79" y="55"/>
                                    <a:pt x="77" y="42"/>
                                    <a:pt x="73" y="31"/>
                                  </a:cubicBezTo>
                                  <a:cubicBezTo>
                                    <a:pt x="69" y="21"/>
                                    <a:pt x="61" y="16"/>
                                    <a:pt x="50" y="16"/>
                                  </a:cubicBezTo>
                                  <a:cubicBezTo>
                                    <a:pt x="39" y="16"/>
                                    <a:pt x="32" y="21"/>
                                    <a:pt x="27" y="30"/>
                                  </a:cubicBezTo>
                                  <a:cubicBezTo>
                                    <a:pt x="22" y="40"/>
                                    <a:pt x="20" y="55"/>
                                    <a:pt x="20" y="74"/>
                                  </a:cubicBezTo>
                                  <a:cubicBezTo>
                                    <a:pt x="20" y="88"/>
                                    <a:pt x="21" y="100"/>
                                    <a:pt x="24" y="109"/>
                                  </a:cubicBezTo>
                                  <a:cubicBezTo>
                                    <a:pt x="29" y="122"/>
                                    <a:pt x="37" y="129"/>
                                    <a:pt x="49" y="129"/>
                                  </a:cubicBezTo>
                                  <a:lnTo>
                                    <a:pt x="49"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92" name="Freeform 149"/>
                          <wps:cNvSpPr>
                            <a:spLocks noEditPoints="1"/>
                          </wps:cNvSpPr>
                          <wps:spPr bwMode="auto">
                            <a:xfrm>
                              <a:off x="1185" y="3622"/>
                              <a:ext cx="77" cy="116"/>
                            </a:xfrm>
                            <a:custGeom>
                              <a:avLst/>
                              <a:gdLst>
                                <a:gd name="T0" fmla="*/ 48 w 97"/>
                                <a:gd name="T1" fmla="*/ 60 h 146"/>
                                <a:gd name="T2" fmla="*/ 48 w 97"/>
                                <a:gd name="T3" fmla="*/ 60 h 146"/>
                                <a:gd name="T4" fmla="*/ 66 w 97"/>
                                <a:gd name="T5" fmla="*/ 53 h 146"/>
                                <a:gd name="T6" fmla="*/ 73 w 97"/>
                                <a:gd name="T7" fmla="*/ 38 h 146"/>
                                <a:gd name="T8" fmla="*/ 67 w 97"/>
                                <a:gd name="T9" fmla="*/ 23 h 146"/>
                                <a:gd name="T10" fmla="*/ 47 w 97"/>
                                <a:gd name="T11" fmla="*/ 17 h 146"/>
                                <a:gd name="T12" fmla="*/ 29 w 97"/>
                                <a:gd name="T13" fmla="*/ 23 h 146"/>
                                <a:gd name="T14" fmla="*/ 23 w 97"/>
                                <a:gd name="T15" fmla="*/ 39 h 146"/>
                                <a:gd name="T16" fmla="*/ 30 w 97"/>
                                <a:gd name="T17" fmla="*/ 54 h 146"/>
                                <a:gd name="T18" fmla="*/ 48 w 97"/>
                                <a:gd name="T19" fmla="*/ 60 h 146"/>
                                <a:gd name="T20" fmla="*/ 48 w 97"/>
                                <a:gd name="T21" fmla="*/ 60 h 146"/>
                                <a:gd name="T22" fmla="*/ 49 w 97"/>
                                <a:gd name="T23" fmla="*/ 130 h 146"/>
                                <a:gd name="T24" fmla="*/ 49 w 97"/>
                                <a:gd name="T25" fmla="*/ 130 h 146"/>
                                <a:gd name="T26" fmla="*/ 69 w 97"/>
                                <a:gd name="T27" fmla="*/ 123 h 146"/>
                                <a:gd name="T28" fmla="*/ 78 w 97"/>
                                <a:gd name="T29" fmla="*/ 103 h 146"/>
                                <a:gd name="T30" fmla="*/ 69 w 97"/>
                                <a:gd name="T31" fmla="*/ 82 h 146"/>
                                <a:gd name="T32" fmla="*/ 48 w 97"/>
                                <a:gd name="T33" fmla="*/ 75 h 146"/>
                                <a:gd name="T34" fmla="*/ 27 w 97"/>
                                <a:gd name="T35" fmla="*/ 83 h 146"/>
                                <a:gd name="T36" fmla="*/ 19 w 97"/>
                                <a:gd name="T37" fmla="*/ 103 h 146"/>
                                <a:gd name="T38" fmla="*/ 26 w 97"/>
                                <a:gd name="T39" fmla="*/ 122 h 146"/>
                                <a:gd name="T40" fmla="*/ 49 w 97"/>
                                <a:gd name="T41" fmla="*/ 130 h 146"/>
                                <a:gd name="T42" fmla="*/ 49 w 97"/>
                                <a:gd name="T43" fmla="*/ 130 h 146"/>
                                <a:gd name="T44" fmla="*/ 24 w 97"/>
                                <a:gd name="T45" fmla="*/ 67 h 146"/>
                                <a:gd name="T46" fmla="*/ 24 w 97"/>
                                <a:gd name="T47" fmla="*/ 67 h 146"/>
                                <a:gd name="T48" fmla="*/ 12 w 97"/>
                                <a:gd name="T49" fmla="*/ 59 h 146"/>
                                <a:gd name="T50" fmla="*/ 4 w 97"/>
                                <a:gd name="T51" fmla="*/ 39 h 146"/>
                                <a:gd name="T52" fmla="*/ 16 w 97"/>
                                <a:gd name="T53" fmla="*/ 12 h 146"/>
                                <a:gd name="T54" fmla="*/ 48 w 97"/>
                                <a:gd name="T55" fmla="*/ 0 h 146"/>
                                <a:gd name="T56" fmla="*/ 80 w 97"/>
                                <a:gd name="T57" fmla="*/ 11 h 146"/>
                                <a:gd name="T58" fmla="*/ 92 w 97"/>
                                <a:gd name="T59" fmla="*/ 36 h 146"/>
                                <a:gd name="T60" fmla="*/ 85 w 97"/>
                                <a:gd name="T61" fmla="*/ 57 h 146"/>
                                <a:gd name="T62" fmla="*/ 73 w 97"/>
                                <a:gd name="T63" fmla="*/ 66 h 146"/>
                                <a:gd name="T64" fmla="*/ 87 w 97"/>
                                <a:gd name="T65" fmla="*/ 76 h 146"/>
                                <a:gd name="T66" fmla="*/ 97 w 97"/>
                                <a:gd name="T67" fmla="*/ 101 h 146"/>
                                <a:gd name="T68" fmla="*/ 84 w 97"/>
                                <a:gd name="T69" fmla="*/ 133 h 146"/>
                                <a:gd name="T70" fmla="*/ 49 w 97"/>
                                <a:gd name="T71" fmla="*/ 146 h 146"/>
                                <a:gd name="T72" fmla="*/ 14 w 97"/>
                                <a:gd name="T73" fmla="*/ 135 h 146"/>
                                <a:gd name="T74" fmla="*/ 0 w 97"/>
                                <a:gd name="T75" fmla="*/ 102 h 146"/>
                                <a:gd name="T76" fmla="*/ 6 w 97"/>
                                <a:gd name="T77" fmla="*/ 81 h 146"/>
                                <a:gd name="T78" fmla="*/ 24 w 97"/>
                                <a:gd name="T79" fmla="*/ 67 h 146"/>
                                <a:gd name="T80" fmla="*/ 24 w 97"/>
                                <a:gd name="T81" fmla="*/ 67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97" h="146">
                                  <a:moveTo>
                                    <a:pt x="48" y="60"/>
                                  </a:moveTo>
                                  <a:lnTo>
                                    <a:pt x="48" y="60"/>
                                  </a:lnTo>
                                  <a:cubicBezTo>
                                    <a:pt x="56" y="60"/>
                                    <a:pt x="62" y="58"/>
                                    <a:pt x="66" y="53"/>
                                  </a:cubicBezTo>
                                  <a:cubicBezTo>
                                    <a:pt x="71" y="49"/>
                                    <a:pt x="73" y="44"/>
                                    <a:pt x="73" y="38"/>
                                  </a:cubicBezTo>
                                  <a:cubicBezTo>
                                    <a:pt x="73" y="32"/>
                                    <a:pt x="71" y="28"/>
                                    <a:pt x="67" y="23"/>
                                  </a:cubicBezTo>
                                  <a:cubicBezTo>
                                    <a:pt x="62" y="19"/>
                                    <a:pt x="56" y="17"/>
                                    <a:pt x="47" y="17"/>
                                  </a:cubicBezTo>
                                  <a:cubicBezTo>
                                    <a:pt x="39" y="17"/>
                                    <a:pt x="33" y="19"/>
                                    <a:pt x="29" y="23"/>
                                  </a:cubicBezTo>
                                  <a:cubicBezTo>
                                    <a:pt x="25" y="28"/>
                                    <a:pt x="23" y="33"/>
                                    <a:pt x="23" y="39"/>
                                  </a:cubicBezTo>
                                  <a:cubicBezTo>
                                    <a:pt x="23" y="45"/>
                                    <a:pt x="26" y="51"/>
                                    <a:pt x="30" y="54"/>
                                  </a:cubicBezTo>
                                  <a:cubicBezTo>
                                    <a:pt x="35" y="58"/>
                                    <a:pt x="41" y="60"/>
                                    <a:pt x="48" y="60"/>
                                  </a:cubicBezTo>
                                  <a:lnTo>
                                    <a:pt x="48" y="60"/>
                                  </a:lnTo>
                                  <a:close/>
                                  <a:moveTo>
                                    <a:pt x="49" y="130"/>
                                  </a:moveTo>
                                  <a:lnTo>
                                    <a:pt x="49" y="130"/>
                                  </a:lnTo>
                                  <a:cubicBezTo>
                                    <a:pt x="57" y="130"/>
                                    <a:pt x="64" y="128"/>
                                    <a:pt x="69" y="123"/>
                                  </a:cubicBezTo>
                                  <a:cubicBezTo>
                                    <a:pt x="75" y="119"/>
                                    <a:pt x="78" y="112"/>
                                    <a:pt x="78" y="103"/>
                                  </a:cubicBezTo>
                                  <a:cubicBezTo>
                                    <a:pt x="78" y="94"/>
                                    <a:pt x="75" y="87"/>
                                    <a:pt x="69" y="82"/>
                                  </a:cubicBezTo>
                                  <a:cubicBezTo>
                                    <a:pt x="64" y="78"/>
                                    <a:pt x="56" y="75"/>
                                    <a:pt x="48" y="75"/>
                                  </a:cubicBezTo>
                                  <a:cubicBezTo>
                                    <a:pt x="39" y="75"/>
                                    <a:pt x="32" y="78"/>
                                    <a:pt x="27" y="83"/>
                                  </a:cubicBezTo>
                                  <a:cubicBezTo>
                                    <a:pt x="22" y="87"/>
                                    <a:pt x="19" y="94"/>
                                    <a:pt x="19" y="103"/>
                                  </a:cubicBezTo>
                                  <a:cubicBezTo>
                                    <a:pt x="19" y="110"/>
                                    <a:pt x="21" y="116"/>
                                    <a:pt x="26" y="122"/>
                                  </a:cubicBezTo>
                                  <a:cubicBezTo>
                                    <a:pt x="31" y="127"/>
                                    <a:pt x="39" y="130"/>
                                    <a:pt x="49" y="130"/>
                                  </a:cubicBezTo>
                                  <a:lnTo>
                                    <a:pt x="49" y="130"/>
                                  </a:lnTo>
                                  <a:close/>
                                  <a:moveTo>
                                    <a:pt x="24" y="67"/>
                                  </a:moveTo>
                                  <a:lnTo>
                                    <a:pt x="24" y="67"/>
                                  </a:lnTo>
                                  <a:cubicBezTo>
                                    <a:pt x="19" y="65"/>
                                    <a:pt x="15" y="62"/>
                                    <a:pt x="12" y="59"/>
                                  </a:cubicBezTo>
                                  <a:cubicBezTo>
                                    <a:pt x="7" y="54"/>
                                    <a:pt x="4" y="47"/>
                                    <a:pt x="4" y="39"/>
                                  </a:cubicBezTo>
                                  <a:cubicBezTo>
                                    <a:pt x="4" y="28"/>
                                    <a:pt x="8" y="19"/>
                                    <a:pt x="16" y="12"/>
                                  </a:cubicBezTo>
                                  <a:cubicBezTo>
                                    <a:pt x="23" y="4"/>
                                    <a:pt x="34" y="0"/>
                                    <a:pt x="48" y="0"/>
                                  </a:cubicBezTo>
                                  <a:cubicBezTo>
                                    <a:pt x="62" y="0"/>
                                    <a:pt x="72" y="4"/>
                                    <a:pt x="80" y="11"/>
                                  </a:cubicBezTo>
                                  <a:cubicBezTo>
                                    <a:pt x="88" y="18"/>
                                    <a:pt x="92" y="26"/>
                                    <a:pt x="92" y="36"/>
                                  </a:cubicBezTo>
                                  <a:cubicBezTo>
                                    <a:pt x="92" y="45"/>
                                    <a:pt x="89" y="52"/>
                                    <a:pt x="85" y="57"/>
                                  </a:cubicBezTo>
                                  <a:cubicBezTo>
                                    <a:pt x="83" y="61"/>
                                    <a:pt x="79" y="64"/>
                                    <a:pt x="73" y="66"/>
                                  </a:cubicBezTo>
                                  <a:cubicBezTo>
                                    <a:pt x="79" y="69"/>
                                    <a:pt x="84" y="72"/>
                                    <a:pt x="87" y="76"/>
                                  </a:cubicBezTo>
                                  <a:cubicBezTo>
                                    <a:pt x="93" y="82"/>
                                    <a:pt x="97" y="91"/>
                                    <a:pt x="97" y="101"/>
                                  </a:cubicBezTo>
                                  <a:cubicBezTo>
                                    <a:pt x="97" y="114"/>
                                    <a:pt x="92" y="124"/>
                                    <a:pt x="84" y="133"/>
                                  </a:cubicBezTo>
                                  <a:cubicBezTo>
                                    <a:pt x="76" y="142"/>
                                    <a:pt x="64" y="146"/>
                                    <a:pt x="49" y="146"/>
                                  </a:cubicBezTo>
                                  <a:cubicBezTo>
                                    <a:pt x="35" y="146"/>
                                    <a:pt x="23" y="142"/>
                                    <a:pt x="14" y="135"/>
                                  </a:cubicBezTo>
                                  <a:cubicBezTo>
                                    <a:pt x="4" y="127"/>
                                    <a:pt x="0" y="117"/>
                                    <a:pt x="0" y="102"/>
                                  </a:cubicBezTo>
                                  <a:cubicBezTo>
                                    <a:pt x="0" y="94"/>
                                    <a:pt x="2" y="87"/>
                                    <a:pt x="6" y="81"/>
                                  </a:cubicBezTo>
                                  <a:cubicBezTo>
                                    <a:pt x="10" y="75"/>
                                    <a:pt x="16" y="70"/>
                                    <a:pt x="24" y="67"/>
                                  </a:cubicBezTo>
                                  <a:lnTo>
                                    <a:pt x="24" y="67"/>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93" name="Freeform 150"/>
                          <wps:cNvSpPr>
                            <a:spLocks/>
                          </wps:cNvSpPr>
                          <wps:spPr bwMode="auto">
                            <a:xfrm>
                              <a:off x="1275" y="3618"/>
                              <a:ext cx="36" cy="149"/>
                            </a:xfrm>
                            <a:custGeom>
                              <a:avLst/>
                              <a:gdLst>
                                <a:gd name="T0" fmla="*/ 0 w 46"/>
                                <a:gd name="T1" fmla="*/ 188 h 188"/>
                                <a:gd name="T2" fmla="*/ 0 w 46"/>
                                <a:gd name="T3" fmla="*/ 188 h 188"/>
                                <a:gd name="T4" fmla="*/ 20 w 46"/>
                                <a:gd name="T5" fmla="*/ 144 h 188"/>
                                <a:gd name="T6" fmla="*/ 27 w 46"/>
                                <a:gd name="T7" fmla="*/ 94 h 188"/>
                                <a:gd name="T8" fmla="*/ 19 w 46"/>
                                <a:gd name="T9" fmla="*/ 42 h 188"/>
                                <a:gd name="T10" fmla="*/ 0 w 46"/>
                                <a:gd name="T11" fmla="*/ 0 h 188"/>
                                <a:gd name="T12" fmla="*/ 11 w 46"/>
                                <a:gd name="T13" fmla="*/ 0 h 188"/>
                                <a:gd name="T14" fmla="*/ 30 w 46"/>
                                <a:gd name="T15" fmla="*/ 30 h 188"/>
                                <a:gd name="T16" fmla="*/ 37 w 46"/>
                                <a:gd name="T17" fmla="*/ 45 h 188"/>
                                <a:gd name="T18" fmla="*/ 44 w 46"/>
                                <a:gd name="T19" fmla="*/ 70 h 188"/>
                                <a:gd name="T20" fmla="*/ 46 w 46"/>
                                <a:gd name="T21" fmla="*/ 93 h 188"/>
                                <a:gd name="T22" fmla="*/ 36 w 46"/>
                                <a:gd name="T23" fmla="*/ 145 h 188"/>
                                <a:gd name="T24" fmla="*/ 12 w 46"/>
                                <a:gd name="T25" fmla="*/ 188 h 188"/>
                                <a:gd name="T26" fmla="*/ 0 w 46"/>
                                <a:gd name="T27" fmla="*/ 188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0" y="188"/>
                                  </a:moveTo>
                                  <a:lnTo>
                                    <a:pt x="0" y="188"/>
                                  </a:lnTo>
                                  <a:cubicBezTo>
                                    <a:pt x="10" y="168"/>
                                    <a:pt x="17" y="153"/>
                                    <a:pt x="20" y="144"/>
                                  </a:cubicBezTo>
                                  <a:cubicBezTo>
                                    <a:pt x="25" y="129"/>
                                    <a:pt x="27" y="113"/>
                                    <a:pt x="27" y="94"/>
                                  </a:cubicBezTo>
                                  <a:cubicBezTo>
                                    <a:pt x="27" y="75"/>
                                    <a:pt x="24" y="57"/>
                                    <a:pt x="19" y="42"/>
                                  </a:cubicBezTo>
                                  <a:cubicBezTo>
                                    <a:pt x="16" y="32"/>
                                    <a:pt x="9" y="18"/>
                                    <a:pt x="0" y="0"/>
                                  </a:cubicBezTo>
                                  <a:lnTo>
                                    <a:pt x="11" y="0"/>
                                  </a:lnTo>
                                  <a:cubicBezTo>
                                    <a:pt x="22" y="16"/>
                                    <a:pt x="28" y="26"/>
                                    <a:pt x="30" y="30"/>
                                  </a:cubicBezTo>
                                  <a:cubicBezTo>
                                    <a:pt x="32" y="33"/>
                                    <a:pt x="34" y="39"/>
                                    <a:pt x="37" y="45"/>
                                  </a:cubicBezTo>
                                  <a:cubicBezTo>
                                    <a:pt x="40" y="53"/>
                                    <a:pt x="42" y="62"/>
                                    <a:pt x="44" y="70"/>
                                  </a:cubicBezTo>
                                  <a:cubicBezTo>
                                    <a:pt x="45" y="78"/>
                                    <a:pt x="46" y="85"/>
                                    <a:pt x="46" y="93"/>
                                  </a:cubicBezTo>
                                  <a:cubicBezTo>
                                    <a:pt x="46" y="112"/>
                                    <a:pt x="42" y="130"/>
                                    <a:pt x="36" y="145"/>
                                  </a:cubicBezTo>
                                  <a:cubicBezTo>
                                    <a:pt x="32" y="155"/>
                                    <a:pt x="24" y="169"/>
                                    <a:pt x="12" y="188"/>
                                  </a:cubicBezTo>
                                  <a:lnTo>
                                    <a:pt x="0" y="18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94" name="Freeform 151"/>
                          <wps:cNvSpPr>
                            <a:spLocks noEditPoints="1"/>
                          </wps:cNvSpPr>
                          <wps:spPr bwMode="auto">
                            <a:xfrm>
                              <a:off x="517" y="3930"/>
                              <a:ext cx="102" cy="120"/>
                            </a:xfrm>
                            <a:custGeom>
                              <a:avLst/>
                              <a:gdLst>
                                <a:gd name="T0" fmla="*/ 67 w 128"/>
                                <a:gd name="T1" fmla="*/ 0 h 152"/>
                                <a:gd name="T2" fmla="*/ 67 w 128"/>
                                <a:gd name="T3" fmla="*/ 0 h 152"/>
                                <a:gd name="T4" fmla="*/ 110 w 128"/>
                                <a:gd name="T5" fmla="*/ 14 h 152"/>
                                <a:gd name="T6" fmla="*/ 127 w 128"/>
                                <a:gd name="T7" fmla="*/ 47 h 152"/>
                                <a:gd name="T8" fmla="*/ 108 w 128"/>
                                <a:gd name="T9" fmla="*/ 47 h 152"/>
                                <a:gd name="T10" fmla="*/ 95 w 128"/>
                                <a:gd name="T11" fmla="*/ 25 h 152"/>
                                <a:gd name="T12" fmla="*/ 68 w 128"/>
                                <a:gd name="T13" fmla="*/ 17 h 152"/>
                                <a:gd name="T14" fmla="*/ 33 w 128"/>
                                <a:gd name="T15" fmla="*/ 32 h 152"/>
                                <a:gd name="T16" fmla="*/ 20 w 128"/>
                                <a:gd name="T17" fmla="*/ 78 h 152"/>
                                <a:gd name="T18" fmla="*/ 32 w 128"/>
                                <a:gd name="T19" fmla="*/ 119 h 152"/>
                                <a:gd name="T20" fmla="*/ 67 w 128"/>
                                <a:gd name="T21" fmla="*/ 135 h 152"/>
                                <a:gd name="T22" fmla="*/ 100 w 128"/>
                                <a:gd name="T23" fmla="*/ 118 h 152"/>
                                <a:gd name="T24" fmla="*/ 109 w 128"/>
                                <a:gd name="T25" fmla="*/ 95 h 152"/>
                                <a:gd name="T26" fmla="*/ 128 w 128"/>
                                <a:gd name="T27" fmla="*/ 95 h 152"/>
                                <a:gd name="T28" fmla="*/ 111 w 128"/>
                                <a:gd name="T29" fmla="*/ 133 h 152"/>
                                <a:gd name="T30" fmla="*/ 65 w 128"/>
                                <a:gd name="T31" fmla="*/ 152 h 152"/>
                                <a:gd name="T32" fmla="*/ 23 w 128"/>
                                <a:gd name="T33" fmla="*/ 137 h 152"/>
                                <a:gd name="T34" fmla="*/ 0 w 128"/>
                                <a:gd name="T35" fmla="*/ 74 h 152"/>
                                <a:gd name="T36" fmla="*/ 17 w 128"/>
                                <a:gd name="T37" fmla="*/ 22 h 152"/>
                                <a:gd name="T38" fmla="*/ 67 w 128"/>
                                <a:gd name="T39" fmla="*/ 0 h 152"/>
                                <a:gd name="T40" fmla="*/ 67 w 128"/>
                                <a:gd name="T41" fmla="*/ 0 h 152"/>
                                <a:gd name="T42" fmla="*/ 64 w 128"/>
                                <a:gd name="T43" fmla="*/ 0 h 152"/>
                                <a:gd name="T44" fmla="*/ 64 w 128"/>
                                <a:gd name="T45" fmla="*/ 0 h 152"/>
                                <a:gd name="T46" fmla="*/ 64 w 128"/>
                                <a:gd name="T47" fmla="*/ 0 h 1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128" h="152">
                                  <a:moveTo>
                                    <a:pt x="67" y="0"/>
                                  </a:moveTo>
                                  <a:lnTo>
                                    <a:pt x="67" y="0"/>
                                  </a:lnTo>
                                  <a:cubicBezTo>
                                    <a:pt x="86" y="0"/>
                                    <a:pt x="100" y="4"/>
                                    <a:pt x="110" y="14"/>
                                  </a:cubicBezTo>
                                  <a:cubicBezTo>
                                    <a:pt x="120" y="24"/>
                                    <a:pt x="126" y="35"/>
                                    <a:pt x="127" y="47"/>
                                  </a:cubicBezTo>
                                  <a:lnTo>
                                    <a:pt x="108" y="47"/>
                                  </a:lnTo>
                                  <a:cubicBezTo>
                                    <a:pt x="106" y="38"/>
                                    <a:pt x="101" y="30"/>
                                    <a:pt x="95" y="25"/>
                                  </a:cubicBezTo>
                                  <a:cubicBezTo>
                                    <a:pt x="88" y="19"/>
                                    <a:pt x="79" y="17"/>
                                    <a:pt x="68" y="17"/>
                                  </a:cubicBezTo>
                                  <a:cubicBezTo>
                                    <a:pt x="53" y="17"/>
                                    <a:pt x="42" y="22"/>
                                    <a:pt x="33" y="32"/>
                                  </a:cubicBezTo>
                                  <a:cubicBezTo>
                                    <a:pt x="24" y="42"/>
                                    <a:pt x="20" y="57"/>
                                    <a:pt x="20" y="78"/>
                                  </a:cubicBezTo>
                                  <a:cubicBezTo>
                                    <a:pt x="20" y="95"/>
                                    <a:pt x="24" y="108"/>
                                    <a:pt x="32" y="119"/>
                                  </a:cubicBezTo>
                                  <a:cubicBezTo>
                                    <a:pt x="40" y="130"/>
                                    <a:pt x="52" y="135"/>
                                    <a:pt x="67" y="135"/>
                                  </a:cubicBezTo>
                                  <a:cubicBezTo>
                                    <a:pt x="82" y="135"/>
                                    <a:pt x="93" y="129"/>
                                    <a:pt x="100" y="118"/>
                                  </a:cubicBezTo>
                                  <a:cubicBezTo>
                                    <a:pt x="104" y="112"/>
                                    <a:pt x="107" y="105"/>
                                    <a:pt x="109" y="95"/>
                                  </a:cubicBezTo>
                                  <a:lnTo>
                                    <a:pt x="128" y="95"/>
                                  </a:lnTo>
                                  <a:cubicBezTo>
                                    <a:pt x="127" y="110"/>
                                    <a:pt x="121" y="123"/>
                                    <a:pt x="111" y="133"/>
                                  </a:cubicBezTo>
                                  <a:cubicBezTo>
                                    <a:pt x="100" y="146"/>
                                    <a:pt x="84" y="152"/>
                                    <a:pt x="65" y="152"/>
                                  </a:cubicBezTo>
                                  <a:cubicBezTo>
                                    <a:pt x="48" y="152"/>
                                    <a:pt x="34" y="147"/>
                                    <a:pt x="23" y="137"/>
                                  </a:cubicBezTo>
                                  <a:cubicBezTo>
                                    <a:pt x="7" y="123"/>
                                    <a:pt x="0" y="103"/>
                                    <a:pt x="0" y="74"/>
                                  </a:cubicBezTo>
                                  <a:cubicBezTo>
                                    <a:pt x="0" y="53"/>
                                    <a:pt x="6" y="35"/>
                                    <a:pt x="17" y="22"/>
                                  </a:cubicBezTo>
                                  <a:cubicBezTo>
                                    <a:pt x="29" y="7"/>
                                    <a:pt x="46" y="0"/>
                                    <a:pt x="67" y="0"/>
                                  </a:cubicBezTo>
                                  <a:lnTo>
                                    <a:pt x="67" y="0"/>
                                  </a:lnTo>
                                  <a:close/>
                                  <a:moveTo>
                                    <a:pt x="64" y="0"/>
                                  </a:moveTo>
                                  <a:lnTo>
                                    <a:pt x="64" y="0"/>
                                  </a:lnTo>
                                  <a:lnTo>
                                    <a:pt x="64"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95" name="Freeform 152"/>
                          <wps:cNvSpPr>
                            <a:spLocks noEditPoints="1"/>
                          </wps:cNvSpPr>
                          <wps:spPr bwMode="auto">
                            <a:xfrm>
                              <a:off x="633" y="3961"/>
                              <a:ext cx="79" cy="89"/>
                            </a:xfrm>
                            <a:custGeom>
                              <a:avLst/>
                              <a:gdLst>
                                <a:gd name="T0" fmla="*/ 18 w 100"/>
                                <a:gd name="T1" fmla="*/ 80 h 112"/>
                                <a:gd name="T2" fmla="*/ 18 w 100"/>
                                <a:gd name="T3" fmla="*/ 80 h 112"/>
                                <a:gd name="T4" fmla="*/ 24 w 100"/>
                                <a:gd name="T5" fmla="*/ 92 h 112"/>
                                <a:gd name="T6" fmla="*/ 37 w 100"/>
                                <a:gd name="T7" fmla="*/ 97 h 112"/>
                                <a:gd name="T8" fmla="*/ 55 w 100"/>
                                <a:gd name="T9" fmla="*/ 92 h 112"/>
                                <a:gd name="T10" fmla="*/ 70 w 100"/>
                                <a:gd name="T11" fmla="*/ 69 h 112"/>
                                <a:gd name="T12" fmla="*/ 70 w 100"/>
                                <a:gd name="T13" fmla="*/ 55 h 112"/>
                                <a:gd name="T14" fmla="*/ 62 w 100"/>
                                <a:gd name="T15" fmla="*/ 58 h 112"/>
                                <a:gd name="T16" fmla="*/ 52 w 100"/>
                                <a:gd name="T17" fmla="*/ 60 h 112"/>
                                <a:gd name="T18" fmla="*/ 41 w 100"/>
                                <a:gd name="T19" fmla="*/ 61 h 112"/>
                                <a:gd name="T20" fmla="*/ 26 w 100"/>
                                <a:gd name="T21" fmla="*/ 65 h 112"/>
                                <a:gd name="T22" fmla="*/ 18 w 100"/>
                                <a:gd name="T23" fmla="*/ 80 h 112"/>
                                <a:gd name="T24" fmla="*/ 18 w 100"/>
                                <a:gd name="T25" fmla="*/ 80 h 112"/>
                                <a:gd name="T26" fmla="*/ 61 w 100"/>
                                <a:gd name="T27" fmla="*/ 44 h 112"/>
                                <a:gd name="T28" fmla="*/ 61 w 100"/>
                                <a:gd name="T29" fmla="*/ 44 h 112"/>
                                <a:gd name="T30" fmla="*/ 69 w 100"/>
                                <a:gd name="T31" fmla="*/ 39 h 112"/>
                                <a:gd name="T32" fmla="*/ 71 w 100"/>
                                <a:gd name="T33" fmla="*/ 32 h 112"/>
                                <a:gd name="T34" fmla="*/ 64 w 100"/>
                                <a:gd name="T35" fmla="*/ 19 h 112"/>
                                <a:gd name="T36" fmla="*/ 46 w 100"/>
                                <a:gd name="T37" fmla="*/ 15 h 112"/>
                                <a:gd name="T38" fmla="*/ 26 w 100"/>
                                <a:gd name="T39" fmla="*/ 23 h 112"/>
                                <a:gd name="T40" fmla="*/ 22 w 100"/>
                                <a:gd name="T41" fmla="*/ 35 h 112"/>
                                <a:gd name="T42" fmla="*/ 5 w 100"/>
                                <a:gd name="T43" fmla="*/ 35 h 112"/>
                                <a:gd name="T44" fmla="*/ 18 w 100"/>
                                <a:gd name="T45" fmla="*/ 8 h 112"/>
                                <a:gd name="T46" fmla="*/ 46 w 100"/>
                                <a:gd name="T47" fmla="*/ 0 h 112"/>
                                <a:gd name="T48" fmla="*/ 76 w 100"/>
                                <a:gd name="T49" fmla="*/ 7 h 112"/>
                                <a:gd name="T50" fmla="*/ 88 w 100"/>
                                <a:gd name="T51" fmla="*/ 29 h 112"/>
                                <a:gd name="T52" fmla="*/ 88 w 100"/>
                                <a:gd name="T53" fmla="*/ 90 h 112"/>
                                <a:gd name="T54" fmla="*/ 89 w 100"/>
                                <a:gd name="T55" fmla="*/ 95 h 112"/>
                                <a:gd name="T56" fmla="*/ 94 w 100"/>
                                <a:gd name="T57" fmla="*/ 96 h 112"/>
                                <a:gd name="T58" fmla="*/ 96 w 100"/>
                                <a:gd name="T59" fmla="*/ 96 h 112"/>
                                <a:gd name="T60" fmla="*/ 100 w 100"/>
                                <a:gd name="T61" fmla="*/ 96 h 112"/>
                                <a:gd name="T62" fmla="*/ 100 w 100"/>
                                <a:gd name="T63" fmla="*/ 109 h 112"/>
                                <a:gd name="T64" fmla="*/ 93 w 100"/>
                                <a:gd name="T65" fmla="*/ 110 h 112"/>
                                <a:gd name="T66" fmla="*/ 87 w 100"/>
                                <a:gd name="T67" fmla="*/ 111 h 112"/>
                                <a:gd name="T68" fmla="*/ 74 w 100"/>
                                <a:gd name="T69" fmla="*/ 104 h 112"/>
                                <a:gd name="T70" fmla="*/ 71 w 100"/>
                                <a:gd name="T71" fmla="*/ 94 h 112"/>
                                <a:gd name="T72" fmla="*/ 55 w 100"/>
                                <a:gd name="T73" fmla="*/ 107 h 112"/>
                                <a:gd name="T74" fmla="*/ 33 w 100"/>
                                <a:gd name="T75" fmla="*/ 112 h 112"/>
                                <a:gd name="T76" fmla="*/ 9 w 100"/>
                                <a:gd name="T77" fmla="*/ 103 h 112"/>
                                <a:gd name="T78" fmla="*/ 0 w 100"/>
                                <a:gd name="T79" fmla="*/ 81 h 112"/>
                                <a:gd name="T80" fmla="*/ 9 w 100"/>
                                <a:gd name="T81" fmla="*/ 58 h 112"/>
                                <a:gd name="T82" fmla="*/ 33 w 100"/>
                                <a:gd name="T83" fmla="*/ 48 h 112"/>
                                <a:gd name="T84" fmla="*/ 61 w 100"/>
                                <a:gd name="T85" fmla="*/ 44 h 112"/>
                                <a:gd name="T86" fmla="*/ 46 w 100"/>
                                <a:gd name="T87" fmla="*/ 0 h 112"/>
                                <a:gd name="T88" fmla="*/ 46 w 100"/>
                                <a:gd name="T89" fmla="*/ 0 h 112"/>
                                <a:gd name="T90" fmla="*/ 46 w 100"/>
                                <a:gd name="T91"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100" h="112">
                                  <a:moveTo>
                                    <a:pt x="18" y="80"/>
                                  </a:moveTo>
                                  <a:lnTo>
                                    <a:pt x="18" y="80"/>
                                  </a:lnTo>
                                  <a:cubicBezTo>
                                    <a:pt x="18" y="85"/>
                                    <a:pt x="20" y="89"/>
                                    <a:pt x="24" y="92"/>
                                  </a:cubicBezTo>
                                  <a:cubicBezTo>
                                    <a:pt x="28" y="95"/>
                                    <a:pt x="32" y="97"/>
                                    <a:pt x="37" y="97"/>
                                  </a:cubicBezTo>
                                  <a:cubicBezTo>
                                    <a:pt x="43" y="97"/>
                                    <a:pt x="49" y="95"/>
                                    <a:pt x="55" y="92"/>
                                  </a:cubicBezTo>
                                  <a:cubicBezTo>
                                    <a:pt x="65" y="88"/>
                                    <a:pt x="70" y="80"/>
                                    <a:pt x="70" y="69"/>
                                  </a:cubicBezTo>
                                  <a:lnTo>
                                    <a:pt x="70" y="55"/>
                                  </a:lnTo>
                                  <a:cubicBezTo>
                                    <a:pt x="68" y="56"/>
                                    <a:pt x="65" y="57"/>
                                    <a:pt x="62" y="58"/>
                                  </a:cubicBezTo>
                                  <a:cubicBezTo>
                                    <a:pt x="58" y="59"/>
                                    <a:pt x="55" y="60"/>
                                    <a:pt x="52" y="60"/>
                                  </a:cubicBezTo>
                                  <a:lnTo>
                                    <a:pt x="41" y="61"/>
                                  </a:lnTo>
                                  <a:cubicBezTo>
                                    <a:pt x="34" y="62"/>
                                    <a:pt x="30" y="64"/>
                                    <a:pt x="26" y="65"/>
                                  </a:cubicBezTo>
                                  <a:cubicBezTo>
                                    <a:pt x="21" y="69"/>
                                    <a:pt x="18" y="73"/>
                                    <a:pt x="18" y="80"/>
                                  </a:cubicBezTo>
                                  <a:lnTo>
                                    <a:pt x="18" y="80"/>
                                  </a:lnTo>
                                  <a:close/>
                                  <a:moveTo>
                                    <a:pt x="61" y="44"/>
                                  </a:moveTo>
                                  <a:lnTo>
                                    <a:pt x="61" y="44"/>
                                  </a:lnTo>
                                  <a:cubicBezTo>
                                    <a:pt x="65" y="44"/>
                                    <a:pt x="68" y="42"/>
                                    <a:pt x="69" y="39"/>
                                  </a:cubicBezTo>
                                  <a:cubicBezTo>
                                    <a:pt x="70" y="38"/>
                                    <a:pt x="71" y="35"/>
                                    <a:pt x="71" y="32"/>
                                  </a:cubicBezTo>
                                  <a:cubicBezTo>
                                    <a:pt x="71" y="26"/>
                                    <a:pt x="68" y="22"/>
                                    <a:pt x="64" y="19"/>
                                  </a:cubicBezTo>
                                  <a:cubicBezTo>
                                    <a:pt x="60" y="17"/>
                                    <a:pt x="54" y="15"/>
                                    <a:pt x="46" y="15"/>
                                  </a:cubicBezTo>
                                  <a:cubicBezTo>
                                    <a:pt x="36" y="15"/>
                                    <a:pt x="30" y="18"/>
                                    <a:pt x="26" y="23"/>
                                  </a:cubicBezTo>
                                  <a:cubicBezTo>
                                    <a:pt x="24" y="25"/>
                                    <a:pt x="22" y="30"/>
                                    <a:pt x="22" y="35"/>
                                  </a:cubicBezTo>
                                  <a:lnTo>
                                    <a:pt x="5" y="35"/>
                                  </a:lnTo>
                                  <a:cubicBezTo>
                                    <a:pt x="5" y="22"/>
                                    <a:pt x="10" y="13"/>
                                    <a:pt x="18" y="8"/>
                                  </a:cubicBezTo>
                                  <a:cubicBezTo>
                                    <a:pt x="26" y="3"/>
                                    <a:pt x="35" y="0"/>
                                    <a:pt x="46" y="0"/>
                                  </a:cubicBezTo>
                                  <a:cubicBezTo>
                                    <a:pt x="58" y="0"/>
                                    <a:pt x="69" y="3"/>
                                    <a:pt x="76" y="7"/>
                                  </a:cubicBezTo>
                                  <a:cubicBezTo>
                                    <a:pt x="84" y="12"/>
                                    <a:pt x="88" y="19"/>
                                    <a:pt x="88" y="29"/>
                                  </a:cubicBezTo>
                                  <a:lnTo>
                                    <a:pt x="88" y="90"/>
                                  </a:lnTo>
                                  <a:cubicBezTo>
                                    <a:pt x="88" y="92"/>
                                    <a:pt x="88" y="94"/>
                                    <a:pt x="89" y="95"/>
                                  </a:cubicBezTo>
                                  <a:cubicBezTo>
                                    <a:pt x="90" y="96"/>
                                    <a:pt x="91" y="96"/>
                                    <a:pt x="94" y="96"/>
                                  </a:cubicBezTo>
                                  <a:cubicBezTo>
                                    <a:pt x="95" y="96"/>
                                    <a:pt x="95" y="96"/>
                                    <a:pt x="96" y="96"/>
                                  </a:cubicBezTo>
                                  <a:cubicBezTo>
                                    <a:pt x="97" y="96"/>
                                    <a:pt x="98" y="96"/>
                                    <a:pt x="100" y="96"/>
                                  </a:cubicBezTo>
                                  <a:lnTo>
                                    <a:pt x="100" y="109"/>
                                  </a:lnTo>
                                  <a:cubicBezTo>
                                    <a:pt x="97" y="110"/>
                                    <a:pt x="95" y="110"/>
                                    <a:pt x="93" y="110"/>
                                  </a:cubicBezTo>
                                  <a:cubicBezTo>
                                    <a:pt x="92" y="111"/>
                                    <a:pt x="90" y="111"/>
                                    <a:pt x="87" y="111"/>
                                  </a:cubicBezTo>
                                  <a:cubicBezTo>
                                    <a:pt x="81" y="111"/>
                                    <a:pt x="77" y="108"/>
                                    <a:pt x="74" y="104"/>
                                  </a:cubicBezTo>
                                  <a:cubicBezTo>
                                    <a:pt x="73" y="102"/>
                                    <a:pt x="72" y="99"/>
                                    <a:pt x="71" y="94"/>
                                  </a:cubicBezTo>
                                  <a:cubicBezTo>
                                    <a:pt x="67" y="99"/>
                                    <a:pt x="62" y="103"/>
                                    <a:pt x="55" y="107"/>
                                  </a:cubicBezTo>
                                  <a:cubicBezTo>
                                    <a:pt x="49" y="110"/>
                                    <a:pt x="41" y="112"/>
                                    <a:pt x="33" y="112"/>
                                  </a:cubicBezTo>
                                  <a:cubicBezTo>
                                    <a:pt x="23" y="112"/>
                                    <a:pt x="15" y="109"/>
                                    <a:pt x="9" y="103"/>
                                  </a:cubicBezTo>
                                  <a:cubicBezTo>
                                    <a:pt x="3" y="97"/>
                                    <a:pt x="0" y="90"/>
                                    <a:pt x="0" y="81"/>
                                  </a:cubicBezTo>
                                  <a:cubicBezTo>
                                    <a:pt x="0" y="71"/>
                                    <a:pt x="3" y="63"/>
                                    <a:pt x="9" y="58"/>
                                  </a:cubicBezTo>
                                  <a:cubicBezTo>
                                    <a:pt x="15" y="52"/>
                                    <a:pt x="23" y="49"/>
                                    <a:pt x="33" y="48"/>
                                  </a:cubicBezTo>
                                  <a:lnTo>
                                    <a:pt x="61" y="44"/>
                                  </a:lnTo>
                                  <a:close/>
                                  <a:moveTo>
                                    <a:pt x="46" y="0"/>
                                  </a:moveTo>
                                  <a:lnTo>
                                    <a:pt x="46" y="0"/>
                                  </a:lnTo>
                                  <a:lnTo>
                                    <a:pt x="46"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96" name="Freeform 153"/>
                          <wps:cNvSpPr>
                            <a:spLocks noEditPoints="1"/>
                          </wps:cNvSpPr>
                          <wps:spPr bwMode="auto">
                            <a:xfrm>
                              <a:off x="721" y="3961"/>
                              <a:ext cx="69" cy="89"/>
                            </a:xfrm>
                            <a:custGeom>
                              <a:avLst/>
                              <a:gdLst>
                                <a:gd name="T0" fmla="*/ 17 w 87"/>
                                <a:gd name="T1" fmla="*/ 75 h 112"/>
                                <a:gd name="T2" fmla="*/ 17 w 87"/>
                                <a:gd name="T3" fmla="*/ 75 h 112"/>
                                <a:gd name="T4" fmla="*/ 21 w 87"/>
                                <a:gd name="T5" fmla="*/ 89 h 112"/>
                                <a:gd name="T6" fmla="*/ 45 w 87"/>
                                <a:gd name="T7" fmla="*/ 97 h 112"/>
                                <a:gd name="T8" fmla="*/ 62 w 87"/>
                                <a:gd name="T9" fmla="*/ 93 h 112"/>
                                <a:gd name="T10" fmla="*/ 70 w 87"/>
                                <a:gd name="T11" fmla="*/ 80 h 112"/>
                                <a:gd name="T12" fmla="*/ 63 w 87"/>
                                <a:gd name="T13" fmla="*/ 69 h 112"/>
                                <a:gd name="T14" fmla="*/ 48 w 87"/>
                                <a:gd name="T15" fmla="*/ 64 h 112"/>
                                <a:gd name="T16" fmla="*/ 34 w 87"/>
                                <a:gd name="T17" fmla="*/ 61 h 112"/>
                                <a:gd name="T18" fmla="*/ 14 w 87"/>
                                <a:gd name="T19" fmla="*/ 53 h 112"/>
                                <a:gd name="T20" fmla="*/ 3 w 87"/>
                                <a:gd name="T21" fmla="*/ 33 h 112"/>
                                <a:gd name="T22" fmla="*/ 14 w 87"/>
                                <a:gd name="T23" fmla="*/ 9 h 112"/>
                                <a:gd name="T24" fmla="*/ 43 w 87"/>
                                <a:gd name="T25" fmla="*/ 0 h 112"/>
                                <a:gd name="T26" fmla="*/ 77 w 87"/>
                                <a:gd name="T27" fmla="*/ 14 h 112"/>
                                <a:gd name="T28" fmla="*/ 84 w 87"/>
                                <a:gd name="T29" fmla="*/ 33 h 112"/>
                                <a:gd name="T30" fmla="*/ 67 w 87"/>
                                <a:gd name="T31" fmla="*/ 33 h 112"/>
                                <a:gd name="T32" fmla="*/ 63 w 87"/>
                                <a:gd name="T33" fmla="*/ 22 h 112"/>
                                <a:gd name="T34" fmla="*/ 41 w 87"/>
                                <a:gd name="T35" fmla="*/ 15 h 112"/>
                                <a:gd name="T36" fmla="*/ 26 w 87"/>
                                <a:gd name="T37" fmla="*/ 19 h 112"/>
                                <a:gd name="T38" fmla="*/ 21 w 87"/>
                                <a:gd name="T39" fmla="*/ 29 h 112"/>
                                <a:gd name="T40" fmla="*/ 28 w 87"/>
                                <a:gd name="T41" fmla="*/ 40 h 112"/>
                                <a:gd name="T42" fmla="*/ 39 w 87"/>
                                <a:gd name="T43" fmla="*/ 45 h 112"/>
                                <a:gd name="T44" fmla="*/ 51 w 87"/>
                                <a:gd name="T45" fmla="*/ 47 h 112"/>
                                <a:gd name="T46" fmla="*/ 77 w 87"/>
                                <a:gd name="T47" fmla="*/ 56 h 112"/>
                                <a:gd name="T48" fmla="*/ 87 w 87"/>
                                <a:gd name="T49" fmla="*/ 78 h 112"/>
                                <a:gd name="T50" fmla="*/ 76 w 87"/>
                                <a:gd name="T51" fmla="*/ 102 h 112"/>
                                <a:gd name="T52" fmla="*/ 44 w 87"/>
                                <a:gd name="T53" fmla="*/ 112 h 112"/>
                                <a:gd name="T54" fmla="*/ 10 w 87"/>
                                <a:gd name="T55" fmla="*/ 102 h 112"/>
                                <a:gd name="T56" fmla="*/ 0 w 87"/>
                                <a:gd name="T57" fmla="*/ 75 h 112"/>
                                <a:gd name="T58" fmla="*/ 17 w 87"/>
                                <a:gd name="T59" fmla="*/ 75 h 112"/>
                                <a:gd name="T60" fmla="*/ 43 w 87"/>
                                <a:gd name="T61" fmla="*/ 0 h 112"/>
                                <a:gd name="T62" fmla="*/ 43 w 87"/>
                                <a:gd name="T63" fmla="*/ 0 h 112"/>
                                <a:gd name="T64" fmla="*/ 43 w 87"/>
                                <a:gd name="T65"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87" h="112">
                                  <a:moveTo>
                                    <a:pt x="17" y="75"/>
                                  </a:moveTo>
                                  <a:lnTo>
                                    <a:pt x="17" y="75"/>
                                  </a:lnTo>
                                  <a:cubicBezTo>
                                    <a:pt x="17" y="81"/>
                                    <a:pt x="19" y="86"/>
                                    <a:pt x="21" y="89"/>
                                  </a:cubicBezTo>
                                  <a:cubicBezTo>
                                    <a:pt x="26" y="95"/>
                                    <a:pt x="34" y="97"/>
                                    <a:pt x="45" y="97"/>
                                  </a:cubicBezTo>
                                  <a:cubicBezTo>
                                    <a:pt x="51" y="97"/>
                                    <a:pt x="57" y="96"/>
                                    <a:pt x="62" y="93"/>
                                  </a:cubicBezTo>
                                  <a:cubicBezTo>
                                    <a:pt x="67" y="90"/>
                                    <a:pt x="70" y="86"/>
                                    <a:pt x="70" y="80"/>
                                  </a:cubicBezTo>
                                  <a:cubicBezTo>
                                    <a:pt x="70" y="75"/>
                                    <a:pt x="67" y="72"/>
                                    <a:pt x="63" y="69"/>
                                  </a:cubicBezTo>
                                  <a:cubicBezTo>
                                    <a:pt x="61" y="68"/>
                                    <a:pt x="56" y="66"/>
                                    <a:pt x="48" y="64"/>
                                  </a:cubicBezTo>
                                  <a:lnTo>
                                    <a:pt x="34" y="61"/>
                                  </a:lnTo>
                                  <a:cubicBezTo>
                                    <a:pt x="25" y="59"/>
                                    <a:pt x="19" y="56"/>
                                    <a:pt x="14" y="53"/>
                                  </a:cubicBezTo>
                                  <a:cubicBezTo>
                                    <a:pt x="7" y="49"/>
                                    <a:pt x="3" y="42"/>
                                    <a:pt x="3" y="33"/>
                                  </a:cubicBezTo>
                                  <a:cubicBezTo>
                                    <a:pt x="3" y="23"/>
                                    <a:pt x="6" y="15"/>
                                    <a:pt x="14" y="9"/>
                                  </a:cubicBezTo>
                                  <a:cubicBezTo>
                                    <a:pt x="21" y="3"/>
                                    <a:pt x="31" y="0"/>
                                    <a:pt x="43" y="0"/>
                                  </a:cubicBezTo>
                                  <a:cubicBezTo>
                                    <a:pt x="59" y="0"/>
                                    <a:pt x="70" y="5"/>
                                    <a:pt x="77" y="14"/>
                                  </a:cubicBezTo>
                                  <a:cubicBezTo>
                                    <a:pt x="82" y="20"/>
                                    <a:pt x="84" y="26"/>
                                    <a:pt x="84" y="33"/>
                                  </a:cubicBezTo>
                                  <a:lnTo>
                                    <a:pt x="67" y="33"/>
                                  </a:lnTo>
                                  <a:cubicBezTo>
                                    <a:pt x="66" y="29"/>
                                    <a:pt x="65" y="25"/>
                                    <a:pt x="63" y="22"/>
                                  </a:cubicBezTo>
                                  <a:cubicBezTo>
                                    <a:pt x="58" y="17"/>
                                    <a:pt x="51" y="15"/>
                                    <a:pt x="41" y="15"/>
                                  </a:cubicBezTo>
                                  <a:cubicBezTo>
                                    <a:pt x="35" y="15"/>
                                    <a:pt x="30" y="16"/>
                                    <a:pt x="26" y="19"/>
                                  </a:cubicBezTo>
                                  <a:cubicBezTo>
                                    <a:pt x="23" y="22"/>
                                    <a:pt x="21" y="25"/>
                                    <a:pt x="21" y="29"/>
                                  </a:cubicBezTo>
                                  <a:cubicBezTo>
                                    <a:pt x="21" y="34"/>
                                    <a:pt x="23" y="37"/>
                                    <a:pt x="28" y="40"/>
                                  </a:cubicBezTo>
                                  <a:cubicBezTo>
                                    <a:pt x="30" y="42"/>
                                    <a:pt x="34" y="43"/>
                                    <a:pt x="39" y="45"/>
                                  </a:cubicBezTo>
                                  <a:lnTo>
                                    <a:pt x="51" y="47"/>
                                  </a:lnTo>
                                  <a:cubicBezTo>
                                    <a:pt x="64" y="50"/>
                                    <a:pt x="72" y="53"/>
                                    <a:pt x="77" y="56"/>
                                  </a:cubicBezTo>
                                  <a:cubicBezTo>
                                    <a:pt x="84" y="61"/>
                                    <a:pt x="87" y="68"/>
                                    <a:pt x="87" y="78"/>
                                  </a:cubicBezTo>
                                  <a:cubicBezTo>
                                    <a:pt x="87" y="87"/>
                                    <a:pt x="83" y="95"/>
                                    <a:pt x="76" y="102"/>
                                  </a:cubicBezTo>
                                  <a:cubicBezTo>
                                    <a:pt x="69" y="109"/>
                                    <a:pt x="58" y="112"/>
                                    <a:pt x="44" y="112"/>
                                  </a:cubicBezTo>
                                  <a:cubicBezTo>
                                    <a:pt x="28" y="112"/>
                                    <a:pt x="17" y="109"/>
                                    <a:pt x="10" y="102"/>
                                  </a:cubicBezTo>
                                  <a:cubicBezTo>
                                    <a:pt x="4" y="95"/>
                                    <a:pt x="0" y="86"/>
                                    <a:pt x="0" y="75"/>
                                  </a:cubicBezTo>
                                  <a:lnTo>
                                    <a:pt x="17" y="75"/>
                                  </a:lnTo>
                                  <a:close/>
                                  <a:moveTo>
                                    <a:pt x="43" y="0"/>
                                  </a:moveTo>
                                  <a:lnTo>
                                    <a:pt x="43" y="0"/>
                                  </a:lnTo>
                                  <a:lnTo>
                                    <a:pt x="43"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97" name="Freeform 154"/>
                          <wps:cNvSpPr>
                            <a:spLocks/>
                          </wps:cNvSpPr>
                          <wps:spPr bwMode="auto">
                            <a:xfrm>
                              <a:off x="798" y="3940"/>
                              <a:ext cx="38" cy="109"/>
                            </a:xfrm>
                            <a:custGeom>
                              <a:avLst/>
                              <a:gdLst>
                                <a:gd name="T0" fmla="*/ 14 w 49"/>
                                <a:gd name="T1" fmla="*/ 0 h 137"/>
                                <a:gd name="T2" fmla="*/ 14 w 49"/>
                                <a:gd name="T3" fmla="*/ 0 h 137"/>
                                <a:gd name="T4" fmla="*/ 32 w 49"/>
                                <a:gd name="T5" fmla="*/ 0 h 137"/>
                                <a:gd name="T6" fmla="*/ 32 w 49"/>
                                <a:gd name="T7" fmla="*/ 30 h 137"/>
                                <a:gd name="T8" fmla="*/ 49 w 49"/>
                                <a:gd name="T9" fmla="*/ 30 h 137"/>
                                <a:gd name="T10" fmla="*/ 49 w 49"/>
                                <a:gd name="T11" fmla="*/ 44 h 137"/>
                                <a:gd name="T12" fmla="*/ 32 w 49"/>
                                <a:gd name="T13" fmla="*/ 44 h 137"/>
                                <a:gd name="T14" fmla="*/ 32 w 49"/>
                                <a:gd name="T15" fmla="*/ 113 h 137"/>
                                <a:gd name="T16" fmla="*/ 36 w 49"/>
                                <a:gd name="T17" fmla="*/ 121 h 137"/>
                                <a:gd name="T18" fmla="*/ 43 w 49"/>
                                <a:gd name="T19" fmla="*/ 122 h 137"/>
                                <a:gd name="T20" fmla="*/ 46 w 49"/>
                                <a:gd name="T21" fmla="*/ 122 h 137"/>
                                <a:gd name="T22" fmla="*/ 49 w 49"/>
                                <a:gd name="T23" fmla="*/ 121 h 137"/>
                                <a:gd name="T24" fmla="*/ 49 w 49"/>
                                <a:gd name="T25" fmla="*/ 135 h 137"/>
                                <a:gd name="T26" fmla="*/ 43 w 49"/>
                                <a:gd name="T27" fmla="*/ 137 h 137"/>
                                <a:gd name="T28" fmla="*/ 36 w 49"/>
                                <a:gd name="T29" fmla="*/ 137 h 137"/>
                                <a:gd name="T30" fmla="*/ 19 w 49"/>
                                <a:gd name="T31" fmla="*/ 131 h 137"/>
                                <a:gd name="T32" fmla="*/ 14 w 49"/>
                                <a:gd name="T33" fmla="*/ 114 h 137"/>
                                <a:gd name="T34" fmla="*/ 14 w 49"/>
                                <a:gd name="T35" fmla="*/ 44 h 137"/>
                                <a:gd name="T36" fmla="*/ 0 w 49"/>
                                <a:gd name="T37" fmla="*/ 44 h 137"/>
                                <a:gd name="T38" fmla="*/ 0 w 49"/>
                                <a:gd name="T39" fmla="*/ 30 h 137"/>
                                <a:gd name="T40" fmla="*/ 14 w 49"/>
                                <a:gd name="T41" fmla="*/ 30 h 137"/>
                                <a:gd name="T42" fmla="*/ 14 w 49"/>
                                <a:gd name="T43" fmla="*/ 0 h 1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49" h="137">
                                  <a:moveTo>
                                    <a:pt x="14" y="0"/>
                                  </a:moveTo>
                                  <a:lnTo>
                                    <a:pt x="14" y="0"/>
                                  </a:lnTo>
                                  <a:lnTo>
                                    <a:pt x="32" y="0"/>
                                  </a:lnTo>
                                  <a:lnTo>
                                    <a:pt x="32" y="30"/>
                                  </a:lnTo>
                                  <a:lnTo>
                                    <a:pt x="49" y="30"/>
                                  </a:lnTo>
                                  <a:lnTo>
                                    <a:pt x="49" y="44"/>
                                  </a:lnTo>
                                  <a:lnTo>
                                    <a:pt x="32" y="44"/>
                                  </a:lnTo>
                                  <a:lnTo>
                                    <a:pt x="32" y="113"/>
                                  </a:lnTo>
                                  <a:cubicBezTo>
                                    <a:pt x="32" y="117"/>
                                    <a:pt x="34" y="119"/>
                                    <a:pt x="36" y="121"/>
                                  </a:cubicBezTo>
                                  <a:cubicBezTo>
                                    <a:pt x="37" y="121"/>
                                    <a:pt x="40" y="122"/>
                                    <a:pt x="43" y="122"/>
                                  </a:cubicBezTo>
                                  <a:cubicBezTo>
                                    <a:pt x="44" y="122"/>
                                    <a:pt x="45" y="122"/>
                                    <a:pt x="46" y="122"/>
                                  </a:cubicBezTo>
                                  <a:cubicBezTo>
                                    <a:pt x="47" y="122"/>
                                    <a:pt x="48" y="121"/>
                                    <a:pt x="49" y="121"/>
                                  </a:cubicBezTo>
                                  <a:lnTo>
                                    <a:pt x="49" y="135"/>
                                  </a:lnTo>
                                  <a:cubicBezTo>
                                    <a:pt x="47" y="136"/>
                                    <a:pt x="45" y="136"/>
                                    <a:pt x="43" y="137"/>
                                  </a:cubicBezTo>
                                  <a:cubicBezTo>
                                    <a:pt x="41" y="137"/>
                                    <a:pt x="38" y="137"/>
                                    <a:pt x="36" y="137"/>
                                  </a:cubicBezTo>
                                  <a:cubicBezTo>
                                    <a:pt x="27" y="137"/>
                                    <a:pt x="22" y="135"/>
                                    <a:pt x="19" y="131"/>
                                  </a:cubicBezTo>
                                  <a:cubicBezTo>
                                    <a:pt x="16" y="126"/>
                                    <a:pt x="14" y="121"/>
                                    <a:pt x="14" y="114"/>
                                  </a:cubicBezTo>
                                  <a:lnTo>
                                    <a:pt x="14" y="44"/>
                                  </a:lnTo>
                                  <a:lnTo>
                                    <a:pt x="0" y="44"/>
                                  </a:lnTo>
                                  <a:lnTo>
                                    <a:pt x="0" y="30"/>
                                  </a:lnTo>
                                  <a:lnTo>
                                    <a:pt x="14" y="30"/>
                                  </a:lnTo>
                                  <a:lnTo>
                                    <a:pt x="14"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98" name="Freeform 155"/>
                          <wps:cNvSpPr>
                            <a:spLocks noEditPoints="1"/>
                          </wps:cNvSpPr>
                          <wps:spPr bwMode="auto">
                            <a:xfrm>
                              <a:off x="851" y="3932"/>
                              <a:ext cx="14" cy="115"/>
                            </a:xfrm>
                            <a:custGeom>
                              <a:avLst/>
                              <a:gdLst>
                                <a:gd name="T0" fmla="*/ 0 w 18"/>
                                <a:gd name="T1" fmla="*/ 40 h 145"/>
                                <a:gd name="T2" fmla="*/ 0 w 18"/>
                                <a:gd name="T3" fmla="*/ 40 h 145"/>
                                <a:gd name="T4" fmla="*/ 18 w 18"/>
                                <a:gd name="T5" fmla="*/ 40 h 145"/>
                                <a:gd name="T6" fmla="*/ 18 w 18"/>
                                <a:gd name="T7" fmla="*/ 145 h 145"/>
                                <a:gd name="T8" fmla="*/ 0 w 18"/>
                                <a:gd name="T9" fmla="*/ 145 h 145"/>
                                <a:gd name="T10" fmla="*/ 0 w 18"/>
                                <a:gd name="T11" fmla="*/ 40 h 145"/>
                                <a:gd name="T12" fmla="*/ 0 w 18"/>
                                <a:gd name="T13" fmla="*/ 0 h 145"/>
                                <a:gd name="T14" fmla="*/ 0 w 18"/>
                                <a:gd name="T15" fmla="*/ 0 h 145"/>
                                <a:gd name="T16" fmla="*/ 18 w 18"/>
                                <a:gd name="T17" fmla="*/ 0 h 145"/>
                                <a:gd name="T18" fmla="*/ 18 w 18"/>
                                <a:gd name="T19" fmla="*/ 21 h 145"/>
                                <a:gd name="T20" fmla="*/ 0 w 18"/>
                                <a:gd name="T21" fmla="*/ 21 h 145"/>
                                <a:gd name="T22" fmla="*/ 0 w 18"/>
                                <a:gd name="T23" fmla="*/ 0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8" h="145">
                                  <a:moveTo>
                                    <a:pt x="0" y="40"/>
                                  </a:moveTo>
                                  <a:lnTo>
                                    <a:pt x="0" y="40"/>
                                  </a:lnTo>
                                  <a:lnTo>
                                    <a:pt x="18" y="40"/>
                                  </a:lnTo>
                                  <a:lnTo>
                                    <a:pt x="18" y="145"/>
                                  </a:lnTo>
                                  <a:lnTo>
                                    <a:pt x="0" y="145"/>
                                  </a:lnTo>
                                  <a:lnTo>
                                    <a:pt x="0" y="40"/>
                                  </a:lnTo>
                                  <a:close/>
                                  <a:moveTo>
                                    <a:pt x="0" y="0"/>
                                  </a:moveTo>
                                  <a:lnTo>
                                    <a:pt x="0" y="0"/>
                                  </a:lnTo>
                                  <a:lnTo>
                                    <a:pt x="18" y="0"/>
                                  </a:lnTo>
                                  <a:lnTo>
                                    <a:pt x="18"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99" name="Freeform 156"/>
                          <wps:cNvSpPr>
                            <a:spLocks/>
                          </wps:cNvSpPr>
                          <wps:spPr bwMode="auto">
                            <a:xfrm>
                              <a:off x="887" y="3932"/>
                              <a:ext cx="13" cy="115"/>
                            </a:xfrm>
                            <a:custGeom>
                              <a:avLst/>
                              <a:gdLst>
                                <a:gd name="T0" fmla="*/ 0 w 17"/>
                                <a:gd name="T1" fmla="*/ 0 h 145"/>
                                <a:gd name="T2" fmla="*/ 0 w 17"/>
                                <a:gd name="T3" fmla="*/ 0 h 145"/>
                                <a:gd name="T4" fmla="*/ 17 w 17"/>
                                <a:gd name="T5" fmla="*/ 0 h 145"/>
                                <a:gd name="T6" fmla="*/ 17 w 17"/>
                                <a:gd name="T7" fmla="*/ 145 h 145"/>
                                <a:gd name="T8" fmla="*/ 0 w 17"/>
                                <a:gd name="T9" fmla="*/ 145 h 145"/>
                                <a:gd name="T10" fmla="*/ 0 w 17"/>
                                <a:gd name="T11" fmla="*/ 0 h 145"/>
                              </a:gdLst>
                              <a:ahLst/>
                              <a:cxnLst>
                                <a:cxn ang="0">
                                  <a:pos x="T0" y="T1"/>
                                </a:cxn>
                                <a:cxn ang="0">
                                  <a:pos x="T2" y="T3"/>
                                </a:cxn>
                                <a:cxn ang="0">
                                  <a:pos x="T4" y="T5"/>
                                </a:cxn>
                                <a:cxn ang="0">
                                  <a:pos x="T6" y="T7"/>
                                </a:cxn>
                                <a:cxn ang="0">
                                  <a:pos x="T8" y="T9"/>
                                </a:cxn>
                                <a:cxn ang="0">
                                  <a:pos x="T10" y="T11"/>
                                </a:cxn>
                              </a:cxnLst>
                              <a:rect l="0" t="0" r="r" b="b"/>
                              <a:pathLst>
                                <a:path w="17" h="145">
                                  <a:moveTo>
                                    <a:pt x="0" y="0"/>
                                  </a:moveTo>
                                  <a:lnTo>
                                    <a:pt x="0" y="0"/>
                                  </a:lnTo>
                                  <a:lnTo>
                                    <a:pt x="17" y="0"/>
                                  </a:lnTo>
                                  <a:lnTo>
                                    <a:pt x="17" y="145"/>
                                  </a:lnTo>
                                  <a:lnTo>
                                    <a:pt x="0" y="145"/>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00" name="Freeform 157"/>
                          <wps:cNvSpPr>
                            <a:spLocks/>
                          </wps:cNvSpPr>
                          <wps:spPr bwMode="auto">
                            <a:xfrm>
                              <a:off x="923" y="3932"/>
                              <a:ext cx="14" cy="115"/>
                            </a:xfrm>
                            <a:custGeom>
                              <a:avLst/>
                              <a:gdLst>
                                <a:gd name="T0" fmla="*/ 0 w 18"/>
                                <a:gd name="T1" fmla="*/ 0 h 145"/>
                                <a:gd name="T2" fmla="*/ 0 w 18"/>
                                <a:gd name="T3" fmla="*/ 0 h 145"/>
                                <a:gd name="T4" fmla="*/ 18 w 18"/>
                                <a:gd name="T5" fmla="*/ 0 h 145"/>
                                <a:gd name="T6" fmla="*/ 18 w 18"/>
                                <a:gd name="T7" fmla="*/ 145 h 145"/>
                                <a:gd name="T8" fmla="*/ 0 w 18"/>
                                <a:gd name="T9" fmla="*/ 145 h 145"/>
                                <a:gd name="T10" fmla="*/ 0 w 18"/>
                                <a:gd name="T11" fmla="*/ 0 h 145"/>
                              </a:gdLst>
                              <a:ahLst/>
                              <a:cxnLst>
                                <a:cxn ang="0">
                                  <a:pos x="T0" y="T1"/>
                                </a:cxn>
                                <a:cxn ang="0">
                                  <a:pos x="T2" y="T3"/>
                                </a:cxn>
                                <a:cxn ang="0">
                                  <a:pos x="T4" y="T5"/>
                                </a:cxn>
                                <a:cxn ang="0">
                                  <a:pos x="T6" y="T7"/>
                                </a:cxn>
                                <a:cxn ang="0">
                                  <a:pos x="T8" y="T9"/>
                                </a:cxn>
                                <a:cxn ang="0">
                                  <a:pos x="T10" y="T11"/>
                                </a:cxn>
                              </a:cxnLst>
                              <a:rect l="0" t="0" r="r" b="b"/>
                              <a:pathLst>
                                <a:path w="18" h="145">
                                  <a:moveTo>
                                    <a:pt x="0" y="0"/>
                                  </a:moveTo>
                                  <a:lnTo>
                                    <a:pt x="0" y="0"/>
                                  </a:lnTo>
                                  <a:lnTo>
                                    <a:pt x="18" y="0"/>
                                  </a:lnTo>
                                  <a:lnTo>
                                    <a:pt x="18" y="145"/>
                                  </a:lnTo>
                                  <a:lnTo>
                                    <a:pt x="0" y="145"/>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01" name="Freeform 158"/>
                          <wps:cNvSpPr>
                            <a:spLocks noEditPoints="1"/>
                          </wps:cNvSpPr>
                          <wps:spPr bwMode="auto">
                            <a:xfrm>
                              <a:off x="952" y="3961"/>
                              <a:ext cx="78" cy="89"/>
                            </a:xfrm>
                            <a:custGeom>
                              <a:avLst/>
                              <a:gdLst>
                                <a:gd name="T0" fmla="*/ 49 w 99"/>
                                <a:gd name="T1" fmla="*/ 97 h 112"/>
                                <a:gd name="T2" fmla="*/ 49 w 99"/>
                                <a:gd name="T3" fmla="*/ 97 h 112"/>
                                <a:gd name="T4" fmla="*/ 74 w 99"/>
                                <a:gd name="T5" fmla="*/ 84 h 112"/>
                                <a:gd name="T6" fmla="*/ 80 w 99"/>
                                <a:gd name="T7" fmla="*/ 54 h 112"/>
                                <a:gd name="T8" fmla="*/ 75 w 99"/>
                                <a:gd name="T9" fmla="*/ 30 h 112"/>
                                <a:gd name="T10" fmla="*/ 50 w 99"/>
                                <a:gd name="T11" fmla="*/ 15 h 112"/>
                                <a:gd name="T12" fmla="*/ 26 w 99"/>
                                <a:gd name="T13" fmla="*/ 28 h 112"/>
                                <a:gd name="T14" fmla="*/ 18 w 99"/>
                                <a:gd name="T15" fmla="*/ 58 h 112"/>
                                <a:gd name="T16" fmla="*/ 26 w 99"/>
                                <a:gd name="T17" fmla="*/ 86 h 112"/>
                                <a:gd name="T18" fmla="*/ 49 w 99"/>
                                <a:gd name="T19" fmla="*/ 97 h 112"/>
                                <a:gd name="T20" fmla="*/ 49 w 99"/>
                                <a:gd name="T21" fmla="*/ 97 h 112"/>
                                <a:gd name="T22" fmla="*/ 50 w 99"/>
                                <a:gd name="T23" fmla="*/ 0 h 112"/>
                                <a:gd name="T24" fmla="*/ 50 w 99"/>
                                <a:gd name="T25" fmla="*/ 0 h 112"/>
                                <a:gd name="T26" fmla="*/ 85 w 99"/>
                                <a:gd name="T27" fmla="*/ 13 h 112"/>
                                <a:gd name="T28" fmla="*/ 99 w 99"/>
                                <a:gd name="T29" fmla="*/ 53 h 112"/>
                                <a:gd name="T30" fmla="*/ 86 w 99"/>
                                <a:gd name="T31" fmla="*/ 96 h 112"/>
                                <a:gd name="T32" fmla="*/ 48 w 99"/>
                                <a:gd name="T33" fmla="*/ 112 h 112"/>
                                <a:gd name="T34" fmla="*/ 13 w 99"/>
                                <a:gd name="T35" fmla="*/ 97 h 112"/>
                                <a:gd name="T36" fmla="*/ 0 w 99"/>
                                <a:gd name="T37" fmla="*/ 58 h 112"/>
                                <a:gd name="T38" fmla="*/ 14 w 99"/>
                                <a:gd name="T39" fmla="*/ 15 h 112"/>
                                <a:gd name="T40" fmla="*/ 50 w 99"/>
                                <a:gd name="T41" fmla="*/ 0 h 112"/>
                                <a:gd name="T42" fmla="*/ 50 w 99"/>
                                <a:gd name="T43" fmla="*/ 0 h 112"/>
                                <a:gd name="T44" fmla="*/ 49 w 99"/>
                                <a:gd name="T45" fmla="*/ 0 h 112"/>
                                <a:gd name="T46" fmla="*/ 49 w 99"/>
                                <a:gd name="T47" fmla="*/ 0 h 112"/>
                                <a:gd name="T48" fmla="*/ 49 w 99"/>
                                <a:gd name="T49"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9" h="112">
                                  <a:moveTo>
                                    <a:pt x="49" y="97"/>
                                  </a:moveTo>
                                  <a:lnTo>
                                    <a:pt x="49" y="97"/>
                                  </a:lnTo>
                                  <a:cubicBezTo>
                                    <a:pt x="61" y="97"/>
                                    <a:pt x="69" y="92"/>
                                    <a:pt x="74" y="84"/>
                                  </a:cubicBezTo>
                                  <a:cubicBezTo>
                                    <a:pt x="78" y="75"/>
                                    <a:pt x="80" y="65"/>
                                    <a:pt x="80" y="54"/>
                                  </a:cubicBezTo>
                                  <a:cubicBezTo>
                                    <a:pt x="80" y="44"/>
                                    <a:pt x="79" y="36"/>
                                    <a:pt x="75" y="30"/>
                                  </a:cubicBezTo>
                                  <a:cubicBezTo>
                                    <a:pt x="70" y="20"/>
                                    <a:pt x="62" y="15"/>
                                    <a:pt x="50" y="15"/>
                                  </a:cubicBezTo>
                                  <a:cubicBezTo>
                                    <a:pt x="39" y="15"/>
                                    <a:pt x="31" y="19"/>
                                    <a:pt x="26" y="28"/>
                                  </a:cubicBezTo>
                                  <a:cubicBezTo>
                                    <a:pt x="21" y="36"/>
                                    <a:pt x="18" y="46"/>
                                    <a:pt x="18" y="58"/>
                                  </a:cubicBezTo>
                                  <a:cubicBezTo>
                                    <a:pt x="18" y="69"/>
                                    <a:pt x="21" y="78"/>
                                    <a:pt x="26" y="86"/>
                                  </a:cubicBezTo>
                                  <a:cubicBezTo>
                                    <a:pt x="31" y="93"/>
                                    <a:pt x="39" y="97"/>
                                    <a:pt x="49" y="97"/>
                                  </a:cubicBezTo>
                                  <a:lnTo>
                                    <a:pt x="49" y="97"/>
                                  </a:lnTo>
                                  <a:close/>
                                  <a:moveTo>
                                    <a:pt x="50" y="0"/>
                                  </a:moveTo>
                                  <a:lnTo>
                                    <a:pt x="50" y="0"/>
                                  </a:lnTo>
                                  <a:cubicBezTo>
                                    <a:pt x="64" y="0"/>
                                    <a:pt x="75" y="4"/>
                                    <a:pt x="85" y="13"/>
                                  </a:cubicBezTo>
                                  <a:cubicBezTo>
                                    <a:pt x="94" y="22"/>
                                    <a:pt x="99" y="36"/>
                                    <a:pt x="99" y="53"/>
                                  </a:cubicBezTo>
                                  <a:cubicBezTo>
                                    <a:pt x="99" y="70"/>
                                    <a:pt x="94" y="84"/>
                                    <a:pt x="86" y="96"/>
                                  </a:cubicBezTo>
                                  <a:cubicBezTo>
                                    <a:pt x="78" y="107"/>
                                    <a:pt x="65" y="112"/>
                                    <a:pt x="48" y="112"/>
                                  </a:cubicBezTo>
                                  <a:cubicBezTo>
                                    <a:pt x="33" y="112"/>
                                    <a:pt x="22" y="107"/>
                                    <a:pt x="13" y="97"/>
                                  </a:cubicBezTo>
                                  <a:cubicBezTo>
                                    <a:pt x="4" y="88"/>
                                    <a:pt x="0" y="74"/>
                                    <a:pt x="0" y="58"/>
                                  </a:cubicBezTo>
                                  <a:cubicBezTo>
                                    <a:pt x="0" y="40"/>
                                    <a:pt x="5" y="26"/>
                                    <a:pt x="14" y="15"/>
                                  </a:cubicBezTo>
                                  <a:cubicBezTo>
                                    <a:pt x="23" y="5"/>
                                    <a:pt x="35" y="0"/>
                                    <a:pt x="50" y="0"/>
                                  </a:cubicBezTo>
                                  <a:lnTo>
                                    <a:pt x="50" y="0"/>
                                  </a:lnTo>
                                  <a:close/>
                                  <a:moveTo>
                                    <a:pt x="49" y="0"/>
                                  </a:moveTo>
                                  <a:lnTo>
                                    <a:pt x="49" y="0"/>
                                  </a:lnTo>
                                  <a:lnTo>
                                    <a:pt x="49"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02" name="Freeform 159"/>
                          <wps:cNvSpPr>
                            <a:spLocks/>
                          </wps:cNvSpPr>
                          <wps:spPr bwMode="auto">
                            <a:xfrm>
                              <a:off x="1044" y="3995"/>
                              <a:ext cx="38" cy="15"/>
                            </a:xfrm>
                            <a:custGeom>
                              <a:avLst/>
                              <a:gdLst>
                                <a:gd name="T0" fmla="*/ 0 w 49"/>
                                <a:gd name="T1" fmla="*/ 0 h 18"/>
                                <a:gd name="T2" fmla="*/ 0 w 49"/>
                                <a:gd name="T3" fmla="*/ 0 h 18"/>
                                <a:gd name="T4" fmla="*/ 49 w 49"/>
                                <a:gd name="T5" fmla="*/ 0 h 18"/>
                                <a:gd name="T6" fmla="*/ 49 w 49"/>
                                <a:gd name="T7" fmla="*/ 18 h 18"/>
                                <a:gd name="T8" fmla="*/ 0 w 49"/>
                                <a:gd name="T9" fmla="*/ 18 h 18"/>
                                <a:gd name="T10" fmla="*/ 0 w 49"/>
                                <a:gd name="T11" fmla="*/ 0 h 18"/>
                              </a:gdLst>
                              <a:ahLst/>
                              <a:cxnLst>
                                <a:cxn ang="0">
                                  <a:pos x="T0" y="T1"/>
                                </a:cxn>
                                <a:cxn ang="0">
                                  <a:pos x="T2" y="T3"/>
                                </a:cxn>
                                <a:cxn ang="0">
                                  <a:pos x="T4" y="T5"/>
                                </a:cxn>
                                <a:cxn ang="0">
                                  <a:pos x="T6" y="T7"/>
                                </a:cxn>
                                <a:cxn ang="0">
                                  <a:pos x="T8" y="T9"/>
                                </a:cxn>
                                <a:cxn ang="0">
                                  <a:pos x="T10" y="T11"/>
                                </a:cxn>
                              </a:cxnLst>
                              <a:rect l="0" t="0" r="r" b="b"/>
                              <a:pathLst>
                                <a:path w="49" h="18">
                                  <a:moveTo>
                                    <a:pt x="0" y="0"/>
                                  </a:moveTo>
                                  <a:lnTo>
                                    <a:pt x="0" y="0"/>
                                  </a:lnTo>
                                  <a:lnTo>
                                    <a:pt x="49" y="0"/>
                                  </a:lnTo>
                                  <a:lnTo>
                                    <a:pt x="49" y="18"/>
                                  </a:lnTo>
                                  <a:lnTo>
                                    <a:pt x="0" y="18"/>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03" name="Freeform 160"/>
                          <wps:cNvSpPr>
                            <a:spLocks noEditPoints="1"/>
                          </wps:cNvSpPr>
                          <wps:spPr bwMode="auto">
                            <a:xfrm>
                              <a:off x="1142" y="3930"/>
                              <a:ext cx="91" cy="121"/>
                            </a:xfrm>
                            <a:custGeom>
                              <a:avLst/>
                              <a:gdLst>
                                <a:gd name="T0" fmla="*/ 18 w 115"/>
                                <a:gd name="T1" fmla="*/ 102 h 153"/>
                                <a:gd name="T2" fmla="*/ 18 w 115"/>
                                <a:gd name="T3" fmla="*/ 102 h 153"/>
                                <a:gd name="T4" fmla="*/ 24 w 115"/>
                                <a:gd name="T5" fmla="*/ 122 h 153"/>
                                <a:gd name="T6" fmla="*/ 59 w 115"/>
                                <a:gd name="T7" fmla="*/ 136 h 153"/>
                                <a:gd name="T8" fmla="*/ 79 w 115"/>
                                <a:gd name="T9" fmla="*/ 133 h 153"/>
                                <a:gd name="T10" fmla="*/ 96 w 115"/>
                                <a:gd name="T11" fmla="*/ 111 h 153"/>
                                <a:gd name="T12" fmla="*/ 89 w 115"/>
                                <a:gd name="T13" fmla="*/ 94 h 153"/>
                                <a:gd name="T14" fmla="*/ 65 w 115"/>
                                <a:gd name="T15" fmla="*/ 86 h 153"/>
                                <a:gd name="T16" fmla="*/ 46 w 115"/>
                                <a:gd name="T17" fmla="*/ 81 h 153"/>
                                <a:gd name="T18" fmla="*/ 19 w 115"/>
                                <a:gd name="T19" fmla="*/ 72 h 153"/>
                                <a:gd name="T20" fmla="*/ 5 w 115"/>
                                <a:gd name="T21" fmla="*/ 44 h 153"/>
                                <a:gd name="T22" fmla="*/ 18 w 115"/>
                                <a:gd name="T23" fmla="*/ 12 h 153"/>
                                <a:gd name="T24" fmla="*/ 56 w 115"/>
                                <a:gd name="T25" fmla="*/ 0 h 153"/>
                                <a:gd name="T26" fmla="*/ 95 w 115"/>
                                <a:gd name="T27" fmla="*/ 11 h 153"/>
                                <a:gd name="T28" fmla="*/ 111 w 115"/>
                                <a:gd name="T29" fmla="*/ 46 h 153"/>
                                <a:gd name="T30" fmla="*/ 93 w 115"/>
                                <a:gd name="T31" fmla="*/ 46 h 153"/>
                                <a:gd name="T32" fmla="*/ 86 w 115"/>
                                <a:gd name="T33" fmla="*/ 28 h 153"/>
                                <a:gd name="T34" fmla="*/ 56 w 115"/>
                                <a:gd name="T35" fmla="*/ 17 h 153"/>
                                <a:gd name="T36" fmla="*/ 31 w 115"/>
                                <a:gd name="T37" fmla="*/ 24 h 153"/>
                                <a:gd name="T38" fmla="*/ 23 w 115"/>
                                <a:gd name="T39" fmla="*/ 41 h 153"/>
                                <a:gd name="T40" fmla="*/ 32 w 115"/>
                                <a:gd name="T41" fmla="*/ 57 h 153"/>
                                <a:gd name="T42" fmla="*/ 59 w 115"/>
                                <a:gd name="T43" fmla="*/ 65 h 153"/>
                                <a:gd name="T44" fmla="*/ 79 w 115"/>
                                <a:gd name="T45" fmla="*/ 69 h 153"/>
                                <a:gd name="T46" fmla="*/ 102 w 115"/>
                                <a:gd name="T47" fmla="*/ 78 h 153"/>
                                <a:gd name="T48" fmla="*/ 115 w 115"/>
                                <a:gd name="T49" fmla="*/ 108 h 153"/>
                                <a:gd name="T50" fmla="*/ 98 w 115"/>
                                <a:gd name="T51" fmla="*/ 142 h 153"/>
                                <a:gd name="T52" fmla="*/ 57 w 115"/>
                                <a:gd name="T53" fmla="*/ 153 h 153"/>
                                <a:gd name="T54" fmla="*/ 15 w 115"/>
                                <a:gd name="T55" fmla="*/ 139 h 153"/>
                                <a:gd name="T56" fmla="*/ 0 w 115"/>
                                <a:gd name="T57" fmla="*/ 102 h 153"/>
                                <a:gd name="T58" fmla="*/ 18 w 115"/>
                                <a:gd name="T59" fmla="*/ 102 h 153"/>
                                <a:gd name="T60" fmla="*/ 58 w 115"/>
                                <a:gd name="T61" fmla="*/ 0 h 153"/>
                                <a:gd name="T62" fmla="*/ 58 w 115"/>
                                <a:gd name="T63" fmla="*/ 0 h 153"/>
                                <a:gd name="T64" fmla="*/ 58 w 115"/>
                                <a:gd name="T65" fmla="*/ 0 h 1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15" h="153">
                                  <a:moveTo>
                                    <a:pt x="18" y="102"/>
                                  </a:moveTo>
                                  <a:lnTo>
                                    <a:pt x="18" y="102"/>
                                  </a:lnTo>
                                  <a:cubicBezTo>
                                    <a:pt x="19" y="110"/>
                                    <a:pt x="21" y="116"/>
                                    <a:pt x="24" y="122"/>
                                  </a:cubicBezTo>
                                  <a:cubicBezTo>
                                    <a:pt x="31" y="131"/>
                                    <a:pt x="42" y="136"/>
                                    <a:pt x="59" y="136"/>
                                  </a:cubicBezTo>
                                  <a:cubicBezTo>
                                    <a:pt x="66" y="136"/>
                                    <a:pt x="73" y="135"/>
                                    <a:pt x="79" y="133"/>
                                  </a:cubicBezTo>
                                  <a:cubicBezTo>
                                    <a:pt x="90" y="129"/>
                                    <a:pt x="96" y="122"/>
                                    <a:pt x="96" y="111"/>
                                  </a:cubicBezTo>
                                  <a:cubicBezTo>
                                    <a:pt x="96" y="103"/>
                                    <a:pt x="94" y="97"/>
                                    <a:pt x="89" y="94"/>
                                  </a:cubicBezTo>
                                  <a:cubicBezTo>
                                    <a:pt x="84" y="91"/>
                                    <a:pt x="76" y="88"/>
                                    <a:pt x="65" y="86"/>
                                  </a:cubicBezTo>
                                  <a:lnTo>
                                    <a:pt x="46" y="81"/>
                                  </a:lnTo>
                                  <a:cubicBezTo>
                                    <a:pt x="33" y="78"/>
                                    <a:pt x="24" y="75"/>
                                    <a:pt x="19" y="72"/>
                                  </a:cubicBezTo>
                                  <a:cubicBezTo>
                                    <a:pt x="9" y="65"/>
                                    <a:pt x="5" y="56"/>
                                    <a:pt x="5" y="44"/>
                                  </a:cubicBezTo>
                                  <a:cubicBezTo>
                                    <a:pt x="5" y="31"/>
                                    <a:pt x="9" y="21"/>
                                    <a:pt x="18" y="12"/>
                                  </a:cubicBezTo>
                                  <a:cubicBezTo>
                                    <a:pt x="27" y="4"/>
                                    <a:pt x="40" y="0"/>
                                    <a:pt x="56" y="0"/>
                                  </a:cubicBezTo>
                                  <a:cubicBezTo>
                                    <a:pt x="72" y="0"/>
                                    <a:pt x="85" y="3"/>
                                    <a:pt x="95" y="11"/>
                                  </a:cubicBezTo>
                                  <a:cubicBezTo>
                                    <a:pt x="106" y="18"/>
                                    <a:pt x="111" y="30"/>
                                    <a:pt x="111" y="46"/>
                                  </a:cubicBezTo>
                                  <a:lnTo>
                                    <a:pt x="93" y="46"/>
                                  </a:lnTo>
                                  <a:cubicBezTo>
                                    <a:pt x="92" y="38"/>
                                    <a:pt x="90" y="32"/>
                                    <a:pt x="86" y="28"/>
                                  </a:cubicBezTo>
                                  <a:cubicBezTo>
                                    <a:pt x="80" y="21"/>
                                    <a:pt x="70" y="17"/>
                                    <a:pt x="56" y="17"/>
                                  </a:cubicBezTo>
                                  <a:cubicBezTo>
                                    <a:pt x="44" y="17"/>
                                    <a:pt x="36" y="19"/>
                                    <a:pt x="31" y="24"/>
                                  </a:cubicBezTo>
                                  <a:cubicBezTo>
                                    <a:pt x="26" y="29"/>
                                    <a:pt x="23" y="35"/>
                                    <a:pt x="23" y="41"/>
                                  </a:cubicBezTo>
                                  <a:cubicBezTo>
                                    <a:pt x="23" y="48"/>
                                    <a:pt x="26" y="53"/>
                                    <a:pt x="32" y="57"/>
                                  </a:cubicBezTo>
                                  <a:cubicBezTo>
                                    <a:pt x="36" y="59"/>
                                    <a:pt x="45" y="61"/>
                                    <a:pt x="59" y="65"/>
                                  </a:cubicBezTo>
                                  <a:lnTo>
                                    <a:pt x="79" y="69"/>
                                  </a:lnTo>
                                  <a:cubicBezTo>
                                    <a:pt x="89" y="71"/>
                                    <a:pt x="96" y="74"/>
                                    <a:pt x="102" y="78"/>
                                  </a:cubicBezTo>
                                  <a:cubicBezTo>
                                    <a:pt x="111" y="85"/>
                                    <a:pt x="115" y="95"/>
                                    <a:pt x="115" y="108"/>
                                  </a:cubicBezTo>
                                  <a:cubicBezTo>
                                    <a:pt x="115" y="124"/>
                                    <a:pt x="110" y="135"/>
                                    <a:pt x="98" y="142"/>
                                  </a:cubicBezTo>
                                  <a:cubicBezTo>
                                    <a:pt x="86" y="149"/>
                                    <a:pt x="73" y="153"/>
                                    <a:pt x="57" y="153"/>
                                  </a:cubicBezTo>
                                  <a:cubicBezTo>
                                    <a:pt x="39" y="153"/>
                                    <a:pt x="25" y="148"/>
                                    <a:pt x="15" y="139"/>
                                  </a:cubicBezTo>
                                  <a:cubicBezTo>
                                    <a:pt x="5" y="130"/>
                                    <a:pt x="0" y="117"/>
                                    <a:pt x="0" y="102"/>
                                  </a:cubicBezTo>
                                  <a:lnTo>
                                    <a:pt x="18" y="102"/>
                                  </a:lnTo>
                                  <a:close/>
                                  <a:moveTo>
                                    <a:pt x="58" y="0"/>
                                  </a:moveTo>
                                  <a:lnTo>
                                    <a:pt x="58" y="0"/>
                                  </a:lnTo>
                                  <a:lnTo>
                                    <a:pt x="5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04" name="Freeform 161"/>
                          <wps:cNvSpPr>
                            <a:spLocks noEditPoints="1"/>
                          </wps:cNvSpPr>
                          <wps:spPr bwMode="auto">
                            <a:xfrm>
                              <a:off x="1246" y="3961"/>
                              <a:ext cx="78" cy="89"/>
                            </a:xfrm>
                            <a:custGeom>
                              <a:avLst/>
                              <a:gdLst>
                                <a:gd name="T0" fmla="*/ 49 w 99"/>
                                <a:gd name="T1" fmla="*/ 97 h 112"/>
                                <a:gd name="T2" fmla="*/ 49 w 99"/>
                                <a:gd name="T3" fmla="*/ 97 h 112"/>
                                <a:gd name="T4" fmla="*/ 74 w 99"/>
                                <a:gd name="T5" fmla="*/ 84 h 112"/>
                                <a:gd name="T6" fmla="*/ 80 w 99"/>
                                <a:gd name="T7" fmla="*/ 54 h 112"/>
                                <a:gd name="T8" fmla="*/ 75 w 99"/>
                                <a:gd name="T9" fmla="*/ 30 h 112"/>
                                <a:gd name="T10" fmla="*/ 50 w 99"/>
                                <a:gd name="T11" fmla="*/ 15 h 112"/>
                                <a:gd name="T12" fmla="*/ 26 w 99"/>
                                <a:gd name="T13" fmla="*/ 28 h 112"/>
                                <a:gd name="T14" fmla="*/ 18 w 99"/>
                                <a:gd name="T15" fmla="*/ 58 h 112"/>
                                <a:gd name="T16" fmla="*/ 26 w 99"/>
                                <a:gd name="T17" fmla="*/ 86 h 112"/>
                                <a:gd name="T18" fmla="*/ 49 w 99"/>
                                <a:gd name="T19" fmla="*/ 97 h 112"/>
                                <a:gd name="T20" fmla="*/ 49 w 99"/>
                                <a:gd name="T21" fmla="*/ 97 h 112"/>
                                <a:gd name="T22" fmla="*/ 50 w 99"/>
                                <a:gd name="T23" fmla="*/ 0 h 112"/>
                                <a:gd name="T24" fmla="*/ 50 w 99"/>
                                <a:gd name="T25" fmla="*/ 0 h 112"/>
                                <a:gd name="T26" fmla="*/ 85 w 99"/>
                                <a:gd name="T27" fmla="*/ 13 h 112"/>
                                <a:gd name="T28" fmla="*/ 99 w 99"/>
                                <a:gd name="T29" fmla="*/ 53 h 112"/>
                                <a:gd name="T30" fmla="*/ 86 w 99"/>
                                <a:gd name="T31" fmla="*/ 96 h 112"/>
                                <a:gd name="T32" fmla="*/ 48 w 99"/>
                                <a:gd name="T33" fmla="*/ 112 h 112"/>
                                <a:gd name="T34" fmla="*/ 13 w 99"/>
                                <a:gd name="T35" fmla="*/ 97 h 112"/>
                                <a:gd name="T36" fmla="*/ 0 w 99"/>
                                <a:gd name="T37" fmla="*/ 58 h 112"/>
                                <a:gd name="T38" fmla="*/ 14 w 99"/>
                                <a:gd name="T39" fmla="*/ 15 h 112"/>
                                <a:gd name="T40" fmla="*/ 50 w 99"/>
                                <a:gd name="T41" fmla="*/ 0 h 112"/>
                                <a:gd name="T42" fmla="*/ 50 w 99"/>
                                <a:gd name="T43" fmla="*/ 0 h 112"/>
                                <a:gd name="T44" fmla="*/ 49 w 99"/>
                                <a:gd name="T45" fmla="*/ 0 h 112"/>
                                <a:gd name="T46" fmla="*/ 49 w 99"/>
                                <a:gd name="T47" fmla="*/ 0 h 112"/>
                                <a:gd name="T48" fmla="*/ 49 w 99"/>
                                <a:gd name="T49"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9" h="112">
                                  <a:moveTo>
                                    <a:pt x="49" y="97"/>
                                  </a:moveTo>
                                  <a:lnTo>
                                    <a:pt x="49" y="97"/>
                                  </a:lnTo>
                                  <a:cubicBezTo>
                                    <a:pt x="61" y="97"/>
                                    <a:pt x="69" y="92"/>
                                    <a:pt x="74" y="84"/>
                                  </a:cubicBezTo>
                                  <a:cubicBezTo>
                                    <a:pt x="78" y="75"/>
                                    <a:pt x="80" y="65"/>
                                    <a:pt x="80" y="54"/>
                                  </a:cubicBezTo>
                                  <a:cubicBezTo>
                                    <a:pt x="80" y="44"/>
                                    <a:pt x="79" y="36"/>
                                    <a:pt x="75" y="30"/>
                                  </a:cubicBezTo>
                                  <a:cubicBezTo>
                                    <a:pt x="70" y="20"/>
                                    <a:pt x="62" y="15"/>
                                    <a:pt x="50" y="15"/>
                                  </a:cubicBezTo>
                                  <a:cubicBezTo>
                                    <a:pt x="39" y="15"/>
                                    <a:pt x="31" y="19"/>
                                    <a:pt x="26" y="28"/>
                                  </a:cubicBezTo>
                                  <a:cubicBezTo>
                                    <a:pt x="21" y="36"/>
                                    <a:pt x="18" y="46"/>
                                    <a:pt x="18" y="58"/>
                                  </a:cubicBezTo>
                                  <a:cubicBezTo>
                                    <a:pt x="18" y="69"/>
                                    <a:pt x="21" y="78"/>
                                    <a:pt x="26" y="86"/>
                                  </a:cubicBezTo>
                                  <a:cubicBezTo>
                                    <a:pt x="31" y="93"/>
                                    <a:pt x="39" y="97"/>
                                    <a:pt x="49" y="97"/>
                                  </a:cubicBezTo>
                                  <a:lnTo>
                                    <a:pt x="49" y="97"/>
                                  </a:lnTo>
                                  <a:close/>
                                  <a:moveTo>
                                    <a:pt x="50" y="0"/>
                                  </a:moveTo>
                                  <a:lnTo>
                                    <a:pt x="50" y="0"/>
                                  </a:lnTo>
                                  <a:cubicBezTo>
                                    <a:pt x="64" y="0"/>
                                    <a:pt x="75" y="4"/>
                                    <a:pt x="85" y="13"/>
                                  </a:cubicBezTo>
                                  <a:cubicBezTo>
                                    <a:pt x="94" y="22"/>
                                    <a:pt x="99" y="36"/>
                                    <a:pt x="99" y="53"/>
                                  </a:cubicBezTo>
                                  <a:cubicBezTo>
                                    <a:pt x="99" y="70"/>
                                    <a:pt x="95" y="84"/>
                                    <a:pt x="86" y="96"/>
                                  </a:cubicBezTo>
                                  <a:cubicBezTo>
                                    <a:pt x="78" y="107"/>
                                    <a:pt x="65" y="112"/>
                                    <a:pt x="48" y="112"/>
                                  </a:cubicBezTo>
                                  <a:cubicBezTo>
                                    <a:pt x="33" y="112"/>
                                    <a:pt x="22" y="107"/>
                                    <a:pt x="13" y="97"/>
                                  </a:cubicBezTo>
                                  <a:cubicBezTo>
                                    <a:pt x="4" y="88"/>
                                    <a:pt x="0" y="74"/>
                                    <a:pt x="0" y="58"/>
                                  </a:cubicBezTo>
                                  <a:cubicBezTo>
                                    <a:pt x="0" y="40"/>
                                    <a:pt x="5" y="26"/>
                                    <a:pt x="14" y="15"/>
                                  </a:cubicBezTo>
                                  <a:cubicBezTo>
                                    <a:pt x="23" y="5"/>
                                    <a:pt x="35" y="0"/>
                                    <a:pt x="50" y="0"/>
                                  </a:cubicBezTo>
                                  <a:lnTo>
                                    <a:pt x="50" y="0"/>
                                  </a:lnTo>
                                  <a:close/>
                                  <a:moveTo>
                                    <a:pt x="49" y="0"/>
                                  </a:moveTo>
                                  <a:lnTo>
                                    <a:pt x="49" y="0"/>
                                  </a:lnTo>
                                  <a:lnTo>
                                    <a:pt x="49"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05" name="Freeform 162"/>
                          <wps:cNvSpPr>
                            <a:spLocks/>
                          </wps:cNvSpPr>
                          <wps:spPr bwMode="auto">
                            <a:xfrm>
                              <a:off x="1342" y="3932"/>
                              <a:ext cx="14" cy="115"/>
                            </a:xfrm>
                            <a:custGeom>
                              <a:avLst/>
                              <a:gdLst>
                                <a:gd name="T0" fmla="*/ 0 w 18"/>
                                <a:gd name="T1" fmla="*/ 0 h 145"/>
                                <a:gd name="T2" fmla="*/ 0 w 18"/>
                                <a:gd name="T3" fmla="*/ 0 h 145"/>
                                <a:gd name="T4" fmla="*/ 18 w 18"/>
                                <a:gd name="T5" fmla="*/ 0 h 145"/>
                                <a:gd name="T6" fmla="*/ 18 w 18"/>
                                <a:gd name="T7" fmla="*/ 145 h 145"/>
                                <a:gd name="T8" fmla="*/ 0 w 18"/>
                                <a:gd name="T9" fmla="*/ 145 h 145"/>
                                <a:gd name="T10" fmla="*/ 0 w 18"/>
                                <a:gd name="T11" fmla="*/ 0 h 145"/>
                              </a:gdLst>
                              <a:ahLst/>
                              <a:cxnLst>
                                <a:cxn ang="0">
                                  <a:pos x="T0" y="T1"/>
                                </a:cxn>
                                <a:cxn ang="0">
                                  <a:pos x="T2" y="T3"/>
                                </a:cxn>
                                <a:cxn ang="0">
                                  <a:pos x="T4" y="T5"/>
                                </a:cxn>
                                <a:cxn ang="0">
                                  <a:pos x="T6" y="T7"/>
                                </a:cxn>
                                <a:cxn ang="0">
                                  <a:pos x="T8" y="T9"/>
                                </a:cxn>
                                <a:cxn ang="0">
                                  <a:pos x="T10" y="T11"/>
                                </a:cxn>
                              </a:cxnLst>
                              <a:rect l="0" t="0" r="r" b="b"/>
                              <a:pathLst>
                                <a:path w="18" h="145">
                                  <a:moveTo>
                                    <a:pt x="0" y="0"/>
                                  </a:moveTo>
                                  <a:lnTo>
                                    <a:pt x="0" y="0"/>
                                  </a:lnTo>
                                  <a:lnTo>
                                    <a:pt x="18" y="0"/>
                                  </a:lnTo>
                                  <a:lnTo>
                                    <a:pt x="18" y="145"/>
                                  </a:lnTo>
                                  <a:lnTo>
                                    <a:pt x="0" y="145"/>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06" name="Freeform 163"/>
                          <wps:cNvSpPr>
                            <a:spLocks noEditPoints="1"/>
                          </wps:cNvSpPr>
                          <wps:spPr bwMode="auto">
                            <a:xfrm>
                              <a:off x="1371" y="3961"/>
                              <a:ext cx="78" cy="89"/>
                            </a:xfrm>
                            <a:custGeom>
                              <a:avLst/>
                              <a:gdLst>
                                <a:gd name="T0" fmla="*/ 49 w 99"/>
                                <a:gd name="T1" fmla="*/ 97 h 112"/>
                                <a:gd name="T2" fmla="*/ 49 w 99"/>
                                <a:gd name="T3" fmla="*/ 97 h 112"/>
                                <a:gd name="T4" fmla="*/ 73 w 99"/>
                                <a:gd name="T5" fmla="*/ 84 h 112"/>
                                <a:gd name="T6" fmla="*/ 80 w 99"/>
                                <a:gd name="T7" fmla="*/ 54 h 112"/>
                                <a:gd name="T8" fmla="*/ 75 w 99"/>
                                <a:gd name="T9" fmla="*/ 30 h 112"/>
                                <a:gd name="T10" fmla="*/ 49 w 99"/>
                                <a:gd name="T11" fmla="*/ 15 h 112"/>
                                <a:gd name="T12" fmla="*/ 26 w 99"/>
                                <a:gd name="T13" fmla="*/ 28 h 112"/>
                                <a:gd name="T14" fmla="*/ 18 w 99"/>
                                <a:gd name="T15" fmla="*/ 58 h 112"/>
                                <a:gd name="T16" fmla="*/ 26 w 99"/>
                                <a:gd name="T17" fmla="*/ 86 h 112"/>
                                <a:gd name="T18" fmla="*/ 49 w 99"/>
                                <a:gd name="T19" fmla="*/ 97 h 112"/>
                                <a:gd name="T20" fmla="*/ 49 w 99"/>
                                <a:gd name="T21" fmla="*/ 97 h 112"/>
                                <a:gd name="T22" fmla="*/ 50 w 99"/>
                                <a:gd name="T23" fmla="*/ 0 h 112"/>
                                <a:gd name="T24" fmla="*/ 50 w 99"/>
                                <a:gd name="T25" fmla="*/ 0 h 112"/>
                                <a:gd name="T26" fmla="*/ 84 w 99"/>
                                <a:gd name="T27" fmla="*/ 13 h 112"/>
                                <a:gd name="T28" fmla="*/ 99 w 99"/>
                                <a:gd name="T29" fmla="*/ 53 h 112"/>
                                <a:gd name="T30" fmla="*/ 86 w 99"/>
                                <a:gd name="T31" fmla="*/ 96 h 112"/>
                                <a:gd name="T32" fmla="*/ 48 w 99"/>
                                <a:gd name="T33" fmla="*/ 112 h 112"/>
                                <a:gd name="T34" fmla="*/ 13 w 99"/>
                                <a:gd name="T35" fmla="*/ 97 h 112"/>
                                <a:gd name="T36" fmla="*/ 0 w 99"/>
                                <a:gd name="T37" fmla="*/ 58 h 112"/>
                                <a:gd name="T38" fmla="*/ 14 w 99"/>
                                <a:gd name="T39" fmla="*/ 15 h 112"/>
                                <a:gd name="T40" fmla="*/ 50 w 99"/>
                                <a:gd name="T41" fmla="*/ 0 h 112"/>
                                <a:gd name="T42" fmla="*/ 50 w 99"/>
                                <a:gd name="T43" fmla="*/ 0 h 112"/>
                                <a:gd name="T44" fmla="*/ 49 w 99"/>
                                <a:gd name="T45" fmla="*/ 0 h 112"/>
                                <a:gd name="T46" fmla="*/ 49 w 99"/>
                                <a:gd name="T47" fmla="*/ 0 h 112"/>
                                <a:gd name="T48" fmla="*/ 49 w 99"/>
                                <a:gd name="T49"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9" h="112">
                                  <a:moveTo>
                                    <a:pt x="49" y="97"/>
                                  </a:moveTo>
                                  <a:lnTo>
                                    <a:pt x="49" y="97"/>
                                  </a:lnTo>
                                  <a:cubicBezTo>
                                    <a:pt x="61" y="97"/>
                                    <a:pt x="69" y="92"/>
                                    <a:pt x="73" y="84"/>
                                  </a:cubicBezTo>
                                  <a:cubicBezTo>
                                    <a:pt x="78" y="75"/>
                                    <a:pt x="80" y="65"/>
                                    <a:pt x="80" y="54"/>
                                  </a:cubicBezTo>
                                  <a:cubicBezTo>
                                    <a:pt x="80" y="44"/>
                                    <a:pt x="78" y="36"/>
                                    <a:pt x="75" y="30"/>
                                  </a:cubicBezTo>
                                  <a:cubicBezTo>
                                    <a:pt x="70" y="20"/>
                                    <a:pt x="62" y="15"/>
                                    <a:pt x="49" y="15"/>
                                  </a:cubicBezTo>
                                  <a:cubicBezTo>
                                    <a:pt x="39" y="15"/>
                                    <a:pt x="31" y="19"/>
                                    <a:pt x="26" y="28"/>
                                  </a:cubicBezTo>
                                  <a:cubicBezTo>
                                    <a:pt x="21" y="36"/>
                                    <a:pt x="18" y="46"/>
                                    <a:pt x="18" y="58"/>
                                  </a:cubicBezTo>
                                  <a:cubicBezTo>
                                    <a:pt x="18" y="69"/>
                                    <a:pt x="21" y="78"/>
                                    <a:pt x="26" y="86"/>
                                  </a:cubicBezTo>
                                  <a:cubicBezTo>
                                    <a:pt x="31" y="93"/>
                                    <a:pt x="39" y="97"/>
                                    <a:pt x="49" y="97"/>
                                  </a:cubicBezTo>
                                  <a:lnTo>
                                    <a:pt x="49" y="97"/>
                                  </a:lnTo>
                                  <a:close/>
                                  <a:moveTo>
                                    <a:pt x="50" y="0"/>
                                  </a:moveTo>
                                  <a:lnTo>
                                    <a:pt x="50" y="0"/>
                                  </a:lnTo>
                                  <a:cubicBezTo>
                                    <a:pt x="64" y="0"/>
                                    <a:pt x="75" y="4"/>
                                    <a:pt x="84" y="13"/>
                                  </a:cubicBezTo>
                                  <a:cubicBezTo>
                                    <a:pt x="94" y="22"/>
                                    <a:pt x="99" y="36"/>
                                    <a:pt x="99" y="53"/>
                                  </a:cubicBezTo>
                                  <a:cubicBezTo>
                                    <a:pt x="99" y="70"/>
                                    <a:pt x="94" y="84"/>
                                    <a:pt x="86" y="96"/>
                                  </a:cubicBezTo>
                                  <a:cubicBezTo>
                                    <a:pt x="78" y="107"/>
                                    <a:pt x="65" y="112"/>
                                    <a:pt x="48" y="112"/>
                                  </a:cubicBezTo>
                                  <a:cubicBezTo>
                                    <a:pt x="33" y="112"/>
                                    <a:pt x="22" y="107"/>
                                    <a:pt x="13" y="97"/>
                                  </a:cubicBezTo>
                                  <a:cubicBezTo>
                                    <a:pt x="4" y="88"/>
                                    <a:pt x="0" y="74"/>
                                    <a:pt x="0" y="58"/>
                                  </a:cubicBezTo>
                                  <a:cubicBezTo>
                                    <a:pt x="0" y="40"/>
                                    <a:pt x="5" y="26"/>
                                    <a:pt x="14" y="15"/>
                                  </a:cubicBezTo>
                                  <a:cubicBezTo>
                                    <a:pt x="23" y="5"/>
                                    <a:pt x="35" y="0"/>
                                    <a:pt x="50" y="0"/>
                                  </a:cubicBezTo>
                                  <a:lnTo>
                                    <a:pt x="50" y="0"/>
                                  </a:lnTo>
                                  <a:close/>
                                  <a:moveTo>
                                    <a:pt x="49" y="0"/>
                                  </a:moveTo>
                                  <a:lnTo>
                                    <a:pt x="49" y="0"/>
                                  </a:lnTo>
                                  <a:lnTo>
                                    <a:pt x="49"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07" name="Freeform 164"/>
                          <wps:cNvSpPr>
                            <a:spLocks/>
                          </wps:cNvSpPr>
                          <wps:spPr bwMode="auto">
                            <a:xfrm>
                              <a:off x="1467" y="3961"/>
                              <a:ext cx="40" cy="86"/>
                            </a:xfrm>
                            <a:custGeom>
                              <a:avLst/>
                              <a:gdLst>
                                <a:gd name="T0" fmla="*/ 0 w 51"/>
                                <a:gd name="T1" fmla="*/ 3 h 108"/>
                                <a:gd name="T2" fmla="*/ 0 w 51"/>
                                <a:gd name="T3" fmla="*/ 3 h 108"/>
                                <a:gd name="T4" fmla="*/ 17 w 51"/>
                                <a:gd name="T5" fmla="*/ 3 h 108"/>
                                <a:gd name="T6" fmla="*/ 17 w 51"/>
                                <a:gd name="T7" fmla="*/ 21 h 108"/>
                                <a:gd name="T8" fmla="*/ 27 w 51"/>
                                <a:gd name="T9" fmla="*/ 8 h 108"/>
                                <a:gd name="T10" fmla="*/ 45 w 51"/>
                                <a:gd name="T11" fmla="*/ 0 h 108"/>
                                <a:gd name="T12" fmla="*/ 47 w 51"/>
                                <a:gd name="T13" fmla="*/ 0 h 108"/>
                                <a:gd name="T14" fmla="*/ 51 w 51"/>
                                <a:gd name="T15" fmla="*/ 1 h 108"/>
                                <a:gd name="T16" fmla="*/ 51 w 51"/>
                                <a:gd name="T17" fmla="*/ 20 h 108"/>
                                <a:gd name="T18" fmla="*/ 48 w 51"/>
                                <a:gd name="T19" fmla="*/ 19 h 108"/>
                                <a:gd name="T20" fmla="*/ 45 w 51"/>
                                <a:gd name="T21" fmla="*/ 19 h 108"/>
                                <a:gd name="T22" fmla="*/ 25 w 51"/>
                                <a:gd name="T23" fmla="*/ 28 h 108"/>
                                <a:gd name="T24" fmla="*/ 17 w 51"/>
                                <a:gd name="T25" fmla="*/ 48 h 108"/>
                                <a:gd name="T26" fmla="*/ 17 w 51"/>
                                <a:gd name="T27" fmla="*/ 108 h 108"/>
                                <a:gd name="T28" fmla="*/ 0 w 51"/>
                                <a:gd name="T29" fmla="*/ 108 h 108"/>
                                <a:gd name="T30" fmla="*/ 0 w 51"/>
                                <a:gd name="T31" fmla="*/ 3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51" h="108">
                                  <a:moveTo>
                                    <a:pt x="0" y="3"/>
                                  </a:moveTo>
                                  <a:lnTo>
                                    <a:pt x="0" y="3"/>
                                  </a:lnTo>
                                  <a:lnTo>
                                    <a:pt x="17" y="3"/>
                                  </a:lnTo>
                                  <a:lnTo>
                                    <a:pt x="17" y="21"/>
                                  </a:lnTo>
                                  <a:cubicBezTo>
                                    <a:pt x="18" y="17"/>
                                    <a:pt x="21" y="13"/>
                                    <a:pt x="27" y="8"/>
                                  </a:cubicBezTo>
                                  <a:cubicBezTo>
                                    <a:pt x="32" y="3"/>
                                    <a:pt x="38" y="0"/>
                                    <a:pt x="45" y="0"/>
                                  </a:cubicBezTo>
                                  <a:cubicBezTo>
                                    <a:pt x="46" y="0"/>
                                    <a:pt x="46" y="0"/>
                                    <a:pt x="47" y="0"/>
                                  </a:cubicBezTo>
                                  <a:cubicBezTo>
                                    <a:pt x="48" y="1"/>
                                    <a:pt x="49" y="1"/>
                                    <a:pt x="51" y="1"/>
                                  </a:cubicBezTo>
                                  <a:lnTo>
                                    <a:pt x="51" y="20"/>
                                  </a:lnTo>
                                  <a:cubicBezTo>
                                    <a:pt x="50" y="19"/>
                                    <a:pt x="49" y="19"/>
                                    <a:pt x="48" y="19"/>
                                  </a:cubicBezTo>
                                  <a:cubicBezTo>
                                    <a:pt x="47" y="19"/>
                                    <a:pt x="46" y="19"/>
                                    <a:pt x="45" y="19"/>
                                  </a:cubicBezTo>
                                  <a:cubicBezTo>
                                    <a:pt x="36" y="19"/>
                                    <a:pt x="29" y="22"/>
                                    <a:pt x="25" y="28"/>
                                  </a:cubicBezTo>
                                  <a:cubicBezTo>
                                    <a:pt x="20" y="33"/>
                                    <a:pt x="17" y="40"/>
                                    <a:pt x="17" y="48"/>
                                  </a:cubicBezTo>
                                  <a:lnTo>
                                    <a:pt x="17" y="108"/>
                                  </a:lnTo>
                                  <a:lnTo>
                                    <a:pt x="0" y="108"/>
                                  </a:lnTo>
                                  <a:lnTo>
                                    <a:pt x="0" y="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08" name="Freeform 165"/>
                          <wps:cNvSpPr>
                            <a:spLocks noEditPoints="1"/>
                          </wps:cNvSpPr>
                          <wps:spPr bwMode="auto">
                            <a:xfrm>
                              <a:off x="1514" y="3961"/>
                              <a:ext cx="69" cy="86"/>
                            </a:xfrm>
                            <a:custGeom>
                              <a:avLst/>
                              <a:gdLst>
                                <a:gd name="T0" fmla="*/ 0 w 88"/>
                                <a:gd name="T1" fmla="*/ 94 h 108"/>
                                <a:gd name="T2" fmla="*/ 0 w 88"/>
                                <a:gd name="T3" fmla="*/ 94 h 108"/>
                                <a:gd name="T4" fmla="*/ 62 w 88"/>
                                <a:gd name="T5" fmla="*/ 19 h 108"/>
                                <a:gd name="T6" fmla="*/ 4 w 88"/>
                                <a:gd name="T7" fmla="*/ 19 h 108"/>
                                <a:gd name="T8" fmla="*/ 4 w 88"/>
                                <a:gd name="T9" fmla="*/ 3 h 108"/>
                                <a:gd name="T10" fmla="*/ 86 w 88"/>
                                <a:gd name="T11" fmla="*/ 3 h 108"/>
                                <a:gd name="T12" fmla="*/ 86 w 88"/>
                                <a:gd name="T13" fmla="*/ 17 h 108"/>
                                <a:gd name="T14" fmla="*/ 24 w 88"/>
                                <a:gd name="T15" fmla="*/ 92 h 108"/>
                                <a:gd name="T16" fmla="*/ 88 w 88"/>
                                <a:gd name="T17" fmla="*/ 92 h 108"/>
                                <a:gd name="T18" fmla="*/ 88 w 88"/>
                                <a:gd name="T19" fmla="*/ 108 h 108"/>
                                <a:gd name="T20" fmla="*/ 0 w 88"/>
                                <a:gd name="T21" fmla="*/ 108 h 108"/>
                                <a:gd name="T22" fmla="*/ 0 w 88"/>
                                <a:gd name="T23" fmla="*/ 94 h 108"/>
                                <a:gd name="T24" fmla="*/ 45 w 88"/>
                                <a:gd name="T25" fmla="*/ 0 h 108"/>
                                <a:gd name="T26" fmla="*/ 45 w 88"/>
                                <a:gd name="T27" fmla="*/ 0 h 108"/>
                                <a:gd name="T28" fmla="*/ 45 w 88"/>
                                <a:gd name="T29" fmla="*/ 0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88" h="108">
                                  <a:moveTo>
                                    <a:pt x="0" y="94"/>
                                  </a:moveTo>
                                  <a:lnTo>
                                    <a:pt x="0" y="94"/>
                                  </a:lnTo>
                                  <a:lnTo>
                                    <a:pt x="62" y="19"/>
                                  </a:lnTo>
                                  <a:lnTo>
                                    <a:pt x="4" y="19"/>
                                  </a:lnTo>
                                  <a:lnTo>
                                    <a:pt x="4" y="3"/>
                                  </a:lnTo>
                                  <a:lnTo>
                                    <a:pt x="86" y="3"/>
                                  </a:lnTo>
                                  <a:lnTo>
                                    <a:pt x="86" y="17"/>
                                  </a:lnTo>
                                  <a:lnTo>
                                    <a:pt x="24" y="92"/>
                                  </a:lnTo>
                                  <a:lnTo>
                                    <a:pt x="88" y="92"/>
                                  </a:lnTo>
                                  <a:lnTo>
                                    <a:pt x="88" y="108"/>
                                  </a:lnTo>
                                  <a:lnTo>
                                    <a:pt x="0" y="108"/>
                                  </a:lnTo>
                                  <a:lnTo>
                                    <a:pt x="0" y="94"/>
                                  </a:lnTo>
                                  <a:close/>
                                  <a:moveTo>
                                    <a:pt x="45" y="0"/>
                                  </a:moveTo>
                                  <a:lnTo>
                                    <a:pt x="45" y="0"/>
                                  </a:lnTo>
                                  <a:lnTo>
                                    <a:pt x="45"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09" name="Freeform 166"/>
                          <wps:cNvSpPr>
                            <a:spLocks noEditPoints="1"/>
                          </wps:cNvSpPr>
                          <wps:spPr bwMode="auto">
                            <a:xfrm>
                              <a:off x="1596" y="3961"/>
                              <a:ext cx="79" cy="89"/>
                            </a:xfrm>
                            <a:custGeom>
                              <a:avLst/>
                              <a:gdLst>
                                <a:gd name="T0" fmla="*/ 19 w 100"/>
                                <a:gd name="T1" fmla="*/ 80 h 112"/>
                                <a:gd name="T2" fmla="*/ 19 w 100"/>
                                <a:gd name="T3" fmla="*/ 80 h 112"/>
                                <a:gd name="T4" fmla="*/ 24 w 100"/>
                                <a:gd name="T5" fmla="*/ 92 h 112"/>
                                <a:gd name="T6" fmla="*/ 38 w 100"/>
                                <a:gd name="T7" fmla="*/ 97 h 112"/>
                                <a:gd name="T8" fmla="*/ 56 w 100"/>
                                <a:gd name="T9" fmla="*/ 92 h 112"/>
                                <a:gd name="T10" fmla="*/ 71 w 100"/>
                                <a:gd name="T11" fmla="*/ 69 h 112"/>
                                <a:gd name="T12" fmla="*/ 71 w 100"/>
                                <a:gd name="T13" fmla="*/ 55 h 112"/>
                                <a:gd name="T14" fmla="*/ 62 w 100"/>
                                <a:gd name="T15" fmla="*/ 58 h 112"/>
                                <a:gd name="T16" fmla="*/ 52 w 100"/>
                                <a:gd name="T17" fmla="*/ 60 h 112"/>
                                <a:gd name="T18" fmla="*/ 41 w 100"/>
                                <a:gd name="T19" fmla="*/ 61 h 112"/>
                                <a:gd name="T20" fmla="*/ 27 w 100"/>
                                <a:gd name="T21" fmla="*/ 65 h 112"/>
                                <a:gd name="T22" fmla="*/ 19 w 100"/>
                                <a:gd name="T23" fmla="*/ 80 h 112"/>
                                <a:gd name="T24" fmla="*/ 19 w 100"/>
                                <a:gd name="T25" fmla="*/ 80 h 112"/>
                                <a:gd name="T26" fmla="*/ 62 w 100"/>
                                <a:gd name="T27" fmla="*/ 44 h 112"/>
                                <a:gd name="T28" fmla="*/ 62 w 100"/>
                                <a:gd name="T29" fmla="*/ 44 h 112"/>
                                <a:gd name="T30" fmla="*/ 70 w 100"/>
                                <a:gd name="T31" fmla="*/ 39 h 112"/>
                                <a:gd name="T32" fmla="*/ 71 w 100"/>
                                <a:gd name="T33" fmla="*/ 32 h 112"/>
                                <a:gd name="T34" fmla="*/ 65 w 100"/>
                                <a:gd name="T35" fmla="*/ 19 h 112"/>
                                <a:gd name="T36" fmla="*/ 46 w 100"/>
                                <a:gd name="T37" fmla="*/ 15 h 112"/>
                                <a:gd name="T38" fmla="*/ 26 w 100"/>
                                <a:gd name="T39" fmla="*/ 23 h 112"/>
                                <a:gd name="T40" fmla="*/ 22 w 100"/>
                                <a:gd name="T41" fmla="*/ 35 h 112"/>
                                <a:gd name="T42" fmla="*/ 6 w 100"/>
                                <a:gd name="T43" fmla="*/ 35 h 112"/>
                                <a:gd name="T44" fmla="*/ 18 w 100"/>
                                <a:gd name="T45" fmla="*/ 8 h 112"/>
                                <a:gd name="T46" fmla="*/ 47 w 100"/>
                                <a:gd name="T47" fmla="*/ 0 h 112"/>
                                <a:gd name="T48" fmla="*/ 77 w 100"/>
                                <a:gd name="T49" fmla="*/ 7 h 112"/>
                                <a:gd name="T50" fmla="*/ 88 w 100"/>
                                <a:gd name="T51" fmla="*/ 29 h 112"/>
                                <a:gd name="T52" fmla="*/ 88 w 100"/>
                                <a:gd name="T53" fmla="*/ 90 h 112"/>
                                <a:gd name="T54" fmla="*/ 90 w 100"/>
                                <a:gd name="T55" fmla="*/ 95 h 112"/>
                                <a:gd name="T56" fmla="*/ 94 w 100"/>
                                <a:gd name="T57" fmla="*/ 96 h 112"/>
                                <a:gd name="T58" fmla="*/ 97 w 100"/>
                                <a:gd name="T59" fmla="*/ 96 h 112"/>
                                <a:gd name="T60" fmla="*/ 100 w 100"/>
                                <a:gd name="T61" fmla="*/ 96 h 112"/>
                                <a:gd name="T62" fmla="*/ 100 w 100"/>
                                <a:gd name="T63" fmla="*/ 109 h 112"/>
                                <a:gd name="T64" fmla="*/ 94 w 100"/>
                                <a:gd name="T65" fmla="*/ 110 h 112"/>
                                <a:gd name="T66" fmla="*/ 88 w 100"/>
                                <a:gd name="T67" fmla="*/ 111 h 112"/>
                                <a:gd name="T68" fmla="*/ 75 w 100"/>
                                <a:gd name="T69" fmla="*/ 104 h 112"/>
                                <a:gd name="T70" fmla="*/ 72 w 100"/>
                                <a:gd name="T71" fmla="*/ 94 h 112"/>
                                <a:gd name="T72" fmla="*/ 56 w 100"/>
                                <a:gd name="T73" fmla="*/ 107 h 112"/>
                                <a:gd name="T74" fmla="*/ 34 w 100"/>
                                <a:gd name="T75" fmla="*/ 112 h 112"/>
                                <a:gd name="T76" fmla="*/ 10 w 100"/>
                                <a:gd name="T77" fmla="*/ 103 h 112"/>
                                <a:gd name="T78" fmla="*/ 0 w 100"/>
                                <a:gd name="T79" fmla="*/ 81 h 112"/>
                                <a:gd name="T80" fmla="*/ 9 w 100"/>
                                <a:gd name="T81" fmla="*/ 58 h 112"/>
                                <a:gd name="T82" fmla="*/ 33 w 100"/>
                                <a:gd name="T83" fmla="*/ 48 h 112"/>
                                <a:gd name="T84" fmla="*/ 62 w 100"/>
                                <a:gd name="T85" fmla="*/ 44 h 112"/>
                                <a:gd name="T86" fmla="*/ 47 w 100"/>
                                <a:gd name="T87" fmla="*/ 0 h 112"/>
                                <a:gd name="T88" fmla="*/ 47 w 100"/>
                                <a:gd name="T89" fmla="*/ 0 h 112"/>
                                <a:gd name="T90" fmla="*/ 47 w 100"/>
                                <a:gd name="T91"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100" h="112">
                                  <a:moveTo>
                                    <a:pt x="19" y="80"/>
                                  </a:moveTo>
                                  <a:lnTo>
                                    <a:pt x="19" y="80"/>
                                  </a:lnTo>
                                  <a:cubicBezTo>
                                    <a:pt x="19" y="85"/>
                                    <a:pt x="21" y="89"/>
                                    <a:pt x="24" y="92"/>
                                  </a:cubicBezTo>
                                  <a:cubicBezTo>
                                    <a:pt x="28" y="95"/>
                                    <a:pt x="33" y="97"/>
                                    <a:pt x="38" y="97"/>
                                  </a:cubicBezTo>
                                  <a:cubicBezTo>
                                    <a:pt x="44" y="97"/>
                                    <a:pt x="50" y="95"/>
                                    <a:pt x="56" y="92"/>
                                  </a:cubicBezTo>
                                  <a:cubicBezTo>
                                    <a:pt x="66" y="88"/>
                                    <a:pt x="71" y="80"/>
                                    <a:pt x="71" y="69"/>
                                  </a:cubicBezTo>
                                  <a:lnTo>
                                    <a:pt x="71" y="55"/>
                                  </a:lnTo>
                                  <a:cubicBezTo>
                                    <a:pt x="68" y="56"/>
                                    <a:pt x="66" y="57"/>
                                    <a:pt x="62" y="58"/>
                                  </a:cubicBezTo>
                                  <a:cubicBezTo>
                                    <a:pt x="59" y="59"/>
                                    <a:pt x="55" y="60"/>
                                    <a:pt x="52" y="60"/>
                                  </a:cubicBezTo>
                                  <a:lnTo>
                                    <a:pt x="41" y="61"/>
                                  </a:lnTo>
                                  <a:cubicBezTo>
                                    <a:pt x="35" y="62"/>
                                    <a:pt x="30" y="64"/>
                                    <a:pt x="27" y="65"/>
                                  </a:cubicBezTo>
                                  <a:cubicBezTo>
                                    <a:pt x="21" y="69"/>
                                    <a:pt x="19" y="73"/>
                                    <a:pt x="19" y="80"/>
                                  </a:cubicBezTo>
                                  <a:lnTo>
                                    <a:pt x="19" y="80"/>
                                  </a:lnTo>
                                  <a:close/>
                                  <a:moveTo>
                                    <a:pt x="62" y="44"/>
                                  </a:moveTo>
                                  <a:lnTo>
                                    <a:pt x="62" y="44"/>
                                  </a:lnTo>
                                  <a:cubicBezTo>
                                    <a:pt x="66" y="44"/>
                                    <a:pt x="69" y="42"/>
                                    <a:pt x="70" y="39"/>
                                  </a:cubicBezTo>
                                  <a:cubicBezTo>
                                    <a:pt x="71" y="38"/>
                                    <a:pt x="71" y="35"/>
                                    <a:pt x="71" y="32"/>
                                  </a:cubicBezTo>
                                  <a:cubicBezTo>
                                    <a:pt x="71" y="26"/>
                                    <a:pt x="69" y="22"/>
                                    <a:pt x="65" y="19"/>
                                  </a:cubicBezTo>
                                  <a:cubicBezTo>
                                    <a:pt x="60" y="17"/>
                                    <a:pt x="54" y="15"/>
                                    <a:pt x="46" y="15"/>
                                  </a:cubicBezTo>
                                  <a:cubicBezTo>
                                    <a:pt x="37" y="15"/>
                                    <a:pt x="30" y="18"/>
                                    <a:pt x="26" y="23"/>
                                  </a:cubicBezTo>
                                  <a:cubicBezTo>
                                    <a:pt x="24" y="25"/>
                                    <a:pt x="23" y="30"/>
                                    <a:pt x="22" y="35"/>
                                  </a:cubicBezTo>
                                  <a:lnTo>
                                    <a:pt x="6" y="35"/>
                                  </a:lnTo>
                                  <a:cubicBezTo>
                                    <a:pt x="6" y="22"/>
                                    <a:pt x="10" y="13"/>
                                    <a:pt x="18" y="8"/>
                                  </a:cubicBezTo>
                                  <a:cubicBezTo>
                                    <a:pt x="26" y="3"/>
                                    <a:pt x="36" y="0"/>
                                    <a:pt x="47" y="0"/>
                                  </a:cubicBezTo>
                                  <a:cubicBezTo>
                                    <a:pt x="59" y="0"/>
                                    <a:pt x="69" y="3"/>
                                    <a:pt x="77" y="7"/>
                                  </a:cubicBezTo>
                                  <a:cubicBezTo>
                                    <a:pt x="85" y="12"/>
                                    <a:pt x="88" y="19"/>
                                    <a:pt x="88" y="29"/>
                                  </a:cubicBezTo>
                                  <a:lnTo>
                                    <a:pt x="88" y="90"/>
                                  </a:lnTo>
                                  <a:cubicBezTo>
                                    <a:pt x="88" y="92"/>
                                    <a:pt x="89" y="94"/>
                                    <a:pt x="90" y="95"/>
                                  </a:cubicBezTo>
                                  <a:cubicBezTo>
                                    <a:pt x="90" y="96"/>
                                    <a:pt x="92" y="96"/>
                                    <a:pt x="94" y="96"/>
                                  </a:cubicBezTo>
                                  <a:cubicBezTo>
                                    <a:pt x="95" y="96"/>
                                    <a:pt x="96" y="96"/>
                                    <a:pt x="97" y="96"/>
                                  </a:cubicBezTo>
                                  <a:cubicBezTo>
                                    <a:pt x="98" y="96"/>
                                    <a:pt x="99" y="96"/>
                                    <a:pt x="100" y="96"/>
                                  </a:cubicBezTo>
                                  <a:lnTo>
                                    <a:pt x="100" y="109"/>
                                  </a:lnTo>
                                  <a:cubicBezTo>
                                    <a:pt x="97" y="110"/>
                                    <a:pt x="95" y="110"/>
                                    <a:pt x="94" y="110"/>
                                  </a:cubicBezTo>
                                  <a:cubicBezTo>
                                    <a:pt x="92" y="111"/>
                                    <a:pt x="90" y="111"/>
                                    <a:pt x="88" y="111"/>
                                  </a:cubicBezTo>
                                  <a:cubicBezTo>
                                    <a:pt x="82" y="111"/>
                                    <a:pt x="77" y="108"/>
                                    <a:pt x="75" y="104"/>
                                  </a:cubicBezTo>
                                  <a:cubicBezTo>
                                    <a:pt x="73" y="102"/>
                                    <a:pt x="72" y="99"/>
                                    <a:pt x="72" y="94"/>
                                  </a:cubicBezTo>
                                  <a:cubicBezTo>
                                    <a:pt x="68" y="99"/>
                                    <a:pt x="63" y="103"/>
                                    <a:pt x="56" y="107"/>
                                  </a:cubicBezTo>
                                  <a:cubicBezTo>
                                    <a:pt x="49" y="110"/>
                                    <a:pt x="42" y="112"/>
                                    <a:pt x="34" y="112"/>
                                  </a:cubicBezTo>
                                  <a:cubicBezTo>
                                    <a:pt x="24" y="112"/>
                                    <a:pt x="16" y="109"/>
                                    <a:pt x="10" y="103"/>
                                  </a:cubicBezTo>
                                  <a:cubicBezTo>
                                    <a:pt x="3" y="97"/>
                                    <a:pt x="0" y="90"/>
                                    <a:pt x="0" y="81"/>
                                  </a:cubicBezTo>
                                  <a:cubicBezTo>
                                    <a:pt x="0" y="71"/>
                                    <a:pt x="3" y="63"/>
                                    <a:pt x="9" y="58"/>
                                  </a:cubicBezTo>
                                  <a:cubicBezTo>
                                    <a:pt x="16" y="52"/>
                                    <a:pt x="24" y="49"/>
                                    <a:pt x="33" y="48"/>
                                  </a:cubicBezTo>
                                  <a:lnTo>
                                    <a:pt x="62" y="44"/>
                                  </a:lnTo>
                                  <a:close/>
                                  <a:moveTo>
                                    <a:pt x="47" y="0"/>
                                  </a:moveTo>
                                  <a:lnTo>
                                    <a:pt x="47" y="0"/>
                                  </a:lnTo>
                                  <a:lnTo>
                                    <a:pt x="47"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10" name="Freeform 167"/>
                          <wps:cNvSpPr>
                            <a:spLocks noEditPoints="1"/>
                          </wps:cNvSpPr>
                          <wps:spPr bwMode="auto">
                            <a:xfrm>
                              <a:off x="1689" y="3961"/>
                              <a:ext cx="68" cy="86"/>
                            </a:xfrm>
                            <a:custGeom>
                              <a:avLst/>
                              <a:gdLst>
                                <a:gd name="T0" fmla="*/ 0 w 86"/>
                                <a:gd name="T1" fmla="*/ 3 h 108"/>
                                <a:gd name="T2" fmla="*/ 0 w 86"/>
                                <a:gd name="T3" fmla="*/ 3 h 108"/>
                                <a:gd name="T4" fmla="*/ 17 w 86"/>
                                <a:gd name="T5" fmla="*/ 3 h 108"/>
                                <a:gd name="T6" fmla="*/ 17 w 86"/>
                                <a:gd name="T7" fmla="*/ 18 h 108"/>
                                <a:gd name="T8" fmla="*/ 33 w 86"/>
                                <a:gd name="T9" fmla="*/ 4 h 108"/>
                                <a:gd name="T10" fmla="*/ 51 w 86"/>
                                <a:gd name="T11" fmla="*/ 0 h 108"/>
                                <a:gd name="T12" fmla="*/ 82 w 86"/>
                                <a:gd name="T13" fmla="*/ 16 h 108"/>
                                <a:gd name="T14" fmla="*/ 86 w 86"/>
                                <a:gd name="T15" fmla="*/ 41 h 108"/>
                                <a:gd name="T16" fmla="*/ 86 w 86"/>
                                <a:gd name="T17" fmla="*/ 108 h 108"/>
                                <a:gd name="T18" fmla="*/ 68 w 86"/>
                                <a:gd name="T19" fmla="*/ 108 h 108"/>
                                <a:gd name="T20" fmla="*/ 68 w 86"/>
                                <a:gd name="T21" fmla="*/ 42 h 108"/>
                                <a:gd name="T22" fmla="*/ 65 w 86"/>
                                <a:gd name="T23" fmla="*/ 26 h 108"/>
                                <a:gd name="T24" fmla="*/ 48 w 86"/>
                                <a:gd name="T25" fmla="*/ 16 h 108"/>
                                <a:gd name="T26" fmla="*/ 38 w 86"/>
                                <a:gd name="T27" fmla="*/ 18 h 108"/>
                                <a:gd name="T28" fmla="*/ 25 w 86"/>
                                <a:gd name="T29" fmla="*/ 26 h 108"/>
                                <a:gd name="T30" fmla="*/ 19 w 86"/>
                                <a:gd name="T31" fmla="*/ 37 h 108"/>
                                <a:gd name="T32" fmla="*/ 18 w 86"/>
                                <a:gd name="T33" fmla="*/ 53 h 108"/>
                                <a:gd name="T34" fmla="*/ 18 w 86"/>
                                <a:gd name="T35" fmla="*/ 108 h 108"/>
                                <a:gd name="T36" fmla="*/ 0 w 86"/>
                                <a:gd name="T37" fmla="*/ 108 h 108"/>
                                <a:gd name="T38" fmla="*/ 0 w 86"/>
                                <a:gd name="T39" fmla="*/ 3 h 108"/>
                                <a:gd name="T40" fmla="*/ 42 w 86"/>
                                <a:gd name="T41" fmla="*/ 0 h 108"/>
                                <a:gd name="T42" fmla="*/ 42 w 86"/>
                                <a:gd name="T43" fmla="*/ 0 h 108"/>
                                <a:gd name="T44" fmla="*/ 42 w 86"/>
                                <a:gd name="T45" fmla="*/ 0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86" h="108">
                                  <a:moveTo>
                                    <a:pt x="0" y="3"/>
                                  </a:moveTo>
                                  <a:lnTo>
                                    <a:pt x="0" y="3"/>
                                  </a:lnTo>
                                  <a:lnTo>
                                    <a:pt x="17" y="3"/>
                                  </a:lnTo>
                                  <a:lnTo>
                                    <a:pt x="17" y="18"/>
                                  </a:lnTo>
                                  <a:cubicBezTo>
                                    <a:pt x="22" y="12"/>
                                    <a:pt x="27" y="7"/>
                                    <a:pt x="33" y="4"/>
                                  </a:cubicBezTo>
                                  <a:cubicBezTo>
                                    <a:pt x="38" y="2"/>
                                    <a:pt x="45" y="0"/>
                                    <a:pt x="51" y="0"/>
                                  </a:cubicBezTo>
                                  <a:cubicBezTo>
                                    <a:pt x="66" y="0"/>
                                    <a:pt x="76" y="6"/>
                                    <a:pt x="82" y="16"/>
                                  </a:cubicBezTo>
                                  <a:cubicBezTo>
                                    <a:pt x="85" y="22"/>
                                    <a:pt x="86" y="30"/>
                                    <a:pt x="86" y="41"/>
                                  </a:cubicBezTo>
                                  <a:lnTo>
                                    <a:pt x="86" y="108"/>
                                  </a:lnTo>
                                  <a:lnTo>
                                    <a:pt x="68" y="108"/>
                                  </a:lnTo>
                                  <a:lnTo>
                                    <a:pt x="68" y="42"/>
                                  </a:lnTo>
                                  <a:cubicBezTo>
                                    <a:pt x="68" y="35"/>
                                    <a:pt x="67" y="30"/>
                                    <a:pt x="65" y="26"/>
                                  </a:cubicBezTo>
                                  <a:cubicBezTo>
                                    <a:pt x="62" y="20"/>
                                    <a:pt x="56" y="16"/>
                                    <a:pt x="48" y="16"/>
                                  </a:cubicBezTo>
                                  <a:cubicBezTo>
                                    <a:pt x="44" y="16"/>
                                    <a:pt x="40" y="17"/>
                                    <a:pt x="38" y="18"/>
                                  </a:cubicBezTo>
                                  <a:cubicBezTo>
                                    <a:pt x="33" y="19"/>
                                    <a:pt x="29" y="22"/>
                                    <a:pt x="25" y="26"/>
                                  </a:cubicBezTo>
                                  <a:cubicBezTo>
                                    <a:pt x="22" y="30"/>
                                    <a:pt x="20" y="33"/>
                                    <a:pt x="19" y="37"/>
                                  </a:cubicBezTo>
                                  <a:cubicBezTo>
                                    <a:pt x="18" y="41"/>
                                    <a:pt x="18" y="46"/>
                                    <a:pt x="18" y="53"/>
                                  </a:cubicBezTo>
                                  <a:lnTo>
                                    <a:pt x="18" y="108"/>
                                  </a:lnTo>
                                  <a:lnTo>
                                    <a:pt x="0" y="108"/>
                                  </a:lnTo>
                                  <a:lnTo>
                                    <a:pt x="0" y="3"/>
                                  </a:lnTo>
                                  <a:close/>
                                  <a:moveTo>
                                    <a:pt x="42" y="0"/>
                                  </a:moveTo>
                                  <a:lnTo>
                                    <a:pt x="42" y="0"/>
                                  </a:lnTo>
                                  <a:lnTo>
                                    <a:pt x="42"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11" name="Freeform 168"/>
                          <wps:cNvSpPr>
                            <a:spLocks noEditPoints="1"/>
                          </wps:cNvSpPr>
                          <wps:spPr bwMode="auto">
                            <a:xfrm>
                              <a:off x="1773" y="3961"/>
                              <a:ext cx="78" cy="89"/>
                            </a:xfrm>
                            <a:custGeom>
                              <a:avLst/>
                              <a:gdLst>
                                <a:gd name="T0" fmla="*/ 49 w 98"/>
                                <a:gd name="T1" fmla="*/ 97 h 112"/>
                                <a:gd name="T2" fmla="*/ 49 w 98"/>
                                <a:gd name="T3" fmla="*/ 97 h 112"/>
                                <a:gd name="T4" fmla="*/ 73 w 98"/>
                                <a:gd name="T5" fmla="*/ 84 h 112"/>
                                <a:gd name="T6" fmla="*/ 80 w 98"/>
                                <a:gd name="T7" fmla="*/ 54 h 112"/>
                                <a:gd name="T8" fmla="*/ 75 w 98"/>
                                <a:gd name="T9" fmla="*/ 30 h 112"/>
                                <a:gd name="T10" fmla="*/ 49 w 98"/>
                                <a:gd name="T11" fmla="*/ 15 h 112"/>
                                <a:gd name="T12" fmla="*/ 25 w 98"/>
                                <a:gd name="T13" fmla="*/ 28 h 112"/>
                                <a:gd name="T14" fmla="*/ 18 w 98"/>
                                <a:gd name="T15" fmla="*/ 58 h 112"/>
                                <a:gd name="T16" fmla="*/ 25 w 98"/>
                                <a:gd name="T17" fmla="*/ 86 h 112"/>
                                <a:gd name="T18" fmla="*/ 49 w 98"/>
                                <a:gd name="T19" fmla="*/ 97 h 112"/>
                                <a:gd name="T20" fmla="*/ 49 w 98"/>
                                <a:gd name="T21" fmla="*/ 97 h 112"/>
                                <a:gd name="T22" fmla="*/ 49 w 98"/>
                                <a:gd name="T23" fmla="*/ 0 h 112"/>
                                <a:gd name="T24" fmla="*/ 49 w 98"/>
                                <a:gd name="T25" fmla="*/ 0 h 112"/>
                                <a:gd name="T26" fmla="*/ 84 w 98"/>
                                <a:gd name="T27" fmla="*/ 13 h 112"/>
                                <a:gd name="T28" fmla="*/ 98 w 98"/>
                                <a:gd name="T29" fmla="*/ 53 h 112"/>
                                <a:gd name="T30" fmla="*/ 86 w 98"/>
                                <a:gd name="T31" fmla="*/ 96 h 112"/>
                                <a:gd name="T32" fmla="*/ 47 w 98"/>
                                <a:gd name="T33" fmla="*/ 112 h 112"/>
                                <a:gd name="T34" fmla="*/ 12 w 98"/>
                                <a:gd name="T35" fmla="*/ 97 h 112"/>
                                <a:gd name="T36" fmla="*/ 0 w 98"/>
                                <a:gd name="T37" fmla="*/ 58 h 112"/>
                                <a:gd name="T38" fmla="*/ 13 w 98"/>
                                <a:gd name="T39" fmla="*/ 15 h 112"/>
                                <a:gd name="T40" fmla="*/ 49 w 98"/>
                                <a:gd name="T41" fmla="*/ 0 h 112"/>
                                <a:gd name="T42" fmla="*/ 49 w 98"/>
                                <a:gd name="T43" fmla="*/ 0 h 112"/>
                                <a:gd name="T44" fmla="*/ 49 w 98"/>
                                <a:gd name="T45" fmla="*/ 0 h 112"/>
                                <a:gd name="T46" fmla="*/ 49 w 98"/>
                                <a:gd name="T47" fmla="*/ 0 h 112"/>
                                <a:gd name="T48" fmla="*/ 49 w 98"/>
                                <a:gd name="T49"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8" h="112">
                                  <a:moveTo>
                                    <a:pt x="49" y="97"/>
                                  </a:moveTo>
                                  <a:lnTo>
                                    <a:pt x="49" y="97"/>
                                  </a:lnTo>
                                  <a:cubicBezTo>
                                    <a:pt x="60" y="97"/>
                                    <a:pt x="69" y="92"/>
                                    <a:pt x="73" y="84"/>
                                  </a:cubicBezTo>
                                  <a:cubicBezTo>
                                    <a:pt x="77" y="75"/>
                                    <a:pt x="80" y="65"/>
                                    <a:pt x="80" y="54"/>
                                  </a:cubicBezTo>
                                  <a:cubicBezTo>
                                    <a:pt x="80" y="44"/>
                                    <a:pt x="78" y="36"/>
                                    <a:pt x="75" y="30"/>
                                  </a:cubicBezTo>
                                  <a:cubicBezTo>
                                    <a:pt x="70" y="20"/>
                                    <a:pt x="61" y="15"/>
                                    <a:pt x="49" y="15"/>
                                  </a:cubicBezTo>
                                  <a:cubicBezTo>
                                    <a:pt x="38" y="15"/>
                                    <a:pt x="30" y="19"/>
                                    <a:pt x="25" y="28"/>
                                  </a:cubicBezTo>
                                  <a:cubicBezTo>
                                    <a:pt x="20" y="36"/>
                                    <a:pt x="18" y="46"/>
                                    <a:pt x="18" y="58"/>
                                  </a:cubicBezTo>
                                  <a:cubicBezTo>
                                    <a:pt x="18" y="69"/>
                                    <a:pt x="20" y="78"/>
                                    <a:pt x="25" y="86"/>
                                  </a:cubicBezTo>
                                  <a:cubicBezTo>
                                    <a:pt x="30" y="93"/>
                                    <a:pt x="38" y="97"/>
                                    <a:pt x="49" y="97"/>
                                  </a:cubicBezTo>
                                  <a:lnTo>
                                    <a:pt x="49" y="97"/>
                                  </a:lnTo>
                                  <a:close/>
                                  <a:moveTo>
                                    <a:pt x="49" y="0"/>
                                  </a:moveTo>
                                  <a:lnTo>
                                    <a:pt x="49" y="0"/>
                                  </a:lnTo>
                                  <a:cubicBezTo>
                                    <a:pt x="63" y="0"/>
                                    <a:pt x="75" y="4"/>
                                    <a:pt x="84" y="13"/>
                                  </a:cubicBezTo>
                                  <a:cubicBezTo>
                                    <a:pt x="93" y="22"/>
                                    <a:pt x="98" y="36"/>
                                    <a:pt x="98" y="53"/>
                                  </a:cubicBezTo>
                                  <a:cubicBezTo>
                                    <a:pt x="98" y="70"/>
                                    <a:pt x="94" y="84"/>
                                    <a:pt x="86" y="96"/>
                                  </a:cubicBezTo>
                                  <a:cubicBezTo>
                                    <a:pt x="77" y="107"/>
                                    <a:pt x="64" y="112"/>
                                    <a:pt x="47" y="112"/>
                                  </a:cubicBezTo>
                                  <a:cubicBezTo>
                                    <a:pt x="33" y="112"/>
                                    <a:pt x="21" y="107"/>
                                    <a:pt x="12" y="97"/>
                                  </a:cubicBezTo>
                                  <a:cubicBezTo>
                                    <a:pt x="4" y="88"/>
                                    <a:pt x="0" y="74"/>
                                    <a:pt x="0" y="58"/>
                                  </a:cubicBezTo>
                                  <a:cubicBezTo>
                                    <a:pt x="0" y="40"/>
                                    <a:pt x="4" y="26"/>
                                    <a:pt x="13" y="15"/>
                                  </a:cubicBezTo>
                                  <a:cubicBezTo>
                                    <a:pt x="22" y="5"/>
                                    <a:pt x="34" y="0"/>
                                    <a:pt x="49" y="0"/>
                                  </a:cubicBezTo>
                                  <a:lnTo>
                                    <a:pt x="49" y="0"/>
                                  </a:lnTo>
                                  <a:close/>
                                  <a:moveTo>
                                    <a:pt x="49" y="0"/>
                                  </a:moveTo>
                                  <a:lnTo>
                                    <a:pt x="49" y="0"/>
                                  </a:lnTo>
                                  <a:lnTo>
                                    <a:pt x="49"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12" name="Freeform 169"/>
                          <wps:cNvSpPr>
                            <a:spLocks/>
                          </wps:cNvSpPr>
                          <wps:spPr bwMode="auto">
                            <a:xfrm>
                              <a:off x="1908" y="3932"/>
                              <a:ext cx="49" cy="46"/>
                            </a:xfrm>
                            <a:custGeom>
                              <a:avLst/>
                              <a:gdLst>
                                <a:gd name="T0" fmla="*/ 36 w 62"/>
                                <a:gd name="T1" fmla="*/ 0 h 58"/>
                                <a:gd name="T2" fmla="*/ 36 w 62"/>
                                <a:gd name="T3" fmla="*/ 0 h 58"/>
                                <a:gd name="T4" fmla="*/ 36 w 62"/>
                                <a:gd name="T5" fmla="*/ 22 h 58"/>
                                <a:gd name="T6" fmla="*/ 58 w 62"/>
                                <a:gd name="T7" fmla="*/ 15 h 58"/>
                                <a:gd name="T8" fmla="*/ 62 w 62"/>
                                <a:gd name="T9" fmla="*/ 26 h 58"/>
                                <a:gd name="T10" fmla="*/ 40 w 62"/>
                                <a:gd name="T11" fmla="*/ 33 h 58"/>
                                <a:gd name="T12" fmla="*/ 54 w 62"/>
                                <a:gd name="T13" fmla="*/ 51 h 58"/>
                                <a:gd name="T14" fmla="*/ 44 w 62"/>
                                <a:gd name="T15" fmla="*/ 58 h 58"/>
                                <a:gd name="T16" fmla="*/ 31 w 62"/>
                                <a:gd name="T17" fmla="*/ 39 h 58"/>
                                <a:gd name="T18" fmla="*/ 18 w 62"/>
                                <a:gd name="T19" fmla="*/ 58 h 58"/>
                                <a:gd name="T20" fmla="*/ 8 w 62"/>
                                <a:gd name="T21" fmla="*/ 51 h 58"/>
                                <a:gd name="T22" fmla="*/ 21 w 62"/>
                                <a:gd name="T23" fmla="*/ 33 h 58"/>
                                <a:gd name="T24" fmla="*/ 0 w 62"/>
                                <a:gd name="T25" fmla="*/ 26 h 58"/>
                                <a:gd name="T26" fmla="*/ 4 w 62"/>
                                <a:gd name="T27" fmla="*/ 15 h 58"/>
                                <a:gd name="T28" fmla="*/ 25 w 62"/>
                                <a:gd name="T29" fmla="*/ 23 h 58"/>
                                <a:gd name="T30" fmla="*/ 25 w 62"/>
                                <a:gd name="T31" fmla="*/ 0 h 58"/>
                                <a:gd name="T32" fmla="*/ 36 w 62"/>
                                <a:gd name="T33" fmla="*/ 0 h 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62" h="58">
                                  <a:moveTo>
                                    <a:pt x="36" y="0"/>
                                  </a:moveTo>
                                  <a:lnTo>
                                    <a:pt x="36" y="0"/>
                                  </a:lnTo>
                                  <a:lnTo>
                                    <a:pt x="36" y="22"/>
                                  </a:lnTo>
                                  <a:lnTo>
                                    <a:pt x="58" y="15"/>
                                  </a:lnTo>
                                  <a:lnTo>
                                    <a:pt x="62" y="26"/>
                                  </a:lnTo>
                                  <a:lnTo>
                                    <a:pt x="40" y="33"/>
                                  </a:lnTo>
                                  <a:lnTo>
                                    <a:pt x="54" y="51"/>
                                  </a:lnTo>
                                  <a:lnTo>
                                    <a:pt x="44" y="58"/>
                                  </a:lnTo>
                                  <a:lnTo>
                                    <a:pt x="31" y="39"/>
                                  </a:lnTo>
                                  <a:lnTo>
                                    <a:pt x="18" y="58"/>
                                  </a:lnTo>
                                  <a:lnTo>
                                    <a:pt x="8" y="51"/>
                                  </a:lnTo>
                                  <a:lnTo>
                                    <a:pt x="21" y="33"/>
                                  </a:lnTo>
                                  <a:lnTo>
                                    <a:pt x="0" y="26"/>
                                  </a:lnTo>
                                  <a:lnTo>
                                    <a:pt x="4" y="15"/>
                                  </a:lnTo>
                                  <a:lnTo>
                                    <a:pt x="25" y="23"/>
                                  </a:lnTo>
                                  <a:lnTo>
                                    <a:pt x="25" y="0"/>
                                  </a:lnTo>
                                  <a:lnTo>
                                    <a:pt x="36"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13" name="Freeform 170"/>
                          <wps:cNvSpPr>
                            <a:spLocks/>
                          </wps:cNvSpPr>
                          <wps:spPr bwMode="auto">
                            <a:xfrm>
                              <a:off x="2020" y="3930"/>
                              <a:ext cx="36" cy="150"/>
                            </a:xfrm>
                            <a:custGeom>
                              <a:avLst/>
                              <a:gdLst>
                                <a:gd name="T0" fmla="*/ 46 w 46"/>
                                <a:gd name="T1" fmla="*/ 0 h 189"/>
                                <a:gd name="T2" fmla="*/ 46 w 46"/>
                                <a:gd name="T3" fmla="*/ 0 h 189"/>
                                <a:gd name="T4" fmla="*/ 26 w 46"/>
                                <a:gd name="T5" fmla="*/ 44 h 189"/>
                                <a:gd name="T6" fmla="*/ 19 w 46"/>
                                <a:gd name="T7" fmla="*/ 94 h 189"/>
                                <a:gd name="T8" fmla="*/ 27 w 46"/>
                                <a:gd name="T9" fmla="*/ 147 h 189"/>
                                <a:gd name="T10" fmla="*/ 46 w 46"/>
                                <a:gd name="T11" fmla="*/ 189 h 189"/>
                                <a:gd name="T12" fmla="*/ 34 w 46"/>
                                <a:gd name="T13" fmla="*/ 189 h 189"/>
                                <a:gd name="T14" fmla="*/ 17 w 46"/>
                                <a:gd name="T15" fmla="*/ 160 h 189"/>
                                <a:gd name="T16" fmla="*/ 9 w 46"/>
                                <a:gd name="T17" fmla="*/ 143 h 189"/>
                                <a:gd name="T18" fmla="*/ 1 w 46"/>
                                <a:gd name="T19" fmla="*/ 112 h 189"/>
                                <a:gd name="T20" fmla="*/ 0 w 46"/>
                                <a:gd name="T21" fmla="*/ 95 h 189"/>
                                <a:gd name="T22" fmla="*/ 9 w 46"/>
                                <a:gd name="T23" fmla="*/ 43 h 189"/>
                                <a:gd name="T24" fmla="*/ 34 w 46"/>
                                <a:gd name="T25" fmla="*/ 0 h 189"/>
                                <a:gd name="T26" fmla="*/ 46 w 46"/>
                                <a:gd name="T27" fmla="*/ 0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46" y="0"/>
                                  </a:moveTo>
                                  <a:lnTo>
                                    <a:pt x="46" y="0"/>
                                  </a:lnTo>
                                  <a:cubicBezTo>
                                    <a:pt x="36" y="20"/>
                                    <a:pt x="29" y="35"/>
                                    <a:pt x="26" y="44"/>
                                  </a:cubicBezTo>
                                  <a:cubicBezTo>
                                    <a:pt x="21" y="59"/>
                                    <a:pt x="19" y="75"/>
                                    <a:pt x="19" y="94"/>
                                  </a:cubicBezTo>
                                  <a:cubicBezTo>
                                    <a:pt x="19" y="113"/>
                                    <a:pt x="22" y="131"/>
                                    <a:pt x="27" y="147"/>
                                  </a:cubicBezTo>
                                  <a:cubicBezTo>
                                    <a:pt x="30" y="156"/>
                                    <a:pt x="37" y="170"/>
                                    <a:pt x="46" y="189"/>
                                  </a:cubicBezTo>
                                  <a:lnTo>
                                    <a:pt x="34" y="189"/>
                                  </a:lnTo>
                                  <a:cubicBezTo>
                                    <a:pt x="25" y="174"/>
                                    <a:pt x="19" y="164"/>
                                    <a:pt x="17" y="160"/>
                                  </a:cubicBezTo>
                                  <a:cubicBezTo>
                                    <a:pt x="14" y="156"/>
                                    <a:pt x="12" y="150"/>
                                    <a:pt x="9" y="143"/>
                                  </a:cubicBezTo>
                                  <a:cubicBezTo>
                                    <a:pt x="5" y="133"/>
                                    <a:pt x="3" y="123"/>
                                    <a:pt x="1" y="112"/>
                                  </a:cubicBezTo>
                                  <a:cubicBezTo>
                                    <a:pt x="1" y="106"/>
                                    <a:pt x="0" y="101"/>
                                    <a:pt x="0" y="95"/>
                                  </a:cubicBezTo>
                                  <a:cubicBezTo>
                                    <a:pt x="0" y="76"/>
                                    <a:pt x="3" y="59"/>
                                    <a:pt x="9" y="43"/>
                                  </a:cubicBezTo>
                                  <a:cubicBezTo>
                                    <a:pt x="13" y="34"/>
                                    <a:pt x="21" y="19"/>
                                    <a:pt x="34" y="0"/>
                                  </a:cubicBezTo>
                                  <a:lnTo>
                                    <a:pt x="46"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14" name="Freeform 171"/>
                          <wps:cNvSpPr>
                            <a:spLocks/>
                          </wps:cNvSpPr>
                          <wps:spPr bwMode="auto">
                            <a:xfrm>
                              <a:off x="2067" y="3935"/>
                              <a:ext cx="78" cy="112"/>
                            </a:xfrm>
                            <a:custGeom>
                              <a:avLst/>
                              <a:gdLst>
                                <a:gd name="T0" fmla="*/ 0 w 98"/>
                                <a:gd name="T1" fmla="*/ 141 h 141"/>
                                <a:gd name="T2" fmla="*/ 0 w 98"/>
                                <a:gd name="T3" fmla="*/ 141 h 141"/>
                                <a:gd name="T4" fmla="*/ 8 w 98"/>
                                <a:gd name="T5" fmla="*/ 110 h 141"/>
                                <a:gd name="T6" fmla="*/ 33 w 98"/>
                                <a:gd name="T7" fmla="*/ 85 h 141"/>
                                <a:gd name="T8" fmla="*/ 52 w 98"/>
                                <a:gd name="T9" fmla="*/ 74 h 141"/>
                                <a:gd name="T10" fmla="*/ 70 w 98"/>
                                <a:gd name="T11" fmla="*/ 61 h 141"/>
                                <a:gd name="T12" fmla="*/ 78 w 98"/>
                                <a:gd name="T13" fmla="*/ 43 h 141"/>
                                <a:gd name="T14" fmla="*/ 71 w 98"/>
                                <a:gd name="T15" fmla="*/ 23 h 141"/>
                                <a:gd name="T16" fmla="*/ 51 w 98"/>
                                <a:gd name="T17" fmla="*/ 16 h 141"/>
                                <a:gd name="T18" fmla="*/ 26 w 98"/>
                                <a:gd name="T19" fmla="*/ 30 h 141"/>
                                <a:gd name="T20" fmla="*/ 22 w 98"/>
                                <a:gd name="T21" fmla="*/ 50 h 141"/>
                                <a:gd name="T22" fmla="*/ 4 w 98"/>
                                <a:gd name="T23" fmla="*/ 50 h 141"/>
                                <a:gd name="T24" fmla="*/ 10 w 98"/>
                                <a:gd name="T25" fmla="*/ 20 h 141"/>
                                <a:gd name="T26" fmla="*/ 51 w 98"/>
                                <a:gd name="T27" fmla="*/ 0 h 141"/>
                                <a:gd name="T28" fmla="*/ 87 w 98"/>
                                <a:gd name="T29" fmla="*/ 13 h 141"/>
                                <a:gd name="T30" fmla="*/ 98 w 98"/>
                                <a:gd name="T31" fmla="*/ 42 h 141"/>
                                <a:gd name="T32" fmla="*/ 86 w 98"/>
                                <a:gd name="T33" fmla="*/ 71 h 141"/>
                                <a:gd name="T34" fmla="*/ 61 w 98"/>
                                <a:gd name="T35" fmla="*/ 88 h 141"/>
                                <a:gd name="T36" fmla="*/ 48 w 98"/>
                                <a:gd name="T37" fmla="*/ 95 h 141"/>
                                <a:gd name="T38" fmla="*/ 32 w 98"/>
                                <a:gd name="T39" fmla="*/ 106 h 141"/>
                                <a:gd name="T40" fmla="*/ 20 w 98"/>
                                <a:gd name="T41" fmla="*/ 125 h 141"/>
                                <a:gd name="T42" fmla="*/ 97 w 98"/>
                                <a:gd name="T43" fmla="*/ 125 h 141"/>
                                <a:gd name="T44" fmla="*/ 97 w 98"/>
                                <a:gd name="T45" fmla="*/ 141 h 141"/>
                                <a:gd name="T46" fmla="*/ 0 w 98"/>
                                <a:gd name="T47"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8" h="141">
                                  <a:moveTo>
                                    <a:pt x="0" y="141"/>
                                  </a:moveTo>
                                  <a:lnTo>
                                    <a:pt x="0" y="141"/>
                                  </a:lnTo>
                                  <a:cubicBezTo>
                                    <a:pt x="1" y="129"/>
                                    <a:pt x="3" y="119"/>
                                    <a:pt x="8" y="110"/>
                                  </a:cubicBezTo>
                                  <a:cubicBezTo>
                                    <a:pt x="12" y="101"/>
                                    <a:pt x="21" y="92"/>
                                    <a:pt x="33" y="85"/>
                                  </a:cubicBezTo>
                                  <a:lnTo>
                                    <a:pt x="52" y="74"/>
                                  </a:lnTo>
                                  <a:cubicBezTo>
                                    <a:pt x="61" y="69"/>
                                    <a:pt x="67" y="65"/>
                                    <a:pt x="70" y="61"/>
                                  </a:cubicBezTo>
                                  <a:cubicBezTo>
                                    <a:pt x="75" y="56"/>
                                    <a:pt x="78" y="50"/>
                                    <a:pt x="78" y="43"/>
                                  </a:cubicBezTo>
                                  <a:cubicBezTo>
                                    <a:pt x="78" y="34"/>
                                    <a:pt x="76" y="28"/>
                                    <a:pt x="71" y="23"/>
                                  </a:cubicBezTo>
                                  <a:cubicBezTo>
                                    <a:pt x="66" y="18"/>
                                    <a:pt x="59" y="16"/>
                                    <a:pt x="51" y="16"/>
                                  </a:cubicBezTo>
                                  <a:cubicBezTo>
                                    <a:pt x="39" y="16"/>
                                    <a:pt x="30" y="20"/>
                                    <a:pt x="26" y="30"/>
                                  </a:cubicBezTo>
                                  <a:cubicBezTo>
                                    <a:pt x="23" y="35"/>
                                    <a:pt x="22" y="41"/>
                                    <a:pt x="22" y="50"/>
                                  </a:cubicBezTo>
                                  <a:lnTo>
                                    <a:pt x="4" y="50"/>
                                  </a:lnTo>
                                  <a:cubicBezTo>
                                    <a:pt x="4" y="38"/>
                                    <a:pt x="6" y="28"/>
                                    <a:pt x="10" y="20"/>
                                  </a:cubicBezTo>
                                  <a:cubicBezTo>
                                    <a:pt x="18" y="6"/>
                                    <a:pt x="32" y="0"/>
                                    <a:pt x="51" y="0"/>
                                  </a:cubicBezTo>
                                  <a:cubicBezTo>
                                    <a:pt x="67" y="0"/>
                                    <a:pt x="79" y="4"/>
                                    <a:pt x="87" y="13"/>
                                  </a:cubicBezTo>
                                  <a:cubicBezTo>
                                    <a:pt x="94" y="21"/>
                                    <a:pt x="98" y="31"/>
                                    <a:pt x="98" y="42"/>
                                  </a:cubicBezTo>
                                  <a:cubicBezTo>
                                    <a:pt x="98" y="53"/>
                                    <a:pt x="94" y="63"/>
                                    <a:pt x="86" y="71"/>
                                  </a:cubicBezTo>
                                  <a:cubicBezTo>
                                    <a:pt x="81" y="76"/>
                                    <a:pt x="73" y="81"/>
                                    <a:pt x="61" y="88"/>
                                  </a:cubicBezTo>
                                  <a:lnTo>
                                    <a:pt x="48" y="95"/>
                                  </a:lnTo>
                                  <a:cubicBezTo>
                                    <a:pt x="41" y="99"/>
                                    <a:pt x="36" y="102"/>
                                    <a:pt x="32" y="106"/>
                                  </a:cubicBezTo>
                                  <a:cubicBezTo>
                                    <a:pt x="26" y="111"/>
                                    <a:pt x="22" y="118"/>
                                    <a:pt x="20" y="125"/>
                                  </a:cubicBezTo>
                                  <a:lnTo>
                                    <a:pt x="97" y="125"/>
                                  </a:lnTo>
                                  <a:lnTo>
                                    <a:pt x="97" y="141"/>
                                  </a:lnTo>
                                  <a:lnTo>
                                    <a:pt x="0" y="1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15" name="Freeform 172"/>
                          <wps:cNvSpPr>
                            <a:spLocks noEditPoints="1"/>
                          </wps:cNvSpPr>
                          <wps:spPr bwMode="auto">
                            <a:xfrm>
                              <a:off x="2157" y="3935"/>
                              <a:ext cx="76" cy="115"/>
                            </a:xfrm>
                            <a:custGeom>
                              <a:avLst/>
                              <a:gdLst>
                                <a:gd name="T0" fmla="*/ 48 w 97"/>
                                <a:gd name="T1" fmla="*/ 0 h 145"/>
                                <a:gd name="T2" fmla="*/ 48 w 97"/>
                                <a:gd name="T3" fmla="*/ 0 h 145"/>
                                <a:gd name="T4" fmla="*/ 88 w 97"/>
                                <a:gd name="T5" fmla="*/ 23 h 145"/>
                                <a:gd name="T6" fmla="*/ 97 w 97"/>
                                <a:gd name="T7" fmla="*/ 71 h 145"/>
                                <a:gd name="T8" fmla="*/ 89 w 97"/>
                                <a:gd name="T9" fmla="*/ 118 h 145"/>
                                <a:gd name="T10" fmla="*/ 48 w 97"/>
                                <a:gd name="T11" fmla="*/ 145 h 145"/>
                                <a:gd name="T12" fmla="*/ 10 w 97"/>
                                <a:gd name="T13" fmla="*/ 123 h 145"/>
                                <a:gd name="T14" fmla="*/ 0 w 97"/>
                                <a:gd name="T15" fmla="*/ 74 h 145"/>
                                <a:gd name="T16" fmla="*/ 6 w 97"/>
                                <a:gd name="T17" fmla="*/ 32 h 145"/>
                                <a:gd name="T18" fmla="*/ 48 w 97"/>
                                <a:gd name="T19" fmla="*/ 0 h 145"/>
                                <a:gd name="T20" fmla="*/ 48 w 97"/>
                                <a:gd name="T21" fmla="*/ 0 h 145"/>
                                <a:gd name="T22" fmla="*/ 48 w 97"/>
                                <a:gd name="T23" fmla="*/ 129 h 145"/>
                                <a:gd name="T24" fmla="*/ 48 w 97"/>
                                <a:gd name="T25" fmla="*/ 129 h 145"/>
                                <a:gd name="T26" fmla="*/ 70 w 97"/>
                                <a:gd name="T27" fmla="*/ 117 h 145"/>
                                <a:gd name="T28" fmla="*/ 78 w 97"/>
                                <a:gd name="T29" fmla="*/ 71 h 145"/>
                                <a:gd name="T30" fmla="*/ 72 w 97"/>
                                <a:gd name="T31" fmla="*/ 32 h 145"/>
                                <a:gd name="T32" fmla="*/ 49 w 97"/>
                                <a:gd name="T33" fmla="*/ 16 h 145"/>
                                <a:gd name="T34" fmla="*/ 26 w 97"/>
                                <a:gd name="T35" fmla="*/ 31 h 145"/>
                                <a:gd name="T36" fmla="*/ 19 w 97"/>
                                <a:gd name="T37" fmla="*/ 74 h 145"/>
                                <a:gd name="T38" fmla="*/ 24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7" y="0"/>
                                    <a:pt x="80" y="8"/>
                                    <a:pt x="88" y="23"/>
                                  </a:cubicBezTo>
                                  <a:cubicBezTo>
                                    <a:pt x="94" y="34"/>
                                    <a:pt x="97" y="50"/>
                                    <a:pt x="97" y="71"/>
                                  </a:cubicBezTo>
                                  <a:cubicBezTo>
                                    <a:pt x="97" y="90"/>
                                    <a:pt x="95" y="106"/>
                                    <a:pt x="89" y="118"/>
                                  </a:cubicBezTo>
                                  <a:cubicBezTo>
                                    <a:pt x="81" y="136"/>
                                    <a:pt x="67" y="145"/>
                                    <a:pt x="48" y="145"/>
                                  </a:cubicBezTo>
                                  <a:cubicBezTo>
                                    <a:pt x="31" y="145"/>
                                    <a:pt x="19" y="138"/>
                                    <a:pt x="10" y="123"/>
                                  </a:cubicBezTo>
                                  <a:cubicBezTo>
                                    <a:pt x="3" y="111"/>
                                    <a:pt x="0" y="94"/>
                                    <a:pt x="0" y="74"/>
                                  </a:cubicBezTo>
                                  <a:cubicBezTo>
                                    <a:pt x="0" y="58"/>
                                    <a:pt x="2" y="44"/>
                                    <a:pt x="6" y="32"/>
                                  </a:cubicBezTo>
                                  <a:cubicBezTo>
                                    <a:pt x="14" y="11"/>
                                    <a:pt x="28" y="0"/>
                                    <a:pt x="48" y="0"/>
                                  </a:cubicBezTo>
                                  <a:lnTo>
                                    <a:pt x="48" y="0"/>
                                  </a:lnTo>
                                  <a:close/>
                                  <a:moveTo>
                                    <a:pt x="48" y="129"/>
                                  </a:moveTo>
                                  <a:lnTo>
                                    <a:pt x="48" y="129"/>
                                  </a:lnTo>
                                  <a:cubicBezTo>
                                    <a:pt x="57" y="129"/>
                                    <a:pt x="65" y="125"/>
                                    <a:pt x="70" y="117"/>
                                  </a:cubicBezTo>
                                  <a:cubicBezTo>
                                    <a:pt x="76" y="109"/>
                                    <a:pt x="78" y="93"/>
                                    <a:pt x="78" y="71"/>
                                  </a:cubicBezTo>
                                  <a:cubicBezTo>
                                    <a:pt x="78" y="55"/>
                                    <a:pt x="76" y="42"/>
                                    <a:pt x="72" y="32"/>
                                  </a:cubicBezTo>
                                  <a:cubicBezTo>
                                    <a:pt x="68" y="21"/>
                                    <a:pt x="61" y="16"/>
                                    <a:pt x="49" y="16"/>
                                  </a:cubicBezTo>
                                  <a:cubicBezTo>
                                    <a:pt x="39" y="16"/>
                                    <a:pt x="31" y="21"/>
                                    <a:pt x="26" y="31"/>
                                  </a:cubicBezTo>
                                  <a:cubicBezTo>
                                    <a:pt x="22" y="41"/>
                                    <a:pt x="19" y="55"/>
                                    <a:pt x="19" y="74"/>
                                  </a:cubicBezTo>
                                  <a:cubicBezTo>
                                    <a:pt x="19" y="89"/>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16" name="Freeform 173"/>
                          <wps:cNvSpPr>
                            <a:spLocks/>
                          </wps:cNvSpPr>
                          <wps:spPr bwMode="auto">
                            <a:xfrm>
                              <a:off x="2256" y="3936"/>
                              <a:ext cx="42" cy="111"/>
                            </a:xfrm>
                            <a:custGeom>
                              <a:avLst/>
                              <a:gdLst>
                                <a:gd name="T0" fmla="*/ 0 w 52"/>
                                <a:gd name="T1" fmla="*/ 40 h 140"/>
                                <a:gd name="T2" fmla="*/ 0 w 52"/>
                                <a:gd name="T3" fmla="*/ 40 h 140"/>
                                <a:gd name="T4" fmla="*/ 0 w 52"/>
                                <a:gd name="T5" fmla="*/ 27 h 140"/>
                                <a:gd name="T6" fmla="*/ 27 w 52"/>
                                <a:gd name="T7" fmla="*/ 20 h 140"/>
                                <a:gd name="T8" fmla="*/ 38 w 52"/>
                                <a:gd name="T9" fmla="*/ 0 h 140"/>
                                <a:gd name="T10" fmla="*/ 52 w 52"/>
                                <a:gd name="T11" fmla="*/ 0 h 140"/>
                                <a:gd name="T12" fmla="*/ 52 w 52"/>
                                <a:gd name="T13" fmla="*/ 140 h 140"/>
                                <a:gd name="T14" fmla="*/ 33 w 52"/>
                                <a:gd name="T15" fmla="*/ 140 h 140"/>
                                <a:gd name="T16" fmla="*/ 33 w 52"/>
                                <a:gd name="T17" fmla="*/ 40 h 140"/>
                                <a:gd name="T18" fmla="*/ 0 w 52"/>
                                <a:gd name="T19" fmla="*/ 40 h 1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0">
                                  <a:moveTo>
                                    <a:pt x="0" y="40"/>
                                  </a:moveTo>
                                  <a:lnTo>
                                    <a:pt x="0" y="40"/>
                                  </a:lnTo>
                                  <a:lnTo>
                                    <a:pt x="0" y="27"/>
                                  </a:lnTo>
                                  <a:cubicBezTo>
                                    <a:pt x="13" y="25"/>
                                    <a:pt x="22" y="23"/>
                                    <a:pt x="27" y="20"/>
                                  </a:cubicBezTo>
                                  <a:cubicBezTo>
                                    <a:pt x="32" y="18"/>
                                    <a:pt x="35" y="11"/>
                                    <a:pt x="38" y="0"/>
                                  </a:cubicBezTo>
                                  <a:lnTo>
                                    <a:pt x="52" y="0"/>
                                  </a:lnTo>
                                  <a:lnTo>
                                    <a:pt x="52" y="140"/>
                                  </a:lnTo>
                                  <a:lnTo>
                                    <a:pt x="33" y="140"/>
                                  </a:lnTo>
                                  <a:lnTo>
                                    <a:pt x="33" y="40"/>
                                  </a:lnTo>
                                  <a:lnTo>
                                    <a:pt x="0" y="4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17" name="Freeform 174"/>
                          <wps:cNvSpPr>
                            <a:spLocks/>
                          </wps:cNvSpPr>
                          <wps:spPr bwMode="auto">
                            <a:xfrm>
                              <a:off x="2334" y="3936"/>
                              <a:ext cx="41" cy="111"/>
                            </a:xfrm>
                            <a:custGeom>
                              <a:avLst/>
                              <a:gdLst>
                                <a:gd name="T0" fmla="*/ 0 w 52"/>
                                <a:gd name="T1" fmla="*/ 40 h 140"/>
                                <a:gd name="T2" fmla="*/ 0 w 52"/>
                                <a:gd name="T3" fmla="*/ 40 h 140"/>
                                <a:gd name="T4" fmla="*/ 0 w 52"/>
                                <a:gd name="T5" fmla="*/ 27 h 140"/>
                                <a:gd name="T6" fmla="*/ 26 w 52"/>
                                <a:gd name="T7" fmla="*/ 20 h 140"/>
                                <a:gd name="T8" fmla="*/ 38 w 52"/>
                                <a:gd name="T9" fmla="*/ 0 h 140"/>
                                <a:gd name="T10" fmla="*/ 52 w 52"/>
                                <a:gd name="T11" fmla="*/ 0 h 140"/>
                                <a:gd name="T12" fmla="*/ 52 w 52"/>
                                <a:gd name="T13" fmla="*/ 140 h 140"/>
                                <a:gd name="T14" fmla="*/ 33 w 52"/>
                                <a:gd name="T15" fmla="*/ 140 h 140"/>
                                <a:gd name="T16" fmla="*/ 33 w 52"/>
                                <a:gd name="T17" fmla="*/ 40 h 140"/>
                                <a:gd name="T18" fmla="*/ 0 w 52"/>
                                <a:gd name="T19" fmla="*/ 40 h 1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0">
                                  <a:moveTo>
                                    <a:pt x="0" y="40"/>
                                  </a:moveTo>
                                  <a:lnTo>
                                    <a:pt x="0" y="40"/>
                                  </a:lnTo>
                                  <a:lnTo>
                                    <a:pt x="0" y="27"/>
                                  </a:lnTo>
                                  <a:cubicBezTo>
                                    <a:pt x="12" y="25"/>
                                    <a:pt x="21" y="23"/>
                                    <a:pt x="26" y="20"/>
                                  </a:cubicBezTo>
                                  <a:cubicBezTo>
                                    <a:pt x="32" y="18"/>
                                    <a:pt x="35" y="11"/>
                                    <a:pt x="38" y="0"/>
                                  </a:cubicBezTo>
                                  <a:lnTo>
                                    <a:pt x="52" y="0"/>
                                  </a:lnTo>
                                  <a:lnTo>
                                    <a:pt x="52" y="140"/>
                                  </a:lnTo>
                                  <a:lnTo>
                                    <a:pt x="33" y="140"/>
                                  </a:lnTo>
                                  <a:lnTo>
                                    <a:pt x="33" y="40"/>
                                  </a:lnTo>
                                  <a:lnTo>
                                    <a:pt x="0" y="4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18" name="Freeform 175"/>
                          <wps:cNvSpPr>
                            <a:spLocks/>
                          </wps:cNvSpPr>
                          <wps:spPr bwMode="auto">
                            <a:xfrm>
                              <a:off x="2413" y="3930"/>
                              <a:ext cx="36" cy="150"/>
                            </a:xfrm>
                            <a:custGeom>
                              <a:avLst/>
                              <a:gdLst>
                                <a:gd name="T0" fmla="*/ 0 w 46"/>
                                <a:gd name="T1" fmla="*/ 189 h 189"/>
                                <a:gd name="T2" fmla="*/ 0 w 46"/>
                                <a:gd name="T3" fmla="*/ 189 h 189"/>
                                <a:gd name="T4" fmla="*/ 20 w 46"/>
                                <a:gd name="T5" fmla="*/ 144 h 189"/>
                                <a:gd name="T6" fmla="*/ 27 w 46"/>
                                <a:gd name="T7" fmla="*/ 94 h 189"/>
                                <a:gd name="T8" fmla="*/ 19 w 46"/>
                                <a:gd name="T9" fmla="*/ 42 h 189"/>
                                <a:gd name="T10" fmla="*/ 0 w 46"/>
                                <a:gd name="T11" fmla="*/ 0 h 189"/>
                                <a:gd name="T12" fmla="*/ 12 w 46"/>
                                <a:gd name="T13" fmla="*/ 0 h 189"/>
                                <a:gd name="T14" fmla="*/ 30 w 46"/>
                                <a:gd name="T15" fmla="*/ 30 h 189"/>
                                <a:gd name="T16" fmla="*/ 37 w 46"/>
                                <a:gd name="T17" fmla="*/ 46 h 189"/>
                                <a:gd name="T18" fmla="*/ 44 w 46"/>
                                <a:gd name="T19" fmla="*/ 70 h 189"/>
                                <a:gd name="T20" fmla="*/ 46 w 46"/>
                                <a:gd name="T21" fmla="*/ 93 h 189"/>
                                <a:gd name="T22" fmla="*/ 37 w 46"/>
                                <a:gd name="T23" fmla="*/ 145 h 189"/>
                                <a:gd name="T24" fmla="*/ 12 w 46"/>
                                <a:gd name="T25" fmla="*/ 189 h 189"/>
                                <a:gd name="T26" fmla="*/ 0 w 46"/>
                                <a:gd name="T27" fmla="*/ 189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0" y="189"/>
                                  </a:moveTo>
                                  <a:lnTo>
                                    <a:pt x="0" y="189"/>
                                  </a:lnTo>
                                  <a:cubicBezTo>
                                    <a:pt x="11" y="168"/>
                                    <a:pt x="17" y="153"/>
                                    <a:pt x="20" y="144"/>
                                  </a:cubicBezTo>
                                  <a:cubicBezTo>
                                    <a:pt x="25" y="130"/>
                                    <a:pt x="27" y="113"/>
                                    <a:pt x="27" y="94"/>
                                  </a:cubicBezTo>
                                  <a:cubicBezTo>
                                    <a:pt x="27" y="75"/>
                                    <a:pt x="25" y="58"/>
                                    <a:pt x="19" y="42"/>
                                  </a:cubicBezTo>
                                  <a:cubicBezTo>
                                    <a:pt x="16" y="32"/>
                                    <a:pt x="10" y="18"/>
                                    <a:pt x="0" y="0"/>
                                  </a:cubicBezTo>
                                  <a:lnTo>
                                    <a:pt x="12" y="0"/>
                                  </a:lnTo>
                                  <a:cubicBezTo>
                                    <a:pt x="22" y="16"/>
                                    <a:pt x="28" y="26"/>
                                    <a:pt x="30" y="30"/>
                                  </a:cubicBezTo>
                                  <a:cubicBezTo>
                                    <a:pt x="32" y="34"/>
                                    <a:pt x="35" y="39"/>
                                    <a:pt x="37" y="46"/>
                                  </a:cubicBezTo>
                                  <a:cubicBezTo>
                                    <a:pt x="40" y="54"/>
                                    <a:pt x="43" y="62"/>
                                    <a:pt x="44" y="70"/>
                                  </a:cubicBezTo>
                                  <a:cubicBezTo>
                                    <a:pt x="45" y="78"/>
                                    <a:pt x="46" y="86"/>
                                    <a:pt x="46" y="93"/>
                                  </a:cubicBezTo>
                                  <a:cubicBezTo>
                                    <a:pt x="46" y="113"/>
                                    <a:pt x="43" y="130"/>
                                    <a:pt x="37" y="145"/>
                                  </a:cubicBezTo>
                                  <a:cubicBezTo>
                                    <a:pt x="33" y="155"/>
                                    <a:pt x="25" y="170"/>
                                    <a:pt x="12" y="189"/>
                                  </a:cubicBezTo>
                                  <a:lnTo>
                                    <a:pt x="0" y="18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19" name="Freeform 176"/>
                          <wps:cNvSpPr>
                            <a:spLocks noEditPoints="1"/>
                          </wps:cNvSpPr>
                          <wps:spPr bwMode="auto">
                            <a:xfrm>
                              <a:off x="513" y="2370"/>
                              <a:ext cx="102" cy="115"/>
                            </a:xfrm>
                            <a:custGeom>
                              <a:avLst/>
                              <a:gdLst>
                                <a:gd name="T0" fmla="*/ 87 w 129"/>
                                <a:gd name="T1" fmla="*/ 85 h 145"/>
                                <a:gd name="T2" fmla="*/ 87 w 129"/>
                                <a:gd name="T3" fmla="*/ 85 h 145"/>
                                <a:gd name="T4" fmla="*/ 65 w 129"/>
                                <a:gd name="T5" fmla="*/ 21 h 145"/>
                                <a:gd name="T6" fmla="*/ 41 w 129"/>
                                <a:gd name="T7" fmla="*/ 85 h 145"/>
                                <a:gd name="T8" fmla="*/ 87 w 129"/>
                                <a:gd name="T9" fmla="*/ 85 h 145"/>
                                <a:gd name="T10" fmla="*/ 55 w 129"/>
                                <a:gd name="T11" fmla="*/ 0 h 145"/>
                                <a:gd name="T12" fmla="*/ 55 w 129"/>
                                <a:gd name="T13" fmla="*/ 0 h 145"/>
                                <a:gd name="T14" fmla="*/ 77 w 129"/>
                                <a:gd name="T15" fmla="*/ 0 h 145"/>
                                <a:gd name="T16" fmla="*/ 129 w 129"/>
                                <a:gd name="T17" fmla="*/ 145 h 145"/>
                                <a:gd name="T18" fmla="*/ 108 w 129"/>
                                <a:gd name="T19" fmla="*/ 145 h 145"/>
                                <a:gd name="T20" fmla="*/ 93 w 129"/>
                                <a:gd name="T21" fmla="*/ 101 h 145"/>
                                <a:gd name="T22" fmla="*/ 36 w 129"/>
                                <a:gd name="T23" fmla="*/ 101 h 145"/>
                                <a:gd name="T24" fmla="*/ 20 w 129"/>
                                <a:gd name="T25" fmla="*/ 145 h 145"/>
                                <a:gd name="T26" fmla="*/ 0 w 129"/>
                                <a:gd name="T27" fmla="*/ 145 h 145"/>
                                <a:gd name="T28" fmla="*/ 55 w 129"/>
                                <a:gd name="T29" fmla="*/ 0 h 145"/>
                                <a:gd name="T30" fmla="*/ 65 w 129"/>
                                <a:gd name="T31" fmla="*/ 0 h 145"/>
                                <a:gd name="T32" fmla="*/ 65 w 129"/>
                                <a:gd name="T33" fmla="*/ 0 h 145"/>
                                <a:gd name="T34" fmla="*/ 65 w 129"/>
                                <a:gd name="T35" fmla="*/ 0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29" h="145">
                                  <a:moveTo>
                                    <a:pt x="87" y="85"/>
                                  </a:moveTo>
                                  <a:lnTo>
                                    <a:pt x="87" y="85"/>
                                  </a:lnTo>
                                  <a:lnTo>
                                    <a:pt x="65" y="21"/>
                                  </a:lnTo>
                                  <a:lnTo>
                                    <a:pt x="41" y="85"/>
                                  </a:lnTo>
                                  <a:lnTo>
                                    <a:pt x="87" y="85"/>
                                  </a:lnTo>
                                  <a:close/>
                                  <a:moveTo>
                                    <a:pt x="55" y="0"/>
                                  </a:moveTo>
                                  <a:lnTo>
                                    <a:pt x="55" y="0"/>
                                  </a:lnTo>
                                  <a:lnTo>
                                    <a:pt x="77" y="0"/>
                                  </a:lnTo>
                                  <a:lnTo>
                                    <a:pt x="129" y="145"/>
                                  </a:lnTo>
                                  <a:lnTo>
                                    <a:pt x="108" y="145"/>
                                  </a:lnTo>
                                  <a:lnTo>
                                    <a:pt x="93" y="101"/>
                                  </a:lnTo>
                                  <a:lnTo>
                                    <a:pt x="36" y="101"/>
                                  </a:lnTo>
                                  <a:lnTo>
                                    <a:pt x="20" y="145"/>
                                  </a:lnTo>
                                  <a:lnTo>
                                    <a:pt x="0" y="145"/>
                                  </a:lnTo>
                                  <a:lnTo>
                                    <a:pt x="55" y="0"/>
                                  </a:lnTo>
                                  <a:close/>
                                  <a:moveTo>
                                    <a:pt x="65" y="0"/>
                                  </a:moveTo>
                                  <a:lnTo>
                                    <a:pt x="65" y="0"/>
                                  </a:lnTo>
                                  <a:lnTo>
                                    <a:pt x="65"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20" name="Freeform 177"/>
                          <wps:cNvSpPr>
                            <a:spLocks noEditPoints="1"/>
                          </wps:cNvSpPr>
                          <wps:spPr bwMode="auto">
                            <a:xfrm>
                              <a:off x="624" y="2367"/>
                              <a:ext cx="102" cy="121"/>
                            </a:xfrm>
                            <a:custGeom>
                              <a:avLst/>
                              <a:gdLst>
                                <a:gd name="T0" fmla="*/ 68 w 129"/>
                                <a:gd name="T1" fmla="*/ 0 h 152"/>
                                <a:gd name="T2" fmla="*/ 68 w 129"/>
                                <a:gd name="T3" fmla="*/ 0 h 152"/>
                                <a:gd name="T4" fmla="*/ 110 w 129"/>
                                <a:gd name="T5" fmla="*/ 14 h 152"/>
                                <a:gd name="T6" fmla="*/ 127 w 129"/>
                                <a:gd name="T7" fmla="*/ 47 h 152"/>
                                <a:gd name="T8" fmla="*/ 108 w 129"/>
                                <a:gd name="T9" fmla="*/ 47 h 152"/>
                                <a:gd name="T10" fmla="*/ 95 w 129"/>
                                <a:gd name="T11" fmla="*/ 25 h 152"/>
                                <a:gd name="T12" fmla="*/ 68 w 129"/>
                                <a:gd name="T13" fmla="*/ 17 h 152"/>
                                <a:gd name="T14" fmla="*/ 33 w 129"/>
                                <a:gd name="T15" fmla="*/ 32 h 152"/>
                                <a:gd name="T16" fmla="*/ 20 w 129"/>
                                <a:gd name="T17" fmla="*/ 78 h 152"/>
                                <a:gd name="T18" fmla="*/ 32 w 129"/>
                                <a:gd name="T19" fmla="*/ 119 h 152"/>
                                <a:gd name="T20" fmla="*/ 68 w 129"/>
                                <a:gd name="T21" fmla="*/ 135 h 152"/>
                                <a:gd name="T22" fmla="*/ 101 w 129"/>
                                <a:gd name="T23" fmla="*/ 118 h 152"/>
                                <a:gd name="T24" fmla="*/ 110 w 129"/>
                                <a:gd name="T25" fmla="*/ 95 h 152"/>
                                <a:gd name="T26" fmla="*/ 129 w 129"/>
                                <a:gd name="T27" fmla="*/ 95 h 152"/>
                                <a:gd name="T28" fmla="*/ 112 w 129"/>
                                <a:gd name="T29" fmla="*/ 134 h 152"/>
                                <a:gd name="T30" fmla="*/ 65 w 129"/>
                                <a:gd name="T31" fmla="*/ 152 h 152"/>
                                <a:gd name="T32" fmla="*/ 23 w 129"/>
                                <a:gd name="T33" fmla="*/ 137 h 152"/>
                                <a:gd name="T34" fmla="*/ 0 w 129"/>
                                <a:gd name="T35" fmla="*/ 75 h 152"/>
                                <a:gd name="T36" fmla="*/ 17 w 129"/>
                                <a:gd name="T37" fmla="*/ 22 h 152"/>
                                <a:gd name="T38" fmla="*/ 68 w 129"/>
                                <a:gd name="T39" fmla="*/ 0 h 152"/>
                                <a:gd name="T40" fmla="*/ 68 w 129"/>
                                <a:gd name="T41" fmla="*/ 0 h 152"/>
                                <a:gd name="T42" fmla="*/ 64 w 129"/>
                                <a:gd name="T43" fmla="*/ 0 h 152"/>
                                <a:gd name="T44" fmla="*/ 64 w 129"/>
                                <a:gd name="T45" fmla="*/ 0 h 152"/>
                                <a:gd name="T46" fmla="*/ 64 w 129"/>
                                <a:gd name="T47" fmla="*/ 0 h 1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129" h="152">
                                  <a:moveTo>
                                    <a:pt x="68" y="0"/>
                                  </a:moveTo>
                                  <a:lnTo>
                                    <a:pt x="68" y="0"/>
                                  </a:lnTo>
                                  <a:cubicBezTo>
                                    <a:pt x="86" y="0"/>
                                    <a:pt x="100" y="5"/>
                                    <a:pt x="110" y="14"/>
                                  </a:cubicBezTo>
                                  <a:cubicBezTo>
                                    <a:pt x="121" y="24"/>
                                    <a:pt x="126" y="35"/>
                                    <a:pt x="127" y="47"/>
                                  </a:cubicBezTo>
                                  <a:lnTo>
                                    <a:pt x="108" y="47"/>
                                  </a:lnTo>
                                  <a:cubicBezTo>
                                    <a:pt x="106" y="38"/>
                                    <a:pt x="102" y="31"/>
                                    <a:pt x="95" y="25"/>
                                  </a:cubicBezTo>
                                  <a:cubicBezTo>
                                    <a:pt x="89" y="20"/>
                                    <a:pt x="80" y="17"/>
                                    <a:pt x="68" y="17"/>
                                  </a:cubicBezTo>
                                  <a:cubicBezTo>
                                    <a:pt x="54" y="17"/>
                                    <a:pt x="42" y="22"/>
                                    <a:pt x="33" y="32"/>
                                  </a:cubicBezTo>
                                  <a:cubicBezTo>
                                    <a:pt x="25" y="42"/>
                                    <a:pt x="20" y="57"/>
                                    <a:pt x="20" y="78"/>
                                  </a:cubicBezTo>
                                  <a:cubicBezTo>
                                    <a:pt x="20" y="95"/>
                                    <a:pt x="24" y="109"/>
                                    <a:pt x="32" y="119"/>
                                  </a:cubicBezTo>
                                  <a:cubicBezTo>
                                    <a:pt x="40" y="130"/>
                                    <a:pt x="52" y="135"/>
                                    <a:pt x="68" y="135"/>
                                  </a:cubicBezTo>
                                  <a:cubicBezTo>
                                    <a:pt x="82" y="135"/>
                                    <a:pt x="93" y="130"/>
                                    <a:pt x="101" y="118"/>
                                  </a:cubicBezTo>
                                  <a:cubicBezTo>
                                    <a:pt x="105" y="113"/>
                                    <a:pt x="108" y="105"/>
                                    <a:pt x="110" y="95"/>
                                  </a:cubicBezTo>
                                  <a:lnTo>
                                    <a:pt x="129" y="95"/>
                                  </a:lnTo>
                                  <a:cubicBezTo>
                                    <a:pt x="127" y="111"/>
                                    <a:pt x="121" y="123"/>
                                    <a:pt x="112" y="134"/>
                                  </a:cubicBezTo>
                                  <a:cubicBezTo>
                                    <a:pt x="100" y="146"/>
                                    <a:pt x="85" y="152"/>
                                    <a:pt x="65" y="152"/>
                                  </a:cubicBezTo>
                                  <a:cubicBezTo>
                                    <a:pt x="48" y="152"/>
                                    <a:pt x="34" y="147"/>
                                    <a:pt x="23" y="137"/>
                                  </a:cubicBezTo>
                                  <a:cubicBezTo>
                                    <a:pt x="8" y="124"/>
                                    <a:pt x="0" y="103"/>
                                    <a:pt x="0" y="75"/>
                                  </a:cubicBezTo>
                                  <a:cubicBezTo>
                                    <a:pt x="0" y="53"/>
                                    <a:pt x="6" y="36"/>
                                    <a:pt x="17" y="22"/>
                                  </a:cubicBezTo>
                                  <a:cubicBezTo>
                                    <a:pt x="29" y="7"/>
                                    <a:pt x="46" y="0"/>
                                    <a:pt x="68" y="0"/>
                                  </a:cubicBezTo>
                                  <a:lnTo>
                                    <a:pt x="68" y="0"/>
                                  </a:lnTo>
                                  <a:close/>
                                  <a:moveTo>
                                    <a:pt x="64" y="0"/>
                                  </a:moveTo>
                                  <a:lnTo>
                                    <a:pt x="64" y="0"/>
                                  </a:lnTo>
                                  <a:lnTo>
                                    <a:pt x="64"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21" name="Freeform 178"/>
                          <wps:cNvSpPr>
                            <a:spLocks/>
                          </wps:cNvSpPr>
                          <wps:spPr bwMode="auto">
                            <a:xfrm>
                              <a:off x="749" y="2370"/>
                              <a:ext cx="16" cy="115"/>
                            </a:xfrm>
                            <a:custGeom>
                              <a:avLst/>
                              <a:gdLst>
                                <a:gd name="T0" fmla="*/ 0 w 20"/>
                                <a:gd name="T1" fmla="*/ 0 h 145"/>
                                <a:gd name="T2" fmla="*/ 0 w 20"/>
                                <a:gd name="T3" fmla="*/ 0 h 145"/>
                                <a:gd name="T4" fmla="*/ 20 w 20"/>
                                <a:gd name="T5" fmla="*/ 0 h 145"/>
                                <a:gd name="T6" fmla="*/ 20 w 20"/>
                                <a:gd name="T7" fmla="*/ 145 h 145"/>
                                <a:gd name="T8" fmla="*/ 0 w 20"/>
                                <a:gd name="T9" fmla="*/ 145 h 145"/>
                                <a:gd name="T10" fmla="*/ 0 w 20"/>
                                <a:gd name="T11" fmla="*/ 0 h 145"/>
                              </a:gdLst>
                              <a:ahLst/>
                              <a:cxnLst>
                                <a:cxn ang="0">
                                  <a:pos x="T0" y="T1"/>
                                </a:cxn>
                                <a:cxn ang="0">
                                  <a:pos x="T2" y="T3"/>
                                </a:cxn>
                                <a:cxn ang="0">
                                  <a:pos x="T4" y="T5"/>
                                </a:cxn>
                                <a:cxn ang="0">
                                  <a:pos x="T6" y="T7"/>
                                </a:cxn>
                                <a:cxn ang="0">
                                  <a:pos x="T8" y="T9"/>
                                </a:cxn>
                                <a:cxn ang="0">
                                  <a:pos x="T10" y="T11"/>
                                </a:cxn>
                              </a:cxnLst>
                              <a:rect l="0" t="0" r="r" b="b"/>
                              <a:pathLst>
                                <a:path w="20" h="145">
                                  <a:moveTo>
                                    <a:pt x="0" y="0"/>
                                  </a:moveTo>
                                  <a:lnTo>
                                    <a:pt x="0" y="0"/>
                                  </a:lnTo>
                                  <a:lnTo>
                                    <a:pt x="20" y="0"/>
                                  </a:lnTo>
                                  <a:lnTo>
                                    <a:pt x="20" y="145"/>
                                  </a:lnTo>
                                  <a:lnTo>
                                    <a:pt x="0" y="145"/>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22" name="Freeform 179"/>
                          <wps:cNvSpPr>
                            <a:spLocks noEditPoints="1"/>
                          </wps:cNvSpPr>
                          <wps:spPr bwMode="auto">
                            <a:xfrm>
                              <a:off x="791" y="2370"/>
                              <a:ext cx="86" cy="115"/>
                            </a:xfrm>
                            <a:custGeom>
                              <a:avLst/>
                              <a:gdLst>
                                <a:gd name="T0" fmla="*/ 0 w 109"/>
                                <a:gd name="T1" fmla="*/ 0 h 145"/>
                                <a:gd name="T2" fmla="*/ 0 w 109"/>
                                <a:gd name="T3" fmla="*/ 0 h 145"/>
                                <a:gd name="T4" fmla="*/ 66 w 109"/>
                                <a:gd name="T5" fmla="*/ 0 h 145"/>
                                <a:gd name="T6" fmla="*/ 97 w 109"/>
                                <a:gd name="T7" fmla="*/ 11 h 145"/>
                                <a:gd name="T8" fmla="*/ 109 w 109"/>
                                <a:gd name="T9" fmla="*/ 41 h 145"/>
                                <a:gd name="T10" fmla="*/ 98 w 109"/>
                                <a:gd name="T11" fmla="*/ 71 h 145"/>
                                <a:gd name="T12" fmla="*/ 66 w 109"/>
                                <a:gd name="T13" fmla="*/ 83 h 145"/>
                                <a:gd name="T14" fmla="*/ 20 w 109"/>
                                <a:gd name="T15" fmla="*/ 83 h 145"/>
                                <a:gd name="T16" fmla="*/ 20 w 109"/>
                                <a:gd name="T17" fmla="*/ 145 h 145"/>
                                <a:gd name="T18" fmla="*/ 0 w 109"/>
                                <a:gd name="T19" fmla="*/ 145 h 145"/>
                                <a:gd name="T20" fmla="*/ 0 w 109"/>
                                <a:gd name="T21" fmla="*/ 0 h 145"/>
                                <a:gd name="T22" fmla="*/ 89 w 109"/>
                                <a:gd name="T23" fmla="*/ 41 h 145"/>
                                <a:gd name="T24" fmla="*/ 89 w 109"/>
                                <a:gd name="T25" fmla="*/ 41 h 145"/>
                                <a:gd name="T26" fmla="*/ 77 w 109"/>
                                <a:gd name="T27" fmla="*/ 20 h 145"/>
                                <a:gd name="T28" fmla="*/ 59 w 109"/>
                                <a:gd name="T29" fmla="*/ 17 h 145"/>
                                <a:gd name="T30" fmla="*/ 20 w 109"/>
                                <a:gd name="T31" fmla="*/ 17 h 145"/>
                                <a:gd name="T32" fmla="*/ 20 w 109"/>
                                <a:gd name="T33" fmla="*/ 67 h 145"/>
                                <a:gd name="T34" fmla="*/ 59 w 109"/>
                                <a:gd name="T35" fmla="*/ 67 h 145"/>
                                <a:gd name="T36" fmla="*/ 81 w 109"/>
                                <a:gd name="T37" fmla="*/ 61 h 145"/>
                                <a:gd name="T38" fmla="*/ 89 w 109"/>
                                <a:gd name="T39" fmla="*/ 41 h 145"/>
                                <a:gd name="T40" fmla="*/ 89 w 109"/>
                                <a:gd name="T41" fmla="*/ 41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09" h="145">
                                  <a:moveTo>
                                    <a:pt x="0" y="0"/>
                                  </a:moveTo>
                                  <a:lnTo>
                                    <a:pt x="0" y="0"/>
                                  </a:lnTo>
                                  <a:lnTo>
                                    <a:pt x="66" y="0"/>
                                  </a:lnTo>
                                  <a:cubicBezTo>
                                    <a:pt x="79" y="0"/>
                                    <a:pt x="89" y="3"/>
                                    <a:pt x="97" y="11"/>
                                  </a:cubicBezTo>
                                  <a:cubicBezTo>
                                    <a:pt x="105" y="18"/>
                                    <a:pt x="109" y="28"/>
                                    <a:pt x="109" y="41"/>
                                  </a:cubicBezTo>
                                  <a:cubicBezTo>
                                    <a:pt x="109" y="53"/>
                                    <a:pt x="105" y="62"/>
                                    <a:pt x="98" y="71"/>
                                  </a:cubicBezTo>
                                  <a:cubicBezTo>
                                    <a:pt x="91" y="79"/>
                                    <a:pt x="80" y="83"/>
                                    <a:pt x="66" y="83"/>
                                  </a:cubicBezTo>
                                  <a:lnTo>
                                    <a:pt x="20" y="83"/>
                                  </a:lnTo>
                                  <a:lnTo>
                                    <a:pt x="20" y="145"/>
                                  </a:lnTo>
                                  <a:lnTo>
                                    <a:pt x="0" y="145"/>
                                  </a:lnTo>
                                  <a:lnTo>
                                    <a:pt x="0" y="0"/>
                                  </a:lnTo>
                                  <a:close/>
                                  <a:moveTo>
                                    <a:pt x="89" y="41"/>
                                  </a:moveTo>
                                  <a:lnTo>
                                    <a:pt x="89" y="41"/>
                                  </a:lnTo>
                                  <a:cubicBezTo>
                                    <a:pt x="89" y="31"/>
                                    <a:pt x="85" y="23"/>
                                    <a:pt x="77" y="20"/>
                                  </a:cubicBezTo>
                                  <a:cubicBezTo>
                                    <a:pt x="73" y="18"/>
                                    <a:pt x="67" y="17"/>
                                    <a:pt x="59" y="17"/>
                                  </a:cubicBezTo>
                                  <a:lnTo>
                                    <a:pt x="20" y="17"/>
                                  </a:lnTo>
                                  <a:lnTo>
                                    <a:pt x="20" y="67"/>
                                  </a:lnTo>
                                  <a:lnTo>
                                    <a:pt x="59" y="67"/>
                                  </a:lnTo>
                                  <a:cubicBezTo>
                                    <a:pt x="68" y="67"/>
                                    <a:pt x="75" y="65"/>
                                    <a:pt x="81" y="61"/>
                                  </a:cubicBezTo>
                                  <a:cubicBezTo>
                                    <a:pt x="86" y="57"/>
                                    <a:pt x="89" y="51"/>
                                    <a:pt x="89" y="41"/>
                                  </a:cubicBezTo>
                                  <a:lnTo>
                                    <a:pt x="89"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23" name="Freeform 180"/>
                          <wps:cNvSpPr>
                            <a:spLocks/>
                          </wps:cNvSpPr>
                          <wps:spPr bwMode="auto">
                            <a:xfrm>
                              <a:off x="940" y="2370"/>
                              <a:ext cx="17" cy="41"/>
                            </a:xfrm>
                            <a:custGeom>
                              <a:avLst/>
                              <a:gdLst>
                                <a:gd name="T0" fmla="*/ 0 w 21"/>
                                <a:gd name="T1" fmla="*/ 42 h 51"/>
                                <a:gd name="T2" fmla="*/ 0 w 21"/>
                                <a:gd name="T3" fmla="*/ 42 h 51"/>
                                <a:gd name="T4" fmla="*/ 8 w 21"/>
                                <a:gd name="T5" fmla="*/ 36 h 51"/>
                                <a:gd name="T6" fmla="*/ 11 w 21"/>
                                <a:gd name="T7" fmla="*/ 24 h 51"/>
                                <a:gd name="T8" fmla="*/ 11 w 21"/>
                                <a:gd name="T9" fmla="*/ 22 h 51"/>
                                <a:gd name="T10" fmla="*/ 11 w 21"/>
                                <a:gd name="T11" fmla="*/ 21 h 51"/>
                                <a:gd name="T12" fmla="*/ 0 w 21"/>
                                <a:gd name="T13" fmla="*/ 21 h 51"/>
                                <a:gd name="T14" fmla="*/ 0 w 21"/>
                                <a:gd name="T15" fmla="*/ 0 h 51"/>
                                <a:gd name="T16" fmla="*/ 21 w 21"/>
                                <a:gd name="T17" fmla="*/ 0 h 51"/>
                                <a:gd name="T18" fmla="*/ 21 w 21"/>
                                <a:gd name="T19" fmla="*/ 20 h 51"/>
                                <a:gd name="T20" fmla="*/ 16 w 21"/>
                                <a:gd name="T21" fmla="*/ 41 h 51"/>
                                <a:gd name="T22" fmla="*/ 0 w 21"/>
                                <a:gd name="T23" fmla="*/ 51 h 51"/>
                                <a:gd name="T24" fmla="*/ 0 w 21"/>
                                <a:gd name="T25" fmla="*/ 42 h 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1" h="51">
                                  <a:moveTo>
                                    <a:pt x="0" y="42"/>
                                  </a:moveTo>
                                  <a:lnTo>
                                    <a:pt x="0" y="42"/>
                                  </a:lnTo>
                                  <a:cubicBezTo>
                                    <a:pt x="4" y="41"/>
                                    <a:pt x="6" y="39"/>
                                    <a:pt x="8" y="36"/>
                                  </a:cubicBezTo>
                                  <a:cubicBezTo>
                                    <a:pt x="10" y="32"/>
                                    <a:pt x="11" y="28"/>
                                    <a:pt x="11" y="24"/>
                                  </a:cubicBezTo>
                                  <a:cubicBezTo>
                                    <a:pt x="11" y="23"/>
                                    <a:pt x="11" y="23"/>
                                    <a:pt x="11" y="22"/>
                                  </a:cubicBezTo>
                                  <a:cubicBezTo>
                                    <a:pt x="11" y="22"/>
                                    <a:pt x="11" y="22"/>
                                    <a:pt x="11" y="21"/>
                                  </a:cubicBezTo>
                                  <a:lnTo>
                                    <a:pt x="0" y="21"/>
                                  </a:lnTo>
                                  <a:lnTo>
                                    <a:pt x="0" y="0"/>
                                  </a:lnTo>
                                  <a:lnTo>
                                    <a:pt x="21" y="0"/>
                                  </a:lnTo>
                                  <a:lnTo>
                                    <a:pt x="21" y="20"/>
                                  </a:lnTo>
                                  <a:cubicBezTo>
                                    <a:pt x="21" y="28"/>
                                    <a:pt x="19" y="35"/>
                                    <a:pt x="16" y="41"/>
                                  </a:cubicBezTo>
                                  <a:cubicBezTo>
                                    <a:pt x="12" y="47"/>
                                    <a:pt x="7" y="50"/>
                                    <a:pt x="0" y="51"/>
                                  </a:cubicBezTo>
                                  <a:lnTo>
                                    <a:pt x="0" y="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24" name="Freeform 181"/>
                          <wps:cNvSpPr>
                            <a:spLocks/>
                          </wps:cNvSpPr>
                          <wps:spPr bwMode="auto">
                            <a:xfrm>
                              <a:off x="968" y="2375"/>
                              <a:ext cx="78" cy="110"/>
                            </a:xfrm>
                            <a:custGeom>
                              <a:avLst/>
                              <a:gdLst>
                                <a:gd name="T0" fmla="*/ 98 w 98"/>
                                <a:gd name="T1" fmla="*/ 0 h 139"/>
                                <a:gd name="T2" fmla="*/ 98 w 98"/>
                                <a:gd name="T3" fmla="*/ 0 h 139"/>
                                <a:gd name="T4" fmla="*/ 98 w 98"/>
                                <a:gd name="T5" fmla="*/ 15 h 139"/>
                                <a:gd name="T6" fmla="*/ 80 w 98"/>
                                <a:gd name="T7" fmla="*/ 38 h 139"/>
                                <a:gd name="T8" fmla="*/ 60 w 98"/>
                                <a:gd name="T9" fmla="*/ 74 h 139"/>
                                <a:gd name="T10" fmla="*/ 47 w 98"/>
                                <a:gd name="T11" fmla="*/ 107 h 139"/>
                                <a:gd name="T12" fmla="*/ 40 w 98"/>
                                <a:gd name="T13" fmla="*/ 139 h 139"/>
                                <a:gd name="T14" fmla="*/ 20 w 98"/>
                                <a:gd name="T15" fmla="*/ 139 h 139"/>
                                <a:gd name="T16" fmla="*/ 49 w 98"/>
                                <a:gd name="T17" fmla="*/ 58 h 139"/>
                                <a:gd name="T18" fmla="*/ 78 w 98"/>
                                <a:gd name="T19" fmla="*/ 18 h 139"/>
                                <a:gd name="T20" fmla="*/ 0 w 98"/>
                                <a:gd name="T21" fmla="*/ 18 h 139"/>
                                <a:gd name="T22" fmla="*/ 0 w 98"/>
                                <a:gd name="T23" fmla="*/ 0 h 139"/>
                                <a:gd name="T24" fmla="*/ 98 w 98"/>
                                <a:gd name="T25"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98" h="139">
                                  <a:moveTo>
                                    <a:pt x="98" y="0"/>
                                  </a:moveTo>
                                  <a:lnTo>
                                    <a:pt x="98" y="0"/>
                                  </a:lnTo>
                                  <a:lnTo>
                                    <a:pt x="98" y="15"/>
                                  </a:lnTo>
                                  <a:cubicBezTo>
                                    <a:pt x="93" y="20"/>
                                    <a:pt x="87" y="27"/>
                                    <a:pt x="80" y="38"/>
                                  </a:cubicBezTo>
                                  <a:cubicBezTo>
                                    <a:pt x="72" y="49"/>
                                    <a:pt x="66" y="61"/>
                                    <a:pt x="60" y="74"/>
                                  </a:cubicBezTo>
                                  <a:cubicBezTo>
                                    <a:pt x="54" y="86"/>
                                    <a:pt x="50" y="97"/>
                                    <a:pt x="47" y="107"/>
                                  </a:cubicBezTo>
                                  <a:cubicBezTo>
                                    <a:pt x="45" y="114"/>
                                    <a:pt x="43" y="124"/>
                                    <a:pt x="40" y="139"/>
                                  </a:cubicBezTo>
                                  <a:lnTo>
                                    <a:pt x="20" y="139"/>
                                  </a:lnTo>
                                  <a:cubicBezTo>
                                    <a:pt x="24" y="112"/>
                                    <a:pt x="34" y="85"/>
                                    <a:pt x="49" y="58"/>
                                  </a:cubicBezTo>
                                  <a:cubicBezTo>
                                    <a:pt x="58" y="43"/>
                                    <a:pt x="68" y="29"/>
                                    <a:pt x="78" y="18"/>
                                  </a:cubicBezTo>
                                  <a:lnTo>
                                    <a:pt x="0" y="18"/>
                                  </a:lnTo>
                                  <a:lnTo>
                                    <a:pt x="0" y="0"/>
                                  </a:lnTo>
                                  <a:lnTo>
                                    <a:pt x="9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25" name="Freeform 182"/>
                          <wps:cNvSpPr>
                            <a:spLocks noEditPoints="1"/>
                          </wps:cNvSpPr>
                          <wps:spPr bwMode="auto">
                            <a:xfrm>
                              <a:off x="1057" y="2373"/>
                              <a:ext cx="76" cy="116"/>
                            </a:xfrm>
                            <a:custGeom>
                              <a:avLst/>
                              <a:gdLst>
                                <a:gd name="T0" fmla="*/ 20 w 96"/>
                                <a:gd name="T1" fmla="*/ 108 h 146"/>
                                <a:gd name="T2" fmla="*/ 20 w 96"/>
                                <a:gd name="T3" fmla="*/ 108 h 146"/>
                                <a:gd name="T4" fmla="*/ 31 w 96"/>
                                <a:gd name="T5" fmla="*/ 128 h 146"/>
                                <a:gd name="T6" fmla="*/ 44 w 96"/>
                                <a:gd name="T7" fmla="*/ 131 h 146"/>
                                <a:gd name="T8" fmla="*/ 65 w 96"/>
                                <a:gd name="T9" fmla="*/ 120 h 146"/>
                                <a:gd name="T10" fmla="*/ 78 w 96"/>
                                <a:gd name="T11" fmla="*/ 77 h 146"/>
                                <a:gd name="T12" fmla="*/ 63 w 96"/>
                                <a:gd name="T13" fmla="*/ 90 h 146"/>
                                <a:gd name="T14" fmla="*/ 45 w 96"/>
                                <a:gd name="T15" fmla="*/ 94 h 146"/>
                                <a:gd name="T16" fmla="*/ 12 w 96"/>
                                <a:gd name="T17" fmla="*/ 81 h 146"/>
                                <a:gd name="T18" fmla="*/ 0 w 96"/>
                                <a:gd name="T19" fmla="*/ 49 h 146"/>
                                <a:gd name="T20" fmla="*/ 12 w 96"/>
                                <a:gd name="T21" fmla="*/ 15 h 146"/>
                                <a:gd name="T22" fmla="*/ 47 w 96"/>
                                <a:gd name="T23" fmla="*/ 0 h 146"/>
                                <a:gd name="T24" fmla="*/ 89 w 96"/>
                                <a:gd name="T25" fmla="*/ 28 h 146"/>
                                <a:gd name="T26" fmla="*/ 96 w 96"/>
                                <a:gd name="T27" fmla="*/ 66 h 146"/>
                                <a:gd name="T28" fmla="*/ 88 w 96"/>
                                <a:gd name="T29" fmla="*/ 112 h 146"/>
                                <a:gd name="T30" fmla="*/ 44 w 96"/>
                                <a:gd name="T31" fmla="*/ 146 h 146"/>
                                <a:gd name="T32" fmla="*/ 13 w 96"/>
                                <a:gd name="T33" fmla="*/ 135 h 146"/>
                                <a:gd name="T34" fmla="*/ 2 w 96"/>
                                <a:gd name="T35" fmla="*/ 108 h 146"/>
                                <a:gd name="T36" fmla="*/ 20 w 96"/>
                                <a:gd name="T37" fmla="*/ 108 h 146"/>
                                <a:gd name="T38" fmla="*/ 47 w 96"/>
                                <a:gd name="T39" fmla="*/ 79 h 146"/>
                                <a:gd name="T40" fmla="*/ 47 w 96"/>
                                <a:gd name="T41" fmla="*/ 79 h 146"/>
                                <a:gd name="T42" fmla="*/ 66 w 96"/>
                                <a:gd name="T43" fmla="*/ 72 h 146"/>
                                <a:gd name="T44" fmla="*/ 75 w 96"/>
                                <a:gd name="T45" fmla="*/ 47 h 146"/>
                                <a:gd name="T46" fmla="*/ 67 w 96"/>
                                <a:gd name="T47" fmla="*/ 24 h 146"/>
                                <a:gd name="T48" fmla="*/ 47 w 96"/>
                                <a:gd name="T49" fmla="*/ 16 h 146"/>
                                <a:gd name="T50" fmla="*/ 26 w 96"/>
                                <a:gd name="T51" fmla="*/ 25 h 146"/>
                                <a:gd name="T52" fmla="*/ 19 w 96"/>
                                <a:gd name="T53" fmla="*/ 48 h 146"/>
                                <a:gd name="T54" fmla="*/ 26 w 96"/>
                                <a:gd name="T55" fmla="*/ 70 h 146"/>
                                <a:gd name="T56" fmla="*/ 47 w 96"/>
                                <a:gd name="T57" fmla="*/ 79 h 146"/>
                                <a:gd name="T58" fmla="*/ 47 w 96"/>
                                <a:gd name="T59" fmla="*/ 79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96" h="146">
                                  <a:moveTo>
                                    <a:pt x="20" y="108"/>
                                  </a:moveTo>
                                  <a:lnTo>
                                    <a:pt x="20" y="108"/>
                                  </a:lnTo>
                                  <a:cubicBezTo>
                                    <a:pt x="21" y="117"/>
                                    <a:pt x="24" y="124"/>
                                    <a:pt x="31" y="128"/>
                                  </a:cubicBezTo>
                                  <a:cubicBezTo>
                                    <a:pt x="35" y="130"/>
                                    <a:pt x="39" y="131"/>
                                    <a:pt x="44" y="131"/>
                                  </a:cubicBezTo>
                                  <a:cubicBezTo>
                                    <a:pt x="52" y="131"/>
                                    <a:pt x="59" y="127"/>
                                    <a:pt x="65" y="120"/>
                                  </a:cubicBezTo>
                                  <a:cubicBezTo>
                                    <a:pt x="71" y="113"/>
                                    <a:pt x="76" y="99"/>
                                    <a:pt x="78" y="77"/>
                                  </a:cubicBezTo>
                                  <a:cubicBezTo>
                                    <a:pt x="74" y="83"/>
                                    <a:pt x="69" y="88"/>
                                    <a:pt x="63" y="90"/>
                                  </a:cubicBezTo>
                                  <a:cubicBezTo>
                                    <a:pt x="58" y="93"/>
                                    <a:pt x="51" y="94"/>
                                    <a:pt x="45" y="94"/>
                                  </a:cubicBezTo>
                                  <a:cubicBezTo>
                                    <a:pt x="31" y="94"/>
                                    <a:pt x="20" y="90"/>
                                    <a:pt x="12" y="81"/>
                                  </a:cubicBezTo>
                                  <a:cubicBezTo>
                                    <a:pt x="4" y="73"/>
                                    <a:pt x="0" y="62"/>
                                    <a:pt x="0" y="49"/>
                                  </a:cubicBezTo>
                                  <a:cubicBezTo>
                                    <a:pt x="0" y="36"/>
                                    <a:pt x="4" y="25"/>
                                    <a:pt x="12" y="15"/>
                                  </a:cubicBezTo>
                                  <a:cubicBezTo>
                                    <a:pt x="20" y="5"/>
                                    <a:pt x="31" y="0"/>
                                    <a:pt x="47" y="0"/>
                                  </a:cubicBezTo>
                                  <a:cubicBezTo>
                                    <a:pt x="67" y="0"/>
                                    <a:pt x="82" y="9"/>
                                    <a:pt x="89" y="28"/>
                                  </a:cubicBezTo>
                                  <a:cubicBezTo>
                                    <a:pt x="94" y="38"/>
                                    <a:pt x="96" y="51"/>
                                    <a:pt x="96" y="66"/>
                                  </a:cubicBezTo>
                                  <a:cubicBezTo>
                                    <a:pt x="96" y="84"/>
                                    <a:pt x="93" y="99"/>
                                    <a:pt x="88" y="112"/>
                                  </a:cubicBezTo>
                                  <a:cubicBezTo>
                                    <a:pt x="79" y="134"/>
                                    <a:pt x="65" y="146"/>
                                    <a:pt x="44" y="146"/>
                                  </a:cubicBezTo>
                                  <a:cubicBezTo>
                                    <a:pt x="30" y="146"/>
                                    <a:pt x="20" y="142"/>
                                    <a:pt x="13" y="135"/>
                                  </a:cubicBezTo>
                                  <a:cubicBezTo>
                                    <a:pt x="6" y="128"/>
                                    <a:pt x="2" y="118"/>
                                    <a:pt x="2" y="108"/>
                                  </a:cubicBezTo>
                                  <a:lnTo>
                                    <a:pt x="20" y="108"/>
                                  </a:lnTo>
                                  <a:close/>
                                  <a:moveTo>
                                    <a:pt x="47" y="79"/>
                                  </a:moveTo>
                                  <a:lnTo>
                                    <a:pt x="47" y="79"/>
                                  </a:lnTo>
                                  <a:cubicBezTo>
                                    <a:pt x="54" y="79"/>
                                    <a:pt x="60" y="76"/>
                                    <a:pt x="66" y="72"/>
                                  </a:cubicBezTo>
                                  <a:cubicBezTo>
                                    <a:pt x="72" y="67"/>
                                    <a:pt x="75" y="59"/>
                                    <a:pt x="75" y="47"/>
                                  </a:cubicBezTo>
                                  <a:cubicBezTo>
                                    <a:pt x="75" y="37"/>
                                    <a:pt x="72" y="29"/>
                                    <a:pt x="67" y="24"/>
                                  </a:cubicBezTo>
                                  <a:cubicBezTo>
                                    <a:pt x="62" y="19"/>
                                    <a:pt x="55" y="16"/>
                                    <a:pt x="47" y="16"/>
                                  </a:cubicBezTo>
                                  <a:cubicBezTo>
                                    <a:pt x="38" y="16"/>
                                    <a:pt x="32" y="19"/>
                                    <a:pt x="26" y="25"/>
                                  </a:cubicBezTo>
                                  <a:cubicBezTo>
                                    <a:pt x="21" y="31"/>
                                    <a:pt x="19" y="39"/>
                                    <a:pt x="19" y="48"/>
                                  </a:cubicBezTo>
                                  <a:cubicBezTo>
                                    <a:pt x="19" y="58"/>
                                    <a:pt x="21" y="65"/>
                                    <a:pt x="26" y="70"/>
                                  </a:cubicBezTo>
                                  <a:cubicBezTo>
                                    <a:pt x="30" y="76"/>
                                    <a:pt x="37" y="79"/>
                                    <a:pt x="47" y="79"/>
                                  </a:cubicBezTo>
                                  <a:lnTo>
                                    <a:pt x="47" y="7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26" name="Freeform 183"/>
                          <wps:cNvSpPr>
                            <a:spLocks/>
                          </wps:cNvSpPr>
                          <wps:spPr bwMode="auto">
                            <a:xfrm>
                              <a:off x="1147" y="2433"/>
                              <a:ext cx="40" cy="15"/>
                            </a:xfrm>
                            <a:custGeom>
                              <a:avLst/>
                              <a:gdLst>
                                <a:gd name="T0" fmla="*/ 0 w 50"/>
                                <a:gd name="T1" fmla="*/ 0 h 19"/>
                                <a:gd name="T2" fmla="*/ 0 w 50"/>
                                <a:gd name="T3" fmla="*/ 0 h 19"/>
                                <a:gd name="T4" fmla="*/ 50 w 50"/>
                                <a:gd name="T5" fmla="*/ 0 h 19"/>
                                <a:gd name="T6" fmla="*/ 50 w 50"/>
                                <a:gd name="T7" fmla="*/ 19 h 19"/>
                                <a:gd name="T8" fmla="*/ 0 w 50"/>
                                <a:gd name="T9" fmla="*/ 19 h 19"/>
                                <a:gd name="T10" fmla="*/ 0 w 50"/>
                                <a:gd name="T11" fmla="*/ 0 h 19"/>
                              </a:gdLst>
                              <a:ahLst/>
                              <a:cxnLst>
                                <a:cxn ang="0">
                                  <a:pos x="T0" y="T1"/>
                                </a:cxn>
                                <a:cxn ang="0">
                                  <a:pos x="T2" y="T3"/>
                                </a:cxn>
                                <a:cxn ang="0">
                                  <a:pos x="T4" y="T5"/>
                                </a:cxn>
                                <a:cxn ang="0">
                                  <a:pos x="T6" y="T7"/>
                                </a:cxn>
                                <a:cxn ang="0">
                                  <a:pos x="T8" y="T9"/>
                                </a:cxn>
                                <a:cxn ang="0">
                                  <a:pos x="T10" y="T11"/>
                                </a:cxn>
                              </a:cxnLst>
                              <a:rect l="0" t="0" r="r" b="b"/>
                              <a:pathLst>
                                <a:path w="50" h="19">
                                  <a:moveTo>
                                    <a:pt x="0" y="0"/>
                                  </a:moveTo>
                                  <a:lnTo>
                                    <a:pt x="0" y="0"/>
                                  </a:lnTo>
                                  <a:lnTo>
                                    <a:pt x="50" y="0"/>
                                  </a:lnTo>
                                  <a:lnTo>
                                    <a:pt x="50" y="19"/>
                                  </a:lnTo>
                                  <a:lnTo>
                                    <a:pt x="0" y="19"/>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27" name="Freeform 184"/>
                          <wps:cNvSpPr>
                            <a:spLocks/>
                          </wps:cNvSpPr>
                          <wps:spPr bwMode="auto">
                            <a:xfrm>
                              <a:off x="1205" y="2369"/>
                              <a:ext cx="17" cy="41"/>
                            </a:xfrm>
                            <a:custGeom>
                              <a:avLst/>
                              <a:gdLst>
                                <a:gd name="T0" fmla="*/ 21 w 21"/>
                                <a:gd name="T1" fmla="*/ 10 h 52"/>
                                <a:gd name="T2" fmla="*/ 21 w 21"/>
                                <a:gd name="T3" fmla="*/ 10 h 52"/>
                                <a:gd name="T4" fmla="*/ 12 w 21"/>
                                <a:gd name="T5" fmla="*/ 16 h 52"/>
                                <a:gd name="T6" fmla="*/ 10 w 21"/>
                                <a:gd name="T7" fmla="*/ 28 h 52"/>
                                <a:gd name="T8" fmla="*/ 10 w 21"/>
                                <a:gd name="T9" fmla="*/ 29 h 52"/>
                                <a:gd name="T10" fmla="*/ 10 w 21"/>
                                <a:gd name="T11" fmla="*/ 30 h 52"/>
                                <a:gd name="T12" fmla="*/ 21 w 21"/>
                                <a:gd name="T13" fmla="*/ 30 h 52"/>
                                <a:gd name="T14" fmla="*/ 21 w 21"/>
                                <a:gd name="T15" fmla="*/ 52 h 52"/>
                                <a:gd name="T16" fmla="*/ 0 w 21"/>
                                <a:gd name="T17" fmla="*/ 52 h 52"/>
                                <a:gd name="T18" fmla="*/ 0 w 21"/>
                                <a:gd name="T19" fmla="*/ 32 h 52"/>
                                <a:gd name="T20" fmla="*/ 5 w 21"/>
                                <a:gd name="T21" fmla="*/ 11 h 52"/>
                                <a:gd name="T22" fmla="*/ 21 w 21"/>
                                <a:gd name="T23" fmla="*/ 0 h 52"/>
                                <a:gd name="T24" fmla="*/ 21 w 21"/>
                                <a:gd name="T25" fmla="*/ 10 h 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1" h="52">
                                  <a:moveTo>
                                    <a:pt x="21" y="10"/>
                                  </a:moveTo>
                                  <a:lnTo>
                                    <a:pt x="21" y="10"/>
                                  </a:lnTo>
                                  <a:cubicBezTo>
                                    <a:pt x="17" y="10"/>
                                    <a:pt x="14" y="12"/>
                                    <a:pt x="12" y="16"/>
                                  </a:cubicBezTo>
                                  <a:cubicBezTo>
                                    <a:pt x="11" y="19"/>
                                    <a:pt x="10" y="23"/>
                                    <a:pt x="10" y="28"/>
                                  </a:cubicBezTo>
                                  <a:cubicBezTo>
                                    <a:pt x="10" y="28"/>
                                    <a:pt x="10" y="29"/>
                                    <a:pt x="10" y="29"/>
                                  </a:cubicBezTo>
                                  <a:cubicBezTo>
                                    <a:pt x="10" y="29"/>
                                    <a:pt x="10" y="30"/>
                                    <a:pt x="10" y="30"/>
                                  </a:cubicBezTo>
                                  <a:lnTo>
                                    <a:pt x="21" y="30"/>
                                  </a:lnTo>
                                  <a:lnTo>
                                    <a:pt x="21" y="52"/>
                                  </a:lnTo>
                                  <a:lnTo>
                                    <a:pt x="0" y="52"/>
                                  </a:lnTo>
                                  <a:lnTo>
                                    <a:pt x="0" y="32"/>
                                  </a:lnTo>
                                  <a:cubicBezTo>
                                    <a:pt x="0" y="24"/>
                                    <a:pt x="1" y="17"/>
                                    <a:pt x="5" y="11"/>
                                  </a:cubicBezTo>
                                  <a:cubicBezTo>
                                    <a:pt x="8" y="5"/>
                                    <a:pt x="13" y="1"/>
                                    <a:pt x="21" y="0"/>
                                  </a:cubicBezTo>
                                  <a:lnTo>
                                    <a:pt x="21" y="1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28" name="Freeform 185"/>
                          <wps:cNvSpPr>
                            <a:spLocks noEditPoints="1"/>
                          </wps:cNvSpPr>
                          <wps:spPr bwMode="auto">
                            <a:xfrm>
                              <a:off x="1235" y="2373"/>
                              <a:ext cx="77" cy="116"/>
                            </a:xfrm>
                            <a:custGeom>
                              <a:avLst/>
                              <a:gdLst>
                                <a:gd name="T0" fmla="*/ 49 w 97"/>
                                <a:gd name="T1" fmla="*/ 60 h 146"/>
                                <a:gd name="T2" fmla="*/ 49 w 97"/>
                                <a:gd name="T3" fmla="*/ 60 h 146"/>
                                <a:gd name="T4" fmla="*/ 67 w 97"/>
                                <a:gd name="T5" fmla="*/ 53 h 146"/>
                                <a:gd name="T6" fmla="*/ 74 w 97"/>
                                <a:gd name="T7" fmla="*/ 37 h 146"/>
                                <a:gd name="T8" fmla="*/ 67 w 97"/>
                                <a:gd name="T9" fmla="*/ 23 h 146"/>
                                <a:gd name="T10" fmla="*/ 48 w 97"/>
                                <a:gd name="T11" fmla="*/ 16 h 146"/>
                                <a:gd name="T12" fmla="*/ 29 w 97"/>
                                <a:gd name="T13" fmla="*/ 23 h 146"/>
                                <a:gd name="T14" fmla="*/ 24 w 97"/>
                                <a:gd name="T15" fmla="*/ 38 h 146"/>
                                <a:gd name="T16" fmla="*/ 31 w 97"/>
                                <a:gd name="T17" fmla="*/ 54 h 146"/>
                                <a:gd name="T18" fmla="*/ 49 w 97"/>
                                <a:gd name="T19" fmla="*/ 60 h 146"/>
                                <a:gd name="T20" fmla="*/ 49 w 97"/>
                                <a:gd name="T21" fmla="*/ 60 h 146"/>
                                <a:gd name="T22" fmla="*/ 50 w 97"/>
                                <a:gd name="T23" fmla="*/ 130 h 146"/>
                                <a:gd name="T24" fmla="*/ 50 w 97"/>
                                <a:gd name="T25" fmla="*/ 130 h 146"/>
                                <a:gd name="T26" fmla="*/ 70 w 97"/>
                                <a:gd name="T27" fmla="*/ 123 h 146"/>
                                <a:gd name="T28" fmla="*/ 78 w 97"/>
                                <a:gd name="T29" fmla="*/ 103 h 146"/>
                                <a:gd name="T30" fmla="*/ 70 w 97"/>
                                <a:gd name="T31" fmla="*/ 82 h 146"/>
                                <a:gd name="T32" fmla="*/ 48 w 97"/>
                                <a:gd name="T33" fmla="*/ 75 h 146"/>
                                <a:gd name="T34" fmla="*/ 28 w 97"/>
                                <a:gd name="T35" fmla="*/ 82 h 146"/>
                                <a:gd name="T36" fmla="*/ 20 w 97"/>
                                <a:gd name="T37" fmla="*/ 102 h 146"/>
                                <a:gd name="T38" fmla="*/ 27 w 97"/>
                                <a:gd name="T39" fmla="*/ 121 h 146"/>
                                <a:gd name="T40" fmla="*/ 50 w 97"/>
                                <a:gd name="T41" fmla="*/ 130 h 146"/>
                                <a:gd name="T42" fmla="*/ 50 w 97"/>
                                <a:gd name="T43" fmla="*/ 130 h 146"/>
                                <a:gd name="T44" fmla="*/ 24 w 97"/>
                                <a:gd name="T45" fmla="*/ 66 h 146"/>
                                <a:gd name="T46" fmla="*/ 24 w 97"/>
                                <a:gd name="T47" fmla="*/ 66 h 146"/>
                                <a:gd name="T48" fmla="*/ 13 w 97"/>
                                <a:gd name="T49" fmla="*/ 59 h 146"/>
                                <a:gd name="T50" fmla="*/ 5 w 97"/>
                                <a:gd name="T51" fmla="*/ 38 h 146"/>
                                <a:gd name="T52" fmla="*/ 17 w 97"/>
                                <a:gd name="T53" fmla="*/ 11 h 146"/>
                                <a:gd name="T54" fmla="*/ 49 w 97"/>
                                <a:gd name="T55" fmla="*/ 0 h 146"/>
                                <a:gd name="T56" fmla="*/ 81 w 97"/>
                                <a:gd name="T57" fmla="*/ 11 h 146"/>
                                <a:gd name="T58" fmla="*/ 92 w 97"/>
                                <a:gd name="T59" fmla="*/ 36 h 146"/>
                                <a:gd name="T60" fmla="*/ 86 w 97"/>
                                <a:gd name="T61" fmla="*/ 57 h 146"/>
                                <a:gd name="T62" fmla="*/ 74 w 97"/>
                                <a:gd name="T63" fmla="*/ 66 h 146"/>
                                <a:gd name="T64" fmla="*/ 88 w 97"/>
                                <a:gd name="T65" fmla="*/ 75 h 146"/>
                                <a:gd name="T66" fmla="*/ 97 w 97"/>
                                <a:gd name="T67" fmla="*/ 101 h 146"/>
                                <a:gd name="T68" fmla="*/ 85 w 97"/>
                                <a:gd name="T69" fmla="*/ 133 h 146"/>
                                <a:gd name="T70" fmla="*/ 49 w 97"/>
                                <a:gd name="T71" fmla="*/ 146 h 146"/>
                                <a:gd name="T72" fmla="*/ 14 w 97"/>
                                <a:gd name="T73" fmla="*/ 135 h 146"/>
                                <a:gd name="T74" fmla="*/ 0 w 97"/>
                                <a:gd name="T75" fmla="*/ 102 h 146"/>
                                <a:gd name="T76" fmla="*/ 6 w 97"/>
                                <a:gd name="T77" fmla="*/ 80 h 146"/>
                                <a:gd name="T78" fmla="*/ 24 w 97"/>
                                <a:gd name="T79" fmla="*/ 66 h 146"/>
                                <a:gd name="T80" fmla="*/ 24 w 97"/>
                                <a:gd name="T81" fmla="*/ 66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97" h="146">
                                  <a:moveTo>
                                    <a:pt x="49" y="60"/>
                                  </a:moveTo>
                                  <a:lnTo>
                                    <a:pt x="49" y="60"/>
                                  </a:lnTo>
                                  <a:cubicBezTo>
                                    <a:pt x="56" y="60"/>
                                    <a:pt x="63" y="57"/>
                                    <a:pt x="67" y="53"/>
                                  </a:cubicBezTo>
                                  <a:cubicBezTo>
                                    <a:pt x="71" y="49"/>
                                    <a:pt x="74" y="43"/>
                                    <a:pt x="74" y="37"/>
                                  </a:cubicBezTo>
                                  <a:cubicBezTo>
                                    <a:pt x="74" y="32"/>
                                    <a:pt x="71" y="27"/>
                                    <a:pt x="67" y="23"/>
                                  </a:cubicBezTo>
                                  <a:cubicBezTo>
                                    <a:pt x="63" y="18"/>
                                    <a:pt x="57" y="16"/>
                                    <a:pt x="48" y="16"/>
                                  </a:cubicBezTo>
                                  <a:cubicBezTo>
                                    <a:pt x="39" y="16"/>
                                    <a:pt x="33" y="18"/>
                                    <a:pt x="29" y="23"/>
                                  </a:cubicBezTo>
                                  <a:cubicBezTo>
                                    <a:pt x="26" y="27"/>
                                    <a:pt x="24" y="32"/>
                                    <a:pt x="24" y="38"/>
                                  </a:cubicBezTo>
                                  <a:cubicBezTo>
                                    <a:pt x="24" y="45"/>
                                    <a:pt x="26" y="50"/>
                                    <a:pt x="31" y="54"/>
                                  </a:cubicBezTo>
                                  <a:cubicBezTo>
                                    <a:pt x="36" y="58"/>
                                    <a:pt x="42" y="60"/>
                                    <a:pt x="49" y="60"/>
                                  </a:cubicBezTo>
                                  <a:lnTo>
                                    <a:pt x="49" y="60"/>
                                  </a:lnTo>
                                  <a:close/>
                                  <a:moveTo>
                                    <a:pt x="50" y="130"/>
                                  </a:moveTo>
                                  <a:lnTo>
                                    <a:pt x="50" y="130"/>
                                  </a:lnTo>
                                  <a:cubicBezTo>
                                    <a:pt x="58" y="130"/>
                                    <a:pt x="65" y="127"/>
                                    <a:pt x="70" y="123"/>
                                  </a:cubicBezTo>
                                  <a:cubicBezTo>
                                    <a:pt x="76" y="118"/>
                                    <a:pt x="78" y="112"/>
                                    <a:pt x="78" y="103"/>
                                  </a:cubicBezTo>
                                  <a:cubicBezTo>
                                    <a:pt x="78" y="94"/>
                                    <a:pt x="75" y="87"/>
                                    <a:pt x="70" y="82"/>
                                  </a:cubicBezTo>
                                  <a:cubicBezTo>
                                    <a:pt x="64" y="77"/>
                                    <a:pt x="57" y="75"/>
                                    <a:pt x="48" y="75"/>
                                  </a:cubicBezTo>
                                  <a:cubicBezTo>
                                    <a:pt x="40" y="75"/>
                                    <a:pt x="33" y="77"/>
                                    <a:pt x="28" y="82"/>
                                  </a:cubicBezTo>
                                  <a:cubicBezTo>
                                    <a:pt x="22" y="87"/>
                                    <a:pt x="20" y="94"/>
                                    <a:pt x="20" y="102"/>
                                  </a:cubicBezTo>
                                  <a:cubicBezTo>
                                    <a:pt x="20" y="110"/>
                                    <a:pt x="22" y="116"/>
                                    <a:pt x="27" y="121"/>
                                  </a:cubicBezTo>
                                  <a:cubicBezTo>
                                    <a:pt x="32" y="127"/>
                                    <a:pt x="39" y="130"/>
                                    <a:pt x="50" y="130"/>
                                  </a:cubicBezTo>
                                  <a:lnTo>
                                    <a:pt x="50" y="130"/>
                                  </a:lnTo>
                                  <a:close/>
                                  <a:moveTo>
                                    <a:pt x="24" y="66"/>
                                  </a:moveTo>
                                  <a:lnTo>
                                    <a:pt x="24" y="66"/>
                                  </a:lnTo>
                                  <a:cubicBezTo>
                                    <a:pt x="19" y="64"/>
                                    <a:pt x="16" y="62"/>
                                    <a:pt x="13" y="59"/>
                                  </a:cubicBezTo>
                                  <a:cubicBezTo>
                                    <a:pt x="8" y="54"/>
                                    <a:pt x="5" y="47"/>
                                    <a:pt x="5" y="38"/>
                                  </a:cubicBezTo>
                                  <a:cubicBezTo>
                                    <a:pt x="5" y="28"/>
                                    <a:pt x="9" y="19"/>
                                    <a:pt x="17" y="11"/>
                                  </a:cubicBezTo>
                                  <a:cubicBezTo>
                                    <a:pt x="24" y="4"/>
                                    <a:pt x="35" y="0"/>
                                    <a:pt x="49" y="0"/>
                                  </a:cubicBezTo>
                                  <a:cubicBezTo>
                                    <a:pt x="63" y="0"/>
                                    <a:pt x="73" y="4"/>
                                    <a:pt x="81" y="11"/>
                                  </a:cubicBezTo>
                                  <a:cubicBezTo>
                                    <a:pt x="89" y="18"/>
                                    <a:pt x="92" y="26"/>
                                    <a:pt x="92" y="36"/>
                                  </a:cubicBezTo>
                                  <a:cubicBezTo>
                                    <a:pt x="92" y="45"/>
                                    <a:pt x="90" y="52"/>
                                    <a:pt x="86" y="57"/>
                                  </a:cubicBezTo>
                                  <a:cubicBezTo>
                                    <a:pt x="83" y="60"/>
                                    <a:pt x="79" y="63"/>
                                    <a:pt x="74" y="66"/>
                                  </a:cubicBezTo>
                                  <a:cubicBezTo>
                                    <a:pt x="80" y="69"/>
                                    <a:pt x="84" y="72"/>
                                    <a:pt x="88" y="75"/>
                                  </a:cubicBezTo>
                                  <a:cubicBezTo>
                                    <a:pt x="94" y="82"/>
                                    <a:pt x="97" y="91"/>
                                    <a:pt x="97" y="101"/>
                                  </a:cubicBezTo>
                                  <a:cubicBezTo>
                                    <a:pt x="97" y="114"/>
                                    <a:pt x="93" y="124"/>
                                    <a:pt x="85" y="133"/>
                                  </a:cubicBezTo>
                                  <a:cubicBezTo>
                                    <a:pt x="76" y="141"/>
                                    <a:pt x="65" y="146"/>
                                    <a:pt x="49" y="146"/>
                                  </a:cubicBezTo>
                                  <a:cubicBezTo>
                                    <a:pt x="36" y="146"/>
                                    <a:pt x="24" y="142"/>
                                    <a:pt x="14" y="135"/>
                                  </a:cubicBezTo>
                                  <a:cubicBezTo>
                                    <a:pt x="5" y="127"/>
                                    <a:pt x="0" y="116"/>
                                    <a:pt x="0" y="102"/>
                                  </a:cubicBezTo>
                                  <a:cubicBezTo>
                                    <a:pt x="0" y="94"/>
                                    <a:pt x="2" y="86"/>
                                    <a:pt x="6" y="80"/>
                                  </a:cubicBezTo>
                                  <a:cubicBezTo>
                                    <a:pt x="10" y="74"/>
                                    <a:pt x="16" y="70"/>
                                    <a:pt x="24" y="66"/>
                                  </a:cubicBezTo>
                                  <a:lnTo>
                                    <a:pt x="24" y="66"/>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29" name="Freeform 186"/>
                          <wps:cNvSpPr>
                            <a:spLocks noEditPoints="1"/>
                          </wps:cNvSpPr>
                          <wps:spPr bwMode="auto">
                            <a:xfrm>
                              <a:off x="1324" y="2373"/>
                              <a:ext cx="77" cy="116"/>
                            </a:xfrm>
                            <a:custGeom>
                              <a:avLst/>
                              <a:gdLst>
                                <a:gd name="T0" fmla="*/ 48 w 97"/>
                                <a:gd name="T1" fmla="*/ 60 h 146"/>
                                <a:gd name="T2" fmla="*/ 48 w 97"/>
                                <a:gd name="T3" fmla="*/ 60 h 146"/>
                                <a:gd name="T4" fmla="*/ 67 w 97"/>
                                <a:gd name="T5" fmla="*/ 53 h 146"/>
                                <a:gd name="T6" fmla="*/ 73 w 97"/>
                                <a:gd name="T7" fmla="*/ 37 h 146"/>
                                <a:gd name="T8" fmla="*/ 67 w 97"/>
                                <a:gd name="T9" fmla="*/ 23 h 146"/>
                                <a:gd name="T10" fmla="*/ 48 w 97"/>
                                <a:gd name="T11" fmla="*/ 16 h 146"/>
                                <a:gd name="T12" fmla="*/ 29 w 97"/>
                                <a:gd name="T13" fmla="*/ 23 h 146"/>
                                <a:gd name="T14" fmla="*/ 24 w 97"/>
                                <a:gd name="T15" fmla="*/ 38 h 146"/>
                                <a:gd name="T16" fmla="*/ 31 w 97"/>
                                <a:gd name="T17" fmla="*/ 54 h 146"/>
                                <a:gd name="T18" fmla="*/ 48 w 97"/>
                                <a:gd name="T19" fmla="*/ 60 h 146"/>
                                <a:gd name="T20" fmla="*/ 48 w 97"/>
                                <a:gd name="T21" fmla="*/ 60 h 146"/>
                                <a:gd name="T22" fmla="*/ 50 w 97"/>
                                <a:gd name="T23" fmla="*/ 130 h 146"/>
                                <a:gd name="T24" fmla="*/ 50 w 97"/>
                                <a:gd name="T25" fmla="*/ 130 h 146"/>
                                <a:gd name="T26" fmla="*/ 70 w 97"/>
                                <a:gd name="T27" fmla="*/ 123 h 146"/>
                                <a:gd name="T28" fmla="*/ 78 w 97"/>
                                <a:gd name="T29" fmla="*/ 103 h 146"/>
                                <a:gd name="T30" fmla="*/ 70 w 97"/>
                                <a:gd name="T31" fmla="*/ 82 h 146"/>
                                <a:gd name="T32" fmla="*/ 48 w 97"/>
                                <a:gd name="T33" fmla="*/ 75 h 146"/>
                                <a:gd name="T34" fmla="*/ 27 w 97"/>
                                <a:gd name="T35" fmla="*/ 82 h 146"/>
                                <a:gd name="T36" fmla="*/ 19 w 97"/>
                                <a:gd name="T37" fmla="*/ 102 h 146"/>
                                <a:gd name="T38" fmla="*/ 27 w 97"/>
                                <a:gd name="T39" fmla="*/ 121 h 146"/>
                                <a:gd name="T40" fmla="*/ 50 w 97"/>
                                <a:gd name="T41" fmla="*/ 130 h 146"/>
                                <a:gd name="T42" fmla="*/ 50 w 97"/>
                                <a:gd name="T43" fmla="*/ 130 h 146"/>
                                <a:gd name="T44" fmla="*/ 24 w 97"/>
                                <a:gd name="T45" fmla="*/ 66 h 146"/>
                                <a:gd name="T46" fmla="*/ 24 w 97"/>
                                <a:gd name="T47" fmla="*/ 66 h 146"/>
                                <a:gd name="T48" fmla="*/ 13 w 97"/>
                                <a:gd name="T49" fmla="*/ 59 h 146"/>
                                <a:gd name="T50" fmla="*/ 5 w 97"/>
                                <a:gd name="T51" fmla="*/ 38 h 146"/>
                                <a:gd name="T52" fmla="*/ 16 w 97"/>
                                <a:gd name="T53" fmla="*/ 11 h 146"/>
                                <a:gd name="T54" fmla="*/ 49 w 97"/>
                                <a:gd name="T55" fmla="*/ 0 h 146"/>
                                <a:gd name="T56" fmla="*/ 81 w 97"/>
                                <a:gd name="T57" fmla="*/ 11 h 146"/>
                                <a:gd name="T58" fmla="*/ 92 w 97"/>
                                <a:gd name="T59" fmla="*/ 36 h 146"/>
                                <a:gd name="T60" fmla="*/ 86 w 97"/>
                                <a:gd name="T61" fmla="*/ 57 h 146"/>
                                <a:gd name="T62" fmla="*/ 74 w 97"/>
                                <a:gd name="T63" fmla="*/ 66 h 146"/>
                                <a:gd name="T64" fmla="*/ 88 w 97"/>
                                <a:gd name="T65" fmla="*/ 75 h 146"/>
                                <a:gd name="T66" fmla="*/ 97 w 97"/>
                                <a:gd name="T67" fmla="*/ 101 h 146"/>
                                <a:gd name="T68" fmla="*/ 85 w 97"/>
                                <a:gd name="T69" fmla="*/ 133 h 146"/>
                                <a:gd name="T70" fmla="*/ 49 w 97"/>
                                <a:gd name="T71" fmla="*/ 146 h 146"/>
                                <a:gd name="T72" fmla="*/ 14 w 97"/>
                                <a:gd name="T73" fmla="*/ 135 h 146"/>
                                <a:gd name="T74" fmla="*/ 0 w 97"/>
                                <a:gd name="T75" fmla="*/ 102 h 146"/>
                                <a:gd name="T76" fmla="*/ 6 w 97"/>
                                <a:gd name="T77" fmla="*/ 80 h 146"/>
                                <a:gd name="T78" fmla="*/ 24 w 97"/>
                                <a:gd name="T79" fmla="*/ 66 h 146"/>
                                <a:gd name="T80" fmla="*/ 24 w 97"/>
                                <a:gd name="T81" fmla="*/ 66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97" h="146">
                                  <a:moveTo>
                                    <a:pt x="48" y="60"/>
                                  </a:moveTo>
                                  <a:lnTo>
                                    <a:pt x="48" y="60"/>
                                  </a:lnTo>
                                  <a:cubicBezTo>
                                    <a:pt x="56" y="60"/>
                                    <a:pt x="62" y="57"/>
                                    <a:pt x="67" y="53"/>
                                  </a:cubicBezTo>
                                  <a:cubicBezTo>
                                    <a:pt x="71" y="49"/>
                                    <a:pt x="73" y="43"/>
                                    <a:pt x="73" y="37"/>
                                  </a:cubicBezTo>
                                  <a:cubicBezTo>
                                    <a:pt x="73" y="32"/>
                                    <a:pt x="71" y="27"/>
                                    <a:pt x="67" y="23"/>
                                  </a:cubicBezTo>
                                  <a:cubicBezTo>
                                    <a:pt x="63" y="18"/>
                                    <a:pt x="56" y="16"/>
                                    <a:pt x="48" y="16"/>
                                  </a:cubicBezTo>
                                  <a:cubicBezTo>
                                    <a:pt x="39" y="16"/>
                                    <a:pt x="33" y="18"/>
                                    <a:pt x="29" y="23"/>
                                  </a:cubicBezTo>
                                  <a:cubicBezTo>
                                    <a:pt x="25" y="27"/>
                                    <a:pt x="24" y="32"/>
                                    <a:pt x="24" y="38"/>
                                  </a:cubicBezTo>
                                  <a:cubicBezTo>
                                    <a:pt x="24" y="45"/>
                                    <a:pt x="26" y="50"/>
                                    <a:pt x="31" y="54"/>
                                  </a:cubicBezTo>
                                  <a:cubicBezTo>
                                    <a:pt x="36" y="58"/>
                                    <a:pt x="42" y="60"/>
                                    <a:pt x="48" y="60"/>
                                  </a:cubicBezTo>
                                  <a:lnTo>
                                    <a:pt x="48" y="60"/>
                                  </a:lnTo>
                                  <a:close/>
                                  <a:moveTo>
                                    <a:pt x="50" y="130"/>
                                  </a:moveTo>
                                  <a:lnTo>
                                    <a:pt x="50" y="130"/>
                                  </a:lnTo>
                                  <a:cubicBezTo>
                                    <a:pt x="58" y="130"/>
                                    <a:pt x="65" y="127"/>
                                    <a:pt x="70" y="123"/>
                                  </a:cubicBezTo>
                                  <a:cubicBezTo>
                                    <a:pt x="75" y="118"/>
                                    <a:pt x="78" y="112"/>
                                    <a:pt x="78" y="103"/>
                                  </a:cubicBezTo>
                                  <a:cubicBezTo>
                                    <a:pt x="78" y="94"/>
                                    <a:pt x="75" y="87"/>
                                    <a:pt x="70" y="82"/>
                                  </a:cubicBezTo>
                                  <a:cubicBezTo>
                                    <a:pt x="64" y="77"/>
                                    <a:pt x="57" y="75"/>
                                    <a:pt x="48" y="75"/>
                                  </a:cubicBezTo>
                                  <a:cubicBezTo>
                                    <a:pt x="40" y="75"/>
                                    <a:pt x="33" y="77"/>
                                    <a:pt x="27" y="82"/>
                                  </a:cubicBezTo>
                                  <a:cubicBezTo>
                                    <a:pt x="22" y="87"/>
                                    <a:pt x="19" y="94"/>
                                    <a:pt x="19" y="102"/>
                                  </a:cubicBezTo>
                                  <a:cubicBezTo>
                                    <a:pt x="19" y="110"/>
                                    <a:pt x="22" y="116"/>
                                    <a:pt x="27" y="121"/>
                                  </a:cubicBezTo>
                                  <a:cubicBezTo>
                                    <a:pt x="32" y="127"/>
                                    <a:pt x="39" y="130"/>
                                    <a:pt x="50" y="130"/>
                                  </a:cubicBezTo>
                                  <a:lnTo>
                                    <a:pt x="50" y="130"/>
                                  </a:lnTo>
                                  <a:close/>
                                  <a:moveTo>
                                    <a:pt x="24" y="66"/>
                                  </a:moveTo>
                                  <a:lnTo>
                                    <a:pt x="24" y="66"/>
                                  </a:lnTo>
                                  <a:cubicBezTo>
                                    <a:pt x="19" y="64"/>
                                    <a:pt x="15" y="62"/>
                                    <a:pt x="13" y="59"/>
                                  </a:cubicBezTo>
                                  <a:cubicBezTo>
                                    <a:pt x="8" y="54"/>
                                    <a:pt x="5" y="47"/>
                                    <a:pt x="5" y="38"/>
                                  </a:cubicBezTo>
                                  <a:cubicBezTo>
                                    <a:pt x="5" y="28"/>
                                    <a:pt x="9" y="19"/>
                                    <a:pt x="16" y="11"/>
                                  </a:cubicBezTo>
                                  <a:cubicBezTo>
                                    <a:pt x="24" y="4"/>
                                    <a:pt x="35" y="0"/>
                                    <a:pt x="49" y="0"/>
                                  </a:cubicBezTo>
                                  <a:cubicBezTo>
                                    <a:pt x="62" y="0"/>
                                    <a:pt x="73" y="4"/>
                                    <a:pt x="81" y="11"/>
                                  </a:cubicBezTo>
                                  <a:cubicBezTo>
                                    <a:pt x="88" y="18"/>
                                    <a:pt x="92" y="26"/>
                                    <a:pt x="92" y="36"/>
                                  </a:cubicBezTo>
                                  <a:cubicBezTo>
                                    <a:pt x="92" y="45"/>
                                    <a:pt x="90" y="52"/>
                                    <a:pt x="86" y="57"/>
                                  </a:cubicBezTo>
                                  <a:cubicBezTo>
                                    <a:pt x="83" y="60"/>
                                    <a:pt x="79" y="63"/>
                                    <a:pt x="74" y="66"/>
                                  </a:cubicBezTo>
                                  <a:cubicBezTo>
                                    <a:pt x="80" y="69"/>
                                    <a:pt x="84" y="72"/>
                                    <a:pt x="88" y="75"/>
                                  </a:cubicBezTo>
                                  <a:cubicBezTo>
                                    <a:pt x="94" y="82"/>
                                    <a:pt x="97" y="91"/>
                                    <a:pt x="97" y="101"/>
                                  </a:cubicBezTo>
                                  <a:cubicBezTo>
                                    <a:pt x="97" y="114"/>
                                    <a:pt x="93" y="124"/>
                                    <a:pt x="85" y="133"/>
                                  </a:cubicBezTo>
                                  <a:cubicBezTo>
                                    <a:pt x="76" y="141"/>
                                    <a:pt x="64" y="146"/>
                                    <a:pt x="49" y="146"/>
                                  </a:cubicBezTo>
                                  <a:cubicBezTo>
                                    <a:pt x="35" y="146"/>
                                    <a:pt x="24" y="142"/>
                                    <a:pt x="14" y="135"/>
                                  </a:cubicBezTo>
                                  <a:cubicBezTo>
                                    <a:pt x="5" y="127"/>
                                    <a:pt x="0" y="116"/>
                                    <a:pt x="0" y="102"/>
                                  </a:cubicBezTo>
                                  <a:cubicBezTo>
                                    <a:pt x="0" y="94"/>
                                    <a:pt x="2" y="86"/>
                                    <a:pt x="6" y="80"/>
                                  </a:cubicBezTo>
                                  <a:cubicBezTo>
                                    <a:pt x="10" y="74"/>
                                    <a:pt x="16" y="70"/>
                                    <a:pt x="24" y="66"/>
                                  </a:cubicBezTo>
                                  <a:lnTo>
                                    <a:pt x="24" y="66"/>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30" name="Freeform 187"/>
                          <wps:cNvSpPr>
                            <a:spLocks/>
                          </wps:cNvSpPr>
                          <wps:spPr bwMode="auto">
                            <a:xfrm>
                              <a:off x="1464" y="2368"/>
                              <a:ext cx="37" cy="150"/>
                            </a:xfrm>
                            <a:custGeom>
                              <a:avLst/>
                              <a:gdLst>
                                <a:gd name="T0" fmla="*/ 45 w 46"/>
                                <a:gd name="T1" fmla="*/ 0 h 189"/>
                                <a:gd name="T2" fmla="*/ 45 w 46"/>
                                <a:gd name="T3" fmla="*/ 0 h 189"/>
                                <a:gd name="T4" fmla="*/ 25 w 46"/>
                                <a:gd name="T5" fmla="*/ 45 h 189"/>
                                <a:gd name="T6" fmla="*/ 18 w 46"/>
                                <a:gd name="T7" fmla="*/ 95 h 189"/>
                                <a:gd name="T8" fmla="*/ 26 w 46"/>
                                <a:gd name="T9" fmla="*/ 147 h 189"/>
                                <a:gd name="T10" fmla="*/ 46 w 46"/>
                                <a:gd name="T11" fmla="*/ 189 h 189"/>
                                <a:gd name="T12" fmla="*/ 34 w 46"/>
                                <a:gd name="T13" fmla="*/ 189 h 189"/>
                                <a:gd name="T14" fmla="*/ 16 w 46"/>
                                <a:gd name="T15" fmla="*/ 160 h 189"/>
                                <a:gd name="T16" fmla="*/ 8 w 46"/>
                                <a:gd name="T17" fmla="*/ 143 h 189"/>
                                <a:gd name="T18" fmla="*/ 1 w 46"/>
                                <a:gd name="T19" fmla="*/ 112 h 189"/>
                                <a:gd name="T20" fmla="*/ 0 w 46"/>
                                <a:gd name="T21" fmla="*/ 96 h 189"/>
                                <a:gd name="T22" fmla="*/ 9 w 46"/>
                                <a:gd name="T23" fmla="*/ 44 h 189"/>
                                <a:gd name="T24" fmla="*/ 33 w 46"/>
                                <a:gd name="T25" fmla="*/ 0 h 189"/>
                                <a:gd name="T26" fmla="*/ 45 w 46"/>
                                <a:gd name="T27" fmla="*/ 0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45" y="0"/>
                                  </a:moveTo>
                                  <a:lnTo>
                                    <a:pt x="45" y="0"/>
                                  </a:lnTo>
                                  <a:cubicBezTo>
                                    <a:pt x="35" y="20"/>
                                    <a:pt x="28" y="35"/>
                                    <a:pt x="25" y="45"/>
                                  </a:cubicBezTo>
                                  <a:cubicBezTo>
                                    <a:pt x="21" y="59"/>
                                    <a:pt x="18" y="76"/>
                                    <a:pt x="18" y="95"/>
                                  </a:cubicBezTo>
                                  <a:cubicBezTo>
                                    <a:pt x="18" y="114"/>
                                    <a:pt x="21" y="131"/>
                                    <a:pt x="26" y="147"/>
                                  </a:cubicBezTo>
                                  <a:cubicBezTo>
                                    <a:pt x="30" y="157"/>
                                    <a:pt x="36" y="171"/>
                                    <a:pt x="46" y="189"/>
                                  </a:cubicBezTo>
                                  <a:lnTo>
                                    <a:pt x="34" y="189"/>
                                  </a:lnTo>
                                  <a:cubicBezTo>
                                    <a:pt x="24" y="174"/>
                                    <a:pt x="18" y="164"/>
                                    <a:pt x="16" y="160"/>
                                  </a:cubicBezTo>
                                  <a:cubicBezTo>
                                    <a:pt x="14" y="156"/>
                                    <a:pt x="11" y="150"/>
                                    <a:pt x="8" y="143"/>
                                  </a:cubicBezTo>
                                  <a:cubicBezTo>
                                    <a:pt x="5" y="134"/>
                                    <a:pt x="2" y="123"/>
                                    <a:pt x="1" y="112"/>
                                  </a:cubicBezTo>
                                  <a:cubicBezTo>
                                    <a:pt x="0" y="106"/>
                                    <a:pt x="0" y="101"/>
                                    <a:pt x="0" y="96"/>
                                  </a:cubicBezTo>
                                  <a:cubicBezTo>
                                    <a:pt x="0" y="76"/>
                                    <a:pt x="3" y="59"/>
                                    <a:pt x="9" y="44"/>
                                  </a:cubicBezTo>
                                  <a:cubicBezTo>
                                    <a:pt x="13" y="34"/>
                                    <a:pt x="21" y="20"/>
                                    <a:pt x="33" y="0"/>
                                  </a:cubicBezTo>
                                  <a:lnTo>
                                    <a:pt x="45"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31" name="Freeform 188"/>
                          <wps:cNvSpPr>
                            <a:spLocks/>
                          </wps:cNvSpPr>
                          <wps:spPr bwMode="auto">
                            <a:xfrm>
                              <a:off x="1522" y="2374"/>
                              <a:ext cx="41" cy="111"/>
                            </a:xfrm>
                            <a:custGeom>
                              <a:avLst/>
                              <a:gdLst>
                                <a:gd name="T0" fmla="*/ 0 w 52"/>
                                <a:gd name="T1" fmla="*/ 41 h 141"/>
                                <a:gd name="T2" fmla="*/ 0 w 52"/>
                                <a:gd name="T3" fmla="*/ 41 h 141"/>
                                <a:gd name="T4" fmla="*/ 0 w 52"/>
                                <a:gd name="T5" fmla="*/ 27 h 141"/>
                                <a:gd name="T6" fmla="*/ 26 w 52"/>
                                <a:gd name="T7" fmla="*/ 21 h 141"/>
                                <a:gd name="T8" fmla="*/ 38 w 52"/>
                                <a:gd name="T9" fmla="*/ 0 h 141"/>
                                <a:gd name="T10" fmla="*/ 52 w 52"/>
                                <a:gd name="T11" fmla="*/ 0 h 141"/>
                                <a:gd name="T12" fmla="*/ 52 w 52"/>
                                <a:gd name="T13" fmla="*/ 141 h 141"/>
                                <a:gd name="T14" fmla="*/ 33 w 52"/>
                                <a:gd name="T15" fmla="*/ 141 h 141"/>
                                <a:gd name="T16" fmla="*/ 33 w 52"/>
                                <a:gd name="T17" fmla="*/ 41 h 141"/>
                                <a:gd name="T18" fmla="*/ 0 w 52"/>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1">
                                  <a:moveTo>
                                    <a:pt x="0" y="41"/>
                                  </a:moveTo>
                                  <a:lnTo>
                                    <a:pt x="0" y="41"/>
                                  </a:lnTo>
                                  <a:lnTo>
                                    <a:pt x="0" y="27"/>
                                  </a:lnTo>
                                  <a:cubicBezTo>
                                    <a:pt x="12" y="26"/>
                                    <a:pt x="21" y="24"/>
                                    <a:pt x="26" y="21"/>
                                  </a:cubicBezTo>
                                  <a:cubicBezTo>
                                    <a:pt x="31" y="18"/>
                                    <a:pt x="35" y="11"/>
                                    <a:pt x="38" y="0"/>
                                  </a:cubicBezTo>
                                  <a:lnTo>
                                    <a:pt x="52" y="0"/>
                                  </a:lnTo>
                                  <a:lnTo>
                                    <a:pt x="52" y="141"/>
                                  </a:lnTo>
                                  <a:lnTo>
                                    <a:pt x="33" y="141"/>
                                  </a:lnTo>
                                  <a:lnTo>
                                    <a:pt x="33"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32" name="Freeform 189"/>
                          <wps:cNvSpPr>
                            <a:spLocks noEditPoints="1"/>
                          </wps:cNvSpPr>
                          <wps:spPr bwMode="auto">
                            <a:xfrm>
                              <a:off x="1601" y="2373"/>
                              <a:ext cx="76" cy="116"/>
                            </a:xfrm>
                            <a:custGeom>
                              <a:avLst/>
                              <a:gdLst>
                                <a:gd name="T0" fmla="*/ 20 w 96"/>
                                <a:gd name="T1" fmla="*/ 108 h 146"/>
                                <a:gd name="T2" fmla="*/ 20 w 96"/>
                                <a:gd name="T3" fmla="*/ 108 h 146"/>
                                <a:gd name="T4" fmla="*/ 31 w 96"/>
                                <a:gd name="T5" fmla="*/ 128 h 146"/>
                                <a:gd name="T6" fmla="*/ 43 w 96"/>
                                <a:gd name="T7" fmla="*/ 131 h 146"/>
                                <a:gd name="T8" fmla="*/ 65 w 96"/>
                                <a:gd name="T9" fmla="*/ 120 h 146"/>
                                <a:gd name="T10" fmla="*/ 78 w 96"/>
                                <a:gd name="T11" fmla="*/ 77 h 146"/>
                                <a:gd name="T12" fmla="*/ 63 w 96"/>
                                <a:gd name="T13" fmla="*/ 90 h 146"/>
                                <a:gd name="T14" fmla="*/ 44 w 96"/>
                                <a:gd name="T15" fmla="*/ 94 h 146"/>
                                <a:gd name="T16" fmla="*/ 12 w 96"/>
                                <a:gd name="T17" fmla="*/ 81 h 146"/>
                                <a:gd name="T18" fmla="*/ 0 w 96"/>
                                <a:gd name="T19" fmla="*/ 49 h 146"/>
                                <a:gd name="T20" fmla="*/ 12 w 96"/>
                                <a:gd name="T21" fmla="*/ 15 h 146"/>
                                <a:gd name="T22" fmla="*/ 47 w 96"/>
                                <a:gd name="T23" fmla="*/ 0 h 146"/>
                                <a:gd name="T24" fmla="*/ 89 w 96"/>
                                <a:gd name="T25" fmla="*/ 28 h 146"/>
                                <a:gd name="T26" fmla="*/ 96 w 96"/>
                                <a:gd name="T27" fmla="*/ 66 h 146"/>
                                <a:gd name="T28" fmla="*/ 88 w 96"/>
                                <a:gd name="T29" fmla="*/ 112 h 146"/>
                                <a:gd name="T30" fmla="*/ 44 w 96"/>
                                <a:gd name="T31" fmla="*/ 146 h 146"/>
                                <a:gd name="T32" fmla="*/ 13 w 96"/>
                                <a:gd name="T33" fmla="*/ 135 h 146"/>
                                <a:gd name="T34" fmla="*/ 2 w 96"/>
                                <a:gd name="T35" fmla="*/ 108 h 146"/>
                                <a:gd name="T36" fmla="*/ 20 w 96"/>
                                <a:gd name="T37" fmla="*/ 108 h 146"/>
                                <a:gd name="T38" fmla="*/ 47 w 96"/>
                                <a:gd name="T39" fmla="*/ 79 h 146"/>
                                <a:gd name="T40" fmla="*/ 47 w 96"/>
                                <a:gd name="T41" fmla="*/ 79 h 146"/>
                                <a:gd name="T42" fmla="*/ 66 w 96"/>
                                <a:gd name="T43" fmla="*/ 72 h 146"/>
                                <a:gd name="T44" fmla="*/ 75 w 96"/>
                                <a:gd name="T45" fmla="*/ 47 h 146"/>
                                <a:gd name="T46" fmla="*/ 67 w 96"/>
                                <a:gd name="T47" fmla="*/ 24 h 146"/>
                                <a:gd name="T48" fmla="*/ 47 w 96"/>
                                <a:gd name="T49" fmla="*/ 16 h 146"/>
                                <a:gd name="T50" fmla="*/ 26 w 96"/>
                                <a:gd name="T51" fmla="*/ 25 h 146"/>
                                <a:gd name="T52" fmla="*/ 19 w 96"/>
                                <a:gd name="T53" fmla="*/ 48 h 146"/>
                                <a:gd name="T54" fmla="*/ 25 w 96"/>
                                <a:gd name="T55" fmla="*/ 70 h 146"/>
                                <a:gd name="T56" fmla="*/ 47 w 96"/>
                                <a:gd name="T57" fmla="*/ 79 h 146"/>
                                <a:gd name="T58" fmla="*/ 47 w 96"/>
                                <a:gd name="T59" fmla="*/ 79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96" h="146">
                                  <a:moveTo>
                                    <a:pt x="20" y="108"/>
                                  </a:moveTo>
                                  <a:lnTo>
                                    <a:pt x="20" y="108"/>
                                  </a:lnTo>
                                  <a:cubicBezTo>
                                    <a:pt x="20" y="117"/>
                                    <a:pt x="24" y="124"/>
                                    <a:pt x="31" y="128"/>
                                  </a:cubicBezTo>
                                  <a:cubicBezTo>
                                    <a:pt x="35" y="130"/>
                                    <a:pt x="39" y="131"/>
                                    <a:pt x="43" y="131"/>
                                  </a:cubicBezTo>
                                  <a:cubicBezTo>
                                    <a:pt x="52" y="131"/>
                                    <a:pt x="59" y="127"/>
                                    <a:pt x="65" y="120"/>
                                  </a:cubicBezTo>
                                  <a:cubicBezTo>
                                    <a:pt x="71" y="113"/>
                                    <a:pt x="75" y="99"/>
                                    <a:pt x="78" y="77"/>
                                  </a:cubicBezTo>
                                  <a:cubicBezTo>
                                    <a:pt x="74" y="83"/>
                                    <a:pt x="69" y="88"/>
                                    <a:pt x="63" y="90"/>
                                  </a:cubicBezTo>
                                  <a:cubicBezTo>
                                    <a:pt x="57" y="93"/>
                                    <a:pt x="51" y="94"/>
                                    <a:pt x="44" y="94"/>
                                  </a:cubicBezTo>
                                  <a:cubicBezTo>
                                    <a:pt x="31" y="94"/>
                                    <a:pt x="20" y="90"/>
                                    <a:pt x="12" y="81"/>
                                  </a:cubicBezTo>
                                  <a:cubicBezTo>
                                    <a:pt x="4" y="73"/>
                                    <a:pt x="0" y="62"/>
                                    <a:pt x="0" y="49"/>
                                  </a:cubicBezTo>
                                  <a:cubicBezTo>
                                    <a:pt x="0" y="36"/>
                                    <a:pt x="4" y="25"/>
                                    <a:pt x="12" y="15"/>
                                  </a:cubicBezTo>
                                  <a:cubicBezTo>
                                    <a:pt x="20" y="5"/>
                                    <a:pt x="31" y="0"/>
                                    <a:pt x="47" y="0"/>
                                  </a:cubicBezTo>
                                  <a:cubicBezTo>
                                    <a:pt x="67" y="0"/>
                                    <a:pt x="81" y="9"/>
                                    <a:pt x="89" y="28"/>
                                  </a:cubicBezTo>
                                  <a:cubicBezTo>
                                    <a:pt x="94" y="38"/>
                                    <a:pt x="96" y="51"/>
                                    <a:pt x="96" y="66"/>
                                  </a:cubicBezTo>
                                  <a:cubicBezTo>
                                    <a:pt x="96" y="84"/>
                                    <a:pt x="93" y="99"/>
                                    <a:pt x="88" y="112"/>
                                  </a:cubicBezTo>
                                  <a:cubicBezTo>
                                    <a:pt x="79" y="134"/>
                                    <a:pt x="65" y="146"/>
                                    <a:pt x="44" y="146"/>
                                  </a:cubicBezTo>
                                  <a:cubicBezTo>
                                    <a:pt x="30" y="146"/>
                                    <a:pt x="20" y="142"/>
                                    <a:pt x="13" y="135"/>
                                  </a:cubicBezTo>
                                  <a:cubicBezTo>
                                    <a:pt x="5" y="128"/>
                                    <a:pt x="2" y="118"/>
                                    <a:pt x="2" y="108"/>
                                  </a:cubicBezTo>
                                  <a:lnTo>
                                    <a:pt x="20" y="108"/>
                                  </a:lnTo>
                                  <a:close/>
                                  <a:moveTo>
                                    <a:pt x="47" y="79"/>
                                  </a:moveTo>
                                  <a:lnTo>
                                    <a:pt x="47" y="79"/>
                                  </a:lnTo>
                                  <a:cubicBezTo>
                                    <a:pt x="54" y="79"/>
                                    <a:pt x="60" y="76"/>
                                    <a:pt x="66" y="72"/>
                                  </a:cubicBezTo>
                                  <a:cubicBezTo>
                                    <a:pt x="72" y="67"/>
                                    <a:pt x="75" y="59"/>
                                    <a:pt x="75" y="47"/>
                                  </a:cubicBezTo>
                                  <a:cubicBezTo>
                                    <a:pt x="75" y="37"/>
                                    <a:pt x="72" y="29"/>
                                    <a:pt x="67" y="24"/>
                                  </a:cubicBezTo>
                                  <a:cubicBezTo>
                                    <a:pt x="62" y="19"/>
                                    <a:pt x="55" y="16"/>
                                    <a:pt x="47" y="16"/>
                                  </a:cubicBezTo>
                                  <a:cubicBezTo>
                                    <a:pt x="38" y="16"/>
                                    <a:pt x="31" y="19"/>
                                    <a:pt x="26" y="25"/>
                                  </a:cubicBezTo>
                                  <a:cubicBezTo>
                                    <a:pt x="21" y="31"/>
                                    <a:pt x="19" y="39"/>
                                    <a:pt x="19" y="48"/>
                                  </a:cubicBezTo>
                                  <a:cubicBezTo>
                                    <a:pt x="19" y="58"/>
                                    <a:pt x="21" y="65"/>
                                    <a:pt x="25" y="70"/>
                                  </a:cubicBezTo>
                                  <a:cubicBezTo>
                                    <a:pt x="30" y="76"/>
                                    <a:pt x="37" y="79"/>
                                    <a:pt x="47" y="79"/>
                                  </a:cubicBezTo>
                                  <a:lnTo>
                                    <a:pt x="47" y="7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33" name="Freeform 190"/>
                          <wps:cNvSpPr>
                            <a:spLocks noEditPoints="1"/>
                          </wps:cNvSpPr>
                          <wps:spPr bwMode="auto">
                            <a:xfrm>
                              <a:off x="1690" y="2373"/>
                              <a:ext cx="77" cy="116"/>
                            </a:xfrm>
                            <a:custGeom>
                              <a:avLst/>
                              <a:gdLst>
                                <a:gd name="T0" fmla="*/ 49 w 97"/>
                                <a:gd name="T1" fmla="*/ 60 h 146"/>
                                <a:gd name="T2" fmla="*/ 49 w 97"/>
                                <a:gd name="T3" fmla="*/ 60 h 146"/>
                                <a:gd name="T4" fmla="*/ 67 w 97"/>
                                <a:gd name="T5" fmla="*/ 53 h 146"/>
                                <a:gd name="T6" fmla="*/ 74 w 97"/>
                                <a:gd name="T7" fmla="*/ 37 h 146"/>
                                <a:gd name="T8" fmla="*/ 67 w 97"/>
                                <a:gd name="T9" fmla="*/ 23 h 146"/>
                                <a:gd name="T10" fmla="*/ 48 w 97"/>
                                <a:gd name="T11" fmla="*/ 16 h 146"/>
                                <a:gd name="T12" fmla="*/ 30 w 97"/>
                                <a:gd name="T13" fmla="*/ 23 h 146"/>
                                <a:gd name="T14" fmla="*/ 24 w 97"/>
                                <a:gd name="T15" fmla="*/ 38 h 146"/>
                                <a:gd name="T16" fmla="*/ 31 w 97"/>
                                <a:gd name="T17" fmla="*/ 54 h 146"/>
                                <a:gd name="T18" fmla="*/ 49 w 97"/>
                                <a:gd name="T19" fmla="*/ 60 h 146"/>
                                <a:gd name="T20" fmla="*/ 49 w 97"/>
                                <a:gd name="T21" fmla="*/ 60 h 146"/>
                                <a:gd name="T22" fmla="*/ 50 w 97"/>
                                <a:gd name="T23" fmla="*/ 130 h 146"/>
                                <a:gd name="T24" fmla="*/ 50 w 97"/>
                                <a:gd name="T25" fmla="*/ 130 h 146"/>
                                <a:gd name="T26" fmla="*/ 70 w 97"/>
                                <a:gd name="T27" fmla="*/ 123 h 146"/>
                                <a:gd name="T28" fmla="*/ 78 w 97"/>
                                <a:gd name="T29" fmla="*/ 103 h 146"/>
                                <a:gd name="T30" fmla="*/ 70 w 97"/>
                                <a:gd name="T31" fmla="*/ 82 h 146"/>
                                <a:gd name="T32" fmla="*/ 49 w 97"/>
                                <a:gd name="T33" fmla="*/ 75 h 146"/>
                                <a:gd name="T34" fmla="*/ 28 w 97"/>
                                <a:gd name="T35" fmla="*/ 82 h 146"/>
                                <a:gd name="T36" fmla="*/ 20 w 97"/>
                                <a:gd name="T37" fmla="*/ 102 h 146"/>
                                <a:gd name="T38" fmla="*/ 27 w 97"/>
                                <a:gd name="T39" fmla="*/ 121 h 146"/>
                                <a:gd name="T40" fmla="*/ 50 w 97"/>
                                <a:gd name="T41" fmla="*/ 130 h 146"/>
                                <a:gd name="T42" fmla="*/ 50 w 97"/>
                                <a:gd name="T43" fmla="*/ 130 h 146"/>
                                <a:gd name="T44" fmla="*/ 25 w 97"/>
                                <a:gd name="T45" fmla="*/ 66 h 146"/>
                                <a:gd name="T46" fmla="*/ 25 w 97"/>
                                <a:gd name="T47" fmla="*/ 66 h 146"/>
                                <a:gd name="T48" fmla="*/ 13 w 97"/>
                                <a:gd name="T49" fmla="*/ 59 h 146"/>
                                <a:gd name="T50" fmla="*/ 5 w 97"/>
                                <a:gd name="T51" fmla="*/ 38 h 146"/>
                                <a:gd name="T52" fmla="*/ 17 w 97"/>
                                <a:gd name="T53" fmla="*/ 11 h 146"/>
                                <a:gd name="T54" fmla="*/ 49 w 97"/>
                                <a:gd name="T55" fmla="*/ 0 h 146"/>
                                <a:gd name="T56" fmla="*/ 81 w 97"/>
                                <a:gd name="T57" fmla="*/ 11 h 146"/>
                                <a:gd name="T58" fmla="*/ 93 w 97"/>
                                <a:gd name="T59" fmla="*/ 36 h 146"/>
                                <a:gd name="T60" fmla="*/ 86 w 97"/>
                                <a:gd name="T61" fmla="*/ 57 h 146"/>
                                <a:gd name="T62" fmla="*/ 74 w 97"/>
                                <a:gd name="T63" fmla="*/ 66 h 146"/>
                                <a:gd name="T64" fmla="*/ 88 w 97"/>
                                <a:gd name="T65" fmla="*/ 75 h 146"/>
                                <a:gd name="T66" fmla="*/ 97 w 97"/>
                                <a:gd name="T67" fmla="*/ 101 h 146"/>
                                <a:gd name="T68" fmla="*/ 85 w 97"/>
                                <a:gd name="T69" fmla="*/ 133 h 146"/>
                                <a:gd name="T70" fmla="*/ 49 w 97"/>
                                <a:gd name="T71" fmla="*/ 146 h 146"/>
                                <a:gd name="T72" fmla="*/ 15 w 97"/>
                                <a:gd name="T73" fmla="*/ 135 h 146"/>
                                <a:gd name="T74" fmla="*/ 0 w 97"/>
                                <a:gd name="T75" fmla="*/ 102 h 146"/>
                                <a:gd name="T76" fmla="*/ 6 w 97"/>
                                <a:gd name="T77" fmla="*/ 80 h 146"/>
                                <a:gd name="T78" fmla="*/ 25 w 97"/>
                                <a:gd name="T79" fmla="*/ 66 h 146"/>
                                <a:gd name="T80" fmla="*/ 25 w 97"/>
                                <a:gd name="T81" fmla="*/ 66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97" h="146">
                                  <a:moveTo>
                                    <a:pt x="49" y="60"/>
                                  </a:moveTo>
                                  <a:lnTo>
                                    <a:pt x="49" y="60"/>
                                  </a:lnTo>
                                  <a:cubicBezTo>
                                    <a:pt x="57" y="60"/>
                                    <a:pt x="63" y="57"/>
                                    <a:pt x="67" y="53"/>
                                  </a:cubicBezTo>
                                  <a:cubicBezTo>
                                    <a:pt x="72" y="49"/>
                                    <a:pt x="74" y="43"/>
                                    <a:pt x="74" y="37"/>
                                  </a:cubicBezTo>
                                  <a:cubicBezTo>
                                    <a:pt x="74" y="32"/>
                                    <a:pt x="72" y="27"/>
                                    <a:pt x="67" y="23"/>
                                  </a:cubicBezTo>
                                  <a:cubicBezTo>
                                    <a:pt x="63" y="18"/>
                                    <a:pt x="57" y="16"/>
                                    <a:pt x="48" y="16"/>
                                  </a:cubicBezTo>
                                  <a:cubicBezTo>
                                    <a:pt x="40" y="16"/>
                                    <a:pt x="33" y="18"/>
                                    <a:pt x="30" y="23"/>
                                  </a:cubicBezTo>
                                  <a:cubicBezTo>
                                    <a:pt x="26" y="27"/>
                                    <a:pt x="24" y="32"/>
                                    <a:pt x="24" y="38"/>
                                  </a:cubicBezTo>
                                  <a:cubicBezTo>
                                    <a:pt x="24" y="45"/>
                                    <a:pt x="26" y="50"/>
                                    <a:pt x="31" y="54"/>
                                  </a:cubicBezTo>
                                  <a:cubicBezTo>
                                    <a:pt x="36" y="58"/>
                                    <a:pt x="42" y="60"/>
                                    <a:pt x="49" y="60"/>
                                  </a:cubicBezTo>
                                  <a:lnTo>
                                    <a:pt x="49" y="60"/>
                                  </a:lnTo>
                                  <a:close/>
                                  <a:moveTo>
                                    <a:pt x="50" y="130"/>
                                  </a:moveTo>
                                  <a:lnTo>
                                    <a:pt x="50" y="130"/>
                                  </a:lnTo>
                                  <a:cubicBezTo>
                                    <a:pt x="58" y="130"/>
                                    <a:pt x="65" y="127"/>
                                    <a:pt x="70" y="123"/>
                                  </a:cubicBezTo>
                                  <a:cubicBezTo>
                                    <a:pt x="76" y="118"/>
                                    <a:pt x="78" y="112"/>
                                    <a:pt x="78" y="103"/>
                                  </a:cubicBezTo>
                                  <a:cubicBezTo>
                                    <a:pt x="78" y="94"/>
                                    <a:pt x="76" y="87"/>
                                    <a:pt x="70" y="82"/>
                                  </a:cubicBezTo>
                                  <a:cubicBezTo>
                                    <a:pt x="65" y="77"/>
                                    <a:pt x="57" y="75"/>
                                    <a:pt x="49" y="75"/>
                                  </a:cubicBezTo>
                                  <a:cubicBezTo>
                                    <a:pt x="40" y="75"/>
                                    <a:pt x="33" y="77"/>
                                    <a:pt x="28" y="82"/>
                                  </a:cubicBezTo>
                                  <a:cubicBezTo>
                                    <a:pt x="22" y="87"/>
                                    <a:pt x="20" y="94"/>
                                    <a:pt x="20" y="102"/>
                                  </a:cubicBezTo>
                                  <a:cubicBezTo>
                                    <a:pt x="20" y="110"/>
                                    <a:pt x="22" y="116"/>
                                    <a:pt x="27" y="121"/>
                                  </a:cubicBezTo>
                                  <a:cubicBezTo>
                                    <a:pt x="32" y="127"/>
                                    <a:pt x="40" y="130"/>
                                    <a:pt x="50" y="130"/>
                                  </a:cubicBezTo>
                                  <a:lnTo>
                                    <a:pt x="50" y="130"/>
                                  </a:lnTo>
                                  <a:close/>
                                  <a:moveTo>
                                    <a:pt x="25" y="66"/>
                                  </a:moveTo>
                                  <a:lnTo>
                                    <a:pt x="25" y="66"/>
                                  </a:lnTo>
                                  <a:cubicBezTo>
                                    <a:pt x="20" y="64"/>
                                    <a:pt x="16" y="62"/>
                                    <a:pt x="13" y="59"/>
                                  </a:cubicBezTo>
                                  <a:cubicBezTo>
                                    <a:pt x="8" y="54"/>
                                    <a:pt x="5" y="47"/>
                                    <a:pt x="5" y="38"/>
                                  </a:cubicBezTo>
                                  <a:cubicBezTo>
                                    <a:pt x="5" y="28"/>
                                    <a:pt x="9" y="19"/>
                                    <a:pt x="17" y="11"/>
                                  </a:cubicBezTo>
                                  <a:cubicBezTo>
                                    <a:pt x="24" y="4"/>
                                    <a:pt x="35" y="0"/>
                                    <a:pt x="49" y="0"/>
                                  </a:cubicBezTo>
                                  <a:cubicBezTo>
                                    <a:pt x="63" y="0"/>
                                    <a:pt x="73" y="4"/>
                                    <a:pt x="81" y="11"/>
                                  </a:cubicBezTo>
                                  <a:cubicBezTo>
                                    <a:pt x="89" y="18"/>
                                    <a:pt x="93" y="26"/>
                                    <a:pt x="93" y="36"/>
                                  </a:cubicBezTo>
                                  <a:cubicBezTo>
                                    <a:pt x="93" y="45"/>
                                    <a:pt x="90" y="52"/>
                                    <a:pt x="86" y="57"/>
                                  </a:cubicBezTo>
                                  <a:cubicBezTo>
                                    <a:pt x="83" y="60"/>
                                    <a:pt x="80" y="63"/>
                                    <a:pt x="74" y="66"/>
                                  </a:cubicBezTo>
                                  <a:cubicBezTo>
                                    <a:pt x="80" y="69"/>
                                    <a:pt x="85" y="72"/>
                                    <a:pt x="88" y="75"/>
                                  </a:cubicBezTo>
                                  <a:cubicBezTo>
                                    <a:pt x="94" y="82"/>
                                    <a:pt x="97" y="91"/>
                                    <a:pt x="97" y="101"/>
                                  </a:cubicBezTo>
                                  <a:cubicBezTo>
                                    <a:pt x="97" y="114"/>
                                    <a:pt x="93" y="124"/>
                                    <a:pt x="85" y="133"/>
                                  </a:cubicBezTo>
                                  <a:cubicBezTo>
                                    <a:pt x="77" y="141"/>
                                    <a:pt x="65" y="146"/>
                                    <a:pt x="49" y="146"/>
                                  </a:cubicBezTo>
                                  <a:cubicBezTo>
                                    <a:pt x="36" y="146"/>
                                    <a:pt x="24" y="142"/>
                                    <a:pt x="15" y="135"/>
                                  </a:cubicBezTo>
                                  <a:cubicBezTo>
                                    <a:pt x="5" y="127"/>
                                    <a:pt x="0" y="116"/>
                                    <a:pt x="0" y="102"/>
                                  </a:cubicBezTo>
                                  <a:cubicBezTo>
                                    <a:pt x="0" y="94"/>
                                    <a:pt x="2" y="86"/>
                                    <a:pt x="6" y="80"/>
                                  </a:cubicBezTo>
                                  <a:cubicBezTo>
                                    <a:pt x="11" y="74"/>
                                    <a:pt x="17" y="70"/>
                                    <a:pt x="25" y="66"/>
                                  </a:cubicBezTo>
                                  <a:lnTo>
                                    <a:pt x="25" y="66"/>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34" name="Freeform 191"/>
                          <wps:cNvSpPr>
                            <a:spLocks noEditPoints="1"/>
                          </wps:cNvSpPr>
                          <wps:spPr bwMode="auto">
                            <a:xfrm>
                              <a:off x="1780" y="2373"/>
                              <a:ext cx="75" cy="116"/>
                            </a:xfrm>
                            <a:custGeom>
                              <a:avLst/>
                              <a:gdLst>
                                <a:gd name="T0" fmla="*/ 20 w 95"/>
                                <a:gd name="T1" fmla="*/ 108 h 146"/>
                                <a:gd name="T2" fmla="*/ 20 w 95"/>
                                <a:gd name="T3" fmla="*/ 108 h 146"/>
                                <a:gd name="T4" fmla="*/ 31 w 95"/>
                                <a:gd name="T5" fmla="*/ 128 h 146"/>
                                <a:gd name="T6" fmla="*/ 43 w 95"/>
                                <a:gd name="T7" fmla="*/ 131 h 146"/>
                                <a:gd name="T8" fmla="*/ 65 w 95"/>
                                <a:gd name="T9" fmla="*/ 120 h 146"/>
                                <a:gd name="T10" fmla="*/ 78 w 95"/>
                                <a:gd name="T11" fmla="*/ 77 h 146"/>
                                <a:gd name="T12" fmla="*/ 63 w 95"/>
                                <a:gd name="T13" fmla="*/ 90 h 146"/>
                                <a:gd name="T14" fmla="*/ 44 w 95"/>
                                <a:gd name="T15" fmla="*/ 94 h 146"/>
                                <a:gd name="T16" fmla="*/ 12 w 95"/>
                                <a:gd name="T17" fmla="*/ 81 h 146"/>
                                <a:gd name="T18" fmla="*/ 0 w 95"/>
                                <a:gd name="T19" fmla="*/ 49 h 146"/>
                                <a:gd name="T20" fmla="*/ 12 w 95"/>
                                <a:gd name="T21" fmla="*/ 15 h 146"/>
                                <a:gd name="T22" fmla="*/ 46 w 95"/>
                                <a:gd name="T23" fmla="*/ 0 h 146"/>
                                <a:gd name="T24" fmla="*/ 89 w 95"/>
                                <a:gd name="T25" fmla="*/ 28 h 146"/>
                                <a:gd name="T26" fmla="*/ 95 w 95"/>
                                <a:gd name="T27" fmla="*/ 66 h 146"/>
                                <a:gd name="T28" fmla="*/ 88 w 95"/>
                                <a:gd name="T29" fmla="*/ 112 h 146"/>
                                <a:gd name="T30" fmla="*/ 44 w 95"/>
                                <a:gd name="T31" fmla="*/ 146 h 146"/>
                                <a:gd name="T32" fmla="*/ 12 w 95"/>
                                <a:gd name="T33" fmla="*/ 135 h 146"/>
                                <a:gd name="T34" fmla="*/ 2 w 95"/>
                                <a:gd name="T35" fmla="*/ 108 h 146"/>
                                <a:gd name="T36" fmla="*/ 20 w 95"/>
                                <a:gd name="T37" fmla="*/ 108 h 146"/>
                                <a:gd name="T38" fmla="*/ 46 w 95"/>
                                <a:gd name="T39" fmla="*/ 79 h 146"/>
                                <a:gd name="T40" fmla="*/ 46 w 95"/>
                                <a:gd name="T41" fmla="*/ 79 h 146"/>
                                <a:gd name="T42" fmla="*/ 66 w 95"/>
                                <a:gd name="T43" fmla="*/ 72 h 146"/>
                                <a:gd name="T44" fmla="*/ 74 w 95"/>
                                <a:gd name="T45" fmla="*/ 47 h 146"/>
                                <a:gd name="T46" fmla="*/ 67 w 95"/>
                                <a:gd name="T47" fmla="*/ 24 h 146"/>
                                <a:gd name="T48" fmla="*/ 47 w 95"/>
                                <a:gd name="T49" fmla="*/ 16 h 146"/>
                                <a:gd name="T50" fmla="*/ 26 w 95"/>
                                <a:gd name="T51" fmla="*/ 25 h 146"/>
                                <a:gd name="T52" fmla="*/ 18 w 95"/>
                                <a:gd name="T53" fmla="*/ 48 h 146"/>
                                <a:gd name="T54" fmla="*/ 25 w 95"/>
                                <a:gd name="T55" fmla="*/ 70 h 146"/>
                                <a:gd name="T56" fmla="*/ 46 w 95"/>
                                <a:gd name="T57" fmla="*/ 79 h 146"/>
                                <a:gd name="T58" fmla="*/ 46 w 95"/>
                                <a:gd name="T59" fmla="*/ 79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95" h="146">
                                  <a:moveTo>
                                    <a:pt x="20" y="108"/>
                                  </a:moveTo>
                                  <a:lnTo>
                                    <a:pt x="20" y="108"/>
                                  </a:lnTo>
                                  <a:cubicBezTo>
                                    <a:pt x="20" y="117"/>
                                    <a:pt x="24" y="124"/>
                                    <a:pt x="31" y="128"/>
                                  </a:cubicBezTo>
                                  <a:cubicBezTo>
                                    <a:pt x="34" y="130"/>
                                    <a:pt x="39" y="131"/>
                                    <a:pt x="43" y="131"/>
                                  </a:cubicBezTo>
                                  <a:cubicBezTo>
                                    <a:pt x="52" y="131"/>
                                    <a:pt x="59" y="127"/>
                                    <a:pt x="65" y="120"/>
                                  </a:cubicBezTo>
                                  <a:cubicBezTo>
                                    <a:pt x="71" y="113"/>
                                    <a:pt x="75" y="99"/>
                                    <a:pt x="78" y="77"/>
                                  </a:cubicBezTo>
                                  <a:cubicBezTo>
                                    <a:pt x="74" y="83"/>
                                    <a:pt x="69" y="88"/>
                                    <a:pt x="63" y="90"/>
                                  </a:cubicBezTo>
                                  <a:cubicBezTo>
                                    <a:pt x="57" y="93"/>
                                    <a:pt x="51" y="94"/>
                                    <a:pt x="44" y="94"/>
                                  </a:cubicBezTo>
                                  <a:cubicBezTo>
                                    <a:pt x="30" y="94"/>
                                    <a:pt x="20" y="90"/>
                                    <a:pt x="12" y="81"/>
                                  </a:cubicBezTo>
                                  <a:cubicBezTo>
                                    <a:pt x="4" y="73"/>
                                    <a:pt x="0" y="62"/>
                                    <a:pt x="0" y="49"/>
                                  </a:cubicBezTo>
                                  <a:cubicBezTo>
                                    <a:pt x="0" y="36"/>
                                    <a:pt x="4" y="25"/>
                                    <a:pt x="12" y="15"/>
                                  </a:cubicBezTo>
                                  <a:cubicBezTo>
                                    <a:pt x="19" y="5"/>
                                    <a:pt x="31" y="0"/>
                                    <a:pt x="46" y="0"/>
                                  </a:cubicBezTo>
                                  <a:cubicBezTo>
                                    <a:pt x="67" y="0"/>
                                    <a:pt x="81" y="9"/>
                                    <a:pt x="89" y="28"/>
                                  </a:cubicBezTo>
                                  <a:cubicBezTo>
                                    <a:pt x="93" y="38"/>
                                    <a:pt x="95" y="51"/>
                                    <a:pt x="95" y="66"/>
                                  </a:cubicBezTo>
                                  <a:cubicBezTo>
                                    <a:pt x="95" y="84"/>
                                    <a:pt x="93" y="99"/>
                                    <a:pt x="88" y="112"/>
                                  </a:cubicBezTo>
                                  <a:cubicBezTo>
                                    <a:pt x="79" y="134"/>
                                    <a:pt x="64" y="146"/>
                                    <a:pt x="44" y="146"/>
                                  </a:cubicBezTo>
                                  <a:cubicBezTo>
                                    <a:pt x="30" y="146"/>
                                    <a:pt x="19" y="142"/>
                                    <a:pt x="12" y="135"/>
                                  </a:cubicBezTo>
                                  <a:cubicBezTo>
                                    <a:pt x="5" y="128"/>
                                    <a:pt x="2" y="118"/>
                                    <a:pt x="2" y="108"/>
                                  </a:cubicBezTo>
                                  <a:lnTo>
                                    <a:pt x="20" y="108"/>
                                  </a:lnTo>
                                  <a:close/>
                                  <a:moveTo>
                                    <a:pt x="46" y="79"/>
                                  </a:moveTo>
                                  <a:lnTo>
                                    <a:pt x="46" y="79"/>
                                  </a:lnTo>
                                  <a:cubicBezTo>
                                    <a:pt x="53" y="79"/>
                                    <a:pt x="60" y="76"/>
                                    <a:pt x="66" y="72"/>
                                  </a:cubicBezTo>
                                  <a:cubicBezTo>
                                    <a:pt x="72" y="67"/>
                                    <a:pt x="74" y="59"/>
                                    <a:pt x="74" y="47"/>
                                  </a:cubicBezTo>
                                  <a:cubicBezTo>
                                    <a:pt x="74" y="37"/>
                                    <a:pt x="72" y="29"/>
                                    <a:pt x="67" y="24"/>
                                  </a:cubicBezTo>
                                  <a:cubicBezTo>
                                    <a:pt x="61" y="19"/>
                                    <a:pt x="55" y="16"/>
                                    <a:pt x="47" y="16"/>
                                  </a:cubicBezTo>
                                  <a:cubicBezTo>
                                    <a:pt x="38" y="16"/>
                                    <a:pt x="31" y="19"/>
                                    <a:pt x="26" y="25"/>
                                  </a:cubicBezTo>
                                  <a:cubicBezTo>
                                    <a:pt x="21" y="31"/>
                                    <a:pt x="18" y="39"/>
                                    <a:pt x="18" y="48"/>
                                  </a:cubicBezTo>
                                  <a:cubicBezTo>
                                    <a:pt x="18" y="58"/>
                                    <a:pt x="21" y="65"/>
                                    <a:pt x="25" y="70"/>
                                  </a:cubicBezTo>
                                  <a:cubicBezTo>
                                    <a:pt x="30" y="76"/>
                                    <a:pt x="37" y="79"/>
                                    <a:pt x="46" y="79"/>
                                  </a:cubicBezTo>
                                  <a:lnTo>
                                    <a:pt x="46" y="7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35" name="Freeform 192"/>
                          <wps:cNvSpPr>
                            <a:spLocks/>
                          </wps:cNvSpPr>
                          <wps:spPr bwMode="auto">
                            <a:xfrm>
                              <a:off x="1869" y="2368"/>
                              <a:ext cx="36" cy="150"/>
                            </a:xfrm>
                            <a:custGeom>
                              <a:avLst/>
                              <a:gdLst>
                                <a:gd name="T0" fmla="*/ 1 w 46"/>
                                <a:gd name="T1" fmla="*/ 189 h 189"/>
                                <a:gd name="T2" fmla="*/ 1 w 46"/>
                                <a:gd name="T3" fmla="*/ 189 h 189"/>
                                <a:gd name="T4" fmla="*/ 21 w 46"/>
                                <a:gd name="T5" fmla="*/ 144 h 189"/>
                                <a:gd name="T6" fmla="*/ 28 w 46"/>
                                <a:gd name="T7" fmla="*/ 95 h 189"/>
                                <a:gd name="T8" fmla="*/ 20 w 46"/>
                                <a:gd name="T9" fmla="*/ 42 h 189"/>
                                <a:gd name="T10" fmla="*/ 0 w 46"/>
                                <a:gd name="T11" fmla="*/ 0 h 189"/>
                                <a:gd name="T12" fmla="*/ 12 w 46"/>
                                <a:gd name="T13" fmla="*/ 0 h 189"/>
                                <a:gd name="T14" fmla="*/ 31 w 46"/>
                                <a:gd name="T15" fmla="*/ 30 h 189"/>
                                <a:gd name="T16" fmla="*/ 38 w 46"/>
                                <a:gd name="T17" fmla="*/ 46 h 189"/>
                                <a:gd name="T18" fmla="*/ 44 w 46"/>
                                <a:gd name="T19" fmla="*/ 70 h 189"/>
                                <a:gd name="T20" fmla="*/ 46 w 46"/>
                                <a:gd name="T21" fmla="*/ 93 h 189"/>
                                <a:gd name="T22" fmla="*/ 37 w 46"/>
                                <a:gd name="T23" fmla="*/ 146 h 189"/>
                                <a:gd name="T24" fmla="*/ 13 w 46"/>
                                <a:gd name="T25" fmla="*/ 189 h 189"/>
                                <a:gd name="T26" fmla="*/ 1 w 46"/>
                                <a:gd name="T27" fmla="*/ 189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1" y="189"/>
                                  </a:moveTo>
                                  <a:lnTo>
                                    <a:pt x="1" y="189"/>
                                  </a:lnTo>
                                  <a:cubicBezTo>
                                    <a:pt x="11" y="168"/>
                                    <a:pt x="18" y="154"/>
                                    <a:pt x="21" y="144"/>
                                  </a:cubicBezTo>
                                  <a:cubicBezTo>
                                    <a:pt x="25" y="130"/>
                                    <a:pt x="28" y="114"/>
                                    <a:pt x="28" y="95"/>
                                  </a:cubicBezTo>
                                  <a:cubicBezTo>
                                    <a:pt x="28" y="76"/>
                                    <a:pt x="25" y="58"/>
                                    <a:pt x="20" y="42"/>
                                  </a:cubicBezTo>
                                  <a:cubicBezTo>
                                    <a:pt x="16" y="33"/>
                                    <a:pt x="10" y="19"/>
                                    <a:pt x="0" y="0"/>
                                  </a:cubicBezTo>
                                  <a:lnTo>
                                    <a:pt x="12" y="0"/>
                                  </a:lnTo>
                                  <a:cubicBezTo>
                                    <a:pt x="22" y="17"/>
                                    <a:pt x="28" y="27"/>
                                    <a:pt x="31" y="30"/>
                                  </a:cubicBezTo>
                                  <a:cubicBezTo>
                                    <a:pt x="33" y="34"/>
                                    <a:pt x="35" y="39"/>
                                    <a:pt x="38" y="46"/>
                                  </a:cubicBezTo>
                                  <a:cubicBezTo>
                                    <a:pt x="41" y="54"/>
                                    <a:pt x="43" y="62"/>
                                    <a:pt x="44" y="70"/>
                                  </a:cubicBezTo>
                                  <a:cubicBezTo>
                                    <a:pt x="46" y="78"/>
                                    <a:pt x="46" y="86"/>
                                    <a:pt x="46" y="93"/>
                                  </a:cubicBezTo>
                                  <a:cubicBezTo>
                                    <a:pt x="46" y="113"/>
                                    <a:pt x="43" y="130"/>
                                    <a:pt x="37" y="146"/>
                                  </a:cubicBezTo>
                                  <a:cubicBezTo>
                                    <a:pt x="33" y="155"/>
                                    <a:pt x="25" y="170"/>
                                    <a:pt x="13" y="189"/>
                                  </a:cubicBezTo>
                                  <a:lnTo>
                                    <a:pt x="1" y="18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36" name="Freeform 193"/>
                          <wps:cNvSpPr>
                            <a:spLocks/>
                          </wps:cNvSpPr>
                          <wps:spPr bwMode="auto">
                            <a:xfrm>
                              <a:off x="513" y="2683"/>
                              <a:ext cx="93" cy="115"/>
                            </a:xfrm>
                            <a:custGeom>
                              <a:avLst/>
                              <a:gdLst>
                                <a:gd name="T0" fmla="*/ 118 w 118"/>
                                <a:gd name="T1" fmla="*/ 0 h 145"/>
                                <a:gd name="T2" fmla="*/ 118 w 118"/>
                                <a:gd name="T3" fmla="*/ 0 h 145"/>
                                <a:gd name="T4" fmla="*/ 118 w 118"/>
                                <a:gd name="T5" fmla="*/ 17 h 145"/>
                                <a:gd name="T6" fmla="*/ 69 w 118"/>
                                <a:gd name="T7" fmla="*/ 17 h 145"/>
                                <a:gd name="T8" fmla="*/ 69 w 118"/>
                                <a:gd name="T9" fmla="*/ 145 h 145"/>
                                <a:gd name="T10" fmla="*/ 49 w 118"/>
                                <a:gd name="T11" fmla="*/ 145 h 145"/>
                                <a:gd name="T12" fmla="*/ 49 w 118"/>
                                <a:gd name="T13" fmla="*/ 17 h 145"/>
                                <a:gd name="T14" fmla="*/ 0 w 118"/>
                                <a:gd name="T15" fmla="*/ 17 h 145"/>
                                <a:gd name="T16" fmla="*/ 0 w 118"/>
                                <a:gd name="T17" fmla="*/ 0 h 145"/>
                                <a:gd name="T18" fmla="*/ 118 w 118"/>
                                <a:gd name="T19" fmla="*/ 0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145">
                                  <a:moveTo>
                                    <a:pt x="118" y="0"/>
                                  </a:moveTo>
                                  <a:lnTo>
                                    <a:pt x="118" y="0"/>
                                  </a:lnTo>
                                  <a:lnTo>
                                    <a:pt x="118" y="17"/>
                                  </a:lnTo>
                                  <a:lnTo>
                                    <a:pt x="69" y="17"/>
                                  </a:lnTo>
                                  <a:lnTo>
                                    <a:pt x="69" y="145"/>
                                  </a:lnTo>
                                  <a:lnTo>
                                    <a:pt x="49" y="145"/>
                                  </a:lnTo>
                                  <a:lnTo>
                                    <a:pt x="49" y="17"/>
                                  </a:lnTo>
                                  <a:lnTo>
                                    <a:pt x="0" y="17"/>
                                  </a:lnTo>
                                  <a:lnTo>
                                    <a:pt x="0" y="0"/>
                                  </a:lnTo>
                                  <a:lnTo>
                                    <a:pt x="11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37" name="Freeform 194"/>
                          <wps:cNvSpPr>
                            <a:spLocks noEditPoints="1"/>
                          </wps:cNvSpPr>
                          <wps:spPr bwMode="auto">
                            <a:xfrm>
                              <a:off x="595" y="2711"/>
                              <a:ext cx="78" cy="90"/>
                            </a:xfrm>
                            <a:custGeom>
                              <a:avLst/>
                              <a:gdLst>
                                <a:gd name="T0" fmla="*/ 49 w 99"/>
                                <a:gd name="T1" fmla="*/ 98 h 113"/>
                                <a:gd name="T2" fmla="*/ 49 w 99"/>
                                <a:gd name="T3" fmla="*/ 98 h 113"/>
                                <a:gd name="T4" fmla="*/ 74 w 99"/>
                                <a:gd name="T5" fmla="*/ 84 h 113"/>
                                <a:gd name="T6" fmla="*/ 80 w 99"/>
                                <a:gd name="T7" fmla="*/ 55 h 113"/>
                                <a:gd name="T8" fmla="*/ 75 w 99"/>
                                <a:gd name="T9" fmla="*/ 30 h 113"/>
                                <a:gd name="T10" fmla="*/ 50 w 99"/>
                                <a:gd name="T11" fmla="*/ 16 h 113"/>
                                <a:gd name="T12" fmla="*/ 26 w 99"/>
                                <a:gd name="T13" fmla="*/ 28 h 113"/>
                                <a:gd name="T14" fmla="*/ 19 w 99"/>
                                <a:gd name="T15" fmla="*/ 58 h 113"/>
                                <a:gd name="T16" fmla="*/ 26 w 99"/>
                                <a:gd name="T17" fmla="*/ 86 h 113"/>
                                <a:gd name="T18" fmla="*/ 49 w 99"/>
                                <a:gd name="T19" fmla="*/ 98 h 113"/>
                                <a:gd name="T20" fmla="*/ 49 w 99"/>
                                <a:gd name="T21" fmla="*/ 98 h 113"/>
                                <a:gd name="T22" fmla="*/ 50 w 99"/>
                                <a:gd name="T23" fmla="*/ 0 h 113"/>
                                <a:gd name="T24" fmla="*/ 50 w 99"/>
                                <a:gd name="T25" fmla="*/ 0 h 113"/>
                                <a:gd name="T26" fmla="*/ 85 w 99"/>
                                <a:gd name="T27" fmla="*/ 14 h 113"/>
                                <a:gd name="T28" fmla="*/ 99 w 99"/>
                                <a:gd name="T29" fmla="*/ 54 h 113"/>
                                <a:gd name="T30" fmla="*/ 86 w 99"/>
                                <a:gd name="T31" fmla="*/ 96 h 113"/>
                                <a:gd name="T32" fmla="*/ 48 w 99"/>
                                <a:gd name="T33" fmla="*/ 113 h 113"/>
                                <a:gd name="T34" fmla="*/ 13 w 99"/>
                                <a:gd name="T35" fmla="*/ 98 h 113"/>
                                <a:gd name="T36" fmla="*/ 0 w 99"/>
                                <a:gd name="T37" fmla="*/ 59 h 113"/>
                                <a:gd name="T38" fmla="*/ 14 w 99"/>
                                <a:gd name="T39" fmla="*/ 16 h 113"/>
                                <a:gd name="T40" fmla="*/ 50 w 99"/>
                                <a:gd name="T41" fmla="*/ 0 h 113"/>
                                <a:gd name="T42" fmla="*/ 50 w 99"/>
                                <a:gd name="T43" fmla="*/ 0 h 113"/>
                                <a:gd name="T44" fmla="*/ 49 w 99"/>
                                <a:gd name="T45" fmla="*/ 1 h 113"/>
                                <a:gd name="T46" fmla="*/ 49 w 99"/>
                                <a:gd name="T47" fmla="*/ 1 h 113"/>
                                <a:gd name="T48" fmla="*/ 49 w 99"/>
                                <a:gd name="T49" fmla="*/ 1 h 1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9" h="113">
                                  <a:moveTo>
                                    <a:pt x="49" y="98"/>
                                  </a:moveTo>
                                  <a:lnTo>
                                    <a:pt x="49" y="98"/>
                                  </a:lnTo>
                                  <a:cubicBezTo>
                                    <a:pt x="61" y="98"/>
                                    <a:pt x="69" y="93"/>
                                    <a:pt x="74" y="84"/>
                                  </a:cubicBezTo>
                                  <a:cubicBezTo>
                                    <a:pt x="78" y="75"/>
                                    <a:pt x="80" y="65"/>
                                    <a:pt x="80" y="55"/>
                                  </a:cubicBezTo>
                                  <a:cubicBezTo>
                                    <a:pt x="80" y="45"/>
                                    <a:pt x="79" y="37"/>
                                    <a:pt x="75" y="30"/>
                                  </a:cubicBezTo>
                                  <a:cubicBezTo>
                                    <a:pt x="70" y="21"/>
                                    <a:pt x="62" y="16"/>
                                    <a:pt x="50" y="16"/>
                                  </a:cubicBezTo>
                                  <a:cubicBezTo>
                                    <a:pt x="39" y="16"/>
                                    <a:pt x="31" y="20"/>
                                    <a:pt x="26" y="28"/>
                                  </a:cubicBezTo>
                                  <a:cubicBezTo>
                                    <a:pt x="21" y="37"/>
                                    <a:pt x="19" y="47"/>
                                    <a:pt x="19" y="58"/>
                                  </a:cubicBezTo>
                                  <a:cubicBezTo>
                                    <a:pt x="19" y="70"/>
                                    <a:pt x="21" y="79"/>
                                    <a:pt x="26" y="86"/>
                                  </a:cubicBezTo>
                                  <a:cubicBezTo>
                                    <a:pt x="31" y="94"/>
                                    <a:pt x="39" y="98"/>
                                    <a:pt x="49" y="98"/>
                                  </a:cubicBezTo>
                                  <a:lnTo>
                                    <a:pt x="49" y="98"/>
                                  </a:lnTo>
                                  <a:close/>
                                  <a:moveTo>
                                    <a:pt x="50" y="0"/>
                                  </a:moveTo>
                                  <a:lnTo>
                                    <a:pt x="50" y="0"/>
                                  </a:lnTo>
                                  <a:cubicBezTo>
                                    <a:pt x="64" y="0"/>
                                    <a:pt x="75" y="5"/>
                                    <a:pt x="85" y="14"/>
                                  </a:cubicBezTo>
                                  <a:cubicBezTo>
                                    <a:pt x="94" y="23"/>
                                    <a:pt x="99" y="36"/>
                                    <a:pt x="99" y="54"/>
                                  </a:cubicBezTo>
                                  <a:cubicBezTo>
                                    <a:pt x="99" y="71"/>
                                    <a:pt x="95" y="85"/>
                                    <a:pt x="86" y="96"/>
                                  </a:cubicBezTo>
                                  <a:cubicBezTo>
                                    <a:pt x="78" y="107"/>
                                    <a:pt x="65" y="113"/>
                                    <a:pt x="48" y="113"/>
                                  </a:cubicBezTo>
                                  <a:cubicBezTo>
                                    <a:pt x="33" y="113"/>
                                    <a:pt x="22" y="108"/>
                                    <a:pt x="13" y="98"/>
                                  </a:cubicBezTo>
                                  <a:cubicBezTo>
                                    <a:pt x="5" y="88"/>
                                    <a:pt x="0" y="75"/>
                                    <a:pt x="0" y="59"/>
                                  </a:cubicBezTo>
                                  <a:cubicBezTo>
                                    <a:pt x="0" y="41"/>
                                    <a:pt x="5" y="27"/>
                                    <a:pt x="14" y="16"/>
                                  </a:cubicBezTo>
                                  <a:cubicBezTo>
                                    <a:pt x="23" y="6"/>
                                    <a:pt x="35" y="0"/>
                                    <a:pt x="50" y="0"/>
                                  </a:cubicBezTo>
                                  <a:lnTo>
                                    <a:pt x="50" y="0"/>
                                  </a:lnTo>
                                  <a:close/>
                                  <a:moveTo>
                                    <a:pt x="49" y="1"/>
                                  </a:moveTo>
                                  <a:lnTo>
                                    <a:pt x="49" y="1"/>
                                  </a:lnTo>
                                  <a:lnTo>
                                    <a:pt x="49" y="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38" name="Freeform 195"/>
                          <wps:cNvSpPr>
                            <a:spLocks noEditPoints="1"/>
                          </wps:cNvSpPr>
                          <wps:spPr bwMode="auto">
                            <a:xfrm>
                              <a:off x="684" y="2711"/>
                              <a:ext cx="79" cy="90"/>
                            </a:xfrm>
                            <a:custGeom>
                              <a:avLst/>
                              <a:gdLst>
                                <a:gd name="T0" fmla="*/ 49 w 99"/>
                                <a:gd name="T1" fmla="*/ 98 h 113"/>
                                <a:gd name="T2" fmla="*/ 49 w 99"/>
                                <a:gd name="T3" fmla="*/ 98 h 113"/>
                                <a:gd name="T4" fmla="*/ 73 w 99"/>
                                <a:gd name="T5" fmla="*/ 84 h 113"/>
                                <a:gd name="T6" fmla="*/ 80 w 99"/>
                                <a:gd name="T7" fmla="*/ 55 h 113"/>
                                <a:gd name="T8" fmla="*/ 75 w 99"/>
                                <a:gd name="T9" fmla="*/ 30 h 113"/>
                                <a:gd name="T10" fmla="*/ 49 w 99"/>
                                <a:gd name="T11" fmla="*/ 16 h 113"/>
                                <a:gd name="T12" fmla="*/ 26 w 99"/>
                                <a:gd name="T13" fmla="*/ 28 h 113"/>
                                <a:gd name="T14" fmla="*/ 18 w 99"/>
                                <a:gd name="T15" fmla="*/ 58 h 113"/>
                                <a:gd name="T16" fmla="*/ 26 w 99"/>
                                <a:gd name="T17" fmla="*/ 86 h 113"/>
                                <a:gd name="T18" fmla="*/ 49 w 99"/>
                                <a:gd name="T19" fmla="*/ 98 h 113"/>
                                <a:gd name="T20" fmla="*/ 49 w 99"/>
                                <a:gd name="T21" fmla="*/ 98 h 113"/>
                                <a:gd name="T22" fmla="*/ 50 w 99"/>
                                <a:gd name="T23" fmla="*/ 0 h 113"/>
                                <a:gd name="T24" fmla="*/ 50 w 99"/>
                                <a:gd name="T25" fmla="*/ 0 h 113"/>
                                <a:gd name="T26" fmla="*/ 84 w 99"/>
                                <a:gd name="T27" fmla="*/ 14 h 113"/>
                                <a:gd name="T28" fmla="*/ 99 w 99"/>
                                <a:gd name="T29" fmla="*/ 54 h 113"/>
                                <a:gd name="T30" fmla="*/ 86 w 99"/>
                                <a:gd name="T31" fmla="*/ 96 h 113"/>
                                <a:gd name="T32" fmla="*/ 48 w 99"/>
                                <a:gd name="T33" fmla="*/ 113 h 113"/>
                                <a:gd name="T34" fmla="*/ 13 w 99"/>
                                <a:gd name="T35" fmla="*/ 98 h 113"/>
                                <a:gd name="T36" fmla="*/ 0 w 99"/>
                                <a:gd name="T37" fmla="*/ 59 h 113"/>
                                <a:gd name="T38" fmla="*/ 14 w 99"/>
                                <a:gd name="T39" fmla="*/ 16 h 113"/>
                                <a:gd name="T40" fmla="*/ 50 w 99"/>
                                <a:gd name="T41" fmla="*/ 0 h 113"/>
                                <a:gd name="T42" fmla="*/ 50 w 99"/>
                                <a:gd name="T43" fmla="*/ 0 h 113"/>
                                <a:gd name="T44" fmla="*/ 49 w 99"/>
                                <a:gd name="T45" fmla="*/ 1 h 113"/>
                                <a:gd name="T46" fmla="*/ 49 w 99"/>
                                <a:gd name="T47" fmla="*/ 1 h 113"/>
                                <a:gd name="T48" fmla="*/ 49 w 99"/>
                                <a:gd name="T49" fmla="*/ 1 h 1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9" h="113">
                                  <a:moveTo>
                                    <a:pt x="49" y="98"/>
                                  </a:moveTo>
                                  <a:lnTo>
                                    <a:pt x="49" y="98"/>
                                  </a:lnTo>
                                  <a:cubicBezTo>
                                    <a:pt x="61" y="98"/>
                                    <a:pt x="69" y="93"/>
                                    <a:pt x="73" y="84"/>
                                  </a:cubicBezTo>
                                  <a:cubicBezTo>
                                    <a:pt x="78" y="75"/>
                                    <a:pt x="80" y="65"/>
                                    <a:pt x="80" y="55"/>
                                  </a:cubicBezTo>
                                  <a:cubicBezTo>
                                    <a:pt x="80" y="45"/>
                                    <a:pt x="78" y="37"/>
                                    <a:pt x="75" y="30"/>
                                  </a:cubicBezTo>
                                  <a:cubicBezTo>
                                    <a:pt x="70" y="21"/>
                                    <a:pt x="62" y="16"/>
                                    <a:pt x="49" y="16"/>
                                  </a:cubicBezTo>
                                  <a:cubicBezTo>
                                    <a:pt x="39" y="16"/>
                                    <a:pt x="31" y="20"/>
                                    <a:pt x="26" y="28"/>
                                  </a:cubicBezTo>
                                  <a:cubicBezTo>
                                    <a:pt x="21" y="37"/>
                                    <a:pt x="18" y="47"/>
                                    <a:pt x="18" y="58"/>
                                  </a:cubicBezTo>
                                  <a:cubicBezTo>
                                    <a:pt x="18" y="70"/>
                                    <a:pt x="21" y="79"/>
                                    <a:pt x="26" y="86"/>
                                  </a:cubicBezTo>
                                  <a:cubicBezTo>
                                    <a:pt x="31" y="94"/>
                                    <a:pt x="39" y="98"/>
                                    <a:pt x="49" y="98"/>
                                  </a:cubicBezTo>
                                  <a:lnTo>
                                    <a:pt x="49" y="98"/>
                                  </a:lnTo>
                                  <a:close/>
                                  <a:moveTo>
                                    <a:pt x="50" y="0"/>
                                  </a:moveTo>
                                  <a:lnTo>
                                    <a:pt x="50" y="0"/>
                                  </a:lnTo>
                                  <a:cubicBezTo>
                                    <a:pt x="64" y="0"/>
                                    <a:pt x="75" y="5"/>
                                    <a:pt x="84" y="14"/>
                                  </a:cubicBezTo>
                                  <a:cubicBezTo>
                                    <a:pt x="94" y="23"/>
                                    <a:pt x="99" y="36"/>
                                    <a:pt x="99" y="54"/>
                                  </a:cubicBezTo>
                                  <a:cubicBezTo>
                                    <a:pt x="99" y="71"/>
                                    <a:pt x="94" y="85"/>
                                    <a:pt x="86" y="96"/>
                                  </a:cubicBezTo>
                                  <a:cubicBezTo>
                                    <a:pt x="78" y="107"/>
                                    <a:pt x="65" y="113"/>
                                    <a:pt x="48" y="113"/>
                                  </a:cubicBezTo>
                                  <a:cubicBezTo>
                                    <a:pt x="33" y="113"/>
                                    <a:pt x="21" y="108"/>
                                    <a:pt x="13" y="98"/>
                                  </a:cubicBezTo>
                                  <a:cubicBezTo>
                                    <a:pt x="4" y="88"/>
                                    <a:pt x="0" y="75"/>
                                    <a:pt x="0" y="59"/>
                                  </a:cubicBezTo>
                                  <a:cubicBezTo>
                                    <a:pt x="0" y="41"/>
                                    <a:pt x="5" y="27"/>
                                    <a:pt x="14" y="16"/>
                                  </a:cubicBezTo>
                                  <a:cubicBezTo>
                                    <a:pt x="23" y="6"/>
                                    <a:pt x="35" y="0"/>
                                    <a:pt x="50" y="0"/>
                                  </a:cubicBezTo>
                                  <a:lnTo>
                                    <a:pt x="50" y="0"/>
                                  </a:lnTo>
                                  <a:close/>
                                  <a:moveTo>
                                    <a:pt x="49" y="1"/>
                                  </a:moveTo>
                                  <a:lnTo>
                                    <a:pt x="49" y="1"/>
                                  </a:lnTo>
                                  <a:lnTo>
                                    <a:pt x="49" y="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39" name="Freeform 196"/>
                          <wps:cNvSpPr>
                            <a:spLocks/>
                          </wps:cNvSpPr>
                          <wps:spPr bwMode="auto">
                            <a:xfrm>
                              <a:off x="779" y="2683"/>
                              <a:ext cx="69" cy="115"/>
                            </a:xfrm>
                            <a:custGeom>
                              <a:avLst/>
                              <a:gdLst>
                                <a:gd name="T0" fmla="*/ 0 w 87"/>
                                <a:gd name="T1" fmla="*/ 0 h 145"/>
                                <a:gd name="T2" fmla="*/ 0 w 87"/>
                                <a:gd name="T3" fmla="*/ 0 h 145"/>
                                <a:gd name="T4" fmla="*/ 17 w 87"/>
                                <a:gd name="T5" fmla="*/ 0 h 145"/>
                                <a:gd name="T6" fmla="*/ 17 w 87"/>
                                <a:gd name="T7" fmla="*/ 84 h 145"/>
                                <a:gd name="T8" fmla="*/ 62 w 87"/>
                                <a:gd name="T9" fmla="*/ 39 h 145"/>
                                <a:gd name="T10" fmla="*/ 85 w 87"/>
                                <a:gd name="T11" fmla="*/ 39 h 145"/>
                                <a:gd name="T12" fmla="*/ 45 w 87"/>
                                <a:gd name="T13" fmla="*/ 79 h 145"/>
                                <a:gd name="T14" fmla="*/ 87 w 87"/>
                                <a:gd name="T15" fmla="*/ 145 h 145"/>
                                <a:gd name="T16" fmla="*/ 65 w 87"/>
                                <a:gd name="T17" fmla="*/ 145 h 145"/>
                                <a:gd name="T18" fmla="*/ 32 w 87"/>
                                <a:gd name="T19" fmla="*/ 92 h 145"/>
                                <a:gd name="T20" fmla="*/ 17 w 87"/>
                                <a:gd name="T21" fmla="*/ 105 h 145"/>
                                <a:gd name="T22" fmla="*/ 17 w 87"/>
                                <a:gd name="T23" fmla="*/ 145 h 145"/>
                                <a:gd name="T24" fmla="*/ 0 w 87"/>
                                <a:gd name="T25" fmla="*/ 145 h 145"/>
                                <a:gd name="T26" fmla="*/ 0 w 87"/>
                                <a:gd name="T27" fmla="*/ 0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87" h="145">
                                  <a:moveTo>
                                    <a:pt x="0" y="0"/>
                                  </a:moveTo>
                                  <a:lnTo>
                                    <a:pt x="0" y="0"/>
                                  </a:lnTo>
                                  <a:lnTo>
                                    <a:pt x="17" y="0"/>
                                  </a:lnTo>
                                  <a:lnTo>
                                    <a:pt x="17" y="84"/>
                                  </a:lnTo>
                                  <a:lnTo>
                                    <a:pt x="62" y="39"/>
                                  </a:lnTo>
                                  <a:lnTo>
                                    <a:pt x="85" y="39"/>
                                  </a:lnTo>
                                  <a:lnTo>
                                    <a:pt x="45" y="79"/>
                                  </a:lnTo>
                                  <a:lnTo>
                                    <a:pt x="87" y="145"/>
                                  </a:lnTo>
                                  <a:lnTo>
                                    <a:pt x="65" y="145"/>
                                  </a:lnTo>
                                  <a:lnTo>
                                    <a:pt x="32" y="92"/>
                                  </a:lnTo>
                                  <a:lnTo>
                                    <a:pt x="17" y="105"/>
                                  </a:lnTo>
                                  <a:lnTo>
                                    <a:pt x="17" y="145"/>
                                  </a:lnTo>
                                  <a:lnTo>
                                    <a:pt x="0" y="145"/>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40" name="Freeform 197"/>
                          <wps:cNvSpPr>
                            <a:spLocks noEditPoints="1"/>
                          </wps:cNvSpPr>
                          <wps:spPr bwMode="auto">
                            <a:xfrm>
                              <a:off x="855" y="2712"/>
                              <a:ext cx="76" cy="89"/>
                            </a:xfrm>
                            <a:custGeom>
                              <a:avLst/>
                              <a:gdLst>
                                <a:gd name="T0" fmla="*/ 50 w 96"/>
                                <a:gd name="T1" fmla="*/ 0 h 112"/>
                                <a:gd name="T2" fmla="*/ 50 w 96"/>
                                <a:gd name="T3" fmla="*/ 0 h 112"/>
                                <a:gd name="T4" fmla="*/ 71 w 96"/>
                                <a:gd name="T5" fmla="*/ 5 h 112"/>
                                <a:gd name="T6" fmla="*/ 87 w 96"/>
                                <a:gd name="T7" fmla="*/ 19 h 112"/>
                                <a:gd name="T8" fmla="*/ 95 w 96"/>
                                <a:gd name="T9" fmla="*/ 38 h 112"/>
                                <a:gd name="T10" fmla="*/ 96 w 96"/>
                                <a:gd name="T11" fmla="*/ 61 h 112"/>
                                <a:gd name="T12" fmla="*/ 19 w 96"/>
                                <a:gd name="T13" fmla="*/ 61 h 112"/>
                                <a:gd name="T14" fmla="*/ 26 w 96"/>
                                <a:gd name="T15" fmla="*/ 87 h 112"/>
                                <a:gd name="T16" fmla="*/ 48 w 96"/>
                                <a:gd name="T17" fmla="*/ 96 h 112"/>
                                <a:gd name="T18" fmla="*/ 70 w 96"/>
                                <a:gd name="T19" fmla="*/ 87 h 112"/>
                                <a:gd name="T20" fmla="*/ 77 w 96"/>
                                <a:gd name="T21" fmla="*/ 75 h 112"/>
                                <a:gd name="T22" fmla="*/ 95 w 96"/>
                                <a:gd name="T23" fmla="*/ 75 h 112"/>
                                <a:gd name="T24" fmla="*/ 90 w 96"/>
                                <a:gd name="T25" fmla="*/ 88 h 112"/>
                                <a:gd name="T26" fmla="*/ 81 w 96"/>
                                <a:gd name="T27" fmla="*/ 100 h 112"/>
                                <a:gd name="T28" fmla="*/ 61 w 96"/>
                                <a:gd name="T29" fmla="*/ 110 h 112"/>
                                <a:gd name="T30" fmla="*/ 47 w 96"/>
                                <a:gd name="T31" fmla="*/ 112 h 112"/>
                                <a:gd name="T32" fmla="*/ 13 w 96"/>
                                <a:gd name="T33" fmla="*/ 97 h 112"/>
                                <a:gd name="T34" fmla="*/ 0 w 96"/>
                                <a:gd name="T35" fmla="*/ 57 h 112"/>
                                <a:gd name="T36" fmla="*/ 13 w 96"/>
                                <a:gd name="T37" fmla="*/ 16 h 112"/>
                                <a:gd name="T38" fmla="*/ 50 w 96"/>
                                <a:gd name="T39" fmla="*/ 0 h 112"/>
                                <a:gd name="T40" fmla="*/ 50 w 96"/>
                                <a:gd name="T41" fmla="*/ 0 h 112"/>
                                <a:gd name="T42" fmla="*/ 78 w 96"/>
                                <a:gd name="T43" fmla="*/ 47 h 112"/>
                                <a:gd name="T44" fmla="*/ 78 w 96"/>
                                <a:gd name="T45" fmla="*/ 47 h 112"/>
                                <a:gd name="T46" fmla="*/ 73 w 96"/>
                                <a:gd name="T47" fmla="*/ 28 h 112"/>
                                <a:gd name="T48" fmla="*/ 48 w 96"/>
                                <a:gd name="T49" fmla="*/ 16 h 112"/>
                                <a:gd name="T50" fmla="*/ 28 w 96"/>
                                <a:gd name="T51" fmla="*/ 24 h 112"/>
                                <a:gd name="T52" fmla="*/ 19 w 96"/>
                                <a:gd name="T53" fmla="*/ 47 h 112"/>
                                <a:gd name="T54" fmla="*/ 78 w 96"/>
                                <a:gd name="T55" fmla="*/ 47 h 112"/>
                                <a:gd name="T56" fmla="*/ 48 w 96"/>
                                <a:gd name="T57" fmla="*/ 0 h 112"/>
                                <a:gd name="T58" fmla="*/ 48 w 96"/>
                                <a:gd name="T59" fmla="*/ 0 h 112"/>
                                <a:gd name="T60" fmla="*/ 48 w 96"/>
                                <a:gd name="T61"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96" h="112">
                                  <a:moveTo>
                                    <a:pt x="50" y="0"/>
                                  </a:moveTo>
                                  <a:lnTo>
                                    <a:pt x="50" y="0"/>
                                  </a:lnTo>
                                  <a:cubicBezTo>
                                    <a:pt x="57" y="0"/>
                                    <a:pt x="64" y="2"/>
                                    <a:pt x="71" y="5"/>
                                  </a:cubicBezTo>
                                  <a:cubicBezTo>
                                    <a:pt x="78" y="9"/>
                                    <a:pt x="84" y="13"/>
                                    <a:pt x="87" y="19"/>
                                  </a:cubicBezTo>
                                  <a:cubicBezTo>
                                    <a:pt x="91" y="24"/>
                                    <a:pt x="93" y="31"/>
                                    <a:pt x="95" y="38"/>
                                  </a:cubicBezTo>
                                  <a:cubicBezTo>
                                    <a:pt x="96" y="43"/>
                                    <a:pt x="96" y="50"/>
                                    <a:pt x="96" y="61"/>
                                  </a:cubicBezTo>
                                  <a:lnTo>
                                    <a:pt x="19" y="61"/>
                                  </a:lnTo>
                                  <a:cubicBezTo>
                                    <a:pt x="19" y="72"/>
                                    <a:pt x="22" y="80"/>
                                    <a:pt x="26" y="87"/>
                                  </a:cubicBezTo>
                                  <a:cubicBezTo>
                                    <a:pt x="31" y="93"/>
                                    <a:pt x="38" y="96"/>
                                    <a:pt x="48" y="96"/>
                                  </a:cubicBezTo>
                                  <a:cubicBezTo>
                                    <a:pt x="58" y="96"/>
                                    <a:pt x="65" y="93"/>
                                    <a:pt x="70" y="87"/>
                                  </a:cubicBezTo>
                                  <a:cubicBezTo>
                                    <a:pt x="74" y="84"/>
                                    <a:pt x="76" y="80"/>
                                    <a:pt x="77" y="75"/>
                                  </a:cubicBezTo>
                                  <a:lnTo>
                                    <a:pt x="95" y="75"/>
                                  </a:lnTo>
                                  <a:cubicBezTo>
                                    <a:pt x="94" y="79"/>
                                    <a:pt x="93" y="83"/>
                                    <a:pt x="90" y="88"/>
                                  </a:cubicBezTo>
                                  <a:cubicBezTo>
                                    <a:pt x="87" y="93"/>
                                    <a:pt x="85" y="97"/>
                                    <a:pt x="81" y="100"/>
                                  </a:cubicBezTo>
                                  <a:cubicBezTo>
                                    <a:pt x="76" y="105"/>
                                    <a:pt x="69" y="108"/>
                                    <a:pt x="61" y="110"/>
                                  </a:cubicBezTo>
                                  <a:cubicBezTo>
                                    <a:pt x="57" y="111"/>
                                    <a:pt x="52" y="112"/>
                                    <a:pt x="47" y="112"/>
                                  </a:cubicBezTo>
                                  <a:cubicBezTo>
                                    <a:pt x="34" y="112"/>
                                    <a:pt x="22" y="107"/>
                                    <a:pt x="13" y="97"/>
                                  </a:cubicBezTo>
                                  <a:cubicBezTo>
                                    <a:pt x="4" y="88"/>
                                    <a:pt x="0" y="74"/>
                                    <a:pt x="0" y="57"/>
                                  </a:cubicBezTo>
                                  <a:cubicBezTo>
                                    <a:pt x="0" y="40"/>
                                    <a:pt x="4" y="27"/>
                                    <a:pt x="13" y="16"/>
                                  </a:cubicBezTo>
                                  <a:cubicBezTo>
                                    <a:pt x="23" y="5"/>
                                    <a:pt x="35" y="0"/>
                                    <a:pt x="50" y="0"/>
                                  </a:cubicBezTo>
                                  <a:lnTo>
                                    <a:pt x="50" y="0"/>
                                  </a:lnTo>
                                  <a:close/>
                                  <a:moveTo>
                                    <a:pt x="78" y="47"/>
                                  </a:moveTo>
                                  <a:lnTo>
                                    <a:pt x="78" y="47"/>
                                  </a:lnTo>
                                  <a:cubicBezTo>
                                    <a:pt x="77" y="39"/>
                                    <a:pt x="75" y="33"/>
                                    <a:pt x="73" y="28"/>
                                  </a:cubicBezTo>
                                  <a:cubicBezTo>
                                    <a:pt x="68" y="20"/>
                                    <a:pt x="60" y="16"/>
                                    <a:pt x="48" y="16"/>
                                  </a:cubicBezTo>
                                  <a:cubicBezTo>
                                    <a:pt x="40" y="16"/>
                                    <a:pt x="33" y="18"/>
                                    <a:pt x="28" y="24"/>
                                  </a:cubicBezTo>
                                  <a:cubicBezTo>
                                    <a:pt x="22" y="30"/>
                                    <a:pt x="20" y="38"/>
                                    <a:pt x="19" y="47"/>
                                  </a:cubicBezTo>
                                  <a:lnTo>
                                    <a:pt x="78" y="47"/>
                                  </a:lnTo>
                                  <a:close/>
                                  <a:moveTo>
                                    <a:pt x="48" y="0"/>
                                  </a:moveTo>
                                  <a:lnTo>
                                    <a:pt x="48" y="0"/>
                                  </a:lnTo>
                                  <a:lnTo>
                                    <a:pt x="4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41" name="Freeform 198"/>
                          <wps:cNvSpPr>
                            <a:spLocks noEditPoints="1"/>
                          </wps:cNvSpPr>
                          <wps:spPr bwMode="auto">
                            <a:xfrm>
                              <a:off x="940" y="2712"/>
                              <a:ext cx="77" cy="120"/>
                            </a:xfrm>
                            <a:custGeom>
                              <a:avLst/>
                              <a:gdLst>
                                <a:gd name="T0" fmla="*/ 77 w 97"/>
                                <a:gd name="T1" fmla="*/ 2 h 151"/>
                                <a:gd name="T2" fmla="*/ 77 w 97"/>
                                <a:gd name="T3" fmla="*/ 2 h 151"/>
                                <a:gd name="T4" fmla="*/ 97 w 97"/>
                                <a:gd name="T5" fmla="*/ 2 h 151"/>
                                <a:gd name="T6" fmla="*/ 80 w 97"/>
                                <a:gd name="T7" fmla="*/ 49 h 151"/>
                                <a:gd name="T8" fmla="*/ 64 w 97"/>
                                <a:gd name="T9" fmla="*/ 93 h 151"/>
                                <a:gd name="T10" fmla="*/ 42 w 97"/>
                                <a:gd name="T11" fmla="*/ 142 h 151"/>
                                <a:gd name="T12" fmla="*/ 21 w 97"/>
                                <a:gd name="T13" fmla="*/ 151 h 151"/>
                                <a:gd name="T14" fmla="*/ 15 w 97"/>
                                <a:gd name="T15" fmla="*/ 151 h 151"/>
                                <a:gd name="T16" fmla="*/ 10 w 97"/>
                                <a:gd name="T17" fmla="*/ 150 h 151"/>
                                <a:gd name="T18" fmla="*/ 10 w 97"/>
                                <a:gd name="T19" fmla="*/ 134 h 151"/>
                                <a:gd name="T20" fmla="*/ 17 w 97"/>
                                <a:gd name="T21" fmla="*/ 135 h 151"/>
                                <a:gd name="T22" fmla="*/ 20 w 97"/>
                                <a:gd name="T23" fmla="*/ 136 h 151"/>
                                <a:gd name="T24" fmla="*/ 28 w 97"/>
                                <a:gd name="T25" fmla="*/ 134 h 151"/>
                                <a:gd name="T26" fmla="*/ 32 w 97"/>
                                <a:gd name="T27" fmla="*/ 130 h 151"/>
                                <a:gd name="T28" fmla="*/ 35 w 97"/>
                                <a:gd name="T29" fmla="*/ 122 h 151"/>
                                <a:gd name="T30" fmla="*/ 40 w 97"/>
                                <a:gd name="T31" fmla="*/ 111 h 151"/>
                                <a:gd name="T32" fmla="*/ 0 w 97"/>
                                <a:gd name="T33" fmla="*/ 2 h 151"/>
                                <a:gd name="T34" fmla="*/ 21 w 97"/>
                                <a:gd name="T35" fmla="*/ 2 h 151"/>
                                <a:gd name="T36" fmla="*/ 49 w 97"/>
                                <a:gd name="T37" fmla="*/ 88 h 151"/>
                                <a:gd name="T38" fmla="*/ 77 w 97"/>
                                <a:gd name="T39" fmla="*/ 2 h 151"/>
                                <a:gd name="T40" fmla="*/ 49 w 97"/>
                                <a:gd name="T41" fmla="*/ 0 h 151"/>
                                <a:gd name="T42" fmla="*/ 49 w 97"/>
                                <a:gd name="T43" fmla="*/ 0 h 151"/>
                                <a:gd name="T44" fmla="*/ 49 w 97"/>
                                <a:gd name="T45" fmla="*/ 0 h 1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97" h="151">
                                  <a:moveTo>
                                    <a:pt x="77" y="2"/>
                                  </a:moveTo>
                                  <a:lnTo>
                                    <a:pt x="77" y="2"/>
                                  </a:lnTo>
                                  <a:lnTo>
                                    <a:pt x="97" y="2"/>
                                  </a:lnTo>
                                  <a:cubicBezTo>
                                    <a:pt x="95" y="9"/>
                                    <a:pt x="89" y="25"/>
                                    <a:pt x="80" y="49"/>
                                  </a:cubicBezTo>
                                  <a:cubicBezTo>
                                    <a:pt x="74" y="67"/>
                                    <a:pt x="69" y="82"/>
                                    <a:pt x="64" y="93"/>
                                  </a:cubicBezTo>
                                  <a:cubicBezTo>
                                    <a:pt x="54" y="120"/>
                                    <a:pt x="47" y="137"/>
                                    <a:pt x="42" y="142"/>
                                  </a:cubicBezTo>
                                  <a:cubicBezTo>
                                    <a:pt x="38" y="148"/>
                                    <a:pt x="31" y="151"/>
                                    <a:pt x="21" y="151"/>
                                  </a:cubicBezTo>
                                  <a:cubicBezTo>
                                    <a:pt x="18" y="151"/>
                                    <a:pt x="16" y="151"/>
                                    <a:pt x="15" y="151"/>
                                  </a:cubicBezTo>
                                  <a:cubicBezTo>
                                    <a:pt x="14" y="151"/>
                                    <a:pt x="12" y="150"/>
                                    <a:pt x="10" y="150"/>
                                  </a:cubicBezTo>
                                  <a:lnTo>
                                    <a:pt x="10" y="134"/>
                                  </a:lnTo>
                                  <a:cubicBezTo>
                                    <a:pt x="13" y="135"/>
                                    <a:pt x="15" y="135"/>
                                    <a:pt x="17" y="135"/>
                                  </a:cubicBezTo>
                                  <a:cubicBezTo>
                                    <a:pt x="18" y="136"/>
                                    <a:pt x="19" y="136"/>
                                    <a:pt x="20" y="136"/>
                                  </a:cubicBezTo>
                                  <a:cubicBezTo>
                                    <a:pt x="24" y="136"/>
                                    <a:pt x="26" y="135"/>
                                    <a:pt x="28" y="134"/>
                                  </a:cubicBezTo>
                                  <a:cubicBezTo>
                                    <a:pt x="29" y="133"/>
                                    <a:pt x="30" y="132"/>
                                    <a:pt x="32" y="130"/>
                                  </a:cubicBezTo>
                                  <a:cubicBezTo>
                                    <a:pt x="32" y="130"/>
                                    <a:pt x="33" y="127"/>
                                    <a:pt x="35" y="122"/>
                                  </a:cubicBezTo>
                                  <a:cubicBezTo>
                                    <a:pt x="37" y="117"/>
                                    <a:pt x="39" y="113"/>
                                    <a:pt x="40" y="111"/>
                                  </a:cubicBezTo>
                                  <a:lnTo>
                                    <a:pt x="0" y="2"/>
                                  </a:lnTo>
                                  <a:lnTo>
                                    <a:pt x="21" y="2"/>
                                  </a:lnTo>
                                  <a:lnTo>
                                    <a:pt x="49" y="88"/>
                                  </a:lnTo>
                                  <a:lnTo>
                                    <a:pt x="77" y="2"/>
                                  </a:lnTo>
                                  <a:close/>
                                  <a:moveTo>
                                    <a:pt x="49" y="0"/>
                                  </a:moveTo>
                                  <a:lnTo>
                                    <a:pt x="49" y="0"/>
                                  </a:lnTo>
                                  <a:lnTo>
                                    <a:pt x="49"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42" name="Freeform 199"/>
                          <wps:cNvSpPr>
                            <a:spLocks/>
                          </wps:cNvSpPr>
                          <wps:spPr bwMode="auto">
                            <a:xfrm>
                              <a:off x="1021" y="2781"/>
                              <a:ext cx="16" cy="40"/>
                            </a:xfrm>
                            <a:custGeom>
                              <a:avLst/>
                              <a:gdLst>
                                <a:gd name="T0" fmla="*/ 0 w 21"/>
                                <a:gd name="T1" fmla="*/ 42 h 51"/>
                                <a:gd name="T2" fmla="*/ 0 w 21"/>
                                <a:gd name="T3" fmla="*/ 42 h 51"/>
                                <a:gd name="T4" fmla="*/ 9 w 21"/>
                                <a:gd name="T5" fmla="*/ 32 h 51"/>
                                <a:gd name="T6" fmla="*/ 11 w 21"/>
                                <a:gd name="T7" fmla="*/ 24 h 51"/>
                                <a:gd name="T8" fmla="*/ 11 w 21"/>
                                <a:gd name="T9" fmla="*/ 22 h 51"/>
                                <a:gd name="T10" fmla="*/ 10 w 21"/>
                                <a:gd name="T11" fmla="*/ 21 h 51"/>
                                <a:gd name="T12" fmla="*/ 0 w 21"/>
                                <a:gd name="T13" fmla="*/ 21 h 51"/>
                                <a:gd name="T14" fmla="*/ 0 w 21"/>
                                <a:gd name="T15" fmla="*/ 0 h 51"/>
                                <a:gd name="T16" fmla="*/ 21 w 21"/>
                                <a:gd name="T17" fmla="*/ 0 h 51"/>
                                <a:gd name="T18" fmla="*/ 21 w 21"/>
                                <a:gd name="T19" fmla="*/ 19 h 51"/>
                                <a:gd name="T20" fmla="*/ 16 w 21"/>
                                <a:gd name="T21" fmla="*/ 40 h 51"/>
                                <a:gd name="T22" fmla="*/ 0 w 21"/>
                                <a:gd name="T23" fmla="*/ 51 h 51"/>
                                <a:gd name="T24" fmla="*/ 0 w 21"/>
                                <a:gd name="T25" fmla="*/ 42 h 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1" h="51">
                                  <a:moveTo>
                                    <a:pt x="0" y="42"/>
                                  </a:moveTo>
                                  <a:lnTo>
                                    <a:pt x="0" y="42"/>
                                  </a:lnTo>
                                  <a:cubicBezTo>
                                    <a:pt x="4" y="41"/>
                                    <a:pt x="7" y="38"/>
                                    <a:pt x="9" y="32"/>
                                  </a:cubicBezTo>
                                  <a:cubicBezTo>
                                    <a:pt x="10" y="29"/>
                                    <a:pt x="11" y="26"/>
                                    <a:pt x="11" y="24"/>
                                  </a:cubicBezTo>
                                  <a:cubicBezTo>
                                    <a:pt x="11" y="23"/>
                                    <a:pt x="11" y="23"/>
                                    <a:pt x="11" y="22"/>
                                  </a:cubicBezTo>
                                  <a:cubicBezTo>
                                    <a:pt x="11" y="22"/>
                                    <a:pt x="10" y="22"/>
                                    <a:pt x="10" y="21"/>
                                  </a:cubicBezTo>
                                  <a:lnTo>
                                    <a:pt x="0" y="21"/>
                                  </a:lnTo>
                                  <a:lnTo>
                                    <a:pt x="0" y="0"/>
                                  </a:lnTo>
                                  <a:lnTo>
                                    <a:pt x="21" y="0"/>
                                  </a:lnTo>
                                  <a:lnTo>
                                    <a:pt x="21" y="19"/>
                                  </a:lnTo>
                                  <a:cubicBezTo>
                                    <a:pt x="21" y="27"/>
                                    <a:pt x="19" y="34"/>
                                    <a:pt x="16" y="40"/>
                                  </a:cubicBezTo>
                                  <a:cubicBezTo>
                                    <a:pt x="13" y="46"/>
                                    <a:pt x="7" y="50"/>
                                    <a:pt x="0" y="51"/>
                                  </a:cubicBezTo>
                                  <a:lnTo>
                                    <a:pt x="0" y="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43" name="Freeform 200"/>
                          <wps:cNvSpPr>
                            <a:spLocks noEditPoints="1"/>
                          </wps:cNvSpPr>
                          <wps:spPr bwMode="auto">
                            <a:xfrm>
                              <a:off x="1110" y="2683"/>
                              <a:ext cx="85" cy="115"/>
                            </a:xfrm>
                            <a:custGeom>
                              <a:avLst/>
                              <a:gdLst>
                                <a:gd name="T0" fmla="*/ 0 w 108"/>
                                <a:gd name="T1" fmla="*/ 0 h 145"/>
                                <a:gd name="T2" fmla="*/ 0 w 108"/>
                                <a:gd name="T3" fmla="*/ 0 h 145"/>
                                <a:gd name="T4" fmla="*/ 65 w 108"/>
                                <a:gd name="T5" fmla="*/ 0 h 145"/>
                                <a:gd name="T6" fmla="*/ 96 w 108"/>
                                <a:gd name="T7" fmla="*/ 11 h 145"/>
                                <a:gd name="T8" fmla="*/ 108 w 108"/>
                                <a:gd name="T9" fmla="*/ 42 h 145"/>
                                <a:gd name="T10" fmla="*/ 97 w 108"/>
                                <a:gd name="T11" fmla="*/ 71 h 145"/>
                                <a:gd name="T12" fmla="*/ 65 w 108"/>
                                <a:gd name="T13" fmla="*/ 84 h 145"/>
                                <a:gd name="T14" fmla="*/ 19 w 108"/>
                                <a:gd name="T15" fmla="*/ 84 h 145"/>
                                <a:gd name="T16" fmla="*/ 19 w 108"/>
                                <a:gd name="T17" fmla="*/ 145 h 145"/>
                                <a:gd name="T18" fmla="*/ 0 w 108"/>
                                <a:gd name="T19" fmla="*/ 145 h 145"/>
                                <a:gd name="T20" fmla="*/ 0 w 108"/>
                                <a:gd name="T21" fmla="*/ 0 h 145"/>
                                <a:gd name="T22" fmla="*/ 88 w 108"/>
                                <a:gd name="T23" fmla="*/ 42 h 145"/>
                                <a:gd name="T24" fmla="*/ 88 w 108"/>
                                <a:gd name="T25" fmla="*/ 42 h 145"/>
                                <a:gd name="T26" fmla="*/ 76 w 108"/>
                                <a:gd name="T27" fmla="*/ 20 h 145"/>
                                <a:gd name="T28" fmla="*/ 59 w 108"/>
                                <a:gd name="T29" fmla="*/ 17 h 145"/>
                                <a:gd name="T30" fmla="*/ 19 w 108"/>
                                <a:gd name="T31" fmla="*/ 17 h 145"/>
                                <a:gd name="T32" fmla="*/ 19 w 108"/>
                                <a:gd name="T33" fmla="*/ 67 h 145"/>
                                <a:gd name="T34" fmla="*/ 59 w 108"/>
                                <a:gd name="T35" fmla="*/ 67 h 145"/>
                                <a:gd name="T36" fmla="*/ 80 w 108"/>
                                <a:gd name="T37" fmla="*/ 62 h 145"/>
                                <a:gd name="T38" fmla="*/ 88 w 108"/>
                                <a:gd name="T39" fmla="*/ 42 h 145"/>
                                <a:gd name="T40" fmla="*/ 88 w 108"/>
                                <a:gd name="T41" fmla="*/ 42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08" h="145">
                                  <a:moveTo>
                                    <a:pt x="0" y="0"/>
                                  </a:moveTo>
                                  <a:lnTo>
                                    <a:pt x="0" y="0"/>
                                  </a:lnTo>
                                  <a:lnTo>
                                    <a:pt x="65" y="0"/>
                                  </a:lnTo>
                                  <a:cubicBezTo>
                                    <a:pt x="78" y="0"/>
                                    <a:pt x="88" y="4"/>
                                    <a:pt x="96" y="11"/>
                                  </a:cubicBezTo>
                                  <a:cubicBezTo>
                                    <a:pt x="104" y="18"/>
                                    <a:pt x="108" y="29"/>
                                    <a:pt x="108" y="42"/>
                                  </a:cubicBezTo>
                                  <a:cubicBezTo>
                                    <a:pt x="108" y="53"/>
                                    <a:pt x="105" y="63"/>
                                    <a:pt x="97" y="71"/>
                                  </a:cubicBezTo>
                                  <a:cubicBezTo>
                                    <a:pt x="90" y="80"/>
                                    <a:pt x="80" y="84"/>
                                    <a:pt x="65" y="84"/>
                                  </a:cubicBezTo>
                                  <a:lnTo>
                                    <a:pt x="19" y="84"/>
                                  </a:lnTo>
                                  <a:lnTo>
                                    <a:pt x="19" y="145"/>
                                  </a:lnTo>
                                  <a:lnTo>
                                    <a:pt x="0" y="145"/>
                                  </a:lnTo>
                                  <a:lnTo>
                                    <a:pt x="0" y="0"/>
                                  </a:lnTo>
                                  <a:close/>
                                  <a:moveTo>
                                    <a:pt x="88" y="42"/>
                                  </a:moveTo>
                                  <a:lnTo>
                                    <a:pt x="88" y="42"/>
                                  </a:lnTo>
                                  <a:cubicBezTo>
                                    <a:pt x="88" y="31"/>
                                    <a:pt x="84" y="24"/>
                                    <a:pt x="76" y="20"/>
                                  </a:cubicBezTo>
                                  <a:cubicBezTo>
                                    <a:pt x="72" y="18"/>
                                    <a:pt x="66" y="17"/>
                                    <a:pt x="59" y="17"/>
                                  </a:cubicBezTo>
                                  <a:lnTo>
                                    <a:pt x="19" y="17"/>
                                  </a:lnTo>
                                  <a:lnTo>
                                    <a:pt x="19" y="67"/>
                                  </a:lnTo>
                                  <a:lnTo>
                                    <a:pt x="59" y="67"/>
                                  </a:lnTo>
                                  <a:cubicBezTo>
                                    <a:pt x="67" y="67"/>
                                    <a:pt x="74" y="65"/>
                                    <a:pt x="80" y="62"/>
                                  </a:cubicBezTo>
                                  <a:cubicBezTo>
                                    <a:pt x="85" y="58"/>
                                    <a:pt x="88" y="51"/>
                                    <a:pt x="88" y="42"/>
                                  </a:cubicBezTo>
                                  <a:lnTo>
                                    <a:pt x="88" y="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44" name="Freeform 201"/>
                          <wps:cNvSpPr>
                            <a:spLocks/>
                          </wps:cNvSpPr>
                          <wps:spPr bwMode="auto">
                            <a:xfrm>
                              <a:off x="1256" y="2681"/>
                              <a:ext cx="37" cy="149"/>
                            </a:xfrm>
                            <a:custGeom>
                              <a:avLst/>
                              <a:gdLst>
                                <a:gd name="T0" fmla="*/ 45 w 46"/>
                                <a:gd name="T1" fmla="*/ 0 h 188"/>
                                <a:gd name="T2" fmla="*/ 45 w 46"/>
                                <a:gd name="T3" fmla="*/ 0 h 188"/>
                                <a:gd name="T4" fmla="*/ 25 w 46"/>
                                <a:gd name="T5" fmla="*/ 44 h 188"/>
                                <a:gd name="T6" fmla="*/ 18 w 46"/>
                                <a:gd name="T7" fmla="*/ 94 h 188"/>
                                <a:gd name="T8" fmla="*/ 26 w 46"/>
                                <a:gd name="T9" fmla="*/ 146 h 188"/>
                                <a:gd name="T10" fmla="*/ 46 w 46"/>
                                <a:gd name="T11" fmla="*/ 188 h 188"/>
                                <a:gd name="T12" fmla="*/ 34 w 46"/>
                                <a:gd name="T13" fmla="*/ 188 h 188"/>
                                <a:gd name="T14" fmla="*/ 16 w 46"/>
                                <a:gd name="T15" fmla="*/ 160 h 188"/>
                                <a:gd name="T16" fmla="*/ 8 w 46"/>
                                <a:gd name="T17" fmla="*/ 143 h 188"/>
                                <a:gd name="T18" fmla="*/ 1 w 46"/>
                                <a:gd name="T19" fmla="*/ 112 h 188"/>
                                <a:gd name="T20" fmla="*/ 0 w 46"/>
                                <a:gd name="T21" fmla="*/ 95 h 188"/>
                                <a:gd name="T22" fmla="*/ 9 w 46"/>
                                <a:gd name="T23" fmla="*/ 43 h 188"/>
                                <a:gd name="T24" fmla="*/ 33 w 46"/>
                                <a:gd name="T25" fmla="*/ 0 h 188"/>
                                <a:gd name="T26" fmla="*/ 45 w 46"/>
                                <a:gd name="T27" fmla="*/ 0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45" y="0"/>
                                  </a:moveTo>
                                  <a:lnTo>
                                    <a:pt x="45" y="0"/>
                                  </a:lnTo>
                                  <a:cubicBezTo>
                                    <a:pt x="35" y="20"/>
                                    <a:pt x="28" y="35"/>
                                    <a:pt x="25" y="44"/>
                                  </a:cubicBezTo>
                                  <a:cubicBezTo>
                                    <a:pt x="21" y="58"/>
                                    <a:pt x="18" y="75"/>
                                    <a:pt x="18" y="94"/>
                                  </a:cubicBezTo>
                                  <a:cubicBezTo>
                                    <a:pt x="18" y="113"/>
                                    <a:pt x="21" y="130"/>
                                    <a:pt x="26" y="146"/>
                                  </a:cubicBezTo>
                                  <a:cubicBezTo>
                                    <a:pt x="30" y="156"/>
                                    <a:pt x="36" y="170"/>
                                    <a:pt x="46" y="188"/>
                                  </a:cubicBezTo>
                                  <a:lnTo>
                                    <a:pt x="34" y="188"/>
                                  </a:lnTo>
                                  <a:cubicBezTo>
                                    <a:pt x="24" y="173"/>
                                    <a:pt x="18" y="164"/>
                                    <a:pt x="16" y="160"/>
                                  </a:cubicBezTo>
                                  <a:cubicBezTo>
                                    <a:pt x="14" y="155"/>
                                    <a:pt x="11" y="150"/>
                                    <a:pt x="8" y="143"/>
                                  </a:cubicBezTo>
                                  <a:cubicBezTo>
                                    <a:pt x="5" y="133"/>
                                    <a:pt x="2" y="123"/>
                                    <a:pt x="1" y="112"/>
                                  </a:cubicBezTo>
                                  <a:cubicBezTo>
                                    <a:pt x="0" y="106"/>
                                    <a:pt x="0" y="100"/>
                                    <a:pt x="0" y="95"/>
                                  </a:cubicBezTo>
                                  <a:cubicBezTo>
                                    <a:pt x="0" y="76"/>
                                    <a:pt x="3" y="58"/>
                                    <a:pt x="9" y="43"/>
                                  </a:cubicBezTo>
                                  <a:cubicBezTo>
                                    <a:pt x="13" y="34"/>
                                    <a:pt x="21" y="19"/>
                                    <a:pt x="33" y="0"/>
                                  </a:cubicBezTo>
                                  <a:lnTo>
                                    <a:pt x="45"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45" name="Freeform 202"/>
                          <wps:cNvSpPr>
                            <a:spLocks/>
                          </wps:cNvSpPr>
                          <wps:spPr bwMode="auto">
                            <a:xfrm>
                              <a:off x="1304" y="2685"/>
                              <a:ext cx="77" cy="113"/>
                            </a:xfrm>
                            <a:custGeom>
                              <a:avLst/>
                              <a:gdLst>
                                <a:gd name="T0" fmla="*/ 0 w 97"/>
                                <a:gd name="T1" fmla="*/ 142 h 142"/>
                                <a:gd name="T2" fmla="*/ 0 w 97"/>
                                <a:gd name="T3" fmla="*/ 142 h 142"/>
                                <a:gd name="T4" fmla="*/ 7 w 97"/>
                                <a:gd name="T5" fmla="*/ 110 h 142"/>
                                <a:gd name="T6" fmla="*/ 33 w 97"/>
                                <a:gd name="T7" fmla="*/ 86 h 142"/>
                                <a:gd name="T8" fmla="*/ 52 w 97"/>
                                <a:gd name="T9" fmla="*/ 75 h 142"/>
                                <a:gd name="T10" fmla="*/ 69 w 97"/>
                                <a:gd name="T11" fmla="*/ 62 h 142"/>
                                <a:gd name="T12" fmla="*/ 78 w 97"/>
                                <a:gd name="T13" fmla="*/ 43 h 142"/>
                                <a:gd name="T14" fmla="*/ 70 w 97"/>
                                <a:gd name="T15" fmla="*/ 24 h 142"/>
                                <a:gd name="T16" fmla="*/ 50 w 97"/>
                                <a:gd name="T17" fmla="*/ 17 h 142"/>
                                <a:gd name="T18" fmla="*/ 25 w 97"/>
                                <a:gd name="T19" fmla="*/ 30 h 142"/>
                                <a:gd name="T20" fmla="*/ 21 w 97"/>
                                <a:gd name="T21" fmla="*/ 51 h 142"/>
                                <a:gd name="T22" fmla="*/ 3 w 97"/>
                                <a:gd name="T23" fmla="*/ 51 h 142"/>
                                <a:gd name="T24" fmla="*/ 10 w 97"/>
                                <a:gd name="T25" fmla="*/ 21 h 142"/>
                                <a:gd name="T26" fmla="*/ 51 w 97"/>
                                <a:gd name="T27" fmla="*/ 0 h 142"/>
                                <a:gd name="T28" fmla="*/ 86 w 97"/>
                                <a:gd name="T29" fmla="*/ 13 h 142"/>
                                <a:gd name="T30" fmla="*/ 97 w 97"/>
                                <a:gd name="T31" fmla="*/ 43 h 142"/>
                                <a:gd name="T32" fmla="*/ 85 w 97"/>
                                <a:gd name="T33" fmla="*/ 72 h 142"/>
                                <a:gd name="T34" fmla="*/ 60 w 97"/>
                                <a:gd name="T35" fmla="*/ 89 h 142"/>
                                <a:gd name="T36" fmla="*/ 47 w 97"/>
                                <a:gd name="T37" fmla="*/ 96 h 142"/>
                                <a:gd name="T38" fmla="*/ 32 w 97"/>
                                <a:gd name="T39" fmla="*/ 106 h 142"/>
                                <a:gd name="T40" fmla="*/ 19 w 97"/>
                                <a:gd name="T41" fmla="*/ 125 h 142"/>
                                <a:gd name="T42" fmla="*/ 96 w 97"/>
                                <a:gd name="T43" fmla="*/ 125 h 142"/>
                                <a:gd name="T44" fmla="*/ 96 w 97"/>
                                <a:gd name="T45" fmla="*/ 142 h 142"/>
                                <a:gd name="T46" fmla="*/ 0 w 97"/>
                                <a:gd name="T47"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7" h="142">
                                  <a:moveTo>
                                    <a:pt x="0" y="142"/>
                                  </a:moveTo>
                                  <a:lnTo>
                                    <a:pt x="0" y="142"/>
                                  </a:lnTo>
                                  <a:cubicBezTo>
                                    <a:pt x="0" y="130"/>
                                    <a:pt x="3" y="119"/>
                                    <a:pt x="7" y="110"/>
                                  </a:cubicBezTo>
                                  <a:cubicBezTo>
                                    <a:pt x="11" y="101"/>
                                    <a:pt x="20" y="93"/>
                                    <a:pt x="33" y="86"/>
                                  </a:cubicBezTo>
                                  <a:lnTo>
                                    <a:pt x="52" y="75"/>
                                  </a:lnTo>
                                  <a:cubicBezTo>
                                    <a:pt x="60" y="70"/>
                                    <a:pt x="66" y="66"/>
                                    <a:pt x="69" y="62"/>
                                  </a:cubicBezTo>
                                  <a:cubicBezTo>
                                    <a:pt x="75" y="57"/>
                                    <a:pt x="78" y="50"/>
                                    <a:pt x="78" y="43"/>
                                  </a:cubicBezTo>
                                  <a:cubicBezTo>
                                    <a:pt x="78" y="35"/>
                                    <a:pt x="75" y="29"/>
                                    <a:pt x="70" y="24"/>
                                  </a:cubicBezTo>
                                  <a:cubicBezTo>
                                    <a:pt x="65" y="19"/>
                                    <a:pt x="59" y="17"/>
                                    <a:pt x="50" y="17"/>
                                  </a:cubicBezTo>
                                  <a:cubicBezTo>
                                    <a:pt x="38" y="17"/>
                                    <a:pt x="30" y="21"/>
                                    <a:pt x="25" y="30"/>
                                  </a:cubicBezTo>
                                  <a:cubicBezTo>
                                    <a:pt x="23" y="35"/>
                                    <a:pt x="21" y="42"/>
                                    <a:pt x="21" y="51"/>
                                  </a:cubicBezTo>
                                  <a:lnTo>
                                    <a:pt x="3" y="51"/>
                                  </a:lnTo>
                                  <a:cubicBezTo>
                                    <a:pt x="3" y="39"/>
                                    <a:pt x="5" y="29"/>
                                    <a:pt x="10" y="21"/>
                                  </a:cubicBezTo>
                                  <a:cubicBezTo>
                                    <a:pt x="17" y="7"/>
                                    <a:pt x="31" y="0"/>
                                    <a:pt x="51" y="0"/>
                                  </a:cubicBezTo>
                                  <a:cubicBezTo>
                                    <a:pt x="67" y="0"/>
                                    <a:pt x="78" y="5"/>
                                    <a:pt x="86" y="13"/>
                                  </a:cubicBezTo>
                                  <a:cubicBezTo>
                                    <a:pt x="93" y="22"/>
                                    <a:pt x="97" y="32"/>
                                    <a:pt x="97" y="43"/>
                                  </a:cubicBezTo>
                                  <a:cubicBezTo>
                                    <a:pt x="97" y="54"/>
                                    <a:pt x="93" y="64"/>
                                    <a:pt x="85" y="72"/>
                                  </a:cubicBezTo>
                                  <a:cubicBezTo>
                                    <a:pt x="81" y="76"/>
                                    <a:pt x="72" y="82"/>
                                    <a:pt x="60" y="89"/>
                                  </a:cubicBezTo>
                                  <a:lnTo>
                                    <a:pt x="47" y="96"/>
                                  </a:lnTo>
                                  <a:cubicBezTo>
                                    <a:pt x="41" y="100"/>
                                    <a:pt x="35" y="103"/>
                                    <a:pt x="32" y="106"/>
                                  </a:cubicBezTo>
                                  <a:cubicBezTo>
                                    <a:pt x="25" y="112"/>
                                    <a:pt x="21" y="118"/>
                                    <a:pt x="19" y="125"/>
                                  </a:cubicBezTo>
                                  <a:lnTo>
                                    <a:pt x="96" y="125"/>
                                  </a:lnTo>
                                  <a:lnTo>
                                    <a:pt x="96" y="142"/>
                                  </a:lnTo>
                                  <a:lnTo>
                                    <a:pt x="0"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46" name="Freeform 203"/>
                          <wps:cNvSpPr>
                            <a:spLocks noEditPoints="1"/>
                          </wps:cNvSpPr>
                          <wps:spPr bwMode="auto">
                            <a:xfrm>
                              <a:off x="1392" y="2686"/>
                              <a:ext cx="78" cy="115"/>
                            </a:xfrm>
                            <a:custGeom>
                              <a:avLst/>
                              <a:gdLst>
                                <a:gd name="T0" fmla="*/ 49 w 98"/>
                                <a:gd name="T1" fmla="*/ 0 h 145"/>
                                <a:gd name="T2" fmla="*/ 49 w 98"/>
                                <a:gd name="T3" fmla="*/ 0 h 145"/>
                                <a:gd name="T4" fmla="*/ 88 w 98"/>
                                <a:gd name="T5" fmla="*/ 22 h 145"/>
                                <a:gd name="T6" fmla="*/ 98 w 98"/>
                                <a:gd name="T7" fmla="*/ 70 h 145"/>
                                <a:gd name="T8" fmla="*/ 89 w 98"/>
                                <a:gd name="T9" fmla="*/ 118 h 145"/>
                                <a:gd name="T10" fmla="*/ 49 w 98"/>
                                <a:gd name="T11" fmla="*/ 145 h 145"/>
                                <a:gd name="T12" fmla="*/ 11 w 98"/>
                                <a:gd name="T13" fmla="*/ 123 h 145"/>
                                <a:gd name="T14" fmla="*/ 0 w 98"/>
                                <a:gd name="T15" fmla="*/ 73 h 145"/>
                                <a:gd name="T16" fmla="*/ 7 w 98"/>
                                <a:gd name="T17" fmla="*/ 32 h 145"/>
                                <a:gd name="T18" fmla="*/ 49 w 98"/>
                                <a:gd name="T19" fmla="*/ 0 h 145"/>
                                <a:gd name="T20" fmla="*/ 49 w 98"/>
                                <a:gd name="T21" fmla="*/ 0 h 145"/>
                                <a:gd name="T22" fmla="*/ 48 w 98"/>
                                <a:gd name="T23" fmla="*/ 129 h 145"/>
                                <a:gd name="T24" fmla="*/ 48 w 98"/>
                                <a:gd name="T25" fmla="*/ 129 h 145"/>
                                <a:gd name="T26" fmla="*/ 70 w 98"/>
                                <a:gd name="T27" fmla="*/ 116 h 145"/>
                                <a:gd name="T28" fmla="*/ 79 w 98"/>
                                <a:gd name="T29" fmla="*/ 71 h 145"/>
                                <a:gd name="T30" fmla="*/ 73 w 98"/>
                                <a:gd name="T31" fmla="*/ 31 h 145"/>
                                <a:gd name="T32" fmla="*/ 50 w 98"/>
                                <a:gd name="T33" fmla="*/ 16 h 145"/>
                                <a:gd name="T34" fmla="*/ 27 w 98"/>
                                <a:gd name="T35" fmla="*/ 31 h 145"/>
                                <a:gd name="T36" fmla="*/ 20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7"/>
                                    <a:pt x="88" y="22"/>
                                  </a:cubicBezTo>
                                  <a:cubicBezTo>
                                    <a:pt x="95" y="34"/>
                                    <a:pt x="98" y="50"/>
                                    <a:pt x="98" y="70"/>
                                  </a:cubicBezTo>
                                  <a:cubicBezTo>
                                    <a:pt x="98" y="89"/>
                                    <a:pt x="95" y="105"/>
                                    <a:pt x="89" y="118"/>
                                  </a:cubicBezTo>
                                  <a:cubicBezTo>
                                    <a:pt x="81" y="136"/>
                                    <a:pt x="67" y="145"/>
                                    <a:pt x="49" y="145"/>
                                  </a:cubicBezTo>
                                  <a:cubicBezTo>
                                    <a:pt x="32" y="145"/>
                                    <a:pt x="19" y="138"/>
                                    <a:pt x="11" y="123"/>
                                  </a:cubicBezTo>
                                  <a:cubicBezTo>
                                    <a:pt x="4" y="111"/>
                                    <a:pt x="0" y="94"/>
                                    <a:pt x="0" y="73"/>
                                  </a:cubicBezTo>
                                  <a:cubicBezTo>
                                    <a:pt x="0" y="57"/>
                                    <a:pt x="2" y="43"/>
                                    <a:pt x="7" y="32"/>
                                  </a:cubicBezTo>
                                  <a:cubicBezTo>
                                    <a:pt x="14" y="11"/>
                                    <a:pt x="28" y="0"/>
                                    <a:pt x="49" y="0"/>
                                  </a:cubicBezTo>
                                  <a:lnTo>
                                    <a:pt x="49" y="0"/>
                                  </a:lnTo>
                                  <a:close/>
                                  <a:moveTo>
                                    <a:pt x="48" y="129"/>
                                  </a:moveTo>
                                  <a:lnTo>
                                    <a:pt x="48" y="129"/>
                                  </a:lnTo>
                                  <a:cubicBezTo>
                                    <a:pt x="58" y="129"/>
                                    <a:pt x="65" y="125"/>
                                    <a:pt x="70" y="116"/>
                                  </a:cubicBezTo>
                                  <a:cubicBezTo>
                                    <a:pt x="76" y="108"/>
                                    <a:pt x="79" y="93"/>
                                    <a:pt x="79" y="71"/>
                                  </a:cubicBezTo>
                                  <a:cubicBezTo>
                                    <a:pt x="79" y="55"/>
                                    <a:pt x="77" y="42"/>
                                    <a:pt x="73" y="31"/>
                                  </a:cubicBezTo>
                                  <a:cubicBezTo>
                                    <a:pt x="69" y="21"/>
                                    <a:pt x="61" y="16"/>
                                    <a:pt x="50" y="16"/>
                                  </a:cubicBezTo>
                                  <a:cubicBezTo>
                                    <a:pt x="39" y="16"/>
                                    <a:pt x="32" y="21"/>
                                    <a:pt x="27" y="31"/>
                                  </a:cubicBezTo>
                                  <a:cubicBezTo>
                                    <a:pt x="22" y="40"/>
                                    <a:pt x="20" y="55"/>
                                    <a:pt x="20" y="74"/>
                                  </a:cubicBezTo>
                                  <a:cubicBezTo>
                                    <a:pt x="20" y="88"/>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47" name="Freeform 204"/>
                          <wps:cNvSpPr>
                            <a:spLocks noEditPoints="1"/>
                          </wps:cNvSpPr>
                          <wps:spPr bwMode="auto">
                            <a:xfrm>
                              <a:off x="1482" y="2686"/>
                              <a:ext cx="77" cy="115"/>
                            </a:xfrm>
                            <a:custGeom>
                              <a:avLst/>
                              <a:gdLst>
                                <a:gd name="T0" fmla="*/ 49 w 98"/>
                                <a:gd name="T1" fmla="*/ 0 h 145"/>
                                <a:gd name="T2" fmla="*/ 49 w 98"/>
                                <a:gd name="T3" fmla="*/ 0 h 145"/>
                                <a:gd name="T4" fmla="*/ 88 w 98"/>
                                <a:gd name="T5" fmla="*/ 22 h 145"/>
                                <a:gd name="T6" fmla="*/ 98 w 98"/>
                                <a:gd name="T7" fmla="*/ 70 h 145"/>
                                <a:gd name="T8" fmla="*/ 89 w 98"/>
                                <a:gd name="T9" fmla="*/ 118 h 145"/>
                                <a:gd name="T10" fmla="*/ 48 w 98"/>
                                <a:gd name="T11" fmla="*/ 145 h 145"/>
                                <a:gd name="T12" fmla="*/ 11 w 98"/>
                                <a:gd name="T13" fmla="*/ 123 h 145"/>
                                <a:gd name="T14" fmla="*/ 0 w 98"/>
                                <a:gd name="T15" fmla="*/ 73 h 145"/>
                                <a:gd name="T16" fmla="*/ 6 w 98"/>
                                <a:gd name="T17" fmla="*/ 32 h 145"/>
                                <a:gd name="T18" fmla="*/ 49 w 98"/>
                                <a:gd name="T19" fmla="*/ 0 h 145"/>
                                <a:gd name="T20" fmla="*/ 49 w 98"/>
                                <a:gd name="T21" fmla="*/ 0 h 145"/>
                                <a:gd name="T22" fmla="*/ 48 w 98"/>
                                <a:gd name="T23" fmla="*/ 129 h 145"/>
                                <a:gd name="T24" fmla="*/ 48 w 98"/>
                                <a:gd name="T25" fmla="*/ 129 h 145"/>
                                <a:gd name="T26" fmla="*/ 70 w 98"/>
                                <a:gd name="T27" fmla="*/ 116 h 145"/>
                                <a:gd name="T28" fmla="*/ 78 w 98"/>
                                <a:gd name="T29" fmla="*/ 71 h 145"/>
                                <a:gd name="T30" fmla="*/ 73 w 98"/>
                                <a:gd name="T31" fmla="*/ 31 h 145"/>
                                <a:gd name="T32" fmla="*/ 50 w 98"/>
                                <a:gd name="T33" fmla="*/ 16 h 145"/>
                                <a:gd name="T34" fmla="*/ 27 w 98"/>
                                <a:gd name="T35" fmla="*/ 31 h 145"/>
                                <a:gd name="T36" fmla="*/ 19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7"/>
                                    <a:pt x="88" y="22"/>
                                  </a:cubicBezTo>
                                  <a:cubicBezTo>
                                    <a:pt x="94" y="34"/>
                                    <a:pt x="98" y="50"/>
                                    <a:pt x="98" y="70"/>
                                  </a:cubicBezTo>
                                  <a:cubicBezTo>
                                    <a:pt x="98" y="89"/>
                                    <a:pt x="95" y="105"/>
                                    <a:pt x="89" y="118"/>
                                  </a:cubicBezTo>
                                  <a:cubicBezTo>
                                    <a:pt x="81" y="136"/>
                                    <a:pt x="67" y="145"/>
                                    <a:pt x="48" y="145"/>
                                  </a:cubicBezTo>
                                  <a:cubicBezTo>
                                    <a:pt x="31" y="145"/>
                                    <a:pt x="19" y="138"/>
                                    <a:pt x="11" y="123"/>
                                  </a:cubicBezTo>
                                  <a:cubicBezTo>
                                    <a:pt x="4" y="111"/>
                                    <a:pt x="0" y="94"/>
                                    <a:pt x="0" y="73"/>
                                  </a:cubicBezTo>
                                  <a:cubicBezTo>
                                    <a:pt x="0" y="57"/>
                                    <a:pt x="2" y="43"/>
                                    <a:pt x="6" y="32"/>
                                  </a:cubicBezTo>
                                  <a:cubicBezTo>
                                    <a:pt x="14" y="11"/>
                                    <a:pt x="28" y="0"/>
                                    <a:pt x="49" y="0"/>
                                  </a:cubicBezTo>
                                  <a:lnTo>
                                    <a:pt x="49" y="0"/>
                                  </a:lnTo>
                                  <a:close/>
                                  <a:moveTo>
                                    <a:pt x="48" y="129"/>
                                  </a:moveTo>
                                  <a:lnTo>
                                    <a:pt x="48" y="129"/>
                                  </a:lnTo>
                                  <a:cubicBezTo>
                                    <a:pt x="58" y="129"/>
                                    <a:pt x="65" y="125"/>
                                    <a:pt x="70" y="116"/>
                                  </a:cubicBezTo>
                                  <a:cubicBezTo>
                                    <a:pt x="76" y="108"/>
                                    <a:pt x="78" y="93"/>
                                    <a:pt x="78" y="71"/>
                                  </a:cubicBezTo>
                                  <a:cubicBezTo>
                                    <a:pt x="78" y="55"/>
                                    <a:pt x="77" y="42"/>
                                    <a:pt x="73" y="31"/>
                                  </a:cubicBezTo>
                                  <a:cubicBezTo>
                                    <a:pt x="69" y="21"/>
                                    <a:pt x="61" y="16"/>
                                    <a:pt x="50" y="16"/>
                                  </a:cubicBezTo>
                                  <a:cubicBezTo>
                                    <a:pt x="39" y="16"/>
                                    <a:pt x="31" y="21"/>
                                    <a:pt x="27" y="31"/>
                                  </a:cubicBezTo>
                                  <a:cubicBezTo>
                                    <a:pt x="22" y="40"/>
                                    <a:pt x="19" y="55"/>
                                    <a:pt x="19" y="74"/>
                                  </a:cubicBezTo>
                                  <a:cubicBezTo>
                                    <a:pt x="19" y="88"/>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g:wgp>
                      <wpg:wgp>
                        <wpg:cNvPr id="248" name="Group 406"/>
                        <wpg:cNvGrpSpPr>
                          <a:grpSpLocks/>
                        </wpg:cNvGrpSpPr>
                        <wpg:grpSpPr bwMode="auto">
                          <a:xfrm>
                            <a:off x="325755" y="511175"/>
                            <a:ext cx="4302760" cy="2476500"/>
                            <a:chOff x="513" y="805"/>
                            <a:chExt cx="6776" cy="3900"/>
                          </a:xfrm>
                        </wpg:grpSpPr>
                        <wps:wsp>
                          <wps:cNvPr id="249" name="Freeform 206"/>
                          <wps:cNvSpPr>
                            <a:spLocks/>
                          </wps:cNvSpPr>
                          <wps:spPr bwMode="auto">
                            <a:xfrm>
                              <a:off x="1582" y="2686"/>
                              <a:ext cx="41" cy="112"/>
                            </a:xfrm>
                            <a:custGeom>
                              <a:avLst/>
                              <a:gdLst>
                                <a:gd name="T0" fmla="*/ 0 w 52"/>
                                <a:gd name="T1" fmla="*/ 41 h 141"/>
                                <a:gd name="T2" fmla="*/ 0 w 52"/>
                                <a:gd name="T3" fmla="*/ 41 h 141"/>
                                <a:gd name="T4" fmla="*/ 0 w 52"/>
                                <a:gd name="T5" fmla="*/ 27 h 141"/>
                                <a:gd name="T6" fmla="*/ 27 w 52"/>
                                <a:gd name="T7" fmla="*/ 21 h 141"/>
                                <a:gd name="T8" fmla="*/ 38 w 52"/>
                                <a:gd name="T9" fmla="*/ 0 h 141"/>
                                <a:gd name="T10" fmla="*/ 52 w 52"/>
                                <a:gd name="T11" fmla="*/ 0 h 141"/>
                                <a:gd name="T12" fmla="*/ 52 w 52"/>
                                <a:gd name="T13" fmla="*/ 141 h 141"/>
                                <a:gd name="T14" fmla="*/ 33 w 52"/>
                                <a:gd name="T15" fmla="*/ 141 h 141"/>
                                <a:gd name="T16" fmla="*/ 33 w 52"/>
                                <a:gd name="T17" fmla="*/ 41 h 141"/>
                                <a:gd name="T18" fmla="*/ 0 w 52"/>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1">
                                  <a:moveTo>
                                    <a:pt x="0" y="41"/>
                                  </a:moveTo>
                                  <a:lnTo>
                                    <a:pt x="0" y="41"/>
                                  </a:lnTo>
                                  <a:lnTo>
                                    <a:pt x="0" y="27"/>
                                  </a:lnTo>
                                  <a:cubicBezTo>
                                    <a:pt x="13" y="26"/>
                                    <a:pt x="22" y="24"/>
                                    <a:pt x="27" y="21"/>
                                  </a:cubicBezTo>
                                  <a:cubicBezTo>
                                    <a:pt x="32" y="18"/>
                                    <a:pt x="36" y="11"/>
                                    <a:pt x="38" y="0"/>
                                  </a:cubicBezTo>
                                  <a:lnTo>
                                    <a:pt x="52" y="0"/>
                                  </a:lnTo>
                                  <a:lnTo>
                                    <a:pt x="52" y="141"/>
                                  </a:lnTo>
                                  <a:lnTo>
                                    <a:pt x="33" y="141"/>
                                  </a:lnTo>
                                  <a:lnTo>
                                    <a:pt x="33"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50" name="Freeform 207"/>
                          <wps:cNvSpPr>
                            <a:spLocks/>
                          </wps:cNvSpPr>
                          <wps:spPr bwMode="auto">
                            <a:xfrm>
                              <a:off x="1661" y="2681"/>
                              <a:ext cx="36" cy="149"/>
                            </a:xfrm>
                            <a:custGeom>
                              <a:avLst/>
                              <a:gdLst>
                                <a:gd name="T0" fmla="*/ 1 w 46"/>
                                <a:gd name="T1" fmla="*/ 188 h 188"/>
                                <a:gd name="T2" fmla="*/ 1 w 46"/>
                                <a:gd name="T3" fmla="*/ 188 h 188"/>
                                <a:gd name="T4" fmla="*/ 21 w 46"/>
                                <a:gd name="T5" fmla="*/ 144 h 188"/>
                                <a:gd name="T6" fmla="*/ 28 w 46"/>
                                <a:gd name="T7" fmla="*/ 94 h 188"/>
                                <a:gd name="T8" fmla="*/ 20 w 46"/>
                                <a:gd name="T9" fmla="*/ 42 h 188"/>
                                <a:gd name="T10" fmla="*/ 0 w 46"/>
                                <a:gd name="T11" fmla="*/ 0 h 188"/>
                                <a:gd name="T12" fmla="*/ 12 w 46"/>
                                <a:gd name="T13" fmla="*/ 0 h 188"/>
                                <a:gd name="T14" fmla="*/ 31 w 46"/>
                                <a:gd name="T15" fmla="*/ 30 h 188"/>
                                <a:gd name="T16" fmla="*/ 38 w 46"/>
                                <a:gd name="T17" fmla="*/ 45 h 188"/>
                                <a:gd name="T18" fmla="*/ 44 w 46"/>
                                <a:gd name="T19" fmla="*/ 70 h 188"/>
                                <a:gd name="T20" fmla="*/ 46 w 46"/>
                                <a:gd name="T21" fmla="*/ 93 h 188"/>
                                <a:gd name="T22" fmla="*/ 37 w 46"/>
                                <a:gd name="T23" fmla="*/ 145 h 188"/>
                                <a:gd name="T24" fmla="*/ 13 w 46"/>
                                <a:gd name="T25" fmla="*/ 188 h 188"/>
                                <a:gd name="T26" fmla="*/ 1 w 46"/>
                                <a:gd name="T27" fmla="*/ 188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1" y="188"/>
                                  </a:moveTo>
                                  <a:lnTo>
                                    <a:pt x="1" y="188"/>
                                  </a:lnTo>
                                  <a:cubicBezTo>
                                    <a:pt x="11" y="168"/>
                                    <a:pt x="18" y="153"/>
                                    <a:pt x="21" y="144"/>
                                  </a:cubicBezTo>
                                  <a:cubicBezTo>
                                    <a:pt x="25" y="130"/>
                                    <a:pt x="28" y="113"/>
                                    <a:pt x="28" y="94"/>
                                  </a:cubicBezTo>
                                  <a:cubicBezTo>
                                    <a:pt x="28" y="75"/>
                                    <a:pt x="25" y="58"/>
                                    <a:pt x="20" y="42"/>
                                  </a:cubicBezTo>
                                  <a:cubicBezTo>
                                    <a:pt x="16" y="32"/>
                                    <a:pt x="10" y="18"/>
                                    <a:pt x="0" y="0"/>
                                  </a:cubicBezTo>
                                  <a:lnTo>
                                    <a:pt x="12" y="0"/>
                                  </a:lnTo>
                                  <a:cubicBezTo>
                                    <a:pt x="22" y="16"/>
                                    <a:pt x="28" y="26"/>
                                    <a:pt x="31" y="30"/>
                                  </a:cubicBezTo>
                                  <a:cubicBezTo>
                                    <a:pt x="33" y="34"/>
                                    <a:pt x="35" y="39"/>
                                    <a:pt x="38" y="45"/>
                                  </a:cubicBezTo>
                                  <a:cubicBezTo>
                                    <a:pt x="41" y="54"/>
                                    <a:pt x="43" y="62"/>
                                    <a:pt x="44" y="70"/>
                                  </a:cubicBezTo>
                                  <a:cubicBezTo>
                                    <a:pt x="46" y="78"/>
                                    <a:pt x="46" y="85"/>
                                    <a:pt x="46" y="93"/>
                                  </a:cubicBezTo>
                                  <a:cubicBezTo>
                                    <a:pt x="46" y="112"/>
                                    <a:pt x="43" y="130"/>
                                    <a:pt x="37" y="145"/>
                                  </a:cubicBezTo>
                                  <a:cubicBezTo>
                                    <a:pt x="33" y="155"/>
                                    <a:pt x="25" y="169"/>
                                    <a:pt x="13" y="188"/>
                                  </a:cubicBezTo>
                                  <a:lnTo>
                                    <a:pt x="1" y="18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51" name="Freeform 208"/>
                          <wps:cNvSpPr>
                            <a:spLocks noEditPoints="1"/>
                          </wps:cNvSpPr>
                          <wps:spPr bwMode="auto">
                            <a:xfrm>
                              <a:off x="524" y="2996"/>
                              <a:ext cx="84" cy="114"/>
                            </a:xfrm>
                            <a:custGeom>
                              <a:avLst/>
                              <a:gdLst>
                                <a:gd name="T0" fmla="*/ 0 w 107"/>
                                <a:gd name="T1" fmla="*/ 0 h 144"/>
                                <a:gd name="T2" fmla="*/ 0 w 107"/>
                                <a:gd name="T3" fmla="*/ 0 h 144"/>
                                <a:gd name="T4" fmla="*/ 106 w 107"/>
                                <a:gd name="T5" fmla="*/ 0 h 144"/>
                                <a:gd name="T6" fmla="*/ 106 w 107"/>
                                <a:gd name="T7" fmla="*/ 17 h 144"/>
                                <a:gd name="T8" fmla="*/ 19 w 107"/>
                                <a:gd name="T9" fmla="*/ 17 h 144"/>
                                <a:gd name="T10" fmla="*/ 19 w 107"/>
                                <a:gd name="T11" fmla="*/ 61 h 144"/>
                                <a:gd name="T12" fmla="*/ 99 w 107"/>
                                <a:gd name="T13" fmla="*/ 61 h 144"/>
                                <a:gd name="T14" fmla="*/ 99 w 107"/>
                                <a:gd name="T15" fmla="*/ 78 h 144"/>
                                <a:gd name="T16" fmla="*/ 19 w 107"/>
                                <a:gd name="T17" fmla="*/ 78 h 144"/>
                                <a:gd name="T18" fmla="*/ 19 w 107"/>
                                <a:gd name="T19" fmla="*/ 127 h 144"/>
                                <a:gd name="T20" fmla="*/ 107 w 107"/>
                                <a:gd name="T21" fmla="*/ 127 h 144"/>
                                <a:gd name="T22" fmla="*/ 107 w 107"/>
                                <a:gd name="T23" fmla="*/ 144 h 144"/>
                                <a:gd name="T24" fmla="*/ 0 w 107"/>
                                <a:gd name="T25" fmla="*/ 144 h 144"/>
                                <a:gd name="T26" fmla="*/ 0 w 107"/>
                                <a:gd name="T27" fmla="*/ 0 h 144"/>
                                <a:gd name="T28" fmla="*/ 54 w 107"/>
                                <a:gd name="T29" fmla="*/ 0 h 144"/>
                                <a:gd name="T30" fmla="*/ 54 w 107"/>
                                <a:gd name="T31" fmla="*/ 0 h 144"/>
                                <a:gd name="T32" fmla="*/ 54 w 107"/>
                                <a:gd name="T33" fmla="*/ 0 h 14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107" h="144">
                                  <a:moveTo>
                                    <a:pt x="0" y="0"/>
                                  </a:moveTo>
                                  <a:lnTo>
                                    <a:pt x="0" y="0"/>
                                  </a:lnTo>
                                  <a:lnTo>
                                    <a:pt x="106" y="0"/>
                                  </a:lnTo>
                                  <a:lnTo>
                                    <a:pt x="106" y="17"/>
                                  </a:lnTo>
                                  <a:lnTo>
                                    <a:pt x="19" y="17"/>
                                  </a:lnTo>
                                  <a:lnTo>
                                    <a:pt x="19" y="61"/>
                                  </a:lnTo>
                                  <a:lnTo>
                                    <a:pt x="99" y="61"/>
                                  </a:lnTo>
                                  <a:lnTo>
                                    <a:pt x="99" y="78"/>
                                  </a:lnTo>
                                  <a:lnTo>
                                    <a:pt x="19" y="78"/>
                                  </a:lnTo>
                                  <a:lnTo>
                                    <a:pt x="19" y="127"/>
                                  </a:lnTo>
                                  <a:lnTo>
                                    <a:pt x="107" y="127"/>
                                  </a:lnTo>
                                  <a:lnTo>
                                    <a:pt x="107" y="144"/>
                                  </a:lnTo>
                                  <a:lnTo>
                                    <a:pt x="0" y="144"/>
                                  </a:lnTo>
                                  <a:lnTo>
                                    <a:pt x="0" y="0"/>
                                  </a:lnTo>
                                  <a:close/>
                                  <a:moveTo>
                                    <a:pt x="54" y="0"/>
                                  </a:moveTo>
                                  <a:lnTo>
                                    <a:pt x="54" y="0"/>
                                  </a:lnTo>
                                  <a:lnTo>
                                    <a:pt x="54"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52" name="Freeform 209"/>
                          <wps:cNvSpPr>
                            <a:spLocks noEditPoints="1"/>
                          </wps:cNvSpPr>
                          <wps:spPr bwMode="auto">
                            <a:xfrm>
                              <a:off x="627" y="3024"/>
                              <a:ext cx="68" cy="86"/>
                            </a:xfrm>
                            <a:custGeom>
                              <a:avLst/>
                              <a:gdLst>
                                <a:gd name="T0" fmla="*/ 0 w 86"/>
                                <a:gd name="T1" fmla="*/ 3 h 108"/>
                                <a:gd name="T2" fmla="*/ 0 w 86"/>
                                <a:gd name="T3" fmla="*/ 3 h 108"/>
                                <a:gd name="T4" fmla="*/ 17 w 86"/>
                                <a:gd name="T5" fmla="*/ 3 h 108"/>
                                <a:gd name="T6" fmla="*/ 17 w 86"/>
                                <a:gd name="T7" fmla="*/ 18 h 108"/>
                                <a:gd name="T8" fmla="*/ 33 w 86"/>
                                <a:gd name="T9" fmla="*/ 5 h 108"/>
                                <a:gd name="T10" fmla="*/ 52 w 86"/>
                                <a:gd name="T11" fmla="*/ 0 h 108"/>
                                <a:gd name="T12" fmla="*/ 82 w 86"/>
                                <a:gd name="T13" fmla="*/ 16 h 108"/>
                                <a:gd name="T14" fmla="*/ 86 w 86"/>
                                <a:gd name="T15" fmla="*/ 41 h 108"/>
                                <a:gd name="T16" fmla="*/ 86 w 86"/>
                                <a:gd name="T17" fmla="*/ 108 h 108"/>
                                <a:gd name="T18" fmla="*/ 68 w 86"/>
                                <a:gd name="T19" fmla="*/ 108 h 108"/>
                                <a:gd name="T20" fmla="*/ 68 w 86"/>
                                <a:gd name="T21" fmla="*/ 42 h 108"/>
                                <a:gd name="T22" fmla="*/ 66 w 86"/>
                                <a:gd name="T23" fmla="*/ 26 h 108"/>
                                <a:gd name="T24" fmla="*/ 48 w 86"/>
                                <a:gd name="T25" fmla="*/ 16 h 108"/>
                                <a:gd name="T26" fmla="*/ 38 w 86"/>
                                <a:gd name="T27" fmla="*/ 18 h 108"/>
                                <a:gd name="T28" fmla="*/ 25 w 86"/>
                                <a:gd name="T29" fmla="*/ 26 h 108"/>
                                <a:gd name="T30" fmla="*/ 19 w 86"/>
                                <a:gd name="T31" fmla="*/ 37 h 108"/>
                                <a:gd name="T32" fmla="*/ 18 w 86"/>
                                <a:gd name="T33" fmla="*/ 53 h 108"/>
                                <a:gd name="T34" fmla="*/ 18 w 86"/>
                                <a:gd name="T35" fmla="*/ 108 h 108"/>
                                <a:gd name="T36" fmla="*/ 0 w 86"/>
                                <a:gd name="T37" fmla="*/ 108 h 108"/>
                                <a:gd name="T38" fmla="*/ 0 w 86"/>
                                <a:gd name="T39" fmla="*/ 3 h 108"/>
                                <a:gd name="T40" fmla="*/ 42 w 86"/>
                                <a:gd name="T41" fmla="*/ 0 h 108"/>
                                <a:gd name="T42" fmla="*/ 42 w 86"/>
                                <a:gd name="T43" fmla="*/ 0 h 108"/>
                                <a:gd name="T44" fmla="*/ 42 w 86"/>
                                <a:gd name="T45" fmla="*/ 0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86" h="108">
                                  <a:moveTo>
                                    <a:pt x="0" y="3"/>
                                  </a:moveTo>
                                  <a:lnTo>
                                    <a:pt x="0" y="3"/>
                                  </a:lnTo>
                                  <a:lnTo>
                                    <a:pt x="17" y="3"/>
                                  </a:lnTo>
                                  <a:lnTo>
                                    <a:pt x="17" y="18"/>
                                  </a:lnTo>
                                  <a:cubicBezTo>
                                    <a:pt x="22" y="12"/>
                                    <a:pt x="28" y="7"/>
                                    <a:pt x="33" y="5"/>
                                  </a:cubicBezTo>
                                  <a:cubicBezTo>
                                    <a:pt x="39" y="2"/>
                                    <a:pt x="45" y="0"/>
                                    <a:pt x="52" y="0"/>
                                  </a:cubicBezTo>
                                  <a:cubicBezTo>
                                    <a:pt x="67" y="0"/>
                                    <a:pt x="77" y="6"/>
                                    <a:pt x="82" y="16"/>
                                  </a:cubicBezTo>
                                  <a:cubicBezTo>
                                    <a:pt x="85" y="22"/>
                                    <a:pt x="86" y="30"/>
                                    <a:pt x="86" y="41"/>
                                  </a:cubicBezTo>
                                  <a:lnTo>
                                    <a:pt x="86" y="108"/>
                                  </a:lnTo>
                                  <a:lnTo>
                                    <a:pt x="68" y="108"/>
                                  </a:lnTo>
                                  <a:lnTo>
                                    <a:pt x="68" y="42"/>
                                  </a:lnTo>
                                  <a:cubicBezTo>
                                    <a:pt x="68" y="35"/>
                                    <a:pt x="67" y="30"/>
                                    <a:pt x="66" y="26"/>
                                  </a:cubicBezTo>
                                  <a:cubicBezTo>
                                    <a:pt x="62" y="20"/>
                                    <a:pt x="57" y="16"/>
                                    <a:pt x="48" y="16"/>
                                  </a:cubicBezTo>
                                  <a:cubicBezTo>
                                    <a:pt x="44" y="16"/>
                                    <a:pt x="41" y="17"/>
                                    <a:pt x="38" y="18"/>
                                  </a:cubicBezTo>
                                  <a:cubicBezTo>
                                    <a:pt x="33" y="19"/>
                                    <a:pt x="29" y="22"/>
                                    <a:pt x="25" y="26"/>
                                  </a:cubicBezTo>
                                  <a:cubicBezTo>
                                    <a:pt x="22" y="30"/>
                                    <a:pt x="20" y="33"/>
                                    <a:pt x="19" y="37"/>
                                  </a:cubicBezTo>
                                  <a:cubicBezTo>
                                    <a:pt x="19" y="41"/>
                                    <a:pt x="18" y="46"/>
                                    <a:pt x="18" y="53"/>
                                  </a:cubicBezTo>
                                  <a:lnTo>
                                    <a:pt x="18" y="108"/>
                                  </a:lnTo>
                                  <a:lnTo>
                                    <a:pt x="0" y="108"/>
                                  </a:lnTo>
                                  <a:lnTo>
                                    <a:pt x="0" y="3"/>
                                  </a:lnTo>
                                  <a:close/>
                                  <a:moveTo>
                                    <a:pt x="42" y="0"/>
                                  </a:moveTo>
                                  <a:lnTo>
                                    <a:pt x="42" y="0"/>
                                  </a:lnTo>
                                  <a:lnTo>
                                    <a:pt x="42"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53" name="Freeform 210"/>
                          <wps:cNvSpPr>
                            <a:spLocks noEditPoints="1"/>
                          </wps:cNvSpPr>
                          <wps:spPr bwMode="auto">
                            <a:xfrm>
                              <a:off x="711" y="2995"/>
                              <a:ext cx="74" cy="118"/>
                            </a:xfrm>
                            <a:custGeom>
                              <a:avLst/>
                              <a:gdLst>
                                <a:gd name="T0" fmla="*/ 18 w 93"/>
                                <a:gd name="T1" fmla="*/ 94 h 149"/>
                                <a:gd name="T2" fmla="*/ 18 w 93"/>
                                <a:gd name="T3" fmla="*/ 94 h 149"/>
                                <a:gd name="T4" fmla="*/ 26 w 93"/>
                                <a:gd name="T5" fmla="*/ 122 h 149"/>
                                <a:gd name="T6" fmla="*/ 49 w 93"/>
                                <a:gd name="T7" fmla="*/ 134 h 149"/>
                                <a:gd name="T8" fmla="*/ 69 w 93"/>
                                <a:gd name="T9" fmla="*/ 123 h 149"/>
                                <a:gd name="T10" fmla="*/ 77 w 93"/>
                                <a:gd name="T11" fmla="*/ 93 h 149"/>
                                <a:gd name="T12" fmla="*/ 69 w 93"/>
                                <a:gd name="T13" fmla="*/ 63 h 149"/>
                                <a:gd name="T14" fmla="*/ 49 w 93"/>
                                <a:gd name="T15" fmla="*/ 53 h 149"/>
                                <a:gd name="T16" fmla="*/ 27 w 93"/>
                                <a:gd name="T17" fmla="*/ 64 h 149"/>
                                <a:gd name="T18" fmla="*/ 18 w 93"/>
                                <a:gd name="T19" fmla="*/ 94 h 149"/>
                                <a:gd name="T20" fmla="*/ 18 w 93"/>
                                <a:gd name="T21" fmla="*/ 94 h 149"/>
                                <a:gd name="T22" fmla="*/ 45 w 93"/>
                                <a:gd name="T23" fmla="*/ 38 h 149"/>
                                <a:gd name="T24" fmla="*/ 45 w 93"/>
                                <a:gd name="T25" fmla="*/ 38 h 149"/>
                                <a:gd name="T26" fmla="*/ 65 w 93"/>
                                <a:gd name="T27" fmla="*/ 43 h 149"/>
                                <a:gd name="T28" fmla="*/ 76 w 93"/>
                                <a:gd name="T29" fmla="*/ 53 h 149"/>
                                <a:gd name="T30" fmla="*/ 76 w 93"/>
                                <a:gd name="T31" fmla="*/ 0 h 149"/>
                                <a:gd name="T32" fmla="*/ 93 w 93"/>
                                <a:gd name="T33" fmla="*/ 0 h 149"/>
                                <a:gd name="T34" fmla="*/ 93 w 93"/>
                                <a:gd name="T35" fmla="*/ 145 h 149"/>
                                <a:gd name="T36" fmla="*/ 77 w 93"/>
                                <a:gd name="T37" fmla="*/ 145 h 149"/>
                                <a:gd name="T38" fmla="*/ 77 w 93"/>
                                <a:gd name="T39" fmla="*/ 131 h 149"/>
                                <a:gd name="T40" fmla="*/ 63 w 93"/>
                                <a:gd name="T41" fmla="*/ 145 h 149"/>
                                <a:gd name="T42" fmla="*/ 43 w 93"/>
                                <a:gd name="T43" fmla="*/ 149 h 149"/>
                                <a:gd name="T44" fmla="*/ 13 w 93"/>
                                <a:gd name="T45" fmla="*/ 134 h 149"/>
                                <a:gd name="T46" fmla="*/ 0 w 93"/>
                                <a:gd name="T47" fmla="*/ 95 h 149"/>
                                <a:gd name="T48" fmla="*/ 11 w 93"/>
                                <a:gd name="T49" fmla="*/ 55 h 149"/>
                                <a:gd name="T50" fmla="*/ 45 w 93"/>
                                <a:gd name="T51" fmla="*/ 38 h 149"/>
                                <a:gd name="T52" fmla="*/ 45 w 93"/>
                                <a:gd name="T53" fmla="*/ 38 h 14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93" h="149">
                                  <a:moveTo>
                                    <a:pt x="18" y="94"/>
                                  </a:moveTo>
                                  <a:lnTo>
                                    <a:pt x="18" y="94"/>
                                  </a:lnTo>
                                  <a:cubicBezTo>
                                    <a:pt x="18" y="105"/>
                                    <a:pt x="21" y="115"/>
                                    <a:pt x="26" y="122"/>
                                  </a:cubicBezTo>
                                  <a:cubicBezTo>
                                    <a:pt x="30" y="130"/>
                                    <a:pt x="38" y="134"/>
                                    <a:pt x="49" y="134"/>
                                  </a:cubicBezTo>
                                  <a:cubicBezTo>
                                    <a:pt x="57" y="134"/>
                                    <a:pt x="64" y="130"/>
                                    <a:pt x="69" y="123"/>
                                  </a:cubicBezTo>
                                  <a:cubicBezTo>
                                    <a:pt x="74" y="116"/>
                                    <a:pt x="77" y="106"/>
                                    <a:pt x="77" y="93"/>
                                  </a:cubicBezTo>
                                  <a:cubicBezTo>
                                    <a:pt x="77" y="79"/>
                                    <a:pt x="74" y="69"/>
                                    <a:pt x="69" y="63"/>
                                  </a:cubicBezTo>
                                  <a:cubicBezTo>
                                    <a:pt x="63" y="57"/>
                                    <a:pt x="57" y="53"/>
                                    <a:pt x="49" y="53"/>
                                  </a:cubicBezTo>
                                  <a:cubicBezTo>
                                    <a:pt x="40" y="53"/>
                                    <a:pt x="32" y="57"/>
                                    <a:pt x="27" y="64"/>
                                  </a:cubicBezTo>
                                  <a:cubicBezTo>
                                    <a:pt x="21" y="71"/>
                                    <a:pt x="18" y="81"/>
                                    <a:pt x="18" y="94"/>
                                  </a:cubicBezTo>
                                  <a:lnTo>
                                    <a:pt x="18" y="94"/>
                                  </a:lnTo>
                                  <a:close/>
                                  <a:moveTo>
                                    <a:pt x="45" y="38"/>
                                  </a:moveTo>
                                  <a:lnTo>
                                    <a:pt x="45" y="38"/>
                                  </a:lnTo>
                                  <a:cubicBezTo>
                                    <a:pt x="53" y="38"/>
                                    <a:pt x="60" y="40"/>
                                    <a:pt x="65" y="43"/>
                                  </a:cubicBezTo>
                                  <a:cubicBezTo>
                                    <a:pt x="69" y="45"/>
                                    <a:pt x="72" y="49"/>
                                    <a:pt x="76" y="53"/>
                                  </a:cubicBezTo>
                                  <a:lnTo>
                                    <a:pt x="76" y="0"/>
                                  </a:lnTo>
                                  <a:lnTo>
                                    <a:pt x="93" y="0"/>
                                  </a:lnTo>
                                  <a:lnTo>
                                    <a:pt x="93" y="145"/>
                                  </a:lnTo>
                                  <a:lnTo>
                                    <a:pt x="77" y="145"/>
                                  </a:lnTo>
                                  <a:lnTo>
                                    <a:pt x="77" y="131"/>
                                  </a:lnTo>
                                  <a:cubicBezTo>
                                    <a:pt x="73" y="137"/>
                                    <a:pt x="68" y="142"/>
                                    <a:pt x="63" y="145"/>
                                  </a:cubicBezTo>
                                  <a:cubicBezTo>
                                    <a:pt x="57" y="148"/>
                                    <a:pt x="50" y="149"/>
                                    <a:pt x="43" y="149"/>
                                  </a:cubicBezTo>
                                  <a:cubicBezTo>
                                    <a:pt x="31" y="149"/>
                                    <a:pt x="21" y="144"/>
                                    <a:pt x="13" y="134"/>
                                  </a:cubicBezTo>
                                  <a:cubicBezTo>
                                    <a:pt x="4" y="124"/>
                                    <a:pt x="0" y="111"/>
                                    <a:pt x="0" y="95"/>
                                  </a:cubicBezTo>
                                  <a:cubicBezTo>
                                    <a:pt x="0" y="79"/>
                                    <a:pt x="4" y="66"/>
                                    <a:pt x="11" y="55"/>
                                  </a:cubicBezTo>
                                  <a:cubicBezTo>
                                    <a:pt x="19" y="44"/>
                                    <a:pt x="31" y="38"/>
                                    <a:pt x="45" y="38"/>
                                  </a:cubicBezTo>
                                  <a:lnTo>
                                    <a:pt x="45" y="3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54" name="Freeform 211"/>
                          <wps:cNvSpPr>
                            <a:spLocks noEditPoints="1"/>
                          </wps:cNvSpPr>
                          <wps:spPr bwMode="auto">
                            <a:xfrm>
                              <a:off x="801" y="3024"/>
                              <a:ext cx="77" cy="89"/>
                            </a:xfrm>
                            <a:custGeom>
                              <a:avLst/>
                              <a:gdLst>
                                <a:gd name="T0" fmla="*/ 50 w 97"/>
                                <a:gd name="T1" fmla="*/ 0 h 112"/>
                                <a:gd name="T2" fmla="*/ 50 w 97"/>
                                <a:gd name="T3" fmla="*/ 0 h 112"/>
                                <a:gd name="T4" fmla="*/ 72 w 97"/>
                                <a:gd name="T5" fmla="*/ 6 h 112"/>
                                <a:gd name="T6" fmla="*/ 88 w 97"/>
                                <a:gd name="T7" fmla="*/ 19 h 112"/>
                                <a:gd name="T8" fmla="*/ 95 w 97"/>
                                <a:gd name="T9" fmla="*/ 38 h 112"/>
                                <a:gd name="T10" fmla="*/ 97 w 97"/>
                                <a:gd name="T11" fmla="*/ 61 h 112"/>
                                <a:gd name="T12" fmla="*/ 19 w 97"/>
                                <a:gd name="T13" fmla="*/ 61 h 112"/>
                                <a:gd name="T14" fmla="*/ 27 w 97"/>
                                <a:gd name="T15" fmla="*/ 87 h 112"/>
                                <a:gd name="T16" fmla="*/ 49 w 97"/>
                                <a:gd name="T17" fmla="*/ 97 h 112"/>
                                <a:gd name="T18" fmla="*/ 71 w 97"/>
                                <a:gd name="T19" fmla="*/ 88 h 112"/>
                                <a:gd name="T20" fmla="*/ 78 w 97"/>
                                <a:gd name="T21" fmla="*/ 75 h 112"/>
                                <a:gd name="T22" fmla="*/ 95 w 97"/>
                                <a:gd name="T23" fmla="*/ 75 h 112"/>
                                <a:gd name="T24" fmla="*/ 90 w 97"/>
                                <a:gd name="T25" fmla="*/ 88 h 112"/>
                                <a:gd name="T26" fmla="*/ 82 w 97"/>
                                <a:gd name="T27" fmla="*/ 100 h 112"/>
                                <a:gd name="T28" fmla="*/ 62 w 97"/>
                                <a:gd name="T29" fmla="*/ 111 h 112"/>
                                <a:gd name="T30" fmla="*/ 47 w 97"/>
                                <a:gd name="T31" fmla="*/ 112 h 112"/>
                                <a:gd name="T32" fmla="*/ 14 w 97"/>
                                <a:gd name="T33" fmla="*/ 98 h 112"/>
                                <a:gd name="T34" fmla="*/ 0 w 97"/>
                                <a:gd name="T35" fmla="*/ 58 h 112"/>
                                <a:gd name="T36" fmla="*/ 14 w 97"/>
                                <a:gd name="T37" fmla="*/ 16 h 112"/>
                                <a:gd name="T38" fmla="*/ 50 w 97"/>
                                <a:gd name="T39" fmla="*/ 0 h 112"/>
                                <a:gd name="T40" fmla="*/ 50 w 97"/>
                                <a:gd name="T41" fmla="*/ 0 h 112"/>
                                <a:gd name="T42" fmla="*/ 78 w 97"/>
                                <a:gd name="T43" fmla="*/ 47 h 112"/>
                                <a:gd name="T44" fmla="*/ 78 w 97"/>
                                <a:gd name="T45" fmla="*/ 47 h 112"/>
                                <a:gd name="T46" fmla="*/ 73 w 97"/>
                                <a:gd name="T47" fmla="*/ 29 h 112"/>
                                <a:gd name="T48" fmla="*/ 49 w 97"/>
                                <a:gd name="T49" fmla="*/ 16 h 112"/>
                                <a:gd name="T50" fmla="*/ 28 w 97"/>
                                <a:gd name="T51" fmla="*/ 25 h 112"/>
                                <a:gd name="T52" fmla="*/ 20 w 97"/>
                                <a:gd name="T53" fmla="*/ 47 h 112"/>
                                <a:gd name="T54" fmla="*/ 78 w 97"/>
                                <a:gd name="T55" fmla="*/ 47 h 112"/>
                                <a:gd name="T56" fmla="*/ 48 w 97"/>
                                <a:gd name="T57" fmla="*/ 0 h 112"/>
                                <a:gd name="T58" fmla="*/ 48 w 97"/>
                                <a:gd name="T59" fmla="*/ 0 h 112"/>
                                <a:gd name="T60" fmla="*/ 48 w 97"/>
                                <a:gd name="T61"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97" h="112">
                                  <a:moveTo>
                                    <a:pt x="50" y="0"/>
                                  </a:moveTo>
                                  <a:lnTo>
                                    <a:pt x="50" y="0"/>
                                  </a:lnTo>
                                  <a:cubicBezTo>
                                    <a:pt x="57" y="0"/>
                                    <a:pt x="65" y="2"/>
                                    <a:pt x="72" y="6"/>
                                  </a:cubicBezTo>
                                  <a:cubicBezTo>
                                    <a:pt x="79" y="9"/>
                                    <a:pt x="84" y="14"/>
                                    <a:pt x="88" y="19"/>
                                  </a:cubicBezTo>
                                  <a:cubicBezTo>
                                    <a:pt x="91" y="25"/>
                                    <a:pt x="94" y="31"/>
                                    <a:pt x="95" y="38"/>
                                  </a:cubicBezTo>
                                  <a:cubicBezTo>
                                    <a:pt x="96" y="43"/>
                                    <a:pt x="97" y="51"/>
                                    <a:pt x="97" y="61"/>
                                  </a:cubicBezTo>
                                  <a:lnTo>
                                    <a:pt x="19" y="61"/>
                                  </a:lnTo>
                                  <a:cubicBezTo>
                                    <a:pt x="19" y="72"/>
                                    <a:pt x="22" y="81"/>
                                    <a:pt x="27" y="87"/>
                                  </a:cubicBezTo>
                                  <a:cubicBezTo>
                                    <a:pt x="31" y="94"/>
                                    <a:pt x="39" y="97"/>
                                    <a:pt x="49" y="97"/>
                                  </a:cubicBezTo>
                                  <a:cubicBezTo>
                                    <a:pt x="58" y="97"/>
                                    <a:pt x="65" y="94"/>
                                    <a:pt x="71" y="88"/>
                                  </a:cubicBezTo>
                                  <a:cubicBezTo>
                                    <a:pt x="74" y="84"/>
                                    <a:pt x="76" y="80"/>
                                    <a:pt x="78" y="75"/>
                                  </a:cubicBezTo>
                                  <a:lnTo>
                                    <a:pt x="95" y="75"/>
                                  </a:lnTo>
                                  <a:cubicBezTo>
                                    <a:pt x="95" y="79"/>
                                    <a:pt x="93" y="84"/>
                                    <a:pt x="90" y="88"/>
                                  </a:cubicBezTo>
                                  <a:cubicBezTo>
                                    <a:pt x="88" y="93"/>
                                    <a:pt x="85" y="97"/>
                                    <a:pt x="82" y="100"/>
                                  </a:cubicBezTo>
                                  <a:cubicBezTo>
                                    <a:pt x="76" y="105"/>
                                    <a:pt x="70" y="109"/>
                                    <a:pt x="62" y="111"/>
                                  </a:cubicBezTo>
                                  <a:cubicBezTo>
                                    <a:pt x="57" y="112"/>
                                    <a:pt x="53" y="112"/>
                                    <a:pt x="47" y="112"/>
                                  </a:cubicBezTo>
                                  <a:cubicBezTo>
                                    <a:pt x="34" y="112"/>
                                    <a:pt x="23" y="107"/>
                                    <a:pt x="14" y="98"/>
                                  </a:cubicBezTo>
                                  <a:cubicBezTo>
                                    <a:pt x="5" y="88"/>
                                    <a:pt x="0" y="75"/>
                                    <a:pt x="0" y="58"/>
                                  </a:cubicBezTo>
                                  <a:cubicBezTo>
                                    <a:pt x="0" y="41"/>
                                    <a:pt x="5" y="27"/>
                                    <a:pt x="14" y="16"/>
                                  </a:cubicBezTo>
                                  <a:cubicBezTo>
                                    <a:pt x="23" y="6"/>
                                    <a:pt x="35" y="0"/>
                                    <a:pt x="50" y="0"/>
                                  </a:cubicBezTo>
                                  <a:lnTo>
                                    <a:pt x="50" y="0"/>
                                  </a:lnTo>
                                  <a:close/>
                                  <a:moveTo>
                                    <a:pt x="78" y="47"/>
                                  </a:moveTo>
                                  <a:lnTo>
                                    <a:pt x="78" y="47"/>
                                  </a:lnTo>
                                  <a:cubicBezTo>
                                    <a:pt x="78" y="40"/>
                                    <a:pt x="76" y="33"/>
                                    <a:pt x="73" y="29"/>
                                  </a:cubicBezTo>
                                  <a:cubicBezTo>
                                    <a:pt x="68" y="20"/>
                                    <a:pt x="60" y="16"/>
                                    <a:pt x="49" y="16"/>
                                  </a:cubicBezTo>
                                  <a:cubicBezTo>
                                    <a:pt x="41" y="16"/>
                                    <a:pt x="34" y="19"/>
                                    <a:pt x="28" y="25"/>
                                  </a:cubicBezTo>
                                  <a:cubicBezTo>
                                    <a:pt x="23" y="31"/>
                                    <a:pt x="20" y="38"/>
                                    <a:pt x="20" y="47"/>
                                  </a:cubicBezTo>
                                  <a:lnTo>
                                    <a:pt x="78" y="47"/>
                                  </a:lnTo>
                                  <a:close/>
                                  <a:moveTo>
                                    <a:pt x="48" y="0"/>
                                  </a:moveTo>
                                  <a:lnTo>
                                    <a:pt x="48" y="0"/>
                                  </a:lnTo>
                                  <a:lnTo>
                                    <a:pt x="4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55" name="Freeform 212"/>
                          <wps:cNvSpPr>
                            <a:spLocks/>
                          </wps:cNvSpPr>
                          <wps:spPr bwMode="auto">
                            <a:xfrm>
                              <a:off x="896" y="3024"/>
                              <a:ext cx="41" cy="86"/>
                            </a:xfrm>
                            <a:custGeom>
                              <a:avLst/>
                              <a:gdLst>
                                <a:gd name="T0" fmla="*/ 0 w 52"/>
                                <a:gd name="T1" fmla="*/ 3 h 108"/>
                                <a:gd name="T2" fmla="*/ 0 w 52"/>
                                <a:gd name="T3" fmla="*/ 3 h 108"/>
                                <a:gd name="T4" fmla="*/ 17 w 52"/>
                                <a:gd name="T5" fmla="*/ 3 h 108"/>
                                <a:gd name="T6" fmla="*/ 17 w 52"/>
                                <a:gd name="T7" fmla="*/ 21 h 108"/>
                                <a:gd name="T8" fmla="*/ 27 w 52"/>
                                <a:gd name="T9" fmla="*/ 8 h 108"/>
                                <a:gd name="T10" fmla="*/ 46 w 52"/>
                                <a:gd name="T11" fmla="*/ 0 h 108"/>
                                <a:gd name="T12" fmla="*/ 48 w 52"/>
                                <a:gd name="T13" fmla="*/ 1 h 108"/>
                                <a:gd name="T14" fmla="*/ 52 w 52"/>
                                <a:gd name="T15" fmla="*/ 1 h 108"/>
                                <a:gd name="T16" fmla="*/ 52 w 52"/>
                                <a:gd name="T17" fmla="*/ 20 h 108"/>
                                <a:gd name="T18" fmla="*/ 49 w 52"/>
                                <a:gd name="T19" fmla="*/ 19 h 108"/>
                                <a:gd name="T20" fmla="*/ 46 w 52"/>
                                <a:gd name="T21" fmla="*/ 19 h 108"/>
                                <a:gd name="T22" fmla="*/ 25 w 52"/>
                                <a:gd name="T23" fmla="*/ 28 h 108"/>
                                <a:gd name="T24" fmla="*/ 18 w 52"/>
                                <a:gd name="T25" fmla="*/ 48 h 108"/>
                                <a:gd name="T26" fmla="*/ 18 w 52"/>
                                <a:gd name="T27" fmla="*/ 108 h 108"/>
                                <a:gd name="T28" fmla="*/ 0 w 52"/>
                                <a:gd name="T29" fmla="*/ 108 h 108"/>
                                <a:gd name="T30" fmla="*/ 0 w 52"/>
                                <a:gd name="T31" fmla="*/ 3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52" h="108">
                                  <a:moveTo>
                                    <a:pt x="0" y="3"/>
                                  </a:moveTo>
                                  <a:lnTo>
                                    <a:pt x="0" y="3"/>
                                  </a:lnTo>
                                  <a:lnTo>
                                    <a:pt x="17" y="3"/>
                                  </a:lnTo>
                                  <a:lnTo>
                                    <a:pt x="17" y="21"/>
                                  </a:lnTo>
                                  <a:cubicBezTo>
                                    <a:pt x="19" y="18"/>
                                    <a:pt x="22" y="13"/>
                                    <a:pt x="27" y="8"/>
                                  </a:cubicBezTo>
                                  <a:cubicBezTo>
                                    <a:pt x="33" y="3"/>
                                    <a:pt x="39" y="0"/>
                                    <a:pt x="46" y="0"/>
                                  </a:cubicBezTo>
                                  <a:cubicBezTo>
                                    <a:pt x="46" y="0"/>
                                    <a:pt x="47" y="0"/>
                                    <a:pt x="48" y="1"/>
                                  </a:cubicBezTo>
                                  <a:cubicBezTo>
                                    <a:pt x="48" y="1"/>
                                    <a:pt x="50" y="1"/>
                                    <a:pt x="52" y="1"/>
                                  </a:cubicBezTo>
                                  <a:lnTo>
                                    <a:pt x="52" y="20"/>
                                  </a:lnTo>
                                  <a:cubicBezTo>
                                    <a:pt x="51" y="20"/>
                                    <a:pt x="50" y="19"/>
                                    <a:pt x="49" y="19"/>
                                  </a:cubicBezTo>
                                  <a:cubicBezTo>
                                    <a:pt x="48" y="19"/>
                                    <a:pt x="47" y="19"/>
                                    <a:pt x="46" y="19"/>
                                  </a:cubicBezTo>
                                  <a:cubicBezTo>
                                    <a:pt x="37" y="19"/>
                                    <a:pt x="30" y="22"/>
                                    <a:pt x="25" y="28"/>
                                  </a:cubicBezTo>
                                  <a:cubicBezTo>
                                    <a:pt x="20" y="34"/>
                                    <a:pt x="18" y="40"/>
                                    <a:pt x="18" y="48"/>
                                  </a:cubicBezTo>
                                  <a:lnTo>
                                    <a:pt x="18" y="108"/>
                                  </a:lnTo>
                                  <a:lnTo>
                                    <a:pt x="0" y="108"/>
                                  </a:lnTo>
                                  <a:lnTo>
                                    <a:pt x="0" y="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56" name="Freeform 213"/>
                          <wps:cNvSpPr>
                            <a:spLocks noEditPoints="1"/>
                          </wps:cNvSpPr>
                          <wps:spPr bwMode="auto">
                            <a:xfrm>
                              <a:off x="944" y="3024"/>
                              <a:ext cx="69" cy="90"/>
                            </a:xfrm>
                            <a:custGeom>
                              <a:avLst/>
                              <a:gdLst>
                                <a:gd name="T0" fmla="*/ 17 w 87"/>
                                <a:gd name="T1" fmla="*/ 75 h 113"/>
                                <a:gd name="T2" fmla="*/ 17 w 87"/>
                                <a:gd name="T3" fmla="*/ 75 h 113"/>
                                <a:gd name="T4" fmla="*/ 21 w 87"/>
                                <a:gd name="T5" fmla="*/ 89 h 113"/>
                                <a:gd name="T6" fmla="*/ 45 w 87"/>
                                <a:gd name="T7" fmla="*/ 98 h 113"/>
                                <a:gd name="T8" fmla="*/ 62 w 87"/>
                                <a:gd name="T9" fmla="*/ 93 h 113"/>
                                <a:gd name="T10" fmla="*/ 70 w 87"/>
                                <a:gd name="T11" fmla="*/ 80 h 113"/>
                                <a:gd name="T12" fmla="*/ 64 w 87"/>
                                <a:gd name="T13" fmla="*/ 70 h 113"/>
                                <a:gd name="T14" fmla="*/ 48 w 87"/>
                                <a:gd name="T15" fmla="*/ 65 h 113"/>
                                <a:gd name="T16" fmla="*/ 34 w 87"/>
                                <a:gd name="T17" fmla="*/ 61 h 113"/>
                                <a:gd name="T18" fmla="*/ 14 w 87"/>
                                <a:gd name="T19" fmla="*/ 54 h 113"/>
                                <a:gd name="T20" fmla="*/ 3 w 87"/>
                                <a:gd name="T21" fmla="*/ 34 h 113"/>
                                <a:gd name="T22" fmla="*/ 14 w 87"/>
                                <a:gd name="T23" fmla="*/ 9 h 113"/>
                                <a:gd name="T24" fmla="*/ 43 w 87"/>
                                <a:gd name="T25" fmla="*/ 0 h 113"/>
                                <a:gd name="T26" fmla="*/ 77 w 87"/>
                                <a:gd name="T27" fmla="*/ 14 h 113"/>
                                <a:gd name="T28" fmla="*/ 84 w 87"/>
                                <a:gd name="T29" fmla="*/ 33 h 113"/>
                                <a:gd name="T30" fmla="*/ 67 w 87"/>
                                <a:gd name="T31" fmla="*/ 33 h 113"/>
                                <a:gd name="T32" fmla="*/ 63 w 87"/>
                                <a:gd name="T33" fmla="*/ 22 h 113"/>
                                <a:gd name="T34" fmla="*/ 41 w 87"/>
                                <a:gd name="T35" fmla="*/ 15 h 113"/>
                                <a:gd name="T36" fmla="*/ 26 w 87"/>
                                <a:gd name="T37" fmla="*/ 19 h 113"/>
                                <a:gd name="T38" fmla="*/ 21 w 87"/>
                                <a:gd name="T39" fmla="*/ 29 h 113"/>
                                <a:gd name="T40" fmla="*/ 28 w 87"/>
                                <a:gd name="T41" fmla="*/ 40 h 113"/>
                                <a:gd name="T42" fmla="*/ 39 w 87"/>
                                <a:gd name="T43" fmla="*/ 45 h 113"/>
                                <a:gd name="T44" fmla="*/ 51 w 87"/>
                                <a:gd name="T45" fmla="*/ 48 h 113"/>
                                <a:gd name="T46" fmla="*/ 77 w 87"/>
                                <a:gd name="T47" fmla="*/ 56 h 113"/>
                                <a:gd name="T48" fmla="*/ 87 w 87"/>
                                <a:gd name="T49" fmla="*/ 78 h 113"/>
                                <a:gd name="T50" fmla="*/ 76 w 87"/>
                                <a:gd name="T51" fmla="*/ 102 h 113"/>
                                <a:gd name="T52" fmla="*/ 44 w 87"/>
                                <a:gd name="T53" fmla="*/ 113 h 113"/>
                                <a:gd name="T54" fmla="*/ 10 w 87"/>
                                <a:gd name="T55" fmla="*/ 102 h 113"/>
                                <a:gd name="T56" fmla="*/ 0 w 87"/>
                                <a:gd name="T57" fmla="*/ 75 h 113"/>
                                <a:gd name="T58" fmla="*/ 17 w 87"/>
                                <a:gd name="T59" fmla="*/ 75 h 113"/>
                                <a:gd name="T60" fmla="*/ 43 w 87"/>
                                <a:gd name="T61" fmla="*/ 0 h 113"/>
                                <a:gd name="T62" fmla="*/ 43 w 87"/>
                                <a:gd name="T63" fmla="*/ 0 h 113"/>
                                <a:gd name="T64" fmla="*/ 43 w 87"/>
                                <a:gd name="T65" fmla="*/ 0 h 1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87" h="113">
                                  <a:moveTo>
                                    <a:pt x="17" y="75"/>
                                  </a:moveTo>
                                  <a:lnTo>
                                    <a:pt x="17" y="75"/>
                                  </a:lnTo>
                                  <a:cubicBezTo>
                                    <a:pt x="17" y="81"/>
                                    <a:pt x="19" y="86"/>
                                    <a:pt x="21" y="89"/>
                                  </a:cubicBezTo>
                                  <a:cubicBezTo>
                                    <a:pt x="26" y="95"/>
                                    <a:pt x="34" y="98"/>
                                    <a:pt x="45" y="98"/>
                                  </a:cubicBezTo>
                                  <a:cubicBezTo>
                                    <a:pt x="51" y="98"/>
                                    <a:pt x="57" y="96"/>
                                    <a:pt x="62" y="93"/>
                                  </a:cubicBezTo>
                                  <a:cubicBezTo>
                                    <a:pt x="67" y="90"/>
                                    <a:pt x="70" y="86"/>
                                    <a:pt x="70" y="80"/>
                                  </a:cubicBezTo>
                                  <a:cubicBezTo>
                                    <a:pt x="70" y="75"/>
                                    <a:pt x="68" y="72"/>
                                    <a:pt x="64" y="70"/>
                                  </a:cubicBezTo>
                                  <a:cubicBezTo>
                                    <a:pt x="61" y="68"/>
                                    <a:pt x="56" y="66"/>
                                    <a:pt x="48" y="65"/>
                                  </a:cubicBezTo>
                                  <a:lnTo>
                                    <a:pt x="34" y="61"/>
                                  </a:lnTo>
                                  <a:cubicBezTo>
                                    <a:pt x="25" y="59"/>
                                    <a:pt x="19" y="56"/>
                                    <a:pt x="14" y="54"/>
                                  </a:cubicBezTo>
                                  <a:cubicBezTo>
                                    <a:pt x="7" y="49"/>
                                    <a:pt x="3" y="42"/>
                                    <a:pt x="3" y="34"/>
                                  </a:cubicBezTo>
                                  <a:cubicBezTo>
                                    <a:pt x="3" y="24"/>
                                    <a:pt x="6" y="16"/>
                                    <a:pt x="14" y="9"/>
                                  </a:cubicBezTo>
                                  <a:cubicBezTo>
                                    <a:pt x="21" y="3"/>
                                    <a:pt x="31" y="0"/>
                                    <a:pt x="43" y="0"/>
                                  </a:cubicBezTo>
                                  <a:cubicBezTo>
                                    <a:pt x="59" y="0"/>
                                    <a:pt x="70" y="5"/>
                                    <a:pt x="77" y="14"/>
                                  </a:cubicBezTo>
                                  <a:cubicBezTo>
                                    <a:pt x="82" y="20"/>
                                    <a:pt x="84" y="26"/>
                                    <a:pt x="84" y="33"/>
                                  </a:cubicBezTo>
                                  <a:lnTo>
                                    <a:pt x="67" y="33"/>
                                  </a:lnTo>
                                  <a:cubicBezTo>
                                    <a:pt x="66" y="29"/>
                                    <a:pt x="65" y="26"/>
                                    <a:pt x="63" y="22"/>
                                  </a:cubicBezTo>
                                  <a:cubicBezTo>
                                    <a:pt x="58" y="18"/>
                                    <a:pt x="51" y="15"/>
                                    <a:pt x="41" y="15"/>
                                  </a:cubicBezTo>
                                  <a:cubicBezTo>
                                    <a:pt x="35" y="15"/>
                                    <a:pt x="30" y="17"/>
                                    <a:pt x="26" y="19"/>
                                  </a:cubicBezTo>
                                  <a:cubicBezTo>
                                    <a:pt x="23" y="22"/>
                                    <a:pt x="21" y="25"/>
                                    <a:pt x="21" y="29"/>
                                  </a:cubicBezTo>
                                  <a:cubicBezTo>
                                    <a:pt x="21" y="34"/>
                                    <a:pt x="23" y="38"/>
                                    <a:pt x="28" y="40"/>
                                  </a:cubicBezTo>
                                  <a:cubicBezTo>
                                    <a:pt x="30" y="42"/>
                                    <a:pt x="34" y="43"/>
                                    <a:pt x="39" y="45"/>
                                  </a:cubicBezTo>
                                  <a:lnTo>
                                    <a:pt x="51" y="48"/>
                                  </a:lnTo>
                                  <a:cubicBezTo>
                                    <a:pt x="64" y="51"/>
                                    <a:pt x="72" y="54"/>
                                    <a:pt x="77" y="56"/>
                                  </a:cubicBezTo>
                                  <a:cubicBezTo>
                                    <a:pt x="84" y="61"/>
                                    <a:pt x="87" y="68"/>
                                    <a:pt x="87" y="78"/>
                                  </a:cubicBezTo>
                                  <a:cubicBezTo>
                                    <a:pt x="87" y="87"/>
                                    <a:pt x="84" y="95"/>
                                    <a:pt x="76" y="102"/>
                                  </a:cubicBezTo>
                                  <a:cubicBezTo>
                                    <a:pt x="69" y="109"/>
                                    <a:pt x="58" y="113"/>
                                    <a:pt x="44" y="113"/>
                                  </a:cubicBezTo>
                                  <a:cubicBezTo>
                                    <a:pt x="28" y="113"/>
                                    <a:pt x="17" y="109"/>
                                    <a:pt x="10" y="102"/>
                                  </a:cubicBezTo>
                                  <a:cubicBezTo>
                                    <a:pt x="4" y="95"/>
                                    <a:pt x="0" y="86"/>
                                    <a:pt x="0" y="75"/>
                                  </a:cubicBezTo>
                                  <a:lnTo>
                                    <a:pt x="17" y="75"/>
                                  </a:lnTo>
                                  <a:close/>
                                  <a:moveTo>
                                    <a:pt x="43" y="0"/>
                                  </a:moveTo>
                                  <a:lnTo>
                                    <a:pt x="43" y="0"/>
                                  </a:lnTo>
                                  <a:lnTo>
                                    <a:pt x="43"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57" name="Freeform 214"/>
                          <wps:cNvSpPr>
                            <a:spLocks/>
                          </wps:cNvSpPr>
                          <wps:spPr bwMode="auto">
                            <a:xfrm>
                              <a:off x="1120" y="2993"/>
                              <a:ext cx="36" cy="150"/>
                            </a:xfrm>
                            <a:custGeom>
                              <a:avLst/>
                              <a:gdLst>
                                <a:gd name="T0" fmla="*/ 45 w 46"/>
                                <a:gd name="T1" fmla="*/ 0 h 189"/>
                                <a:gd name="T2" fmla="*/ 45 w 46"/>
                                <a:gd name="T3" fmla="*/ 0 h 189"/>
                                <a:gd name="T4" fmla="*/ 25 w 46"/>
                                <a:gd name="T5" fmla="*/ 44 h 189"/>
                                <a:gd name="T6" fmla="*/ 18 w 46"/>
                                <a:gd name="T7" fmla="*/ 94 h 189"/>
                                <a:gd name="T8" fmla="*/ 26 w 46"/>
                                <a:gd name="T9" fmla="*/ 147 h 189"/>
                                <a:gd name="T10" fmla="*/ 46 w 46"/>
                                <a:gd name="T11" fmla="*/ 189 h 189"/>
                                <a:gd name="T12" fmla="*/ 34 w 46"/>
                                <a:gd name="T13" fmla="*/ 189 h 189"/>
                                <a:gd name="T14" fmla="*/ 16 w 46"/>
                                <a:gd name="T15" fmla="*/ 160 h 189"/>
                                <a:gd name="T16" fmla="*/ 8 w 46"/>
                                <a:gd name="T17" fmla="*/ 143 h 189"/>
                                <a:gd name="T18" fmla="*/ 1 w 46"/>
                                <a:gd name="T19" fmla="*/ 112 h 189"/>
                                <a:gd name="T20" fmla="*/ 0 w 46"/>
                                <a:gd name="T21" fmla="*/ 96 h 189"/>
                                <a:gd name="T22" fmla="*/ 9 w 46"/>
                                <a:gd name="T23" fmla="*/ 44 h 189"/>
                                <a:gd name="T24" fmla="*/ 33 w 46"/>
                                <a:gd name="T25" fmla="*/ 0 h 189"/>
                                <a:gd name="T26" fmla="*/ 45 w 46"/>
                                <a:gd name="T27" fmla="*/ 0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45" y="0"/>
                                  </a:moveTo>
                                  <a:lnTo>
                                    <a:pt x="45" y="0"/>
                                  </a:lnTo>
                                  <a:cubicBezTo>
                                    <a:pt x="35" y="20"/>
                                    <a:pt x="28" y="35"/>
                                    <a:pt x="25" y="44"/>
                                  </a:cubicBezTo>
                                  <a:cubicBezTo>
                                    <a:pt x="20" y="59"/>
                                    <a:pt x="18" y="76"/>
                                    <a:pt x="18" y="94"/>
                                  </a:cubicBezTo>
                                  <a:cubicBezTo>
                                    <a:pt x="18" y="113"/>
                                    <a:pt x="21" y="131"/>
                                    <a:pt x="26" y="147"/>
                                  </a:cubicBezTo>
                                  <a:cubicBezTo>
                                    <a:pt x="29" y="156"/>
                                    <a:pt x="36" y="170"/>
                                    <a:pt x="46" y="189"/>
                                  </a:cubicBezTo>
                                  <a:lnTo>
                                    <a:pt x="34" y="189"/>
                                  </a:lnTo>
                                  <a:cubicBezTo>
                                    <a:pt x="24" y="174"/>
                                    <a:pt x="18" y="164"/>
                                    <a:pt x="16" y="160"/>
                                  </a:cubicBezTo>
                                  <a:cubicBezTo>
                                    <a:pt x="13" y="156"/>
                                    <a:pt x="11" y="150"/>
                                    <a:pt x="8" y="143"/>
                                  </a:cubicBezTo>
                                  <a:cubicBezTo>
                                    <a:pt x="5" y="133"/>
                                    <a:pt x="2" y="123"/>
                                    <a:pt x="1" y="112"/>
                                  </a:cubicBezTo>
                                  <a:cubicBezTo>
                                    <a:pt x="0" y="106"/>
                                    <a:pt x="0" y="101"/>
                                    <a:pt x="0" y="96"/>
                                  </a:cubicBezTo>
                                  <a:cubicBezTo>
                                    <a:pt x="0" y="76"/>
                                    <a:pt x="3" y="59"/>
                                    <a:pt x="9" y="44"/>
                                  </a:cubicBezTo>
                                  <a:cubicBezTo>
                                    <a:pt x="13" y="34"/>
                                    <a:pt x="21" y="19"/>
                                    <a:pt x="33" y="0"/>
                                  </a:cubicBezTo>
                                  <a:lnTo>
                                    <a:pt x="45"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58" name="Freeform 215"/>
                          <wps:cNvSpPr>
                            <a:spLocks/>
                          </wps:cNvSpPr>
                          <wps:spPr bwMode="auto">
                            <a:xfrm>
                              <a:off x="1166" y="2998"/>
                              <a:ext cx="78" cy="112"/>
                            </a:xfrm>
                            <a:custGeom>
                              <a:avLst/>
                              <a:gdLst>
                                <a:gd name="T0" fmla="*/ 0 w 98"/>
                                <a:gd name="T1" fmla="*/ 141 h 141"/>
                                <a:gd name="T2" fmla="*/ 0 w 98"/>
                                <a:gd name="T3" fmla="*/ 141 h 141"/>
                                <a:gd name="T4" fmla="*/ 8 w 98"/>
                                <a:gd name="T5" fmla="*/ 110 h 141"/>
                                <a:gd name="T6" fmla="*/ 34 w 98"/>
                                <a:gd name="T7" fmla="*/ 85 h 141"/>
                                <a:gd name="T8" fmla="*/ 52 w 98"/>
                                <a:gd name="T9" fmla="*/ 74 h 141"/>
                                <a:gd name="T10" fmla="*/ 70 w 98"/>
                                <a:gd name="T11" fmla="*/ 62 h 141"/>
                                <a:gd name="T12" fmla="*/ 78 w 98"/>
                                <a:gd name="T13" fmla="*/ 43 h 141"/>
                                <a:gd name="T14" fmla="*/ 71 w 98"/>
                                <a:gd name="T15" fmla="*/ 23 h 141"/>
                                <a:gd name="T16" fmla="*/ 51 w 98"/>
                                <a:gd name="T17" fmla="*/ 16 h 141"/>
                                <a:gd name="T18" fmla="*/ 26 w 98"/>
                                <a:gd name="T19" fmla="*/ 30 h 141"/>
                                <a:gd name="T20" fmla="*/ 22 w 98"/>
                                <a:gd name="T21" fmla="*/ 50 h 141"/>
                                <a:gd name="T22" fmla="*/ 4 w 98"/>
                                <a:gd name="T23" fmla="*/ 50 h 141"/>
                                <a:gd name="T24" fmla="*/ 11 w 98"/>
                                <a:gd name="T25" fmla="*/ 20 h 141"/>
                                <a:gd name="T26" fmla="*/ 51 w 98"/>
                                <a:gd name="T27" fmla="*/ 0 h 141"/>
                                <a:gd name="T28" fmla="*/ 87 w 98"/>
                                <a:gd name="T29" fmla="*/ 13 h 141"/>
                                <a:gd name="T30" fmla="*/ 98 w 98"/>
                                <a:gd name="T31" fmla="*/ 42 h 141"/>
                                <a:gd name="T32" fmla="*/ 86 w 98"/>
                                <a:gd name="T33" fmla="*/ 71 h 141"/>
                                <a:gd name="T34" fmla="*/ 61 w 98"/>
                                <a:gd name="T35" fmla="*/ 88 h 141"/>
                                <a:gd name="T36" fmla="*/ 48 w 98"/>
                                <a:gd name="T37" fmla="*/ 95 h 141"/>
                                <a:gd name="T38" fmla="*/ 33 w 98"/>
                                <a:gd name="T39" fmla="*/ 106 h 141"/>
                                <a:gd name="T40" fmla="*/ 20 w 98"/>
                                <a:gd name="T41" fmla="*/ 125 h 141"/>
                                <a:gd name="T42" fmla="*/ 97 w 98"/>
                                <a:gd name="T43" fmla="*/ 125 h 141"/>
                                <a:gd name="T44" fmla="*/ 97 w 98"/>
                                <a:gd name="T45" fmla="*/ 141 h 141"/>
                                <a:gd name="T46" fmla="*/ 0 w 98"/>
                                <a:gd name="T47"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8" h="141">
                                  <a:moveTo>
                                    <a:pt x="0" y="141"/>
                                  </a:moveTo>
                                  <a:lnTo>
                                    <a:pt x="0" y="141"/>
                                  </a:lnTo>
                                  <a:cubicBezTo>
                                    <a:pt x="1" y="129"/>
                                    <a:pt x="4" y="119"/>
                                    <a:pt x="8" y="110"/>
                                  </a:cubicBezTo>
                                  <a:cubicBezTo>
                                    <a:pt x="12" y="101"/>
                                    <a:pt x="21" y="93"/>
                                    <a:pt x="34" y="85"/>
                                  </a:cubicBezTo>
                                  <a:lnTo>
                                    <a:pt x="52" y="74"/>
                                  </a:lnTo>
                                  <a:cubicBezTo>
                                    <a:pt x="61" y="69"/>
                                    <a:pt x="67" y="65"/>
                                    <a:pt x="70" y="62"/>
                                  </a:cubicBezTo>
                                  <a:cubicBezTo>
                                    <a:pt x="76" y="56"/>
                                    <a:pt x="78" y="50"/>
                                    <a:pt x="78" y="43"/>
                                  </a:cubicBezTo>
                                  <a:cubicBezTo>
                                    <a:pt x="78" y="35"/>
                                    <a:pt x="76" y="28"/>
                                    <a:pt x="71" y="23"/>
                                  </a:cubicBezTo>
                                  <a:cubicBezTo>
                                    <a:pt x="66" y="18"/>
                                    <a:pt x="59" y="16"/>
                                    <a:pt x="51" y="16"/>
                                  </a:cubicBezTo>
                                  <a:cubicBezTo>
                                    <a:pt x="39" y="16"/>
                                    <a:pt x="31" y="21"/>
                                    <a:pt x="26" y="30"/>
                                  </a:cubicBezTo>
                                  <a:cubicBezTo>
                                    <a:pt x="24" y="35"/>
                                    <a:pt x="22" y="42"/>
                                    <a:pt x="22" y="50"/>
                                  </a:cubicBezTo>
                                  <a:lnTo>
                                    <a:pt x="4" y="50"/>
                                  </a:lnTo>
                                  <a:cubicBezTo>
                                    <a:pt x="4" y="38"/>
                                    <a:pt x="6" y="28"/>
                                    <a:pt x="11" y="20"/>
                                  </a:cubicBezTo>
                                  <a:cubicBezTo>
                                    <a:pt x="18" y="7"/>
                                    <a:pt x="32" y="0"/>
                                    <a:pt x="51" y="0"/>
                                  </a:cubicBezTo>
                                  <a:cubicBezTo>
                                    <a:pt x="68" y="0"/>
                                    <a:pt x="79" y="4"/>
                                    <a:pt x="87" y="13"/>
                                  </a:cubicBezTo>
                                  <a:cubicBezTo>
                                    <a:pt x="94" y="22"/>
                                    <a:pt x="98" y="31"/>
                                    <a:pt x="98" y="42"/>
                                  </a:cubicBezTo>
                                  <a:cubicBezTo>
                                    <a:pt x="98" y="53"/>
                                    <a:pt x="94" y="63"/>
                                    <a:pt x="86" y="71"/>
                                  </a:cubicBezTo>
                                  <a:cubicBezTo>
                                    <a:pt x="81" y="76"/>
                                    <a:pt x="73" y="81"/>
                                    <a:pt x="61" y="88"/>
                                  </a:cubicBezTo>
                                  <a:lnTo>
                                    <a:pt x="48" y="95"/>
                                  </a:lnTo>
                                  <a:cubicBezTo>
                                    <a:pt x="41" y="99"/>
                                    <a:pt x="36" y="102"/>
                                    <a:pt x="33" y="106"/>
                                  </a:cubicBezTo>
                                  <a:cubicBezTo>
                                    <a:pt x="26" y="111"/>
                                    <a:pt x="22" y="118"/>
                                    <a:pt x="20" y="125"/>
                                  </a:cubicBezTo>
                                  <a:lnTo>
                                    <a:pt x="97" y="125"/>
                                  </a:lnTo>
                                  <a:lnTo>
                                    <a:pt x="97" y="141"/>
                                  </a:lnTo>
                                  <a:lnTo>
                                    <a:pt x="0" y="1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59" name="Freeform 216"/>
                          <wps:cNvSpPr>
                            <a:spLocks noEditPoints="1"/>
                          </wps:cNvSpPr>
                          <wps:spPr bwMode="auto">
                            <a:xfrm>
                              <a:off x="1256" y="2998"/>
                              <a:ext cx="77" cy="115"/>
                            </a:xfrm>
                            <a:custGeom>
                              <a:avLst/>
                              <a:gdLst>
                                <a:gd name="T0" fmla="*/ 49 w 98"/>
                                <a:gd name="T1" fmla="*/ 0 h 145"/>
                                <a:gd name="T2" fmla="*/ 49 w 98"/>
                                <a:gd name="T3" fmla="*/ 0 h 145"/>
                                <a:gd name="T4" fmla="*/ 88 w 98"/>
                                <a:gd name="T5" fmla="*/ 23 h 145"/>
                                <a:gd name="T6" fmla="*/ 98 w 98"/>
                                <a:gd name="T7" fmla="*/ 71 h 145"/>
                                <a:gd name="T8" fmla="*/ 89 w 98"/>
                                <a:gd name="T9" fmla="*/ 118 h 145"/>
                                <a:gd name="T10" fmla="*/ 48 w 98"/>
                                <a:gd name="T11" fmla="*/ 145 h 145"/>
                                <a:gd name="T12" fmla="*/ 11 w 98"/>
                                <a:gd name="T13" fmla="*/ 123 h 145"/>
                                <a:gd name="T14" fmla="*/ 0 w 98"/>
                                <a:gd name="T15" fmla="*/ 74 h 145"/>
                                <a:gd name="T16" fmla="*/ 6 w 98"/>
                                <a:gd name="T17" fmla="*/ 32 h 145"/>
                                <a:gd name="T18" fmla="*/ 49 w 98"/>
                                <a:gd name="T19" fmla="*/ 0 h 145"/>
                                <a:gd name="T20" fmla="*/ 49 w 98"/>
                                <a:gd name="T21" fmla="*/ 0 h 145"/>
                                <a:gd name="T22" fmla="*/ 48 w 98"/>
                                <a:gd name="T23" fmla="*/ 129 h 145"/>
                                <a:gd name="T24" fmla="*/ 48 w 98"/>
                                <a:gd name="T25" fmla="*/ 129 h 145"/>
                                <a:gd name="T26" fmla="*/ 70 w 98"/>
                                <a:gd name="T27" fmla="*/ 117 h 145"/>
                                <a:gd name="T28" fmla="*/ 79 w 98"/>
                                <a:gd name="T29" fmla="*/ 71 h 145"/>
                                <a:gd name="T30" fmla="*/ 73 w 98"/>
                                <a:gd name="T31" fmla="*/ 32 h 145"/>
                                <a:gd name="T32" fmla="*/ 50 w 98"/>
                                <a:gd name="T33" fmla="*/ 16 h 145"/>
                                <a:gd name="T34" fmla="*/ 27 w 98"/>
                                <a:gd name="T35" fmla="*/ 31 h 145"/>
                                <a:gd name="T36" fmla="*/ 19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8"/>
                                    <a:pt x="88" y="23"/>
                                  </a:cubicBezTo>
                                  <a:cubicBezTo>
                                    <a:pt x="95" y="34"/>
                                    <a:pt x="98" y="50"/>
                                    <a:pt x="98" y="71"/>
                                  </a:cubicBezTo>
                                  <a:cubicBezTo>
                                    <a:pt x="98" y="90"/>
                                    <a:pt x="95" y="106"/>
                                    <a:pt x="89" y="118"/>
                                  </a:cubicBezTo>
                                  <a:cubicBezTo>
                                    <a:pt x="81" y="136"/>
                                    <a:pt x="67" y="145"/>
                                    <a:pt x="48" y="145"/>
                                  </a:cubicBezTo>
                                  <a:cubicBezTo>
                                    <a:pt x="31" y="145"/>
                                    <a:pt x="19" y="138"/>
                                    <a:pt x="11" y="123"/>
                                  </a:cubicBezTo>
                                  <a:cubicBezTo>
                                    <a:pt x="4" y="111"/>
                                    <a:pt x="0" y="94"/>
                                    <a:pt x="0" y="74"/>
                                  </a:cubicBezTo>
                                  <a:cubicBezTo>
                                    <a:pt x="0" y="58"/>
                                    <a:pt x="2" y="44"/>
                                    <a:pt x="6" y="32"/>
                                  </a:cubicBezTo>
                                  <a:cubicBezTo>
                                    <a:pt x="14" y="11"/>
                                    <a:pt x="28" y="0"/>
                                    <a:pt x="49" y="0"/>
                                  </a:cubicBezTo>
                                  <a:lnTo>
                                    <a:pt x="49" y="0"/>
                                  </a:lnTo>
                                  <a:close/>
                                  <a:moveTo>
                                    <a:pt x="48" y="129"/>
                                  </a:moveTo>
                                  <a:lnTo>
                                    <a:pt x="48" y="129"/>
                                  </a:lnTo>
                                  <a:cubicBezTo>
                                    <a:pt x="58" y="129"/>
                                    <a:pt x="65" y="125"/>
                                    <a:pt x="70" y="117"/>
                                  </a:cubicBezTo>
                                  <a:cubicBezTo>
                                    <a:pt x="76" y="109"/>
                                    <a:pt x="79" y="94"/>
                                    <a:pt x="79" y="71"/>
                                  </a:cubicBezTo>
                                  <a:cubicBezTo>
                                    <a:pt x="79" y="55"/>
                                    <a:pt x="77" y="42"/>
                                    <a:pt x="73" y="32"/>
                                  </a:cubicBezTo>
                                  <a:cubicBezTo>
                                    <a:pt x="69" y="21"/>
                                    <a:pt x="61" y="16"/>
                                    <a:pt x="50" y="16"/>
                                  </a:cubicBezTo>
                                  <a:cubicBezTo>
                                    <a:pt x="39" y="16"/>
                                    <a:pt x="32" y="21"/>
                                    <a:pt x="27" y="31"/>
                                  </a:cubicBezTo>
                                  <a:cubicBezTo>
                                    <a:pt x="22" y="41"/>
                                    <a:pt x="19" y="55"/>
                                    <a:pt x="19" y="74"/>
                                  </a:cubicBezTo>
                                  <a:cubicBezTo>
                                    <a:pt x="19" y="89"/>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60" name="Freeform 217"/>
                          <wps:cNvSpPr>
                            <a:spLocks noEditPoints="1"/>
                          </wps:cNvSpPr>
                          <wps:spPr bwMode="auto">
                            <a:xfrm>
                              <a:off x="1345" y="2998"/>
                              <a:ext cx="77" cy="115"/>
                            </a:xfrm>
                            <a:custGeom>
                              <a:avLst/>
                              <a:gdLst>
                                <a:gd name="T0" fmla="*/ 48 w 97"/>
                                <a:gd name="T1" fmla="*/ 0 h 145"/>
                                <a:gd name="T2" fmla="*/ 48 w 97"/>
                                <a:gd name="T3" fmla="*/ 0 h 145"/>
                                <a:gd name="T4" fmla="*/ 88 w 97"/>
                                <a:gd name="T5" fmla="*/ 23 h 145"/>
                                <a:gd name="T6" fmla="*/ 97 w 97"/>
                                <a:gd name="T7" fmla="*/ 71 h 145"/>
                                <a:gd name="T8" fmla="*/ 89 w 97"/>
                                <a:gd name="T9" fmla="*/ 118 h 145"/>
                                <a:gd name="T10" fmla="*/ 48 w 97"/>
                                <a:gd name="T11" fmla="*/ 145 h 145"/>
                                <a:gd name="T12" fmla="*/ 10 w 97"/>
                                <a:gd name="T13" fmla="*/ 123 h 145"/>
                                <a:gd name="T14" fmla="*/ 0 w 97"/>
                                <a:gd name="T15" fmla="*/ 74 h 145"/>
                                <a:gd name="T16" fmla="*/ 6 w 97"/>
                                <a:gd name="T17" fmla="*/ 32 h 145"/>
                                <a:gd name="T18" fmla="*/ 48 w 97"/>
                                <a:gd name="T19" fmla="*/ 0 h 145"/>
                                <a:gd name="T20" fmla="*/ 48 w 97"/>
                                <a:gd name="T21" fmla="*/ 0 h 145"/>
                                <a:gd name="T22" fmla="*/ 48 w 97"/>
                                <a:gd name="T23" fmla="*/ 129 h 145"/>
                                <a:gd name="T24" fmla="*/ 48 w 97"/>
                                <a:gd name="T25" fmla="*/ 129 h 145"/>
                                <a:gd name="T26" fmla="*/ 70 w 97"/>
                                <a:gd name="T27" fmla="*/ 117 h 145"/>
                                <a:gd name="T28" fmla="*/ 78 w 97"/>
                                <a:gd name="T29" fmla="*/ 71 h 145"/>
                                <a:gd name="T30" fmla="*/ 72 w 97"/>
                                <a:gd name="T31" fmla="*/ 32 h 145"/>
                                <a:gd name="T32" fmla="*/ 49 w 97"/>
                                <a:gd name="T33" fmla="*/ 16 h 145"/>
                                <a:gd name="T34" fmla="*/ 27 w 97"/>
                                <a:gd name="T35" fmla="*/ 31 h 145"/>
                                <a:gd name="T36" fmla="*/ 19 w 97"/>
                                <a:gd name="T37" fmla="*/ 74 h 145"/>
                                <a:gd name="T38" fmla="*/ 24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7" y="0"/>
                                    <a:pt x="80" y="8"/>
                                    <a:pt x="88" y="23"/>
                                  </a:cubicBezTo>
                                  <a:cubicBezTo>
                                    <a:pt x="94" y="34"/>
                                    <a:pt x="97" y="50"/>
                                    <a:pt x="97" y="71"/>
                                  </a:cubicBezTo>
                                  <a:cubicBezTo>
                                    <a:pt x="97" y="90"/>
                                    <a:pt x="95" y="106"/>
                                    <a:pt x="89" y="118"/>
                                  </a:cubicBezTo>
                                  <a:cubicBezTo>
                                    <a:pt x="81" y="136"/>
                                    <a:pt x="67" y="145"/>
                                    <a:pt x="48" y="145"/>
                                  </a:cubicBezTo>
                                  <a:cubicBezTo>
                                    <a:pt x="31" y="145"/>
                                    <a:pt x="19" y="138"/>
                                    <a:pt x="10" y="123"/>
                                  </a:cubicBezTo>
                                  <a:cubicBezTo>
                                    <a:pt x="3" y="111"/>
                                    <a:pt x="0" y="94"/>
                                    <a:pt x="0" y="74"/>
                                  </a:cubicBezTo>
                                  <a:cubicBezTo>
                                    <a:pt x="0" y="58"/>
                                    <a:pt x="2" y="44"/>
                                    <a:pt x="6" y="32"/>
                                  </a:cubicBezTo>
                                  <a:cubicBezTo>
                                    <a:pt x="14" y="11"/>
                                    <a:pt x="28" y="0"/>
                                    <a:pt x="48" y="0"/>
                                  </a:cubicBezTo>
                                  <a:lnTo>
                                    <a:pt x="48" y="0"/>
                                  </a:lnTo>
                                  <a:close/>
                                  <a:moveTo>
                                    <a:pt x="48" y="129"/>
                                  </a:moveTo>
                                  <a:lnTo>
                                    <a:pt x="48" y="129"/>
                                  </a:lnTo>
                                  <a:cubicBezTo>
                                    <a:pt x="57" y="129"/>
                                    <a:pt x="65" y="125"/>
                                    <a:pt x="70" y="117"/>
                                  </a:cubicBezTo>
                                  <a:cubicBezTo>
                                    <a:pt x="76" y="109"/>
                                    <a:pt x="78" y="94"/>
                                    <a:pt x="78" y="71"/>
                                  </a:cubicBezTo>
                                  <a:cubicBezTo>
                                    <a:pt x="78" y="55"/>
                                    <a:pt x="76" y="42"/>
                                    <a:pt x="72" y="32"/>
                                  </a:cubicBezTo>
                                  <a:cubicBezTo>
                                    <a:pt x="68" y="21"/>
                                    <a:pt x="61" y="16"/>
                                    <a:pt x="49" y="16"/>
                                  </a:cubicBezTo>
                                  <a:cubicBezTo>
                                    <a:pt x="39" y="16"/>
                                    <a:pt x="31" y="21"/>
                                    <a:pt x="27" y="31"/>
                                  </a:cubicBezTo>
                                  <a:cubicBezTo>
                                    <a:pt x="22" y="41"/>
                                    <a:pt x="19" y="55"/>
                                    <a:pt x="19" y="74"/>
                                  </a:cubicBezTo>
                                  <a:cubicBezTo>
                                    <a:pt x="19" y="89"/>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61" name="Freeform 218"/>
                          <wps:cNvSpPr>
                            <a:spLocks/>
                          </wps:cNvSpPr>
                          <wps:spPr bwMode="auto">
                            <a:xfrm>
                              <a:off x="1434" y="3000"/>
                              <a:ext cx="77" cy="113"/>
                            </a:xfrm>
                            <a:custGeom>
                              <a:avLst/>
                              <a:gdLst>
                                <a:gd name="T0" fmla="*/ 19 w 97"/>
                                <a:gd name="T1" fmla="*/ 102 h 142"/>
                                <a:gd name="T2" fmla="*/ 19 w 97"/>
                                <a:gd name="T3" fmla="*/ 102 h 142"/>
                                <a:gd name="T4" fmla="*/ 33 w 97"/>
                                <a:gd name="T5" fmla="*/ 123 h 142"/>
                                <a:gd name="T6" fmla="*/ 47 w 97"/>
                                <a:gd name="T7" fmla="*/ 126 h 142"/>
                                <a:gd name="T8" fmla="*/ 71 w 97"/>
                                <a:gd name="T9" fmla="*/ 116 h 142"/>
                                <a:gd name="T10" fmla="*/ 78 w 97"/>
                                <a:gd name="T11" fmla="*/ 94 h 142"/>
                                <a:gd name="T12" fmla="*/ 69 w 97"/>
                                <a:gd name="T13" fmla="*/ 71 h 142"/>
                                <a:gd name="T14" fmla="*/ 48 w 97"/>
                                <a:gd name="T15" fmla="*/ 63 h 142"/>
                                <a:gd name="T16" fmla="*/ 32 w 97"/>
                                <a:gd name="T17" fmla="*/ 67 h 142"/>
                                <a:gd name="T18" fmla="*/ 21 w 97"/>
                                <a:gd name="T19" fmla="*/ 77 h 142"/>
                                <a:gd name="T20" fmla="*/ 5 w 97"/>
                                <a:gd name="T21" fmla="*/ 76 h 142"/>
                                <a:gd name="T22" fmla="*/ 16 w 97"/>
                                <a:gd name="T23" fmla="*/ 0 h 142"/>
                                <a:gd name="T24" fmla="*/ 89 w 97"/>
                                <a:gd name="T25" fmla="*/ 0 h 142"/>
                                <a:gd name="T26" fmla="*/ 89 w 97"/>
                                <a:gd name="T27" fmla="*/ 17 h 142"/>
                                <a:gd name="T28" fmla="*/ 29 w 97"/>
                                <a:gd name="T29" fmla="*/ 17 h 142"/>
                                <a:gd name="T30" fmla="*/ 23 w 97"/>
                                <a:gd name="T31" fmla="*/ 56 h 142"/>
                                <a:gd name="T32" fmla="*/ 33 w 97"/>
                                <a:gd name="T33" fmla="*/ 50 h 142"/>
                                <a:gd name="T34" fmla="*/ 51 w 97"/>
                                <a:gd name="T35" fmla="*/ 47 h 142"/>
                                <a:gd name="T36" fmla="*/ 84 w 97"/>
                                <a:gd name="T37" fmla="*/ 60 h 142"/>
                                <a:gd name="T38" fmla="*/ 97 w 97"/>
                                <a:gd name="T39" fmla="*/ 91 h 142"/>
                                <a:gd name="T40" fmla="*/ 85 w 97"/>
                                <a:gd name="T41" fmla="*/ 127 h 142"/>
                                <a:gd name="T42" fmla="*/ 45 w 97"/>
                                <a:gd name="T43" fmla="*/ 142 h 142"/>
                                <a:gd name="T44" fmla="*/ 15 w 97"/>
                                <a:gd name="T45" fmla="*/ 132 h 142"/>
                                <a:gd name="T46" fmla="*/ 0 w 97"/>
                                <a:gd name="T47" fmla="*/ 102 h 142"/>
                                <a:gd name="T48" fmla="*/ 19 w 97"/>
                                <a:gd name="T49" fmla="*/ 10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7" h="142">
                                  <a:moveTo>
                                    <a:pt x="19" y="102"/>
                                  </a:moveTo>
                                  <a:lnTo>
                                    <a:pt x="19" y="102"/>
                                  </a:lnTo>
                                  <a:cubicBezTo>
                                    <a:pt x="20" y="113"/>
                                    <a:pt x="24" y="120"/>
                                    <a:pt x="33" y="123"/>
                                  </a:cubicBezTo>
                                  <a:cubicBezTo>
                                    <a:pt x="37" y="125"/>
                                    <a:pt x="42" y="126"/>
                                    <a:pt x="47" y="126"/>
                                  </a:cubicBezTo>
                                  <a:cubicBezTo>
                                    <a:pt x="58" y="126"/>
                                    <a:pt x="66" y="123"/>
                                    <a:pt x="71" y="116"/>
                                  </a:cubicBezTo>
                                  <a:cubicBezTo>
                                    <a:pt x="76" y="110"/>
                                    <a:pt x="78" y="102"/>
                                    <a:pt x="78" y="94"/>
                                  </a:cubicBezTo>
                                  <a:cubicBezTo>
                                    <a:pt x="78" y="84"/>
                                    <a:pt x="75" y="77"/>
                                    <a:pt x="69" y="71"/>
                                  </a:cubicBezTo>
                                  <a:cubicBezTo>
                                    <a:pt x="63" y="66"/>
                                    <a:pt x="56" y="63"/>
                                    <a:pt x="48" y="63"/>
                                  </a:cubicBezTo>
                                  <a:cubicBezTo>
                                    <a:pt x="41" y="63"/>
                                    <a:pt x="36" y="64"/>
                                    <a:pt x="32" y="67"/>
                                  </a:cubicBezTo>
                                  <a:cubicBezTo>
                                    <a:pt x="27" y="69"/>
                                    <a:pt x="24" y="72"/>
                                    <a:pt x="21" y="77"/>
                                  </a:cubicBezTo>
                                  <a:lnTo>
                                    <a:pt x="5" y="76"/>
                                  </a:lnTo>
                                  <a:lnTo>
                                    <a:pt x="16" y="0"/>
                                  </a:lnTo>
                                  <a:lnTo>
                                    <a:pt x="89" y="0"/>
                                  </a:lnTo>
                                  <a:lnTo>
                                    <a:pt x="89" y="17"/>
                                  </a:lnTo>
                                  <a:lnTo>
                                    <a:pt x="29" y="17"/>
                                  </a:lnTo>
                                  <a:lnTo>
                                    <a:pt x="23" y="56"/>
                                  </a:lnTo>
                                  <a:cubicBezTo>
                                    <a:pt x="27" y="54"/>
                                    <a:pt x="30" y="52"/>
                                    <a:pt x="33" y="50"/>
                                  </a:cubicBezTo>
                                  <a:cubicBezTo>
                                    <a:pt x="38" y="48"/>
                                    <a:pt x="44" y="47"/>
                                    <a:pt x="51" y="47"/>
                                  </a:cubicBezTo>
                                  <a:cubicBezTo>
                                    <a:pt x="64" y="47"/>
                                    <a:pt x="75" y="51"/>
                                    <a:pt x="84" y="60"/>
                                  </a:cubicBezTo>
                                  <a:cubicBezTo>
                                    <a:pt x="93" y="68"/>
                                    <a:pt x="97" y="79"/>
                                    <a:pt x="97" y="91"/>
                                  </a:cubicBezTo>
                                  <a:cubicBezTo>
                                    <a:pt x="97" y="105"/>
                                    <a:pt x="93" y="117"/>
                                    <a:pt x="85" y="127"/>
                                  </a:cubicBezTo>
                                  <a:cubicBezTo>
                                    <a:pt x="77" y="137"/>
                                    <a:pt x="64" y="142"/>
                                    <a:pt x="45" y="142"/>
                                  </a:cubicBezTo>
                                  <a:cubicBezTo>
                                    <a:pt x="34" y="142"/>
                                    <a:pt x="24" y="139"/>
                                    <a:pt x="15" y="132"/>
                                  </a:cubicBezTo>
                                  <a:cubicBezTo>
                                    <a:pt x="6" y="126"/>
                                    <a:pt x="1" y="116"/>
                                    <a:pt x="0" y="102"/>
                                  </a:cubicBezTo>
                                  <a:lnTo>
                                    <a:pt x="19" y="10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62" name="Freeform 219"/>
                          <wps:cNvSpPr>
                            <a:spLocks/>
                          </wps:cNvSpPr>
                          <wps:spPr bwMode="auto">
                            <a:xfrm>
                              <a:off x="1524" y="2993"/>
                              <a:ext cx="36" cy="150"/>
                            </a:xfrm>
                            <a:custGeom>
                              <a:avLst/>
                              <a:gdLst>
                                <a:gd name="T0" fmla="*/ 0 w 46"/>
                                <a:gd name="T1" fmla="*/ 189 h 189"/>
                                <a:gd name="T2" fmla="*/ 0 w 46"/>
                                <a:gd name="T3" fmla="*/ 189 h 189"/>
                                <a:gd name="T4" fmla="*/ 21 w 46"/>
                                <a:gd name="T5" fmla="*/ 144 h 189"/>
                                <a:gd name="T6" fmla="*/ 28 w 46"/>
                                <a:gd name="T7" fmla="*/ 94 h 189"/>
                                <a:gd name="T8" fmla="*/ 20 w 46"/>
                                <a:gd name="T9" fmla="*/ 42 h 189"/>
                                <a:gd name="T10" fmla="*/ 0 w 46"/>
                                <a:gd name="T11" fmla="*/ 0 h 189"/>
                                <a:gd name="T12" fmla="*/ 12 w 46"/>
                                <a:gd name="T13" fmla="*/ 0 h 189"/>
                                <a:gd name="T14" fmla="*/ 30 w 46"/>
                                <a:gd name="T15" fmla="*/ 30 h 189"/>
                                <a:gd name="T16" fmla="*/ 37 w 46"/>
                                <a:gd name="T17" fmla="*/ 46 h 189"/>
                                <a:gd name="T18" fmla="*/ 44 w 46"/>
                                <a:gd name="T19" fmla="*/ 70 h 189"/>
                                <a:gd name="T20" fmla="*/ 46 w 46"/>
                                <a:gd name="T21" fmla="*/ 93 h 189"/>
                                <a:gd name="T22" fmla="*/ 37 w 46"/>
                                <a:gd name="T23" fmla="*/ 145 h 189"/>
                                <a:gd name="T24" fmla="*/ 13 w 46"/>
                                <a:gd name="T25" fmla="*/ 189 h 189"/>
                                <a:gd name="T26" fmla="*/ 0 w 46"/>
                                <a:gd name="T27" fmla="*/ 189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0" y="189"/>
                                  </a:moveTo>
                                  <a:lnTo>
                                    <a:pt x="0" y="189"/>
                                  </a:lnTo>
                                  <a:cubicBezTo>
                                    <a:pt x="11" y="168"/>
                                    <a:pt x="18" y="153"/>
                                    <a:pt x="21" y="144"/>
                                  </a:cubicBezTo>
                                  <a:cubicBezTo>
                                    <a:pt x="25" y="130"/>
                                    <a:pt x="28" y="113"/>
                                    <a:pt x="28" y="94"/>
                                  </a:cubicBezTo>
                                  <a:cubicBezTo>
                                    <a:pt x="28" y="75"/>
                                    <a:pt x="25" y="58"/>
                                    <a:pt x="20" y="42"/>
                                  </a:cubicBezTo>
                                  <a:cubicBezTo>
                                    <a:pt x="16" y="32"/>
                                    <a:pt x="10" y="18"/>
                                    <a:pt x="0" y="0"/>
                                  </a:cubicBezTo>
                                  <a:lnTo>
                                    <a:pt x="12" y="0"/>
                                  </a:lnTo>
                                  <a:cubicBezTo>
                                    <a:pt x="22" y="16"/>
                                    <a:pt x="28" y="26"/>
                                    <a:pt x="30" y="30"/>
                                  </a:cubicBezTo>
                                  <a:cubicBezTo>
                                    <a:pt x="33" y="34"/>
                                    <a:pt x="35" y="39"/>
                                    <a:pt x="37" y="46"/>
                                  </a:cubicBezTo>
                                  <a:cubicBezTo>
                                    <a:pt x="41" y="54"/>
                                    <a:pt x="43" y="62"/>
                                    <a:pt x="44" y="70"/>
                                  </a:cubicBezTo>
                                  <a:cubicBezTo>
                                    <a:pt x="45" y="78"/>
                                    <a:pt x="46" y="86"/>
                                    <a:pt x="46" y="93"/>
                                  </a:cubicBezTo>
                                  <a:cubicBezTo>
                                    <a:pt x="46" y="113"/>
                                    <a:pt x="43" y="130"/>
                                    <a:pt x="37" y="145"/>
                                  </a:cubicBezTo>
                                  <a:cubicBezTo>
                                    <a:pt x="33" y="155"/>
                                    <a:pt x="25" y="170"/>
                                    <a:pt x="13" y="189"/>
                                  </a:cubicBezTo>
                                  <a:lnTo>
                                    <a:pt x="0" y="18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63" name="Freeform 220"/>
                          <wps:cNvSpPr>
                            <a:spLocks noEditPoints="1"/>
                          </wps:cNvSpPr>
                          <wps:spPr bwMode="auto">
                            <a:xfrm>
                              <a:off x="513" y="1745"/>
                              <a:ext cx="102" cy="115"/>
                            </a:xfrm>
                            <a:custGeom>
                              <a:avLst/>
                              <a:gdLst>
                                <a:gd name="T0" fmla="*/ 87 w 129"/>
                                <a:gd name="T1" fmla="*/ 86 h 145"/>
                                <a:gd name="T2" fmla="*/ 87 w 129"/>
                                <a:gd name="T3" fmla="*/ 86 h 145"/>
                                <a:gd name="T4" fmla="*/ 65 w 129"/>
                                <a:gd name="T5" fmla="*/ 22 h 145"/>
                                <a:gd name="T6" fmla="*/ 41 w 129"/>
                                <a:gd name="T7" fmla="*/ 86 h 145"/>
                                <a:gd name="T8" fmla="*/ 87 w 129"/>
                                <a:gd name="T9" fmla="*/ 86 h 145"/>
                                <a:gd name="T10" fmla="*/ 55 w 129"/>
                                <a:gd name="T11" fmla="*/ 0 h 145"/>
                                <a:gd name="T12" fmla="*/ 55 w 129"/>
                                <a:gd name="T13" fmla="*/ 0 h 145"/>
                                <a:gd name="T14" fmla="*/ 77 w 129"/>
                                <a:gd name="T15" fmla="*/ 0 h 145"/>
                                <a:gd name="T16" fmla="*/ 129 w 129"/>
                                <a:gd name="T17" fmla="*/ 145 h 145"/>
                                <a:gd name="T18" fmla="*/ 108 w 129"/>
                                <a:gd name="T19" fmla="*/ 145 h 145"/>
                                <a:gd name="T20" fmla="*/ 93 w 129"/>
                                <a:gd name="T21" fmla="*/ 102 h 145"/>
                                <a:gd name="T22" fmla="*/ 36 w 129"/>
                                <a:gd name="T23" fmla="*/ 102 h 145"/>
                                <a:gd name="T24" fmla="*/ 20 w 129"/>
                                <a:gd name="T25" fmla="*/ 145 h 145"/>
                                <a:gd name="T26" fmla="*/ 0 w 129"/>
                                <a:gd name="T27" fmla="*/ 145 h 145"/>
                                <a:gd name="T28" fmla="*/ 55 w 129"/>
                                <a:gd name="T29" fmla="*/ 0 h 145"/>
                                <a:gd name="T30" fmla="*/ 65 w 129"/>
                                <a:gd name="T31" fmla="*/ 0 h 145"/>
                                <a:gd name="T32" fmla="*/ 65 w 129"/>
                                <a:gd name="T33" fmla="*/ 0 h 145"/>
                                <a:gd name="T34" fmla="*/ 65 w 129"/>
                                <a:gd name="T35" fmla="*/ 0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29" h="145">
                                  <a:moveTo>
                                    <a:pt x="87" y="86"/>
                                  </a:moveTo>
                                  <a:lnTo>
                                    <a:pt x="87" y="86"/>
                                  </a:lnTo>
                                  <a:lnTo>
                                    <a:pt x="65" y="22"/>
                                  </a:lnTo>
                                  <a:lnTo>
                                    <a:pt x="41" y="86"/>
                                  </a:lnTo>
                                  <a:lnTo>
                                    <a:pt x="87" y="86"/>
                                  </a:lnTo>
                                  <a:close/>
                                  <a:moveTo>
                                    <a:pt x="55" y="0"/>
                                  </a:moveTo>
                                  <a:lnTo>
                                    <a:pt x="55" y="0"/>
                                  </a:lnTo>
                                  <a:lnTo>
                                    <a:pt x="77" y="0"/>
                                  </a:lnTo>
                                  <a:lnTo>
                                    <a:pt x="129" y="145"/>
                                  </a:lnTo>
                                  <a:lnTo>
                                    <a:pt x="108" y="145"/>
                                  </a:lnTo>
                                  <a:lnTo>
                                    <a:pt x="93" y="102"/>
                                  </a:lnTo>
                                  <a:lnTo>
                                    <a:pt x="36" y="102"/>
                                  </a:lnTo>
                                  <a:lnTo>
                                    <a:pt x="20" y="145"/>
                                  </a:lnTo>
                                  <a:lnTo>
                                    <a:pt x="0" y="145"/>
                                  </a:lnTo>
                                  <a:lnTo>
                                    <a:pt x="55" y="0"/>
                                  </a:lnTo>
                                  <a:close/>
                                  <a:moveTo>
                                    <a:pt x="65" y="0"/>
                                  </a:moveTo>
                                  <a:lnTo>
                                    <a:pt x="65" y="0"/>
                                  </a:lnTo>
                                  <a:lnTo>
                                    <a:pt x="65"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64" name="Freeform 221"/>
                          <wps:cNvSpPr>
                            <a:spLocks noEditPoints="1"/>
                          </wps:cNvSpPr>
                          <wps:spPr bwMode="auto">
                            <a:xfrm>
                              <a:off x="624" y="1742"/>
                              <a:ext cx="102" cy="121"/>
                            </a:xfrm>
                            <a:custGeom>
                              <a:avLst/>
                              <a:gdLst>
                                <a:gd name="T0" fmla="*/ 68 w 129"/>
                                <a:gd name="T1" fmla="*/ 0 h 153"/>
                                <a:gd name="T2" fmla="*/ 68 w 129"/>
                                <a:gd name="T3" fmla="*/ 0 h 153"/>
                                <a:gd name="T4" fmla="*/ 110 w 129"/>
                                <a:gd name="T5" fmla="*/ 15 h 153"/>
                                <a:gd name="T6" fmla="*/ 127 w 129"/>
                                <a:gd name="T7" fmla="*/ 48 h 153"/>
                                <a:gd name="T8" fmla="*/ 108 w 129"/>
                                <a:gd name="T9" fmla="*/ 48 h 153"/>
                                <a:gd name="T10" fmla="*/ 95 w 129"/>
                                <a:gd name="T11" fmla="*/ 26 h 153"/>
                                <a:gd name="T12" fmla="*/ 68 w 129"/>
                                <a:gd name="T13" fmla="*/ 17 h 153"/>
                                <a:gd name="T14" fmla="*/ 33 w 129"/>
                                <a:gd name="T15" fmla="*/ 32 h 153"/>
                                <a:gd name="T16" fmla="*/ 20 w 129"/>
                                <a:gd name="T17" fmla="*/ 79 h 153"/>
                                <a:gd name="T18" fmla="*/ 32 w 129"/>
                                <a:gd name="T19" fmla="*/ 120 h 153"/>
                                <a:gd name="T20" fmla="*/ 68 w 129"/>
                                <a:gd name="T21" fmla="*/ 136 h 153"/>
                                <a:gd name="T22" fmla="*/ 101 w 129"/>
                                <a:gd name="T23" fmla="*/ 119 h 153"/>
                                <a:gd name="T24" fmla="*/ 110 w 129"/>
                                <a:gd name="T25" fmla="*/ 96 h 153"/>
                                <a:gd name="T26" fmla="*/ 129 w 129"/>
                                <a:gd name="T27" fmla="*/ 96 h 153"/>
                                <a:gd name="T28" fmla="*/ 112 w 129"/>
                                <a:gd name="T29" fmla="*/ 134 h 153"/>
                                <a:gd name="T30" fmla="*/ 65 w 129"/>
                                <a:gd name="T31" fmla="*/ 153 h 153"/>
                                <a:gd name="T32" fmla="*/ 23 w 129"/>
                                <a:gd name="T33" fmla="*/ 138 h 153"/>
                                <a:gd name="T34" fmla="*/ 0 w 129"/>
                                <a:gd name="T35" fmla="*/ 75 h 153"/>
                                <a:gd name="T36" fmla="*/ 17 w 129"/>
                                <a:gd name="T37" fmla="*/ 23 h 153"/>
                                <a:gd name="T38" fmla="*/ 68 w 129"/>
                                <a:gd name="T39" fmla="*/ 0 h 153"/>
                                <a:gd name="T40" fmla="*/ 68 w 129"/>
                                <a:gd name="T41" fmla="*/ 0 h 153"/>
                                <a:gd name="T42" fmla="*/ 64 w 129"/>
                                <a:gd name="T43" fmla="*/ 0 h 153"/>
                                <a:gd name="T44" fmla="*/ 64 w 129"/>
                                <a:gd name="T45" fmla="*/ 0 h 153"/>
                                <a:gd name="T46" fmla="*/ 64 w 129"/>
                                <a:gd name="T47" fmla="*/ 0 h 1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129" h="153">
                                  <a:moveTo>
                                    <a:pt x="68" y="0"/>
                                  </a:moveTo>
                                  <a:lnTo>
                                    <a:pt x="68" y="0"/>
                                  </a:lnTo>
                                  <a:cubicBezTo>
                                    <a:pt x="86" y="0"/>
                                    <a:pt x="100" y="5"/>
                                    <a:pt x="110" y="15"/>
                                  </a:cubicBezTo>
                                  <a:cubicBezTo>
                                    <a:pt x="121" y="24"/>
                                    <a:pt x="126" y="35"/>
                                    <a:pt x="127" y="48"/>
                                  </a:cubicBezTo>
                                  <a:lnTo>
                                    <a:pt x="108" y="48"/>
                                  </a:lnTo>
                                  <a:cubicBezTo>
                                    <a:pt x="106" y="38"/>
                                    <a:pt x="102" y="31"/>
                                    <a:pt x="95" y="26"/>
                                  </a:cubicBezTo>
                                  <a:cubicBezTo>
                                    <a:pt x="89" y="20"/>
                                    <a:pt x="80" y="17"/>
                                    <a:pt x="68" y="17"/>
                                  </a:cubicBezTo>
                                  <a:cubicBezTo>
                                    <a:pt x="54" y="17"/>
                                    <a:pt x="42" y="22"/>
                                    <a:pt x="33" y="32"/>
                                  </a:cubicBezTo>
                                  <a:cubicBezTo>
                                    <a:pt x="25" y="42"/>
                                    <a:pt x="20" y="58"/>
                                    <a:pt x="20" y="79"/>
                                  </a:cubicBezTo>
                                  <a:cubicBezTo>
                                    <a:pt x="20" y="96"/>
                                    <a:pt x="24" y="109"/>
                                    <a:pt x="32" y="120"/>
                                  </a:cubicBezTo>
                                  <a:cubicBezTo>
                                    <a:pt x="40" y="130"/>
                                    <a:pt x="52" y="136"/>
                                    <a:pt x="68" y="136"/>
                                  </a:cubicBezTo>
                                  <a:cubicBezTo>
                                    <a:pt x="82" y="136"/>
                                    <a:pt x="93" y="130"/>
                                    <a:pt x="101" y="119"/>
                                  </a:cubicBezTo>
                                  <a:cubicBezTo>
                                    <a:pt x="105" y="113"/>
                                    <a:pt x="108" y="105"/>
                                    <a:pt x="110" y="96"/>
                                  </a:cubicBezTo>
                                  <a:lnTo>
                                    <a:pt x="129" y="96"/>
                                  </a:lnTo>
                                  <a:cubicBezTo>
                                    <a:pt x="127" y="111"/>
                                    <a:pt x="121" y="124"/>
                                    <a:pt x="112" y="134"/>
                                  </a:cubicBezTo>
                                  <a:cubicBezTo>
                                    <a:pt x="100" y="147"/>
                                    <a:pt x="85" y="153"/>
                                    <a:pt x="65" y="153"/>
                                  </a:cubicBezTo>
                                  <a:cubicBezTo>
                                    <a:pt x="48" y="153"/>
                                    <a:pt x="34" y="148"/>
                                    <a:pt x="23" y="138"/>
                                  </a:cubicBezTo>
                                  <a:cubicBezTo>
                                    <a:pt x="8" y="124"/>
                                    <a:pt x="0" y="103"/>
                                    <a:pt x="0" y="75"/>
                                  </a:cubicBezTo>
                                  <a:cubicBezTo>
                                    <a:pt x="0" y="54"/>
                                    <a:pt x="6" y="36"/>
                                    <a:pt x="17" y="23"/>
                                  </a:cubicBezTo>
                                  <a:cubicBezTo>
                                    <a:pt x="29" y="8"/>
                                    <a:pt x="46" y="0"/>
                                    <a:pt x="68" y="0"/>
                                  </a:cubicBezTo>
                                  <a:lnTo>
                                    <a:pt x="68" y="0"/>
                                  </a:lnTo>
                                  <a:close/>
                                  <a:moveTo>
                                    <a:pt x="64" y="0"/>
                                  </a:moveTo>
                                  <a:lnTo>
                                    <a:pt x="64" y="0"/>
                                  </a:lnTo>
                                  <a:lnTo>
                                    <a:pt x="64"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65" name="Freeform 222"/>
                          <wps:cNvSpPr>
                            <a:spLocks/>
                          </wps:cNvSpPr>
                          <wps:spPr bwMode="auto">
                            <a:xfrm>
                              <a:off x="749" y="1745"/>
                              <a:ext cx="16" cy="115"/>
                            </a:xfrm>
                            <a:custGeom>
                              <a:avLst/>
                              <a:gdLst>
                                <a:gd name="T0" fmla="*/ 0 w 20"/>
                                <a:gd name="T1" fmla="*/ 0 h 145"/>
                                <a:gd name="T2" fmla="*/ 0 w 20"/>
                                <a:gd name="T3" fmla="*/ 0 h 145"/>
                                <a:gd name="T4" fmla="*/ 20 w 20"/>
                                <a:gd name="T5" fmla="*/ 0 h 145"/>
                                <a:gd name="T6" fmla="*/ 20 w 20"/>
                                <a:gd name="T7" fmla="*/ 145 h 145"/>
                                <a:gd name="T8" fmla="*/ 0 w 20"/>
                                <a:gd name="T9" fmla="*/ 145 h 145"/>
                                <a:gd name="T10" fmla="*/ 0 w 20"/>
                                <a:gd name="T11" fmla="*/ 0 h 145"/>
                              </a:gdLst>
                              <a:ahLst/>
                              <a:cxnLst>
                                <a:cxn ang="0">
                                  <a:pos x="T0" y="T1"/>
                                </a:cxn>
                                <a:cxn ang="0">
                                  <a:pos x="T2" y="T3"/>
                                </a:cxn>
                                <a:cxn ang="0">
                                  <a:pos x="T4" y="T5"/>
                                </a:cxn>
                                <a:cxn ang="0">
                                  <a:pos x="T6" y="T7"/>
                                </a:cxn>
                                <a:cxn ang="0">
                                  <a:pos x="T8" y="T9"/>
                                </a:cxn>
                                <a:cxn ang="0">
                                  <a:pos x="T10" y="T11"/>
                                </a:cxn>
                              </a:cxnLst>
                              <a:rect l="0" t="0" r="r" b="b"/>
                              <a:pathLst>
                                <a:path w="20" h="145">
                                  <a:moveTo>
                                    <a:pt x="0" y="0"/>
                                  </a:moveTo>
                                  <a:lnTo>
                                    <a:pt x="0" y="0"/>
                                  </a:lnTo>
                                  <a:lnTo>
                                    <a:pt x="20" y="0"/>
                                  </a:lnTo>
                                  <a:lnTo>
                                    <a:pt x="20" y="145"/>
                                  </a:lnTo>
                                  <a:lnTo>
                                    <a:pt x="0" y="145"/>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66" name="Freeform 223"/>
                          <wps:cNvSpPr>
                            <a:spLocks noEditPoints="1"/>
                          </wps:cNvSpPr>
                          <wps:spPr bwMode="auto">
                            <a:xfrm>
                              <a:off x="791" y="1745"/>
                              <a:ext cx="86" cy="115"/>
                            </a:xfrm>
                            <a:custGeom>
                              <a:avLst/>
                              <a:gdLst>
                                <a:gd name="T0" fmla="*/ 0 w 109"/>
                                <a:gd name="T1" fmla="*/ 0 h 145"/>
                                <a:gd name="T2" fmla="*/ 0 w 109"/>
                                <a:gd name="T3" fmla="*/ 0 h 145"/>
                                <a:gd name="T4" fmla="*/ 66 w 109"/>
                                <a:gd name="T5" fmla="*/ 0 h 145"/>
                                <a:gd name="T6" fmla="*/ 97 w 109"/>
                                <a:gd name="T7" fmla="*/ 11 h 145"/>
                                <a:gd name="T8" fmla="*/ 109 w 109"/>
                                <a:gd name="T9" fmla="*/ 42 h 145"/>
                                <a:gd name="T10" fmla="*/ 98 w 109"/>
                                <a:gd name="T11" fmla="*/ 71 h 145"/>
                                <a:gd name="T12" fmla="*/ 66 w 109"/>
                                <a:gd name="T13" fmla="*/ 84 h 145"/>
                                <a:gd name="T14" fmla="*/ 20 w 109"/>
                                <a:gd name="T15" fmla="*/ 84 h 145"/>
                                <a:gd name="T16" fmla="*/ 20 w 109"/>
                                <a:gd name="T17" fmla="*/ 145 h 145"/>
                                <a:gd name="T18" fmla="*/ 0 w 109"/>
                                <a:gd name="T19" fmla="*/ 145 h 145"/>
                                <a:gd name="T20" fmla="*/ 0 w 109"/>
                                <a:gd name="T21" fmla="*/ 0 h 145"/>
                                <a:gd name="T22" fmla="*/ 89 w 109"/>
                                <a:gd name="T23" fmla="*/ 42 h 145"/>
                                <a:gd name="T24" fmla="*/ 89 w 109"/>
                                <a:gd name="T25" fmla="*/ 42 h 145"/>
                                <a:gd name="T26" fmla="*/ 77 w 109"/>
                                <a:gd name="T27" fmla="*/ 20 h 145"/>
                                <a:gd name="T28" fmla="*/ 59 w 109"/>
                                <a:gd name="T29" fmla="*/ 17 h 145"/>
                                <a:gd name="T30" fmla="*/ 20 w 109"/>
                                <a:gd name="T31" fmla="*/ 17 h 145"/>
                                <a:gd name="T32" fmla="*/ 20 w 109"/>
                                <a:gd name="T33" fmla="*/ 67 h 145"/>
                                <a:gd name="T34" fmla="*/ 59 w 109"/>
                                <a:gd name="T35" fmla="*/ 67 h 145"/>
                                <a:gd name="T36" fmla="*/ 81 w 109"/>
                                <a:gd name="T37" fmla="*/ 62 h 145"/>
                                <a:gd name="T38" fmla="*/ 89 w 109"/>
                                <a:gd name="T39" fmla="*/ 42 h 145"/>
                                <a:gd name="T40" fmla="*/ 89 w 109"/>
                                <a:gd name="T41" fmla="*/ 42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09" h="145">
                                  <a:moveTo>
                                    <a:pt x="0" y="0"/>
                                  </a:moveTo>
                                  <a:lnTo>
                                    <a:pt x="0" y="0"/>
                                  </a:lnTo>
                                  <a:lnTo>
                                    <a:pt x="66" y="0"/>
                                  </a:lnTo>
                                  <a:cubicBezTo>
                                    <a:pt x="79" y="0"/>
                                    <a:pt x="89" y="4"/>
                                    <a:pt x="97" y="11"/>
                                  </a:cubicBezTo>
                                  <a:cubicBezTo>
                                    <a:pt x="105" y="18"/>
                                    <a:pt x="109" y="29"/>
                                    <a:pt x="109" y="42"/>
                                  </a:cubicBezTo>
                                  <a:cubicBezTo>
                                    <a:pt x="109" y="53"/>
                                    <a:pt x="105" y="63"/>
                                    <a:pt x="98" y="71"/>
                                  </a:cubicBezTo>
                                  <a:cubicBezTo>
                                    <a:pt x="91" y="80"/>
                                    <a:pt x="80" y="84"/>
                                    <a:pt x="66" y="84"/>
                                  </a:cubicBezTo>
                                  <a:lnTo>
                                    <a:pt x="20" y="84"/>
                                  </a:lnTo>
                                  <a:lnTo>
                                    <a:pt x="20" y="145"/>
                                  </a:lnTo>
                                  <a:lnTo>
                                    <a:pt x="0" y="145"/>
                                  </a:lnTo>
                                  <a:lnTo>
                                    <a:pt x="0" y="0"/>
                                  </a:lnTo>
                                  <a:close/>
                                  <a:moveTo>
                                    <a:pt x="89" y="42"/>
                                  </a:moveTo>
                                  <a:lnTo>
                                    <a:pt x="89" y="42"/>
                                  </a:lnTo>
                                  <a:cubicBezTo>
                                    <a:pt x="89" y="31"/>
                                    <a:pt x="85" y="24"/>
                                    <a:pt x="77" y="20"/>
                                  </a:cubicBezTo>
                                  <a:cubicBezTo>
                                    <a:pt x="73" y="18"/>
                                    <a:pt x="67" y="17"/>
                                    <a:pt x="59" y="17"/>
                                  </a:cubicBezTo>
                                  <a:lnTo>
                                    <a:pt x="20" y="17"/>
                                  </a:lnTo>
                                  <a:lnTo>
                                    <a:pt x="20" y="67"/>
                                  </a:lnTo>
                                  <a:lnTo>
                                    <a:pt x="59" y="67"/>
                                  </a:lnTo>
                                  <a:cubicBezTo>
                                    <a:pt x="68" y="67"/>
                                    <a:pt x="75" y="65"/>
                                    <a:pt x="81" y="62"/>
                                  </a:cubicBezTo>
                                  <a:cubicBezTo>
                                    <a:pt x="86" y="58"/>
                                    <a:pt x="89" y="51"/>
                                    <a:pt x="89" y="42"/>
                                  </a:cubicBezTo>
                                  <a:lnTo>
                                    <a:pt x="89" y="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67" name="Freeform 224"/>
                          <wps:cNvSpPr>
                            <a:spLocks/>
                          </wps:cNvSpPr>
                          <wps:spPr bwMode="auto">
                            <a:xfrm>
                              <a:off x="940" y="1745"/>
                              <a:ext cx="17" cy="42"/>
                            </a:xfrm>
                            <a:custGeom>
                              <a:avLst/>
                              <a:gdLst>
                                <a:gd name="T0" fmla="*/ 0 w 21"/>
                                <a:gd name="T1" fmla="*/ 42 h 52"/>
                                <a:gd name="T2" fmla="*/ 0 w 21"/>
                                <a:gd name="T3" fmla="*/ 42 h 52"/>
                                <a:gd name="T4" fmla="*/ 8 w 21"/>
                                <a:gd name="T5" fmla="*/ 36 h 52"/>
                                <a:gd name="T6" fmla="*/ 11 w 21"/>
                                <a:gd name="T7" fmla="*/ 24 h 52"/>
                                <a:gd name="T8" fmla="*/ 11 w 21"/>
                                <a:gd name="T9" fmla="*/ 23 h 52"/>
                                <a:gd name="T10" fmla="*/ 11 w 21"/>
                                <a:gd name="T11" fmla="*/ 22 h 52"/>
                                <a:gd name="T12" fmla="*/ 0 w 21"/>
                                <a:gd name="T13" fmla="*/ 22 h 52"/>
                                <a:gd name="T14" fmla="*/ 0 w 21"/>
                                <a:gd name="T15" fmla="*/ 0 h 52"/>
                                <a:gd name="T16" fmla="*/ 21 w 21"/>
                                <a:gd name="T17" fmla="*/ 0 h 52"/>
                                <a:gd name="T18" fmla="*/ 21 w 21"/>
                                <a:gd name="T19" fmla="*/ 20 h 52"/>
                                <a:gd name="T20" fmla="*/ 16 w 21"/>
                                <a:gd name="T21" fmla="*/ 42 h 52"/>
                                <a:gd name="T22" fmla="*/ 0 w 21"/>
                                <a:gd name="T23" fmla="*/ 52 h 52"/>
                                <a:gd name="T24" fmla="*/ 0 w 21"/>
                                <a:gd name="T25" fmla="*/ 42 h 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1" h="52">
                                  <a:moveTo>
                                    <a:pt x="0" y="42"/>
                                  </a:moveTo>
                                  <a:lnTo>
                                    <a:pt x="0" y="42"/>
                                  </a:lnTo>
                                  <a:cubicBezTo>
                                    <a:pt x="4" y="42"/>
                                    <a:pt x="6" y="40"/>
                                    <a:pt x="8" y="36"/>
                                  </a:cubicBezTo>
                                  <a:cubicBezTo>
                                    <a:pt x="10" y="33"/>
                                    <a:pt x="11" y="29"/>
                                    <a:pt x="11" y="24"/>
                                  </a:cubicBezTo>
                                  <a:cubicBezTo>
                                    <a:pt x="11" y="24"/>
                                    <a:pt x="11" y="23"/>
                                    <a:pt x="11" y="23"/>
                                  </a:cubicBezTo>
                                  <a:cubicBezTo>
                                    <a:pt x="11" y="23"/>
                                    <a:pt x="11" y="22"/>
                                    <a:pt x="11" y="22"/>
                                  </a:cubicBezTo>
                                  <a:lnTo>
                                    <a:pt x="0" y="22"/>
                                  </a:lnTo>
                                  <a:lnTo>
                                    <a:pt x="0" y="0"/>
                                  </a:lnTo>
                                  <a:lnTo>
                                    <a:pt x="21" y="0"/>
                                  </a:lnTo>
                                  <a:lnTo>
                                    <a:pt x="21" y="20"/>
                                  </a:lnTo>
                                  <a:cubicBezTo>
                                    <a:pt x="21" y="29"/>
                                    <a:pt x="19" y="36"/>
                                    <a:pt x="16" y="42"/>
                                  </a:cubicBezTo>
                                  <a:cubicBezTo>
                                    <a:pt x="12" y="47"/>
                                    <a:pt x="7" y="51"/>
                                    <a:pt x="0" y="52"/>
                                  </a:cubicBezTo>
                                  <a:lnTo>
                                    <a:pt x="0" y="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68" name="Freeform 225"/>
                          <wps:cNvSpPr>
                            <a:spLocks/>
                          </wps:cNvSpPr>
                          <wps:spPr bwMode="auto">
                            <a:xfrm>
                              <a:off x="968" y="1750"/>
                              <a:ext cx="78" cy="110"/>
                            </a:xfrm>
                            <a:custGeom>
                              <a:avLst/>
                              <a:gdLst>
                                <a:gd name="T0" fmla="*/ 98 w 98"/>
                                <a:gd name="T1" fmla="*/ 0 h 139"/>
                                <a:gd name="T2" fmla="*/ 98 w 98"/>
                                <a:gd name="T3" fmla="*/ 0 h 139"/>
                                <a:gd name="T4" fmla="*/ 98 w 98"/>
                                <a:gd name="T5" fmla="*/ 16 h 139"/>
                                <a:gd name="T6" fmla="*/ 80 w 98"/>
                                <a:gd name="T7" fmla="*/ 39 h 139"/>
                                <a:gd name="T8" fmla="*/ 60 w 98"/>
                                <a:gd name="T9" fmla="*/ 74 h 139"/>
                                <a:gd name="T10" fmla="*/ 47 w 98"/>
                                <a:gd name="T11" fmla="*/ 108 h 139"/>
                                <a:gd name="T12" fmla="*/ 40 w 98"/>
                                <a:gd name="T13" fmla="*/ 139 h 139"/>
                                <a:gd name="T14" fmla="*/ 20 w 98"/>
                                <a:gd name="T15" fmla="*/ 139 h 139"/>
                                <a:gd name="T16" fmla="*/ 49 w 98"/>
                                <a:gd name="T17" fmla="*/ 59 h 139"/>
                                <a:gd name="T18" fmla="*/ 78 w 98"/>
                                <a:gd name="T19" fmla="*/ 18 h 139"/>
                                <a:gd name="T20" fmla="*/ 0 w 98"/>
                                <a:gd name="T21" fmla="*/ 18 h 139"/>
                                <a:gd name="T22" fmla="*/ 0 w 98"/>
                                <a:gd name="T23" fmla="*/ 0 h 139"/>
                                <a:gd name="T24" fmla="*/ 98 w 98"/>
                                <a:gd name="T25"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98" h="139">
                                  <a:moveTo>
                                    <a:pt x="98" y="0"/>
                                  </a:moveTo>
                                  <a:lnTo>
                                    <a:pt x="98" y="0"/>
                                  </a:lnTo>
                                  <a:lnTo>
                                    <a:pt x="98" y="16"/>
                                  </a:lnTo>
                                  <a:cubicBezTo>
                                    <a:pt x="93" y="20"/>
                                    <a:pt x="87" y="28"/>
                                    <a:pt x="80" y="39"/>
                                  </a:cubicBezTo>
                                  <a:cubicBezTo>
                                    <a:pt x="72" y="50"/>
                                    <a:pt x="66" y="61"/>
                                    <a:pt x="60" y="74"/>
                                  </a:cubicBezTo>
                                  <a:cubicBezTo>
                                    <a:pt x="54" y="86"/>
                                    <a:pt x="50" y="98"/>
                                    <a:pt x="47" y="108"/>
                                  </a:cubicBezTo>
                                  <a:cubicBezTo>
                                    <a:pt x="45" y="114"/>
                                    <a:pt x="43" y="125"/>
                                    <a:pt x="40" y="139"/>
                                  </a:cubicBezTo>
                                  <a:lnTo>
                                    <a:pt x="20" y="139"/>
                                  </a:lnTo>
                                  <a:cubicBezTo>
                                    <a:pt x="24" y="112"/>
                                    <a:pt x="34" y="85"/>
                                    <a:pt x="49" y="59"/>
                                  </a:cubicBezTo>
                                  <a:cubicBezTo>
                                    <a:pt x="58" y="43"/>
                                    <a:pt x="68" y="30"/>
                                    <a:pt x="78" y="18"/>
                                  </a:cubicBezTo>
                                  <a:lnTo>
                                    <a:pt x="0" y="18"/>
                                  </a:lnTo>
                                  <a:lnTo>
                                    <a:pt x="0" y="0"/>
                                  </a:lnTo>
                                  <a:lnTo>
                                    <a:pt x="9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69" name="Freeform 226"/>
                          <wps:cNvSpPr>
                            <a:spLocks/>
                          </wps:cNvSpPr>
                          <wps:spPr bwMode="auto">
                            <a:xfrm>
                              <a:off x="1067" y="1749"/>
                              <a:ext cx="41" cy="111"/>
                            </a:xfrm>
                            <a:custGeom>
                              <a:avLst/>
                              <a:gdLst>
                                <a:gd name="T0" fmla="*/ 0 w 52"/>
                                <a:gd name="T1" fmla="*/ 40 h 140"/>
                                <a:gd name="T2" fmla="*/ 0 w 52"/>
                                <a:gd name="T3" fmla="*/ 40 h 140"/>
                                <a:gd name="T4" fmla="*/ 0 w 52"/>
                                <a:gd name="T5" fmla="*/ 27 h 140"/>
                                <a:gd name="T6" fmla="*/ 26 w 52"/>
                                <a:gd name="T7" fmla="*/ 20 h 140"/>
                                <a:gd name="T8" fmla="*/ 38 w 52"/>
                                <a:gd name="T9" fmla="*/ 0 h 140"/>
                                <a:gd name="T10" fmla="*/ 52 w 52"/>
                                <a:gd name="T11" fmla="*/ 0 h 140"/>
                                <a:gd name="T12" fmla="*/ 52 w 52"/>
                                <a:gd name="T13" fmla="*/ 140 h 140"/>
                                <a:gd name="T14" fmla="*/ 33 w 52"/>
                                <a:gd name="T15" fmla="*/ 140 h 140"/>
                                <a:gd name="T16" fmla="*/ 33 w 52"/>
                                <a:gd name="T17" fmla="*/ 40 h 140"/>
                                <a:gd name="T18" fmla="*/ 0 w 52"/>
                                <a:gd name="T19" fmla="*/ 40 h 1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0">
                                  <a:moveTo>
                                    <a:pt x="0" y="40"/>
                                  </a:moveTo>
                                  <a:lnTo>
                                    <a:pt x="0" y="40"/>
                                  </a:lnTo>
                                  <a:lnTo>
                                    <a:pt x="0" y="27"/>
                                  </a:lnTo>
                                  <a:cubicBezTo>
                                    <a:pt x="12" y="25"/>
                                    <a:pt x="21" y="23"/>
                                    <a:pt x="26" y="20"/>
                                  </a:cubicBezTo>
                                  <a:cubicBezTo>
                                    <a:pt x="31" y="17"/>
                                    <a:pt x="35" y="10"/>
                                    <a:pt x="38" y="0"/>
                                  </a:cubicBezTo>
                                  <a:lnTo>
                                    <a:pt x="52" y="0"/>
                                  </a:lnTo>
                                  <a:lnTo>
                                    <a:pt x="52" y="140"/>
                                  </a:lnTo>
                                  <a:lnTo>
                                    <a:pt x="33" y="140"/>
                                  </a:lnTo>
                                  <a:lnTo>
                                    <a:pt x="33" y="40"/>
                                  </a:lnTo>
                                  <a:lnTo>
                                    <a:pt x="0" y="4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70" name="Freeform 227"/>
                          <wps:cNvSpPr>
                            <a:spLocks/>
                          </wps:cNvSpPr>
                          <wps:spPr bwMode="auto">
                            <a:xfrm>
                              <a:off x="1147" y="1809"/>
                              <a:ext cx="40" cy="14"/>
                            </a:xfrm>
                            <a:custGeom>
                              <a:avLst/>
                              <a:gdLst>
                                <a:gd name="T0" fmla="*/ 0 w 50"/>
                                <a:gd name="T1" fmla="*/ 0 h 18"/>
                                <a:gd name="T2" fmla="*/ 0 w 50"/>
                                <a:gd name="T3" fmla="*/ 0 h 18"/>
                                <a:gd name="T4" fmla="*/ 50 w 50"/>
                                <a:gd name="T5" fmla="*/ 0 h 18"/>
                                <a:gd name="T6" fmla="*/ 50 w 50"/>
                                <a:gd name="T7" fmla="*/ 18 h 18"/>
                                <a:gd name="T8" fmla="*/ 0 w 50"/>
                                <a:gd name="T9" fmla="*/ 18 h 18"/>
                                <a:gd name="T10" fmla="*/ 0 w 50"/>
                                <a:gd name="T11" fmla="*/ 0 h 18"/>
                              </a:gdLst>
                              <a:ahLst/>
                              <a:cxnLst>
                                <a:cxn ang="0">
                                  <a:pos x="T0" y="T1"/>
                                </a:cxn>
                                <a:cxn ang="0">
                                  <a:pos x="T2" y="T3"/>
                                </a:cxn>
                                <a:cxn ang="0">
                                  <a:pos x="T4" y="T5"/>
                                </a:cxn>
                                <a:cxn ang="0">
                                  <a:pos x="T6" y="T7"/>
                                </a:cxn>
                                <a:cxn ang="0">
                                  <a:pos x="T8" y="T9"/>
                                </a:cxn>
                                <a:cxn ang="0">
                                  <a:pos x="T10" y="T11"/>
                                </a:cxn>
                              </a:cxnLst>
                              <a:rect l="0" t="0" r="r" b="b"/>
                              <a:pathLst>
                                <a:path w="50" h="18">
                                  <a:moveTo>
                                    <a:pt x="0" y="0"/>
                                  </a:moveTo>
                                  <a:lnTo>
                                    <a:pt x="0" y="0"/>
                                  </a:lnTo>
                                  <a:lnTo>
                                    <a:pt x="50" y="0"/>
                                  </a:lnTo>
                                  <a:lnTo>
                                    <a:pt x="50" y="18"/>
                                  </a:lnTo>
                                  <a:lnTo>
                                    <a:pt x="0" y="18"/>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71" name="Freeform 228"/>
                          <wps:cNvSpPr>
                            <a:spLocks/>
                          </wps:cNvSpPr>
                          <wps:spPr bwMode="auto">
                            <a:xfrm>
                              <a:off x="1205" y="1745"/>
                              <a:ext cx="17" cy="40"/>
                            </a:xfrm>
                            <a:custGeom>
                              <a:avLst/>
                              <a:gdLst>
                                <a:gd name="T0" fmla="*/ 21 w 21"/>
                                <a:gd name="T1" fmla="*/ 9 h 51"/>
                                <a:gd name="T2" fmla="*/ 21 w 21"/>
                                <a:gd name="T3" fmla="*/ 9 h 51"/>
                                <a:gd name="T4" fmla="*/ 12 w 21"/>
                                <a:gd name="T5" fmla="*/ 15 h 51"/>
                                <a:gd name="T6" fmla="*/ 10 w 21"/>
                                <a:gd name="T7" fmla="*/ 27 h 51"/>
                                <a:gd name="T8" fmla="*/ 10 w 21"/>
                                <a:gd name="T9" fmla="*/ 29 h 51"/>
                                <a:gd name="T10" fmla="*/ 10 w 21"/>
                                <a:gd name="T11" fmla="*/ 30 h 51"/>
                                <a:gd name="T12" fmla="*/ 21 w 21"/>
                                <a:gd name="T13" fmla="*/ 30 h 51"/>
                                <a:gd name="T14" fmla="*/ 21 w 21"/>
                                <a:gd name="T15" fmla="*/ 51 h 51"/>
                                <a:gd name="T16" fmla="*/ 0 w 21"/>
                                <a:gd name="T17" fmla="*/ 51 h 51"/>
                                <a:gd name="T18" fmla="*/ 0 w 21"/>
                                <a:gd name="T19" fmla="*/ 31 h 51"/>
                                <a:gd name="T20" fmla="*/ 5 w 21"/>
                                <a:gd name="T21" fmla="*/ 10 h 51"/>
                                <a:gd name="T22" fmla="*/ 21 w 21"/>
                                <a:gd name="T23" fmla="*/ 0 h 51"/>
                                <a:gd name="T24" fmla="*/ 21 w 21"/>
                                <a:gd name="T25" fmla="*/ 9 h 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1" h="51">
                                  <a:moveTo>
                                    <a:pt x="21" y="9"/>
                                  </a:moveTo>
                                  <a:lnTo>
                                    <a:pt x="21" y="9"/>
                                  </a:lnTo>
                                  <a:cubicBezTo>
                                    <a:pt x="17" y="10"/>
                                    <a:pt x="14" y="12"/>
                                    <a:pt x="12" y="15"/>
                                  </a:cubicBezTo>
                                  <a:cubicBezTo>
                                    <a:pt x="11" y="19"/>
                                    <a:pt x="10" y="23"/>
                                    <a:pt x="10" y="27"/>
                                  </a:cubicBezTo>
                                  <a:cubicBezTo>
                                    <a:pt x="10" y="28"/>
                                    <a:pt x="10" y="28"/>
                                    <a:pt x="10" y="29"/>
                                  </a:cubicBezTo>
                                  <a:cubicBezTo>
                                    <a:pt x="10" y="29"/>
                                    <a:pt x="10" y="29"/>
                                    <a:pt x="10" y="30"/>
                                  </a:cubicBezTo>
                                  <a:lnTo>
                                    <a:pt x="21" y="30"/>
                                  </a:lnTo>
                                  <a:lnTo>
                                    <a:pt x="21" y="51"/>
                                  </a:lnTo>
                                  <a:lnTo>
                                    <a:pt x="0" y="51"/>
                                  </a:lnTo>
                                  <a:lnTo>
                                    <a:pt x="0" y="31"/>
                                  </a:lnTo>
                                  <a:cubicBezTo>
                                    <a:pt x="0" y="24"/>
                                    <a:pt x="1" y="17"/>
                                    <a:pt x="5" y="10"/>
                                  </a:cubicBezTo>
                                  <a:cubicBezTo>
                                    <a:pt x="8" y="4"/>
                                    <a:pt x="13" y="1"/>
                                    <a:pt x="21" y="0"/>
                                  </a:cubicBezTo>
                                  <a:lnTo>
                                    <a:pt x="21" y="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72" name="Freeform 229"/>
                          <wps:cNvSpPr>
                            <a:spLocks/>
                          </wps:cNvSpPr>
                          <wps:spPr bwMode="auto">
                            <a:xfrm>
                              <a:off x="1236" y="1750"/>
                              <a:ext cx="77" cy="110"/>
                            </a:xfrm>
                            <a:custGeom>
                              <a:avLst/>
                              <a:gdLst>
                                <a:gd name="T0" fmla="*/ 98 w 98"/>
                                <a:gd name="T1" fmla="*/ 0 h 139"/>
                                <a:gd name="T2" fmla="*/ 98 w 98"/>
                                <a:gd name="T3" fmla="*/ 0 h 139"/>
                                <a:gd name="T4" fmla="*/ 98 w 98"/>
                                <a:gd name="T5" fmla="*/ 16 h 139"/>
                                <a:gd name="T6" fmla="*/ 80 w 98"/>
                                <a:gd name="T7" fmla="*/ 39 h 139"/>
                                <a:gd name="T8" fmla="*/ 60 w 98"/>
                                <a:gd name="T9" fmla="*/ 74 h 139"/>
                                <a:gd name="T10" fmla="*/ 47 w 98"/>
                                <a:gd name="T11" fmla="*/ 108 h 139"/>
                                <a:gd name="T12" fmla="*/ 40 w 98"/>
                                <a:gd name="T13" fmla="*/ 139 h 139"/>
                                <a:gd name="T14" fmla="*/ 20 w 98"/>
                                <a:gd name="T15" fmla="*/ 139 h 139"/>
                                <a:gd name="T16" fmla="*/ 50 w 98"/>
                                <a:gd name="T17" fmla="*/ 59 h 139"/>
                                <a:gd name="T18" fmla="*/ 78 w 98"/>
                                <a:gd name="T19" fmla="*/ 18 h 139"/>
                                <a:gd name="T20" fmla="*/ 0 w 98"/>
                                <a:gd name="T21" fmla="*/ 18 h 139"/>
                                <a:gd name="T22" fmla="*/ 0 w 98"/>
                                <a:gd name="T23" fmla="*/ 0 h 139"/>
                                <a:gd name="T24" fmla="*/ 98 w 98"/>
                                <a:gd name="T25"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98" h="139">
                                  <a:moveTo>
                                    <a:pt x="98" y="0"/>
                                  </a:moveTo>
                                  <a:lnTo>
                                    <a:pt x="98" y="0"/>
                                  </a:lnTo>
                                  <a:lnTo>
                                    <a:pt x="98" y="16"/>
                                  </a:lnTo>
                                  <a:cubicBezTo>
                                    <a:pt x="94" y="20"/>
                                    <a:pt x="88" y="28"/>
                                    <a:pt x="80" y="39"/>
                                  </a:cubicBezTo>
                                  <a:cubicBezTo>
                                    <a:pt x="73" y="50"/>
                                    <a:pt x="66" y="61"/>
                                    <a:pt x="60" y="74"/>
                                  </a:cubicBezTo>
                                  <a:cubicBezTo>
                                    <a:pt x="54" y="86"/>
                                    <a:pt x="50" y="98"/>
                                    <a:pt x="47" y="108"/>
                                  </a:cubicBezTo>
                                  <a:cubicBezTo>
                                    <a:pt x="45" y="114"/>
                                    <a:pt x="43" y="125"/>
                                    <a:pt x="40" y="139"/>
                                  </a:cubicBezTo>
                                  <a:lnTo>
                                    <a:pt x="20" y="139"/>
                                  </a:lnTo>
                                  <a:cubicBezTo>
                                    <a:pt x="25" y="112"/>
                                    <a:pt x="34" y="85"/>
                                    <a:pt x="50" y="59"/>
                                  </a:cubicBezTo>
                                  <a:cubicBezTo>
                                    <a:pt x="59" y="43"/>
                                    <a:pt x="68" y="30"/>
                                    <a:pt x="78" y="18"/>
                                  </a:cubicBezTo>
                                  <a:lnTo>
                                    <a:pt x="0" y="18"/>
                                  </a:lnTo>
                                  <a:lnTo>
                                    <a:pt x="0" y="0"/>
                                  </a:lnTo>
                                  <a:lnTo>
                                    <a:pt x="9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73" name="Freeform 230"/>
                          <wps:cNvSpPr>
                            <a:spLocks noEditPoints="1"/>
                          </wps:cNvSpPr>
                          <wps:spPr bwMode="auto">
                            <a:xfrm>
                              <a:off x="1325" y="1749"/>
                              <a:ext cx="75" cy="114"/>
                            </a:xfrm>
                            <a:custGeom>
                              <a:avLst/>
                              <a:gdLst>
                                <a:gd name="T0" fmla="*/ 19 w 95"/>
                                <a:gd name="T1" fmla="*/ 107 h 145"/>
                                <a:gd name="T2" fmla="*/ 19 w 95"/>
                                <a:gd name="T3" fmla="*/ 107 h 145"/>
                                <a:gd name="T4" fmla="*/ 31 w 95"/>
                                <a:gd name="T5" fmla="*/ 127 h 145"/>
                                <a:gd name="T6" fmla="*/ 43 w 95"/>
                                <a:gd name="T7" fmla="*/ 130 h 145"/>
                                <a:gd name="T8" fmla="*/ 65 w 95"/>
                                <a:gd name="T9" fmla="*/ 120 h 145"/>
                                <a:gd name="T10" fmla="*/ 77 w 95"/>
                                <a:gd name="T11" fmla="*/ 77 h 145"/>
                                <a:gd name="T12" fmla="*/ 63 w 95"/>
                                <a:gd name="T13" fmla="*/ 90 h 145"/>
                                <a:gd name="T14" fmla="*/ 44 w 95"/>
                                <a:gd name="T15" fmla="*/ 94 h 145"/>
                                <a:gd name="T16" fmla="*/ 12 w 95"/>
                                <a:gd name="T17" fmla="*/ 81 h 145"/>
                                <a:gd name="T18" fmla="*/ 0 w 95"/>
                                <a:gd name="T19" fmla="*/ 48 h 145"/>
                                <a:gd name="T20" fmla="*/ 11 w 95"/>
                                <a:gd name="T21" fmla="*/ 14 h 145"/>
                                <a:gd name="T22" fmla="*/ 46 w 95"/>
                                <a:gd name="T23" fmla="*/ 0 h 145"/>
                                <a:gd name="T24" fmla="*/ 89 w 95"/>
                                <a:gd name="T25" fmla="*/ 28 h 145"/>
                                <a:gd name="T26" fmla="*/ 95 w 95"/>
                                <a:gd name="T27" fmla="*/ 66 h 145"/>
                                <a:gd name="T28" fmla="*/ 87 w 95"/>
                                <a:gd name="T29" fmla="*/ 112 h 145"/>
                                <a:gd name="T30" fmla="*/ 44 w 95"/>
                                <a:gd name="T31" fmla="*/ 145 h 145"/>
                                <a:gd name="T32" fmla="*/ 12 w 95"/>
                                <a:gd name="T33" fmla="*/ 134 h 145"/>
                                <a:gd name="T34" fmla="*/ 1 w 95"/>
                                <a:gd name="T35" fmla="*/ 107 h 145"/>
                                <a:gd name="T36" fmla="*/ 19 w 95"/>
                                <a:gd name="T37" fmla="*/ 107 h 145"/>
                                <a:gd name="T38" fmla="*/ 46 w 95"/>
                                <a:gd name="T39" fmla="*/ 78 h 145"/>
                                <a:gd name="T40" fmla="*/ 46 w 95"/>
                                <a:gd name="T41" fmla="*/ 78 h 145"/>
                                <a:gd name="T42" fmla="*/ 66 w 95"/>
                                <a:gd name="T43" fmla="*/ 71 h 145"/>
                                <a:gd name="T44" fmla="*/ 74 w 95"/>
                                <a:gd name="T45" fmla="*/ 47 h 145"/>
                                <a:gd name="T46" fmla="*/ 66 w 95"/>
                                <a:gd name="T47" fmla="*/ 24 h 145"/>
                                <a:gd name="T48" fmla="*/ 46 w 95"/>
                                <a:gd name="T49" fmla="*/ 16 h 145"/>
                                <a:gd name="T50" fmla="*/ 26 w 95"/>
                                <a:gd name="T51" fmla="*/ 25 h 145"/>
                                <a:gd name="T52" fmla="*/ 18 w 95"/>
                                <a:gd name="T53" fmla="*/ 48 h 145"/>
                                <a:gd name="T54" fmla="*/ 25 w 95"/>
                                <a:gd name="T55" fmla="*/ 70 h 145"/>
                                <a:gd name="T56" fmla="*/ 46 w 95"/>
                                <a:gd name="T57" fmla="*/ 78 h 145"/>
                                <a:gd name="T58" fmla="*/ 46 w 95"/>
                                <a:gd name="T59" fmla="*/ 7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95" h="145">
                                  <a:moveTo>
                                    <a:pt x="19" y="107"/>
                                  </a:moveTo>
                                  <a:lnTo>
                                    <a:pt x="19" y="107"/>
                                  </a:lnTo>
                                  <a:cubicBezTo>
                                    <a:pt x="20" y="117"/>
                                    <a:pt x="24" y="124"/>
                                    <a:pt x="31" y="127"/>
                                  </a:cubicBezTo>
                                  <a:cubicBezTo>
                                    <a:pt x="34" y="129"/>
                                    <a:pt x="38" y="130"/>
                                    <a:pt x="43" y="130"/>
                                  </a:cubicBezTo>
                                  <a:cubicBezTo>
                                    <a:pt x="51" y="130"/>
                                    <a:pt x="59" y="127"/>
                                    <a:pt x="65" y="120"/>
                                  </a:cubicBezTo>
                                  <a:cubicBezTo>
                                    <a:pt x="71" y="113"/>
                                    <a:pt x="75" y="98"/>
                                    <a:pt x="77" y="77"/>
                                  </a:cubicBezTo>
                                  <a:cubicBezTo>
                                    <a:pt x="73" y="83"/>
                                    <a:pt x="68" y="87"/>
                                    <a:pt x="63" y="90"/>
                                  </a:cubicBezTo>
                                  <a:cubicBezTo>
                                    <a:pt x="57" y="92"/>
                                    <a:pt x="51" y="94"/>
                                    <a:pt x="44" y="94"/>
                                  </a:cubicBezTo>
                                  <a:cubicBezTo>
                                    <a:pt x="30" y="94"/>
                                    <a:pt x="19" y="89"/>
                                    <a:pt x="12" y="81"/>
                                  </a:cubicBezTo>
                                  <a:cubicBezTo>
                                    <a:pt x="4" y="72"/>
                                    <a:pt x="0" y="62"/>
                                    <a:pt x="0" y="48"/>
                                  </a:cubicBezTo>
                                  <a:cubicBezTo>
                                    <a:pt x="0" y="35"/>
                                    <a:pt x="4" y="24"/>
                                    <a:pt x="11" y="14"/>
                                  </a:cubicBezTo>
                                  <a:cubicBezTo>
                                    <a:pt x="19" y="5"/>
                                    <a:pt x="31" y="0"/>
                                    <a:pt x="46" y="0"/>
                                  </a:cubicBezTo>
                                  <a:cubicBezTo>
                                    <a:pt x="67" y="0"/>
                                    <a:pt x="81" y="9"/>
                                    <a:pt x="89" y="28"/>
                                  </a:cubicBezTo>
                                  <a:cubicBezTo>
                                    <a:pt x="93" y="38"/>
                                    <a:pt x="95" y="50"/>
                                    <a:pt x="95" y="66"/>
                                  </a:cubicBezTo>
                                  <a:cubicBezTo>
                                    <a:pt x="95" y="83"/>
                                    <a:pt x="93" y="98"/>
                                    <a:pt x="87" y="112"/>
                                  </a:cubicBezTo>
                                  <a:cubicBezTo>
                                    <a:pt x="79" y="134"/>
                                    <a:pt x="64" y="145"/>
                                    <a:pt x="44" y="145"/>
                                  </a:cubicBezTo>
                                  <a:cubicBezTo>
                                    <a:pt x="30" y="145"/>
                                    <a:pt x="19" y="141"/>
                                    <a:pt x="12" y="134"/>
                                  </a:cubicBezTo>
                                  <a:cubicBezTo>
                                    <a:pt x="5" y="127"/>
                                    <a:pt x="1" y="118"/>
                                    <a:pt x="1" y="107"/>
                                  </a:cubicBezTo>
                                  <a:lnTo>
                                    <a:pt x="19" y="107"/>
                                  </a:lnTo>
                                  <a:close/>
                                  <a:moveTo>
                                    <a:pt x="46" y="78"/>
                                  </a:moveTo>
                                  <a:lnTo>
                                    <a:pt x="46" y="78"/>
                                  </a:lnTo>
                                  <a:cubicBezTo>
                                    <a:pt x="53" y="78"/>
                                    <a:pt x="60" y="76"/>
                                    <a:pt x="66" y="71"/>
                                  </a:cubicBezTo>
                                  <a:cubicBezTo>
                                    <a:pt x="71" y="66"/>
                                    <a:pt x="74" y="58"/>
                                    <a:pt x="74" y="47"/>
                                  </a:cubicBezTo>
                                  <a:cubicBezTo>
                                    <a:pt x="74" y="36"/>
                                    <a:pt x="72" y="29"/>
                                    <a:pt x="66" y="24"/>
                                  </a:cubicBezTo>
                                  <a:cubicBezTo>
                                    <a:pt x="61" y="18"/>
                                    <a:pt x="55" y="16"/>
                                    <a:pt x="46" y="16"/>
                                  </a:cubicBezTo>
                                  <a:cubicBezTo>
                                    <a:pt x="38" y="16"/>
                                    <a:pt x="31" y="19"/>
                                    <a:pt x="26" y="25"/>
                                  </a:cubicBezTo>
                                  <a:cubicBezTo>
                                    <a:pt x="21" y="30"/>
                                    <a:pt x="18" y="38"/>
                                    <a:pt x="18" y="48"/>
                                  </a:cubicBezTo>
                                  <a:cubicBezTo>
                                    <a:pt x="18" y="57"/>
                                    <a:pt x="20" y="64"/>
                                    <a:pt x="25" y="70"/>
                                  </a:cubicBezTo>
                                  <a:cubicBezTo>
                                    <a:pt x="29" y="75"/>
                                    <a:pt x="36" y="78"/>
                                    <a:pt x="46" y="78"/>
                                  </a:cubicBezTo>
                                  <a:lnTo>
                                    <a:pt x="46" y="7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74" name="Freeform 231"/>
                          <wps:cNvSpPr>
                            <a:spLocks/>
                          </wps:cNvSpPr>
                          <wps:spPr bwMode="auto">
                            <a:xfrm>
                              <a:off x="1464" y="1744"/>
                              <a:ext cx="37" cy="149"/>
                            </a:xfrm>
                            <a:custGeom>
                              <a:avLst/>
                              <a:gdLst>
                                <a:gd name="T0" fmla="*/ 45 w 46"/>
                                <a:gd name="T1" fmla="*/ 0 h 188"/>
                                <a:gd name="T2" fmla="*/ 45 w 46"/>
                                <a:gd name="T3" fmla="*/ 0 h 188"/>
                                <a:gd name="T4" fmla="*/ 25 w 46"/>
                                <a:gd name="T5" fmla="*/ 44 h 188"/>
                                <a:gd name="T6" fmla="*/ 18 w 46"/>
                                <a:gd name="T7" fmla="*/ 94 h 188"/>
                                <a:gd name="T8" fmla="*/ 26 w 46"/>
                                <a:gd name="T9" fmla="*/ 146 h 188"/>
                                <a:gd name="T10" fmla="*/ 46 w 46"/>
                                <a:gd name="T11" fmla="*/ 188 h 188"/>
                                <a:gd name="T12" fmla="*/ 34 w 46"/>
                                <a:gd name="T13" fmla="*/ 188 h 188"/>
                                <a:gd name="T14" fmla="*/ 16 w 46"/>
                                <a:gd name="T15" fmla="*/ 160 h 188"/>
                                <a:gd name="T16" fmla="*/ 8 w 46"/>
                                <a:gd name="T17" fmla="*/ 143 h 188"/>
                                <a:gd name="T18" fmla="*/ 1 w 46"/>
                                <a:gd name="T19" fmla="*/ 112 h 188"/>
                                <a:gd name="T20" fmla="*/ 0 w 46"/>
                                <a:gd name="T21" fmla="*/ 95 h 188"/>
                                <a:gd name="T22" fmla="*/ 9 w 46"/>
                                <a:gd name="T23" fmla="*/ 43 h 188"/>
                                <a:gd name="T24" fmla="*/ 33 w 46"/>
                                <a:gd name="T25" fmla="*/ 0 h 188"/>
                                <a:gd name="T26" fmla="*/ 45 w 46"/>
                                <a:gd name="T27" fmla="*/ 0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45" y="0"/>
                                  </a:moveTo>
                                  <a:lnTo>
                                    <a:pt x="45" y="0"/>
                                  </a:lnTo>
                                  <a:cubicBezTo>
                                    <a:pt x="35" y="20"/>
                                    <a:pt x="28" y="35"/>
                                    <a:pt x="25" y="44"/>
                                  </a:cubicBezTo>
                                  <a:cubicBezTo>
                                    <a:pt x="21" y="59"/>
                                    <a:pt x="18" y="75"/>
                                    <a:pt x="18" y="94"/>
                                  </a:cubicBezTo>
                                  <a:cubicBezTo>
                                    <a:pt x="18" y="113"/>
                                    <a:pt x="21" y="131"/>
                                    <a:pt x="26" y="146"/>
                                  </a:cubicBezTo>
                                  <a:cubicBezTo>
                                    <a:pt x="30" y="156"/>
                                    <a:pt x="36" y="170"/>
                                    <a:pt x="46" y="188"/>
                                  </a:cubicBezTo>
                                  <a:lnTo>
                                    <a:pt x="34" y="188"/>
                                  </a:lnTo>
                                  <a:cubicBezTo>
                                    <a:pt x="24" y="173"/>
                                    <a:pt x="18" y="164"/>
                                    <a:pt x="16" y="160"/>
                                  </a:cubicBezTo>
                                  <a:cubicBezTo>
                                    <a:pt x="14" y="156"/>
                                    <a:pt x="11" y="150"/>
                                    <a:pt x="8" y="143"/>
                                  </a:cubicBezTo>
                                  <a:cubicBezTo>
                                    <a:pt x="5" y="133"/>
                                    <a:pt x="2" y="123"/>
                                    <a:pt x="1" y="112"/>
                                  </a:cubicBezTo>
                                  <a:cubicBezTo>
                                    <a:pt x="0" y="106"/>
                                    <a:pt x="0" y="100"/>
                                    <a:pt x="0" y="95"/>
                                  </a:cubicBezTo>
                                  <a:cubicBezTo>
                                    <a:pt x="0" y="76"/>
                                    <a:pt x="3" y="58"/>
                                    <a:pt x="9" y="43"/>
                                  </a:cubicBezTo>
                                  <a:cubicBezTo>
                                    <a:pt x="13" y="34"/>
                                    <a:pt x="21" y="19"/>
                                    <a:pt x="33" y="0"/>
                                  </a:cubicBezTo>
                                  <a:lnTo>
                                    <a:pt x="45"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75" name="Freeform 232"/>
                          <wps:cNvSpPr>
                            <a:spLocks/>
                          </wps:cNvSpPr>
                          <wps:spPr bwMode="auto">
                            <a:xfrm>
                              <a:off x="1522" y="1749"/>
                              <a:ext cx="41" cy="111"/>
                            </a:xfrm>
                            <a:custGeom>
                              <a:avLst/>
                              <a:gdLst>
                                <a:gd name="T0" fmla="*/ 0 w 52"/>
                                <a:gd name="T1" fmla="*/ 40 h 140"/>
                                <a:gd name="T2" fmla="*/ 0 w 52"/>
                                <a:gd name="T3" fmla="*/ 40 h 140"/>
                                <a:gd name="T4" fmla="*/ 0 w 52"/>
                                <a:gd name="T5" fmla="*/ 27 h 140"/>
                                <a:gd name="T6" fmla="*/ 26 w 52"/>
                                <a:gd name="T7" fmla="*/ 20 h 140"/>
                                <a:gd name="T8" fmla="*/ 38 w 52"/>
                                <a:gd name="T9" fmla="*/ 0 h 140"/>
                                <a:gd name="T10" fmla="*/ 52 w 52"/>
                                <a:gd name="T11" fmla="*/ 0 h 140"/>
                                <a:gd name="T12" fmla="*/ 52 w 52"/>
                                <a:gd name="T13" fmla="*/ 140 h 140"/>
                                <a:gd name="T14" fmla="*/ 33 w 52"/>
                                <a:gd name="T15" fmla="*/ 140 h 140"/>
                                <a:gd name="T16" fmla="*/ 33 w 52"/>
                                <a:gd name="T17" fmla="*/ 40 h 140"/>
                                <a:gd name="T18" fmla="*/ 0 w 52"/>
                                <a:gd name="T19" fmla="*/ 40 h 1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0">
                                  <a:moveTo>
                                    <a:pt x="0" y="40"/>
                                  </a:moveTo>
                                  <a:lnTo>
                                    <a:pt x="0" y="40"/>
                                  </a:lnTo>
                                  <a:lnTo>
                                    <a:pt x="0" y="27"/>
                                  </a:lnTo>
                                  <a:cubicBezTo>
                                    <a:pt x="12" y="25"/>
                                    <a:pt x="21" y="23"/>
                                    <a:pt x="26" y="20"/>
                                  </a:cubicBezTo>
                                  <a:cubicBezTo>
                                    <a:pt x="31" y="17"/>
                                    <a:pt x="35" y="10"/>
                                    <a:pt x="38" y="0"/>
                                  </a:cubicBezTo>
                                  <a:lnTo>
                                    <a:pt x="52" y="0"/>
                                  </a:lnTo>
                                  <a:lnTo>
                                    <a:pt x="52" y="140"/>
                                  </a:lnTo>
                                  <a:lnTo>
                                    <a:pt x="33" y="140"/>
                                  </a:lnTo>
                                  <a:lnTo>
                                    <a:pt x="33" y="40"/>
                                  </a:lnTo>
                                  <a:lnTo>
                                    <a:pt x="0" y="4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76" name="Freeform 233"/>
                          <wps:cNvSpPr>
                            <a:spLocks noEditPoints="1"/>
                          </wps:cNvSpPr>
                          <wps:spPr bwMode="auto">
                            <a:xfrm>
                              <a:off x="1601" y="1749"/>
                              <a:ext cx="76" cy="114"/>
                            </a:xfrm>
                            <a:custGeom>
                              <a:avLst/>
                              <a:gdLst>
                                <a:gd name="T0" fmla="*/ 20 w 96"/>
                                <a:gd name="T1" fmla="*/ 107 h 145"/>
                                <a:gd name="T2" fmla="*/ 20 w 96"/>
                                <a:gd name="T3" fmla="*/ 107 h 145"/>
                                <a:gd name="T4" fmla="*/ 31 w 96"/>
                                <a:gd name="T5" fmla="*/ 127 h 145"/>
                                <a:gd name="T6" fmla="*/ 43 w 96"/>
                                <a:gd name="T7" fmla="*/ 130 h 145"/>
                                <a:gd name="T8" fmla="*/ 65 w 96"/>
                                <a:gd name="T9" fmla="*/ 120 h 145"/>
                                <a:gd name="T10" fmla="*/ 78 w 96"/>
                                <a:gd name="T11" fmla="*/ 77 h 145"/>
                                <a:gd name="T12" fmla="*/ 63 w 96"/>
                                <a:gd name="T13" fmla="*/ 90 h 145"/>
                                <a:gd name="T14" fmla="*/ 44 w 96"/>
                                <a:gd name="T15" fmla="*/ 94 h 145"/>
                                <a:gd name="T16" fmla="*/ 12 w 96"/>
                                <a:gd name="T17" fmla="*/ 81 h 145"/>
                                <a:gd name="T18" fmla="*/ 0 w 96"/>
                                <a:gd name="T19" fmla="*/ 48 h 145"/>
                                <a:gd name="T20" fmla="*/ 12 w 96"/>
                                <a:gd name="T21" fmla="*/ 14 h 145"/>
                                <a:gd name="T22" fmla="*/ 47 w 96"/>
                                <a:gd name="T23" fmla="*/ 0 h 145"/>
                                <a:gd name="T24" fmla="*/ 89 w 96"/>
                                <a:gd name="T25" fmla="*/ 28 h 145"/>
                                <a:gd name="T26" fmla="*/ 96 w 96"/>
                                <a:gd name="T27" fmla="*/ 66 h 145"/>
                                <a:gd name="T28" fmla="*/ 88 w 96"/>
                                <a:gd name="T29" fmla="*/ 112 h 145"/>
                                <a:gd name="T30" fmla="*/ 44 w 96"/>
                                <a:gd name="T31" fmla="*/ 145 h 145"/>
                                <a:gd name="T32" fmla="*/ 13 w 96"/>
                                <a:gd name="T33" fmla="*/ 134 h 145"/>
                                <a:gd name="T34" fmla="*/ 2 w 96"/>
                                <a:gd name="T35" fmla="*/ 107 h 145"/>
                                <a:gd name="T36" fmla="*/ 20 w 96"/>
                                <a:gd name="T37" fmla="*/ 107 h 145"/>
                                <a:gd name="T38" fmla="*/ 47 w 96"/>
                                <a:gd name="T39" fmla="*/ 78 h 145"/>
                                <a:gd name="T40" fmla="*/ 47 w 96"/>
                                <a:gd name="T41" fmla="*/ 78 h 145"/>
                                <a:gd name="T42" fmla="*/ 66 w 96"/>
                                <a:gd name="T43" fmla="*/ 71 h 145"/>
                                <a:gd name="T44" fmla="*/ 75 w 96"/>
                                <a:gd name="T45" fmla="*/ 47 h 145"/>
                                <a:gd name="T46" fmla="*/ 67 w 96"/>
                                <a:gd name="T47" fmla="*/ 24 h 145"/>
                                <a:gd name="T48" fmla="*/ 47 w 96"/>
                                <a:gd name="T49" fmla="*/ 16 h 145"/>
                                <a:gd name="T50" fmla="*/ 26 w 96"/>
                                <a:gd name="T51" fmla="*/ 25 h 145"/>
                                <a:gd name="T52" fmla="*/ 19 w 96"/>
                                <a:gd name="T53" fmla="*/ 48 h 145"/>
                                <a:gd name="T54" fmla="*/ 25 w 96"/>
                                <a:gd name="T55" fmla="*/ 70 h 145"/>
                                <a:gd name="T56" fmla="*/ 47 w 96"/>
                                <a:gd name="T57" fmla="*/ 78 h 145"/>
                                <a:gd name="T58" fmla="*/ 47 w 96"/>
                                <a:gd name="T59" fmla="*/ 7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96" h="145">
                                  <a:moveTo>
                                    <a:pt x="20" y="107"/>
                                  </a:moveTo>
                                  <a:lnTo>
                                    <a:pt x="20" y="107"/>
                                  </a:lnTo>
                                  <a:cubicBezTo>
                                    <a:pt x="20" y="117"/>
                                    <a:pt x="24" y="124"/>
                                    <a:pt x="31" y="127"/>
                                  </a:cubicBezTo>
                                  <a:cubicBezTo>
                                    <a:pt x="35" y="129"/>
                                    <a:pt x="39" y="130"/>
                                    <a:pt x="43" y="130"/>
                                  </a:cubicBezTo>
                                  <a:cubicBezTo>
                                    <a:pt x="52" y="130"/>
                                    <a:pt x="59" y="127"/>
                                    <a:pt x="65" y="120"/>
                                  </a:cubicBezTo>
                                  <a:cubicBezTo>
                                    <a:pt x="71" y="113"/>
                                    <a:pt x="75" y="98"/>
                                    <a:pt x="78" y="77"/>
                                  </a:cubicBezTo>
                                  <a:cubicBezTo>
                                    <a:pt x="74" y="83"/>
                                    <a:pt x="69" y="87"/>
                                    <a:pt x="63" y="90"/>
                                  </a:cubicBezTo>
                                  <a:cubicBezTo>
                                    <a:pt x="57" y="92"/>
                                    <a:pt x="51" y="94"/>
                                    <a:pt x="44" y="94"/>
                                  </a:cubicBezTo>
                                  <a:cubicBezTo>
                                    <a:pt x="31" y="94"/>
                                    <a:pt x="20" y="89"/>
                                    <a:pt x="12" y="81"/>
                                  </a:cubicBezTo>
                                  <a:cubicBezTo>
                                    <a:pt x="4" y="72"/>
                                    <a:pt x="0" y="62"/>
                                    <a:pt x="0" y="48"/>
                                  </a:cubicBezTo>
                                  <a:cubicBezTo>
                                    <a:pt x="0" y="35"/>
                                    <a:pt x="4" y="24"/>
                                    <a:pt x="12" y="14"/>
                                  </a:cubicBezTo>
                                  <a:cubicBezTo>
                                    <a:pt x="20" y="5"/>
                                    <a:pt x="31" y="0"/>
                                    <a:pt x="47" y="0"/>
                                  </a:cubicBezTo>
                                  <a:cubicBezTo>
                                    <a:pt x="67" y="0"/>
                                    <a:pt x="81" y="9"/>
                                    <a:pt x="89" y="28"/>
                                  </a:cubicBezTo>
                                  <a:cubicBezTo>
                                    <a:pt x="94" y="38"/>
                                    <a:pt x="96" y="50"/>
                                    <a:pt x="96" y="66"/>
                                  </a:cubicBezTo>
                                  <a:cubicBezTo>
                                    <a:pt x="96" y="83"/>
                                    <a:pt x="93" y="98"/>
                                    <a:pt x="88" y="112"/>
                                  </a:cubicBezTo>
                                  <a:cubicBezTo>
                                    <a:pt x="79" y="134"/>
                                    <a:pt x="65" y="145"/>
                                    <a:pt x="44" y="145"/>
                                  </a:cubicBezTo>
                                  <a:cubicBezTo>
                                    <a:pt x="30" y="145"/>
                                    <a:pt x="20" y="141"/>
                                    <a:pt x="13" y="134"/>
                                  </a:cubicBezTo>
                                  <a:cubicBezTo>
                                    <a:pt x="5" y="127"/>
                                    <a:pt x="2" y="118"/>
                                    <a:pt x="2" y="107"/>
                                  </a:cubicBezTo>
                                  <a:lnTo>
                                    <a:pt x="20" y="107"/>
                                  </a:lnTo>
                                  <a:close/>
                                  <a:moveTo>
                                    <a:pt x="47" y="78"/>
                                  </a:moveTo>
                                  <a:lnTo>
                                    <a:pt x="47" y="78"/>
                                  </a:lnTo>
                                  <a:cubicBezTo>
                                    <a:pt x="54" y="78"/>
                                    <a:pt x="60" y="76"/>
                                    <a:pt x="66" y="71"/>
                                  </a:cubicBezTo>
                                  <a:cubicBezTo>
                                    <a:pt x="72" y="66"/>
                                    <a:pt x="75" y="58"/>
                                    <a:pt x="75" y="47"/>
                                  </a:cubicBezTo>
                                  <a:cubicBezTo>
                                    <a:pt x="75" y="36"/>
                                    <a:pt x="72" y="29"/>
                                    <a:pt x="67" y="24"/>
                                  </a:cubicBezTo>
                                  <a:cubicBezTo>
                                    <a:pt x="62" y="18"/>
                                    <a:pt x="55" y="16"/>
                                    <a:pt x="47" y="16"/>
                                  </a:cubicBezTo>
                                  <a:cubicBezTo>
                                    <a:pt x="38" y="16"/>
                                    <a:pt x="31" y="19"/>
                                    <a:pt x="26" y="25"/>
                                  </a:cubicBezTo>
                                  <a:cubicBezTo>
                                    <a:pt x="21" y="30"/>
                                    <a:pt x="19" y="38"/>
                                    <a:pt x="19" y="48"/>
                                  </a:cubicBezTo>
                                  <a:cubicBezTo>
                                    <a:pt x="19" y="57"/>
                                    <a:pt x="21" y="64"/>
                                    <a:pt x="25" y="70"/>
                                  </a:cubicBezTo>
                                  <a:cubicBezTo>
                                    <a:pt x="30" y="75"/>
                                    <a:pt x="37" y="78"/>
                                    <a:pt x="47" y="78"/>
                                  </a:cubicBezTo>
                                  <a:lnTo>
                                    <a:pt x="47" y="7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77" name="Freeform 234"/>
                          <wps:cNvSpPr>
                            <a:spLocks noEditPoints="1"/>
                          </wps:cNvSpPr>
                          <wps:spPr bwMode="auto">
                            <a:xfrm>
                              <a:off x="1690" y="1749"/>
                              <a:ext cx="77" cy="114"/>
                            </a:xfrm>
                            <a:custGeom>
                              <a:avLst/>
                              <a:gdLst>
                                <a:gd name="T0" fmla="*/ 49 w 97"/>
                                <a:gd name="T1" fmla="*/ 59 h 145"/>
                                <a:gd name="T2" fmla="*/ 49 w 97"/>
                                <a:gd name="T3" fmla="*/ 59 h 145"/>
                                <a:gd name="T4" fmla="*/ 67 w 97"/>
                                <a:gd name="T5" fmla="*/ 53 h 145"/>
                                <a:gd name="T6" fmla="*/ 74 w 97"/>
                                <a:gd name="T7" fmla="*/ 37 h 145"/>
                                <a:gd name="T8" fmla="*/ 67 w 97"/>
                                <a:gd name="T9" fmla="*/ 22 h 145"/>
                                <a:gd name="T10" fmla="*/ 48 w 97"/>
                                <a:gd name="T11" fmla="*/ 16 h 145"/>
                                <a:gd name="T12" fmla="*/ 30 w 97"/>
                                <a:gd name="T13" fmla="*/ 22 h 145"/>
                                <a:gd name="T14" fmla="*/ 24 w 97"/>
                                <a:gd name="T15" fmla="*/ 38 h 145"/>
                                <a:gd name="T16" fmla="*/ 31 w 97"/>
                                <a:gd name="T17" fmla="*/ 53 h 145"/>
                                <a:gd name="T18" fmla="*/ 49 w 97"/>
                                <a:gd name="T19" fmla="*/ 59 h 145"/>
                                <a:gd name="T20" fmla="*/ 49 w 97"/>
                                <a:gd name="T21" fmla="*/ 59 h 145"/>
                                <a:gd name="T22" fmla="*/ 50 w 97"/>
                                <a:gd name="T23" fmla="*/ 129 h 145"/>
                                <a:gd name="T24" fmla="*/ 50 w 97"/>
                                <a:gd name="T25" fmla="*/ 129 h 145"/>
                                <a:gd name="T26" fmla="*/ 70 w 97"/>
                                <a:gd name="T27" fmla="*/ 122 h 145"/>
                                <a:gd name="T28" fmla="*/ 78 w 97"/>
                                <a:gd name="T29" fmla="*/ 102 h 145"/>
                                <a:gd name="T30" fmla="*/ 70 w 97"/>
                                <a:gd name="T31" fmla="*/ 82 h 145"/>
                                <a:gd name="T32" fmla="*/ 49 w 97"/>
                                <a:gd name="T33" fmla="*/ 75 h 145"/>
                                <a:gd name="T34" fmla="*/ 28 w 97"/>
                                <a:gd name="T35" fmla="*/ 82 h 145"/>
                                <a:gd name="T36" fmla="*/ 20 w 97"/>
                                <a:gd name="T37" fmla="*/ 102 h 145"/>
                                <a:gd name="T38" fmla="*/ 27 w 97"/>
                                <a:gd name="T39" fmla="*/ 121 h 145"/>
                                <a:gd name="T40" fmla="*/ 50 w 97"/>
                                <a:gd name="T41" fmla="*/ 129 h 145"/>
                                <a:gd name="T42" fmla="*/ 50 w 97"/>
                                <a:gd name="T43" fmla="*/ 129 h 145"/>
                                <a:gd name="T44" fmla="*/ 25 w 97"/>
                                <a:gd name="T45" fmla="*/ 66 h 145"/>
                                <a:gd name="T46" fmla="*/ 25 w 97"/>
                                <a:gd name="T47" fmla="*/ 66 h 145"/>
                                <a:gd name="T48" fmla="*/ 13 w 97"/>
                                <a:gd name="T49" fmla="*/ 59 h 145"/>
                                <a:gd name="T50" fmla="*/ 5 w 97"/>
                                <a:gd name="T51" fmla="*/ 38 h 145"/>
                                <a:gd name="T52" fmla="*/ 17 w 97"/>
                                <a:gd name="T53" fmla="*/ 11 h 145"/>
                                <a:gd name="T54" fmla="*/ 49 w 97"/>
                                <a:gd name="T55" fmla="*/ 0 h 145"/>
                                <a:gd name="T56" fmla="*/ 81 w 97"/>
                                <a:gd name="T57" fmla="*/ 10 h 145"/>
                                <a:gd name="T58" fmla="*/ 93 w 97"/>
                                <a:gd name="T59" fmla="*/ 35 h 145"/>
                                <a:gd name="T60" fmla="*/ 86 w 97"/>
                                <a:gd name="T61" fmla="*/ 57 h 145"/>
                                <a:gd name="T62" fmla="*/ 74 w 97"/>
                                <a:gd name="T63" fmla="*/ 66 h 145"/>
                                <a:gd name="T64" fmla="*/ 88 w 97"/>
                                <a:gd name="T65" fmla="*/ 75 h 145"/>
                                <a:gd name="T66" fmla="*/ 97 w 97"/>
                                <a:gd name="T67" fmla="*/ 101 h 145"/>
                                <a:gd name="T68" fmla="*/ 85 w 97"/>
                                <a:gd name="T69" fmla="*/ 132 h 145"/>
                                <a:gd name="T70" fmla="*/ 49 w 97"/>
                                <a:gd name="T71" fmla="*/ 145 h 145"/>
                                <a:gd name="T72" fmla="*/ 15 w 97"/>
                                <a:gd name="T73" fmla="*/ 134 h 145"/>
                                <a:gd name="T74" fmla="*/ 0 w 97"/>
                                <a:gd name="T75" fmla="*/ 102 h 145"/>
                                <a:gd name="T76" fmla="*/ 6 w 97"/>
                                <a:gd name="T77" fmla="*/ 80 h 145"/>
                                <a:gd name="T78" fmla="*/ 25 w 97"/>
                                <a:gd name="T79" fmla="*/ 66 h 145"/>
                                <a:gd name="T80" fmla="*/ 25 w 97"/>
                                <a:gd name="T81" fmla="*/ 66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97" h="145">
                                  <a:moveTo>
                                    <a:pt x="49" y="59"/>
                                  </a:moveTo>
                                  <a:lnTo>
                                    <a:pt x="49" y="59"/>
                                  </a:lnTo>
                                  <a:cubicBezTo>
                                    <a:pt x="57" y="59"/>
                                    <a:pt x="63" y="57"/>
                                    <a:pt x="67" y="53"/>
                                  </a:cubicBezTo>
                                  <a:cubicBezTo>
                                    <a:pt x="72" y="48"/>
                                    <a:pt x="74" y="43"/>
                                    <a:pt x="74" y="37"/>
                                  </a:cubicBezTo>
                                  <a:cubicBezTo>
                                    <a:pt x="74" y="32"/>
                                    <a:pt x="72" y="27"/>
                                    <a:pt x="67" y="22"/>
                                  </a:cubicBezTo>
                                  <a:cubicBezTo>
                                    <a:pt x="63" y="18"/>
                                    <a:pt x="57" y="16"/>
                                    <a:pt x="48" y="16"/>
                                  </a:cubicBezTo>
                                  <a:cubicBezTo>
                                    <a:pt x="40" y="16"/>
                                    <a:pt x="33" y="18"/>
                                    <a:pt x="30" y="22"/>
                                  </a:cubicBezTo>
                                  <a:cubicBezTo>
                                    <a:pt x="26" y="27"/>
                                    <a:pt x="24" y="32"/>
                                    <a:pt x="24" y="38"/>
                                  </a:cubicBezTo>
                                  <a:cubicBezTo>
                                    <a:pt x="24" y="45"/>
                                    <a:pt x="26" y="50"/>
                                    <a:pt x="31" y="53"/>
                                  </a:cubicBezTo>
                                  <a:cubicBezTo>
                                    <a:pt x="36" y="57"/>
                                    <a:pt x="42" y="59"/>
                                    <a:pt x="49" y="59"/>
                                  </a:cubicBezTo>
                                  <a:lnTo>
                                    <a:pt x="49" y="59"/>
                                  </a:lnTo>
                                  <a:close/>
                                  <a:moveTo>
                                    <a:pt x="50" y="129"/>
                                  </a:moveTo>
                                  <a:lnTo>
                                    <a:pt x="50" y="129"/>
                                  </a:lnTo>
                                  <a:cubicBezTo>
                                    <a:pt x="58" y="129"/>
                                    <a:pt x="65" y="127"/>
                                    <a:pt x="70" y="122"/>
                                  </a:cubicBezTo>
                                  <a:cubicBezTo>
                                    <a:pt x="76" y="118"/>
                                    <a:pt x="78" y="111"/>
                                    <a:pt x="78" y="102"/>
                                  </a:cubicBezTo>
                                  <a:cubicBezTo>
                                    <a:pt x="78" y="93"/>
                                    <a:pt x="76" y="86"/>
                                    <a:pt x="70" y="82"/>
                                  </a:cubicBezTo>
                                  <a:cubicBezTo>
                                    <a:pt x="65" y="77"/>
                                    <a:pt x="57" y="75"/>
                                    <a:pt x="49" y="75"/>
                                  </a:cubicBezTo>
                                  <a:cubicBezTo>
                                    <a:pt x="40" y="75"/>
                                    <a:pt x="33" y="77"/>
                                    <a:pt x="28" y="82"/>
                                  </a:cubicBezTo>
                                  <a:cubicBezTo>
                                    <a:pt x="22" y="87"/>
                                    <a:pt x="20" y="93"/>
                                    <a:pt x="20" y="102"/>
                                  </a:cubicBezTo>
                                  <a:cubicBezTo>
                                    <a:pt x="20" y="109"/>
                                    <a:pt x="22" y="116"/>
                                    <a:pt x="27" y="121"/>
                                  </a:cubicBezTo>
                                  <a:cubicBezTo>
                                    <a:pt x="32" y="126"/>
                                    <a:pt x="40" y="129"/>
                                    <a:pt x="50" y="129"/>
                                  </a:cubicBezTo>
                                  <a:lnTo>
                                    <a:pt x="50" y="129"/>
                                  </a:lnTo>
                                  <a:close/>
                                  <a:moveTo>
                                    <a:pt x="25" y="66"/>
                                  </a:moveTo>
                                  <a:lnTo>
                                    <a:pt x="25" y="66"/>
                                  </a:lnTo>
                                  <a:cubicBezTo>
                                    <a:pt x="20" y="64"/>
                                    <a:pt x="16" y="61"/>
                                    <a:pt x="13" y="59"/>
                                  </a:cubicBezTo>
                                  <a:cubicBezTo>
                                    <a:pt x="8" y="53"/>
                                    <a:pt x="5" y="46"/>
                                    <a:pt x="5" y="38"/>
                                  </a:cubicBezTo>
                                  <a:cubicBezTo>
                                    <a:pt x="5" y="27"/>
                                    <a:pt x="9" y="18"/>
                                    <a:pt x="17" y="11"/>
                                  </a:cubicBezTo>
                                  <a:cubicBezTo>
                                    <a:pt x="24" y="3"/>
                                    <a:pt x="35" y="0"/>
                                    <a:pt x="49" y="0"/>
                                  </a:cubicBezTo>
                                  <a:cubicBezTo>
                                    <a:pt x="63" y="0"/>
                                    <a:pt x="73" y="3"/>
                                    <a:pt x="81" y="10"/>
                                  </a:cubicBezTo>
                                  <a:cubicBezTo>
                                    <a:pt x="89" y="17"/>
                                    <a:pt x="93" y="26"/>
                                    <a:pt x="93" y="35"/>
                                  </a:cubicBezTo>
                                  <a:cubicBezTo>
                                    <a:pt x="93" y="44"/>
                                    <a:pt x="90" y="51"/>
                                    <a:pt x="86" y="57"/>
                                  </a:cubicBezTo>
                                  <a:cubicBezTo>
                                    <a:pt x="83" y="60"/>
                                    <a:pt x="80" y="63"/>
                                    <a:pt x="74" y="66"/>
                                  </a:cubicBezTo>
                                  <a:cubicBezTo>
                                    <a:pt x="80" y="68"/>
                                    <a:pt x="85" y="72"/>
                                    <a:pt x="88" y="75"/>
                                  </a:cubicBezTo>
                                  <a:cubicBezTo>
                                    <a:pt x="94" y="82"/>
                                    <a:pt x="97" y="90"/>
                                    <a:pt x="97" y="101"/>
                                  </a:cubicBezTo>
                                  <a:cubicBezTo>
                                    <a:pt x="97" y="113"/>
                                    <a:pt x="93" y="124"/>
                                    <a:pt x="85" y="132"/>
                                  </a:cubicBezTo>
                                  <a:cubicBezTo>
                                    <a:pt x="77" y="141"/>
                                    <a:pt x="65" y="145"/>
                                    <a:pt x="49" y="145"/>
                                  </a:cubicBezTo>
                                  <a:cubicBezTo>
                                    <a:pt x="36" y="145"/>
                                    <a:pt x="24" y="141"/>
                                    <a:pt x="15" y="134"/>
                                  </a:cubicBezTo>
                                  <a:cubicBezTo>
                                    <a:pt x="5" y="127"/>
                                    <a:pt x="0" y="116"/>
                                    <a:pt x="0" y="102"/>
                                  </a:cubicBezTo>
                                  <a:cubicBezTo>
                                    <a:pt x="0" y="93"/>
                                    <a:pt x="2" y="86"/>
                                    <a:pt x="6" y="80"/>
                                  </a:cubicBezTo>
                                  <a:cubicBezTo>
                                    <a:pt x="11" y="74"/>
                                    <a:pt x="17" y="69"/>
                                    <a:pt x="25" y="66"/>
                                  </a:cubicBezTo>
                                  <a:lnTo>
                                    <a:pt x="25" y="66"/>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78" name="Freeform 235"/>
                          <wps:cNvSpPr>
                            <a:spLocks/>
                          </wps:cNvSpPr>
                          <wps:spPr bwMode="auto">
                            <a:xfrm>
                              <a:off x="1779" y="1749"/>
                              <a:ext cx="77" cy="114"/>
                            </a:xfrm>
                            <a:custGeom>
                              <a:avLst/>
                              <a:gdLst>
                                <a:gd name="T0" fmla="*/ 47 w 98"/>
                                <a:gd name="T1" fmla="*/ 145 h 145"/>
                                <a:gd name="T2" fmla="*/ 47 w 98"/>
                                <a:gd name="T3" fmla="*/ 145 h 145"/>
                                <a:gd name="T4" fmla="*/ 11 w 98"/>
                                <a:gd name="T5" fmla="*/ 131 h 145"/>
                                <a:gd name="T6" fmla="*/ 0 w 98"/>
                                <a:gd name="T7" fmla="*/ 98 h 145"/>
                                <a:gd name="T8" fmla="*/ 18 w 98"/>
                                <a:gd name="T9" fmla="*/ 98 h 145"/>
                                <a:gd name="T10" fmla="*/ 23 w 98"/>
                                <a:gd name="T11" fmla="*/ 118 h 145"/>
                                <a:gd name="T12" fmla="*/ 48 w 98"/>
                                <a:gd name="T13" fmla="*/ 129 h 145"/>
                                <a:gd name="T14" fmla="*/ 71 w 98"/>
                                <a:gd name="T15" fmla="*/ 121 h 145"/>
                                <a:gd name="T16" fmla="*/ 79 w 98"/>
                                <a:gd name="T17" fmla="*/ 102 h 145"/>
                                <a:gd name="T18" fmla="*/ 70 w 98"/>
                                <a:gd name="T19" fmla="*/ 82 h 145"/>
                                <a:gd name="T20" fmla="*/ 45 w 98"/>
                                <a:gd name="T21" fmla="*/ 76 h 145"/>
                                <a:gd name="T22" fmla="*/ 42 w 98"/>
                                <a:gd name="T23" fmla="*/ 76 h 145"/>
                                <a:gd name="T24" fmla="*/ 38 w 98"/>
                                <a:gd name="T25" fmla="*/ 76 h 145"/>
                                <a:gd name="T26" fmla="*/ 38 w 98"/>
                                <a:gd name="T27" fmla="*/ 60 h 145"/>
                                <a:gd name="T28" fmla="*/ 43 w 98"/>
                                <a:gd name="T29" fmla="*/ 61 h 145"/>
                                <a:gd name="T30" fmla="*/ 47 w 98"/>
                                <a:gd name="T31" fmla="*/ 61 h 145"/>
                                <a:gd name="T32" fmla="*/ 63 w 98"/>
                                <a:gd name="T33" fmla="*/ 58 h 145"/>
                                <a:gd name="T34" fmla="*/ 74 w 98"/>
                                <a:gd name="T35" fmla="*/ 38 h 145"/>
                                <a:gd name="T36" fmla="*/ 67 w 98"/>
                                <a:gd name="T37" fmla="*/ 22 h 145"/>
                                <a:gd name="T38" fmla="*/ 49 w 98"/>
                                <a:gd name="T39" fmla="*/ 16 h 145"/>
                                <a:gd name="T40" fmla="*/ 25 w 98"/>
                                <a:gd name="T41" fmla="*/ 28 h 145"/>
                                <a:gd name="T42" fmla="*/ 21 w 98"/>
                                <a:gd name="T43" fmla="*/ 46 h 145"/>
                                <a:gd name="T44" fmla="*/ 3 w 98"/>
                                <a:gd name="T45" fmla="*/ 46 h 145"/>
                                <a:gd name="T46" fmla="*/ 9 w 98"/>
                                <a:gd name="T47" fmla="*/ 19 h 145"/>
                                <a:gd name="T48" fmla="*/ 48 w 98"/>
                                <a:gd name="T49" fmla="*/ 0 h 145"/>
                                <a:gd name="T50" fmla="*/ 81 w 98"/>
                                <a:gd name="T51" fmla="*/ 9 h 145"/>
                                <a:gd name="T52" fmla="*/ 93 w 98"/>
                                <a:gd name="T53" fmla="*/ 37 h 145"/>
                                <a:gd name="T54" fmla="*/ 86 w 98"/>
                                <a:gd name="T55" fmla="*/ 58 h 145"/>
                                <a:gd name="T56" fmla="*/ 75 w 98"/>
                                <a:gd name="T57" fmla="*/ 66 h 145"/>
                                <a:gd name="T58" fmla="*/ 92 w 98"/>
                                <a:gd name="T59" fmla="*/ 78 h 145"/>
                                <a:gd name="T60" fmla="*/ 98 w 98"/>
                                <a:gd name="T61" fmla="*/ 99 h 145"/>
                                <a:gd name="T62" fmla="*/ 85 w 98"/>
                                <a:gd name="T63" fmla="*/ 132 h 145"/>
                                <a:gd name="T64" fmla="*/ 47 w 98"/>
                                <a:gd name="T65" fmla="*/ 145 h 145"/>
                                <a:gd name="T66" fmla="*/ 47 w 98"/>
                                <a:gd name="T67" fmla="*/ 145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98" h="145">
                                  <a:moveTo>
                                    <a:pt x="47" y="145"/>
                                  </a:moveTo>
                                  <a:lnTo>
                                    <a:pt x="47" y="145"/>
                                  </a:lnTo>
                                  <a:cubicBezTo>
                                    <a:pt x="30" y="145"/>
                                    <a:pt x="18" y="140"/>
                                    <a:pt x="11" y="131"/>
                                  </a:cubicBezTo>
                                  <a:cubicBezTo>
                                    <a:pt x="3" y="122"/>
                                    <a:pt x="0" y="111"/>
                                    <a:pt x="0" y="98"/>
                                  </a:cubicBezTo>
                                  <a:lnTo>
                                    <a:pt x="18" y="98"/>
                                  </a:lnTo>
                                  <a:cubicBezTo>
                                    <a:pt x="19" y="107"/>
                                    <a:pt x="21" y="114"/>
                                    <a:pt x="23" y="118"/>
                                  </a:cubicBezTo>
                                  <a:cubicBezTo>
                                    <a:pt x="28" y="125"/>
                                    <a:pt x="36" y="129"/>
                                    <a:pt x="48" y="129"/>
                                  </a:cubicBezTo>
                                  <a:cubicBezTo>
                                    <a:pt x="57" y="129"/>
                                    <a:pt x="65" y="126"/>
                                    <a:pt x="71" y="121"/>
                                  </a:cubicBezTo>
                                  <a:cubicBezTo>
                                    <a:pt x="76" y="116"/>
                                    <a:pt x="79" y="110"/>
                                    <a:pt x="79" y="102"/>
                                  </a:cubicBezTo>
                                  <a:cubicBezTo>
                                    <a:pt x="79" y="92"/>
                                    <a:pt x="76" y="85"/>
                                    <a:pt x="70" y="82"/>
                                  </a:cubicBezTo>
                                  <a:cubicBezTo>
                                    <a:pt x="64" y="78"/>
                                    <a:pt x="56" y="76"/>
                                    <a:pt x="45" y="76"/>
                                  </a:cubicBezTo>
                                  <a:cubicBezTo>
                                    <a:pt x="44" y="76"/>
                                    <a:pt x="43" y="76"/>
                                    <a:pt x="42" y="76"/>
                                  </a:cubicBezTo>
                                  <a:cubicBezTo>
                                    <a:pt x="41" y="76"/>
                                    <a:pt x="39" y="76"/>
                                    <a:pt x="38" y="76"/>
                                  </a:cubicBezTo>
                                  <a:lnTo>
                                    <a:pt x="38" y="60"/>
                                  </a:lnTo>
                                  <a:cubicBezTo>
                                    <a:pt x="40" y="60"/>
                                    <a:pt x="41" y="61"/>
                                    <a:pt x="43" y="61"/>
                                  </a:cubicBezTo>
                                  <a:cubicBezTo>
                                    <a:pt x="44" y="61"/>
                                    <a:pt x="45" y="61"/>
                                    <a:pt x="47" y="61"/>
                                  </a:cubicBezTo>
                                  <a:cubicBezTo>
                                    <a:pt x="53" y="61"/>
                                    <a:pt x="59" y="60"/>
                                    <a:pt x="63" y="58"/>
                                  </a:cubicBezTo>
                                  <a:cubicBezTo>
                                    <a:pt x="71" y="54"/>
                                    <a:pt x="74" y="47"/>
                                    <a:pt x="74" y="38"/>
                                  </a:cubicBezTo>
                                  <a:cubicBezTo>
                                    <a:pt x="74" y="31"/>
                                    <a:pt x="72" y="25"/>
                                    <a:pt x="67" y="22"/>
                                  </a:cubicBezTo>
                                  <a:cubicBezTo>
                                    <a:pt x="62" y="18"/>
                                    <a:pt x="56" y="16"/>
                                    <a:pt x="49" y="16"/>
                                  </a:cubicBezTo>
                                  <a:cubicBezTo>
                                    <a:pt x="38" y="16"/>
                                    <a:pt x="29" y="20"/>
                                    <a:pt x="25" y="28"/>
                                  </a:cubicBezTo>
                                  <a:cubicBezTo>
                                    <a:pt x="22" y="32"/>
                                    <a:pt x="21" y="38"/>
                                    <a:pt x="21" y="46"/>
                                  </a:cubicBezTo>
                                  <a:lnTo>
                                    <a:pt x="3" y="46"/>
                                  </a:lnTo>
                                  <a:cubicBezTo>
                                    <a:pt x="3" y="36"/>
                                    <a:pt x="5" y="27"/>
                                    <a:pt x="9" y="19"/>
                                  </a:cubicBezTo>
                                  <a:cubicBezTo>
                                    <a:pt x="17" y="6"/>
                                    <a:pt x="29" y="0"/>
                                    <a:pt x="48" y="0"/>
                                  </a:cubicBezTo>
                                  <a:cubicBezTo>
                                    <a:pt x="62" y="0"/>
                                    <a:pt x="73" y="3"/>
                                    <a:pt x="81" y="9"/>
                                  </a:cubicBezTo>
                                  <a:cubicBezTo>
                                    <a:pt x="89" y="16"/>
                                    <a:pt x="93" y="25"/>
                                    <a:pt x="93" y="37"/>
                                  </a:cubicBezTo>
                                  <a:cubicBezTo>
                                    <a:pt x="93" y="46"/>
                                    <a:pt x="90" y="53"/>
                                    <a:pt x="86" y="58"/>
                                  </a:cubicBezTo>
                                  <a:cubicBezTo>
                                    <a:pt x="83" y="62"/>
                                    <a:pt x="79" y="64"/>
                                    <a:pt x="75" y="66"/>
                                  </a:cubicBezTo>
                                  <a:cubicBezTo>
                                    <a:pt x="82" y="68"/>
                                    <a:pt x="88" y="72"/>
                                    <a:pt x="92" y="78"/>
                                  </a:cubicBezTo>
                                  <a:cubicBezTo>
                                    <a:pt x="96" y="84"/>
                                    <a:pt x="98" y="91"/>
                                    <a:pt x="98" y="99"/>
                                  </a:cubicBezTo>
                                  <a:cubicBezTo>
                                    <a:pt x="98" y="113"/>
                                    <a:pt x="94" y="124"/>
                                    <a:pt x="85" y="132"/>
                                  </a:cubicBezTo>
                                  <a:cubicBezTo>
                                    <a:pt x="76" y="141"/>
                                    <a:pt x="63" y="145"/>
                                    <a:pt x="47" y="145"/>
                                  </a:cubicBezTo>
                                  <a:lnTo>
                                    <a:pt x="47" y="145"/>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79" name="Freeform 236"/>
                          <wps:cNvSpPr>
                            <a:spLocks/>
                          </wps:cNvSpPr>
                          <wps:spPr bwMode="auto">
                            <a:xfrm>
                              <a:off x="1869" y="1744"/>
                              <a:ext cx="36" cy="149"/>
                            </a:xfrm>
                            <a:custGeom>
                              <a:avLst/>
                              <a:gdLst>
                                <a:gd name="T0" fmla="*/ 1 w 46"/>
                                <a:gd name="T1" fmla="*/ 188 h 188"/>
                                <a:gd name="T2" fmla="*/ 1 w 46"/>
                                <a:gd name="T3" fmla="*/ 188 h 188"/>
                                <a:gd name="T4" fmla="*/ 21 w 46"/>
                                <a:gd name="T5" fmla="*/ 144 h 188"/>
                                <a:gd name="T6" fmla="*/ 28 w 46"/>
                                <a:gd name="T7" fmla="*/ 94 h 188"/>
                                <a:gd name="T8" fmla="*/ 20 w 46"/>
                                <a:gd name="T9" fmla="*/ 42 h 188"/>
                                <a:gd name="T10" fmla="*/ 0 w 46"/>
                                <a:gd name="T11" fmla="*/ 0 h 188"/>
                                <a:gd name="T12" fmla="*/ 12 w 46"/>
                                <a:gd name="T13" fmla="*/ 0 h 188"/>
                                <a:gd name="T14" fmla="*/ 31 w 46"/>
                                <a:gd name="T15" fmla="*/ 30 h 188"/>
                                <a:gd name="T16" fmla="*/ 38 w 46"/>
                                <a:gd name="T17" fmla="*/ 45 h 188"/>
                                <a:gd name="T18" fmla="*/ 44 w 46"/>
                                <a:gd name="T19" fmla="*/ 70 h 188"/>
                                <a:gd name="T20" fmla="*/ 46 w 46"/>
                                <a:gd name="T21" fmla="*/ 93 h 188"/>
                                <a:gd name="T22" fmla="*/ 37 w 46"/>
                                <a:gd name="T23" fmla="*/ 145 h 188"/>
                                <a:gd name="T24" fmla="*/ 13 w 46"/>
                                <a:gd name="T25" fmla="*/ 188 h 188"/>
                                <a:gd name="T26" fmla="*/ 1 w 46"/>
                                <a:gd name="T27" fmla="*/ 188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1" y="188"/>
                                  </a:moveTo>
                                  <a:lnTo>
                                    <a:pt x="1" y="188"/>
                                  </a:lnTo>
                                  <a:cubicBezTo>
                                    <a:pt x="11" y="168"/>
                                    <a:pt x="18" y="153"/>
                                    <a:pt x="21" y="144"/>
                                  </a:cubicBezTo>
                                  <a:cubicBezTo>
                                    <a:pt x="25" y="130"/>
                                    <a:pt x="28" y="113"/>
                                    <a:pt x="28" y="94"/>
                                  </a:cubicBezTo>
                                  <a:cubicBezTo>
                                    <a:pt x="28" y="75"/>
                                    <a:pt x="25" y="58"/>
                                    <a:pt x="20" y="42"/>
                                  </a:cubicBezTo>
                                  <a:cubicBezTo>
                                    <a:pt x="16" y="32"/>
                                    <a:pt x="10" y="18"/>
                                    <a:pt x="0" y="0"/>
                                  </a:cubicBezTo>
                                  <a:lnTo>
                                    <a:pt x="12" y="0"/>
                                  </a:lnTo>
                                  <a:cubicBezTo>
                                    <a:pt x="22" y="16"/>
                                    <a:pt x="28" y="26"/>
                                    <a:pt x="31" y="30"/>
                                  </a:cubicBezTo>
                                  <a:cubicBezTo>
                                    <a:pt x="33" y="34"/>
                                    <a:pt x="35" y="39"/>
                                    <a:pt x="38" y="45"/>
                                  </a:cubicBezTo>
                                  <a:cubicBezTo>
                                    <a:pt x="41" y="54"/>
                                    <a:pt x="43" y="62"/>
                                    <a:pt x="44" y="70"/>
                                  </a:cubicBezTo>
                                  <a:cubicBezTo>
                                    <a:pt x="46" y="78"/>
                                    <a:pt x="46" y="86"/>
                                    <a:pt x="46" y="93"/>
                                  </a:cubicBezTo>
                                  <a:cubicBezTo>
                                    <a:pt x="46" y="112"/>
                                    <a:pt x="43" y="130"/>
                                    <a:pt x="37" y="145"/>
                                  </a:cubicBezTo>
                                  <a:cubicBezTo>
                                    <a:pt x="33" y="155"/>
                                    <a:pt x="25" y="169"/>
                                    <a:pt x="13" y="188"/>
                                  </a:cubicBezTo>
                                  <a:lnTo>
                                    <a:pt x="1" y="18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80" name="Freeform 237"/>
                          <wps:cNvSpPr>
                            <a:spLocks/>
                          </wps:cNvSpPr>
                          <wps:spPr bwMode="auto">
                            <a:xfrm>
                              <a:off x="526" y="1120"/>
                              <a:ext cx="16" cy="115"/>
                            </a:xfrm>
                            <a:custGeom>
                              <a:avLst/>
                              <a:gdLst>
                                <a:gd name="T0" fmla="*/ 0 w 20"/>
                                <a:gd name="T1" fmla="*/ 0 h 145"/>
                                <a:gd name="T2" fmla="*/ 0 w 20"/>
                                <a:gd name="T3" fmla="*/ 0 h 145"/>
                                <a:gd name="T4" fmla="*/ 20 w 20"/>
                                <a:gd name="T5" fmla="*/ 0 h 145"/>
                                <a:gd name="T6" fmla="*/ 20 w 20"/>
                                <a:gd name="T7" fmla="*/ 145 h 145"/>
                                <a:gd name="T8" fmla="*/ 0 w 20"/>
                                <a:gd name="T9" fmla="*/ 145 h 145"/>
                                <a:gd name="T10" fmla="*/ 0 w 20"/>
                                <a:gd name="T11" fmla="*/ 0 h 145"/>
                              </a:gdLst>
                              <a:ahLst/>
                              <a:cxnLst>
                                <a:cxn ang="0">
                                  <a:pos x="T0" y="T1"/>
                                </a:cxn>
                                <a:cxn ang="0">
                                  <a:pos x="T2" y="T3"/>
                                </a:cxn>
                                <a:cxn ang="0">
                                  <a:pos x="T4" y="T5"/>
                                </a:cxn>
                                <a:cxn ang="0">
                                  <a:pos x="T6" y="T7"/>
                                </a:cxn>
                                <a:cxn ang="0">
                                  <a:pos x="T8" y="T9"/>
                                </a:cxn>
                                <a:cxn ang="0">
                                  <a:pos x="T10" y="T11"/>
                                </a:cxn>
                              </a:cxnLst>
                              <a:rect l="0" t="0" r="r" b="b"/>
                              <a:pathLst>
                                <a:path w="20" h="145">
                                  <a:moveTo>
                                    <a:pt x="0" y="0"/>
                                  </a:moveTo>
                                  <a:lnTo>
                                    <a:pt x="0" y="0"/>
                                  </a:lnTo>
                                  <a:lnTo>
                                    <a:pt x="20" y="0"/>
                                  </a:lnTo>
                                  <a:lnTo>
                                    <a:pt x="20" y="145"/>
                                  </a:lnTo>
                                  <a:lnTo>
                                    <a:pt x="0" y="145"/>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81" name="Freeform 238"/>
                          <wps:cNvSpPr>
                            <a:spLocks noEditPoints="1"/>
                          </wps:cNvSpPr>
                          <wps:spPr bwMode="auto">
                            <a:xfrm>
                              <a:off x="568" y="1120"/>
                              <a:ext cx="94" cy="115"/>
                            </a:xfrm>
                            <a:custGeom>
                              <a:avLst/>
                              <a:gdLst>
                                <a:gd name="T0" fmla="*/ 54 w 119"/>
                                <a:gd name="T1" fmla="*/ 129 h 145"/>
                                <a:gd name="T2" fmla="*/ 54 w 119"/>
                                <a:gd name="T3" fmla="*/ 129 h 145"/>
                                <a:gd name="T4" fmla="*/ 71 w 119"/>
                                <a:gd name="T5" fmla="*/ 127 h 145"/>
                                <a:gd name="T6" fmla="*/ 90 w 119"/>
                                <a:gd name="T7" fmla="*/ 112 h 145"/>
                                <a:gd name="T8" fmla="*/ 98 w 119"/>
                                <a:gd name="T9" fmla="*/ 89 h 145"/>
                                <a:gd name="T10" fmla="*/ 99 w 119"/>
                                <a:gd name="T11" fmla="*/ 74 h 145"/>
                                <a:gd name="T12" fmla="*/ 89 w 119"/>
                                <a:gd name="T13" fmla="*/ 32 h 145"/>
                                <a:gd name="T14" fmla="*/ 54 w 119"/>
                                <a:gd name="T15" fmla="*/ 17 h 145"/>
                                <a:gd name="T16" fmla="*/ 19 w 119"/>
                                <a:gd name="T17" fmla="*/ 17 h 145"/>
                                <a:gd name="T18" fmla="*/ 19 w 119"/>
                                <a:gd name="T19" fmla="*/ 129 h 145"/>
                                <a:gd name="T20" fmla="*/ 54 w 119"/>
                                <a:gd name="T21" fmla="*/ 129 h 145"/>
                                <a:gd name="T22" fmla="*/ 0 w 119"/>
                                <a:gd name="T23" fmla="*/ 0 h 145"/>
                                <a:gd name="T24" fmla="*/ 0 w 119"/>
                                <a:gd name="T25" fmla="*/ 0 h 145"/>
                                <a:gd name="T26" fmla="*/ 58 w 119"/>
                                <a:gd name="T27" fmla="*/ 0 h 145"/>
                                <a:gd name="T28" fmla="*/ 105 w 119"/>
                                <a:gd name="T29" fmla="*/ 22 h 145"/>
                                <a:gd name="T30" fmla="*/ 119 w 119"/>
                                <a:gd name="T31" fmla="*/ 71 h 145"/>
                                <a:gd name="T32" fmla="*/ 111 w 119"/>
                                <a:gd name="T33" fmla="*/ 112 h 145"/>
                                <a:gd name="T34" fmla="*/ 58 w 119"/>
                                <a:gd name="T35" fmla="*/ 145 h 145"/>
                                <a:gd name="T36" fmla="*/ 0 w 119"/>
                                <a:gd name="T37" fmla="*/ 145 h 145"/>
                                <a:gd name="T38" fmla="*/ 0 w 119"/>
                                <a:gd name="T39" fmla="*/ 0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119" h="145">
                                  <a:moveTo>
                                    <a:pt x="54" y="129"/>
                                  </a:moveTo>
                                  <a:lnTo>
                                    <a:pt x="54" y="129"/>
                                  </a:lnTo>
                                  <a:cubicBezTo>
                                    <a:pt x="61" y="129"/>
                                    <a:pt x="66" y="128"/>
                                    <a:pt x="71" y="127"/>
                                  </a:cubicBezTo>
                                  <a:cubicBezTo>
                                    <a:pt x="78" y="124"/>
                                    <a:pt x="85" y="119"/>
                                    <a:pt x="90" y="112"/>
                                  </a:cubicBezTo>
                                  <a:cubicBezTo>
                                    <a:pt x="93" y="106"/>
                                    <a:pt x="96" y="98"/>
                                    <a:pt x="98" y="89"/>
                                  </a:cubicBezTo>
                                  <a:cubicBezTo>
                                    <a:pt x="99" y="84"/>
                                    <a:pt x="99" y="79"/>
                                    <a:pt x="99" y="74"/>
                                  </a:cubicBezTo>
                                  <a:cubicBezTo>
                                    <a:pt x="99" y="56"/>
                                    <a:pt x="96" y="42"/>
                                    <a:pt x="89" y="32"/>
                                  </a:cubicBezTo>
                                  <a:cubicBezTo>
                                    <a:pt x="82" y="22"/>
                                    <a:pt x="70" y="17"/>
                                    <a:pt x="54" y="17"/>
                                  </a:cubicBezTo>
                                  <a:lnTo>
                                    <a:pt x="19" y="17"/>
                                  </a:lnTo>
                                  <a:lnTo>
                                    <a:pt x="19" y="129"/>
                                  </a:lnTo>
                                  <a:lnTo>
                                    <a:pt x="54" y="129"/>
                                  </a:lnTo>
                                  <a:close/>
                                  <a:moveTo>
                                    <a:pt x="0" y="0"/>
                                  </a:moveTo>
                                  <a:lnTo>
                                    <a:pt x="0" y="0"/>
                                  </a:lnTo>
                                  <a:lnTo>
                                    <a:pt x="58" y="0"/>
                                  </a:lnTo>
                                  <a:cubicBezTo>
                                    <a:pt x="78" y="0"/>
                                    <a:pt x="94" y="8"/>
                                    <a:pt x="105" y="22"/>
                                  </a:cubicBezTo>
                                  <a:cubicBezTo>
                                    <a:pt x="114" y="34"/>
                                    <a:pt x="119" y="51"/>
                                    <a:pt x="119" y="71"/>
                                  </a:cubicBezTo>
                                  <a:cubicBezTo>
                                    <a:pt x="119" y="86"/>
                                    <a:pt x="116" y="100"/>
                                    <a:pt x="111" y="112"/>
                                  </a:cubicBezTo>
                                  <a:cubicBezTo>
                                    <a:pt x="101" y="134"/>
                                    <a:pt x="83" y="145"/>
                                    <a:pt x="58" y="145"/>
                                  </a:cubicBezTo>
                                  <a:lnTo>
                                    <a:pt x="0" y="145"/>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82" name="Freeform 239"/>
                          <wps:cNvSpPr>
                            <a:spLocks noEditPoints="1"/>
                          </wps:cNvSpPr>
                          <wps:spPr bwMode="auto">
                            <a:xfrm>
                              <a:off x="524" y="2058"/>
                              <a:ext cx="84" cy="114"/>
                            </a:xfrm>
                            <a:custGeom>
                              <a:avLst/>
                              <a:gdLst>
                                <a:gd name="T0" fmla="*/ 0 w 107"/>
                                <a:gd name="T1" fmla="*/ 0 h 145"/>
                                <a:gd name="T2" fmla="*/ 0 w 107"/>
                                <a:gd name="T3" fmla="*/ 0 h 145"/>
                                <a:gd name="T4" fmla="*/ 106 w 107"/>
                                <a:gd name="T5" fmla="*/ 0 h 145"/>
                                <a:gd name="T6" fmla="*/ 106 w 107"/>
                                <a:gd name="T7" fmla="*/ 18 h 145"/>
                                <a:gd name="T8" fmla="*/ 19 w 107"/>
                                <a:gd name="T9" fmla="*/ 18 h 145"/>
                                <a:gd name="T10" fmla="*/ 19 w 107"/>
                                <a:gd name="T11" fmla="*/ 62 h 145"/>
                                <a:gd name="T12" fmla="*/ 99 w 107"/>
                                <a:gd name="T13" fmla="*/ 62 h 145"/>
                                <a:gd name="T14" fmla="*/ 99 w 107"/>
                                <a:gd name="T15" fmla="*/ 79 h 145"/>
                                <a:gd name="T16" fmla="*/ 19 w 107"/>
                                <a:gd name="T17" fmla="*/ 79 h 145"/>
                                <a:gd name="T18" fmla="*/ 19 w 107"/>
                                <a:gd name="T19" fmla="*/ 128 h 145"/>
                                <a:gd name="T20" fmla="*/ 107 w 107"/>
                                <a:gd name="T21" fmla="*/ 128 h 145"/>
                                <a:gd name="T22" fmla="*/ 107 w 107"/>
                                <a:gd name="T23" fmla="*/ 145 h 145"/>
                                <a:gd name="T24" fmla="*/ 0 w 107"/>
                                <a:gd name="T25" fmla="*/ 145 h 145"/>
                                <a:gd name="T26" fmla="*/ 0 w 107"/>
                                <a:gd name="T27" fmla="*/ 0 h 145"/>
                                <a:gd name="T28" fmla="*/ 54 w 107"/>
                                <a:gd name="T29" fmla="*/ 0 h 145"/>
                                <a:gd name="T30" fmla="*/ 54 w 107"/>
                                <a:gd name="T31" fmla="*/ 0 h 145"/>
                                <a:gd name="T32" fmla="*/ 54 w 107"/>
                                <a:gd name="T33" fmla="*/ 0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107" h="145">
                                  <a:moveTo>
                                    <a:pt x="0" y="0"/>
                                  </a:moveTo>
                                  <a:lnTo>
                                    <a:pt x="0" y="0"/>
                                  </a:lnTo>
                                  <a:lnTo>
                                    <a:pt x="106" y="0"/>
                                  </a:lnTo>
                                  <a:lnTo>
                                    <a:pt x="106" y="18"/>
                                  </a:lnTo>
                                  <a:lnTo>
                                    <a:pt x="19" y="18"/>
                                  </a:lnTo>
                                  <a:lnTo>
                                    <a:pt x="19" y="62"/>
                                  </a:lnTo>
                                  <a:lnTo>
                                    <a:pt x="99" y="62"/>
                                  </a:lnTo>
                                  <a:lnTo>
                                    <a:pt x="99" y="79"/>
                                  </a:lnTo>
                                  <a:lnTo>
                                    <a:pt x="19" y="79"/>
                                  </a:lnTo>
                                  <a:lnTo>
                                    <a:pt x="19" y="128"/>
                                  </a:lnTo>
                                  <a:lnTo>
                                    <a:pt x="107" y="128"/>
                                  </a:lnTo>
                                  <a:lnTo>
                                    <a:pt x="107" y="145"/>
                                  </a:lnTo>
                                  <a:lnTo>
                                    <a:pt x="0" y="145"/>
                                  </a:lnTo>
                                  <a:lnTo>
                                    <a:pt x="0" y="0"/>
                                  </a:lnTo>
                                  <a:close/>
                                  <a:moveTo>
                                    <a:pt x="54" y="0"/>
                                  </a:moveTo>
                                  <a:lnTo>
                                    <a:pt x="54" y="0"/>
                                  </a:lnTo>
                                  <a:lnTo>
                                    <a:pt x="54"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83" name="Freeform 240"/>
                          <wps:cNvSpPr>
                            <a:spLocks noEditPoints="1"/>
                          </wps:cNvSpPr>
                          <wps:spPr bwMode="auto">
                            <a:xfrm>
                              <a:off x="627" y="2087"/>
                              <a:ext cx="68" cy="85"/>
                            </a:xfrm>
                            <a:custGeom>
                              <a:avLst/>
                              <a:gdLst>
                                <a:gd name="T0" fmla="*/ 0 w 86"/>
                                <a:gd name="T1" fmla="*/ 3 h 108"/>
                                <a:gd name="T2" fmla="*/ 0 w 86"/>
                                <a:gd name="T3" fmla="*/ 3 h 108"/>
                                <a:gd name="T4" fmla="*/ 17 w 86"/>
                                <a:gd name="T5" fmla="*/ 3 h 108"/>
                                <a:gd name="T6" fmla="*/ 17 w 86"/>
                                <a:gd name="T7" fmla="*/ 18 h 108"/>
                                <a:gd name="T8" fmla="*/ 33 w 86"/>
                                <a:gd name="T9" fmla="*/ 4 h 108"/>
                                <a:gd name="T10" fmla="*/ 52 w 86"/>
                                <a:gd name="T11" fmla="*/ 0 h 108"/>
                                <a:gd name="T12" fmla="*/ 82 w 86"/>
                                <a:gd name="T13" fmla="*/ 16 h 108"/>
                                <a:gd name="T14" fmla="*/ 86 w 86"/>
                                <a:gd name="T15" fmla="*/ 40 h 108"/>
                                <a:gd name="T16" fmla="*/ 86 w 86"/>
                                <a:gd name="T17" fmla="*/ 108 h 108"/>
                                <a:gd name="T18" fmla="*/ 68 w 86"/>
                                <a:gd name="T19" fmla="*/ 108 h 108"/>
                                <a:gd name="T20" fmla="*/ 68 w 86"/>
                                <a:gd name="T21" fmla="*/ 42 h 108"/>
                                <a:gd name="T22" fmla="*/ 66 w 86"/>
                                <a:gd name="T23" fmla="*/ 26 h 108"/>
                                <a:gd name="T24" fmla="*/ 48 w 86"/>
                                <a:gd name="T25" fmla="*/ 16 h 108"/>
                                <a:gd name="T26" fmla="*/ 38 w 86"/>
                                <a:gd name="T27" fmla="*/ 17 h 108"/>
                                <a:gd name="T28" fmla="*/ 25 w 86"/>
                                <a:gd name="T29" fmla="*/ 26 h 108"/>
                                <a:gd name="T30" fmla="*/ 19 w 86"/>
                                <a:gd name="T31" fmla="*/ 37 h 108"/>
                                <a:gd name="T32" fmla="*/ 18 w 86"/>
                                <a:gd name="T33" fmla="*/ 53 h 108"/>
                                <a:gd name="T34" fmla="*/ 18 w 86"/>
                                <a:gd name="T35" fmla="*/ 108 h 108"/>
                                <a:gd name="T36" fmla="*/ 0 w 86"/>
                                <a:gd name="T37" fmla="*/ 108 h 108"/>
                                <a:gd name="T38" fmla="*/ 0 w 86"/>
                                <a:gd name="T39" fmla="*/ 3 h 108"/>
                                <a:gd name="T40" fmla="*/ 42 w 86"/>
                                <a:gd name="T41" fmla="*/ 0 h 108"/>
                                <a:gd name="T42" fmla="*/ 42 w 86"/>
                                <a:gd name="T43" fmla="*/ 0 h 108"/>
                                <a:gd name="T44" fmla="*/ 42 w 86"/>
                                <a:gd name="T45" fmla="*/ 0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86" h="108">
                                  <a:moveTo>
                                    <a:pt x="0" y="3"/>
                                  </a:moveTo>
                                  <a:lnTo>
                                    <a:pt x="0" y="3"/>
                                  </a:lnTo>
                                  <a:lnTo>
                                    <a:pt x="17" y="3"/>
                                  </a:lnTo>
                                  <a:lnTo>
                                    <a:pt x="17" y="18"/>
                                  </a:lnTo>
                                  <a:cubicBezTo>
                                    <a:pt x="22" y="11"/>
                                    <a:pt x="28" y="7"/>
                                    <a:pt x="33" y="4"/>
                                  </a:cubicBezTo>
                                  <a:cubicBezTo>
                                    <a:pt x="39" y="2"/>
                                    <a:pt x="45" y="0"/>
                                    <a:pt x="52" y="0"/>
                                  </a:cubicBezTo>
                                  <a:cubicBezTo>
                                    <a:pt x="67" y="0"/>
                                    <a:pt x="77" y="5"/>
                                    <a:pt x="82" y="16"/>
                                  </a:cubicBezTo>
                                  <a:cubicBezTo>
                                    <a:pt x="85" y="22"/>
                                    <a:pt x="86" y="30"/>
                                    <a:pt x="86" y="40"/>
                                  </a:cubicBezTo>
                                  <a:lnTo>
                                    <a:pt x="86" y="108"/>
                                  </a:lnTo>
                                  <a:lnTo>
                                    <a:pt x="68" y="108"/>
                                  </a:lnTo>
                                  <a:lnTo>
                                    <a:pt x="68" y="42"/>
                                  </a:lnTo>
                                  <a:cubicBezTo>
                                    <a:pt x="68" y="35"/>
                                    <a:pt x="67" y="30"/>
                                    <a:pt x="66" y="26"/>
                                  </a:cubicBezTo>
                                  <a:cubicBezTo>
                                    <a:pt x="62" y="20"/>
                                    <a:pt x="57" y="16"/>
                                    <a:pt x="48" y="16"/>
                                  </a:cubicBezTo>
                                  <a:cubicBezTo>
                                    <a:pt x="44" y="16"/>
                                    <a:pt x="41" y="17"/>
                                    <a:pt x="38" y="17"/>
                                  </a:cubicBezTo>
                                  <a:cubicBezTo>
                                    <a:pt x="33" y="19"/>
                                    <a:pt x="29" y="22"/>
                                    <a:pt x="25" y="26"/>
                                  </a:cubicBezTo>
                                  <a:cubicBezTo>
                                    <a:pt x="22" y="30"/>
                                    <a:pt x="20" y="33"/>
                                    <a:pt x="19" y="37"/>
                                  </a:cubicBezTo>
                                  <a:cubicBezTo>
                                    <a:pt x="19" y="41"/>
                                    <a:pt x="18" y="46"/>
                                    <a:pt x="18" y="53"/>
                                  </a:cubicBezTo>
                                  <a:lnTo>
                                    <a:pt x="18" y="108"/>
                                  </a:lnTo>
                                  <a:lnTo>
                                    <a:pt x="0" y="108"/>
                                  </a:lnTo>
                                  <a:lnTo>
                                    <a:pt x="0" y="3"/>
                                  </a:lnTo>
                                  <a:close/>
                                  <a:moveTo>
                                    <a:pt x="42" y="0"/>
                                  </a:moveTo>
                                  <a:lnTo>
                                    <a:pt x="42" y="0"/>
                                  </a:lnTo>
                                  <a:lnTo>
                                    <a:pt x="42"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84" name="Freeform 241"/>
                          <wps:cNvSpPr>
                            <a:spLocks noEditPoints="1"/>
                          </wps:cNvSpPr>
                          <wps:spPr bwMode="auto">
                            <a:xfrm>
                              <a:off x="711" y="2058"/>
                              <a:ext cx="74" cy="118"/>
                            </a:xfrm>
                            <a:custGeom>
                              <a:avLst/>
                              <a:gdLst>
                                <a:gd name="T0" fmla="*/ 18 w 93"/>
                                <a:gd name="T1" fmla="*/ 94 h 149"/>
                                <a:gd name="T2" fmla="*/ 18 w 93"/>
                                <a:gd name="T3" fmla="*/ 94 h 149"/>
                                <a:gd name="T4" fmla="*/ 26 w 93"/>
                                <a:gd name="T5" fmla="*/ 122 h 149"/>
                                <a:gd name="T6" fmla="*/ 49 w 93"/>
                                <a:gd name="T7" fmla="*/ 134 h 149"/>
                                <a:gd name="T8" fmla="*/ 69 w 93"/>
                                <a:gd name="T9" fmla="*/ 123 h 149"/>
                                <a:gd name="T10" fmla="*/ 77 w 93"/>
                                <a:gd name="T11" fmla="*/ 92 h 149"/>
                                <a:gd name="T12" fmla="*/ 69 w 93"/>
                                <a:gd name="T13" fmla="*/ 63 h 149"/>
                                <a:gd name="T14" fmla="*/ 49 w 93"/>
                                <a:gd name="T15" fmla="*/ 53 h 149"/>
                                <a:gd name="T16" fmla="*/ 27 w 93"/>
                                <a:gd name="T17" fmla="*/ 63 h 149"/>
                                <a:gd name="T18" fmla="*/ 18 w 93"/>
                                <a:gd name="T19" fmla="*/ 94 h 149"/>
                                <a:gd name="T20" fmla="*/ 18 w 93"/>
                                <a:gd name="T21" fmla="*/ 94 h 149"/>
                                <a:gd name="T22" fmla="*/ 45 w 93"/>
                                <a:gd name="T23" fmla="*/ 38 h 149"/>
                                <a:gd name="T24" fmla="*/ 45 w 93"/>
                                <a:gd name="T25" fmla="*/ 38 h 149"/>
                                <a:gd name="T26" fmla="*/ 65 w 93"/>
                                <a:gd name="T27" fmla="*/ 43 h 149"/>
                                <a:gd name="T28" fmla="*/ 76 w 93"/>
                                <a:gd name="T29" fmla="*/ 53 h 149"/>
                                <a:gd name="T30" fmla="*/ 76 w 93"/>
                                <a:gd name="T31" fmla="*/ 0 h 149"/>
                                <a:gd name="T32" fmla="*/ 93 w 93"/>
                                <a:gd name="T33" fmla="*/ 0 h 149"/>
                                <a:gd name="T34" fmla="*/ 93 w 93"/>
                                <a:gd name="T35" fmla="*/ 145 h 149"/>
                                <a:gd name="T36" fmla="*/ 77 w 93"/>
                                <a:gd name="T37" fmla="*/ 145 h 149"/>
                                <a:gd name="T38" fmla="*/ 77 w 93"/>
                                <a:gd name="T39" fmla="*/ 131 h 149"/>
                                <a:gd name="T40" fmla="*/ 63 w 93"/>
                                <a:gd name="T41" fmla="*/ 145 h 149"/>
                                <a:gd name="T42" fmla="*/ 43 w 93"/>
                                <a:gd name="T43" fmla="*/ 149 h 149"/>
                                <a:gd name="T44" fmla="*/ 13 w 93"/>
                                <a:gd name="T45" fmla="*/ 134 h 149"/>
                                <a:gd name="T46" fmla="*/ 0 w 93"/>
                                <a:gd name="T47" fmla="*/ 95 h 149"/>
                                <a:gd name="T48" fmla="*/ 11 w 93"/>
                                <a:gd name="T49" fmla="*/ 55 h 149"/>
                                <a:gd name="T50" fmla="*/ 45 w 93"/>
                                <a:gd name="T51" fmla="*/ 38 h 149"/>
                                <a:gd name="T52" fmla="*/ 45 w 93"/>
                                <a:gd name="T53" fmla="*/ 38 h 14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93" h="149">
                                  <a:moveTo>
                                    <a:pt x="18" y="94"/>
                                  </a:moveTo>
                                  <a:lnTo>
                                    <a:pt x="18" y="94"/>
                                  </a:lnTo>
                                  <a:cubicBezTo>
                                    <a:pt x="18" y="105"/>
                                    <a:pt x="21" y="114"/>
                                    <a:pt x="26" y="122"/>
                                  </a:cubicBezTo>
                                  <a:cubicBezTo>
                                    <a:pt x="30" y="130"/>
                                    <a:pt x="38" y="134"/>
                                    <a:pt x="49" y="134"/>
                                  </a:cubicBezTo>
                                  <a:cubicBezTo>
                                    <a:pt x="57" y="134"/>
                                    <a:pt x="64" y="130"/>
                                    <a:pt x="69" y="123"/>
                                  </a:cubicBezTo>
                                  <a:cubicBezTo>
                                    <a:pt x="74" y="116"/>
                                    <a:pt x="77" y="106"/>
                                    <a:pt x="77" y="92"/>
                                  </a:cubicBezTo>
                                  <a:cubicBezTo>
                                    <a:pt x="77" y="79"/>
                                    <a:pt x="74" y="69"/>
                                    <a:pt x="69" y="63"/>
                                  </a:cubicBezTo>
                                  <a:cubicBezTo>
                                    <a:pt x="63" y="56"/>
                                    <a:pt x="57" y="53"/>
                                    <a:pt x="49" y="53"/>
                                  </a:cubicBezTo>
                                  <a:cubicBezTo>
                                    <a:pt x="40" y="53"/>
                                    <a:pt x="32" y="57"/>
                                    <a:pt x="27" y="63"/>
                                  </a:cubicBezTo>
                                  <a:cubicBezTo>
                                    <a:pt x="21" y="70"/>
                                    <a:pt x="18" y="80"/>
                                    <a:pt x="18" y="94"/>
                                  </a:cubicBezTo>
                                  <a:lnTo>
                                    <a:pt x="18" y="94"/>
                                  </a:lnTo>
                                  <a:close/>
                                  <a:moveTo>
                                    <a:pt x="45" y="38"/>
                                  </a:moveTo>
                                  <a:lnTo>
                                    <a:pt x="45" y="38"/>
                                  </a:lnTo>
                                  <a:cubicBezTo>
                                    <a:pt x="53" y="38"/>
                                    <a:pt x="60" y="39"/>
                                    <a:pt x="65" y="43"/>
                                  </a:cubicBezTo>
                                  <a:cubicBezTo>
                                    <a:pt x="69" y="45"/>
                                    <a:pt x="72" y="48"/>
                                    <a:pt x="76" y="53"/>
                                  </a:cubicBezTo>
                                  <a:lnTo>
                                    <a:pt x="76" y="0"/>
                                  </a:lnTo>
                                  <a:lnTo>
                                    <a:pt x="93" y="0"/>
                                  </a:lnTo>
                                  <a:lnTo>
                                    <a:pt x="93" y="145"/>
                                  </a:lnTo>
                                  <a:lnTo>
                                    <a:pt x="77" y="145"/>
                                  </a:lnTo>
                                  <a:lnTo>
                                    <a:pt x="77" y="131"/>
                                  </a:lnTo>
                                  <a:cubicBezTo>
                                    <a:pt x="73" y="137"/>
                                    <a:pt x="68" y="142"/>
                                    <a:pt x="63" y="145"/>
                                  </a:cubicBezTo>
                                  <a:cubicBezTo>
                                    <a:pt x="57" y="148"/>
                                    <a:pt x="50" y="149"/>
                                    <a:pt x="43" y="149"/>
                                  </a:cubicBezTo>
                                  <a:cubicBezTo>
                                    <a:pt x="31" y="149"/>
                                    <a:pt x="21" y="144"/>
                                    <a:pt x="13" y="134"/>
                                  </a:cubicBezTo>
                                  <a:cubicBezTo>
                                    <a:pt x="4" y="124"/>
                                    <a:pt x="0" y="111"/>
                                    <a:pt x="0" y="95"/>
                                  </a:cubicBezTo>
                                  <a:cubicBezTo>
                                    <a:pt x="0" y="79"/>
                                    <a:pt x="4" y="66"/>
                                    <a:pt x="11" y="55"/>
                                  </a:cubicBezTo>
                                  <a:cubicBezTo>
                                    <a:pt x="19" y="43"/>
                                    <a:pt x="31" y="38"/>
                                    <a:pt x="45" y="38"/>
                                  </a:cubicBezTo>
                                  <a:lnTo>
                                    <a:pt x="45" y="3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85" name="Freeform 242"/>
                          <wps:cNvSpPr>
                            <a:spLocks noEditPoints="1"/>
                          </wps:cNvSpPr>
                          <wps:spPr bwMode="auto">
                            <a:xfrm>
                              <a:off x="801" y="2087"/>
                              <a:ext cx="77" cy="89"/>
                            </a:xfrm>
                            <a:custGeom>
                              <a:avLst/>
                              <a:gdLst>
                                <a:gd name="T0" fmla="*/ 50 w 97"/>
                                <a:gd name="T1" fmla="*/ 0 h 112"/>
                                <a:gd name="T2" fmla="*/ 50 w 97"/>
                                <a:gd name="T3" fmla="*/ 0 h 112"/>
                                <a:gd name="T4" fmla="*/ 72 w 97"/>
                                <a:gd name="T5" fmla="*/ 6 h 112"/>
                                <a:gd name="T6" fmla="*/ 88 w 97"/>
                                <a:gd name="T7" fmla="*/ 19 h 112"/>
                                <a:gd name="T8" fmla="*/ 95 w 97"/>
                                <a:gd name="T9" fmla="*/ 38 h 112"/>
                                <a:gd name="T10" fmla="*/ 97 w 97"/>
                                <a:gd name="T11" fmla="*/ 61 h 112"/>
                                <a:gd name="T12" fmla="*/ 19 w 97"/>
                                <a:gd name="T13" fmla="*/ 61 h 112"/>
                                <a:gd name="T14" fmla="*/ 27 w 97"/>
                                <a:gd name="T15" fmla="*/ 87 h 112"/>
                                <a:gd name="T16" fmla="*/ 49 w 97"/>
                                <a:gd name="T17" fmla="*/ 97 h 112"/>
                                <a:gd name="T18" fmla="*/ 71 w 97"/>
                                <a:gd name="T19" fmla="*/ 87 h 112"/>
                                <a:gd name="T20" fmla="*/ 78 w 97"/>
                                <a:gd name="T21" fmla="*/ 75 h 112"/>
                                <a:gd name="T22" fmla="*/ 95 w 97"/>
                                <a:gd name="T23" fmla="*/ 75 h 112"/>
                                <a:gd name="T24" fmla="*/ 90 w 97"/>
                                <a:gd name="T25" fmla="*/ 88 h 112"/>
                                <a:gd name="T26" fmla="*/ 82 w 97"/>
                                <a:gd name="T27" fmla="*/ 100 h 112"/>
                                <a:gd name="T28" fmla="*/ 62 w 97"/>
                                <a:gd name="T29" fmla="*/ 110 h 112"/>
                                <a:gd name="T30" fmla="*/ 47 w 97"/>
                                <a:gd name="T31" fmla="*/ 112 h 112"/>
                                <a:gd name="T32" fmla="*/ 14 w 97"/>
                                <a:gd name="T33" fmla="*/ 98 h 112"/>
                                <a:gd name="T34" fmla="*/ 0 w 97"/>
                                <a:gd name="T35" fmla="*/ 57 h 112"/>
                                <a:gd name="T36" fmla="*/ 14 w 97"/>
                                <a:gd name="T37" fmla="*/ 16 h 112"/>
                                <a:gd name="T38" fmla="*/ 50 w 97"/>
                                <a:gd name="T39" fmla="*/ 0 h 112"/>
                                <a:gd name="T40" fmla="*/ 50 w 97"/>
                                <a:gd name="T41" fmla="*/ 0 h 112"/>
                                <a:gd name="T42" fmla="*/ 78 w 97"/>
                                <a:gd name="T43" fmla="*/ 47 h 112"/>
                                <a:gd name="T44" fmla="*/ 78 w 97"/>
                                <a:gd name="T45" fmla="*/ 47 h 112"/>
                                <a:gd name="T46" fmla="*/ 73 w 97"/>
                                <a:gd name="T47" fmla="*/ 29 h 112"/>
                                <a:gd name="T48" fmla="*/ 49 w 97"/>
                                <a:gd name="T49" fmla="*/ 16 h 112"/>
                                <a:gd name="T50" fmla="*/ 28 w 97"/>
                                <a:gd name="T51" fmla="*/ 25 h 112"/>
                                <a:gd name="T52" fmla="*/ 20 w 97"/>
                                <a:gd name="T53" fmla="*/ 47 h 112"/>
                                <a:gd name="T54" fmla="*/ 78 w 97"/>
                                <a:gd name="T55" fmla="*/ 47 h 112"/>
                                <a:gd name="T56" fmla="*/ 48 w 97"/>
                                <a:gd name="T57" fmla="*/ 0 h 112"/>
                                <a:gd name="T58" fmla="*/ 48 w 97"/>
                                <a:gd name="T59" fmla="*/ 0 h 112"/>
                                <a:gd name="T60" fmla="*/ 48 w 97"/>
                                <a:gd name="T61"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97" h="112">
                                  <a:moveTo>
                                    <a:pt x="50" y="0"/>
                                  </a:moveTo>
                                  <a:lnTo>
                                    <a:pt x="50" y="0"/>
                                  </a:lnTo>
                                  <a:cubicBezTo>
                                    <a:pt x="57" y="0"/>
                                    <a:pt x="65" y="2"/>
                                    <a:pt x="72" y="6"/>
                                  </a:cubicBezTo>
                                  <a:cubicBezTo>
                                    <a:pt x="79" y="9"/>
                                    <a:pt x="84" y="14"/>
                                    <a:pt x="88" y="19"/>
                                  </a:cubicBezTo>
                                  <a:cubicBezTo>
                                    <a:pt x="91" y="25"/>
                                    <a:pt x="94" y="31"/>
                                    <a:pt x="95" y="38"/>
                                  </a:cubicBezTo>
                                  <a:cubicBezTo>
                                    <a:pt x="96" y="43"/>
                                    <a:pt x="97" y="50"/>
                                    <a:pt x="97" y="61"/>
                                  </a:cubicBezTo>
                                  <a:lnTo>
                                    <a:pt x="19" y="61"/>
                                  </a:lnTo>
                                  <a:cubicBezTo>
                                    <a:pt x="19" y="72"/>
                                    <a:pt x="22" y="80"/>
                                    <a:pt x="27" y="87"/>
                                  </a:cubicBezTo>
                                  <a:cubicBezTo>
                                    <a:pt x="31" y="93"/>
                                    <a:pt x="39" y="97"/>
                                    <a:pt x="49" y="97"/>
                                  </a:cubicBezTo>
                                  <a:cubicBezTo>
                                    <a:pt x="58" y="97"/>
                                    <a:pt x="65" y="94"/>
                                    <a:pt x="71" y="87"/>
                                  </a:cubicBezTo>
                                  <a:cubicBezTo>
                                    <a:pt x="74" y="84"/>
                                    <a:pt x="76" y="80"/>
                                    <a:pt x="78" y="75"/>
                                  </a:cubicBezTo>
                                  <a:lnTo>
                                    <a:pt x="95" y="75"/>
                                  </a:lnTo>
                                  <a:cubicBezTo>
                                    <a:pt x="95" y="79"/>
                                    <a:pt x="93" y="83"/>
                                    <a:pt x="90" y="88"/>
                                  </a:cubicBezTo>
                                  <a:cubicBezTo>
                                    <a:pt x="88" y="93"/>
                                    <a:pt x="85" y="97"/>
                                    <a:pt x="82" y="100"/>
                                  </a:cubicBezTo>
                                  <a:cubicBezTo>
                                    <a:pt x="76" y="105"/>
                                    <a:pt x="70" y="109"/>
                                    <a:pt x="62" y="110"/>
                                  </a:cubicBezTo>
                                  <a:cubicBezTo>
                                    <a:pt x="57" y="111"/>
                                    <a:pt x="53" y="112"/>
                                    <a:pt x="47" y="112"/>
                                  </a:cubicBezTo>
                                  <a:cubicBezTo>
                                    <a:pt x="34" y="112"/>
                                    <a:pt x="23" y="107"/>
                                    <a:pt x="14" y="98"/>
                                  </a:cubicBezTo>
                                  <a:cubicBezTo>
                                    <a:pt x="5" y="88"/>
                                    <a:pt x="0" y="75"/>
                                    <a:pt x="0" y="57"/>
                                  </a:cubicBezTo>
                                  <a:cubicBezTo>
                                    <a:pt x="0" y="40"/>
                                    <a:pt x="5" y="27"/>
                                    <a:pt x="14" y="16"/>
                                  </a:cubicBezTo>
                                  <a:cubicBezTo>
                                    <a:pt x="23" y="6"/>
                                    <a:pt x="35" y="0"/>
                                    <a:pt x="50" y="0"/>
                                  </a:cubicBezTo>
                                  <a:lnTo>
                                    <a:pt x="50" y="0"/>
                                  </a:lnTo>
                                  <a:close/>
                                  <a:moveTo>
                                    <a:pt x="78" y="47"/>
                                  </a:moveTo>
                                  <a:lnTo>
                                    <a:pt x="78" y="47"/>
                                  </a:lnTo>
                                  <a:cubicBezTo>
                                    <a:pt x="78" y="39"/>
                                    <a:pt x="76" y="33"/>
                                    <a:pt x="73" y="29"/>
                                  </a:cubicBezTo>
                                  <a:cubicBezTo>
                                    <a:pt x="68" y="20"/>
                                    <a:pt x="60" y="16"/>
                                    <a:pt x="49" y="16"/>
                                  </a:cubicBezTo>
                                  <a:cubicBezTo>
                                    <a:pt x="41" y="16"/>
                                    <a:pt x="34" y="19"/>
                                    <a:pt x="28" y="25"/>
                                  </a:cubicBezTo>
                                  <a:cubicBezTo>
                                    <a:pt x="23" y="30"/>
                                    <a:pt x="20" y="38"/>
                                    <a:pt x="20" y="47"/>
                                  </a:cubicBezTo>
                                  <a:lnTo>
                                    <a:pt x="78" y="47"/>
                                  </a:lnTo>
                                  <a:close/>
                                  <a:moveTo>
                                    <a:pt x="48" y="0"/>
                                  </a:moveTo>
                                  <a:lnTo>
                                    <a:pt x="48" y="0"/>
                                  </a:lnTo>
                                  <a:lnTo>
                                    <a:pt x="4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86" name="Freeform 243"/>
                          <wps:cNvSpPr>
                            <a:spLocks/>
                          </wps:cNvSpPr>
                          <wps:spPr bwMode="auto">
                            <a:xfrm>
                              <a:off x="896" y="2087"/>
                              <a:ext cx="41" cy="85"/>
                            </a:xfrm>
                            <a:custGeom>
                              <a:avLst/>
                              <a:gdLst>
                                <a:gd name="T0" fmla="*/ 0 w 52"/>
                                <a:gd name="T1" fmla="*/ 3 h 108"/>
                                <a:gd name="T2" fmla="*/ 0 w 52"/>
                                <a:gd name="T3" fmla="*/ 3 h 108"/>
                                <a:gd name="T4" fmla="*/ 17 w 52"/>
                                <a:gd name="T5" fmla="*/ 3 h 108"/>
                                <a:gd name="T6" fmla="*/ 17 w 52"/>
                                <a:gd name="T7" fmla="*/ 21 h 108"/>
                                <a:gd name="T8" fmla="*/ 27 w 52"/>
                                <a:gd name="T9" fmla="*/ 8 h 108"/>
                                <a:gd name="T10" fmla="*/ 46 w 52"/>
                                <a:gd name="T11" fmla="*/ 0 h 108"/>
                                <a:gd name="T12" fmla="*/ 48 w 52"/>
                                <a:gd name="T13" fmla="*/ 0 h 108"/>
                                <a:gd name="T14" fmla="*/ 52 w 52"/>
                                <a:gd name="T15" fmla="*/ 1 h 108"/>
                                <a:gd name="T16" fmla="*/ 52 w 52"/>
                                <a:gd name="T17" fmla="*/ 19 h 108"/>
                                <a:gd name="T18" fmla="*/ 49 w 52"/>
                                <a:gd name="T19" fmla="*/ 19 h 108"/>
                                <a:gd name="T20" fmla="*/ 46 w 52"/>
                                <a:gd name="T21" fmla="*/ 19 h 108"/>
                                <a:gd name="T22" fmla="*/ 25 w 52"/>
                                <a:gd name="T23" fmla="*/ 28 h 108"/>
                                <a:gd name="T24" fmla="*/ 18 w 52"/>
                                <a:gd name="T25" fmla="*/ 47 h 108"/>
                                <a:gd name="T26" fmla="*/ 18 w 52"/>
                                <a:gd name="T27" fmla="*/ 108 h 108"/>
                                <a:gd name="T28" fmla="*/ 0 w 52"/>
                                <a:gd name="T29" fmla="*/ 108 h 108"/>
                                <a:gd name="T30" fmla="*/ 0 w 52"/>
                                <a:gd name="T31" fmla="*/ 3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52" h="108">
                                  <a:moveTo>
                                    <a:pt x="0" y="3"/>
                                  </a:moveTo>
                                  <a:lnTo>
                                    <a:pt x="0" y="3"/>
                                  </a:lnTo>
                                  <a:lnTo>
                                    <a:pt x="17" y="3"/>
                                  </a:lnTo>
                                  <a:lnTo>
                                    <a:pt x="17" y="21"/>
                                  </a:lnTo>
                                  <a:cubicBezTo>
                                    <a:pt x="19" y="17"/>
                                    <a:pt x="22" y="13"/>
                                    <a:pt x="27" y="8"/>
                                  </a:cubicBezTo>
                                  <a:cubicBezTo>
                                    <a:pt x="33" y="3"/>
                                    <a:pt x="39" y="0"/>
                                    <a:pt x="46" y="0"/>
                                  </a:cubicBezTo>
                                  <a:cubicBezTo>
                                    <a:pt x="46" y="0"/>
                                    <a:pt x="47" y="0"/>
                                    <a:pt x="48" y="0"/>
                                  </a:cubicBezTo>
                                  <a:cubicBezTo>
                                    <a:pt x="48" y="0"/>
                                    <a:pt x="50" y="1"/>
                                    <a:pt x="52" y="1"/>
                                  </a:cubicBezTo>
                                  <a:lnTo>
                                    <a:pt x="52" y="19"/>
                                  </a:lnTo>
                                  <a:cubicBezTo>
                                    <a:pt x="51" y="19"/>
                                    <a:pt x="50" y="19"/>
                                    <a:pt x="49" y="19"/>
                                  </a:cubicBezTo>
                                  <a:cubicBezTo>
                                    <a:pt x="48" y="19"/>
                                    <a:pt x="47" y="19"/>
                                    <a:pt x="46" y="19"/>
                                  </a:cubicBezTo>
                                  <a:cubicBezTo>
                                    <a:pt x="37" y="19"/>
                                    <a:pt x="30" y="22"/>
                                    <a:pt x="25" y="28"/>
                                  </a:cubicBezTo>
                                  <a:cubicBezTo>
                                    <a:pt x="20" y="33"/>
                                    <a:pt x="18" y="40"/>
                                    <a:pt x="18" y="47"/>
                                  </a:cubicBezTo>
                                  <a:lnTo>
                                    <a:pt x="18" y="108"/>
                                  </a:lnTo>
                                  <a:lnTo>
                                    <a:pt x="0" y="108"/>
                                  </a:lnTo>
                                  <a:lnTo>
                                    <a:pt x="0" y="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87" name="Freeform 244"/>
                          <wps:cNvSpPr>
                            <a:spLocks noEditPoints="1"/>
                          </wps:cNvSpPr>
                          <wps:spPr bwMode="auto">
                            <a:xfrm>
                              <a:off x="944" y="2087"/>
                              <a:ext cx="69" cy="89"/>
                            </a:xfrm>
                            <a:custGeom>
                              <a:avLst/>
                              <a:gdLst>
                                <a:gd name="T0" fmla="*/ 17 w 87"/>
                                <a:gd name="T1" fmla="*/ 75 h 112"/>
                                <a:gd name="T2" fmla="*/ 17 w 87"/>
                                <a:gd name="T3" fmla="*/ 75 h 112"/>
                                <a:gd name="T4" fmla="*/ 21 w 87"/>
                                <a:gd name="T5" fmla="*/ 89 h 112"/>
                                <a:gd name="T6" fmla="*/ 45 w 87"/>
                                <a:gd name="T7" fmla="*/ 97 h 112"/>
                                <a:gd name="T8" fmla="*/ 62 w 87"/>
                                <a:gd name="T9" fmla="*/ 93 h 112"/>
                                <a:gd name="T10" fmla="*/ 70 w 87"/>
                                <a:gd name="T11" fmla="*/ 80 h 112"/>
                                <a:gd name="T12" fmla="*/ 64 w 87"/>
                                <a:gd name="T13" fmla="*/ 69 h 112"/>
                                <a:gd name="T14" fmla="*/ 48 w 87"/>
                                <a:gd name="T15" fmla="*/ 64 h 112"/>
                                <a:gd name="T16" fmla="*/ 34 w 87"/>
                                <a:gd name="T17" fmla="*/ 61 h 112"/>
                                <a:gd name="T18" fmla="*/ 14 w 87"/>
                                <a:gd name="T19" fmla="*/ 53 h 112"/>
                                <a:gd name="T20" fmla="*/ 3 w 87"/>
                                <a:gd name="T21" fmla="*/ 33 h 112"/>
                                <a:gd name="T22" fmla="*/ 14 w 87"/>
                                <a:gd name="T23" fmla="*/ 9 h 112"/>
                                <a:gd name="T24" fmla="*/ 43 w 87"/>
                                <a:gd name="T25" fmla="*/ 0 h 112"/>
                                <a:gd name="T26" fmla="*/ 77 w 87"/>
                                <a:gd name="T27" fmla="*/ 14 h 112"/>
                                <a:gd name="T28" fmla="*/ 84 w 87"/>
                                <a:gd name="T29" fmla="*/ 33 h 112"/>
                                <a:gd name="T30" fmla="*/ 67 w 87"/>
                                <a:gd name="T31" fmla="*/ 33 h 112"/>
                                <a:gd name="T32" fmla="*/ 63 w 87"/>
                                <a:gd name="T33" fmla="*/ 22 h 112"/>
                                <a:gd name="T34" fmla="*/ 41 w 87"/>
                                <a:gd name="T35" fmla="*/ 15 h 112"/>
                                <a:gd name="T36" fmla="*/ 26 w 87"/>
                                <a:gd name="T37" fmla="*/ 19 h 112"/>
                                <a:gd name="T38" fmla="*/ 21 w 87"/>
                                <a:gd name="T39" fmla="*/ 29 h 112"/>
                                <a:gd name="T40" fmla="*/ 28 w 87"/>
                                <a:gd name="T41" fmla="*/ 40 h 112"/>
                                <a:gd name="T42" fmla="*/ 39 w 87"/>
                                <a:gd name="T43" fmla="*/ 44 h 112"/>
                                <a:gd name="T44" fmla="*/ 51 w 87"/>
                                <a:gd name="T45" fmla="*/ 47 h 112"/>
                                <a:gd name="T46" fmla="*/ 77 w 87"/>
                                <a:gd name="T47" fmla="*/ 56 h 112"/>
                                <a:gd name="T48" fmla="*/ 87 w 87"/>
                                <a:gd name="T49" fmla="*/ 78 h 112"/>
                                <a:gd name="T50" fmla="*/ 76 w 87"/>
                                <a:gd name="T51" fmla="*/ 102 h 112"/>
                                <a:gd name="T52" fmla="*/ 44 w 87"/>
                                <a:gd name="T53" fmla="*/ 112 h 112"/>
                                <a:gd name="T54" fmla="*/ 10 w 87"/>
                                <a:gd name="T55" fmla="*/ 102 h 112"/>
                                <a:gd name="T56" fmla="*/ 0 w 87"/>
                                <a:gd name="T57" fmla="*/ 75 h 112"/>
                                <a:gd name="T58" fmla="*/ 17 w 87"/>
                                <a:gd name="T59" fmla="*/ 75 h 112"/>
                                <a:gd name="T60" fmla="*/ 43 w 87"/>
                                <a:gd name="T61" fmla="*/ 0 h 112"/>
                                <a:gd name="T62" fmla="*/ 43 w 87"/>
                                <a:gd name="T63" fmla="*/ 0 h 112"/>
                                <a:gd name="T64" fmla="*/ 43 w 87"/>
                                <a:gd name="T65"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87" h="112">
                                  <a:moveTo>
                                    <a:pt x="17" y="75"/>
                                  </a:moveTo>
                                  <a:lnTo>
                                    <a:pt x="17" y="75"/>
                                  </a:lnTo>
                                  <a:cubicBezTo>
                                    <a:pt x="17" y="81"/>
                                    <a:pt x="19" y="86"/>
                                    <a:pt x="21" y="89"/>
                                  </a:cubicBezTo>
                                  <a:cubicBezTo>
                                    <a:pt x="26" y="94"/>
                                    <a:pt x="34" y="97"/>
                                    <a:pt x="45" y="97"/>
                                  </a:cubicBezTo>
                                  <a:cubicBezTo>
                                    <a:pt x="51" y="97"/>
                                    <a:pt x="57" y="96"/>
                                    <a:pt x="62" y="93"/>
                                  </a:cubicBezTo>
                                  <a:cubicBezTo>
                                    <a:pt x="67" y="90"/>
                                    <a:pt x="70" y="86"/>
                                    <a:pt x="70" y="80"/>
                                  </a:cubicBezTo>
                                  <a:cubicBezTo>
                                    <a:pt x="70" y="75"/>
                                    <a:pt x="68" y="72"/>
                                    <a:pt x="64" y="69"/>
                                  </a:cubicBezTo>
                                  <a:cubicBezTo>
                                    <a:pt x="61" y="68"/>
                                    <a:pt x="56" y="66"/>
                                    <a:pt x="48" y="64"/>
                                  </a:cubicBezTo>
                                  <a:lnTo>
                                    <a:pt x="34" y="61"/>
                                  </a:lnTo>
                                  <a:cubicBezTo>
                                    <a:pt x="25" y="59"/>
                                    <a:pt x="19" y="56"/>
                                    <a:pt x="14" y="53"/>
                                  </a:cubicBezTo>
                                  <a:cubicBezTo>
                                    <a:pt x="7" y="49"/>
                                    <a:pt x="3" y="42"/>
                                    <a:pt x="3" y="33"/>
                                  </a:cubicBezTo>
                                  <a:cubicBezTo>
                                    <a:pt x="3" y="23"/>
                                    <a:pt x="6" y="15"/>
                                    <a:pt x="14" y="9"/>
                                  </a:cubicBezTo>
                                  <a:cubicBezTo>
                                    <a:pt x="21" y="3"/>
                                    <a:pt x="31" y="0"/>
                                    <a:pt x="43" y="0"/>
                                  </a:cubicBezTo>
                                  <a:cubicBezTo>
                                    <a:pt x="59" y="0"/>
                                    <a:pt x="70" y="5"/>
                                    <a:pt x="77" y="14"/>
                                  </a:cubicBezTo>
                                  <a:cubicBezTo>
                                    <a:pt x="82" y="20"/>
                                    <a:pt x="84" y="26"/>
                                    <a:pt x="84" y="33"/>
                                  </a:cubicBezTo>
                                  <a:lnTo>
                                    <a:pt x="67" y="33"/>
                                  </a:lnTo>
                                  <a:cubicBezTo>
                                    <a:pt x="66" y="29"/>
                                    <a:pt x="65" y="25"/>
                                    <a:pt x="63" y="22"/>
                                  </a:cubicBezTo>
                                  <a:cubicBezTo>
                                    <a:pt x="58" y="17"/>
                                    <a:pt x="51" y="15"/>
                                    <a:pt x="41" y="15"/>
                                  </a:cubicBezTo>
                                  <a:cubicBezTo>
                                    <a:pt x="35" y="15"/>
                                    <a:pt x="30" y="16"/>
                                    <a:pt x="26" y="19"/>
                                  </a:cubicBezTo>
                                  <a:cubicBezTo>
                                    <a:pt x="23" y="21"/>
                                    <a:pt x="21" y="25"/>
                                    <a:pt x="21" y="29"/>
                                  </a:cubicBezTo>
                                  <a:cubicBezTo>
                                    <a:pt x="21" y="34"/>
                                    <a:pt x="23" y="37"/>
                                    <a:pt x="28" y="40"/>
                                  </a:cubicBezTo>
                                  <a:cubicBezTo>
                                    <a:pt x="30" y="42"/>
                                    <a:pt x="34" y="43"/>
                                    <a:pt x="39" y="44"/>
                                  </a:cubicBezTo>
                                  <a:lnTo>
                                    <a:pt x="51" y="47"/>
                                  </a:lnTo>
                                  <a:cubicBezTo>
                                    <a:pt x="64" y="50"/>
                                    <a:pt x="72" y="53"/>
                                    <a:pt x="77" y="56"/>
                                  </a:cubicBezTo>
                                  <a:cubicBezTo>
                                    <a:pt x="84" y="61"/>
                                    <a:pt x="87" y="68"/>
                                    <a:pt x="87" y="78"/>
                                  </a:cubicBezTo>
                                  <a:cubicBezTo>
                                    <a:pt x="87" y="87"/>
                                    <a:pt x="84" y="95"/>
                                    <a:pt x="76" y="102"/>
                                  </a:cubicBezTo>
                                  <a:cubicBezTo>
                                    <a:pt x="69" y="109"/>
                                    <a:pt x="58" y="112"/>
                                    <a:pt x="44" y="112"/>
                                  </a:cubicBezTo>
                                  <a:cubicBezTo>
                                    <a:pt x="28" y="112"/>
                                    <a:pt x="17" y="109"/>
                                    <a:pt x="10" y="102"/>
                                  </a:cubicBezTo>
                                  <a:cubicBezTo>
                                    <a:pt x="4" y="94"/>
                                    <a:pt x="0" y="86"/>
                                    <a:pt x="0" y="75"/>
                                  </a:cubicBezTo>
                                  <a:lnTo>
                                    <a:pt x="17" y="75"/>
                                  </a:lnTo>
                                  <a:close/>
                                  <a:moveTo>
                                    <a:pt x="43" y="0"/>
                                  </a:moveTo>
                                  <a:lnTo>
                                    <a:pt x="43" y="0"/>
                                  </a:lnTo>
                                  <a:lnTo>
                                    <a:pt x="43"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88" name="Freeform 245"/>
                          <wps:cNvSpPr>
                            <a:spLocks/>
                          </wps:cNvSpPr>
                          <wps:spPr bwMode="auto">
                            <a:xfrm>
                              <a:off x="1120" y="2056"/>
                              <a:ext cx="36" cy="149"/>
                            </a:xfrm>
                            <a:custGeom>
                              <a:avLst/>
                              <a:gdLst>
                                <a:gd name="T0" fmla="*/ 45 w 46"/>
                                <a:gd name="T1" fmla="*/ 0 h 188"/>
                                <a:gd name="T2" fmla="*/ 45 w 46"/>
                                <a:gd name="T3" fmla="*/ 0 h 188"/>
                                <a:gd name="T4" fmla="*/ 25 w 46"/>
                                <a:gd name="T5" fmla="*/ 44 h 188"/>
                                <a:gd name="T6" fmla="*/ 18 w 46"/>
                                <a:gd name="T7" fmla="*/ 94 h 188"/>
                                <a:gd name="T8" fmla="*/ 26 w 46"/>
                                <a:gd name="T9" fmla="*/ 146 h 188"/>
                                <a:gd name="T10" fmla="*/ 46 w 46"/>
                                <a:gd name="T11" fmla="*/ 188 h 188"/>
                                <a:gd name="T12" fmla="*/ 34 w 46"/>
                                <a:gd name="T13" fmla="*/ 188 h 188"/>
                                <a:gd name="T14" fmla="*/ 16 w 46"/>
                                <a:gd name="T15" fmla="*/ 160 h 188"/>
                                <a:gd name="T16" fmla="*/ 8 w 46"/>
                                <a:gd name="T17" fmla="*/ 143 h 188"/>
                                <a:gd name="T18" fmla="*/ 1 w 46"/>
                                <a:gd name="T19" fmla="*/ 112 h 188"/>
                                <a:gd name="T20" fmla="*/ 0 w 46"/>
                                <a:gd name="T21" fmla="*/ 95 h 188"/>
                                <a:gd name="T22" fmla="*/ 9 w 46"/>
                                <a:gd name="T23" fmla="*/ 43 h 188"/>
                                <a:gd name="T24" fmla="*/ 33 w 46"/>
                                <a:gd name="T25" fmla="*/ 0 h 188"/>
                                <a:gd name="T26" fmla="*/ 45 w 46"/>
                                <a:gd name="T27" fmla="*/ 0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45" y="0"/>
                                  </a:moveTo>
                                  <a:lnTo>
                                    <a:pt x="45" y="0"/>
                                  </a:lnTo>
                                  <a:cubicBezTo>
                                    <a:pt x="35" y="20"/>
                                    <a:pt x="28" y="35"/>
                                    <a:pt x="25" y="44"/>
                                  </a:cubicBezTo>
                                  <a:cubicBezTo>
                                    <a:pt x="20" y="59"/>
                                    <a:pt x="18" y="75"/>
                                    <a:pt x="18" y="94"/>
                                  </a:cubicBezTo>
                                  <a:cubicBezTo>
                                    <a:pt x="18" y="113"/>
                                    <a:pt x="21" y="131"/>
                                    <a:pt x="26" y="146"/>
                                  </a:cubicBezTo>
                                  <a:cubicBezTo>
                                    <a:pt x="29" y="156"/>
                                    <a:pt x="36" y="170"/>
                                    <a:pt x="46" y="188"/>
                                  </a:cubicBezTo>
                                  <a:lnTo>
                                    <a:pt x="34" y="188"/>
                                  </a:lnTo>
                                  <a:cubicBezTo>
                                    <a:pt x="24" y="173"/>
                                    <a:pt x="18" y="164"/>
                                    <a:pt x="16" y="160"/>
                                  </a:cubicBezTo>
                                  <a:cubicBezTo>
                                    <a:pt x="13" y="156"/>
                                    <a:pt x="11" y="150"/>
                                    <a:pt x="8" y="143"/>
                                  </a:cubicBezTo>
                                  <a:cubicBezTo>
                                    <a:pt x="5" y="133"/>
                                    <a:pt x="2" y="123"/>
                                    <a:pt x="1" y="112"/>
                                  </a:cubicBezTo>
                                  <a:cubicBezTo>
                                    <a:pt x="0" y="106"/>
                                    <a:pt x="0" y="101"/>
                                    <a:pt x="0" y="95"/>
                                  </a:cubicBezTo>
                                  <a:cubicBezTo>
                                    <a:pt x="0" y="76"/>
                                    <a:pt x="3" y="59"/>
                                    <a:pt x="9" y="43"/>
                                  </a:cubicBezTo>
                                  <a:cubicBezTo>
                                    <a:pt x="13" y="34"/>
                                    <a:pt x="21" y="19"/>
                                    <a:pt x="33" y="0"/>
                                  </a:cubicBezTo>
                                  <a:lnTo>
                                    <a:pt x="45"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89" name="Freeform 246"/>
                          <wps:cNvSpPr>
                            <a:spLocks/>
                          </wps:cNvSpPr>
                          <wps:spPr bwMode="auto">
                            <a:xfrm>
                              <a:off x="1176" y="2062"/>
                              <a:ext cx="42" cy="110"/>
                            </a:xfrm>
                            <a:custGeom>
                              <a:avLst/>
                              <a:gdLst>
                                <a:gd name="T0" fmla="*/ 0 w 53"/>
                                <a:gd name="T1" fmla="*/ 40 h 140"/>
                                <a:gd name="T2" fmla="*/ 0 w 53"/>
                                <a:gd name="T3" fmla="*/ 40 h 140"/>
                                <a:gd name="T4" fmla="*/ 0 w 53"/>
                                <a:gd name="T5" fmla="*/ 27 h 140"/>
                                <a:gd name="T6" fmla="*/ 27 w 53"/>
                                <a:gd name="T7" fmla="*/ 20 h 140"/>
                                <a:gd name="T8" fmla="*/ 39 w 53"/>
                                <a:gd name="T9" fmla="*/ 0 h 140"/>
                                <a:gd name="T10" fmla="*/ 53 w 53"/>
                                <a:gd name="T11" fmla="*/ 0 h 140"/>
                                <a:gd name="T12" fmla="*/ 53 w 53"/>
                                <a:gd name="T13" fmla="*/ 140 h 140"/>
                                <a:gd name="T14" fmla="*/ 34 w 53"/>
                                <a:gd name="T15" fmla="*/ 140 h 140"/>
                                <a:gd name="T16" fmla="*/ 34 w 53"/>
                                <a:gd name="T17" fmla="*/ 40 h 140"/>
                                <a:gd name="T18" fmla="*/ 0 w 53"/>
                                <a:gd name="T19" fmla="*/ 40 h 1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3" h="140">
                                  <a:moveTo>
                                    <a:pt x="0" y="40"/>
                                  </a:moveTo>
                                  <a:lnTo>
                                    <a:pt x="0" y="40"/>
                                  </a:lnTo>
                                  <a:lnTo>
                                    <a:pt x="0" y="27"/>
                                  </a:lnTo>
                                  <a:cubicBezTo>
                                    <a:pt x="13" y="25"/>
                                    <a:pt x="22" y="23"/>
                                    <a:pt x="27" y="20"/>
                                  </a:cubicBezTo>
                                  <a:cubicBezTo>
                                    <a:pt x="32" y="17"/>
                                    <a:pt x="36" y="11"/>
                                    <a:pt x="39" y="0"/>
                                  </a:cubicBezTo>
                                  <a:lnTo>
                                    <a:pt x="53" y="0"/>
                                  </a:lnTo>
                                  <a:lnTo>
                                    <a:pt x="53" y="140"/>
                                  </a:lnTo>
                                  <a:lnTo>
                                    <a:pt x="34" y="140"/>
                                  </a:lnTo>
                                  <a:lnTo>
                                    <a:pt x="34" y="40"/>
                                  </a:lnTo>
                                  <a:lnTo>
                                    <a:pt x="0" y="4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90" name="Freeform 247"/>
                          <wps:cNvSpPr>
                            <a:spLocks noEditPoints="1"/>
                          </wps:cNvSpPr>
                          <wps:spPr bwMode="auto">
                            <a:xfrm>
                              <a:off x="1256" y="2061"/>
                              <a:ext cx="76" cy="115"/>
                            </a:xfrm>
                            <a:custGeom>
                              <a:avLst/>
                              <a:gdLst>
                                <a:gd name="T0" fmla="*/ 20 w 96"/>
                                <a:gd name="T1" fmla="*/ 107 h 145"/>
                                <a:gd name="T2" fmla="*/ 20 w 96"/>
                                <a:gd name="T3" fmla="*/ 107 h 145"/>
                                <a:gd name="T4" fmla="*/ 31 w 96"/>
                                <a:gd name="T5" fmla="*/ 127 h 145"/>
                                <a:gd name="T6" fmla="*/ 43 w 96"/>
                                <a:gd name="T7" fmla="*/ 130 h 145"/>
                                <a:gd name="T8" fmla="*/ 65 w 96"/>
                                <a:gd name="T9" fmla="*/ 120 h 145"/>
                                <a:gd name="T10" fmla="*/ 78 w 96"/>
                                <a:gd name="T11" fmla="*/ 77 h 145"/>
                                <a:gd name="T12" fmla="*/ 63 w 96"/>
                                <a:gd name="T13" fmla="*/ 90 h 145"/>
                                <a:gd name="T14" fmla="*/ 44 w 96"/>
                                <a:gd name="T15" fmla="*/ 94 h 145"/>
                                <a:gd name="T16" fmla="*/ 12 w 96"/>
                                <a:gd name="T17" fmla="*/ 81 h 145"/>
                                <a:gd name="T18" fmla="*/ 0 w 96"/>
                                <a:gd name="T19" fmla="*/ 48 h 145"/>
                                <a:gd name="T20" fmla="*/ 12 w 96"/>
                                <a:gd name="T21" fmla="*/ 14 h 145"/>
                                <a:gd name="T22" fmla="*/ 46 w 96"/>
                                <a:gd name="T23" fmla="*/ 0 h 145"/>
                                <a:gd name="T24" fmla="*/ 89 w 96"/>
                                <a:gd name="T25" fmla="*/ 28 h 145"/>
                                <a:gd name="T26" fmla="*/ 96 w 96"/>
                                <a:gd name="T27" fmla="*/ 66 h 145"/>
                                <a:gd name="T28" fmla="*/ 88 w 96"/>
                                <a:gd name="T29" fmla="*/ 112 h 145"/>
                                <a:gd name="T30" fmla="*/ 44 w 96"/>
                                <a:gd name="T31" fmla="*/ 145 h 145"/>
                                <a:gd name="T32" fmla="*/ 13 w 96"/>
                                <a:gd name="T33" fmla="*/ 134 h 145"/>
                                <a:gd name="T34" fmla="*/ 2 w 96"/>
                                <a:gd name="T35" fmla="*/ 107 h 145"/>
                                <a:gd name="T36" fmla="*/ 20 w 96"/>
                                <a:gd name="T37" fmla="*/ 107 h 145"/>
                                <a:gd name="T38" fmla="*/ 47 w 96"/>
                                <a:gd name="T39" fmla="*/ 78 h 145"/>
                                <a:gd name="T40" fmla="*/ 47 w 96"/>
                                <a:gd name="T41" fmla="*/ 78 h 145"/>
                                <a:gd name="T42" fmla="*/ 66 w 96"/>
                                <a:gd name="T43" fmla="*/ 71 h 145"/>
                                <a:gd name="T44" fmla="*/ 75 w 96"/>
                                <a:gd name="T45" fmla="*/ 47 h 145"/>
                                <a:gd name="T46" fmla="*/ 67 w 96"/>
                                <a:gd name="T47" fmla="*/ 24 h 145"/>
                                <a:gd name="T48" fmla="*/ 47 w 96"/>
                                <a:gd name="T49" fmla="*/ 16 h 145"/>
                                <a:gd name="T50" fmla="*/ 26 w 96"/>
                                <a:gd name="T51" fmla="*/ 25 h 145"/>
                                <a:gd name="T52" fmla="*/ 19 w 96"/>
                                <a:gd name="T53" fmla="*/ 48 h 145"/>
                                <a:gd name="T54" fmla="*/ 25 w 96"/>
                                <a:gd name="T55" fmla="*/ 70 h 145"/>
                                <a:gd name="T56" fmla="*/ 47 w 96"/>
                                <a:gd name="T57" fmla="*/ 78 h 145"/>
                                <a:gd name="T58" fmla="*/ 47 w 96"/>
                                <a:gd name="T59" fmla="*/ 7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96" h="145">
                                  <a:moveTo>
                                    <a:pt x="20" y="107"/>
                                  </a:moveTo>
                                  <a:lnTo>
                                    <a:pt x="20" y="107"/>
                                  </a:lnTo>
                                  <a:cubicBezTo>
                                    <a:pt x="20" y="117"/>
                                    <a:pt x="24" y="124"/>
                                    <a:pt x="31" y="127"/>
                                  </a:cubicBezTo>
                                  <a:cubicBezTo>
                                    <a:pt x="35" y="129"/>
                                    <a:pt x="39" y="130"/>
                                    <a:pt x="43" y="130"/>
                                  </a:cubicBezTo>
                                  <a:cubicBezTo>
                                    <a:pt x="52" y="130"/>
                                    <a:pt x="59" y="127"/>
                                    <a:pt x="65" y="120"/>
                                  </a:cubicBezTo>
                                  <a:cubicBezTo>
                                    <a:pt x="71" y="113"/>
                                    <a:pt x="75" y="98"/>
                                    <a:pt x="78" y="77"/>
                                  </a:cubicBezTo>
                                  <a:cubicBezTo>
                                    <a:pt x="74" y="83"/>
                                    <a:pt x="69" y="87"/>
                                    <a:pt x="63" y="90"/>
                                  </a:cubicBezTo>
                                  <a:cubicBezTo>
                                    <a:pt x="57" y="92"/>
                                    <a:pt x="51" y="94"/>
                                    <a:pt x="44" y="94"/>
                                  </a:cubicBezTo>
                                  <a:cubicBezTo>
                                    <a:pt x="31" y="94"/>
                                    <a:pt x="20" y="89"/>
                                    <a:pt x="12" y="81"/>
                                  </a:cubicBezTo>
                                  <a:cubicBezTo>
                                    <a:pt x="4" y="73"/>
                                    <a:pt x="0" y="62"/>
                                    <a:pt x="0" y="48"/>
                                  </a:cubicBezTo>
                                  <a:cubicBezTo>
                                    <a:pt x="0" y="35"/>
                                    <a:pt x="4" y="24"/>
                                    <a:pt x="12" y="14"/>
                                  </a:cubicBezTo>
                                  <a:cubicBezTo>
                                    <a:pt x="20" y="5"/>
                                    <a:pt x="31" y="0"/>
                                    <a:pt x="46" y="0"/>
                                  </a:cubicBezTo>
                                  <a:cubicBezTo>
                                    <a:pt x="67" y="0"/>
                                    <a:pt x="81" y="9"/>
                                    <a:pt x="89" y="28"/>
                                  </a:cubicBezTo>
                                  <a:cubicBezTo>
                                    <a:pt x="93" y="38"/>
                                    <a:pt x="96" y="51"/>
                                    <a:pt x="96" y="66"/>
                                  </a:cubicBezTo>
                                  <a:cubicBezTo>
                                    <a:pt x="96" y="83"/>
                                    <a:pt x="93" y="99"/>
                                    <a:pt x="88" y="112"/>
                                  </a:cubicBezTo>
                                  <a:cubicBezTo>
                                    <a:pt x="79" y="134"/>
                                    <a:pt x="65" y="145"/>
                                    <a:pt x="44" y="145"/>
                                  </a:cubicBezTo>
                                  <a:cubicBezTo>
                                    <a:pt x="30" y="145"/>
                                    <a:pt x="20" y="142"/>
                                    <a:pt x="13" y="134"/>
                                  </a:cubicBezTo>
                                  <a:cubicBezTo>
                                    <a:pt x="5" y="127"/>
                                    <a:pt x="2" y="118"/>
                                    <a:pt x="2" y="107"/>
                                  </a:cubicBezTo>
                                  <a:lnTo>
                                    <a:pt x="20" y="107"/>
                                  </a:lnTo>
                                  <a:close/>
                                  <a:moveTo>
                                    <a:pt x="47" y="78"/>
                                  </a:moveTo>
                                  <a:lnTo>
                                    <a:pt x="47" y="78"/>
                                  </a:lnTo>
                                  <a:cubicBezTo>
                                    <a:pt x="54" y="78"/>
                                    <a:pt x="60" y="76"/>
                                    <a:pt x="66" y="71"/>
                                  </a:cubicBezTo>
                                  <a:cubicBezTo>
                                    <a:pt x="72" y="67"/>
                                    <a:pt x="75" y="58"/>
                                    <a:pt x="75" y="47"/>
                                  </a:cubicBezTo>
                                  <a:cubicBezTo>
                                    <a:pt x="75" y="36"/>
                                    <a:pt x="72" y="29"/>
                                    <a:pt x="67" y="24"/>
                                  </a:cubicBezTo>
                                  <a:cubicBezTo>
                                    <a:pt x="62" y="19"/>
                                    <a:pt x="55" y="16"/>
                                    <a:pt x="47" y="16"/>
                                  </a:cubicBezTo>
                                  <a:cubicBezTo>
                                    <a:pt x="38" y="16"/>
                                    <a:pt x="31" y="19"/>
                                    <a:pt x="26" y="25"/>
                                  </a:cubicBezTo>
                                  <a:cubicBezTo>
                                    <a:pt x="21" y="31"/>
                                    <a:pt x="19" y="38"/>
                                    <a:pt x="19" y="48"/>
                                  </a:cubicBezTo>
                                  <a:cubicBezTo>
                                    <a:pt x="19" y="57"/>
                                    <a:pt x="21" y="65"/>
                                    <a:pt x="25" y="70"/>
                                  </a:cubicBezTo>
                                  <a:cubicBezTo>
                                    <a:pt x="30" y="75"/>
                                    <a:pt x="37" y="78"/>
                                    <a:pt x="47" y="78"/>
                                  </a:cubicBezTo>
                                  <a:lnTo>
                                    <a:pt x="47" y="7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91" name="Freeform 248"/>
                          <wps:cNvSpPr>
                            <a:spLocks noEditPoints="1"/>
                          </wps:cNvSpPr>
                          <wps:spPr bwMode="auto">
                            <a:xfrm>
                              <a:off x="1345" y="2061"/>
                              <a:ext cx="77" cy="115"/>
                            </a:xfrm>
                            <a:custGeom>
                              <a:avLst/>
                              <a:gdLst>
                                <a:gd name="T0" fmla="*/ 49 w 97"/>
                                <a:gd name="T1" fmla="*/ 59 h 145"/>
                                <a:gd name="T2" fmla="*/ 49 w 97"/>
                                <a:gd name="T3" fmla="*/ 59 h 145"/>
                                <a:gd name="T4" fmla="*/ 67 w 97"/>
                                <a:gd name="T5" fmla="*/ 53 h 145"/>
                                <a:gd name="T6" fmla="*/ 74 w 97"/>
                                <a:gd name="T7" fmla="*/ 37 h 145"/>
                                <a:gd name="T8" fmla="*/ 67 w 97"/>
                                <a:gd name="T9" fmla="*/ 22 h 145"/>
                                <a:gd name="T10" fmla="*/ 48 w 97"/>
                                <a:gd name="T11" fmla="*/ 16 h 145"/>
                                <a:gd name="T12" fmla="*/ 30 w 97"/>
                                <a:gd name="T13" fmla="*/ 22 h 145"/>
                                <a:gd name="T14" fmla="*/ 24 w 97"/>
                                <a:gd name="T15" fmla="*/ 38 h 145"/>
                                <a:gd name="T16" fmla="*/ 31 w 97"/>
                                <a:gd name="T17" fmla="*/ 54 h 145"/>
                                <a:gd name="T18" fmla="*/ 49 w 97"/>
                                <a:gd name="T19" fmla="*/ 59 h 145"/>
                                <a:gd name="T20" fmla="*/ 49 w 97"/>
                                <a:gd name="T21" fmla="*/ 59 h 145"/>
                                <a:gd name="T22" fmla="*/ 50 w 97"/>
                                <a:gd name="T23" fmla="*/ 129 h 145"/>
                                <a:gd name="T24" fmla="*/ 50 w 97"/>
                                <a:gd name="T25" fmla="*/ 129 h 145"/>
                                <a:gd name="T26" fmla="*/ 70 w 97"/>
                                <a:gd name="T27" fmla="*/ 122 h 145"/>
                                <a:gd name="T28" fmla="*/ 78 w 97"/>
                                <a:gd name="T29" fmla="*/ 103 h 145"/>
                                <a:gd name="T30" fmla="*/ 70 w 97"/>
                                <a:gd name="T31" fmla="*/ 82 h 145"/>
                                <a:gd name="T32" fmla="*/ 48 w 97"/>
                                <a:gd name="T33" fmla="*/ 75 h 145"/>
                                <a:gd name="T34" fmla="*/ 28 w 97"/>
                                <a:gd name="T35" fmla="*/ 82 h 145"/>
                                <a:gd name="T36" fmla="*/ 20 w 97"/>
                                <a:gd name="T37" fmla="*/ 102 h 145"/>
                                <a:gd name="T38" fmla="*/ 27 w 97"/>
                                <a:gd name="T39" fmla="*/ 121 h 145"/>
                                <a:gd name="T40" fmla="*/ 50 w 97"/>
                                <a:gd name="T41" fmla="*/ 129 h 145"/>
                                <a:gd name="T42" fmla="*/ 50 w 97"/>
                                <a:gd name="T43" fmla="*/ 129 h 145"/>
                                <a:gd name="T44" fmla="*/ 25 w 97"/>
                                <a:gd name="T45" fmla="*/ 66 h 145"/>
                                <a:gd name="T46" fmla="*/ 25 w 97"/>
                                <a:gd name="T47" fmla="*/ 66 h 145"/>
                                <a:gd name="T48" fmla="*/ 13 w 97"/>
                                <a:gd name="T49" fmla="*/ 59 h 145"/>
                                <a:gd name="T50" fmla="*/ 5 w 97"/>
                                <a:gd name="T51" fmla="*/ 38 h 145"/>
                                <a:gd name="T52" fmla="*/ 17 w 97"/>
                                <a:gd name="T53" fmla="*/ 11 h 145"/>
                                <a:gd name="T54" fmla="*/ 49 w 97"/>
                                <a:gd name="T55" fmla="*/ 0 h 145"/>
                                <a:gd name="T56" fmla="*/ 81 w 97"/>
                                <a:gd name="T57" fmla="*/ 10 h 145"/>
                                <a:gd name="T58" fmla="*/ 92 w 97"/>
                                <a:gd name="T59" fmla="*/ 35 h 145"/>
                                <a:gd name="T60" fmla="*/ 86 w 97"/>
                                <a:gd name="T61" fmla="*/ 57 h 145"/>
                                <a:gd name="T62" fmla="*/ 74 w 97"/>
                                <a:gd name="T63" fmla="*/ 66 h 145"/>
                                <a:gd name="T64" fmla="*/ 88 w 97"/>
                                <a:gd name="T65" fmla="*/ 75 h 145"/>
                                <a:gd name="T66" fmla="*/ 97 w 97"/>
                                <a:gd name="T67" fmla="*/ 101 h 145"/>
                                <a:gd name="T68" fmla="*/ 85 w 97"/>
                                <a:gd name="T69" fmla="*/ 132 h 145"/>
                                <a:gd name="T70" fmla="*/ 49 w 97"/>
                                <a:gd name="T71" fmla="*/ 145 h 145"/>
                                <a:gd name="T72" fmla="*/ 14 w 97"/>
                                <a:gd name="T73" fmla="*/ 134 h 145"/>
                                <a:gd name="T74" fmla="*/ 0 w 97"/>
                                <a:gd name="T75" fmla="*/ 102 h 145"/>
                                <a:gd name="T76" fmla="*/ 6 w 97"/>
                                <a:gd name="T77" fmla="*/ 80 h 145"/>
                                <a:gd name="T78" fmla="*/ 25 w 97"/>
                                <a:gd name="T79" fmla="*/ 66 h 145"/>
                                <a:gd name="T80" fmla="*/ 25 w 97"/>
                                <a:gd name="T81" fmla="*/ 66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97" h="145">
                                  <a:moveTo>
                                    <a:pt x="49" y="59"/>
                                  </a:moveTo>
                                  <a:lnTo>
                                    <a:pt x="49" y="59"/>
                                  </a:lnTo>
                                  <a:cubicBezTo>
                                    <a:pt x="56" y="59"/>
                                    <a:pt x="63" y="57"/>
                                    <a:pt x="67" y="53"/>
                                  </a:cubicBezTo>
                                  <a:cubicBezTo>
                                    <a:pt x="71" y="48"/>
                                    <a:pt x="74" y="43"/>
                                    <a:pt x="74" y="37"/>
                                  </a:cubicBezTo>
                                  <a:cubicBezTo>
                                    <a:pt x="74" y="32"/>
                                    <a:pt x="72" y="27"/>
                                    <a:pt x="67" y="22"/>
                                  </a:cubicBezTo>
                                  <a:cubicBezTo>
                                    <a:pt x="63" y="18"/>
                                    <a:pt x="57" y="16"/>
                                    <a:pt x="48" y="16"/>
                                  </a:cubicBezTo>
                                  <a:cubicBezTo>
                                    <a:pt x="40" y="16"/>
                                    <a:pt x="33" y="18"/>
                                    <a:pt x="30" y="22"/>
                                  </a:cubicBezTo>
                                  <a:cubicBezTo>
                                    <a:pt x="26" y="27"/>
                                    <a:pt x="24" y="32"/>
                                    <a:pt x="24" y="38"/>
                                  </a:cubicBezTo>
                                  <a:cubicBezTo>
                                    <a:pt x="24" y="45"/>
                                    <a:pt x="26" y="50"/>
                                    <a:pt x="31" y="54"/>
                                  </a:cubicBezTo>
                                  <a:cubicBezTo>
                                    <a:pt x="36" y="57"/>
                                    <a:pt x="42" y="59"/>
                                    <a:pt x="49" y="59"/>
                                  </a:cubicBezTo>
                                  <a:lnTo>
                                    <a:pt x="49" y="59"/>
                                  </a:lnTo>
                                  <a:close/>
                                  <a:moveTo>
                                    <a:pt x="50" y="129"/>
                                  </a:moveTo>
                                  <a:lnTo>
                                    <a:pt x="50" y="129"/>
                                  </a:lnTo>
                                  <a:cubicBezTo>
                                    <a:pt x="58" y="129"/>
                                    <a:pt x="65" y="127"/>
                                    <a:pt x="70" y="122"/>
                                  </a:cubicBezTo>
                                  <a:cubicBezTo>
                                    <a:pt x="76" y="118"/>
                                    <a:pt x="78" y="111"/>
                                    <a:pt x="78" y="103"/>
                                  </a:cubicBezTo>
                                  <a:cubicBezTo>
                                    <a:pt x="78" y="93"/>
                                    <a:pt x="76" y="87"/>
                                    <a:pt x="70" y="82"/>
                                  </a:cubicBezTo>
                                  <a:cubicBezTo>
                                    <a:pt x="64" y="77"/>
                                    <a:pt x="57" y="75"/>
                                    <a:pt x="48" y="75"/>
                                  </a:cubicBezTo>
                                  <a:cubicBezTo>
                                    <a:pt x="40" y="75"/>
                                    <a:pt x="33" y="77"/>
                                    <a:pt x="28" y="82"/>
                                  </a:cubicBezTo>
                                  <a:cubicBezTo>
                                    <a:pt x="22" y="87"/>
                                    <a:pt x="20" y="93"/>
                                    <a:pt x="20" y="102"/>
                                  </a:cubicBezTo>
                                  <a:cubicBezTo>
                                    <a:pt x="20" y="109"/>
                                    <a:pt x="22" y="116"/>
                                    <a:pt x="27" y="121"/>
                                  </a:cubicBezTo>
                                  <a:cubicBezTo>
                                    <a:pt x="32" y="126"/>
                                    <a:pt x="39" y="129"/>
                                    <a:pt x="50" y="129"/>
                                  </a:cubicBezTo>
                                  <a:lnTo>
                                    <a:pt x="50" y="129"/>
                                  </a:lnTo>
                                  <a:close/>
                                  <a:moveTo>
                                    <a:pt x="25" y="66"/>
                                  </a:moveTo>
                                  <a:lnTo>
                                    <a:pt x="25" y="66"/>
                                  </a:lnTo>
                                  <a:cubicBezTo>
                                    <a:pt x="20" y="64"/>
                                    <a:pt x="16" y="61"/>
                                    <a:pt x="13" y="59"/>
                                  </a:cubicBezTo>
                                  <a:cubicBezTo>
                                    <a:pt x="8" y="53"/>
                                    <a:pt x="5" y="46"/>
                                    <a:pt x="5" y="38"/>
                                  </a:cubicBezTo>
                                  <a:cubicBezTo>
                                    <a:pt x="5" y="28"/>
                                    <a:pt x="9" y="19"/>
                                    <a:pt x="17" y="11"/>
                                  </a:cubicBezTo>
                                  <a:cubicBezTo>
                                    <a:pt x="24" y="3"/>
                                    <a:pt x="35" y="0"/>
                                    <a:pt x="49" y="0"/>
                                  </a:cubicBezTo>
                                  <a:cubicBezTo>
                                    <a:pt x="63" y="0"/>
                                    <a:pt x="73" y="3"/>
                                    <a:pt x="81" y="10"/>
                                  </a:cubicBezTo>
                                  <a:cubicBezTo>
                                    <a:pt x="89" y="17"/>
                                    <a:pt x="92" y="26"/>
                                    <a:pt x="92" y="35"/>
                                  </a:cubicBezTo>
                                  <a:cubicBezTo>
                                    <a:pt x="92" y="44"/>
                                    <a:pt x="90" y="51"/>
                                    <a:pt x="86" y="57"/>
                                  </a:cubicBezTo>
                                  <a:cubicBezTo>
                                    <a:pt x="83" y="60"/>
                                    <a:pt x="79" y="63"/>
                                    <a:pt x="74" y="66"/>
                                  </a:cubicBezTo>
                                  <a:cubicBezTo>
                                    <a:pt x="80" y="68"/>
                                    <a:pt x="85" y="72"/>
                                    <a:pt x="88" y="75"/>
                                  </a:cubicBezTo>
                                  <a:cubicBezTo>
                                    <a:pt x="94" y="82"/>
                                    <a:pt x="97" y="90"/>
                                    <a:pt x="97" y="101"/>
                                  </a:cubicBezTo>
                                  <a:cubicBezTo>
                                    <a:pt x="97" y="113"/>
                                    <a:pt x="93" y="124"/>
                                    <a:pt x="85" y="132"/>
                                  </a:cubicBezTo>
                                  <a:cubicBezTo>
                                    <a:pt x="76" y="141"/>
                                    <a:pt x="65" y="145"/>
                                    <a:pt x="49" y="145"/>
                                  </a:cubicBezTo>
                                  <a:cubicBezTo>
                                    <a:pt x="36" y="145"/>
                                    <a:pt x="24" y="142"/>
                                    <a:pt x="14" y="134"/>
                                  </a:cubicBezTo>
                                  <a:cubicBezTo>
                                    <a:pt x="5" y="127"/>
                                    <a:pt x="0" y="116"/>
                                    <a:pt x="0" y="102"/>
                                  </a:cubicBezTo>
                                  <a:cubicBezTo>
                                    <a:pt x="0" y="93"/>
                                    <a:pt x="2" y="86"/>
                                    <a:pt x="6" y="80"/>
                                  </a:cubicBezTo>
                                  <a:cubicBezTo>
                                    <a:pt x="10" y="74"/>
                                    <a:pt x="16" y="69"/>
                                    <a:pt x="25" y="66"/>
                                  </a:cubicBezTo>
                                  <a:lnTo>
                                    <a:pt x="25" y="66"/>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92" name="Freeform 249"/>
                          <wps:cNvSpPr>
                            <a:spLocks/>
                          </wps:cNvSpPr>
                          <wps:spPr bwMode="auto">
                            <a:xfrm>
                              <a:off x="1434" y="2062"/>
                              <a:ext cx="77" cy="114"/>
                            </a:xfrm>
                            <a:custGeom>
                              <a:avLst/>
                              <a:gdLst>
                                <a:gd name="T0" fmla="*/ 19 w 97"/>
                                <a:gd name="T1" fmla="*/ 103 h 143"/>
                                <a:gd name="T2" fmla="*/ 19 w 97"/>
                                <a:gd name="T3" fmla="*/ 103 h 143"/>
                                <a:gd name="T4" fmla="*/ 33 w 97"/>
                                <a:gd name="T5" fmla="*/ 124 h 143"/>
                                <a:gd name="T6" fmla="*/ 47 w 97"/>
                                <a:gd name="T7" fmla="*/ 127 h 143"/>
                                <a:gd name="T8" fmla="*/ 71 w 97"/>
                                <a:gd name="T9" fmla="*/ 117 h 143"/>
                                <a:gd name="T10" fmla="*/ 78 w 97"/>
                                <a:gd name="T11" fmla="*/ 95 h 143"/>
                                <a:gd name="T12" fmla="*/ 69 w 97"/>
                                <a:gd name="T13" fmla="*/ 72 h 143"/>
                                <a:gd name="T14" fmla="*/ 48 w 97"/>
                                <a:gd name="T15" fmla="*/ 64 h 143"/>
                                <a:gd name="T16" fmla="*/ 32 w 97"/>
                                <a:gd name="T17" fmla="*/ 67 h 143"/>
                                <a:gd name="T18" fmla="*/ 21 w 97"/>
                                <a:gd name="T19" fmla="*/ 77 h 143"/>
                                <a:gd name="T20" fmla="*/ 5 w 97"/>
                                <a:gd name="T21" fmla="*/ 76 h 143"/>
                                <a:gd name="T22" fmla="*/ 16 w 97"/>
                                <a:gd name="T23" fmla="*/ 0 h 143"/>
                                <a:gd name="T24" fmla="*/ 89 w 97"/>
                                <a:gd name="T25" fmla="*/ 0 h 143"/>
                                <a:gd name="T26" fmla="*/ 89 w 97"/>
                                <a:gd name="T27" fmla="*/ 18 h 143"/>
                                <a:gd name="T28" fmla="*/ 29 w 97"/>
                                <a:gd name="T29" fmla="*/ 18 h 143"/>
                                <a:gd name="T30" fmla="*/ 23 w 97"/>
                                <a:gd name="T31" fmla="*/ 57 h 143"/>
                                <a:gd name="T32" fmla="*/ 33 w 97"/>
                                <a:gd name="T33" fmla="*/ 51 h 143"/>
                                <a:gd name="T34" fmla="*/ 51 w 97"/>
                                <a:gd name="T35" fmla="*/ 48 h 143"/>
                                <a:gd name="T36" fmla="*/ 84 w 97"/>
                                <a:gd name="T37" fmla="*/ 60 h 143"/>
                                <a:gd name="T38" fmla="*/ 97 w 97"/>
                                <a:gd name="T39" fmla="*/ 92 h 143"/>
                                <a:gd name="T40" fmla="*/ 85 w 97"/>
                                <a:gd name="T41" fmla="*/ 128 h 143"/>
                                <a:gd name="T42" fmla="*/ 45 w 97"/>
                                <a:gd name="T43" fmla="*/ 143 h 143"/>
                                <a:gd name="T44" fmla="*/ 15 w 97"/>
                                <a:gd name="T45" fmla="*/ 133 h 143"/>
                                <a:gd name="T46" fmla="*/ 0 w 97"/>
                                <a:gd name="T47" fmla="*/ 103 h 143"/>
                                <a:gd name="T48" fmla="*/ 19 w 97"/>
                                <a:gd name="T49" fmla="*/ 103 h 1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7" h="143">
                                  <a:moveTo>
                                    <a:pt x="19" y="103"/>
                                  </a:moveTo>
                                  <a:lnTo>
                                    <a:pt x="19" y="103"/>
                                  </a:lnTo>
                                  <a:cubicBezTo>
                                    <a:pt x="20" y="113"/>
                                    <a:pt x="24" y="120"/>
                                    <a:pt x="33" y="124"/>
                                  </a:cubicBezTo>
                                  <a:cubicBezTo>
                                    <a:pt x="37" y="126"/>
                                    <a:pt x="42" y="127"/>
                                    <a:pt x="47" y="127"/>
                                  </a:cubicBezTo>
                                  <a:cubicBezTo>
                                    <a:pt x="58" y="127"/>
                                    <a:pt x="66" y="124"/>
                                    <a:pt x="71" y="117"/>
                                  </a:cubicBezTo>
                                  <a:cubicBezTo>
                                    <a:pt x="76" y="110"/>
                                    <a:pt x="78" y="103"/>
                                    <a:pt x="78" y="95"/>
                                  </a:cubicBezTo>
                                  <a:cubicBezTo>
                                    <a:pt x="78" y="85"/>
                                    <a:pt x="75" y="77"/>
                                    <a:pt x="69" y="72"/>
                                  </a:cubicBezTo>
                                  <a:cubicBezTo>
                                    <a:pt x="63" y="67"/>
                                    <a:pt x="56" y="64"/>
                                    <a:pt x="48" y="64"/>
                                  </a:cubicBezTo>
                                  <a:cubicBezTo>
                                    <a:pt x="41" y="64"/>
                                    <a:pt x="36" y="65"/>
                                    <a:pt x="32" y="67"/>
                                  </a:cubicBezTo>
                                  <a:cubicBezTo>
                                    <a:pt x="27" y="70"/>
                                    <a:pt x="24" y="73"/>
                                    <a:pt x="21" y="77"/>
                                  </a:cubicBezTo>
                                  <a:lnTo>
                                    <a:pt x="5" y="76"/>
                                  </a:lnTo>
                                  <a:lnTo>
                                    <a:pt x="16" y="0"/>
                                  </a:lnTo>
                                  <a:lnTo>
                                    <a:pt x="89" y="0"/>
                                  </a:lnTo>
                                  <a:lnTo>
                                    <a:pt x="89" y="18"/>
                                  </a:lnTo>
                                  <a:lnTo>
                                    <a:pt x="29" y="18"/>
                                  </a:lnTo>
                                  <a:lnTo>
                                    <a:pt x="23" y="57"/>
                                  </a:lnTo>
                                  <a:cubicBezTo>
                                    <a:pt x="27" y="54"/>
                                    <a:pt x="30" y="52"/>
                                    <a:pt x="33" y="51"/>
                                  </a:cubicBezTo>
                                  <a:cubicBezTo>
                                    <a:pt x="38" y="49"/>
                                    <a:pt x="44" y="48"/>
                                    <a:pt x="51" y="48"/>
                                  </a:cubicBezTo>
                                  <a:cubicBezTo>
                                    <a:pt x="64" y="48"/>
                                    <a:pt x="75" y="52"/>
                                    <a:pt x="84" y="60"/>
                                  </a:cubicBezTo>
                                  <a:cubicBezTo>
                                    <a:pt x="93" y="69"/>
                                    <a:pt x="97" y="79"/>
                                    <a:pt x="97" y="92"/>
                                  </a:cubicBezTo>
                                  <a:cubicBezTo>
                                    <a:pt x="97" y="106"/>
                                    <a:pt x="93" y="117"/>
                                    <a:pt x="85" y="128"/>
                                  </a:cubicBezTo>
                                  <a:cubicBezTo>
                                    <a:pt x="77" y="138"/>
                                    <a:pt x="64" y="143"/>
                                    <a:pt x="45" y="143"/>
                                  </a:cubicBezTo>
                                  <a:cubicBezTo>
                                    <a:pt x="34" y="143"/>
                                    <a:pt x="24" y="140"/>
                                    <a:pt x="15" y="133"/>
                                  </a:cubicBezTo>
                                  <a:cubicBezTo>
                                    <a:pt x="6" y="127"/>
                                    <a:pt x="1" y="117"/>
                                    <a:pt x="0" y="103"/>
                                  </a:cubicBezTo>
                                  <a:lnTo>
                                    <a:pt x="19" y="10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93" name="Freeform 250"/>
                          <wps:cNvSpPr>
                            <a:spLocks/>
                          </wps:cNvSpPr>
                          <wps:spPr bwMode="auto">
                            <a:xfrm>
                              <a:off x="1524" y="2056"/>
                              <a:ext cx="36" cy="149"/>
                            </a:xfrm>
                            <a:custGeom>
                              <a:avLst/>
                              <a:gdLst>
                                <a:gd name="T0" fmla="*/ 0 w 46"/>
                                <a:gd name="T1" fmla="*/ 188 h 188"/>
                                <a:gd name="T2" fmla="*/ 0 w 46"/>
                                <a:gd name="T3" fmla="*/ 188 h 188"/>
                                <a:gd name="T4" fmla="*/ 21 w 46"/>
                                <a:gd name="T5" fmla="*/ 144 h 188"/>
                                <a:gd name="T6" fmla="*/ 28 w 46"/>
                                <a:gd name="T7" fmla="*/ 94 h 188"/>
                                <a:gd name="T8" fmla="*/ 20 w 46"/>
                                <a:gd name="T9" fmla="*/ 42 h 188"/>
                                <a:gd name="T10" fmla="*/ 0 w 46"/>
                                <a:gd name="T11" fmla="*/ 0 h 188"/>
                                <a:gd name="T12" fmla="*/ 12 w 46"/>
                                <a:gd name="T13" fmla="*/ 0 h 188"/>
                                <a:gd name="T14" fmla="*/ 30 w 46"/>
                                <a:gd name="T15" fmla="*/ 30 h 188"/>
                                <a:gd name="T16" fmla="*/ 37 w 46"/>
                                <a:gd name="T17" fmla="*/ 46 h 188"/>
                                <a:gd name="T18" fmla="*/ 44 w 46"/>
                                <a:gd name="T19" fmla="*/ 70 h 188"/>
                                <a:gd name="T20" fmla="*/ 46 w 46"/>
                                <a:gd name="T21" fmla="*/ 93 h 188"/>
                                <a:gd name="T22" fmla="*/ 37 w 46"/>
                                <a:gd name="T23" fmla="*/ 145 h 188"/>
                                <a:gd name="T24" fmla="*/ 13 w 46"/>
                                <a:gd name="T25" fmla="*/ 188 h 188"/>
                                <a:gd name="T26" fmla="*/ 0 w 46"/>
                                <a:gd name="T27" fmla="*/ 188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0" y="188"/>
                                  </a:moveTo>
                                  <a:lnTo>
                                    <a:pt x="0" y="188"/>
                                  </a:lnTo>
                                  <a:cubicBezTo>
                                    <a:pt x="11" y="168"/>
                                    <a:pt x="18" y="153"/>
                                    <a:pt x="21" y="144"/>
                                  </a:cubicBezTo>
                                  <a:cubicBezTo>
                                    <a:pt x="25" y="130"/>
                                    <a:pt x="28" y="113"/>
                                    <a:pt x="28" y="94"/>
                                  </a:cubicBezTo>
                                  <a:cubicBezTo>
                                    <a:pt x="28" y="75"/>
                                    <a:pt x="25" y="58"/>
                                    <a:pt x="20" y="42"/>
                                  </a:cubicBezTo>
                                  <a:cubicBezTo>
                                    <a:pt x="16" y="32"/>
                                    <a:pt x="10" y="18"/>
                                    <a:pt x="0" y="0"/>
                                  </a:cubicBezTo>
                                  <a:lnTo>
                                    <a:pt x="12" y="0"/>
                                  </a:lnTo>
                                  <a:cubicBezTo>
                                    <a:pt x="22" y="16"/>
                                    <a:pt x="28" y="26"/>
                                    <a:pt x="30" y="30"/>
                                  </a:cubicBezTo>
                                  <a:cubicBezTo>
                                    <a:pt x="33" y="34"/>
                                    <a:pt x="35" y="39"/>
                                    <a:pt x="37" y="46"/>
                                  </a:cubicBezTo>
                                  <a:cubicBezTo>
                                    <a:pt x="41" y="54"/>
                                    <a:pt x="43" y="62"/>
                                    <a:pt x="44" y="70"/>
                                  </a:cubicBezTo>
                                  <a:cubicBezTo>
                                    <a:pt x="45" y="78"/>
                                    <a:pt x="46" y="86"/>
                                    <a:pt x="46" y="93"/>
                                  </a:cubicBezTo>
                                  <a:cubicBezTo>
                                    <a:pt x="46" y="113"/>
                                    <a:pt x="43" y="130"/>
                                    <a:pt x="37" y="145"/>
                                  </a:cubicBezTo>
                                  <a:cubicBezTo>
                                    <a:pt x="33" y="155"/>
                                    <a:pt x="25" y="169"/>
                                    <a:pt x="13" y="188"/>
                                  </a:cubicBezTo>
                                  <a:lnTo>
                                    <a:pt x="0" y="18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94" name="Freeform 251"/>
                          <wps:cNvSpPr>
                            <a:spLocks noEditPoints="1"/>
                          </wps:cNvSpPr>
                          <wps:spPr bwMode="auto">
                            <a:xfrm>
                              <a:off x="518" y="805"/>
                              <a:ext cx="91" cy="121"/>
                            </a:xfrm>
                            <a:custGeom>
                              <a:avLst/>
                              <a:gdLst>
                                <a:gd name="T0" fmla="*/ 18 w 115"/>
                                <a:gd name="T1" fmla="*/ 102 h 153"/>
                                <a:gd name="T2" fmla="*/ 18 w 115"/>
                                <a:gd name="T3" fmla="*/ 102 h 153"/>
                                <a:gd name="T4" fmla="*/ 24 w 115"/>
                                <a:gd name="T5" fmla="*/ 122 h 153"/>
                                <a:gd name="T6" fmla="*/ 58 w 115"/>
                                <a:gd name="T7" fmla="*/ 137 h 153"/>
                                <a:gd name="T8" fmla="*/ 79 w 115"/>
                                <a:gd name="T9" fmla="*/ 133 h 153"/>
                                <a:gd name="T10" fmla="*/ 96 w 115"/>
                                <a:gd name="T11" fmla="*/ 112 h 153"/>
                                <a:gd name="T12" fmla="*/ 89 w 115"/>
                                <a:gd name="T13" fmla="*/ 95 h 153"/>
                                <a:gd name="T14" fmla="*/ 65 w 115"/>
                                <a:gd name="T15" fmla="*/ 86 h 153"/>
                                <a:gd name="T16" fmla="*/ 46 w 115"/>
                                <a:gd name="T17" fmla="*/ 82 h 153"/>
                                <a:gd name="T18" fmla="*/ 18 w 115"/>
                                <a:gd name="T19" fmla="*/ 72 h 153"/>
                                <a:gd name="T20" fmla="*/ 5 w 115"/>
                                <a:gd name="T21" fmla="*/ 45 h 153"/>
                                <a:gd name="T22" fmla="*/ 18 w 115"/>
                                <a:gd name="T23" fmla="*/ 13 h 153"/>
                                <a:gd name="T24" fmla="*/ 56 w 115"/>
                                <a:gd name="T25" fmla="*/ 0 h 153"/>
                                <a:gd name="T26" fmla="*/ 95 w 115"/>
                                <a:gd name="T27" fmla="*/ 11 h 153"/>
                                <a:gd name="T28" fmla="*/ 111 w 115"/>
                                <a:gd name="T29" fmla="*/ 47 h 153"/>
                                <a:gd name="T30" fmla="*/ 93 w 115"/>
                                <a:gd name="T31" fmla="*/ 47 h 153"/>
                                <a:gd name="T32" fmla="*/ 86 w 115"/>
                                <a:gd name="T33" fmla="*/ 29 h 153"/>
                                <a:gd name="T34" fmla="*/ 56 w 115"/>
                                <a:gd name="T35" fmla="*/ 17 h 153"/>
                                <a:gd name="T36" fmla="*/ 31 w 115"/>
                                <a:gd name="T37" fmla="*/ 25 h 153"/>
                                <a:gd name="T38" fmla="*/ 23 w 115"/>
                                <a:gd name="T39" fmla="*/ 42 h 153"/>
                                <a:gd name="T40" fmla="*/ 32 w 115"/>
                                <a:gd name="T41" fmla="*/ 57 h 153"/>
                                <a:gd name="T42" fmla="*/ 58 w 115"/>
                                <a:gd name="T43" fmla="*/ 65 h 153"/>
                                <a:gd name="T44" fmla="*/ 79 w 115"/>
                                <a:gd name="T45" fmla="*/ 70 h 153"/>
                                <a:gd name="T46" fmla="*/ 101 w 115"/>
                                <a:gd name="T47" fmla="*/ 79 h 153"/>
                                <a:gd name="T48" fmla="*/ 115 w 115"/>
                                <a:gd name="T49" fmla="*/ 108 h 153"/>
                                <a:gd name="T50" fmla="*/ 98 w 115"/>
                                <a:gd name="T51" fmla="*/ 143 h 153"/>
                                <a:gd name="T52" fmla="*/ 57 w 115"/>
                                <a:gd name="T53" fmla="*/ 153 h 153"/>
                                <a:gd name="T54" fmla="*/ 15 w 115"/>
                                <a:gd name="T55" fmla="*/ 139 h 153"/>
                                <a:gd name="T56" fmla="*/ 0 w 115"/>
                                <a:gd name="T57" fmla="*/ 102 h 153"/>
                                <a:gd name="T58" fmla="*/ 18 w 115"/>
                                <a:gd name="T59" fmla="*/ 102 h 153"/>
                                <a:gd name="T60" fmla="*/ 58 w 115"/>
                                <a:gd name="T61" fmla="*/ 0 h 153"/>
                                <a:gd name="T62" fmla="*/ 58 w 115"/>
                                <a:gd name="T63" fmla="*/ 0 h 153"/>
                                <a:gd name="T64" fmla="*/ 58 w 115"/>
                                <a:gd name="T65" fmla="*/ 0 h 1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15" h="153">
                                  <a:moveTo>
                                    <a:pt x="18" y="102"/>
                                  </a:moveTo>
                                  <a:lnTo>
                                    <a:pt x="18" y="102"/>
                                  </a:lnTo>
                                  <a:cubicBezTo>
                                    <a:pt x="19" y="110"/>
                                    <a:pt x="21" y="117"/>
                                    <a:pt x="24" y="122"/>
                                  </a:cubicBezTo>
                                  <a:cubicBezTo>
                                    <a:pt x="31" y="132"/>
                                    <a:pt x="42" y="137"/>
                                    <a:pt x="58" y="137"/>
                                  </a:cubicBezTo>
                                  <a:cubicBezTo>
                                    <a:pt x="66" y="137"/>
                                    <a:pt x="73" y="136"/>
                                    <a:pt x="79" y="133"/>
                                  </a:cubicBezTo>
                                  <a:cubicBezTo>
                                    <a:pt x="90" y="129"/>
                                    <a:pt x="96" y="122"/>
                                    <a:pt x="96" y="112"/>
                                  </a:cubicBezTo>
                                  <a:cubicBezTo>
                                    <a:pt x="96" y="104"/>
                                    <a:pt x="94" y="98"/>
                                    <a:pt x="89" y="95"/>
                                  </a:cubicBezTo>
                                  <a:cubicBezTo>
                                    <a:pt x="84" y="91"/>
                                    <a:pt x="76" y="89"/>
                                    <a:pt x="65" y="86"/>
                                  </a:cubicBezTo>
                                  <a:lnTo>
                                    <a:pt x="46" y="82"/>
                                  </a:lnTo>
                                  <a:cubicBezTo>
                                    <a:pt x="33" y="79"/>
                                    <a:pt x="24" y="76"/>
                                    <a:pt x="18" y="72"/>
                                  </a:cubicBezTo>
                                  <a:cubicBezTo>
                                    <a:pt x="9" y="66"/>
                                    <a:pt x="5" y="57"/>
                                    <a:pt x="5" y="45"/>
                                  </a:cubicBezTo>
                                  <a:cubicBezTo>
                                    <a:pt x="5" y="32"/>
                                    <a:pt x="9" y="21"/>
                                    <a:pt x="18" y="13"/>
                                  </a:cubicBezTo>
                                  <a:cubicBezTo>
                                    <a:pt x="27" y="5"/>
                                    <a:pt x="40" y="0"/>
                                    <a:pt x="56" y="0"/>
                                  </a:cubicBezTo>
                                  <a:cubicBezTo>
                                    <a:pt x="72" y="0"/>
                                    <a:pt x="85" y="4"/>
                                    <a:pt x="95" y="11"/>
                                  </a:cubicBezTo>
                                  <a:cubicBezTo>
                                    <a:pt x="106" y="19"/>
                                    <a:pt x="111" y="30"/>
                                    <a:pt x="111" y="47"/>
                                  </a:cubicBezTo>
                                  <a:lnTo>
                                    <a:pt x="93" y="47"/>
                                  </a:lnTo>
                                  <a:cubicBezTo>
                                    <a:pt x="92" y="39"/>
                                    <a:pt x="90" y="33"/>
                                    <a:pt x="86" y="29"/>
                                  </a:cubicBezTo>
                                  <a:cubicBezTo>
                                    <a:pt x="80" y="21"/>
                                    <a:pt x="70" y="17"/>
                                    <a:pt x="56" y="17"/>
                                  </a:cubicBezTo>
                                  <a:cubicBezTo>
                                    <a:pt x="44" y="17"/>
                                    <a:pt x="36" y="20"/>
                                    <a:pt x="31" y="25"/>
                                  </a:cubicBezTo>
                                  <a:cubicBezTo>
                                    <a:pt x="26" y="30"/>
                                    <a:pt x="23" y="35"/>
                                    <a:pt x="23" y="42"/>
                                  </a:cubicBezTo>
                                  <a:cubicBezTo>
                                    <a:pt x="23" y="49"/>
                                    <a:pt x="26" y="54"/>
                                    <a:pt x="32" y="57"/>
                                  </a:cubicBezTo>
                                  <a:cubicBezTo>
                                    <a:pt x="36" y="59"/>
                                    <a:pt x="45" y="62"/>
                                    <a:pt x="58" y="65"/>
                                  </a:cubicBezTo>
                                  <a:lnTo>
                                    <a:pt x="79" y="70"/>
                                  </a:lnTo>
                                  <a:cubicBezTo>
                                    <a:pt x="89" y="72"/>
                                    <a:pt x="96" y="75"/>
                                    <a:pt x="101" y="79"/>
                                  </a:cubicBezTo>
                                  <a:cubicBezTo>
                                    <a:pt x="111" y="86"/>
                                    <a:pt x="115" y="96"/>
                                    <a:pt x="115" y="108"/>
                                  </a:cubicBezTo>
                                  <a:cubicBezTo>
                                    <a:pt x="115" y="124"/>
                                    <a:pt x="109" y="136"/>
                                    <a:pt x="98" y="143"/>
                                  </a:cubicBezTo>
                                  <a:cubicBezTo>
                                    <a:pt x="86" y="150"/>
                                    <a:pt x="73" y="153"/>
                                    <a:pt x="57" y="153"/>
                                  </a:cubicBezTo>
                                  <a:cubicBezTo>
                                    <a:pt x="39" y="153"/>
                                    <a:pt x="25" y="149"/>
                                    <a:pt x="15" y="139"/>
                                  </a:cubicBezTo>
                                  <a:cubicBezTo>
                                    <a:pt x="5" y="130"/>
                                    <a:pt x="0" y="118"/>
                                    <a:pt x="0" y="102"/>
                                  </a:cubicBezTo>
                                  <a:lnTo>
                                    <a:pt x="18" y="102"/>
                                  </a:lnTo>
                                  <a:close/>
                                  <a:moveTo>
                                    <a:pt x="58" y="0"/>
                                  </a:moveTo>
                                  <a:lnTo>
                                    <a:pt x="58" y="0"/>
                                  </a:lnTo>
                                  <a:lnTo>
                                    <a:pt x="5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95" name="Freeform 252"/>
                          <wps:cNvSpPr>
                            <a:spLocks/>
                          </wps:cNvSpPr>
                          <wps:spPr bwMode="auto">
                            <a:xfrm>
                              <a:off x="619" y="816"/>
                              <a:ext cx="39" cy="109"/>
                            </a:xfrm>
                            <a:custGeom>
                              <a:avLst/>
                              <a:gdLst>
                                <a:gd name="T0" fmla="*/ 14 w 49"/>
                                <a:gd name="T1" fmla="*/ 0 h 137"/>
                                <a:gd name="T2" fmla="*/ 14 w 49"/>
                                <a:gd name="T3" fmla="*/ 0 h 137"/>
                                <a:gd name="T4" fmla="*/ 32 w 49"/>
                                <a:gd name="T5" fmla="*/ 0 h 137"/>
                                <a:gd name="T6" fmla="*/ 32 w 49"/>
                                <a:gd name="T7" fmla="*/ 29 h 137"/>
                                <a:gd name="T8" fmla="*/ 49 w 49"/>
                                <a:gd name="T9" fmla="*/ 29 h 137"/>
                                <a:gd name="T10" fmla="*/ 49 w 49"/>
                                <a:gd name="T11" fmla="*/ 44 h 137"/>
                                <a:gd name="T12" fmla="*/ 32 w 49"/>
                                <a:gd name="T13" fmla="*/ 44 h 137"/>
                                <a:gd name="T14" fmla="*/ 32 w 49"/>
                                <a:gd name="T15" fmla="*/ 113 h 137"/>
                                <a:gd name="T16" fmla="*/ 36 w 49"/>
                                <a:gd name="T17" fmla="*/ 120 h 137"/>
                                <a:gd name="T18" fmla="*/ 43 w 49"/>
                                <a:gd name="T19" fmla="*/ 121 h 137"/>
                                <a:gd name="T20" fmla="*/ 45 w 49"/>
                                <a:gd name="T21" fmla="*/ 121 h 137"/>
                                <a:gd name="T22" fmla="*/ 49 w 49"/>
                                <a:gd name="T23" fmla="*/ 121 h 137"/>
                                <a:gd name="T24" fmla="*/ 49 w 49"/>
                                <a:gd name="T25" fmla="*/ 135 h 137"/>
                                <a:gd name="T26" fmla="*/ 42 w 49"/>
                                <a:gd name="T27" fmla="*/ 136 h 137"/>
                                <a:gd name="T28" fmla="*/ 35 w 49"/>
                                <a:gd name="T29" fmla="*/ 137 h 137"/>
                                <a:gd name="T30" fmla="*/ 18 w 49"/>
                                <a:gd name="T31" fmla="*/ 130 h 137"/>
                                <a:gd name="T32" fmla="*/ 14 w 49"/>
                                <a:gd name="T33" fmla="*/ 114 h 137"/>
                                <a:gd name="T34" fmla="*/ 14 w 49"/>
                                <a:gd name="T35" fmla="*/ 44 h 137"/>
                                <a:gd name="T36" fmla="*/ 0 w 49"/>
                                <a:gd name="T37" fmla="*/ 44 h 137"/>
                                <a:gd name="T38" fmla="*/ 0 w 49"/>
                                <a:gd name="T39" fmla="*/ 29 h 137"/>
                                <a:gd name="T40" fmla="*/ 14 w 49"/>
                                <a:gd name="T41" fmla="*/ 29 h 137"/>
                                <a:gd name="T42" fmla="*/ 14 w 49"/>
                                <a:gd name="T43" fmla="*/ 0 h 1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49" h="137">
                                  <a:moveTo>
                                    <a:pt x="14" y="0"/>
                                  </a:moveTo>
                                  <a:lnTo>
                                    <a:pt x="14" y="0"/>
                                  </a:lnTo>
                                  <a:lnTo>
                                    <a:pt x="32" y="0"/>
                                  </a:lnTo>
                                  <a:lnTo>
                                    <a:pt x="32" y="29"/>
                                  </a:lnTo>
                                  <a:lnTo>
                                    <a:pt x="49" y="29"/>
                                  </a:lnTo>
                                  <a:lnTo>
                                    <a:pt x="49" y="44"/>
                                  </a:lnTo>
                                  <a:lnTo>
                                    <a:pt x="32" y="44"/>
                                  </a:lnTo>
                                  <a:lnTo>
                                    <a:pt x="32" y="113"/>
                                  </a:lnTo>
                                  <a:cubicBezTo>
                                    <a:pt x="32" y="116"/>
                                    <a:pt x="33" y="119"/>
                                    <a:pt x="36" y="120"/>
                                  </a:cubicBezTo>
                                  <a:cubicBezTo>
                                    <a:pt x="37" y="121"/>
                                    <a:pt x="39" y="121"/>
                                    <a:pt x="43" y="121"/>
                                  </a:cubicBezTo>
                                  <a:cubicBezTo>
                                    <a:pt x="43" y="121"/>
                                    <a:pt x="44" y="121"/>
                                    <a:pt x="45" y="121"/>
                                  </a:cubicBezTo>
                                  <a:cubicBezTo>
                                    <a:pt x="46" y="121"/>
                                    <a:pt x="47" y="121"/>
                                    <a:pt x="49" y="121"/>
                                  </a:cubicBezTo>
                                  <a:lnTo>
                                    <a:pt x="49" y="135"/>
                                  </a:lnTo>
                                  <a:cubicBezTo>
                                    <a:pt x="47" y="136"/>
                                    <a:pt x="45" y="136"/>
                                    <a:pt x="42" y="136"/>
                                  </a:cubicBezTo>
                                  <a:cubicBezTo>
                                    <a:pt x="40" y="136"/>
                                    <a:pt x="38" y="137"/>
                                    <a:pt x="35" y="137"/>
                                  </a:cubicBezTo>
                                  <a:cubicBezTo>
                                    <a:pt x="27" y="137"/>
                                    <a:pt x="21" y="135"/>
                                    <a:pt x="18" y="130"/>
                                  </a:cubicBezTo>
                                  <a:cubicBezTo>
                                    <a:pt x="15" y="126"/>
                                    <a:pt x="14" y="121"/>
                                    <a:pt x="14" y="114"/>
                                  </a:cubicBezTo>
                                  <a:lnTo>
                                    <a:pt x="14" y="44"/>
                                  </a:lnTo>
                                  <a:lnTo>
                                    <a:pt x="0" y="44"/>
                                  </a:lnTo>
                                  <a:lnTo>
                                    <a:pt x="0" y="29"/>
                                  </a:lnTo>
                                  <a:lnTo>
                                    <a:pt x="14" y="29"/>
                                  </a:lnTo>
                                  <a:lnTo>
                                    <a:pt x="14"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96" name="Freeform 253"/>
                          <wps:cNvSpPr>
                            <a:spLocks noEditPoints="1"/>
                          </wps:cNvSpPr>
                          <wps:spPr bwMode="auto">
                            <a:xfrm>
                              <a:off x="672" y="837"/>
                              <a:ext cx="67" cy="88"/>
                            </a:xfrm>
                            <a:custGeom>
                              <a:avLst/>
                              <a:gdLst>
                                <a:gd name="T0" fmla="*/ 18 w 85"/>
                                <a:gd name="T1" fmla="*/ 2 h 111"/>
                                <a:gd name="T2" fmla="*/ 18 w 85"/>
                                <a:gd name="T3" fmla="*/ 2 h 111"/>
                                <a:gd name="T4" fmla="*/ 18 w 85"/>
                                <a:gd name="T5" fmla="*/ 72 h 111"/>
                                <a:gd name="T6" fmla="*/ 21 w 85"/>
                                <a:gd name="T7" fmla="*/ 86 h 111"/>
                                <a:gd name="T8" fmla="*/ 39 w 85"/>
                                <a:gd name="T9" fmla="*/ 95 h 111"/>
                                <a:gd name="T10" fmla="*/ 64 w 85"/>
                                <a:gd name="T11" fmla="*/ 79 h 111"/>
                                <a:gd name="T12" fmla="*/ 68 w 85"/>
                                <a:gd name="T13" fmla="*/ 54 h 111"/>
                                <a:gd name="T14" fmla="*/ 68 w 85"/>
                                <a:gd name="T15" fmla="*/ 2 h 111"/>
                                <a:gd name="T16" fmla="*/ 85 w 85"/>
                                <a:gd name="T17" fmla="*/ 2 h 111"/>
                                <a:gd name="T18" fmla="*/ 85 w 85"/>
                                <a:gd name="T19" fmla="*/ 108 h 111"/>
                                <a:gd name="T20" fmla="*/ 69 w 85"/>
                                <a:gd name="T21" fmla="*/ 108 h 111"/>
                                <a:gd name="T22" fmla="*/ 69 w 85"/>
                                <a:gd name="T23" fmla="*/ 92 h 111"/>
                                <a:gd name="T24" fmla="*/ 60 w 85"/>
                                <a:gd name="T25" fmla="*/ 103 h 111"/>
                                <a:gd name="T26" fmla="*/ 36 w 85"/>
                                <a:gd name="T27" fmla="*/ 111 h 111"/>
                                <a:gd name="T28" fmla="*/ 5 w 85"/>
                                <a:gd name="T29" fmla="*/ 96 h 111"/>
                                <a:gd name="T30" fmla="*/ 0 w 85"/>
                                <a:gd name="T31" fmla="*/ 74 h 111"/>
                                <a:gd name="T32" fmla="*/ 0 w 85"/>
                                <a:gd name="T33" fmla="*/ 2 h 111"/>
                                <a:gd name="T34" fmla="*/ 18 w 85"/>
                                <a:gd name="T35" fmla="*/ 2 h 111"/>
                                <a:gd name="T36" fmla="*/ 43 w 85"/>
                                <a:gd name="T37" fmla="*/ 0 h 111"/>
                                <a:gd name="T38" fmla="*/ 43 w 85"/>
                                <a:gd name="T39" fmla="*/ 0 h 111"/>
                                <a:gd name="T40" fmla="*/ 43 w 85"/>
                                <a:gd name="T41" fmla="*/ 0 h 1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85" h="111">
                                  <a:moveTo>
                                    <a:pt x="18" y="2"/>
                                  </a:moveTo>
                                  <a:lnTo>
                                    <a:pt x="18" y="2"/>
                                  </a:lnTo>
                                  <a:lnTo>
                                    <a:pt x="18" y="72"/>
                                  </a:lnTo>
                                  <a:cubicBezTo>
                                    <a:pt x="18" y="78"/>
                                    <a:pt x="19" y="82"/>
                                    <a:pt x="21" y="86"/>
                                  </a:cubicBezTo>
                                  <a:cubicBezTo>
                                    <a:pt x="24" y="92"/>
                                    <a:pt x="30" y="95"/>
                                    <a:pt x="39" y="95"/>
                                  </a:cubicBezTo>
                                  <a:cubicBezTo>
                                    <a:pt x="51" y="95"/>
                                    <a:pt x="59" y="90"/>
                                    <a:pt x="64" y="79"/>
                                  </a:cubicBezTo>
                                  <a:cubicBezTo>
                                    <a:pt x="66" y="73"/>
                                    <a:pt x="68" y="65"/>
                                    <a:pt x="68" y="54"/>
                                  </a:cubicBezTo>
                                  <a:lnTo>
                                    <a:pt x="68" y="2"/>
                                  </a:lnTo>
                                  <a:lnTo>
                                    <a:pt x="85" y="2"/>
                                  </a:lnTo>
                                  <a:lnTo>
                                    <a:pt x="85" y="108"/>
                                  </a:lnTo>
                                  <a:lnTo>
                                    <a:pt x="69" y="108"/>
                                  </a:lnTo>
                                  <a:lnTo>
                                    <a:pt x="69" y="92"/>
                                  </a:lnTo>
                                  <a:cubicBezTo>
                                    <a:pt x="66" y="96"/>
                                    <a:pt x="64" y="100"/>
                                    <a:pt x="60" y="103"/>
                                  </a:cubicBezTo>
                                  <a:cubicBezTo>
                                    <a:pt x="53" y="108"/>
                                    <a:pt x="45" y="111"/>
                                    <a:pt x="36" y="111"/>
                                  </a:cubicBezTo>
                                  <a:cubicBezTo>
                                    <a:pt x="20" y="111"/>
                                    <a:pt x="10" y="106"/>
                                    <a:pt x="5" y="96"/>
                                  </a:cubicBezTo>
                                  <a:cubicBezTo>
                                    <a:pt x="2" y="90"/>
                                    <a:pt x="0" y="83"/>
                                    <a:pt x="0" y="74"/>
                                  </a:cubicBezTo>
                                  <a:lnTo>
                                    <a:pt x="0" y="2"/>
                                  </a:lnTo>
                                  <a:lnTo>
                                    <a:pt x="18" y="2"/>
                                  </a:lnTo>
                                  <a:close/>
                                  <a:moveTo>
                                    <a:pt x="43" y="0"/>
                                  </a:moveTo>
                                  <a:lnTo>
                                    <a:pt x="43" y="0"/>
                                  </a:lnTo>
                                  <a:lnTo>
                                    <a:pt x="43"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97" name="Freeform 254"/>
                          <wps:cNvSpPr>
                            <a:spLocks noEditPoints="1"/>
                          </wps:cNvSpPr>
                          <wps:spPr bwMode="auto">
                            <a:xfrm>
                              <a:off x="756" y="808"/>
                              <a:ext cx="74" cy="118"/>
                            </a:xfrm>
                            <a:custGeom>
                              <a:avLst/>
                              <a:gdLst>
                                <a:gd name="T0" fmla="*/ 19 w 94"/>
                                <a:gd name="T1" fmla="*/ 93 h 149"/>
                                <a:gd name="T2" fmla="*/ 19 w 94"/>
                                <a:gd name="T3" fmla="*/ 93 h 149"/>
                                <a:gd name="T4" fmla="*/ 26 w 94"/>
                                <a:gd name="T5" fmla="*/ 122 h 149"/>
                                <a:gd name="T6" fmla="*/ 49 w 94"/>
                                <a:gd name="T7" fmla="*/ 133 h 149"/>
                                <a:gd name="T8" fmla="*/ 69 w 94"/>
                                <a:gd name="T9" fmla="*/ 123 h 149"/>
                                <a:gd name="T10" fmla="*/ 77 w 94"/>
                                <a:gd name="T11" fmla="*/ 92 h 149"/>
                                <a:gd name="T12" fmla="*/ 69 w 94"/>
                                <a:gd name="T13" fmla="*/ 63 h 149"/>
                                <a:gd name="T14" fmla="*/ 49 w 94"/>
                                <a:gd name="T15" fmla="*/ 53 h 149"/>
                                <a:gd name="T16" fmla="*/ 27 w 94"/>
                                <a:gd name="T17" fmla="*/ 63 h 149"/>
                                <a:gd name="T18" fmla="*/ 19 w 94"/>
                                <a:gd name="T19" fmla="*/ 93 h 149"/>
                                <a:gd name="T20" fmla="*/ 19 w 94"/>
                                <a:gd name="T21" fmla="*/ 93 h 149"/>
                                <a:gd name="T22" fmla="*/ 46 w 94"/>
                                <a:gd name="T23" fmla="*/ 37 h 149"/>
                                <a:gd name="T24" fmla="*/ 46 w 94"/>
                                <a:gd name="T25" fmla="*/ 37 h 149"/>
                                <a:gd name="T26" fmla="*/ 66 w 94"/>
                                <a:gd name="T27" fmla="*/ 43 h 149"/>
                                <a:gd name="T28" fmla="*/ 77 w 94"/>
                                <a:gd name="T29" fmla="*/ 53 h 149"/>
                                <a:gd name="T30" fmla="*/ 77 w 94"/>
                                <a:gd name="T31" fmla="*/ 0 h 149"/>
                                <a:gd name="T32" fmla="*/ 94 w 94"/>
                                <a:gd name="T33" fmla="*/ 0 h 149"/>
                                <a:gd name="T34" fmla="*/ 94 w 94"/>
                                <a:gd name="T35" fmla="*/ 145 h 149"/>
                                <a:gd name="T36" fmla="*/ 78 w 94"/>
                                <a:gd name="T37" fmla="*/ 145 h 149"/>
                                <a:gd name="T38" fmla="*/ 78 w 94"/>
                                <a:gd name="T39" fmla="*/ 130 h 149"/>
                                <a:gd name="T40" fmla="*/ 63 w 94"/>
                                <a:gd name="T41" fmla="*/ 144 h 149"/>
                                <a:gd name="T42" fmla="*/ 44 w 94"/>
                                <a:gd name="T43" fmla="*/ 149 h 149"/>
                                <a:gd name="T44" fmla="*/ 13 w 94"/>
                                <a:gd name="T45" fmla="*/ 134 h 149"/>
                                <a:gd name="T46" fmla="*/ 0 w 94"/>
                                <a:gd name="T47" fmla="*/ 94 h 149"/>
                                <a:gd name="T48" fmla="*/ 12 w 94"/>
                                <a:gd name="T49" fmla="*/ 54 h 149"/>
                                <a:gd name="T50" fmla="*/ 46 w 94"/>
                                <a:gd name="T51" fmla="*/ 37 h 149"/>
                                <a:gd name="T52" fmla="*/ 46 w 94"/>
                                <a:gd name="T53" fmla="*/ 37 h 14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94" h="149">
                                  <a:moveTo>
                                    <a:pt x="19" y="93"/>
                                  </a:moveTo>
                                  <a:lnTo>
                                    <a:pt x="19" y="93"/>
                                  </a:lnTo>
                                  <a:cubicBezTo>
                                    <a:pt x="19" y="105"/>
                                    <a:pt x="21" y="114"/>
                                    <a:pt x="26" y="122"/>
                                  </a:cubicBezTo>
                                  <a:cubicBezTo>
                                    <a:pt x="31" y="129"/>
                                    <a:pt x="38" y="133"/>
                                    <a:pt x="49" y="133"/>
                                  </a:cubicBezTo>
                                  <a:cubicBezTo>
                                    <a:pt x="57" y="133"/>
                                    <a:pt x="64" y="130"/>
                                    <a:pt x="69" y="123"/>
                                  </a:cubicBezTo>
                                  <a:cubicBezTo>
                                    <a:pt x="75" y="116"/>
                                    <a:pt x="77" y="105"/>
                                    <a:pt x="77" y="92"/>
                                  </a:cubicBezTo>
                                  <a:cubicBezTo>
                                    <a:pt x="77" y="79"/>
                                    <a:pt x="75" y="69"/>
                                    <a:pt x="69" y="63"/>
                                  </a:cubicBezTo>
                                  <a:cubicBezTo>
                                    <a:pt x="64" y="56"/>
                                    <a:pt x="57" y="53"/>
                                    <a:pt x="49" y="53"/>
                                  </a:cubicBezTo>
                                  <a:cubicBezTo>
                                    <a:pt x="40" y="53"/>
                                    <a:pt x="33" y="56"/>
                                    <a:pt x="27" y="63"/>
                                  </a:cubicBezTo>
                                  <a:cubicBezTo>
                                    <a:pt x="22" y="70"/>
                                    <a:pt x="19" y="80"/>
                                    <a:pt x="19" y="93"/>
                                  </a:cubicBezTo>
                                  <a:lnTo>
                                    <a:pt x="19" y="93"/>
                                  </a:lnTo>
                                  <a:close/>
                                  <a:moveTo>
                                    <a:pt x="46" y="37"/>
                                  </a:moveTo>
                                  <a:lnTo>
                                    <a:pt x="46" y="37"/>
                                  </a:lnTo>
                                  <a:cubicBezTo>
                                    <a:pt x="54" y="37"/>
                                    <a:pt x="60" y="39"/>
                                    <a:pt x="66" y="43"/>
                                  </a:cubicBezTo>
                                  <a:cubicBezTo>
                                    <a:pt x="69" y="45"/>
                                    <a:pt x="73" y="48"/>
                                    <a:pt x="77" y="53"/>
                                  </a:cubicBezTo>
                                  <a:lnTo>
                                    <a:pt x="77" y="0"/>
                                  </a:lnTo>
                                  <a:lnTo>
                                    <a:pt x="94" y="0"/>
                                  </a:lnTo>
                                  <a:lnTo>
                                    <a:pt x="94" y="145"/>
                                  </a:lnTo>
                                  <a:lnTo>
                                    <a:pt x="78" y="145"/>
                                  </a:lnTo>
                                  <a:lnTo>
                                    <a:pt x="78" y="130"/>
                                  </a:lnTo>
                                  <a:cubicBezTo>
                                    <a:pt x="74" y="137"/>
                                    <a:pt x="69" y="141"/>
                                    <a:pt x="63" y="144"/>
                                  </a:cubicBezTo>
                                  <a:cubicBezTo>
                                    <a:pt x="57" y="147"/>
                                    <a:pt x="51" y="149"/>
                                    <a:pt x="44" y="149"/>
                                  </a:cubicBezTo>
                                  <a:cubicBezTo>
                                    <a:pt x="32" y="149"/>
                                    <a:pt x="22" y="144"/>
                                    <a:pt x="13" y="134"/>
                                  </a:cubicBezTo>
                                  <a:cubicBezTo>
                                    <a:pt x="4" y="124"/>
                                    <a:pt x="0" y="111"/>
                                    <a:pt x="0" y="94"/>
                                  </a:cubicBezTo>
                                  <a:cubicBezTo>
                                    <a:pt x="0" y="79"/>
                                    <a:pt x="4" y="66"/>
                                    <a:pt x="12" y="54"/>
                                  </a:cubicBezTo>
                                  <a:cubicBezTo>
                                    <a:pt x="20" y="43"/>
                                    <a:pt x="31" y="37"/>
                                    <a:pt x="46" y="37"/>
                                  </a:cubicBezTo>
                                  <a:lnTo>
                                    <a:pt x="46" y="37"/>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98" name="Freeform 255"/>
                          <wps:cNvSpPr>
                            <a:spLocks noEditPoints="1"/>
                          </wps:cNvSpPr>
                          <wps:spPr bwMode="auto">
                            <a:xfrm>
                              <a:off x="842" y="837"/>
                              <a:ext cx="77" cy="120"/>
                            </a:xfrm>
                            <a:custGeom>
                              <a:avLst/>
                              <a:gdLst>
                                <a:gd name="T0" fmla="*/ 77 w 97"/>
                                <a:gd name="T1" fmla="*/ 2 h 151"/>
                                <a:gd name="T2" fmla="*/ 77 w 97"/>
                                <a:gd name="T3" fmla="*/ 2 h 151"/>
                                <a:gd name="T4" fmla="*/ 97 w 97"/>
                                <a:gd name="T5" fmla="*/ 2 h 151"/>
                                <a:gd name="T6" fmla="*/ 80 w 97"/>
                                <a:gd name="T7" fmla="*/ 49 h 151"/>
                                <a:gd name="T8" fmla="*/ 64 w 97"/>
                                <a:gd name="T9" fmla="*/ 93 h 151"/>
                                <a:gd name="T10" fmla="*/ 42 w 97"/>
                                <a:gd name="T11" fmla="*/ 142 h 151"/>
                                <a:gd name="T12" fmla="*/ 21 w 97"/>
                                <a:gd name="T13" fmla="*/ 151 h 151"/>
                                <a:gd name="T14" fmla="*/ 15 w 97"/>
                                <a:gd name="T15" fmla="*/ 151 h 151"/>
                                <a:gd name="T16" fmla="*/ 10 w 97"/>
                                <a:gd name="T17" fmla="*/ 150 h 151"/>
                                <a:gd name="T18" fmla="*/ 10 w 97"/>
                                <a:gd name="T19" fmla="*/ 134 h 151"/>
                                <a:gd name="T20" fmla="*/ 17 w 97"/>
                                <a:gd name="T21" fmla="*/ 135 h 151"/>
                                <a:gd name="T22" fmla="*/ 20 w 97"/>
                                <a:gd name="T23" fmla="*/ 136 h 151"/>
                                <a:gd name="T24" fmla="*/ 28 w 97"/>
                                <a:gd name="T25" fmla="*/ 134 h 151"/>
                                <a:gd name="T26" fmla="*/ 31 w 97"/>
                                <a:gd name="T27" fmla="*/ 130 h 151"/>
                                <a:gd name="T28" fmla="*/ 35 w 97"/>
                                <a:gd name="T29" fmla="*/ 122 h 151"/>
                                <a:gd name="T30" fmla="*/ 39 w 97"/>
                                <a:gd name="T31" fmla="*/ 111 h 151"/>
                                <a:gd name="T32" fmla="*/ 0 w 97"/>
                                <a:gd name="T33" fmla="*/ 2 h 151"/>
                                <a:gd name="T34" fmla="*/ 21 w 97"/>
                                <a:gd name="T35" fmla="*/ 2 h 151"/>
                                <a:gd name="T36" fmla="*/ 49 w 97"/>
                                <a:gd name="T37" fmla="*/ 88 h 151"/>
                                <a:gd name="T38" fmla="*/ 77 w 97"/>
                                <a:gd name="T39" fmla="*/ 2 h 151"/>
                                <a:gd name="T40" fmla="*/ 49 w 97"/>
                                <a:gd name="T41" fmla="*/ 0 h 151"/>
                                <a:gd name="T42" fmla="*/ 49 w 97"/>
                                <a:gd name="T43" fmla="*/ 0 h 151"/>
                                <a:gd name="T44" fmla="*/ 49 w 97"/>
                                <a:gd name="T45" fmla="*/ 0 h 1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97" h="151">
                                  <a:moveTo>
                                    <a:pt x="77" y="2"/>
                                  </a:moveTo>
                                  <a:lnTo>
                                    <a:pt x="77" y="2"/>
                                  </a:lnTo>
                                  <a:lnTo>
                                    <a:pt x="97" y="2"/>
                                  </a:lnTo>
                                  <a:cubicBezTo>
                                    <a:pt x="94" y="9"/>
                                    <a:pt x="89" y="25"/>
                                    <a:pt x="80" y="49"/>
                                  </a:cubicBezTo>
                                  <a:cubicBezTo>
                                    <a:pt x="74" y="67"/>
                                    <a:pt x="68" y="82"/>
                                    <a:pt x="64" y="93"/>
                                  </a:cubicBezTo>
                                  <a:cubicBezTo>
                                    <a:pt x="54" y="120"/>
                                    <a:pt x="47" y="136"/>
                                    <a:pt x="42" y="142"/>
                                  </a:cubicBezTo>
                                  <a:cubicBezTo>
                                    <a:pt x="38" y="148"/>
                                    <a:pt x="31" y="151"/>
                                    <a:pt x="21" y="151"/>
                                  </a:cubicBezTo>
                                  <a:cubicBezTo>
                                    <a:pt x="18" y="151"/>
                                    <a:pt x="16" y="151"/>
                                    <a:pt x="15" y="151"/>
                                  </a:cubicBezTo>
                                  <a:cubicBezTo>
                                    <a:pt x="14" y="151"/>
                                    <a:pt x="12" y="150"/>
                                    <a:pt x="10" y="150"/>
                                  </a:cubicBezTo>
                                  <a:lnTo>
                                    <a:pt x="10" y="134"/>
                                  </a:lnTo>
                                  <a:cubicBezTo>
                                    <a:pt x="13" y="135"/>
                                    <a:pt x="15" y="135"/>
                                    <a:pt x="17" y="135"/>
                                  </a:cubicBezTo>
                                  <a:cubicBezTo>
                                    <a:pt x="18" y="135"/>
                                    <a:pt x="19" y="136"/>
                                    <a:pt x="20" y="136"/>
                                  </a:cubicBezTo>
                                  <a:cubicBezTo>
                                    <a:pt x="24" y="136"/>
                                    <a:pt x="26" y="135"/>
                                    <a:pt x="28" y="134"/>
                                  </a:cubicBezTo>
                                  <a:cubicBezTo>
                                    <a:pt x="29" y="133"/>
                                    <a:pt x="30" y="132"/>
                                    <a:pt x="31" y="130"/>
                                  </a:cubicBezTo>
                                  <a:cubicBezTo>
                                    <a:pt x="32" y="129"/>
                                    <a:pt x="33" y="127"/>
                                    <a:pt x="35" y="122"/>
                                  </a:cubicBezTo>
                                  <a:cubicBezTo>
                                    <a:pt x="37" y="117"/>
                                    <a:pt x="39" y="113"/>
                                    <a:pt x="39" y="111"/>
                                  </a:cubicBezTo>
                                  <a:lnTo>
                                    <a:pt x="0" y="2"/>
                                  </a:lnTo>
                                  <a:lnTo>
                                    <a:pt x="21" y="2"/>
                                  </a:lnTo>
                                  <a:lnTo>
                                    <a:pt x="49" y="88"/>
                                  </a:lnTo>
                                  <a:lnTo>
                                    <a:pt x="77" y="2"/>
                                  </a:lnTo>
                                  <a:close/>
                                  <a:moveTo>
                                    <a:pt x="49" y="0"/>
                                  </a:moveTo>
                                  <a:lnTo>
                                    <a:pt x="49" y="0"/>
                                  </a:lnTo>
                                  <a:lnTo>
                                    <a:pt x="49"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99" name="Freeform 256"/>
                          <wps:cNvSpPr>
                            <a:spLocks/>
                          </wps:cNvSpPr>
                          <wps:spPr bwMode="auto">
                            <a:xfrm>
                              <a:off x="5960" y="4560"/>
                              <a:ext cx="41" cy="112"/>
                            </a:xfrm>
                            <a:custGeom>
                              <a:avLst/>
                              <a:gdLst>
                                <a:gd name="T0" fmla="*/ 0 w 52"/>
                                <a:gd name="T1" fmla="*/ 41 h 141"/>
                                <a:gd name="T2" fmla="*/ 0 w 52"/>
                                <a:gd name="T3" fmla="*/ 41 h 141"/>
                                <a:gd name="T4" fmla="*/ 0 w 52"/>
                                <a:gd name="T5" fmla="*/ 28 h 141"/>
                                <a:gd name="T6" fmla="*/ 27 w 52"/>
                                <a:gd name="T7" fmla="*/ 21 h 141"/>
                                <a:gd name="T8" fmla="*/ 38 w 52"/>
                                <a:gd name="T9" fmla="*/ 0 h 141"/>
                                <a:gd name="T10" fmla="*/ 52 w 52"/>
                                <a:gd name="T11" fmla="*/ 0 h 141"/>
                                <a:gd name="T12" fmla="*/ 52 w 52"/>
                                <a:gd name="T13" fmla="*/ 141 h 141"/>
                                <a:gd name="T14" fmla="*/ 33 w 52"/>
                                <a:gd name="T15" fmla="*/ 141 h 141"/>
                                <a:gd name="T16" fmla="*/ 33 w 52"/>
                                <a:gd name="T17" fmla="*/ 41 h 141"/>
                                <a:gd name="T18" fmla="*/ 0 w 52"/>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1">
                                  <a:moveTo>
                                    <a:pt x="0" y="41"/>
                                  </a:moveTo>
                                  <a:lnTo>
                                    <a:pt x="0" y="41"/>
                                  </a:lnTo>
                                  <a:lnTo>
                                    <a:pt x="0" y="28"/>
                                  </a:lnTo>
                                  <a:cubicBezTo>
                                    <a:pt x="13" y="26"/>
                                    <a:pt x="22" y="24"/>
                                    <a:pt x="27" y="21"/>
                                  </a:cubicBezTo>
                                  <a:cubicBezTo>
                                    <a:pt x="32" y="18"/>
                                    <a:pt x="36" y="11"/>
                                    <a:pt x="38" y="0"/>
                                  </a:cubicBezTo>
                                  <a:lnTo>
                                    <a:pt x="52" y="0"/>
                                  </a:lnTo>
                                  <a:lnTo>
                                    <a:pt x="52" y="141"/>
                                  </a:lnTo>
                                  <a:lnTo>
                                    <a:pt x="33" y="141"/>
                                  </a:lnTo>
                                  <a:lnTo>
                                    <a:pt x="33"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00" name="Freeform 257"/>
                          <wps:cNvSpPr>
                            <a:spLocks/>
                          </wps:cNvSpPr>
                          <wps:spPr bwMode="auto">
                            <a:xfrm>
                              <a:off x="6048" y="4655"/>
                              <a:ext cx="16" cy="17"/>
                            </a:xfrm>
                            <a:custGeom>
                              <a:avLst/>
                              <a:gdLst>
                                <a:gd name="T0" fmla="*/ 0 w 20"/>
                                <a:gd name="T1" fmla="*/ 0 h 21"/>
                                <a:gd name="T2" fmla="*/ 0 w 20"/>
                                <a:gd name="T3" fmla="*/ 0 h 21"/>
                                <a:gd name="T4" fmla="*/ 20 w 20"/>
                                <a:gd name="T5" fmla="*/ 0 h 21"/>
                                <a:gd name="T6" fmla="*/ 20 w 20"/>
                                <a:gd name="T7" fmla="*/ 21 h 21"/>
                                <a:gd name="T8" fmla="*/ 0 w 20"/>
                                <a:gd name="T9" fmla="*/ 21 h 21"/>
                                <a:gd name="T10" fmla="*/ 0 w 20"/>
                                <a:gd name="T11" fmla="*/ 0 h 21"/>
                              </a:gdLst>
                              <a:ahLst/>
                              <a:cxnLst>
                                <a:cxn ang="0">
                                  <a:pos x="T0" y="T1"/>
                                </a:cxn>
                                <a:cxn ang="0">
                                  <a:pos x="T2" y="T3"/>
                                </a:cxn>
                                <a:cxn ang="0">
                                  <a:pos x="T4" y="T5"/>
                                </a:cxn>
                                <a:cxn ang="0">
                                  <a:pos x="T6" y="T7"/>
                                </a:cxn>
                                <a:cxn ang="0">
                                  <a:pos x="T8" y="T9"/>
                                </a:cxn>
                                <a:cxn ang="0">
                                  <a:pos x="T10" y="T11"/>
                                </a:cxn>
                              </a:cxnLst>
                              <a:rect l="0" t="0" r="r" b="b"/>
                              <a:pathLst>
                                <a:path w="20" h="21">
                                  <a:moveTo>
                                    <a:pt x="0" y="0"/>
                                  </a:moveTo>
                                  <a:lnTo>
                                    <a:pt x="0" y="0"/>
                                  </a:lnTo>
                                  <a:lnTo>
                                    <a:pt x="20" y="0"/>
                                  </a:lnTo>
                                  <a:lnTo>
                                    <a:pt x="20"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01" name="Freeform 258"/>
                          <wps:cNvSpPr>
                            <a:spLocks/>
                          </wps:cNvSpPr>
                          <wps:spPr bwMode="auto">
                            <a:xfrm>
                              <a:off x="6084" y="4562"/>
                              <a:ext cx="78" cy="110"/>
                            </a:xfrm>
                            <a:custGeom>
                              <a:avLst/>
                              <a:gdLst>
                                <a:gd name="T0" fmla="*/ 98 w 98"/>
                                <a:gd name="T1" fmla="*/ 0 h 139"/>
                                <a:gd name="T2" fmla="*/ 98 w 98"/>
                                <a:gd name="T3" fmla="*/ 0 h 139"/>
                                <a:gd name="T4" fmla="*/ 98 w 98"/>
                                <a:gd name="T5" fmla="*/ 16 h 139"/>
                                <a:gd name="T6" fmla="*/ 80 w 98"/>
                                <a:gd name="T7" fmla="*/ 39 h 139"/>
                                <a:gd name="T8" fmla="*/ 60 w 98"/>
                                <a:gd name="T9" fmla="*/ 74 h 139"/>
                                <a:gd name="T10" fmla="*/ 47 w 98"/>
                                <a:gd name="T11" fmla="*/ 108 h 139"/>
                                <a:gd name="T12" fmla="*/ 40 w 98"/>
                                <a:gd name="T13" fmla="*/ 139 h 139"/>
                                <a:gd name="T14" fmla="*/ 20 w 98"/>
                                <a:gd name="T15" fmla="*/ 139 h 139"/>
                                <a:gd name="T16" fmla="*/ 50 w 98"/>
                                <a:gd name="T17" fmla="*/ 59 h 139"/>
                                <a:gd name="T18" fmla="*/ 78 w 98"/>
                                <a:gd name="T19" fmla="*/ 18 h 139"/>
                                <a:gd name="T20" fmla="*/ 0 w 98"/>
                                <a:gd name="T21" fmla="*/ 18 h 139"/>
                                <a:gd name="T22" fmla="*/ 0 w 98"/>
                                <a:gd name="T23" fmla="*/ 0 h 139"/>
                                <a:gd name="T24" fmla="*/ 98 w 98"/>
                                <a:gd name="T25"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98" h="139">
                                  <a:moveTo>
                                    <a:pt x="98" y="0"/>
                                  </a:moveTo>
                                  <a:lnTo>
                                    <a:pt x="98" y="0"/>
                                  </a:lnTo>
                                  <a:lnTo>
                                    <a:pt x="98" y="16"/>
                                  </a:lnTo>
                                  <a:cubicBezTo>
                                    <a:pt x="94" y="20"/>
                                    <a:pt x="88" y="28"/>
                                    <a:pt x="80" y="39"/>
                                  </a:cubicBezTo>
                                  <a:cubicBezTo>
                                    <a:pt x="73" y="50"/>
                                    <a:pt x="66" y="61"/>
                                    <a:pt x="60" y="74"/>
                                  </a:cubicBezTo>
                                  <a:cubicBezTo>
                                    <a:pt x="55" y="86"/>
                                    <a:pt x="50" y="98"/>
                                    <a:pt x="47" y="108"/>
                                  </a:cubicBezTo>
                                  <a:cubicBezTo>
                                    <a:pt x="45" y="114"/>
                                    <a:pt x="43" y="125"/>
                                    <a:pt x="40" y="139"/>
                                  </a:cubicBezTo>
                                  <a:lnTo>
                                    <a:pt x="20" y="139"/>
                                  </a:lnTo>
                                  <a:cubicBezTo>
                                    <a:pt x="25" y="112"/>
                                    <a:pt x="35" y="85"/>
                                    <a:pt x="50" y="59"/>
                                  </a:cubicBezTo>
                                  <a:cubicBezTo>
                                    <a:pt x="59" y="43"/>
                                    <a:pt x="68" y="30"/>
                                    <a:pt x="78" y="18"/>
                                  </a:cubicBezTo>
                                  <a:lnTo>
                                    <a:pt x="0" y="18"/>
                                  </a:lnTo>
                                  <a:lnTo>
                                    <a:pt x="0" y="0"/>
                                  </a:lnTo>
                                  <a:lnTo>
                                    <a:pt x="9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02" name="Freeform 259"/>
                          <wps:cNvSpPr>
                            <a:spLocks noEditPoints="1"/>
                          </wps:cNvSpPr>
                          <wps:spPr bwMode="auto">
                            <a:xfrm>
                              <a:off x="6172" y="4560"/>
                              <a:ext cx="79" cy="112"/>
                            </a:xfrm>
                            <a:custGeom>
                              <a:avLst/>
                              <a:gdLst>
                                <a:gd name="T0" fmla="*/ 61 w 100"/>
                                <a:gd name="T1" fmla="*/ 91 h 141"/>
                                <a:gd name="T2" fmla="*/ 61 w 100"/>
                                <a:gd name="T3" fmla="*/ 91 h 141"/>
                                <a:gd name="T4" fmla="*/ 61 w 100"/>
                                <a:gd name="T5" fmla="*/ 27 h 141"/>
                                <a:gd name="T6" fmla="*/ 16 w 100"/>
                                <a:gd name="T7" fmla="*/ 91 h 141"/>
                                <a:gd name="T8" fmla="*/ 61 w 100"/>
                                <a:gd name="T9" fmla="*/ 91 h 141"/>
                                <a:gd name="T10" fmla="*/ 62 w 100"/>
                                <a:gd name="T11" fmla="*/ 141 h 141"/>
                                <a:gd name="T12" fmla="*/ 62 w 100"/>
                                <a:gd name="T13" fmla="*/ 141 h 141"/>
                                <a:gd name="T14" fmla="*/ 62 w 100"/>
                                <a:gd name="T15" fmla="*/ 107 h 141"/>
                                <a:gd name="T16" fmla="*/ 0 w 100"/>
                                <a:gd name="T17" fmla="*/ 107 h 141"/>
                                <a:gd name="T18" fmla="*/ 0 w 100"/>
                                <a:gd name="T19" fmla="*/ 89 h 141"/>
                                <a:gd name="T20" fmla="*/ 64 w 100"/>
                                <a:gd name="T21" fmla="*/ 0 h 141"/>
                                <a:gd name="T22" fmla="*/ 79 w 100"/>
                                <a:gd name="T23" fmla="*/ 0 h 141"/>
                                <a:gd name="T24" fmla="*/ 79 w 100"/>
                                <a:gd name="T25" fmla="*/ 91 h 141"/>
                                <a:gd name="T26" fmla="*/ 100 w 100"/>
                                <a:gd name="T27" fmla="*/ 91 h 141"/>
                                <a:gd name="T28" fmla="*/ 100 w 100"/>
                                <a:gd name="T29" fmla="*/ 107 h 141"/>
                                <a:gd name="T30" fmla="*/ 79 w 100"/>
                                <a:gd name="T31" fmla="*/ 107 h 141"/>
                                <a:gd name="T32" fmla="*/ 79 w 100"/>
                                <a:gd name="T33" fmla="*/ 141 h 141"/>
                                <a:gd name="T34" fmla="*/ 62 w 100"/>
                                <a:gd name="T35"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00" h="141">
                                  <a:moveTo>
                                    <a:pt x="61" y="91"/>
                                  </a:moveTo>
                                  <a:lnTo>
                                    <a:pt x="61" y="91"/>
                                  </a:lnTo>
                                  <a:lnTo>
                                    <a:pt x="61" y="27"/>
                                  </a:lnTo>
                                  <a:lnTo>
                                    <a:pt x="16" y="91"/>
                                  </a:lnTo>
                                  <a:lnTo>
                                    <a:pt x="61" y="91"/>
                                  </a:lnTo>
                                  <a:close/>
                                  <a:moveTo>
                                    <a:pt x="62" y="141"/>
                                  </a:moveTo>
                                  <a:lnTo>
                                    <a:pt x="62" y="141"/>
                                  </a:lnTo>
                                  <a:lnTo>
                                    <a:pt x="62" y="107"/>
                                  </a:lnTo>
                                  <a:lnTo>
                                    <a:pt x="0" y="107"/>
                                  </a:lnTo>
                                  <a:lnTo>
                                    <a:pt x="0" y="89"/>
                                  </a:lnTo>
                                  <a:lnTo>
                                    <a:pt x="64" y="0"/>
                                  </a:lnTo>
                                  <a:lnTo>
                                    <a:pt x="79" y="0"/>
                                  </a:lnTo>
                                  <a:lnTo>
                                    <a:pt x="79" y="91"/>
                                  </a:lnTo>
                                  <a:lnTo>
                                    <a:pt x="100" y="91"/>
                                  </a:lnTo>
                                  <a:lnTo>
                                    <a:pt x="100" y="107"/>
                                  </a:lnTo>
                                  <a:lnTo>
                                    <a:pt x="79" y="107"/>
                                  </a:lnTo>
                                  <a:lnTo>
                                    <a:pt x="79" y="141"/>
                                  </a:lnTo>
                                  <a:lnTo>
                                    <a:pt x="62" y="1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03" name="Freeform 260"/>
                          <wps:cNvSpPr>
                            <a:spLocks/>
                          </wps:cNvSpPr>
                          <wps:spPr bwMode="auto">
                            <a:xfrm>
                              <a:off x="6313" y="4556"/>
                              <a:ext cx="36" cy="149"/>
                            </a:xfrm>
                            <a:custGeom>
                              <a:avLst/>
                              <a:gdLst>
                                <a:gd name="T0" fmla="*/ 45 w 46"/>
                                <a:gd name="T1" fmla="*/ 0 h 188"/>
                                <a:gd name="T2" fmla="*/ 45 w 46"/>
                                <a:gd name="T3" fmla="*/ 0 h 188"/>
                                <a:gd name="T4" fmla="*/ 25 w 46"/>
                                <a:gd name="T5" fmla="*/ 44 h 188"/>
                                <a:gd name="T6" fmla="*/ 18 w 46"/>
                                <a:gd name="T7" fmla="*/ 94 h 188"/>
                                <a:gd name="T8" fmla="*/ 26 w 46"/>
                                <a:gd name="T9" fmla="*/ 146 h 188"/>
                                <a:gd name="T10" fmla="*/ 46 w 46"/>
                                <a:gd name="T11" fmla="*/ 188 h 188"/>
                                <a:gd name="T12" fmla="*/ 34 w 46"/>
                                <a:gd name="T13" fmla="*/ 188 h 188"/>
                                <a:gd name="T14" fmla="*/ 16 w 46"/>
                                <a:gd name="T15" fmla="*/ 160 h 188"/>
                                <a:gd name="T16" fmla="*/ 8 w 46"/>
                                <a:gd name="T17" fmla="*/ 143 h 188"/>
                                <a:gd name="T18" fmla="*/ 1 w 46"/>
                                <a:gd name="T19" fmla="*/ 112 h 188"/>
                                <a:gd name="T20" fmla="*/ 0 w 46"/>
                                <a:gd name="T21" fmla="*/ 95 h 188"/>
                                <a:gd name="T22" fmla="*/ 9 w 46"/>
                                <a:gd name="T23" fmla="*/ 43 h 188"/>
                                <a:gd name="T24" fmla="*/ 33 w 46"/>
                                <a:gd name="T25" fmla="*/ 0 h 188"/>
                                <a:gd name="T26" fmla="*/ 45 w 46"/>
                                <a:gd name="T27" fmla="*/ 0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45" y="0"/>
                                  </a:moveTo>
                                  <a:lnTo>
                                    <a:pt x="45" y="0"/>
                                  </a:lnTo>
                                  <a:cubicBezTo>
                                    <a:pt x="35" y="20"/>
                                    <a:pt x="28" y="35"/>
                                    <a:pt x="25" y="44"/>
                                  </a:cubicBezTo>
                                  <a:cubicBezTo>
                                    <a:pt x="21" y="59"/>
                                    <a:pt x="18" y="75"/>
                                    <a:pt x="18" y="94"/>
                                  </a:cubicBezTo>
                                  <a:cubicBezTo>
                                    <a:pt x="18" y="113"/>
                                    <a:pt x="21" y="131"/>
                                    <a:pt x="26" y="146"/>
                                  </a:cubicBezTo>
                                  <a:cubicBezTo>
                                    <a:pt x="30" y="156"/>
                                    <a:pt x="36" y="170"/>
                                    <a:pt x="46" y="188"/>
                                  </a:cubicBezTo>
                                  <a:lnTo>
                                    <a:pt x="34" y="188"/>
                                  </a:lnTo>
                                  <a:cubicBezTo>
                                    <a:pt x="24" y="173"/>
                                    <a:pt x="18" y="164"/>
                                    <a:pt x="16" y="160"/>
                                  </a:cubicBezTo>
                                  <a:cubicBezTo>
                                    <a:pt x="14" y="156"/>
                                    <a:pt x="11" y="150"/>
                                    <a:pt x="8" y="143"/>
                                  </a:cubicBezTo>
                                  <a:cubicBezTo>
                                    <a:pt x="5" y="133"/>
                                    <a:pt x="2" y="123"/>
                                    <a:pt x="1" y="112"/>
                                  </a:cubicBezTo>
                                  <a:cubicBezTo>
                                    <a:pt x="0" y="106"/>
                                    <a:pt x="0" y="100"/>
                                    <a:pt x="0" y="95"/>
                                  </a:cubicBezTo>
                                  <a:cubicBezTo>
                                    <a:pt x="0" y="76"/>
                                    <a:pt x="3" y="58"/>
                                    <a:pt x="9" y="43"/>
                                  </a:cubicBezTo>
                                  <a:cubicBezTo>
                                    <a:pt x="13" y="34"/>
                                    <a:pt x="21" y="19"/>
                                    <a:pt x="33" y="0"/>
                                  </a:cubicBezTo>
                                  <a:lnTo>
                                    <a:pt x="45"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04" name="Freeform 261"/>
                          <wps:cNvSpPr>
                            <a:spLocks/>
                          </wps:cNvSpPr>
                          <wps:spPr bwMode="auto">
                            <a:xfrm>
                              <a:off x="6371" y="4560"/>
                              <a:ext cx="41" cy="112"/>
                            </a:xfrm>
                            <a:custGeom>
                              <a:avLst/>
                              <a:gdLst>
                                <a:gd name="T0" fmla="*/ 0 w 52"/>
                                <a:gd name="T1" fmla="*/ 41 h 141"/>
                                <a:gd name="T2" fmla="*/ 0 w 52"/>
                                <a:gd name="T3" fmla="*/ 41 h 141"/>
                                <a:gd name="T4" fmla="*/ 0 w 52"/>
                                <a:gd name="T5" fmla="*/ 28 h 141"/>
                                <a:gd name="T6" fmla="*/ 26 w 52"/>
                                <a:gd name="T7" fmla="*/ 21 h 141"/>
                                <a:gd name="T8" fmla="*/ 38 w 52"/>
                                <a:gd name="T9" fmla="*/ 0 h 141"/>
                                <a:gd name="T10" fmla="*/ 52 w 52"/>
                                <a:gd name="T11" fmla="*/ 0 h 141"/>
                                <a:gd name="T12" fmla="*/ 52 w 52"/>
                                <a:gd name="T13" fmla="*/ 141 h 141"/>
                                <a:gd name="T14" fmla="*/ 33 w 52"/>
                                <a:gd name="T15" fmla="*/ 141 h 141"/>
                                <a:gd name="T16" fmla="*/ 33 w 52"/>
                                <a:gd name="T17" fmla="*/ 41 h 141"/>
                                <a:gd name="T18" fmla="*/ 0 w 52"/>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1">
                                  <a:moveTo>
                                    <a:pt x="0" y="41"/>
                                  </a:moveTo>
                                  <a:lnTo>
                                    <a:pt x="0" y="41"/>
                                  </a:lnTo>
                                  <a:lnTo>
                                    <a:pt x="0" y="28"/>
                                  </a:lnTo>
                                  <a:cubicBezTo>
                                    <a:pt x="12" y="26"/>
                                    <a:pt x="21" y="24"/>
                                    <a:pt x="26" y="21"/>
                                  </a:cubicBezTo>
                                  <a:cubicBezTo>
                                    <a:pt x="31" y="18"/>
                                    <a:pt x="35" y="11"/>
                                    <a:pt x="38" y="0"/>
                                  </a:cubicBezTo>
                                  <a:lnTo>
                                    <a:pt x="52" y="0"/>
                                  </a:lnTo>
                                  <a:lnTo>
                                    <a:pt x="52" y="141"/>
                                  </a:lnTo>
                                  <a:lnTo>
                                    <a:pt x="33" y="141"/>
                                  </a:lnTo>
                                  <a:lnTo>
                                    <a:pt x="33"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05" name="Freeform 262"/>
                          <wps:cNvSpPr>
                            <a:spLocks/>
                          </wps:cNvSpPr>
                          <wps:spPr bwMode="auto">
                            <a:xfrm>
                              <a:off x="6458" y="4655"/>
                              <a:ext cx="16" cy="17"/>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06" name="Freeform 263"/>
                          <wps:cNvSpPr>
                            <a:spLocks/>
                          </wps:cNvSpPr>
                          <wps:spPr bwMode="auto">
                            <a:xfrm>
                              <a:off x="6494" y="4560"/>
                              <a:ext cx="77" cy="112"/>
                            </a:xfrm>
                            <a:custGeom>
                              <a:avLst/>
                              <a:gdLst>
                                <a:gd name="T0" fmla="*/ 0 w 97"/>
                                <a:gd name="T1" fmla="*/ 142 h 142"/>
                                <a:gd name="T2" fmla="*/ 0 w 97"/>
                                <a:gd name="T3" fmla="*/ 142 h 142"/>
                                <a:gd name="T4" fmla="*/ 7 w 97"/>
                                <a:gd name="T5" fmla="*/ 110 h 142"/>
                                <a:gd name="T6" fmla="*/ 33 w 97"/>
                                <a:gd name="T7" fmla="*/ 86 h 142"/>
                                <a:gd name="T8" fmla="*/ 52 w 97"/>
                                <a:gd name="T9" fmla="*/ 75 h 142"/>
                                <a:gd name="T10" fmla="*/ 70 w 97"/>
                                <a:gd name="T11" fmla="*/ 62 h 142"/>
                                <a:gd name="T12" fmla="*/ 78 w 97"/>
                                <a:gd name="T13" fmla="*/ 44 h 142"/>
                                <a:gd name="T14" fmla="*/ 70 w 97"/>
                                <a:gd name="T15" fmla="*/ 24 h 142"/>
                                <a:gd name="T16" fmla="*/ 51 w 97"/>
                                <a:gd name="T17" fmla="*/ 17 h 142"/>
                                <a:gd name="T18" fmla="*/ 25 w 97"/>
                                <a:gd name="T19" fmla="*/ 30 h 142"/>
                                <a:gd name="T20" fmla="*/ 21 w 97"/>
                                <a:gd name="T21" fmla="*/ 51 h 142"/>
                                <a:gd name="T22" fmla="*/ 3 w 97"/>
                                <a:gd name="T23" fmla="*/ 51 h 142"/>
                                <a:gd name="T24" fmla="*/ 10 w 97"/>
                                <a:gd name="T25" fmla="*/ 21 h 142"/>
                                <a:gd name="T26" fmla="*/ 51 w 97"/>
                                <a:gd name="T27" fmla="*/ 0 h 142"/>
                                <a:gd name="T28" fmla="*/ 86 w 97"/>
                                <a:gd name="T29" fmla="*/ 14 h 142"/>
                                <a:gd name="T30" fmla="*/ 97 w 97"/>
                                <a:gd name="T31" fmla="*/ 43 h 142"/>
                                <a:gd name="T32" fmla="*/ 85 w 97"/>
                                <a:gd name="T33" fmla="*/ 72 h 142"/>
                                <a:gd name="T34" fmla="*/ 61 w 97"/>
                                <a:gd name="T35" fmla="*/ 89 h 142"/>
                                <a:gd name="T36" fmla="*/ 47 w 97"/>
                                <a:gd name="T37" fmla="*/ 96 h 142"/>
                                <a:gd name="T38" fmla="*/ 32 w 97"/>
                                <a:gd name="T39" fmla="*/ 106 h 142"/>
                                <a:gd name="T40" fmla="*/ 20 w 97"/>
                                <a:gd name="T41" fmla="*/ 125 h 142"/>
                                <a:gd name="T42" fmla="*/ 97 w 97"/>
                                <a:gd name="T43" fmla="*/ 125 h 142"/>
                                <a:gd name="T44" fmla="*/ 97 w 97"/>
                                <a:gd name="T45" fmla="*/ 142 h 142"/>
                                <a:gd name="T46" fmla="*/ 0 w 97"/>
                                <a:gd name="T47"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7" h="142">
                                  <a:moveTo>
                                    <a:pt x="0" y="142"/>
                                  </a:moveTo>
                                  <a:lnTo>
                                    <a:pt x="0" y="142"/>
                                  </a:lnTo>
                                  <a:cubicBezTo>
                                    <a:pt x="0" y="130"/>
                                    <a:pt x="3" y="119"/>
                                    <a:pt x="7" y="110"/>
                                  </a:cubicBezTo>
                                  <a:cubicBezTo>
                                    <a:pt x="12" y="101"/>
                                    <a:pt x="20" y="93"/>
                                    <a:pt x="33" y="86"/>
                                  </a:cubicBezTo>
                                  <a:lnTo>
                                    <a:pt x="52" y="75"/>
                                  </a:lnTo>
                                  <a:cubicBezTo>
                                    <a:pt x="60" y="70"/>
                                    <a:pt x="66" y="66"/>
                                    <a:pt x="70" y="62"/>
                                  </a:cubicBezTo>
                                  <a:cubicBezTo>
                                    <a:pt x="75" y="57"/>
                                    <a:pt x="78" y="51"/>
                                    <a:pt x="78" y="44"/>
                                  </a:cubicBezTo>
                                  <a:cubicBezTo>
                                    <a:pt x="78" y="35"/>
                                    <a:pt x="75" y="29"/>
                                    <a:pt x="70" y="24"/>
                                  </a:cubicBezTo>
                                  <a:cubicBezTo>
                                    <a:pt x="65" y="19"/>
                                    <a:pt x="59" y="17"/>
                                    <a:pt x="51" y="17"/>
                                  </a:cubicBezTo>
                                  <a:cubicBezTo>
                                    <a:pt x="38" y="17"/>
                                    <a:pt x="30" y="21"/>
                                    <a:pt x="25" y="30"/>
                                  </a:cubicBezTo>
                                  <a:cubicBezTo>
                                    <a:pt x="23" y="35"/>
                                    <a:pt x="22" y="42"/>
                                    <a:pt x="21" y="51"/>
                                  </a:cubicBezTo>
                                  <a:lnTo>
                                    <a:pt x="3" y="51"/>
                                  </a:lnTo>
                                  <a:cubicBezTo>
                                    <a:pt x="3" y="39"/>
                                    <a:pt x="6" y="29"/>
                                    <a:pt x="10" y="21"/>
                                  </a:cubicBezTo>
                                  <a:cubicBezTo>
                                    <a:pt x="18" y="7"/>
                                    <a:pt x="31" y="0"/>
                                    <a:pt x="51" y="0"/>
                                  </a:cubicBezTo>
                                  <a:cubicBezTo>
                                    <a:pt x="67" y="0"/>
                                    <a:pt x="79" y="5"/>
                                    <a:pt x="86" y="14"/>
                                  </a:cubicBezTo>
                                  <a:cubicBezTo>
                                    <a:pt x="94" y="22"/>
                                    <a:pt x="97" y="32"/>
                                    <a:pt x="97" y="43"/>
                                  </a:cubicBezTo>
                                  <a:cubicBezTo>
                                    <a:pt x="97" y="54"/>
                                    <a:pt x="93" y="64"/>
                                    <a:pt x="85" y="72"/>
                                  </a:cubicBezTo>
                                  <a:cubicBezTo>
                                    <a:pt x="81" y="76"/>
                                    <a:pt x="73" y="82"/>
                                    <a:pt x="61" y="89"/>
                                  </a:cubicBezTo>
                                  <a:lnTo>
                                    <a:pt x="47" y="96"/>
                                  </a:lnTo>
                                  <a:cubicBezTo>
                                    <a:pt x="41" y="100"/>
                                    <a:pt x="36" y="103"/>
                                    <a:pt x="32" y="106"/>
                                  </a:cubicBezTo>
                                  <a:cubicBezTo>
                                    <a:pt x="25" y="112"/>
                                    <a:pt x="21" y="118"/>
                                    <a:pt x="20" y="125"/>
                                  </a:cubicBezTo>
                                  <a:lnTo>
                                    <a:pt x="97" y="125"/>
                                  </a:lnTo>
                                  <a:lnTo>
                                    <a:pt x="97" y="142"/>
                                  </a:lnTo>
                                  <a:lnTo>
                                    <a:pt x="0"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07" name="Freeform 264"/>
                          <wps:cNvSpPr>
                            <a:spLocks/>
                          </wps:cNvSpPr>
                          <wps:spPr bwMode="auto">
                            <a:xfrm>
                              <a:off x="6594" y="4560"/>
                              <a:ext cx="41" cy="112"/>
                            </a:xfrm>
                            <a:custGeom>
                              <a:avLst/>
                              <a:gdLst>
                                <a:gd name="T0" fmla="*/ 0 w 52"/>
                                <a:gd name="T1" fmla="*/ 41 h 141"/>
                                <a:gd name="T2" fmla="*/ 0 w 52"/>
                                <a:gd name="T3" fmla="*/ 41 h 141"/>
                                <a:gd name="T4" fmla="*/ 0 w 52"/>
                                <a:gd name="T5" fmla="*/ 28 h 141"/>
                                <a:gd name="T6" fmla="*/ 26 w 52"/>
                                <a:gd name="T7" fmla="*/ 21 h 141"/>
                                <a:gd name="T8" fmla="*/ 38 w 52"/>
                                <a:gd name="T9" fmla="*/ 0 h 141"/>
                                <a:gd name="T10" fmla="*/ 52 w 52"/>
                                <a:gd name="T11" fmla="*/ 0 h 141"/>
                                <a:gd name="T12" fmla="*/ 52 w 52"/>
                                <a:gd name="T13" fmla="*/ 141 h 141"/>
                                <a:gd name="T14" fmla="*/ 33 w 52"/>
                                <a:gd name="T15" fmla="*/ 141 h 141"/>
                                <a:gd name="T16" fmla="*/ 33 w 52"/>
                                <a:gd name="T17" fmla="*/ 41 h 141"/>
                                <a:gd name="T18" fmla="*/ 0 w 52"/>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1">
                                  <a:moveTo>
                                    <a:pt x="0" y="41"/>
                                  </a:moveTo>
                                  <a:lnTo>
                                    <a:pt x="0" y="41"/>
                                  </a:lnTo>
                                  <a:lnTo>
                                    <a:pt x="0" y="28"/>
                                  </a:lnTo>
                                  <a:cubicBezTo>
                                    <a:pt x="12" y="26"/>
                                    <a:pt x="21" y="24"/>
                                    <a:pt x="26" y="21"/>
                                  </a:cubicBezTo>
                                  <a:cubicBezTo>
                                    <a:pt x="31" y="18"/>
                                    <a:pt x="35" y="11"/>
                                    <a:pt x="38" y="0"/>
                                  </a:cubicBezTo>
                                  <a:lnTo>
                                    <a:pt x="52" y="0"/>
                                  </a:lnTo>
                                  <a:lnTo>
                                    <a:pt x="52" y="141"/>
                                  </a:lnTo>
                                  <a:lnTo>
                                    <a:pt x="33" y="141"/>
                                  </a:lnTo>
                                  <a:lnTo>
                                    <a:pt x="33"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08" name="Freeform 265"/>
                          <wps:cNvSpPr>
                            <a:spLocks/>
                          </wps:cNvSpPr>
                          <wps:spPr bwMode="auto">
                            <a:xfrm>
                              <a:off x="6681" y="4655"/>
                              <a:ext cx="16" cy="41"/>
                            </a:xfrm>
                            <a:custGeom>
                              <a:avLst/>
                              <a:gdLst>
                                <a:gd name="T0" fmla="*/ 0 w 21"/>
                                <a:gd name="T1" fmla="*/ 42 h 51"/>
                                <a:gd name="T2" fmla="*/ 0 w 21"/>
                                <a:gd name="T3" fmla="*/ 42 h 51"/>
                                <a:gd name="T4" fmla="*/ 9 w 21"/>
                                <a:gd name="T5" fmla="*/ 32 h 51"/>
                                <a:gd name="T6" fmla="*/ 11 w 21"/>
                                <a:gd name="T7" fmla="*/ 24 h 51"/>
                                <a:gd name="T8" fmla="*/ 11 w 21"/>
                                <a:gd name="T9" fmla="*/ 22 h 51"/>
                                <a:gd name="T10" fmla="*/ 11 w 21"/>
                                <a:gd name="T11" fmla="*/ 21 h 51"/>
                                <a:gd name="T12" fmla="*/ 0 w 21"/>
                                <a:gd name="T13" fmla="*/ 21 h 51"/>
                                <a:gd name="T14" fmla="*/ 0 w 21"/>
                                <a:gd name="T15" fmla="*/ 0 h 51"/>
                                <a:gd name="T16" fmla="*/ 21 w 21"/>
                                <a:gd name="T17" fmla="*/ 0 h 51"/>
                                <a:gd name="T18" fmla="*/ 21 w 21"/>
                                <a:gd name="T19" fmla="*/ 20 h 51"/>
                                <a:gd name="T20" fmla="*/ 16 w 21"/>
                                <a:gd name="T21" fmla="*/ 40 h 51"/>
                                <a:gd name="T22" fmla="*/ 0 w 21"/>
                                <a:gd name="T23" fmla="*/ 51 h 51"/>
                                <a:gd name="T24" fmla="*/ 0 w 21"/>
                                <a:gd name="T25" fmla="*/ 42 h 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1" h="51">
                                  <a:moveTo>
                                    <a:pt x="0" y="42"/>
                                  </a:moveTo>
                                  <a:lnTo>
                                    <a:pt x="0" y="42"/>
                                  </a:lnTo>
                                  <a:cubicBezTo>
                                    <a:pt x="4" y="41"/>
                                    <a:pt x="8" y="38"/>
                                    <a:pt x="9" y="32"/>
                                  </a:cubicBezTo>
                                  <a:cubicBezTo>
                                    <a:pt x="10" y="29"/>
                                    <a:pt x="11" y="26"/>
                                    <a:pt x="11" y="24"/>
                                  </a:cubicBezTo>
                                  <a:cubicBezTo>
                                    <a:pt x="11" y="23"/>
                                    <a:pt x="11" y="23"/>
                                    <a:pt x="11" y="22"/>
                                  </a:cubicBezTo>
                                  <a:cubicBezTo>
                                    <a:pt x="11" y="22"/>
                                    <a:pt x="11" y="22"/>
                                    <a:pt x="11" y="21"/>
                                  </a:cubicBezTo>
                                  <a:lnTo>
                                    <a:pt x="0" y="21"/>
                                  </a:lnTo>
                                  <a:lnTo>
                                    <a:pt x="0" y="0"/>
                                  </a:lnTo>
                                  <a:lnTo>
                                    <a:pt x="21" y="0"/>
                                  </a:lnTo>
                                  <a:lnTo>
                                    <a:pt x="21" y="20"/>
                                  </a:lnTo>
                                  <a:cubicBezTo>
                                    <a:pt x="21" y="27"/>
                                    <a:pt x="19" y="34"/>
                                    <a:pt x="16" y="40"/>
                                  </a:cubicBezTo>
                                  <a:cubicBezTo>
                                    <a:pt x="13" y="46"/>
                                    <a:pt x="8" y="50"/>
                                    <a:pt x="0" y="51"/>
                                  </a:cubicBezTo>
                                  <a:lnTo>
                                    <a:pt x="0" y="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09" name="Freeform 266"/>
                          <wps:cNvSpPr>
                            <a:spLocks/>
                          </wps:cNvSpPr>
                          <wps:spPr bwMode="auto">
                            <a:xfrm>
                              <a:off x="6761" y="4560"/>
                              <a:ext cx="78" cy="112"/>
                            </a:xfrm>
                            <a:custGeom>
                              <a:avLst/>
                              <a:gdLst>
                                <a:gd name="T0" fmla="*/ 0 w 98"/>
                                <a:gd name="T1" fmla="*/ 142 h 142"/>
                                <a:gd name="T2" fmla="*/ 0 w 98"/>
                                <a:gd name="T3" fmla="*/ 142 h 142"/>
                                <a:gd name="T4" fmla="*/ 8 w 98"/>
                                <a:gd name="T5" fmla="*/ 110 h 142"/>
                                <a:gd name="T6" fmla="*/ 33 w 98"/>
                                <a:gd name="T7" fmla="*/ 86 h 142"/>
                                <a:gd name="T8" fmla="*/ 52 w 98"/>
                                <a:gd name="T9" fmla="*/ 75 h 142"/>
                                <a:gd name="T10" fmla="*/ 70 w 98"/>
                                <a:gd name="T11" fmla="*/ 62 h 142"/>
                                <a:gd name="T12" fmla="*/ 78 w 98"/>
                                <a:gd name="T13" fmla="*/ 44 h 142"/>
                                <a:gd name="T14" fmla="*/ 71 w 98"/>
                                <a:gd name="T15" fmla="*/ 24 h 142"/>
                                <a:gd name="T16" fmla="*/ 51 w 98"/>
                                <a:gd name="T17" fmla="*/ 17 h 142"/>
                                <a:gd name="T18" fmla="*/ 26 w 98"/>
                                <a:gd name="T19" fmla="*/ 30 h 142"/>
                                <a:gd name="T20" fmla="*/ 22 w 98"/>
                                <a:gd name="T21" fmla="*/ 51 h 142"/>
                                <a:gd name="T22" fmla="*/ 4 w 98"/>
                                <a:gd name="T23" fmla="*/ 51 h 142"/>
                                <a:gd name="T24" fmla="*/ 10 w 98"/>
                                <a:gd name="T25" fmla="*/ 21 h 142"/>
                                <a:gd name="T26" fmla="*/ 51 w 98"/>
                                <a:gd name="T27" fmla="*/ 0 h 142"/>
                                <a:gd name="T28" fmla="*/ 87 w 98"/>
                                <a:gd name="T29" fmla="*/ 14 h 142"/>
                                <a:gd name="T30" fmla="*/ 98 w 98"/>
                                <a:gd name="T31" fmla="*/ 43 h 142"/>
                                <a:gd name="T32" fmla="*/ 86 w 98"/>
                                <a:gd name="T33" fmla="*/ 72 h 142"/>
                                <a:gd name="T34" fmla="*/ 61 w 98"/>
                                <a:gd name="T35" fmla="*/ 89 h 142"/>
                                <a:gd name="T36" fmla="*/ 48 w 98"/>
                                <a:gd name="T37" fmla="*/ 96 h 142"/>
                                <a:gd name="T38" fmla="*/ 32 w 98"/>
                                <a:gd name="T39" fmla="*/ 106 h 142"/>
                                <a:gd name="T40" fmla="*/ 20 w 98"/>
                                <a:gd name="T41" fmla="*/ 125 h 142"/>
                                <a:gd name="T42" fmla="*/ 97 w 98"/>
                                <a:gd name="T43" fmla="*/ 125 h 142"/>
                                <a:gd name="T44" fmla="*/ 97 w 98"/>
                                <a:gd name="T45" fmla="*/ 142 h 142"/>
                                <a:gd name="T46" fmla="*/ 0 w 98"/>
                                <a:gd name="T47"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8" h="142">
                                  <a:moveTo>
                                    <a:pt x="0" y="142"/>
                                  </a:moveTo>
                                  <a:lnTo>
                                    <a:pt x="0" y="142"/>
                                  </a:lnTo>
                                  <a:cubicBezTo>
                                    <a:pt x="1" y="130"/>
                                    <a:pt x="3" y="119"/>
                                    <a:pt x="8" y="110"/>
                                  </a:cubicBezTo>
                                  <a:cubicBezTo>
                                    <a:pt x="12" y="101"/>
                                    <a:pt x="21" y="93"/>
                                    <a:pt x="33" y="86"/>
                                  </a:cubicBezTo>
                                  <a:lnTo>
                                    <a:pt x="52" y="75"/>
                                  </a:lnTo>
                                  <a:cubicBezTo>
                                    <a:pt x="61" y="70"/>
                                    <a:pt x="67" y="66"/>
                                    <a:pt x="70" y="62"/>
                                  </a:cubicBezTo>
                                  <a:cubicBezTo>
                                    <a:pt x="75" y="57"/>
                                    <a:pt x="78" y="51"/>
                                    <a:pt x="78" y="44"/>
                                  </a:cubicBezTo>
                                  <a:cubicBezTo>
                                    <a:pt x="78" y="35"/>
                                    <a:pt x="76" y="29"/>
                                    <a:pt x="71" y="24"/>
                                  </a:cubicBezTo>
                                  <a:cubicBezTo>
                                    <a:pt x="66" y="19"/>
                                    <a:pt x="59" y="17"/>
                                    <a:pt x="51" y="17"/>
                                  </a:cubicBezTo>
                                  <a:cubicBezTo>
                                    <a:pt x="39" y="17"/>
                                    <a:pt x="30" y="21"/>
                                    <a:pt x="26" y="30"/>
                                  </a:cubicBezTo>
                                  <a:cubicBezTo>
                                    <a:pt x="23" y="35"/>
                                    <a:pt x="22" y="42"/>
                                    <a:pt x="22" y="51"/>
                                  </a:cubicBezTo>
                                  <a:lnTo>
                                    <a:pt x="4" y="51"/>
                                  </a:lnTo>
                                  <a:cubicBezTo>
                                    <a:pt x="4" y="39"/>
                                    <a:pt x="6" y="29"/>
                                    <a:pt x="10" y="21"/>
                                  </a:cubicBezTo>
                                  <a:cubicBezTo>
                                    <a:pt x="18" y="7"/>
                                    <a:pt x="32" y="0"/>
                                    <a:pt x="51" y="0"/>
                                  </a:cubicBezTo>
                                  <a:cubicBezTo>
                                    <a:pt x="67" y="0"/>
                                    <a:pt x="79" y="5"/>
                                    <a:pt x="87" y="14"/>
                                  </a:cubicBezTo>
                                  <a:cubicBezTo>
                                    <a:pt x="94" y="22"/>
                                    <a:pt x="98" y="32"/>
                                    <a:pt x="98" y="43"/>
                                  </a:cubicBezTo>
                                  <a:cubicBezTo>
                                    <a:pt x="98" y="54"/>
                                    <a:pt x="94" y="64"/>
                                    <a:pt x="86" y="72"/>
                                  </a:cubicBezTo>
                                  <a:cubicBezTo>
                                    <a:pt x="81" y="76"/>
                                    <a:pt x="73" y="82"/>
                                    <a:pt x="61" y="89"/>
                                  </a:cubicBezTo>
                                  <a:lnTo>
                                    <a:pt x="48" y="96"/>
                                  </a:lnTo>
                                  <a:cubicBezTo>
                                    <a:pt x="41" y="100"/>
                                    <a:pt x="36" y="103"/>
                                    <a:pt x="32" y="106"/>
                                  </a:cubicBezTo>
                                  <a:cubicBezTo>
                                    <a:pt x="26" y="112"/>
                                    <a:pt x="22" y="118"/>
                                    <a:pt x="20" y="125"/>
                                  </a:cubicBezTo>
                                  <a:lnTo>
                                    <a:pt x="97" y="125"/>
                                  </a:lnTo>
                                  <a:lnTo>
                                    <a:pt x="97" y="142"/>
                                  </a:lnTo>
                                  <a:lnTo>
                                    <a:pt x="0"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10" name="Freeform 267"/>
                          <wps:cNvSpPr>
                            <a:spLocks/>
                          </wps:cNvSpPr>
                          <wps:spPr bwMode="auto">
                            <a:xfrm>
                              <a:off x="6860" y="4655"/>
                              <a:ext cx="16" cy="17"/>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11" name="Freeform 268"/>
                          <wps:cNvSpPr>
                            <a:spLocks/>
                          </wps:cNvSpPr>
                          <wps:spPr bwMode="auto">
                            <a:xfrm>
                              <a:off x="6895" y="4560"/>
                              <a:ext cx="78" cy="112"/>
                            </a:xfrm>
                            <a:custGeom>
                              <a:avLst/>
                              <a:gdLst>
                                <a:gd name="T0" fmla="*/ 0 w 98"/>
                                <a:gd name="T1" fmla="*/ 142 h 142"/>
                                <a:gd name="T2" fmla="*/ 0 w 98"/>
                                <a:gd name="T3" fmla="*/ 142 h 142"/>
                                <a:gd name="T4" fmla="*/ 8 w 98"/>
                                <a:gd name="T5" fmla="*/ 110 h 142"/>
                                <a:gd name="T6" fmla="*/ 33 w 98"/>
                                <a:gd name="T7" fmla="*/ 86 h 142"/>
                                <a:gd name="T8" fmla="*/ 52 w 98"/>
                                <a:gd name="T9" fmla="*/ 75 h 142"/>
                                <a:gd name="T10" fmla="*/ 70 w 98"/>
                                <a:gd name="T11" fmla="*/ 62 h 142"/>
                                <a:gd name="T12" fmla="*/ 78 w 98"/>
                                <a:gd name="T13" fmla="*/ 44 h 142"/>
                                <a:gd name="T14" fmla="*/ 71 w 98"/>
                                <a:gd name="T15" fmla="*/ 24 h 142"/>
                                <a:gd name="T16" fmla="*/ 51 w 98"/>
                                <a:gd name="T17" fmla="*/ 17 h 142"/>
                                <a:gd name="T18" fmla="*/ 26 w 98"/>
                                <a:gd name="T19" fmla="*/ 30 h 142"/>
                                <a:gd name="T20" fmla="*/ 22 w 98"/>
                                <a:gd name="T21" fmla="*/ 51 h 142"/>
                                <a:gd name="T22" fmla="*/ 4 w 98"/>
                                <a:gd name="T23" fmla="*/ 51 h 142"/>
                                <a:gd name="T24" fmla="*/ 11 w 98"/>
                                <a:gd name="T25" fmla="*/ 21 h 142"/>
                                <a:gd name="T26" fmla="*/ 51 w 98"/>
                                <a:gd name="T27" fmla="*/ 0 h 142"/>
                                <a:gd name="T28" fmla="*/ 87 w 98"/>
                                <a:gd name="T29" fmla="*/ 14 h 142"/>
                                <a:gd name="T30" fmla="*/ 98 w 98"/>
                                <a:gd name="T31" fmla="*/ 43 h 142"/>
                                <a:gd name="T32" fmla="*/ 86 w 98"/>
                                <a:gd name="T33" fmla="*/ 72 h 142"/>
                                <a:gd name="T34" fmla="*/ 61 w 98"/>
                                <a:gd name="T35" fmla="*/ 89 h 142"/>
                                <a:gd name="T36" fmla="*/ 48 w 98"/>
                                <a:gd name="T37" fmla="*/ 96 h 142"/>
                                <a:gd name="T38" fmla="*/ 33 w 98"/>
                                <a:gd name="T39" fmla="*/ 106 h 142"/>
                                <a:gd name="T40" fmla="*/ 20 w 98"/>
                                <a:gd name="T41" fmla="*/ 125 h 142"/>
                                <a:gd name="T42" fmla="*/ 97 w 98"/>
                                <a:gd name="T43" fmla="*/ 125 h 142"/>
                                <a:gd name="T44" fmla="*/ 97 w 98"/>
                                <a:gd name="T45" fmla="*/ 142 h 142"/>
                                <a:gd name="T46" fmla="*/ 0 w 98"/>
                                <a:gd name="T47"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8" h="142">
                                  <a:moveTo>
                                    <a:pt x="0" y="142"/>
                                  </a:moveTo>
                                  <a:lnTo>
                                    <a:pt x="0" y="142"/>
                                  </a:lnTo>
                                  <a:cubicBezTo>
                                    <a:pt x="1" y="130"/>
                                    <a:pt x="3" y="119"/>
                                    <a:pt x="8" y="110"/>
                                  </a:cubicBezTo>
                                  <a:cubicBezTo>
                                    <a:pt x="12" y="101"/>
                                    <a:pt x="21" y="93"/>
                                    <a:pt x="33" y="86"/>
                                  </a:cubicBezTo>
                                  <a:lnTo>
                                    <a:pt x="52" y="75"/>
                                  </a:lnTo>
                                  <a:cubicBezTo>
                                    <a:pt x="61" y="70"/>
                                    <a:pt x="67" y="66"/>
                                    <a:pt x="70" y="62"/>
                                  </a:cubicBezTo>
                                  <a:cubicBezTo>
                                    <a:pt x="76" y="57"/>
                                    <a:pt x="78" y="51"/>
                                    <a:pt x="78" y="44"/>
                                  </a:cubicBezTo>
                                  <a:cubicBezTo>
                                    <a:pt x="78" y="35"/>
                                    <a:pt x="76" y="29"/>
                                    <a:pt x="71" y="24"/>
                                  </a:cubicBezTo>
                                  <a:cubicBezTo>
                                    <a:pt x="66" y="19"/>
                                    <a:pt x="59" y="17"/>
                                    <a:pt x="51" y="17"/>
                                  </a:cubicBezTo>
                                  <a:cubicBezTo>
                                    <a:pt x="39" y="17"/>
                                    <a:pt x="31" y="21"/>
                                    <a:pt x="26" y="30"/>
                                  </a:cubicBezTo>
                                  <a:cubicBezTo>
                                    <a:pt x="23" y="35"/>
                                    <a:pt x="22" y="42"/>
                                    <a:pt x="22" y="51"/>
                                  </a:cubicBezTo>
                                  <a:lnTo>
                                    <a:pt x="4" y="51"/>
                                  </a:lnTo>
                                  <a:cubicBezTo>
                                    <a:pt x="4" y="39"/>
                                    <a:pt x="6" y="29"/>
                                    <a:pt x="11" y="21"/>
                                  </a:cubicBezTo>
                                  <a:cubicBezTo>
                                    <a:pt x="18" y="7"/>
                                    <a:pt x="32" y="0"/>
                                    <a:pt x="51" y="0"/>
                                  </a:cubicBezTo>
                                  <a:cubicBezTo>
                                    <a:pt x="67" y="0"/>
                                    <a:pt x="79" y="5"/>
                                    <a:pt x="87" y="14"/>
                                  </a:cubicBezTo>
                                  <a:cubicBezTo>
                                    <a:pt x="94" y="22"/>
                                    <a:pt x="98" y="32"/>
                                    <a:pt x="98" y="43"/>
                                  </a:cubicBezTo>
                                  <a:cubicBezTo>
                                    <a:pt x="98" y="54"/>
                                    <a:pt x="94" y="64"/>
                                    <a:pt x="86" y="72"/>
                                  </a:cubicBezTo>
                                  <a:cubicBezTo>
                                    <a:pt x="81" y="76"/>
                                    <a:pt x="73" y="82"/>
                                    <a:pt x="61" y="89"/>
                                  </a:cubicBezTo>
                                  <a:lnTo>
                                    <a:pt x="48" y="96"/>
                                  </a:lnTo>
                                  <a:cubicBezTo>
                                    <a:pt x="41" y="100"/>
                                    <a:pt x="36" y="103"/>
                                    <a:pt x="33" y="106"/>
                                  </a:cubicBezTo>
                                  <a:cubicBezTo>
                                    <a:pt x="26" y="112"/>
                                    <a:pt x="22" y="118"/>
                                    <a:pt x="20" y="125"/>
                                  </a:cubicBezTo>
                                  <a:lnTo>
                                    <a:pt x="97" y="125"/>
                                  </a:lnTo>
                                  <a:lnTo>
                                    <a:pt x="97" y="142"/>
                                  </a:lnTo>
                                  <a:lnTo>
                                    <a:pt x="0"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12" name="Freeform 269"/>
                          <wps:cNvSpPr>
                            <a:spLocks noEditPoints="1"/>
                          </wps:cNvSpPr>
                          <wps:spPr bwMode="auto">
                            <a:xfrm>
                              <a:off x="6985" y="4560"/>
                              <a:ext cx="76" cy="115"/>
                            </a:xfrm>
                            <a:custGeom>
                              <a:avLst/>
                              <a:gdLst>
                                <a:gd name="T0" fmla="*/ 49 w 97"/>
                                <a:gd name="T1" fmla="*/ 59 h 145"/>
                                <a:gd name="T2" fmla="*/ 49 w 97"/>
                                <a:gd name="T3" fmla="*/ 59 h 145"/>
                                <a:gd name="T4" fmla="*/ 67 w 97"/>
                                <a:gd name="T5" fmla="*/ 53 h 145"/>
                                <a:gd name="T6" fmla="*/ 74 w 97"/>
                                <a:gd name="T7" fmla="*/ 37 h 145"/>
                                <a:gd name="T8" fmla="*/ 67 w 97"/>
                                <a:gd name="T9" fmla="*/ 22 h 145"/>
                                <a:gd name="T10" fmla="*/ 48 w 97"/>
                                <a:gd name="T11" fmla="*/ 16 h 145"/>
                                <a:gd name="T12" fmla="*/ 30 w 97"/>
                                <a:gd name="T13" fmla="*/ 22 h 145"/>
                                <a:gd name="T14" fmla="*/ 24 w 97"/>
                                <a:gd name="T15" fmla="*/ 38 h 145"/>
                                <a:gd name="T16" fmla="*/ 31 w 97"/>
                                <a:gd name="T17" fmla="*/ 53 h 145"/>
                                <a:gd name="T18" fmla="*/ 49 w 97"/>
                                <a:gd name="T19" fmla="*/ 59 h 145"/>
                                <a:gd name="T20" fmla="*/ 49 w 97"/>
                                <a:gd name="T21" fmla="*/ 59 h 145"/>
                                <a:gd name="T22" fmla="*/ 50 w 97"/>
                                <a:gd name="T23" fmla="*/ 129 h 145"/>
                                <a:gd name="T24" fmla="*/ 50 w 97"/>
                                <a:gd name="T25" fmla="*/ 129 h 145"/>
                                <a:gd name="T26" fmla="*/ 70 w 97"/>
                                <a:gd name="T27" fmla="*/ 122 h 145"/>
                                <a:gd name="T28" fmla="*/ 78 w 97"/>
                                <a:gd name="T29" fmla="*/ 102 h 145"/>
                                <a:gd name="T30" fmla="*/ 70 w 97"/>
                                <a:gd name="T31" fmla="*/ 82 h 145"/>
                                <a:gd name="T32" fmla="*/ 49 w 97"/>
                                <a:gd name="T33" fmla="*/ 75 h 145"/>
                                <a:gd name="T34" fmla="*/ 28 w 97"/>
                                <a:gd name="T35" fmla="*/ 82 h 145"/>
                                <a:gd name="T36" fmla="*/ 20 w 97"/>
                                <a:gd name="T37" fmla="*/ 102 h 145"/>
                                <a:gd name="T38" fmla="*/ 27 w 97"/>
                                <a:gd name="T39" fmla="*/ 121 h 145"/>
                                <a:gd name="T40" fmla="*/ 50 w 97"/>
                                <a:gd name="T41" fmla="*/ 129 h 145"/>
                                <a:gd name="T42" fmla="*/ 50 w 97"/>
                                <a:gd name="T43" fmla="*/ 129 h 145"/>
                                <a:gd name="T44" fmla="*/ 25 w 97"/>
                                <a:gd name="T45" fmla="*/ 66 h 145"/>
                                <a:gd name="T46" fmla="*/ 25 w 97"/>
                                <a:gd name="T47" fmla="*/ 66 h 145"/>
                                <a:gd name="T48" fmla="*/ 13 w 97"/>
                                <a:gd name="T49" fmla="*/ 58 h 145"/>
                                <a:gd name="T50" fmla="*/ 5 w 97"/>
                                <a:gd name="T51" fmla="*/ 38 h 145"/>
                                <a:gd name="T52" fmla="*/ 17 w 97"/>
                                <a:gd name="T53" fmla="*/ 11 h 145"/>
                                <a:gd name="T54" fmla="*/ 49 w 97"/>
                                <a:gd name="T55" fmla="*/ 0 h 145"/>
                                <a:gd name="T56" fmla="*/ 81 w 97"/>
                                <a:gd name="T57" fmla="*/ 10 h 145"/>
                                <a:gd name="T58" fmla="*/ 93 w 97"/>
                                <a:gd name="T59" fmla="*/ 35 h 145"/>
                                <a:gd name="T60" fmla="*/ 86 w 97"/>
                                <a:gd name="T61" fmla="*/ 57 h 145"/>
                                <a:gd name="T62" fmla="*/ 74 w 97"/>
                                <a:gd name="T63" fmla="*/ 66 h 145"/>
                                <a:gd name="T64" fmla="*/ 88 w 97"/>
                                <a:gd name="T65" fmla="*/ 75 h 145"/>
                                <a:gd name="T66" fmla="*/ 97 w 97"/>
                                <a:gd name="T67" fmla="*/ 101 h 145"/>
                                <a:gd name="T68" fmla="*/ 85 w 97"/>
                                <a:gd name="T69" fmla="*/ 132 h 145"/>
                                <a:gd name="T70" fmla="*/ 49 w 97"/>
                                <a:gd name="T71" fmla="*/ 145 h 145"/>
                                <a:gd name="T72" fmla="*/ 15 w 97"/>
                                <a:gd name="T73" fmla="*/ 134 h 145"/>
                                <a:gd name="T74" fmla="*/ 0 w 97"/>
                                <a:gd name="T75" fmla="*/ 101 h 145"/>
                                <a:gd name="T76" fmla="*/ 6 w 97"/>
                                <a:gd name="T77" fmla="*/ 80 h 145"/>
                                <a:gd name="T78" fmla="*/ 25 w 97"/>
                                <a:gd name="T79" fmla="*/ 66 h 145"/>
                                <a:gd name="T80" fmla="*/ 25 w 97"/>
                                <a:gd name="T81" fmla="*/ 66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97" h="145">
                                  <a:moveTo>
                                    <a:pt x="49" y="59"/>
                                  </a:moveTo>
                                  <a:lnTo>
                                    <a:pt x="49" y="59"/>
                                  </a:lnTo>
                                  <a:cubicBezTo>
                                    <a:pt x="57" y="59"/>
                                    <a:pt x="63" y="57"/>
                                    <a:pt x="67" y="53"/>
                                  </a:cubicBezTo>
                                  <a:cubicBezTo>
                                    <a:pt x="72" y="48"/>
                                    <a:pt x="74" y="43"/>
                                    <a:pt x="74" y="37"/>
                                  </a:cubicBezTo>
                                  <a:cubicBezTo>
                                    <a:pt x="74" y="32"/>
                                    <a:pt x="72" y="27"/>
                                    <a:pt x="67" y="22"/>
                                  </a:cubicBezTo>
                                  <a:cubicBezTo>
                                    <a:pt x="63" y="18"/>
                                    <a:pt x="57" y="16"/>
                                    <a:pt x="48" y="16"/>
                                  </a:cubicBezTo>
                                  <a:cubicBezTo>
                                    <a:pt x="40" y="16"/>
                                    <a:pt x="33" y="18"/>
                                    <a:pt x="30" y="22"/>
                                  </a:cubicBezTo>
                                  <a:cubicBezTo>
                                    <a:pt x="26" y="27"/>
                                    <a:pt x="24" y="32"/>
                                    <a:pt x="24" y="38"/>
                                  </a:cubicBezTo>
                                  <a:cubicBezTo>
                                    <a:pt x="24" y="45"/>
                                    <a:pt x="26" y="50"/>
                                    <a:pt x="31" y="53"/>
                                  </a:cubicBezTo>
                                  <a:cubicBezTo>
                                    <a:pt x="36" y="57"/>
                                    <a:pt x="42" y="59"/>
                                    <a:pt x="49" y="59"/>
                                  </a:cubicBezTo>
                                  <a:lnTo>
                                    <a:pt x="49" y="59"/>
                                  </a:lnTo>
                                  <a:close/>
                                  <a:moveTo>
                                    <a:pt x="50" y="129"/>
                                  </a:moveTo>
                                  <a:lnTo>
                                    <a:pt x="50" y="129"/>
                                  </a:lnTo>
                                  <a:cubicBezTo>
                                    <a:pt x="58" y="129"/>
                                    <a:pt x="65" y="127"/>
                                    <a:pt x="70" y="122"/>
                                  </a:cubicBezTo>
                                  <a:cubicBezTo>
                                    <a:pt x="76" y="118"/>
                                    <a:pt x="78" y="111"/>
                                    <a:pt x="78" y="102"/>
                                  </a:cubicBezTo>
                                  <a:cubicBezTo>
                                    <a:pt x="78" y="93"/>
                                    <a:pt x="76" y="86"/>
                                    <a:pt x="70" y="82"/>
                                  </a:cubicBezTo>
                                  <a:cubicBezTo>
                                    <a:pt x="64" y="77"/>
                                    <a:pt x="57" y="75"/>
                                    <a:pt x="49" y="75"/>
                                  </a:cubicBezTo>
                                  <a:cubicBezTo>
                                    <a:pt x="40" y="75"/>
                                    <a:pt x="33" y="77"/>
                                    <a:pt x="28" y="82"/>
                                  </a:cubicBezTo>
                                  <a:cubicBezTo>
                                    <a:pt x="22" y="87"/>
                                    <a:pt x="20" y="93"/>
                                    <a:pt x="20" y="102"/>
                                  </a:cubicBezTo>
                                  <a:cubicBezTo>
                                    <a:pt x="20" y="109"/>
                                    <a:pt x="22" y="116"/>
                                    <a:pt x="27" y="121"/>
                                  </a:cubicBezTo>
                                  <a:cubicBezTo>
                                    <a:pt x="32" y="126"/>
                                    <a:pt x="40" y="129"/>
                                    <a:pt x="50" y="129"/>
                                  </a:cubicBezTo>
                                  <a:lnTo>
                                    <a:pt x="50" y="129"/>
                                  </a:lnTo>
                                  <a:close/>
                                  <a:moveTo>
                                    <a:pt x="25" y="66"/>
                                  </a:moveTo>
                                  <a:lnTo>
                                    <a:pt x="25" y="66"/>
                                  </a:lnTo>
                                  <a:cubicBezTo>
                                    <a:pt x="20" y="64"/>
                                    <a:pt x="16" y="61"/>
                                    <a:pt x="13" y="58"/>
                                  </a:cubicBezTo>
                                  <a:cubicBezTo>
                                    <a:pt x="8" y="53"/>
                                    <a:pt x="5" y="46"/>
                                    <a:pt x="5" y="38"/>
                                  </a:cubicBezTo>
                                  <a:cubicBezTo>
                                    <a:pt x="5" y="27"/>
                                    <a:pt x="9" y="18"/>
                                    <a:pt x="17" y="11"/>
                                  </a:cubicBezTo>
                                  <a:cubicBezTo>
                                    <a:pt x="24" y="3"/>
                                    <a:pt x="35" y="0"/>
                                    <a:pt x="49" y="0"/>
                                  </a:cubicBezTo>
                                  <a:cubicBezTo>
                                    <a:pt x="63" y="0"/>
                                    <a:pt x="73" y="3"/>
                                    <a:pt x="81" y="10"/>
                                  </a:cubicBezTo>
                                  <a:cubicBezTo>
                                    <a:pt x="89" y="17"/>
                                    <a:pt x="93" y="26"/>
                                    <a:pt x="93" y="35"/>
                                  </a:cubicBezTo>
                                  <a:cubicBezTo>
                                    <a:pt x="93" y="44"/>
                                    <a:pt x="90" y="51"/>
                                    <a:pt x="86" y="57"/>
                                  </a:cubicBezTo>
                                  <a:cubicBezTo>
                                    <a:pt x="83" y="60"/>
                                    <a:pt x="79" y="63"/>
                                    <a:pt x="74" y="66"/>
                                  </a:cubicBezTo>
                                  <a:cubicBezTo>
                                    <a:pt x="80" y="68"/>
                                    <a:pt x="85" y="71"/>
                                    <a:pt x="88" y="75"/>
                                  </a:cubicBezTo>
                                  <a:cubicBezTo>
                                    <a:pt x="94" y="82"/>
                                    <a:pt x="97" y="90"/>
                                    <a:pt x="97" y="101"/>
                                  </a:cubicBezTo>
                                  <a:cubicBezTo>
                                    <a:pt x="97" y="113"/>
                                    <a:pt x="93" y="124"/>
                                    <a:pt x="85" y="132"/>
                                  </a:cubicBezTo>
                                  <a:cubicBezTo>
                                    <a:pt x="77" y="141"/>
                                    <a:pt x="65" y="145"/>
                                    <a:pt x="49" y="145"/>
                                  </a:cubicBezTo>
                                  <a:cubicBezTo>
                                    <a:pt x="36" y="145"/>
                                    <a:pt x="24" y="141"/>
                                    <a:pt x="15" y="134"/>
                                  </a:cubicBezTo>
                                  <a:cubicBezTo>
                                    <a:pt x="5" y="127"/>
                                    <a:pt x="0" y="116"/>
                                    <a:pt x="0" y="101"/>
                                  </a:cubicBezTo>
                                  <a:cubicBezTo>
                                    <a:pt x="0" y="93"/>
                                    <a:pt x="2" y="86"/>
                                    <a:pt x="6" y="80"/>
                                  </a:cubicBezTo>
                                  <a:cubicBezTo>
                                    <a:pt x="11" y="74"/>
                                    <a:pt x="17" y="69"/>
                                    <a:pt x="25" y="66"/>
                                  </a:cubicBezTo>
                                  <a:lnTo>
                                    <a:pt x="25" y="66"/>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13" name="Freeform 270"/>
                          <wps:cNvSpPr>
                            <a:spLocks/>
                          </wps:cNvSpPr>
                          <wps:spPr bwMode="auto">
                            <a:xfrm>
                              <a:off x="7074" y="4556"/>
                              <a:ext cx="36" cy="149"/>
                            </a:xfrm>
                            <a:custGeom>
                              <a:avLst/>
                              <a:gdLst>
                                <a:gd name="T0" fmla="*/ 1 w 46"/>
                                <a:gd name="T1" fmla="*/ 188 h 188"/>
                                <a:gd name="T2" fmla="*/ 1 w 46"/>
                                <a:gd name="T3" fmla="*/ 188 h 188"/>
                                <a:gd name="T4" fmla="*/ 21 w 46"/>
                                <a:gd name="T5" fmla="*/ 144 h 188"/>
                                <a:gd name="T6" fmla="*/ 28 w 46"/>
                                <a:gd name="T7" fmla="*/ 94 h 188"/>
                                <a:gd name="T8" fmla="*/ 20 w 46"/>
                                <a:gd name="T9" fmla="*/ 42 h 188"/>
                                <a:gd name="T10" fmla="*/ 0 w 46"/>
                                <a:gd name="T11" fmla="*/ 0 h 188"/>
                                <a:gd name="T12" fmla="*/ 12 w 46"/>
                                <a:gd name="T13" fmla="*/ 0 h 188"/>
                                <a:gd name="T14" fmla="*/ 31 w 46"/>
                                <a:gd name="T15" fmla="*/ 30 h 188"/>
                                <a:gd name="T16" fmla="*/ 38 w 46"/>
                                <a:gd name="T17" fmla="*/ 45 h 188"/>
                                <a:gd name="T18" fmla="*/ 44 w 46"/>
                                <a:gd name="T19" fmla="*/ 70 h 188"/>
                                <a:gd name="T20" fmla="*/ 46 w 46"/>
                                <a:gd name="T21" fmla="*/ 93 h 188"/>
                                <a:gd name="T22" fmla="*/ 37 w 46"/>
                                <a:gd name="T23" fmla="*/ 145 h 188"/>
                                <a:gd name="T24" fmla="*/ 13 w 46"/>
                                <a:gd name="T25" fmla="*/ 188 h 188"/>
                                <a:gd name="T26" fmla="*/ 1 w 46"/>
                                <a:gd name="T27" fmla="*/ 188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1" y="188"/>
                                  </a:moveTo>
                                  <a:lnTo>
                                    <a:pt x="1" y="188"/>
                                  </a:lnTo>
                                  <a:cubicBezTo>
                                    <a:pt x="11" y="168"/>
                                    <a:pt x="18" y="153"/>
                                    <a:pt x="21" y="144"/>
                                  </a:cubicBezTo>
                                  <a:cubicBezTo>
                                    <a:pt x="25" y="130"/>
                                    <a:pt x="28" y="113"/>
                                    <a:pt x="28" y="94"/>
                                  </a:cubicBezTo>
                                  <a:cubicBezTo>
                                    <a:pt x="28" y="75"/>
                                    <a:pt x="25" y="58"/>
                                    <a:pt x="20" y="42"/>
                                  </a:cubicBezTo>
                                  <a:cubicBezTo>
                                    <a:pt x="16" y="32"/>
                                    <a:pt x="10" y="18"/>
                                    <a:pt x="0" y="0"/>
                                  </a:cubicBezTo>
                                  <a:lnTo>
                                    <a:pt x="12" y="0"/>
                                  </a:lnTo>
                                  <a:cubicBezTo>
                                    <a:pt x="22" y="16"/>
                                    <a:pt x="29" y="26"/>
                                    <a:pt x="31" y="30"/>
                                  </a:cubicBezTo>
                                  <a:cubicBezTo>
                                    <a:pt x="33" y="34"/>
                                    <a:pt x="35" y="39"/>
                                    <a:pt x="38" y="45"/>
                                  </a:cubicBezTo>
                                  <a:cubicBezTo>
                                    <a:pt x="41" y="54"/>
                                    <a:pt x="43" y="62"/>
                                    <a:pt x="44" y="70"/>
                                  </a:cubicBezTo>
                                  <a:cubicBezTo>
                                    <a:pt x="46" y="78"/>
                                    <a:pt x="46" y="86"/>
                                    <a:pt x="46" y="93"/>
                                  </a:cubicBezTo>
                                  <a:cubicBezTo>
                                    <a:pt x="46" y="112"/>
                                    <a:pt x="43" y="130"/>
                                    <a:pt x="37" y="145"/>
                                  </a:cubicBezTo>
                                  <a:cubicBezTo>
                                    <a:pt x="33" y="155"/>
                                    <a:pt x="25" y="169"/>
                                    <a:pt x="13" y="188"/>
                                  </a:cubicBezTo>
                                  <a:lnTo>
                                    <a:pt x="1" y="18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14" name="Freeform 271"/>
                          <wps:cNvSpPr>
                            <a:spLocks noEditPoints="1"/>
                          </wps:cNvSpPr>
                          <wps:spPr bwMode="auto">
                            <a:xfrm>
                              <a:off x="5950" y="4248"/>
                              <a:ext cx="76" cy="115"/>
                            </a:xfrm>
                            <a:custGeom>
                              <a:avLst/>
                              <a:gdLst>
                                <a:gd name="T0" fmla="*/ 48 w 97"/>
                                <a:gd name="T1" fmla="*/ 0 h 145"/>
                                <a:gd name="T2" fmla="*/ 48 w 97"/>
                                <a:gd name="T3" fmla="*/ 0 h 145"/>
                                <a:gd name="T4" fmla="*/ 88 w 97"/>
                                <a:gd name="T5" fmla="*/ 22 h 145"/>
                                <a:gd name="T6" fmla="*/ 97 w 97"/>
                                <a:gd name="T7" fmla="*/ 70 h 145"/>
                                <a:gd name="T8" fmla="*/ 89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8 h 145"/>
                                <a:gd name="T24" fmla="*/ 48 w 97"/>
                                <a:gd name="T25" fmla="*/ 128 h 145"/>
                                <a:gd name="T26" fmla="*/ 70 w 97"/>
                                <a:gd name="T27" fmla="*/ 116 h 145"/>
                                <a:gd name="T28" fmla="*/ 78 w 97"/>
                                <a:gd name="T29" fmla="*/ 71 h 145"/>
                                <a:gd name="T30" fmla="*/ 72 w 97"/>
                                <a:gd name="T31" fmla="*/ 31 h 145"/>
                                <a:gd name="T32" fmla="*/ 49 w 97"/>
                                <a:gd name="T33" fmla="*/ 15 h 145"/>
                                <a:gd name="T34" fmla="*/ 26 w 97"/>
                                <a:gd name="T35" fmla="*/ 30 h 145"/>
                                <a:gd name="T36" fmla="*/ 19 w 97"/>
                                <a:gd name="T37" fmla="*/ 74 h 145"/>
                                <a:gd name="T38" fmla="*/ 24 w 97"/>
                                <a:gd name="T39" fmla="*/ 108 h 145"/>
                                <a:gd name="T40" fmla="*/ 48 w 97"/>
                                <a:gd name="T41" fmla="*/ 128 h 145"/>
                                <a:gd name="T42" fmla="*/ 48 w 97"/>
                                <a:gd name="T43" fmla="*/ 12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80" y="7"/>
                                    <a:pt x="88" y="22"/>
                                  </a:cubicBezTo>
                                  <a:cubicBezTo>
                                    <a:pt x="94" y="34"/>
                                    <a:pt x="97" y="50"/>
                                    <a:pt x="97" y="70"/>
                                  </a:cubicBezTo>
                                  <a:cubicBezTo>
                                    <a:pt x="97" y="89"/>
                                    <a:pt x="94" y="105"/>
                                    <a:pt x="89" y="118"/>
                                  </a:cubicBezTo>
                                  <a:cubicBezTo>
                                    <a:pt x="80" y="136"/>
                                    <a:pt x="67" y="145"/>
                                    <a:pt x="48" y="145"/>
                                  </a:cubicBezTo>
                                  <a:cubicBezTo>
                                    <a:pt x="31" y="145"/>
                                    <a:pt x="18" y="137"/>
                                    <a:pt x="10" y="123"/>
                                  </a:cubicBezTo>
                                  <a:cubicBezTo>
                                    <a:pt x="3" y="110"/>
                                    <a:pt x="0" y="94"/>
                                    <a:pt x="0" y="73"/>
                                  </a:cubicBezTo>
                                  <a:cubicBezTo>
                                    <a:pt x="0" y="57"/>
                                    <a:pt x="2" y="43"/>
                                    <a:pt x="6" y="32"/>
                                  </a:cubicBezTo>
                                  <a:cubicBezTo>
                                    <a:pt x="14" y="10"/>
                                    <a:pt x="28" y="0"/>
                                    <a:pt x="48" y="0"/>
                                  </a:cubicBezTo>
                                  <a:lnTo>
                                    <a:pt x="48" y="0"/>
                                  </a:lnTo>
                                  <a:close/>
                                  <a:moveTo>
                                    <a:pt x="48" y="128"/>
                                  </a:moveTo>
                                  <a:lnTo>
                                    <a:pt x="48" y="128"/>
                                  </a:lnTo>
                                  <a:cubicBezTo>
                                    <a:pt x="57" y="128"/>
                                    <a:pt x="64" y="124"/>
                                    <a:pt x="70" y="116"/>
                                  </a:cubicBezTo>
                                  <a:cubicBezTo>
                                    <a:pt x="75" y="108"/>
                                    <a:pt x="78" y="93"/>
                                    <a:pt x="78" y="71"/>
                                  </a:cubicBezTo>
                                  <a:cubicBezTo>
                                    <a:pt x="78" y="55"/>
                                    <a:pt x="76" y="41"/>
                                    <a:pt x="72" y="31"/>
                                  </a:cubicBezTo>
                                  <a:cubicBezTo>
                                    <a:pt x="68" y="21"/>
                                    <a:pt x="61" y="15"/>
                                    <a:pt x="49" y="15"/>
                                  </a:cubicBezTo>
                                  <a:cubicBezTo>
                                    <a:pt x="39" y="15"/>
                                    <a:pt x="31" y="20"/>
                                    <a:pt x="26" y="30"/>
                                  </a:cubicBezTo>
                                  <a:cubicBezTo>
                                    <a:pt x="21" y="40"/>
                                    <a:pt x="19" y="55"/>
                                    <a:pt x="19" y="74"/>
                                  </a:cubicBezTo>
                                  <a:cubicBezTo>
                                    <a:pt x="19" y="88"/>
                                    <a:pt x="21" y="100"/>
                                    <a:pt x="24" y="108"/>
                                  </a:cubicBezTo>
                                  <a:cubicBezTo>
                                    <a:pt x="28" y="122"/>
                                    <a:pt x="37" y="128"/>
                                    <a:pt x="48" y="128"/>
                                  </a:cubicBezTo>
                                  <a:lnTo>
                                    <a:pt x="48" y="12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15" name="Freeform 272"/>
                          <wps:cNvSpPr>
                            <a:spLocks/>
                          </wps:cNvSpPr>
                          <wps:spPr bwMode="auto">
                            <a:xfrm>
                              <a:off x="6048" y="4342"/>
                              <a:ext cx="16" cy="18"/>
                            </a:xfrm>
                            <a:custGeom>
                              <a:avLst/>
                              <a:gdLst>
                                <a:gd name="T0" fmla="*/ 0 w 20"/>
                                <a:gd name="T1" fmla="*/ 0 h 22"/>
                                <a:gd name="T2" fmla="*/ 0 w 20"/>
                                <a:gd name="T3" fmla="*/ 0 h 22"/>
                                <a:gd name="T4" fmla="*/ 20 w 20"/>
                                <a:gd name="T5" fmla="*/ 0 h 22"/>
                                <a:gd name="T6" fmla="*/ 20 w 20"/>
                                <a:gd name="T7" fmla="*/ 22 h 22"/>
                                <a:gd name="T8" fmla="*/ 0 w 20"/>
                                <a:gd name="T9" fmla="*/ 22 h 22"/>
                                <a:gd name="T10" fmla="*/ 0 w 20"/>
                                <a:gd name="T11" fmla="*/ 0 h 22"/>
                              </a:gdLst>
                              <a:ahLst/>
                              <a:cxnLst>
                                <a:cxn ang="0">
                                  <a:pos x="T0" y="T1"/>
                                </a:cxn>
                                <a:cxn ang="0">
                                  <a:pos x="T2" y="T3"/>
                                </a:cxn>
                                <a:cxn ang="0">
                                  <a:pos x="T4" y="T5"/>
                                </a:cxn>
                                <a:cxn ang="0">
                                  <a:pos x="T6" y="T7"/>
                                </a:cxn>
                                <a:cxn ang="0">
                                  <a:pos x="T8" y="T9"/>
                                </a:cxn>
                                <a:cxn ang="0">
                                  <a:pos x="T10" y="T11"/>
                                </a:cxn>
                              </a:cxnLst>
                              <a:rect l="0" t="0" r="r" b="b"/>
                              <a:pathLst>
                                <a:path w="20" h="22">
                                  <a:moveTo>
                                    <a:pt x="0" y="0"/>
                                  </a:moveTo>
                                  <a:lnTo>
                                    <a:pt x="0" y="0"/>
                                  </a:lnTo>
                                  <a:lnTo>
                                    <a:pt x="20" y="0"/>
                                  </a:lnTo>
                                  <a:lnTo>
                                    <a:pt x="20"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16" name="Freeform 273"/>
                          <wps:cNvSpPr>
                            <a:spLocks noEditPoints="1"/>
                          </wps:cNvSpPr>
                          <wps:spPr bwMode="auto">
                            <a:xfrm>
                              <a:off x="6083" y="4248"/>
                              <a:ext cx="77" cy="115"/>
                            </a:xfrm>
                            <a:custGeom>
                              <a:avLst/>
                              <a:gdLst>
                                <a:gd name="T0" fmla="*/ 48 w 97"/>
                                <a:gd name="T1" fmla="*/ 0 h 145"/>
                                <a:gd name="T2" fmla="*/ 48 w 97"/>
                                <a:gd name="T3" fmla="*/ 0 h 145"/>
                                <a:gd name="T4" fmla="*/ 88 w 97"/>
                                <a:gd name="T5" fmla="*/ 22 h 145"/>
                                <a:gd name="T6" fmla="*/ 97 w 97"/>
                                <a:gd name="T7" fmla="*/ 70 h 145"/>
                                <a:gd name="T8" fmla="*/ 89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8 h 145"/>
                                <a:gd name="T24" fmla="*/ 48 w 97"/>
                                <a:gd name="T25" fmla="*/ 128 h 145"/>
                                <a:gd name="T26" fmla="*/ 70 w 97"/>
                                <a:gd name="T27" fmla="*/ 116 h 145"/>
                                <a:gd name="T28" fmla="*/ 78 w 97"/>
                                <a:gd name="T29" fmla="*/ 71 h 145"/>
                                <a:gd name="T30" fmla="*/ 72 w 97"/>
                                <a:gd name="T31" fmla="*/ 31 h 145"/>
                                <a:gd name="T32" fmla="*/ 49 w 97"/>
                                <a:gd name="T33" fmla="*/ 15 h 145"/>
                                <a:gd name="T34" fmla="*/ 27 w 97"/>
                                <a:gd name="T35" fmla="*/ 30 h 145"/>
                                <a:gd name="T36" fmla="*/ 19 w 97"/>
                                <a:gd name="T37" fmla="*/ 74 h 145"/>
                                <a:gd name="T38" fmla="*/ 24 w 97"/>
                                <a:gd name="T39" fmla="*/ 108 h 145"/>
                                <a:gd name="T40" fmla="*/ 48 w 97"/>
                                <a:gd name="T41" fmla="*/ 128 h 145"/>
                                <a:gd name="T42" fmla="*/ 48 w 97"/>
                                <a:gd name="T43" fmla="*/ 12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7" y="0"/>
                                    <a:pt x="80" y="7"/>
                                    <a:pt x="88" y="22"/>
                                  </a:cubicBezTo>
                                  <a:cubicBezTo>
                                    <a:pt x="94" y="34"/>
                                    <a:pt x="97" y="50"/>
                                    <a:pt x="97" y="70"/>
                                  </a:cubicBezTo>
                                  <a:cubicBezTo>
                                    <a:pt x="97" y="89"/>
                                    <a:pt x="95" y="105"/>
                                    <a:pt x="89" y="118"/>
                                  </a:cubicBezTo>
                                  <a:cubicBezTo>
                                    <a:pt x="81" y="136"/>
                                    <a:pt x="67" y="145"/>
                                    <a:pt x="48" y="145"/>
                                  </a:cubicBezTo>
                                  <a:cubicBezTo>
                                    <a:pt x="31" y="145"/>
                                    <a:pt x="19" y="137"/>
                                    <a:pt x="10" y="123"/>
                                  </a:cubicBezTo>
                                  <a:cubicBezTo>
                                    <a:pt x="3" y="110"/>
                                    <a:pt x="0" y="94"/>
                                    <a:pt x="0" y="73"/>
                                  </a:cubicBezTo>
                                  <a:cubicBezTo>
                                    <a:pt x="0" y="57"/>
                                    <a:pt x="2" y="43"/>
                                    <a:pt x="6" y="32"/>
                                  </a:cubicBezTo>
                                  <a:cubicBezTo>
                                    <a:pt x="14" y="10"/>
                                    <a:pt x="28" y="0"/>
                                    <a:pt x="48" y="0"/>
                                  </a:cubicBezTo>
                                  <a:lnTo>
                                    <a:pt x="48" y="0"/>
                                  </a:lnTo>
                                  <a:close/>
                                  <a:moveTo>
                                    <a:pt x="48" y="128"/>
                                  </a:moveTo>
                                  <a:lnTo>
                                    <a:pt x="48" y="128"/>
                                  </a:lnTo>
                                  <a:cubicBezTo>
                                    <a:pt x="57" y="128"/>
                                    <a:pt x="65" y="124"/>
                                    <a:pt x="70" y="116"/>
                                  </a:cubicBezTo>
                                  <a:cubicBezTo>
                                    <a:pt x="76" y="108"/>
                                    <a:pt x="78" y="93"/>
                                    <a:pt x="78" y="71"/>
                                  </a:cubicBezTo>
                                  <a:cubicBezTo>
                                    <a:pt x="78" y="55"/>
                                    <a:pt x="76" y="41"/>
                                    <a:pt x="72" y="31"/>
                                  </a:cubicBezTo>
                                  <a:cubicBezTo>
                                    <a:pt x="68" y="21"/>
                                    <a:pt x="61" y="15"/>
                                    <a:pt x="49" y="15"/>
                                  </a:cubicBezTo>
                                  <a:cubicBezTo>
                                    <a:pt x="39" y="15"/>
                                    <a:pt x="31" y="20"/>
                                    <a:pt x="27" y="30"/>
                                  </a:cubicBezTo>
                                  <a:cubicBezTo>
                                    <a:pt x="22" y="40"/>
                                    <a:pt x="19" y="55"/>
                                    <a:pt x="19" y="74"/>
                                  </a:cubicBezTo>
                                  <a:cubicBezTo>
                                    <a:pt x="19" y="88"/>
                                    <a:pt x="21" y="100"/>
                                    <a:pt x="24" y="108"/>
                                  </a:cubicBezTo>
                                  <a:cubicBezTo>
                                    <a:pt x="29" y="122"/>
                                    <a:pt x="37" y="128"/>
                                    <a:pt x="48" y="128"/>
                                  </a:cubicBezTo>
                                  <a:lnTo>
                                    <a:pt x="48" y="12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17" name="Freeform 274"/>
                          <wps:cNvSpPr>
                            <a:spLocks noEditPoints="1"/>
                          </wps:cNvSpPr>
                          <wps:spPr bwMode="auto">
                            <a:xfrm>
                              <a:off x="6173" y="4248"/>
                              <a:ext cx="77" cy="115"/>
                            </a:xfrm>
                            <a:custGeom>
                              <a:avLst/>
                              <a:gdLst>
                                <a:gd name="T0" fmla="*/ 48 w 97"/>
                                <a:gd name="T1" fmla="*/ 0 h 145"/>
                                <a:gd name="T2" fmla="*/ 48 w 97"/>
                                <a:gd name="T3" fmla="*/ 0 h 145"/>
                                <a:gd name="T4" fmla="*/ 88 w 97"/>
                                <a:gd name="T5" fmla="*/ 22 h 145"/>
                                <a:gd name="T6" fmla="*/ 97 w 97"/>
                                <a:gd name="T7" fmla="*/ 70 h 145"/>
                                <a:gd name="T8" fmla="*/ 89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8 h 145"/>
                                <a:gd name="T24" fmla="*/ 48 w 97"/>
                                <a:gd name="T25" fmla="*/ 128 h 145"/>
                                <a:gd name="T26" fmla="*/ 70 w 97"/>
                                <a:gd name="T27" fmla="*/ 116 h 145"/>
                                <a:gd name="T28" fmla="*/ 78 w 97"/>
                                <a:gd name="T29" fmla="*/ 71 h 145"/>
                                <a:gd name="T30" fmla="*/ 72 w 97"/>
                                <a:gd name="T31" fmla="*/ 31 h 145"/>
                                <a:gd name="T32" fmla="*/ 49 w 97"/>
                                <a:gd name="T33" fmla="*/ 15 h 145"/>
                                <a:gd name="T34" fmla="*/ 26 w 97"/>
                                <a:gd name="T35" fmla="*/ 30 h 145"/>
                                <a:gd name="T36" fmla="*/ 19 w 97"/>
                                <a:gd name="T37" fmla="*/ 74 h 145"/>
                                <a:gd name="T38" fmla="*/ 24 w 97"/>
                                <a:gd name="T39" fmla="*/ 108 h 145"/>
                                <a:gd name="T40" fmla="*/ 48 w 97"/>
                                <a:gd name="T41" fmla="*/ 128 h 145"/>
                                <a:gd name="T42" fmla="*/ 48 w 97"/>
                                <a:gd name="T43" fmla="*/ 12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80" y="7"/>
                                    <a:pt x="88" y="22"/>
                                  </a:cubicBezTo>
                                  <a:cubicBezTo>
                                    <a:pt x="94" y="34"/>
                                    <a:pt x="97" y="50"/>
                                    <a:pt x="97" y="70"/>
                                  </a:cubicBezTo>
                                  <a:cubicBezTo>
                                    <a:pt x="97" y="89"/>
                                    <a:pt x="94" y="105"/>
                                    <a:pt x="89" y="118"/>
                                  </a:cubicBezTo>
                                  <a:cubicBezTo>
                                    <a:pt x="80" y="136"/>
                                    <a:pt x="67" y="145"/>
                                    <a:pt x="48" y="145"/>
                                  </a:cubicBezTo>
                                  <a:cubicBezTo>
                                    <a:pt x="31" y="145"/>
                                    <a:pt x="18" y="137"/>
                                    <a:pt x="10" y="123"/>
                                  </a:cubicBezTo>
                                  <a:cubicBezTo>
                                    <a:pt x="3" y="110"/>
                                    <a:pt x="0" y="94"/>
                                    <a:pt x="0" y="73"/>
                                  </a:cubicBezTo>
                                  <a:cubicBezTo>
                                    <a:pt x="0" y="57"/>
                                    <a:pt x="2" y="43"/>
                                    <a:pt x="6" y="32"/>
                                  </a:cubicBezTo>
                                  <a:cubicBezTo>
                                    <a:pt x="14" y="10"/>
                                    <a:pt x="28" y="0"/>
                                    <a:pt x="48" y="0"/>
                                  </a:cubicBezTo>
                                  <a:lnTo>
                                    <a:pt x="48" y="0"/>
                                  </a:lnTo>
                                  <a:close/>
                                  <a:moveTo>
                                    <a:pt x="48" y="128"/>
                                  </a:moveTo>
                                  <a:lnTo>
                                    <a:pt x="48" y="128"/>
                                  </a:lnTo>
                                  <a:cubicBezTo>
                                    <a:pt x="57" y="128"/>
                                    <a:pt x="65" y="124"/>
                                    <a:pt x="70" y="116"/>
                                  </a:cubicBezTo>
                                  <a:cubicBezTo>
                                    <a:pt x="75" y="108"/>
                                    <a:pt x="78" y="93"/>
                                    <a:pt x="78" y="71"/>
                                  </a:cubicBezTo>
                                  <a:cubicBezTo>
                                    <a:pt x="78" y="55"/>
                                    <a:pt x="76" y="41"/>
                                    <a:pt x="72" y="31"/>
                                  </a:cubicBezTo>
                                  <a:cubicBezTo>
                                    <a:pt x="68" y="21"/>
                                    <a:pt x="61" y="15"/>
                                    <a:pt x="49" y="15"/>
                                  </a:cubicBezTo>
                                  <a:cubicBezTo>
                                    <a:pt x="39" y="15"/>
                                    <a:pt x="31" y="20"/>
                                    <a:pt x="26" y="30"/>
                                  </a:cubicBezTo>
                                  <a:cubicBezTo>
                                    <a:pt x="21" y="40"/>
                                    <a:pt x="19" y="55"/>
                                    <a:pt x="19" y="74"/>
                                  </a:cubicBezTo>
                                  <a:cubicBezTo>
                                    <a:pt x="19" y="88"/>
                                    <a:pt x="21" y="100"/>
                                    <a:pt x="24" y="108"/>
                                  </a:cubicBezTo>
                                  <a:cubicBezTo>
                                    <a:pt x="28" y="122"/>
                                    <a:pt x="37" y="128"/>
                                    <a:pt x="48" y="128"/>
                                  </a:cubicBezTo>
                                  <a:lnTo>
                                    <a:pt x="48" y="12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18" name="Freeform 275"/>
                          <wps:cNvSpPr>
                            <a:spLocks/>
                          </wps:cNvSpPr>
                          <wps:spPr bwMode="auto">
                            <a:xfrm>
                              <a:off x="6313" y="4243"/>
                              <a:ext cx="36" cy="149"/>
                            </a:xfrm>
                            <a:custGeom>
                              <a:avLst/>
                              <a:gdLst>
                                <a:gd name="T0" fmla="*/ 45 w 46"/>
                                <a:gd name="T1" fmla="*/ 0 h 189"/>
                                <a:gd name="T2" fmla="*/ 45 w 46"/>
                                <a:gd name="T3" fmla="*/ 0 h 189"/>
                                <a:gd name="T4" fmla="*/ 25 w 46"/>
                                <a:gd name="T5" fmla="*/ 45 h 189"/>
                                <a:gd name="T6" fmla="*/ 18 w 46"/>
                                <a:gd name="T7" fmla="*/ 95 h 189"/>
                                <a:gd name="T8" fmla="*/ 26 w 46"/>
                                <a:gd name="T9" fmla="*/ 147 h 189"/>
                                <a:gd name="T10" fmla="*/ 46 w 46"/>
                                <a:gd name="T11" fmla="*/ 189 h 189"/>
                                <a:gd name="T12" fmla="*/ 34 w 46"/>
                                <a:gd name="T13" fmla="*/ 189 h 189"/>
                                <a:gd name="T14" fmla="*/ 16 w 46"/>
                                <a:gd name="T15" fmla="*/ 160 h 189"/>
                                <a:gd name="T16" fmla="*/ 8 w 46"/>
                                <a:gd name="T17" fmla="*/ 143 h 189"/>
                                <a:gd name="T18" fmla="*/ 1 w 46"/>
                                <a:gd name="T19" fmla="*/ 112 h 189"/>
                                <a:gd name="T20" fmla="*/ 0 w 46"/>
                                <a:gd name="T21" fmla="*/ 96 h 189"/>
                                <a:gd name="T22" fmla="*/ 9 w 46"/>
                                <a:gd name="T23" fmla="*/ 44 h 189"/>
                                <a:gd name="T24" fmla="*/ 33 w 46"/>
                                <a:gd name="T25" fmla="*/ 0 h 189"/>
                                <a:gd name="T26" fmla="*/ 45 w 46"/>
                                <a:gd name="T27" fmla="*/ 0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45" y="0"/>
                                  </a:moveTo>
                                  <a:lnTo>
                                    <a:pt x="45" y="0"/>
                                  </a:lnTo>
                                  <a:cubicBezTo>
                                    <a:pt x="35" y="21"/>
                                    <a:pt x="28" y="35"/>
                                    <a:pt x="25" y="45"/>
                                  </a:cubicBezTo>
                                  <a:cubicBezTo>
                                    <a:pt x="21" y="59"/>
                                    <a:pt x="18" y="76"/>
                                    <a:pt x="18" y="95"/>
                                  </a:cubicBezTo>
                                  <a:cubicBezTo>
                                    <a:pt x="18" y="114"/>
                                    <a:pt x="21" y="131"/>
                                    <a:pt x="26" y="147"/>
                                  </a:cubicBezTo>
                                  <a:cubicBezTo>
                                    <a:pt x="30" y="157"/>
                                    <a:pt x="36" y="171"/>
                                    <a:pt x="46" y="189"/>
                                  </a:cubicBezTo>
                                  <a:lnTo>
                                    <a:pt x="34" y="189"/>
                                  </a:lnTo>
                                  <a:cubicBezTo>
                                    <a:pt x="24" y="174"/>
                                    <a:pt x="18" y="164"/>
                                    <a:pt x="16" y="160"/>
                                  </a:cubicBezTo>
                                  <a:cubicBezTo>
                                    <a:pt x="14" y="156"/>
                                    <a:pt x="11" y="151"/>
                                    <a:pt x="8" y="143"/>
                                  </a:cubicBezTo>
                                  <a:cubicBezTo>
                                    <a:pt x="5" y="134"/>
                                    <a:pt x="2" y="123"/>
                                    <a:pt x="1" y="112"/>
                                  </a:cubicBezTo>
                                  <a:cubicBezTo>
                                    <a:pt x="0" y="107"/>
                                    <a:pt x="0" y="101"/>
                                    <a:pt x="0" y="96"/>
                                  </a:cubicBezTo>
                                  <a:cubicBezTo>
                                    <a:pt x="0" y="76"/>
                                    <a:pt x="3" y="59"/>
                                    <a:pt x="9" y="44"/>
                                  </a:cubicBezTo>
                                  <a:cubicBezTo>
                                    <a:pt x="13" y="34"/>
                                    <a:pt x="21" y="20"/>
                                    <a:pt x="33" y="0"/>
                                  </a:cubicBezTo>
                                  <a:lnTo>
                                    <a:pt x="45"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19" name="Freeform 276"/>
                          <wps:cNvSpPr>
                            <a:spLocks noEditPoints="1"/>
                          </wps:cNvSpPr>
                          <wps:spPr bwMode="auto">
                            <a:xfrm>
                              <a:off x="6360" y="4248"/>
                              <a:ext cx="77" cy="115"/>
                            </a:xfrm>
                            <a:custGeom>
                              <a:avLst/>
                              <a:gdLst>
                                <a:gd name="T0" fmla="*/ 48 w 97"/>
                                <a:gd name="T1" fmla="*/ 0 h 145"/>
                                <a:gd name="T2" fmla="*/ 48 w 97"/>
                                <a:gd name="T3" fmla="*/ 0 h 145"/>
                                <a:gd name="T4" fmla="*/ 88 w 97"/>
                                <a:gd name="T5" fmla="*/ 22 h 145"/>
                                <a:gd name="T6" fmla="*/ 97 w 97"/>
                                <a:gd name="T7" fmla="*/ 70 h 145"/>
                                <a:gd name="T8" fmla="*/ 88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8 h 145"/>
                                <a:gd name="T24" fmla="*/ 48 w 97"/>
                                <a:gd name="T25" fmla="*/ 128 h 145"/>
                                <a:gd name="T26" fmla="*/ 70 w 97"/>
                                <a:gd name="T27" fmla="*/ 116 h 145"/>
                                <a:gd name="T28" fmla="*/ 78 w 97"/>
                                <a:gd name="T29" fmla="*/ 71 h 145"/>
                                <a:gd name="T30" fmla="*/ 72 w 97"/>
                                <a:gd name="T31" fmla="*/ 31 h 145"/>
                                <a:gd name="T32" fmla="*/ 49 w 97"/>
                                <a:gd name="T33" fmla="*/ 15 h 145"/>
                                <a:gd name="T34" fmla="*/ 26 w 97"/>
                                <a:gd name="T35" fmla="*/ 30 h 145"/>
                                <a:gd name="T36" fmla="*/ 19 w 97"/>
                                <a:gd name="T37" fmla="*/ 74 h 145"/>
                                <a:gd name="T38" fmla="*/ 23 w 97"/>
                                <a:gd name="T39" fmla="*/ 108 h 145"/>
                                <a:gd name="T40" fmla="*/ 48 w 97"/>
                                <a:gd name="T41" fmla="*/ 128 h 145"/>
                                <a:gd name="T42" fmla="*/ 48 w 97"/>
                                <a:gd name="T43" fmla="*/ 12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79" y="7"/>
                                    <a:pt x="88" y="22"/>
                                  </a:cubicBezTo>
                                  <a:cubicBezTo>
                                    <a:pt x="94" y="34"/>
                                    <a:pt x="97" y="50"/>
                                    <a:pt x="97" y="70"/>
                                  </a:cubicBezTo>
                                  <a:cubicBezTo>
                                    <a:pt x="97" y="89"/>
                                    <a:pt x="94" y="105"/>
                                    <a:pt x="88" y="118"/>
                                  </a:cubicBezTo>
                                  <a:cubicBezTo>
                                    <a:pt x="80" y="136"/>
                                    <a:pt x="67" y="145"/>
                                    <a:pt x="48" y="145"/>
                                  </a:cubicBezTo>
                                  <a:cubicBezTo>
                                    <a:pt x="31" y="145"/>
                                    <a:pt x="18" y="137"/>
                                    <a:pt x="10" y="123"/>
                                  </a:cubicBezTo>
                                  <a:cubicBezTo>
                                    <a:pt x="3" y="110"/>
                                    <a:pt x="0" y="94"/>
                                    <a:pt x="0" y="73"/>
                                  </a:cubicBezTo>
                                  <a:cubicBezTo>
                                    <a:pt x="0" y="57"/>
                                    <a:pt x="2" y="43"/>
                                    <a:pt x="6" y="32"/>
                                  </a:cubicBezTo>
                                  <a:cubicBezTo>
                                    <a:pt x="14" y="10"/>
                                    <a:pt x="28" y="0"/>
                                    <a:pt x="48" y="0"/>
                                  </a:cubicBezTo>
                                  <a:lnTo>
                                    <a:pt x="48" y="0"/>
                                  </a:lnTo>
                                  <a:close/>
                                  <a:moveTo>
                                    <a:pt x="48" y="128"/>
                                  </a:moveTo>
                                  <a:lnTo>
                                    <a:pt x="48" y="128"/>
                                  </a:lnTo>
                                  <a:cubicBezTo>
                                    <a:pt x="57" y="128"/>
                                    <a:pt x="64" y="124"/>
                                    <a:pt x="70" y="116"/>
                                  </a:cubicBezTo>
                                  <a:cubicBezTo>
                                    <a:pt x="75" y="108"/>
                                    <a:pt x="78" y="93"/>
                                    <a:pt x="78" y="71"/>
                                  </a:cubicBezTo>
                                  <a:cubicBezTo>
                                    <a:pt x="78" y="55"/>
                                    <a:pt x="76" y="41"/>
                                    <a:pt x="72" y="31"/>
                                  </a:cubicBezTo>
                                  <a:cubicBezTo>
                                    <a:pt x="68" y="21"/>
                                    <a:pt x="60" y="15"/>
                                    <a:pt x="49" y="15"/>
                                  </a:cubicBezTo>
                                  <a:cubicBezTo>
                                    <a:pt x="39" y="15"/>
                                    <a:pt x="31" y="20"/>
                                    <a:pt x="26" y="30"/>
                                  </a:cubicBezTo>
                                  <a:cubicBezTo>
                                    <a:pt x="21" y="40"/>
                                    <a:pt x="19" y="55"/>
                                    <a:pt x="19" y="74"/>
                                  </a:cubicBezTo>
                                  <a:cubicBezTo>
                                    <a:pt x="19" y="88"/>
                                    <a:pt x="20" y="100"/>
                                    <a:pt x="23" y="108"/>
                                  </a:cubicBezTo>
                                  <a:cubicBezTo>
                                    <a:pt x="28" y="122"/>
                                    <a:pt x="36" y="128"/>
                                    <a:pt x="48" y="128"/>
                                  </a:cubicBezTo>
                                  <a:lnTo>
                                    <a:pt x="48" y="12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20" name="Freeform 277"/>
                          <wps:cNvSpPr>
                            <a:spLocks/>
                          </wps:cNvSpPr>
                          <wps:spPr bwMode="auto">
                            <a:xfrm>
                              <a:off x="6458" y="4342"/>
                              <a:ext cx="16" cy="18"/>
                            </a:xfrm>
                            <a:custGeom>
                              <a:avLst/>
                              <a:gdLst>
                                <a:gd name="T0" fmla="*/ 0 w 21"/>
                                <a:gd name="T1" fmla="*/ 0 h 22"/>
                                <a:gd name="T2" fmla="*/ 0 w 21"/>
                                <a:gd name="T3" fmla="*/ 0 h 22"/>
                                <a:gd name="T4" fmla="*/ 21 w 21"/>
                                <a:gd name="T5" fmla="*/ 0 h 22"/>
                                <a:gd name="T6" fmla="*/ 21 w 21"/>
                                <a:gd name="T7" fmla="*/ 22 h 22"/>
                                <a:gd name="T8" fmla="*/ 0 w 21"/>
                                <a:gd name="T9" fmla="*/ 22 h 22"/>
                                <a:gd name="T10" fmla="*/ 0 w 21"/>
                                <a:gd name="T11" fmla="*/ 0 h 22"/>
                              </a:gdLst>
                              <a:ahLst/>
                              <a:cxnLst>
                                <a:cxn ang="0">
                                  <a:pos x="T0" y="T1"/>
                                </a:cxn>
                                <a:cxn ang="0">
                                  <a:pos x="T2" y="T3"/>
                                </a:cxn>
                                <a:cxn ang="0">
                                  <a:pos x="T4" y="T5"/>
                                </a:cxn>
                                <a:cxn ang="0">
                                  <a:pos x="T6" y="T7"/>
                                </a:cxn>
                                <a:cxn ang="0">
                                  <a:pos x="T8" y="T9"/>
                                </a:cxn>
                                <a:cxn ang="0">
                                  <a:pos x="T10" y="T11"/>
                                </a:cxn>
                              </a:cxnLst>
                              <a:rect l="0" t="0" r="r" b="b"/>
                              <a:pathLst>
                                <a:path w="21" h="22">
                                  <a:moveTo>
                                    <a:pt x="0" y="0"/>
                                  </a:moveTo>
                                  <a:lnTo>
                                    <a:pt x="0" y="0"/>
                                  </a:lnTo>
                                  <a:lnTo>
                                    <a:pt x="21" y="0"/>
                                  </a:lnTo>
                                  <a:lnTo>
                                    <a:pt x="21"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21" name="Freeform 278"/>
                          <wps:cNvSpPr>
                            <a:spLocks noEditPoints="1"/>
                          </wps:cNvSpPr>
                          <wps:spPr bwMode="auto">
                            <a:xfrm>
                              <a:off x="6494" y="4248"/>
                              <a:ext cx="77" cy="115"/>
                            </a:xfrm>
                            <a:custGeom>
                              <a:avLst/>
                              <a:gdLst>
                                <a:gd name="T0" fmla="*/ 48 w 97"/>
                                <a:gd name="T1" fmla="*/ 0 h 145"/>
                                <a:gd name="T2" fmla="*/ 48 w 97"/>
                                <a:gd name="T3" fmla="*/ 0 h 145"/>
                                <a:gd name="T4" fmla="*/ 88 w 97"/>
                                <a:gd name="T5" fmla="*/ 22 h 145"/>
                                <a:gd name="T6" fmla="*/ 97 w 97"/>
                                <a:gd name="T7" fmla="*/ 70 h 145"/>
                                <a:gd name="T8" fmla="*/ 89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8 h 145"/>
                                <a:gd name="T24" fmla="*/ 48 w 97"/>
                                <a:gd name="T25" fmla="*/ 128 h 145"/>
                                <a:gd name="T26" fmla="*/ 70 w 97"/>
                                <a:gd name="T27" fmla="*/ 116 h 145"/>
                                <a:gd name="T28" fmla="*/ 78 w 97"/>
                                <a:gd name="T29" fmla="*/ 71 h 145"/>
                                <a:gd name="T30" fmla="*/ 72 w 97"/>
                                <a:gd name="T31" fmla="*/ 31 h 145"/>
                                <a:gd name="T32" fmla="*/ 49 w 97"/>
                                <a:gd name="T33" fmla="*/ 15 h 145"/>
                                <a:gd name="T34" fmla="*/ 26 w 97"/>
                                <a:gd name="T35" fmla="*/ 30 h 145"/>
                                <a:gd name="T36" fmla="*/ 19 w 97"/>
                                <a:gd name="T37" fmla="*/ 74 h 145"/>
                                <a:gd name="T38" fmla="*/ 24 w 97"/>
                                <a:gd name="T39" fmla="*/ 108 h 145"/>
                                <a:gd name="T40" fmla="*/ 48 w 97"/>
                                <a:gd name="T41" fmla="*/ 128 h 145"/>
                                <a:gd name="T42" fmla="*/ 48 w 97"/>
                                <a:gd name="T43" fmla="*/ 12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80" y="7"/>
                                    <a:pt x="88" y="22"/>
                                  </a:cubicBezTo>
                                  <a:cubicBezTo>
                                    <a:pt x="94" y="34"/>
                                    <a:pt x="97" y="50"/>
                                    <a:pt x="97" y="70"/>
                                  </a:cubicBezTo>
                                  <a:cubicBezTo>
                                    <a:pt x="97" y="89"/>
                                    <a:pt x="94" y="105"/>
                                    <a:pt x="89" y="118"/>
                                  </a:cubicBezTo>
                                  <a:cubicBezTo>
                                    <a:pt x="80" y="136"/>
                                    <a:pt x="67" y="145"/>
                                    <a:pt x="48" y="145"/>
                                  </a:cubicBezTo>
                                  <a:cubicBezTo>
                                    <a:pt x="31" y="145"/>
                                    <a:pt x="18" y="137"/>
                                    <a:pt x="10" y="123"/>
                                  </a:cubicBezTo>
                                  <a:cubicBezTo>
                                    <a:pt x="3" y="110"/>
                                    <a:pt x="0" y="94"/>
                                    <a:pt x="0" y="73"/>
                                  </a:cubicBezTo>
                                  <a:cubicBezTo>
                                    <a:pt x="0" y="57"/>
                                    <a:pt x="2" y="43"/>
                                    <a:pt x="6" y="32"/>
                                  </a:cubicBezTo>
                                  <a:cubicBezTo>
                                    <a:pt x="14" y="10"/>
                                    <a:pt x="28" y="0"/>
                                    <a:pt x="48" y="0"/>
                                  </a:cubicBezTo>
                                  <a:lnTo>
                                    <a:pt x="48" y="0"/>
                                  </a:lnTo>
                                  <a:close/>
                                  <a:moveTo>
                                    <a:pt x="48" y="128"/>
                                  </a:moveTo>
                                  <a:lnTo>
                                    <a:pt x="48" y="128"/>
                                  </a:lnTo>
                                  <a:cubicBezTo>
                                    <a:pt x="57" y="128"/>
                                    <a:pt x="64" y="124"/>
                                    <a:pt x="70" y="116"/>
                                  </a:cubicBezTo>
                                  <a:cubicBezTo>
                                    <a:pt x="75" y="108"/>
                                    <a:pt x="78" y="93"/>
                                    <a:pt x="78" y="71"/>
                                  </a:cubicBezTo>
                                  <a:cubicBezTo>
                                    <a:pt x="78" y="55"/>
                                    <a:pt x="76" y="41"/>
                                    <a:pt x="72" y="31"/>
                                  </a:cubicBezTo>
                                  <a:cubicBezTo>
                                    <a:pt x="68" y="21"/>
                                    <a:pt x="61" y="15"/>
                                    <a:pt x="49" y="15"/>
                                  </a:cubicBezTo>
                                  <a:cubicBezTo>
                                    <a:pt x="39" y="15"/>
                                    <a:pt x="31" y="20"/>
                                    <a:pt x="26" y="30"/>
                                  </a:cubicBezTo>
                                  <a:cubicBezTo>
                                    <a:pt x="21" y="40"/>
                                    <a:pt x="19" y="55"/>
                                    <a:pt x="19" y="74"/>
                                  </a:cubicBezTo>
                                  <a:cubicBezTo>
                                    <a:pt x="19" y="88"/>
                                    <a:pt x="21" y="100"/>
                                    <a:pt x="24" y="108"/>
                                  </a:cubicBezTo>
                                  <a:cubicBezTo>
                                    <a:pt x="28" y="122"/>
                                    <a:pt x="36" y="128"/>
                                    <a:pt x="48" y="128"/>
                                  </a:cubicBezTo>
                                  <a:lnTo>
                                    <a:pt x="48" y="12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22" name="Freeform 279"/>
                          <wps:cNvSpPr>
                            <a:spLocks noEditPoints="1"/>
                          </wps:cNvSpPr>
                          <wps:spPr bwMode="auto">
                            <a:xfrm>
                              <a:off x="6583" y="4248"/>
                              <a:ext cx="77" cy="115"/>
                            </a:xfrm>
                            <a:custGeom>
                              <a:avLst/>
                              <a:gdLst>
                                <a:gd name="T0" fmla="*/ 48 w 97"/>
                                <a:gd name="T1" fmla="*/ 0 h 145"/>
                                <a:gd name="T2" fmla="*/ 48 w 97"/>
                                <a:gd name="T3" fmla="*/ 0 h 145"/>
                                <a:gd name="T4" fmla="*/ 88 w 97"/>
                                <a:gd name="T5" fmla="*/ 22 h 145"/>
                                <a:gd name="T6" fmla="*/ 97 w 97"/>
                                <a:gd name="T7" fmla="*/ 70 h 145"/>
                                <a:gd name="T8" fmla="*/ 88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8 h 145"/>
                                <a:gd name="T24" fmla="*/ 48 w 97"/>
                                <a:gd name="T25" fmla="*/ 128 h 145"/>
                                <a:gd name="T26" fmla="*/ 70 w 97"/>
                                <a:gd name="T27" fmla="*/ 116 h 145"/>
                                <a:gd name="T28" fmla="*/ 78 w 97"/>
                                <a:gd name="T29" fmla="*/ 71 h 145"/>
                                <a:gd name="T30" fmla="*/ 72 w 97"/>
                                <a:gd name="T31" fmla="*/ 31 h 145"/>
                                <a:gd name="T32" fmla="*/ 49 w 97"/>
                                <a:gd name="T33" fmla="*/ 15 h 145"/>
                                <a:gd name="T34" fmla="*/ 26 w 97"/>
                                <a:gd name="T35" fmla="*/ 30 h 145"/>
                                <a:gd name="T36" fmla="*/ 19 w 97"/>
                                <a:gd name="T37" fmla="*/ 74 h 145"/>
                                <a:gd name="T38" fmla="*/ 23 w 97"/>
                                <a:gd name="T39" fmla="*/ 108 h 145"/>
                                <a:gd name="T40" fmla="*/ 48 w 97"/>
                                <a:gd name="T41" fmla="*/ 128 h 145"/>
                                <a:gd name="T42" fmla="*/ 48 w 97"/>
                                <a:gd name="T43" fmla="*/ 12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79" y="7"/>
                                    <a:pt x="88" y="22"/>
                                  </a:cubicBezTo>
                                  <a:cubicBezTo>
                                    <a:pt x="94" y="34"/>
                                    <a:pt x="97" y="50"/>
                                    <a:pt x="97" y="70"/>
                                  </a:cubicBezTo>
                                  <a:cubicBezTo>
                                    <a:pt x="97" y="89"/>
                                    <a:pt x="94" y="105"/>
                                    <a:pt x="88" y="118"/>
                                  </a:cubicBezTo>
                                  <a:cubicBezTo>
                                    <a:pt x="80" y="136"/>
                                    <a:pt x="67" y="145"/>
                                    <a:pt x="48" y="145"/>
                                  </a:cubicBezTo>
                                  <a:cubicBezTo>
                                    <a:pt x="31" y="145"/>
                                    <a:pt x="18" y="137"/>
                                    <a:pt x="10" y="123"/>
                                  </a:cubicBezTo>
                                  <a:cubicBezTo>
                                    <a:pt x="3" y="110"/>
                                    <a:pt x="0" y="94"/>
                                    <a:pt x="0" y="73"/>
                                  </a:cubicBezTo>
                                  <a:cubicBezTo>
                                    <a:pt x="0" y="57"/>
                                    <a:pt x="2" y="43"/>
                                    <a:pt x="6" y="32"/>
                                  </a:cubicBezTo>
                                  <a:cubicBezTo>
                                    <a:pt x="14" y="10"/>
                                    <a:pt x="28" y="0"/>
                                    <a:pt x="48" y="0"/>
                                  </a:cubicBezTo>
                                  <a:lnTo>
                                    <a:pt x="48" y="0"/>
                                  </a:lnTo>
                                  <a:close/>
                                  <a:moveTo>
                                    <a:pt x="48" y="128"/>
                                  </a:moveTo>
                                  <a:lnTo>
                                    <a:pt x="48" y="128"/>
                                  </a:lnTo>
                                  <a:cubicBezTo>
                                    <a:pt x="57" y="128"/>
                                    <a:pt x="64" y="124"/>
                                    <a:pt x="70" y="116"/>
                                  </a:cubicBezTo>
                                  <a:cubicBezTo>
                                    <a:pt x="75" y="108"/>
                                    <a:pt x="78" y="93"/>
                                    <a:pt x="78" y="71"/>
                                  </a:cubicBezTo>
                                  <a:cubicBezTo>
                                    <a:pt x="78" y="55"/>
                                    <a:pt x="76" y="41"/>
                                    <a:pt x="72" y="31"/>
                                  </a:cubicBezTo>
                                  <a:cubicBezTo>
                                    <a:pt x="68" y="21"/>
                                    <a:pt x="60" y="15"/>
                                    <a:pt x="49" y="15"/>
                                  </a:cubicBezTo>
                                  <a:cubicBezTo>
                                    <a:pt x="39" y="15"/>
                                    <a:pt x="31" y="20"/>
                                    <a:pt x="26" y="30"/>
                                  </a:cubicBezTo>
                                  <a:cubicBezTo>
                                    <a:pt x="21" y="40"/>
                                    <a:pt x="19" y="55"/>
                                    <a:pt x="19" y="74"/>
                                  </a:cubicBezTo>
                                  <a:cubicBezTo>
                                    <a:pt x="19" y="88"/>
                                    <a:pt x="20" y="100"/>
                                    <a:pt x="23" y="108"/>
                                  </a:cubicBezTo>
                                  <a:cubicBezTo>
                                    <a:pt x="28" y="122"/>
                                    <a:pt x="36" y="128"/>
                                    <a:pt x="48" y="128"/>
                                  </a:cubicBezTo>
                                  <a:lnTo>
                                    <a:pt x="48" y="12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23" name="Freeform 280"/>
                          <wps:cNvSpPr>
                            <a:spLocks/>
                          </wps:cNvSpPr>
                          <wps:spPr bwMode="auto">
                            <a:xfrm>
                              <a:off x="6681" y="4342"/>
                              <a:ext cx="16" cy="42"/>
                            </a:xfrm>
                            <a:custGeom>
                              <a:avLst/>
                              <a:gdLst>
                                <a:gd name="T0" fmla="*/ 0 w 21"/>
                                <a:gd name="T1" fmla="*/ 42 h 52"/>
                                <a:gd name="T2" fmla="*/ 0 w 21"/>
                                <a:gd name="T3" fmla="*/ 42 h 52"/>
                                <a:gd name="T4" fmla="*/ 9 w 21"/>
                                <a:gd name="T5" fmla="*/ 33 h 52"/>
                                <a:gd name="T6" fmla="*/ 11 w 21"/>
                                <a:gd name="T7" fmla="*/ 24 h 52"/>
                                <a:gd name="T8" fmla="*/ 11 w 21"/>
                                <a:gd name="T9" fmla="*/ 23 h 52"/>
                                <a:gd name="T10" fmla="*/ 11 w 21"/>
                                <a:gd name="T11" fmla="*/ 22 h 52"/>
                                <a:gd name="T12" fmla="*/ 0 w 21"/>
                                <a:gd name="T13" fmla="*/ 22 h 52"/>
                                <a:gd name="T14" fmla="*/ 0 w 21"/>
                                <a:gd name="T15" fmla="*/ 0 h 52"/>
                                <a:gd name="T16" fmla="*/ 21 w 21"/>
                                <a:gd name="T17" fmla="*/ 0 h 52"/>
                                <a:gd name="T18" fmla="*/ 21 w 21"/>
                                <a:gd name="T19" fmla="*/ 20 h 52"/>
                                <a:gd name="T20" fmla="*/ 16 w 21"/>
                                <a:gd name="T21" fmla="*/ 41 h 52"/>
                                <a:gd name="T22" fmla="*/ 0 w 21"/>
                                <a:gd name="T23" fmla="*/ 52 h 52"/>
                                <a:gd name="T24" fmla="*/ 0 w 21"/>
                                <a:gd name="T25" fmla="*/ 42 h 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1" h="52">
                                  <a:moveTo>
                                    <a:pt x="0" y="42"/>
                                  </a:moveTo>
                                  <a:lnTo>
                                    <a:pt x="0" y="42"/>
                                  </a:lnTo>
                                  <a:cubicBezTo>
                                    <a:pt x="4" y="42"/>
                                    <a:pt x="8" y="38"/>
                                    <a:pt x="9" y="33"/>
                                  </a:cubicBezTo>
                                  <a:cubicBezTo>
                                    <a:pt x="10" y="30"/>
                                    <a:pt x="11" y="27"/>
                                    <a:pt x="11" y="24"/>
                                  </a:cubicBezTo>
                                  <a:cubicBezTo>
                                    <a:pt x="11" y="24"/>
                                    <a:pt x="11" y="23"/>
                                    <a:pt x="11" y="23"/>
                                  </a:cubicBezTo>
                                  <a:cubicBezTo>
                                    <a:pt x="11" y="23"/>
                                    <a:pt x="11" y="22"/>
                                    <a:pt x="11" y="22"/>
                                  </a:cubicBezTo>
                                  <a:lnTo>
                                    <a:pt x="0" y="22"/>
                                  </a:lnTo>
                                  <a:lnTo>
                                    <a:pt x="0" y="0"/>
                                  </a:lnTo>
                                  <a:lnTo>
                                    <a:pt x="21" y="0"/>
                                  </a:lnTo>
                                  <a:lnTo>
                                    <a:pt x="21" y="20"/>
                                  </a:lnTo>
                                  <a:cubicBezTo>
                                    <a:pt x="21" y="28"/>
                                    <a:pt x="19" y="35"/>
                                    <a:pt x="16" y="41"/>
                                  </a:cubicBezTo>
                                  <a:cubicBezTo>
                                    <a:pt x="13" y="47"/>
                                    <a:pt x="8" y="50"/>
                                    <a:pt x="0" y="52"/>
                                  </a:cubicBezTo>
                                  <a:lnTo>
                                    <a:pt x="0" y="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24" name="Freeform 281"/>
                          <wps:cNvSpPr>
                            <a:spLocks/>
                          </wps:cNvSpPr>
                          <wps:spPr bwMode="auto">
                            <a:xfrm>
                              <a:off x="6761" y="4247"/>
                              <a:ext cx="78" cy="113"/>
                            </a:xfrm>
                            <a:custGeom>
                              <a:avLst/>
                              <a:gdLst>
                                <a:gd name="T0" fmla="*/ 0 w 98"/>
                                <a:gd name="T1" fmla="*/ 142 h 142"/>
                                <a:gd name="T2" fmla="*/ 0 w 98"/>
                                <a:gd name="T3" fmla="*/ 142 h 142"/>
                                <a:gd name="T4" fmla="*/ 8 w 98"/>
                                <a:gd name="T5" fmla="*/ 110 h 142"/>
                                <a:gd name="T6" fmla="*/ 33 w 98"/>
                                <a:gd name="T7" fmla="*/ 85 h 142"/>
                                <a:gd name="T8" fmla="*/ 52 w 98"/>
                                <a:gd name="T9" fmla="*/ 74 h 142"/>
                                <a:gd name="T10" fmla="*/ 70 w 98"/>
                                <a:gd name="T11" fmla="*/ 62 h 142"/>
                                <a:gd name="T12" fmla="*/ 78 w 98"/>
                                <a:gd name="T13" fmla="*/ 43 h 142"/>
                                <a:gd name="T14" fmla="*/ 71 w 98"/>
                                <a:gd name="T15" fmla="*/ 24 h 142"/>
                                <a:gd name="T16" fmla="*/ 51 w 98"/>
                                <a:gd name="T17" fmla="*/ 16 h 142"/>
                                <a:gd name="T18" fmla="*/ 26 w 98"/>
                                <a:gd name="T19" fmla="*/ 30 h 142"/>
                                <a:gd name="T20" fmla="*/ 22 w 98"/>
                                <a:gd name="T21" fmla="*/ 51 h 142"/>
                                <a:gd name="T22" fmla="*/ 4 w 98"/>
                                <a:gd name="T23" fmla="*/ 51 h 142"/>
                                <a:gd name="T24" fmla="*/ 10 w 98"/>
                                <a:gd name="T25" fmla="*/ 21 h 142"/>
                                <a:gd name="T26" fmla="*/ 51 w 98"/>
                                <a:gd name="T27" fmla="*/ 0 h 142"/>
                                <a:gd name="T28" fmla="*/ 87 w 98"/>
                                <a:gd name="T29" fmla="*/ 13 h 142"/>
                                <a:gd name="T30" fmla="*/ 98 w 98"/>
                                <a:gd name="T31" fmla="*/ 42 h 142"/>
                                <a:gd name="T32" fmla="*/ 86 w 98"/>
                                <a:gd name="T33" fmla="*/ 71 h 142"/>
                                <a:gd name="T34" fmla="*/ 61 w 98"/>
                                <a:gd name="T35" fmla="*/ 88 h 142"/>
                                <a:gd name="T36" fmla="*/ 48 w 98"/>
                                <a:gd name="T37" fmla="*/ 96 h 142"/>
                                <a:gd name="T38" fmla="*/ 32 w 98"/>
                                <a:gd name="T39" fmla="*/ 106 h 142"/>
                                <a:gd name="T40" fmla="*/ 20 w 98"/>
                                <a:gd name="T41" fmla="*/ 125 h 142"/>
                                <a:gd name="T42" fmla="*/ 97 w 98"/>
                                <a:gd name="T43" fmla="*/ 125 h 142"/>
                                <a:gd name="T44" fmla="*/ 97 w 98"/>
                                <a:gd name="T45" fmla="*/ 142 h 142"/>
                                <a:gd name="T46" fmla="*/ 0 w 98"/>
                                <a:gd name="T47"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8" h="142">
                                  <a:moveTo>
                                    <a:pt x="0" y="142"/>
                                  </a:moveTo>
                                  <a:lnTo>
                                    <a:pt x="0" y="142"/>
                                  </a:lnTo>
                                  <a:cubicBezTo>
                                    <a:pt x="1" y="130"/>
                                    <a:pt x="3" y="119"/>
                                    <a:pt x="8" y="110"/>
                                  </a:cubicBezTo>
                                  <a:cubicBezTo>
                                    <a:pt x="12" y="101"/>
                                    <a:pt x="21" y="93"/>
                                    <a:pt x="33" y="85"/>
                                  </a:cubicBezTo>
                                  <a:lnTo>
                                    <a:pt x="52" y="74"/>
                                  </a:lnTo>
                                  <a:cubicBezTo>
                                    <a:pt x="61" y="70"/>
                                    <a:pt x="67" y="65"/>
                                    <a:pt x="70" y="62"/>
                                  </a:cubicBezTo>
                                  <a:cubicBezTo>
                                    <a:pt x="75" y="56"/>
                                    <a:pt x="78" y="50"/>
                                    <a:pt x="78" y="43"/>
                                  </a:cubicBezTo>
                                  <a:cubicBezTo>
                                    <a:pt x="78" y="35"/>
                                    <a:pt x="76" y="28"/>
                                    <a:pt x="71" y="24"/>
                                  </a:cubicBezTo>
                                  <a:cubicBezTo>
                                    <a:pt x="66" y="19"/>
                                    <a:pt x="59" y="16"/>
                                    <a:pt x="51" y="16"/>
                                  </a:cubicBezTo>
                                  <a:cubicBezTo>
                                    <a:pt x="39" y="16"/>
                                    <a:pt x="30" y="21"/>
                                    <a:pt x="26" y="30"/>
                                  </a:cubicBezTo>
                                  <a:cubicBezTo>
                                    <a:pt x="23" y="35"/>
                                    <a:pt x="22" y="42"/>
                                    <a:pt x="22" y="51"/>
                                  </a:cubicBezTo>
                                  <a:lnTo>
                                    <a:pt x="4" y="51"/>
                                  </a:lnTo>
                                  <a:cubicBezTo>
                                    <a:pt x="4" y="38"/>
                                    <a:pt x="6" y="28"/>
                                    <a:pt x="10" y="21"/>
                                  </a:cubicBezTo>
                                  <a:cubicBezTo>
                                    <a:pt x="18" y="7"/>
                                    <a:pt x="32" y="0"/>
                                    <a:pt x="51" y="0"/>
                                  </a:cubicBezTo>
                                  <a:cubicBezTo>
                                    <a:pt x="67" y="0"/>
                                    <a:pt x="79" y="4"/>
                                    <a:pt x="87" y="13"/>
                                  </a:cubicBezTo>
                                  <a:cubicBezTo>
                                    <a:pt x="94" y="22"/>
                                    <a:pt x="98" y="32"/>
                                    <a:pt x="98" y="42"/>
                                  </a:cubicBezTo>
                                  <a:cubicBezTo>
                                    <a:pt x="98" y="54"/>
                                    <a:pt x="94" y="63"/>
                                    <a:pt x="86" y="71"/>
                                  </a:cubicBezTo>
                                  <a:cubicBezTo>
                                    <a:pt x="81" y="76"/>
                                    <a:pt x="73" y="82"/>
                                    <a:pt x="61" y="88"/>
                                  </a:cubicBezTo>
                                  <a:lnTo>
                                    <a:pt x="48" y="96"/>
                                  </a:lnTo>
                                  <a:cubicBezTo>
                                    <a:pt x="41" y="99"/>
                                    <a:pt x="36" y="103"/>
                                    <a:pt x="32" y="106"/>
                                  </a:cubicBezTo>
                                  <a:cubicBezTo>
                                    <a:pt x="26" y="112"/>
                                    <a:pt x="22" y="118"/>
                                    <a:pt x="20" y="125"/>
                                  </a:cubicBezTo>
                                  <a:lnTo>
                                    <a:pt x="97" y="125"/>
                                  </a:lnTo>
                                  <a:lnTo>
                                    <a:pt x="97" y="142"/>
                                  </a:lnTo>
                                  <a:lnTo>
                                    <a:pt x="0"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25" name="Freeform 282"/>
                          <wps:cNvSpPr>
                            <a:spLocks/>
                          </wps:cNvSpPr>
                          <wps:spPr bwMode="auto">
                            <a:xfrm>
                              <a:off x="6860" y="4342"/>
                              <a:ext cx="16" cy="18"/>
                            </a:xfrm>
                            <a:custGeom>
                              <a:avLst/>
                              <a:gdLst>
                                <a:gd name="T0" fmla="*/ 0 w 21"/>
                                <a:gd name="T1" fmla="*/ 0 h 22"/>
                                <a:gd name="T2" fmla="*/ 0 w 21"/>
                                <a:gd name="T3" fmla="*/ 0 h 22"/>
                                <a:gd name="T4" fmla="*/ 21 w 21"/>
                                <a:gd name="T5" fmla="*/ 0 h 22"/>
                                <a:gd name="T6" fmla="*/ 21 w 21"/>
                                <a:gd name="T7" fmla="*/ 22 h 22"/>
                                <a:gd name="T8" fmla="*/ 0 w 21"/>
                                <a:gd name="T9" fmla="*/ 22 h 22"/>
                                <a:gd name="T10" fmla="*/ 0 w 21"/>
                                <a:gd name="T11" fmla="*/ 0 h 22"/>
                              </a:gdLst>
                              <a:ahLst/>
                              <a:cxnLst>
                                <a:cxn ang="0">
                                  <a:pos x="T0" y="T1"/>
                                </a:cxn>
                                <a:cxn ang="0">
                                  <a:pos x="T2" y="T3"/>
                                </a:cxn>
                                <a:cxn ang="0">
                                  <a:pos x="T4" y="T5"/>
                                </a:cxn>
                                <a:cxn ang="0">
                                  <a:pos x="T6" y="T7"/>
                                </a:cxn>
                                <a:cxn ang="0">
                                  <a:pos x="T8" y="T9"/>
                                </a:cxn>
                                <a:cxn ang="0">
                                  <a:pos x="T10" y="T11"/>
                                </a:cxn>
                              </a:cxnLst>
                              <a:rect l="0" t="0" r="r" b="b"/>
                              <a:pathLst>
                                <a:path w="21" h="22">
                                  <a:moveTo>
                                    <a:pt x="0" y="0"/>
                                  </a:moveTo>
                                  <a:lnTo>
                                    <a:pt x="0" y="0"/>
                                  </a:lnTo>
                                  <a:lnTo>
                                    <a:pt x="21" y="0"/>
                                  </a:lnTo>
                                  <a:lnTo>
                                    <a:pt x="21"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26" name="Freeform 283"/>
                          <wps:cNvSpPr>
                            <a:spLocks/>
                          </wps:cNvSpPr>
                          <wps:spPr bwMode="auto">
                            <a:xfrm>
                              <a:off x="6905" y="4248"/>
                              <a:ext cx="42" cy="112"/>
                            </a:xfrm>
                            <a:custGeom>
                              <a:avLst/>
                              <a:gdLst>
                                <a:gd name="T0" fmla="*/ 0 w 53"/>
                                <a:gd name="T1" fmla="*/ 41 h 141"/>
                                <a:gd name="T2" fmla="*/ 0 w 53"/>
                                <a:gd name="T3" fmla="*/ 41 h 141"/>
                                <a:gd name="T4" fmla="*/ 0 w 53"/>
                                <a:gd name="T5" fmla="*/ 27 h 141"/>
                                <a:gd name="T6" fmla="*/ 27 w 53"/>
                                <a:gd name="T7" fmla="*/ 21 h 141"/>
                                <a:gd name="T8" fmla="*/ 38 w 53"/>
                                <a:gd name="T9" fmla="*/ 0 h 141"/>
                                <a:gd name="T10" fmla="*/ 53 w 53"/>
                                <a:gd name="T11" fmla="*/ 0 h 141"/>
                                <a:gd name="T12" fmla="*/ 53 w 53"/>
                                <a:gd name="T13" fmla="*/ 141 h 141"/>
                                <a:gd name="T14" fmla="*/ 34 w 53"/>
                                <a:gd name="T15" fmla="*/ 141 h 141"/>
                                <a:gd name="T16" fmla="*/ 34 w 53"/>
                                <a:gd name="T17" fmla="*/ 41 h 141"/>
                                <a:gd name="T18" fmla="*/ 0 w 53"/>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3" h="141">
                                  <a:moveTo>
                                    <a:pt x="0" y="41"/>
                                  </a:moveTo>
                                  <a:lnTo>
                                    <a:pt x="0" y="41"/>
                                  </a:lnTo>
                                  <a:lnTo>
                                    <a:pt x="0" y="27"/>
                                  </a:lnTo>
                                  <a:cubicBezTo>
                                    <a:pt x="13" y="26"/>
                                    <a:pt x="22" y="24"/>
                                    <a:pt x="27" y="21"/>
                                  </a:cubicBezTo>
                                  <a:cubicBezTo>
                                    <a:pt x="32" y="18"/>
                                    <a:pt x="36" y="11"/>
                                    <a:pt x="38" y="0"/>
                                  </a:cubicBezTo>
                                  <a:lnTo>
                                    <a:pt x="53" y="0"/>
                                  </a:lnTo>
                                  <a:lnTo>
                                    <a:pt x="53" y="141"/>
                                  </a:lnTo>
                                  <a:lnTo>
                                    <a:pt x="34" y="141"/>
                                  </a:lnTo>
                                  <a:lnTo>
                                    <a:pt x="34"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27" name="Freeform 284"/>
                          <wps:cNvSpPr>
                            <a:spLocks noEditPoints="1"/>
                          </wps:cNvSpPr>
                          <wps:spPr bwMode="auto">
                            <a:xfrm>
                              <a:off x="6985" y="4248"/>
                              <a:ext cx="77" cy="115"/>
                            </a:xfrm>
                            <a:custGeom>
                              <a:avLst/>
                              <a:gdLst>
                                <a:gd name="T0" fmla="*/ 48 w 98"/>
                                <a:gd name="T1" fmla="*/ 0 h 145"/>
                                <a:gd name="T2" fmla="*/ 48 w 98"/>
                                <a:gd name="T3" fmla="*/ 0 h 145"/>
                                <a:gd name="T4" fmla="*/ 88 w 98"/>
                                <a:gd name="T5" fmla="*/ 22 h 145"/>
                                <a:gd name="T6" fmla="*/ 98 w 98"/>
                                <a:gd name="T7" fmla="*/ 70 h 145"/>
                                <a:gd name="T8" fmla="*/ 89 w 98"/>
                                <a:gd name="T9" fmla="*/ 118 h 145"/>
                                <a:gd name="T10" fmla="*/ 48 w 98"/>
                                <a:gd name="T11" fmla="*/ 145 h 145"/>
                                <a:gd name="T12" fmla="*/ 10 w 98"/>
                                <a:gd name="T13" fmla="*/ 123 h 145"/>
                                <a:gd name="T14" fmla="*/ 0 w 98"/>
                                <a:gd name="T15" fmla="*/ 73 h 145"/>
                                <a:gd name="T16" fmla="*/ 6 w 98"/>
                                <a:gd name="T17" fmla="*/ 32 h 145"/>
                                <a:gd name="T18" fmla="*/ 48 w 98"/>
                                <a:gd name="T19" fmla="*/ 0 h 145"/>
                                <a:gd name="T20" fmla="*/ 48 w 98"/>
                                <a:gd name="T21" fmla="*/ 0 h 145"/>
                                <a:gd name="T22" fmla="*/ 48 w 98"/>
                                <a:gd name="T23" fmla="*/ 128 h 145"/>
                                <a:gd name="T24" fmla="*/ 48 w 98"/>
                                <a:gd name="T25" fmla="*/ 128 h 145"/>
                                <a:gd name="T26" fmla="*/ 70 w 98"/>
                                <a:gd name="T27" fmla="*/ 116 h 145"/>
                                <a:gd name="T28" fmla="*/ 78 w 98"/>
                                <a:gd name="T29" fmla="*/ 71 h 145"/>
                                <a:gd name="T30" fmla="*/ 73 w 98"/>
                                <a:gd name="T31" fmla="*/ 31 h 145"/>
                                <a:gd name="T32" fmla="*/ 50 w 98"/>
                                <a:gd name="T33" fmla="*/ 15 h 145"/>
                                <a:gd name="T34" fmla="*/ 27 w 98"/>
                                <a:gd name="T35" fmla="*/ 30 h 145"/>
                                <a:gd name="T36" fmla="*/ 19 w 98"/>
                                <a:gd name="T37" fmla="*/ 74 h 145"/>
                                <a:gd name="T38" fmla="*/ 24 w 98"/>
                                <a:gd name="T39" fmla="*/ 108 h 145"/>
                                <a:gd name="T40" fmla="*/ 48 w 98"/>
                                <a:gd name="T41" fmla="*/ 128 h 145"/>
                                <a:gd name="T42" fmla="*/ 48 w 98"/>
                                <a:gd name="T43" fmla="*/ 12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8" y="0"/>
                                  </a:moveTo>
                                  <a:lnTo>
                                    <a:pt x="48" y="0"/>
                                  </a:lnTo>
                                  <a:cubicBezTo>
                                    <a:pt x="67" y="0"/>
                                    <a:pt x="80" y="7"/>
                                    <a:pt x="88" y="22"/>
                                  </a:cubicBezTo>
                                  <a:cubicBezTo>
                                    <a:pt x="94" y="34"/>
                                    <a:pt x="98" y="50"/>
                                    <a:pt x="98" y="70"/>
                                  </a:cubicBezTo>
                                  <a:cubicBezTo>
                                    <a:pt x="98" y="89"/>
                                    <a:pt x="95" y="105"/>
                                    <a:pt x="89" y="118"/>
                                  </a:cubicBezTo>
                                  <a:cubicBezTo>
                                    <a:pt x="81" y="136"/>
                                    <a:pt x="67" y="145"/>
                                    <a:pt x="48" y="145"/>
                                  </a:cubicBezTo>
                                  <a:cubicBezTo>
                                    <a:pt x="31" y="145"/>
                                    <a:pt x="19" y="137"/>
                                    <a:pt x="10" y="123"/>
                                  </a:cubicBezTo>
                                  <a:cubicBezTo>
                                    <a:pt x="4" y="110"/>
                                    <a:pt x="0" y="94"/>
                                    <a:pt x="0" y="73"/>
                                  </a:cubicBezTo>
                                  <a:cubicBezTo>
                                    <a:pt x="0" y="57"/>
                                    <a:pt x="2" y="43"/>
                                    <a:pt x="6" y="32"/>
                                  </a:cubicBezTo>
                                  <a:cubicBezTo>
                                    <a:pt x="14" y="10"/>
                                    <a:pt x="28" y="0"/>
                                    <a:pt x="48" y="0"/>
                                  </a:cubicBezTo>
                                  <a:lnTo>
                                    <a:pt x="48" y="0"/>
                                  </a:lnTo>
                                  <a:close/>
                                  <a:moveTo>
                                    <a:pt x="48" y="128"/>
                                  </a:moveTo>
                                  <a:lnTo>
                                    <a:pt x="48" y="128"/>
                                  </a:lnTo>
                                  <a:cubicBezTo>
                                    <a:pt x="57" y="128"/>
                                    <a:pt x="65" y="124"/>
                                    <a:pt x="70" y="116"/>
                                  </a:cubicBezTo>
                                  <a:cubicBezTo>
                                    <a:pt x="76" y="108"/>
                                    <a:pt x="78" y="93"/>
                                    <a:pt x="78" y="71"/>
                                  </a:cubicBezTo>
                                  <a:cubicBezTo>
                                    <a:pt x="78" y="55"/>
                                    <a:pt x="76" y="41"/>
                                    <a:pt x="73" y="31"/>
                                  </a:cubicBezTo>
                                  <a:cubicBezTo>
                                    <a:pt x="69" y="21"/>
                                    <a:pt x="61" y="15"/>
                                    <a:pt x="50" y="15"/>
                                  </a:cubicBezTo>
                                  <a:cubicBezTo>
                                    <a:pt x="39" y="15"/>
                                    <a:pt x="31" y="20"/>
                                    <a:pt x="27" y="30"/>
                                  </a:cubicBezTo>
                                  <a:cubicBezTo>
                                    <a:pt x="22" y="40"/>
                                    <a:pt x="19" y="55"/>
                                    <a:pt x="19" y="74"/>
                                  </a:cubicBezTo>
                                  <a:cubicBezTo>
                                    <a:pt x="19" y="88"/>
                                    <a:pt x="21" y="100"/>
                                    <a:pt x="24" y="108"/>
                                  </a:cubicBezTo>
                                  <a:cubicBezTo>
                                    <a:pt x="29" y="122"/>
                                    <a:pt x="37" y="128"/>
                                    <a:pt x="48" y="128"/>
                                  </a:cubicBezTo>
                                  <a:lnTo>
                                    <a:pt x="48" y="12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28" name="Freeform 285"/>
                          <wps:cNvSpPr>
                            <a:spLocks/>
                          </wps:cNvSpPr>
                          <wps:spPr bwMode="auto">
                            <a:xfrm>
                              <a:off x="7074" y="4243"/>
                              <a:ext cx="36" cy="149"/>
                            </a:xfrm>
                            <a:custGeom>
                              <a:avLst/>
                              <a:gdLst>
                                <a:gd name="T0" fmla="*/ 1 w 46"/>
                                <a:gd name="T1" fmla="*/ 189 h 189"/>
                                <a:gd name="T2" fmla="*/ 1 w 46"/>
                                <a:gd name="T3" fmla="*/ 189 h 189"/>
                                <a:gd name="T4" fmla="*/ 21 w 46"/>
                                <a:gd name="T5" fmla="*/ 144 h 189"/>
                                <a:gd name="T6" fmla="*/ 28 w 46"/>
                                <a:gd name="T7" fmla="*/ 95 h 189"/>
                                <a:gd name="T8" fmla="*/ 20 w 46"/>
                                <a:gd name="T9" fmla="*/ 43 h 189"/>
                                <a:gd name="T10" fmla="*/ 0 w 46"/>
                                <a:gd name="T11" fmla="*/ 0 h 189"/>
                                <a:gd name="T12" fmla="*/ 12 w 46"/>
                                <a:gd name="T13" fmla="*/ 0 h 189"/>
                                <a:gd name="T14" fmla="*/ 31 w 46"/>
                                <a:gd name="T15" fmla="*/ 30 h 189"/>
                                <a:gd name="T16" fmla="*/ 38 w 46"/>
                                <a:gd name="T17" fmla="*/ 46 h 189"/>
                                <a:gd name="T18" fmla="*/ 44 w 46"/>
                                <a:gd name="T19" fmla="*/ 70 h 189"/>
                                <a:gd name="T20" fmla="*/ 46 w 46"/>
                                <a:gd name="T21" fmla="*/ 94 h 189"/>
                                <a:gd name="T22" fmla="*/ 37 w 46"/>
                                <a:gd name="T23" fmla="*/ 146 h 189"/>
                                <a:gd name="T24" fmla="*/ 13 w 46"/>
                                <a:gd name="T25" fmla="*/ 189 h 189"/>
                                <a:gd name="T26" fmla="*/ 1 w 46"/>
                                <a:gd name="T27" fmla="*/ 189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1" y="189"/>
                                  </a:moveTo>
                                  <a:lnTo>
                                    <a:pt x="1" y="189"/>
                                  </a:lnTo>
                                  <a:cubicBezTo>
                                    <a:pt x="11" y="169"/>
                                    <a:pt x="18" y="154"/>
                                    <a:pt x="21" y="144"/>
                                  </a:cubicBezTo>
                                  <a:cubicBezTo>
                                    <a:pt x="25" y="130"/>
                                    <a:pt x="28" y="114"/>
                                    <a:pt x="28" y="95"/>
                                  </a:cubicBezTo>
                                  <a:cubicBezTo>
                                    <a:pt x="28" y="76"/>
                                    <a:pt x="25" y="58"/>
                                    <a:pt x="20" y="43"/>
                                  </a:cubicBezTo>
                                  <a:cubicBezTo>
                                    <a:pt x="16" y="33"/>
                                    <a:pt x="10" y="19"/>
                                    <a:pt x="0" y="0"/>
                                  </a:cubicBezTo>
                                  <a:lnTo>
                                    <a:pt x="12" y="0"/>
                                  </a:lnTo>
                                  <a:cubicBezTo>
                                    <a:pt x="22" y="17"/>
                                    <a:pt x="29" y="27"/>
                                    <a:pt x="31" y="30"/>
                                  </a:cubicBezTo>
                                  <a:cubicBezTo>
                                    <a:pt x="33" y="34"/>
                                    <a:pt x="35" y="39"/>
                                    <a:pt x="38" y="46"/>
                                  </a:cubicBezTo>
                                  <a:cubicBezTo>
                                    <a:pt x="41" y="54"/>
                                    <a:pt x="43" y="62"/>
                                    <a:pt x="44" y="70"/>
                                  </a:cubicBezTo>
                                  <a:cubicBezTo>
                                    <a:pt x="46" y="78"/>
                                    <a:pt x="46" y="86"/>
                                    <a:pt x="46" y="94"/>
                                  </a:cubicBezTo>
                                  <a:cubicBezTo>
                                    <a:pt x="46" y="113"/>
                                    <a:pt x="43" y="130"/>
                                    <a:pt x="37" y="146"/>
                                  </a:cubicBezTo>
                                  <a:cubicBezTo>
                                    <a:pt x="33" y="155"/>
                                    <a:pt x="25" y="170"/>
                                    <a:pt x="13" y="189"/>
                                  </a:cubicBezTo>
                                  <a:lnTo>
                                    <a:pt x="1" y="18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29" name="Freeform 286"/>
                          <wps:cNvSpPr>
                            <a:spLocks noEditPoints="1"/>
                          </wps:cNvSpPr>
                          <wps:spPr bwMode="auto">
                            <a:xfrm>
                              <a:off x="5950" y="3310"/>
                              <a:ext cx="76" cy="116"/>
                            </a:xfrm>
                            <a:custGeom>
                              <a:avLst/>
                              <a:gdLst>
                                <a:gd name="T0" fmla="*/ 48 w 97"/>
                                <a:gd name="T1" fmla="*/ 59 h 146"/>
                                <a:gd name="T2" fmla="*/ 48 w 97"/>
                                <a:gd name="T3" fmla="*/ 59 h 146"/>
                                <a:gd name="T4" fmla="*/ 67 w 97"/>
                                <a:gd name="T5" fmla="*/ 53 h 146"/>
                                <a:gd name="T6" fmla="*/ 73 w 97"/>
                                <a:gd name="T7" fmla="*/ 37 h 146"/>
                                <a:gd name="T8" fmla="*/ 67 w 97"/>
                                <a:gd name="T9" fmla="*/ 23 h 146"/>
                                <a:gd name="T10" fmla="*/ 48 w 97"/>
                                <a:gd name="T11" fmla="*/ 16 h 146"/>
                                <a:gd name="T12" fmla="*/ 29 w 97"/>
                                <a:gd name="T13" fmla="*/ 23 h 146"/>
                                <a:gd name="T14" fmla="*/ 24 w 97"/>
                                <a:gd name="T15" fmla="*/ 38 h 146"/>
                                <a:gd name="T16" fmla="*/ 31 w 97"/>
                                <a:gd name="T17" fmla="*/ 54 h 146"/>
                                <a:gd name="T18" fmla="*/ 48 w 97"/>
                                <a:gd name="T19" fmla="*/ 59 h 146"/>
                                <a:gd name="T20" fmla="*/ 48 w 97"/>
                                <a:gd name="T21" fmla="*/ 59 h 146"/>
                                <a:gd name="T22" fmla="*/ 50 w 97"/>
                                <a:gd name="T23" fmla="*/ 129 h 146"/>
                                <a:gd name="T24" fmla="*/ 50 w 97"/>
                                <a:gd name="T25" fmla="*/ 129 h 146"/>
                                <a:gd name="T26" fmla="*/ 70 w 97"/>
                                <a:gd name="T27" fmla="*/ 123 h 146"/>
                                <a:gd name="T28" fmla="*/ 78 w 97"/>
                                <a:gd name="T29" fmla="*/ 103 h 146"/>
                                <a:gd name="T30" fmla="*/ 70 w 97"/>
                                <a:gd name="T31" fmla="*/ 82 h 146"/>
                                <a:gd name="T32" fmla="*/ 48 w 97"/>
                                <a:gd name="T33" fmla="*/ 75 h 146"/>
                                <a:gd name="T34" fmla="*/ 27 w 97"/>
                                <a:gd name="T35" fmla="*/ 82 h 146"/>
                                <a:gd name="T36" fmla="*/ 19 w 97"/>
                                <a:gd name="T37" fmla="*/ 102 h 146"/>
                                <a:gd name="T38" fmla="*/ 27 w 97"/>
                                <a:gd name="T39" fmla="*/ 121 h 146"/>
                                <a:gd name="T40" fmla="*/ 50 w 97"/>
                                <a:gd name="T41" fmla="*/ 129 h 146"/>
                                <a:gd name="T42" fmla="*/ 50 w 97"/>
                                <a:gd name="T43" fmla="*/ 129 h 146"/>
                                <a:gd name="T44" fmla="*/ 24 w 97"/>
                                <a:gd name="T45" fmla="*/ 66 h 146"/>
                                <a:gd name="T46" fmla="*/ 24 w 97"/>
                                <a:gd name="T47" fmla="*/ 66 h 146"/>
                                <a:gd name="T48" fmla="*/ 13 w 97"/>
                                <a:gd name="T49" fmla="*/ 59 h 146"/>
                                <a:gd name="T50" fmla="*/ 5 w 97"/>
                                <a:gd name="T51" fmla="*/ 38 h 146"/>
                                <a:gd name="T52" fmla="*/ 16 w 97"/>
                                <a:gd name="T53" fmla="*/ 11 h 146"/>
                                <a:gd name="T54" fmla="*/ 49 w 97"/>
                                <a:gd name="T55" fmla="*/ 0 h 146"/>
                                <a:gd name="T56" fmla="*/ 81 w 97"/>
                                <a:gd name="T57" fmla="*/ 11 h 146"/>
                                <a:gd name="T58" fmla="*/ 92 w 97"/>
                                <a:gd name="T59" fmla="*/ 36 h 146"/>
                                <a:gd name="T60" fmla="*/ 86 w 97"/>
                                <a:gd name="T61" fmla="*/ 57 h 146"/>
                                <a:gd name="T62" fmla="*/ 74 w 97"/>
                                <a:gd name="T63" fmla="*/ 66 h 146"/>
                                <a:gd name="T64" fmla="*/ 88 w 97"/>
                                <a:gd name="T65" fmla="*/ 75 h 146"/>
                                <a:gd name="T66" fmla="*/ 97 w 97"/>
                                <a:gd name="T67" fmla="*/ 101 h 146"/>
                                <a:gd name="T68" fmla="*/ 85 w 97"/>
                                <a:gd name="T69" fmla="*/ 133 h 146"/>
                                <a:gd name="T70" fmla="*/ 49 w 97"/>
                                <a:gd name="T71" fmla="*/ 146 h 146"/>
                                <a:gd name="T72" fmla="*/ 14 w 97"/>
                                <a:gd name="T73" fmla="*/ 134 h 146"/>
                                <a:gd name="T74" fmla="*/ 0 w 97"/>
                                <a:gd name="T75" fmla="*/ 102 h 146"/>
                                <a:gd name="T76" fmla="*/ 6 w 97"/>
                                <a:gd name="T77" fmla="*/ 80 h 146"/>
                                <a:gd name="T78" fmla="*/ 24 w 97"/>
                                <a:gd name="T79" fmla="*/ 66 h 146"/>
                                <a:gd name="T80" fmla="*/ 24 w 97"/>
                                <a:gd name="T81" fmla="*/ 66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97" h="146">
                                  <a:moveTo>
                                    <a:pt x="48" y="59"/>
                                  </a:moveTo>
                                  <a:lnTo>
                                    <a:pt x="48" y="59"/>
                                  </a:lnTo>
                                  <a:cubicBezTo>
                                    <a:pt x="56" y="59"/>
                                    <a:pt x="62" y="57"/>
                                    <a:pt x="67" y="53"/>
                                  </a:cubicBezTo>
                                  <a:cubicBezTo>
                                    <a:pt x="71" y="49"/>
                                    <a:pt x="73" y="43"/>
                                    <a:pt x="73" y="37"/>
                                  </a:cubicBezTo>
                                  <a:cubicBezTo>
                                    <a:pt x="73" y="32"/>
                                    <a:pt x="71" y="27"/>
                                    <a:pt x="67" y="23"/>
                                  </a:cubicBezTo>
                                  <a:cubicBezTo>
                                    <a:pt x="63" y="18"/>
                                    <a:pt x="56" y="16"/>
                                    <a:pt x="48" y="16"/>
                                  </a:cubicBezTo>
                                  <a:cubicBezTo>
                                    <a:pt x="39" y="16"/>
                                    <a:pt x="33" y="18"/>
                                    <a:pt x="29" y="23"/>
                                  </a:cubicBezTo>
                                  <a:cubicBezTo>
                                    <a:pt x="26" y="27"/>
                                    <a:pt x="24" y="32"/>
                                    <a:pt x="24" y="38"/>
                                  </a:cubicBezTo>
                                  <a:cubicBezTo>
                                    <a:pt x="24" y="45"/>
                                    <a:pt x="26" y="50"/>
                                    <a:pt x="31" y="54"/>
                                  </a:cubicBezTo>
                                  <a:cubicBezTo>
                                    <a:pt x="36" y="58"/>
                                    <a:pt x="42" y="59"/>
                                    <a:pt x="48" y="59"/>
                                  </a:cubicBezTo>
                                  <a:lnTo>
                                    <a:pt x="48" y="59"/>
                                  </a:lnTo>
                                  <a:close/>
                                  <a:moveTo>
                                    <a:pt x="50" y="129"/>
                                  </a:moveTo>
                                  <a:lnTo>
                                    <a:pt x="50" y="129"/>
                                  </a:lnTo>
                                  <a:cubicBezTo>
                                    <a:pt x="58" y="129"/>
                                    <a:pt x="65" y="127"/>
                                    <a:pt x="70" y="123"/>
                                  </a:cubicBezTo>
                                  <a:cubicBezTo>
                                    <a:pt x="75" y="118"/>
                                    <a:pt x="78" y="112"/>
                                    <a:pt x="78" y="103"/>
                                  </a:cubicBezTo>
                                  <a:cubicBezTo>
                                    <a:pt x="78" y="94"/>
                                    <a:pt x="75" y="87"/>
                                    <a:pt x="70" y="82"/>
                                  </a:cubicBezTo>
                                  <a:cubicBezTo>
                                    <a:pt x="64" y="77"/>
                                    <a:pt x="57" y="75"/>
                                    <a:pt x="48" y="75"/>
                                  </a:cubicBezTo>
                                  <a:cubicBezTo>
                                    <a:pt x="40" y="75"/>
                                    <a:pt x="33" y="77"/>
                                    <a:pt x="27" y="82"/>
                                  </a:cubicBezTo>
                                  <a:cubicBezTo>
                                    <a:pt x="22" y="87"/>
                                    <a:pt x="19" y="94"/>
                                    <a:pt x="19" y="102"/>
                                  </a:cubicBezTo>
                                  <a:cubicBezTo>
                                    <a:pt x="19" y="110"/>
                                    <a:pt x="22" y="116"/>
                                    <a:pt x="27" y="121"/>
                                  </a:cubicBezTo>
                                  <a:cubicBezTo>
                                    <a:pt x="32" y="127"/>
                                    <a:pt x="39" y="129"/>
                                    <a:pt x="50" y="129"/>
                                  </a:cubicBezTo>
                                  <a:lnTo>
                                    <a:pt x="50" y="129"/>
                                  </a:lnTo>
                                  <a:close/>
                                  <a:moveTo>
                                    <a:pt x="24" y="66"/>
                                  </a:moveTo>
                                  <a:lnTo>
                                    <a:pt x="24" y="66"/>
                                  </a:lnTo>
                                  <a:cubicBezTo>
                                    <a:pt x="19" y="64"/>
                                    <a:pt x="16" y="62"/>
                                    <a:pt x="13" y="59"/>
                                  </a:cubicBezTo>
                                  <a:cubicBezTo>
                                    <a:pt x="8" y="54"/>
                                    <a:pt x="5" y="47"/>
                                    <a:pt x="5" y="38"/>
                                  </a:cubicBezTo>
                                  <a:cubicBezTo>
                                    <a:pt x="5" y="28"/>
                                    <a:pt x="9" y="19"/>
                                    <a:pt x="16" y="11"/>
                                  </a:cubicBezTo>
                                  <a:cubicBezTo>
                                    <a:pt x="24" y="4"/>
                                    <a:pt x="35" y="0"/>
                                    <a:pt x="49" y="0"/>
                                  </a:cubicBezTo>
                                  <a:cubicBezTo>
                                    <a:pt x="62" y="0"/>
                                    <a:pt x="73" y="3"/>
                                    <a:pt x="81" y="11"/>
                                  </a:cubicBezTo>
                                  <a:cubicBezTo>
                                    <a:pt x="88" y="18"/>
                                    <a:pt x="92" y="26"/>
                                    <a:pt x="92" y="36"/>
                                  </a:cubicBezTo>
                                  <a:cubicBezTo>
                                    <a:pt x="92" y="44"/>
                                    <a:pt x="90" y="52"/>
                                    <a:pt x="86" y="57"/>
                                  </a:cubicBezTo>
                                  <a:cubicBezTo>
                                    <a:pt x="83" y="60"/>
                                    <a:pt x="79" y="63"/>
                                    <a:pt x="74" y="66"/>
                                  </a:cubicBezTo>
                                  <a:cubicBezTo>
                                    <a:pt x="80" y="69"/>
                                    <a:pt x="84" y="72"/>
                                    <a:pt x="88" y="75"/>
                                  </a:cubicBezTo>
                                  <a:cubicBezTo>
                                    <a:pt x="94" y="82"/>
                                    <a:pt x="97" y="90"/>
                                    <a:pt x="97" y="101"/>
                                  </a:cubicBezTo>
                                  <a:cubicBezTo>
                                    <a:pt x="97" y="113"/>
                                    <a:pt x="93" y="124"/>
                                    <a:pt x="85" y="133"/>
                                  </a:cubicBezTo>
                                  <a:cubicBezTo>
                                    <a:pt x="76" y="141"/>
                                    <a:pt x="64" y="146"/>
                                    <a:pt x="49" y="146"/>
                                  </a:cubicBezTo>
                                  <a:cubicBezTo>
                                    <a:pt x="35" y="146"/>
                                    <a:pt x="24" y="142"/>
                                    <a:pt x="14" y="134"/>
                                  </a:cubicBezTo>
                                  <a:cubicBezTo>
                                    <a:pt x="5" y="127"/>
                                    <a:pt x="0" y="116"/>
                                    <a:pt x="0" y="102"/>
                                  </a:cubicBezTo>
                                  <a:cubicBezTo>
                                    <a:pt x="0" y="94"/>
                                    <a:pt x="2" y="86"/>
                                    <a:pt x="6" y="80"/>
                                  </a:cubicBezTo>
                                  <a:cubicBezTo>
                                    <a:pt x="10" y="74"/>
                                    <a:pt x="16" y="70"/>
                                    <a:pt x="24" y="66"/>
                                  </a:cubicBezTo>
                                  <a:lnTo>
                                    <a:pt x="24" y="66"/>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30" name="Freeform 287"/>
                          <wps:cNvSpPr>
                            <a:spLocks/>
                          </wps:cNvSpPr>
                          <wps:spPr bwMode="auto">
                            <a:xfrm>
                              <a:off x="6048" y="3405"/>
                              <a:ext cx="16" cy="18"/>
                            </a:xfrm>
                            <a:custGeom>
                              <a:avLst/>
                              <a:gdLst>
                                <a:gd name="T0" fmla="*/ 0 w 20"/>
                                <a:gd name="T1" fmla="*/ 0 h 22"/>
                                <a:gd name="T2" fmla="*/ 0 w 20"/>
                                <a:gd name="T3" fmla="*/ 0 h 22"/>
                                <a:gd name="T4" fmla="*/ 20 w 20"/>
                                <a:gd name="T5" fmla="*/ 0 h 22"/>
                                <a:gd name="T6" fmla="*/ 20 w 20"/>
                                <a:gd name="T7" fmla="*/ 22 h 22"/>
                                <a:gd name="T8" fmla="*/ 0 w 20"/>
                                <a:gd name="T9" fmla="*/ 22 h 22"/>
                                <a:gd name="T10" fmla="*/ 0 w 20"/>
                                <a:gd name="T11" fmla="*/ 0 h 22"/>
                              </a:gdLst>
                              <a:ahLst/>
                              <a:cxnLst>
                                <a:cxn ang="0">
                                  <a:pos x="T0" y="T1"/>
                                </a:cxn>
                                <a:cxn ang="0">
                                  <a:pos x="T2" y="T3"/>
                                </a:cxn>
                                <a:cxn ang="0">
                                  <a:pos x="T4" y="T5"/>
                                </a:cxn>
                                <a:cxn ang="0">
                                  <a:pos x="T6" y="T7"/>
                                </a:cxn>
                                <a:cxn ang="0">
                                  <a:pos x="T8" y="T9"/>
                                </a:cxn>
                                <a:cxn ang="0">
                                  <a:pos x="T10" y="T11"/>
                                </a:cxn>
                              </a:cxnLst>
                              <a:rect l="0" t="0" r="r" b="b"/>
                              <a:pathLst>
                                <a:path w="20" h="22">
                                  <a:moveTo>
                                    <a:pt x="0" y="0"/>
                                  </a:moveTo>
                                  <a:lnTo>
                                    <a:pt x="0" y="0"/>
                                  </a:lnTo>
                                  <a:lnTo>
                                    <a:pt x="20" y="0"/>
                                  </a:lnTo>
                                  <a:lnTo>
                                    <a:pt x="20"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31" name="Freeform 288"/>
                          <wps:cNvSpPr>
                            <a:spLocks/>
                          </wps:cNvSpPr>
                          <wps:spPr bwMode="auto">
                            <a:xfrm>
                              <a:off x="6083" y="3313"/>
                              <a:ext cx="77" cy="112"/>
                            </a:xfrm>
                            <a:custGeom>
                              <a:avLst/>
                              <a:gdLst>
                                <a:gd name="T0" fmla="*/ 19 w 97"/>
                                <a:gd name="T1" fmla="*/ 103 h 142"/>
                                <a:gd name="T2" fmla="*/ 19 w 97"/>
                                <a:gd name="T3" fmla="*/ 103 h 142"/>
                                <a:gd name="T4" fmla="*/ 33 w 97"/>
                                <a:gd name="T5" fmla="*/ 124 h 142"/>
                                <a:gd name="T6" fmla="*/ 47 w 97"/>
                                <a:gd name="T7" fmla="*/ 127 h 142"/>
                                <a:gd name="T8" fmla="*/ 71 w 97"/>
                                <a:gd name="T9" fmla="*/ 116 h 142"/>
                                <a:gd name="T10" fmla="*/ 78 w 97"/>
                                <a:gd name="T11" fmla="*/ 94 h 142"/>
                                <a:gd name="T12" fmla="*/ 69 w 97"/>
                                <a:gd name="T13" fmla="*/ 71 h 142"/>
                                <a:gd name="T14" fmla="*/ 48 w 97"/>
                                <a:gd name="T15" fmla="*/ 63 h 142"/>
                                <a:gd name="T16" fmla="*/ 32 w 97"/>
                                <a:gd name="T17" fmla="*/ 67 h 142"/>
                                <a:gd name="T18" fmla="*/ 21 w 97"/>
                                <a:gd name="T19" fmla="*/ 77 h 142"/>
                                <a:gd name="T20" fmla="*/ 5 w 97"/>
                                <a:gd name="T21" fmla="*/ 76 h 142"/>
                                <a:gd name="T22" fmla="*/ 16 w 97"/>
                                <a:gd name="T23" fmla="*/ 0 h 142"/>
                                <a:gd name="T24" fmla="*/ 89 w 97"/>
                                <a:gd name="T25" fmla="*/ 0 h 142"/>
                                <a:gd name="T26" fmla="*/ 89 w 97"/>
                                <a:gd name="T27" fmla="*/ 17 h 142"/>
                                <a:gd name="T28" fmla="*/ 29 w 97"/>
                                <a:gd name="T29" fmla="*/ 17 h 142"/>
                                <a:gd name="T30" fmla="*/ 23 w 97"/>
                                <a:gd name="T31" fmla="*/ 56 h 142"/>
                                <a:gd name="T32" fmla="*/ 33 w 97"/>
                                <a:gd name="T33" fmla="*/ 50 h 142"/>
                                <a:gd name="T34" fmla="*/ 51 w 97"/>
                                <a:gd name="T35" fmla="*/ 47 h 142"/>
                                <a:gd name="T36" fmla="*/ 84 w 97"/>
                                <a:gd name="T37" fmla="*/ 60 h 142"/>
                                <a:gd name="T38" fmla="*/ 97 w 97"/>
                                <a:gd name="T39" fmla="*/ 91 h 142"/>
                                <a:gd name="T40" fmla="*/ 85 w 97"/>
                                <a:gd name="T41" fmla="*/ 127 h 142"/>
                                <a:gd name="T42" fmla="*/ 46 w 97"/>
                                <a:gd name="T43" fmla="*/ 142 h 142"/>
                                <a:gd name="T44" fmla="*/ 15 w 97"/>
                                <a:gd name="T45" fmla="*/ 132 h 142"/>
                                <a:gd name="T46" fmla="*/ 0 w 97"/>
                                <a:gd name="T47" fmla="*/ 103 h 142"/>
                                <a:gd name="T48" fmla="*/ 19 w 97"/>
                                <a:gd name="T49" fmla="*/ 103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7" h="142">
                                  <a:moveTo>
                                    <a:pt x="19" y="103"/>
                                  </a:moveTo>
                                  <a:lnTo>
                                    <a:pt x="19" y="103"/>
                                  </a:lnTo>
                                  <a:cubicBezTo>
                                    <a:pt x="20" y="113"/>
                                    <a:pt x="25" y="120"/>
                                    <a:pt x="33" y="124"/>
                                  </a:cubicBezTo>
                                  <a:cubicBezTo>
                                    <a:pt x="37" y="126"/>
                                    <a:pt x="42" y="127"/>
                                    <a:pt x="47" y="127"/>
                                  </a:cubicBezTo>
                                  <a:cubicBezTo>
                                    <a:pt x="58" y="127"/>
                                    <a:pt x="66" y="123"/>
                                    <a:pt x="71" y="116"/>
                                  </a:cubicBezTo>
                                  <a:cubicBezTo>
                                    <a:pt x="76" y="110"/>
                                    <a:pt x="78" y="102"/>
                                    <a:pt x="78" y="94"/>
                                  </a:cubicBezTo>
                                  <a:cubicBezTo>
                                    <a:pt x="78" y="84"/>
                                    <a:pt x="75" y="77"/>
                                    <a:pt x="69" y="71"/>
                                  </a:cubicBezTo>
                                  <a:cubicBezTo>
                                    <a:pt x="63" y="66"/>
                                    <a:pt x="56" y="63"/>
                                    <a:pt x="48" y="63"/>
                                  </a:cubicBezTo>
                                  <a:cubicBezTo>
                                    <a:pt x="42" y="63"/>
                                    <a:pt x="36" y="64"/>
                                    <a:pt x="32" y="67"/>
                                  </a:cubicBezTo>
                                  <a:cubicBezTo>
                                    <a:pt x="28" y="69"/>
                                    <a:pt x="24" y="72"/>
                                    <a:pt x="21" y="77"/>
                                  </a:cubicBezTo>
                                  <a:lnTo>
                                    <a:pt x="5" y="76"/>
                                  </a:lnTo>
                                  <a:lnTo>
                                    <a:pt x="16" y="0"/>
                                  </a:lnTo>
                                  <a:lnTo>
                                    <a:pt x="89" y="0"/>
                                  </a:lnTo>
                                  <a:lnTo>
                                    <a:pt x="89" y="17"/>
                                  </a:lnTo>
                                  <a:lnTo>
                                    <a:pt x="29" y="17"/>
                                  </a:lnTo>
                                  <a:lnTo>
                                    <a:pt x="23" y="56"/>
                                  </a:lnTo>
                                  <a:cubicBezTo>
                                    <a:pt x="27" y="54"/>
                                    <a:pt x="30" y="52"/>
                                    <a:pt x="33" y="50"/>
                                  </a:cubicBezTo>
                                  <a:cubicBezTo>
                                    <a:pt x="38" y="48"/>
                                    <a:pt x="44" y="47"/>
                                    <a:pt x="51" y="47"/>
                                  </a:cubicBezTo>
                                  <a:cubicBezTo>
                                    <a:pt x="64" y="47"/>
                                    <a:pt x="75" y="51"/>
                                    <a:pt x="84" y="60"/>
                                  </a:cubicBezTo>
                                  <a:cubicBezTo>
                                    <a:pt x="93" y="68"/>
                                    <a:pt x="97" y="79"/>
                                    <a:pt x="97" y="91"/>
                                  </a:cubicBezTo>
                                  <a:cubicBezTo>
                                    <a:pt x="97" y="105"/>
                                    <a:pt x="93" y="117"/>
                                    <a:pt x="85" y="127"/>
                                  </a:cubicBezTo>
                                  <a:cubicBezTo>
                                    <a:pt x="77" y="137"/>
                                    <a:pt x="64" y="142"/>
                                    <a:pt x="46" y="142"/>
                                  </a:cubicBezTo>
                                  <a:cubicBezTo>
                                    <a:pt x="34" y="142"/>
                                    <a:pt x="24" y="139"/>
                                    <a:pt x="15" y="132"/>
                                  </a:cubicBezTo>
                                  <a:cubicBezTo>
                                    <a:pt x="6" y="126"/>
                                    <a:pt x="1" y="116"/>
                                    <a:pt x="0" y="103"/>
                                  </a:cubicBezTo>
                                  <a:lnTo>
                                    <a:pt x="19" y="10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32" name="Freeform 289"/>
                          <wps:cNvSpPr>
                            <a:spLocks/>
                          </wps:cNvSpPr>
                          <wps:spPr bwMode="auto">
                            <a:xfrm>
                              <a:off x="6174" y="3313"/>
                              <a:ext cx="77" cy="110"/>
                            </a:xfrm>
                            <a:custGeom>
                              <a:avLst/>
                              <a:gdLst>
                                <a:gd name="T0" fmla="*/ 98 w 98"/>
                                <a:gd name="T1" fmla="*/ 0 h 139"/>
                                <a:gd name="T2" fmla="*/ 98 w 98"/>
                                <a:gd name="T3" fmla="*/ 0 h 139"/>
                                <a:gd name="T4" fmla="*/ 98 w 98"/>
                                <a:gd name="T5" fmla="*/ 15 h 139"/>
                                <a:gd name="T6" fmla="*/ 80 w 98"/>
                                <a:gd name="T7" fmla="*/ 38 h 139"/>
                                <a:gd name="T8" fmla="*/ 60 w 98"/>
                                <a:gd name="T9" fmla="*/ 73 h 139"/>
                                <a:gd name="T10" fmla="*/ 47 w 98"/>
                                <a:gd name="T11" fmla="*/ 107 h 139"/>
                                <a:gd name="T12" fmla="*/ 40 w 98"/>
                                <a:gd name="T13" fmla="*/ 139 h 139"/>
                                <a:gd name="T14" fmla="*/ 20 w 98"/>
                                <a:gd name="T15" fmla="*/ 139 h 139"/>
                                <a:gd name="T16" fmla="*/ 50 w 98"/>
                                <a:gd name="T17" fmla="*/ 58 h 139"/>
                                <a:gd name="T18" fmla="*/ 78 w 98"/>
                                <a:gd name="T19" fmla="*/ 18 h 139"/>
                                <a:gd name="T20" fmla="*/ 0 w 98"/>
                                <a:gd name="T21" fmla="*/ 18 h 139"/>
                                <a:gd name="T22" fmla="*/ 0 w 98"/>
                                <a:gd name="T23" fmla="*/ 0 h 139"/>
                                <a:gd name="T24" fmla="*/ 98 w 98"/>
                                <a:gd name="T25"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98" h="139">
                                  <a:moveTo>
                                    <a:pt x="98" y="0"/>
                                  </a:moveTo>
                                  <a:lnTo>
                                    <a:pt x="98" y="0"/>
                                  </a:lnTo>
                                  <a:lnTo>
                                    <a:pt x="98" y="15"/>
                                  </a:lnTo>
                                  <a:cubicBezTo>
                                    <a:pt x="94" y="20"/>
                                    <a:pt x="88" y="27"/>
                                    <a:pt x="80" y="38"/>
                                  </a:cubicBezTo>
                                  <a:cubicBezTo>
                                    <a:pt x="73" y="49"/>
                                    <a:pt x="66" y="61"/>
                                    <a:pt x="60" y="73"/>
                                  </a:cubicBezTo>
                                  <a:cubicBezTo>
                                    <a:pt x="54" y="86"/>
                                    <a:pt x="50" y="97"/>
                                    <a:pt x="47" y="107"/>
                                  </a:cubicBezTo>
                                  <a:cubicBezTo>
                                    <a:pt x="45" y="114"/>
                                    <a:pt x="43" y="124"/>
                                    <a:pt x="40" y="139"/>
                                  </a:cubicBezTo>
                                  <a:lnTo>
                                    <a:pt x="20" y="139"/>
                                  </a:lnTo>
                                  <a:cubicBezTo>
                                    <a:pt x="25" y="112"/>
                                    <a:pt x="34" y="85"/>
                                    <a:pt x="50" y="58"/>
                                  </a:cubicBezTo>
                                  <a:cubicBezTo>
                                    <a:pt x="59" y="42"/>
                                    <a:pt x="68" y="29"/>
                                    <a:pt x="78" y="18"/>
                                  </a:cubicBezTo>
                                  <a:lnTo>
                                    <a:pt x="0" y="18"/>
                                  </a:lnTo>
                                  <a:lnTo>
                                    <a:pt x="0" y="0"/>
                                  </a:lnTo>
                                  <a:lnTo>
                                    <a:pt x="9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33" name="Freeform 290"/>
                          <wps:cNvSpPr>
                            <a:spLocks/>
                          </wps:cNvSpPr>
                          <wps:spPr bwMode="auto">
                            <a:xfrm>
                              <a:off x="6313" y="3305"/>
                              <a:ext cx="36" cy="150"/>
                            </a:xfrm>
                            <a:custGeom>
                              <a:avLst/>
                              <a:gdLst>
                                <a:gd name="T0" fmla="*/ 45 w 46"/>
                                <a:gd name="T1" fmla="*/ 0 h 189"/>
                                <a:gd name="T2" fmla="*/ 45 w 46"/>
                                <a:gd name="T3" fmla="*/ 0 h 189"/>
                                <a:gd name="T4" fmla="*/ 25 w 46"/>
                                <a:gd name="T5" fmla="*/ 45 h 189"/>
                                <a:gd name="T6" fmla="*/ 18 w 46"/>
                                <a:gd name="T7" fmla="*/ 94 h 189"/>
                                <a:gd name="T8" fmla="*/ 26 w 46"/>
                                <a:gd name="T9" fmla="*/ 147 h 189"/>
                                <a:gd name="T10" fmla="*/ 46 w 46"/>
                                <a:gd name="T11" fmla="*/ 189 h 189"/>
                                <a:gd name="T12" fmla="*/ 34 w 46"/>
                                <a:gd name="T13" fmla="*/ 189 h 189"/>
                                <a:gd name="T14" fmla="*/ 16 w 46"/>
                                <a:gd name="T15" fmla="*/ 160 h 189"/>
                                <a:gd name="T16" fmla="*/ 8 w 46"/>
                                <a:gd name="T17" fmla="*/ 143 h 189"/>
                                <a:gd name="T18" fmla="*/ 1 w 46"/>
                                <a:gd name="T19" fmla="*/ 112 h 189"/>
                                <a:gd name="T20" fmla="*/ 0 w 46"/>
                                <a:gd name="T21" fmla="*/ 96 h 189"/>
                                <a:gd name="T22" fmla="*/ 9 w 46"/>
                                <a:gd name="T23" fmla="*/ 44 h 189"/>
                                <a:gd name="T24" fmla="*/ 33 w 46"/>
                                <a:gd name="T25" fmla="*/ 0 h 189"/>
                                <a:gd name="T26" fmla="*/ 45 w 46"/>
                                <a:gd name="T27" fmla="*/ 0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45" y="0"/>
                                  </a:moveTo>
                                  <a:lnTo>
                                    <a:pt x="45" y="0"/>
                                  </a:lnTo>
                                  <a:cubicBezTo>
                                    <a:pt x="35" y="20"/>
                                    <a:pt x="28" y="35"/>
                                    <a:pt x="25" y="45"/>
                                  </a:cubicBezTo>
                                  <a:cubicBezTo>
                                    <a:pt x="21" y="59"/>
                                    <a:pt x="18" y="76"/>
                                    <a:pt x="18" y="94"/>
                                  </a:cubicBezTo>
                                  <a:cubicBezTo>
                                    <a:pt x="18" y="114"/>
                                    <a:pt x="21" y="131"/>
                                    <a:pt x="26" y="147"/>
                                  </a:cubicBezTo>
                                  <a:cubicBezTo>
                                    <a:pt x="30" y="156"/>
                                    <a:pt x="36" y="170"/>
                                    <a:pt x="46" y="189"/>
                                  </a:cubicBezTo>
                                  <a:lnTo>
                                    <a:pt x="34" y="189"/>
                                  </a:lnTo>
                                  <a:cubicBezTo>
                                    <a:pt x="24" y="174"/>
                                    <a:pt x="18" y="164"/>
                                    <a:pt x="16" y="160"/>
                                  </a:cubicBezTo>
                                  <a:cubicBezTo>
                                    <a:pt x="14" y="156"/>
                                    <a:pt x="11" y="150"/>
                                    <a:pt x="8" y="143"/>
                                  </a:cubicBezTo>
                                  <a:cubicBezTo>
                                    <a:pt x="5" y="133"/>
                                    <a:pt x="2" y="123"/>
                                    <a:pt x="1" y="112"/>
                                  </a:cubicBezTo>
                                  <a:cubicBezTo>
                                    <a:pt x="0" y="106"/>
                                    <a:pt x="0" y="101"/>
                                    <a:pt x="0" y="96"/>
                                  </a:cubicBezTo>
                                  <a:cubicBezTo>
                                    <a:pt x="0" y="76"/>
                                    <a:pt x="3" y="59"/>
                                    <a:pt x="9" y="44"/>
                                  </a:cubicBezTo>
                                  <a:cubicBezTo>
                                    <a:pt x="13" y="34"/>
                                    <a:pt x="21" y="20"/>
                                    <a:pt x="33" y="0"/>
                                  </a:cubicBezTo>
                                  <a:lnTo>
                                    <a:pt x="45"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34" name="Freeform 291"/>
                          <wps:cNvSpPr>
                            <a:spLocks/>
                          </wps:cNvSpPr>
                          <wps:spPr bwMode="auto">
                            <a:xfrm>
                              <a:off x="6371" y="3311"/>
                              <a:ext cx="41" cy="112"/>
                            </a:xfrm>
                            <a:custGeom>
                              <a:avLst/>
                              <a:gdLst>
                                <a:gd name="T0" fmla="*/ 0 w 52"/>
                                <a:gd name="T1" fmla="*/ 41 h 141"/>
                                <a:gd name="T2" fmla="*/ 0 w 52"/>
                                <a:gd name="T3" fmla="*/ 41 h 141"/>
                                <a:gd name="T4" fmla="*/ 0 w 52"/>
                                <a:gd name="T5" fmla="*/ 27 h 141"/>
                                <a:gd name="T6" fmla="*/ 26 w 52"/>
                                <a:gd name="T7" fmla="*/ 21 h 141"/>
                                <a:gd name="T8" fmla="*/ 38 w 52"/>
                                <a:gd name="T9" fmla="*/ 0 h 141"/>
                                <a:gd name="T10" fmla="*/ 52 w 52"/>
                                <a:gd name="T11" fmla="*/ 0 h 141"/>
                                <a:gd name="T12" fmla="*/ 52 w 52"/>
                                <a:gd name="T13" fmla="*/ 141 h 141"/>
                                <a:gd name="T14" fmla="*/ 33 w 52"/>
                                <a:gd name="T15" fmla="*/ 141 h 141"/>
                                <a:gd name="T16" fmla="*/ 33 w 52"/>
                                <a:gd name="T17" fmla="*/ 41 h 141"/>
                                <a:gd name="T18" fmla="*/ 0 w 52"/>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1">
                                  <a:moveTo>
                                    <a:pt x="0" y="41"/>
                                  </a:moveTo>
                                  <a:lnTo>
                                    <a:pt x="0" y="41"/>
                                  </a:lnTo>
                                  <a:lnTo>
                                    <a:pt x="0" y="27"/>
                                  </a:lnTo>
                                  <a:cubicBezTo>
                                    <a:pt x="12" y="26"/>
                                    <a:pt x="21" y="24"/>
                                    <a:pt x="26" y="21"/>
                                  </a:cubicBezTo>
                                  <a:cubicBezTo>
                                    <a:pt x="31" y="18"/>
                                    <a:pt x="35" y="11"/>
                                    <a:pt x="38" y="0"/>
                                  </a:cubicBezTo>
                                  <a:lnTo>
                                    <a:pt x="52" y="0"/>
                                  </a:lnTo>
                                  <a:lnTo>
                                    <a:pt x="52" y="141"/>
                                  </a:lnTo>
                                  <a:lnTo>
                                    <a:pt x="33" y="141"/>
                                  </a:lnTo>
                                  <a:lnTo>
                                    <a:pt x="33"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35" name="Freeform 292"/>
                          <wps:cNvSpPr>
                            <a:spLocks/>
                          </wps:cNvSpPr>
                          <wps:spPr bwMode="auto">
                            <a:xfrm>
                              <a:off x="6458" y="3405"/>
                              <a:ext cx="16" cy="18"/>
                            </a:xfrm>
                            <a:custGeom>
                              <a:avLst/>
                              <a:gdLst>
                                <a:gd name="T0" fmla="*/ 0 w 21"/>
                                <a:gd name="T1" fmla="*/ 0 h 22"/>
                                <a:gd name="T2" fmla="*/ 0 w 21"/>
                                <a:gd name="T3" fmla="*/ 0 h 22"/>
                                <a:gd name="T4" fmla="*/ 21 w 21"/>
                                <a:gd name="T5" fmla="*/ 0 h 22"/>
                                <a:gd name="T6" fmla="*/ 21 w 21"/>
                                <a:gd name="T7" fmla="*/ 22 h 22"/>
                                <a:gd name="T8" fmla="*/ 0 w 21"/>
                                <a:gd name="T9" fmla="*/ 22 h 22"/>
                                <a:gd name="T10" fmla="*/ 0 w 21"/>
                                <a:gd name="T11" fmla="*/ 0 h 22"/>
                              </a:gdLst>
                              <a:ahLst/>
                              <a:cxnLst>
                                <a:cxn ang="0">
                                  <a:pos x="T0" y="T1"/>
                                </a:cxn>
                                <a:cxn ang="0">
                                  <a:pos x="T2" y="T3"/>
                                </a:cxn>
                                <a:cxn ang="0">
                                  <a:pos x="T4" y="T5"/>
                                </a:cxn>
                                <a:cxn ang="0">
                                  <a:pos x="T6" y="T7"/>
                                </a:cxn>
                                <a:cxn ang="0">
                                  <a:pos x="T8" y="T9"/>
                                </a:cxn>
                                <a:cxn ang="0">
                                  <a:pos x="T10" y="T11"/>
                                </a:cxn>
                              </a:cxnLst>
                              <a:rect l="0" t="0" r="r" b="b"/>
                              <a:pathLst>
                                <a:path w="21" h="22">
                                  <a:moveTo>
                                    <a:pt x="0" y="0"/>
                                  </a:moveTo>
                                  <a:lnTo>
                                    <a:pt x="0" y="0"/>
                                  </a:lnTo>
                                  <a:lnTo>
                                    <a:pt x="21" y="0"/>
                                  </a:lnTo>
                                  <a:lnTo>
                                    <a:pt x="21"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36" name="Freeform 293"/>
                          <wps:cNvSpPr>
                            <a:spLocks noEditPoints="1"/>
                          </wps:cNvSpPr>
                          <wps:spPr bwMode="auto">
                            <a:xfrm>
                              <a:off x="6494" y="3310"/>
                              <a:ext cx="77" cy="116"/>
                            </a:xfrm>
                            <a:custGeom>
                              <a:avLst/>
                              <a:gdLst>
                                <a:gd name="T0" fmla="*/ 48 w 97"/>
                                <a:gd name="T1" fmla="*/ 59 h 146"/>
                                <a:gd name="T2" fmla="*/ 48 w 97"/>
                                <a:gd name="T3" fmla="*/ 59 h 146"/>
                                <a:gd name="T4" fmla="*/ 67 w 97"/>
                                <a:gd name="T5" fmla="*/ 53 h 146"/>
                                <a:gd name="T6" fmla="*/ 73 w 97"/>
                                <a:gd name="T7" fmla="*/ 37 h 146"/>
                                <a:gd name="T8" fmla="*/ 67 w 97"/>
                                <a:gd name="T9" fmla="*/ 23 h 146"/>
                                <a:gd name="T10" fmla="*/ 48 w 97"/>
                                <a:gd name="T11" fmla="*/ 16 h 146"/>
                                <a:gd name="T12" fmla="*/ 29 w 97"/>
                                <a:gd name="T13" fmla="*/ 23 h 146"/>
                                <a:gd name="T14" fmla="*/ 24 w 97"/>
                                <a:gd name="T15" fmla="*/ 38 h 146"/>
                                <a:gd name="T16" fmla="*/ 31 w 97"/>
                                <a:gd name="T17" fmla="*/ 54 h 146"/>
                                <a:gd name="T18" fmla="*/ 48 w 97"/>
                                <a:gd name="T19" fmla="*/ 59 h 146"/>
                                <a:gd name="T20" fmla="*/ 48 w 97"/>
                                <a:gd name="T21" fmla="*/ 59 h 146"/>
                                <a:gd name="T22" fmla="*/ 49 w 97"/>
                                <a:gd name="T23" fmla="*/ 129 h 146"/>
                                <a:gd name="T24" fmla="*/ 49 w 97"/>
                                <a:gd name="T25" fmla="*/ 129 h 146"/>
                                <a:gd name="T26" fmla="*/ 70 w 97"/>
                                <a:gd name="T27" fmla="*/ 123 h 146"/>
                                <a:gd name="T28" fmla="*/ 78 w 97"/>
                                <a:gd name="T29" fmla="*/ 103 h 146"/>
                                <a:gd name="T30" fmla="*/ 70 w 97"/>
                                <a:gd name="T31" fmla="*/ 82 h 146"/>
                                <a:gd name="T32" fmla="*/ 48 w 97"/>
                                <a:gd name="T33" fmla="*/ 75 h 146"/>
                                <a:gd name="T34" fmla="*/ 27 w 97"/>
                                <a:gd name="T35" fmla="*/ 82 h 146"/>
                                <a:gd name="T36" fmla="*/ 19 w 97"/>
                                <a:gd name="T37" fmla="*/ 102 h 146"/>
                                <a:gd name="T38" fmla="*/ 27 w 97"/>
                                <a:gd name="T39" fmla="*/ 121 h 146"/>
                                <a:gd name="T40" fmla="*/ 49 w 97"/>
                                <a:gd name="T41" fmla="*/ 129 h 146"/>
                                <a:gd name="T42" fmla="*/ 49 w 97"/>
                                <a:gd name="T43" fmla="*/ 129 h 146"/>
                                <a:gd name="T44" fmla="*/ 24 w 97"/>
                                <a:gd name="T45" fmla="*/ 66 h 146"/>
                                <a:gd name="T46" fmla="*/ 24 w 97"/>
                                <a:gd name="T47" fmla="*/ 66 h 146"/>
                                <a:gd name="T48" fmla="*/ 13 w 97"/>
                                <a:gd name="T49" fmla="*/ 59 h 146"/>
                                <a:gd name="T50" fmla="*/ 5 w 97"/>
                                <a:gd name="T51" fmla="*/ 38 h 146"/>
                                <a:gd name="T52" fmla="*/ 16 w 97"/>
                                <a:gd name="T53" fmla="*/ 11 h 146"/>
                                <a:gd name="T54" fmla="*/ 49 w 97"/>
                                <a:gd name="T55" fmla="*/ 0 h 146"/>
                                <a:gd name="T56" fmla="*/ 81 w 97"/>
                                <a:gd name="T57" fmla="*/ 11 h 146"/>
                                <a:gd name="T58" fmla="*/ 92 w 97"/>
                                <a:gd name="T59" fmla="*/ 36 h 146"/>
                                <a:gd name="T60" fmla="*/ 85 w 97"/>
                                <a:gd name="T61" fmla="*/ 57 h 146"/>
                                <a:gd name="T62" fmla="*/ 74 w 97"/>
                                <a:gd name="T63" fmla="*/ 66 h 146"/>
                                <a:gd name="T64" fmla="*/ 88 w 97"/>
                                <a:gd name="T65" fmla="*/ 75 h 146"/>
                                <a:gd name="T66" fmla="*/ 97 w 97"/>
                                <a:gd name="T67" fmla="*/ 101 h 146"/>
                                <a:gd name="T68" fmla="*/ 84 w 97"/>
                                <a:gd name="T69" fmla="*/ 133 h 146"/>
                                <a:gd name="T70" fmla="*/ 49 w 97"/>
                                <a:gd name="T71" fmla="*/ 146 h 146"/>
                                <a:gd name="T72" fmla="*/ 14 w 97"/>
                                <a:gd name="T73" fmla="*/ 134 h 146"/>
                                <a:gd name="T74" fmla="*/ 0 w 97"/>
                                <a:gd name="T75" fmla="*/ 102 h 146"/>
                                <a:gd name="T76" fmla="*/ 6 w 97"/>
                                <a:gd name="T77" fmla="*/ 80 h 146"/>
                                <a:gd name="T78" fmla="*/ 24 w 97"/>
                                <a:gd name="T79" fmla="*/ 66 h 146"/>
                                <a:gd name="T80" fmla="*/ 24 w 97"/>
                                <a:gd name="T81" fmla="*/ 66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97" h="146">
                                  <a:moveTo>
                                    <a:pt x="48" y="59"/>
                                  </a:moveTo>
                                  <a:lnTo>
                                    <a:pt x="48" y="59"/>
                                  </a:lnTo>
                                  <a:cubicBezTo>
                                    <a:pt x="56" y="59"/>
                                    <a:pt x="62" y="57"/>
                                    <a:pt x="67" y="53"/>
                                  </a:cubicBezTo>
                                  <a:cubicBezTo>
                                    <a:pt x="71" y="49"/>
                                    <a:pt x="73" y="43"/>
                                    <a:pt x="73" y="37"/>
                                  </a:cubicBezTo>
                                  <a:cubicBezTo>
                                    <a:pt x="73" y="32"/>
                                    <a:pt x="71" y="27"/>
                                    <a:pt x="67" y="23"/>
                                  </a:cubicBezTo>
                                  <a:cubicBezTo>
                                    <a:pt x="63" y="18"/>
                                    <a:pt x="56" y="16"/>
                                    <a:pt x="48" y="16"/>
                                  </a:cubicBezTo>
                                  <a:cubicBezTo>
                                    <a:pt x="39" y="16"/>
                                    <a:pt x="33" y="18"/>
                                    <a:pt x="29" y="23"/>
                                  </a:cubicBezTo>
                                  <a:cubicBezTo>
                                    <a:pt x="25" y="27"/>
                                    <a:pt x="24" y="32"/>
                                    <a:pt x="24" y="38"/>
                                  </a:cubicBezTo>
                                  <a:cubicBezTo>
                                    <a:pt x="24" y="45"/>
                                    <a:pt x="26" y="50"/>
                                    <a:pt x="31" y="54"/>
                                  </a:cubicBezTo>
                                  <a:cubicBezTo>
                                    <a:pt x="36" y="58"/>
                                    <a:pt x="42" y="59"/>
                                    <a:pt x="48" y="59"/>
                                  </a:cubicBezTo>
                                  <a:lnTo>
                                    <a:pt x="48" y="59"/>
                                  </a:lnTo>
                                  <a:close/>
                                  <a:moveTo>
                                    <a:pt x="49" y="129"/>
                                  </a:moveTo>
                                  <a:lnTo>
                                    <a:pt x="49" y="129"/>
                                  </a:lnTo>
                                  <a:cubicBezTo>
                                    <a:pt x="58" y="129"/>
                                    <a:pt x="65" y="127"/>
                                    <a:pt x="70" y="123"/>
                                  </a:cubicBezTo>
                                  <a:cubicBezTo>
                                    <a:pt x="75" y="118"/>
                                    <a:pt x="78" y="112"/>
                                    <a:pt x="78" y="103"/>
                                  </a:cubicBezTo>
                                  <a:cubicBezTo>
                                    <a:pt x="78" y="94"/>
                                    <a:pt x="75" y="87"/>
                                    <a:pt x="70" y="82"/>
                                  </a:cubicBezTo>
                                  <a:cubicBezTo>
                                    <a:pt x="64" y="77"/>
                                    <a:pt x="57" y="75"/>
                                    <a:pt x="48" y="75"/>
                                  </a:cubicBezTo>
                                  <a:cubicBezTo>
                                    <a:pt x="40" y="75"/>
                                    <a:pt x="33" y="77"/>
                                    <a:pt x="27" y="82"/>
                                  </a:cubicBezTo>
                                  <a:cubicBezTo>
                                    <a:pt x="22" y="87"/>
                                    <a:pt x="19" y="94"/>
                                    <a:pt x="19" y="102"/>
                                  </a:cubicBezTo>
                                  <a:cubicBezTo>
                                    <a:pt x="19" y="110"/>
                                    <a:pt x="22" y="116"/>
                                    <a:pt x="27" y="121"/>
                                  </a:cubicBezTo>
                                  <a:cubicBezTo>
                                    <a:pt x="32" y="127"/>
                                    <a:pt x="39" y="129"/>
                                    <a:pt x="49" y="129"/>
                                  </a:cubicBezTo>
                                  <a:lnTo>
                                    <a:pt x="49" y="129"/>
                                  </a:lnTo>
                                  <a:close/>
                                  <a:moveTo>
                                    <a:pt x="24" y="66"/>
                                  </a:moveTo>
                                  <a:lnTo>
                                    <a:pt x="24" y="66"/>
                                  </a:lnTo>
                                  <a:cubicBezTo>
                                    <a:pt x="19" y="64"/>
                                    <a:pt x="15" y="62"/>
                                    <a:pt x="13" y="59"/>
                                  </a:cubicBezTo>
                                  <a:cubicBezTo>
                                    <a:pt x="7" y="54"/>
                                    <a:pt x="5" y="47"/>
                                    <a:pt x="5" y="38"/>
                                  </a:cubicBezTo>
                                  <a:cubicBezTo>
                                    <a:pt x="5" y="28"/>
                                    <a:pt x="9" y="19"/>
                                    <a:pt x="16" y="11"/>
                                  </a:cubicBezTo>
                                  <a:cubicBezTo>
                                    <a:pt x="24" y="4"/>
                                    <a:pt x="35" y="0"/>
                                    <a:pt x="49" y="0"/>
                                  </a:cubicBezTo>
                                  <a:cubicBezTo>
                                    <a:pt x="62" y="0"/>
                                    <a:pt x="73" y="3"/>
                                    <a:pt x="81" y="11"/>
                                  </a:cubicBezTo>
                                  <a:cubicBezTo>
                                    <a:pt x="88" y="18"/>
                                    <a:pt x="92" y="26"/>
                                    <a:pt x="92" y="36"/>
                                  </a:cubicBezTo>
                                  <a:cubicBezTo>
                                    <a:pt x="92" y="44"/>
                                    <a:pt x="90" y="52"/>
                                    <a:pt x="85" y="57"/>
                                  </a:cubicBezTo>
                                  <a:cubicBezTo>
                                    <a:pt x="83" y="60"/>
                                    <a:pt x="79" y="63"/>
                                    <a:pt x="74" y="66"/>
                                  </a:cubicBezTo>
                                  <a:cubicBezTo>
                                    <a:pt x="80" y="69"/>
                                    <a:pt x="84" y="72"/>
                                    <a:pt x="88" y="75"/>
                                  </a:cubicBezTo>
                                  <a:cubicBezTo>
                                    <a:pt x="94" y="82"/>
                                    <a:pt x="97" y="90"/>
                                    <a:pt x="97" y="101"/>
                                  </a:cubicBezTo>
                                  <a:cubicBezTo>
                                    <a:pt x="97" y="113"/>
                                    <a:pt x="93" y="124"/>
                                    <a:pt x="84" y="133"/>
                                  </a:cubicBezTo>
                                  <a:cubicBezTo>
                                    <a:pt x="76" y="141"/>
                                    <a:pt x="64" y="146"/>
                                    <a:pt x="49" y="146"/>
                                  </a:cubicBezTo>
                                  <a:cubicBezTo>
                                    <a:pt x="35" y="146"/>
                                    <a:pt x="24" y="142"/>
                                    <a:pt x="14" y="134"/>
                                  </a:cubicBezTo>
                                  <a:cubicBezTo>
                                    <a:pt x="5" y="127"/>
                                    <a:pt x="0" y="116"/>
                                    <a:pt x="0" y="102"/>
                                  </a:cubicBezTo>
                                  <a:cubicBezTo>
                                    <a:pt x="0" y="94"/>
                                    <a:pt x="2" y="86"/>
                                    <a:pt x="6" y="80"/>
                                  </a:cubicBezTo>
                                  <a:cubicBezTo>
                                    <a:pt x="10" y="74"/>
                                    <a:pt x="16" y="70"/>
                                    <a:pt x="24" y="66"/>
                                  </a:cubicBezTo>
                                  <a:lnTo>
                                    <a:pt x="24" y="66"/>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37" name="Freeform 294"/>
                          <wps:cNvSpPr>
                            <a:spLocks noEditPoints="1"/>
                          </wps:cNvSpPr>
                          <wps:spPr bwMode="auto">
                            <a:xfrm>
                              <a:off x="6583" y="3310"/>
                              <a:ext cx="77" cy="115"/>
                            </a:xfrm>
                            <a:custGeom>
                              <a:avLst/>
                              <a:gdLst>
                                <a:gd name="T0" fmla="*/ 48 w 97"/>
                                <a:gd name="T1" fmla="*/ 0 h 145"/>
                                <a:gd name="T2" fmla="*/ 48 w 97"/>
                                <a:gd name="T3" fmla="*/ 0 h 145"/>
                                <a:gd name="T4" fmla="*/ 88 w 97"/>
                                <a:gd name="T5" fmla="*/ 23 h 145"/>
                                <a:gd name="T6" fmla="*/ 97 w 97"/>
                                <a:gd name="T7" fmla="*/ 71 h 145"/>
                                <a:gd name="T8" fmla="*/ 88 w 97"/>
                                <a:gd name="T9" fmla="*/ 118 h 145"/>
                                <a:gd name="T10" fmla="*/ 48 w 97"/>
                                <a:gd name="T11" fmla="*/ 145 h 145"/>
                                <a:gd name="T12" fmla="*/ 10 w 97"/>
                                <a:gd name="T13" fmla="*/ 123 h 145"/>
                                <a:gd name="T14" fmla="*/ 0 w 97"/>
                                <a:gd name="T15" fmla="*/ 74 h 145"/>
                                <a:gd name="T16" fmla="*/ 6 w 97"/>
                                <a:gd name="T17" fmla="*/ 32 h 145"/>
                                <a:gd name="T18" fmla="*/ 48 w 97"/>
                                <a:gd name="T19" fmla="*/ 0 h 145"/>
                                <a:gd name="T20" fmla="*/ 48 w 97"/>
                                <a:gd name="T21" fmla="*/ 0 h 145"/>
                                <a:gd name="T22" fmla="*/ 48 w 97"/>
                                <a:gd name="T23" fmla="*/ 129 h 145"/>
                                <a:gd name="T24" fmla="*/ 48 w 97"/>
                                <a:gd name="T25" fmla="*/ 129 h 145"/>
                                <a:gd name="T26" fmla="*/ 70 w 97"/>
                                <a:gd name="T27" fmla="*/ 117 h 145"/>
                                <a:gd name="T28" fmla="*/ 78 w 97"/>
                                <a:gd name="T29" fmla="*/ 71 h 145"/>
                                <a:gd name="T30" fmla="*/ 72 w 97"/>
                                <a:gd name="T31" fmla="*/ 32 h 145"/>
                                <a:gd name="T32" fmla="*/ 49 w 97"/>
                                <a:gd name="T33" fmla="*/ 16 h 145"/>
                                <a:gd name="T34" fmla="*/ 26 w 97"/>
                                <a:gd name="T35" fmla="*/ 31 h 145"/>
                                <a:gd name="T36" fmla="*/ 19 w 97"/>
                                <a:gd name="T37" fmla="*/ 74 h 145"/>
                                <a:gd name="T38" fmla="*/ 23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79" y="8"/>
                                    <a:pt x="88" y="23"/>
                                  </a:cubicBezTo>
                                  <a:cubicBezTo>
                                    <a:pt x="94" y="35"/>
                                    <a:pt x="97" y="50"/>
                                    <a:pt x="97" y="71"/>
                                  </a:cubicBezTo>
                                  <a:cubicBezTo>
                                    <a:pt x="97" y="90"/>
                                    <a:pt x="94" y="106"/>
                                    <a:pt x="88" y="118"/>
                                  </a:cubicBezTo>
                                  <a:cubicBezTo>
                                    <a:pt x="80" y="136"/>
                                    <a:pt x="67" y="145"/>
                                    <a:pt x="48" y="145"/>
                                  </a:cubicBezTo>
                                  <a:cubicBezTo>
                                    <a:pt x="31" y="145"/>
                                    <a:pt x="18" y="138"/>
                                    <a:pt x="10" y="123"/>
                                  </a:cubicBezTo>
                                  <a:cubicBezTo>
                                    <a:pt x="3" y="111"/>
                                    <a:pt x="0" y="94"/>
                                    <a:pt x="0" y="74"/>
                                  </a:cubicBezTo>
                                  <a:cubicBezTo>
                                    <a:pt x="0" y="58"/>
                                    <a:pt x="2" y="44"/>
                                    <a:pt x="6" y="32"/>
                                  </a:cubicBezTo>
                                  <a:cubicBezTo>
                                    <a:pt x="14" y="11"/>
                                    <a:pt x="28" y="0"/>
                                    <a:pt x="48" y="0"/>
                                  </a:cubicBezTo>
                                  <a:lnTo>
                                    <a:pt x="48" y="0"/>
                                  </a:lnTo>
                                  <a:close/>
                                  <a:moveTo>
                                    <a:pt x="48" y="129"/>
                                  </a:moveTo>
                                  <a:lnTo>
                                    <a:pt x="48" y="129"/>
                                  </a:lnTo>
                                  <a:cubicBezTo>
                                    <a:pt x="57" y="129"/>
                                    <a:pt x="64" y="125"/>
                                    <a:pt x="70" y="117"/>
                                  </a:cubicBezTo>
                                  <a:cubicBezTo>
                                    <a:pt x="75" y="109"/>
                                    <a:pt x="78" y="94"/>
                                    <a:pt x="78" y="71"/>
                                  </a:cubicBezTo>
                                  <a:cubicBezTo>
                                    <a:pt x="78" y="55"/>
                                    <a:pt x="76" y="42"/>
                                    <a:pt x="72" y="32"/>
                                  </a:cubicBezTo>
                                  <a:cubicBezTo>
                                    <a:pt x="68" y="21"/>
                                    <a:pt x="60" y="16"/>
                                    <a:pt x="49" y="16"/>
                                  </a:cubicBezTo>
                                  <a:cubicBezTo>
                                    <a:pt x="39" y="16"/>
                                    <a:pt x="31" y="21"/>
                                    <a:pt x="26" y="31"/>
                                  </a:cubicBezTo>
                                  <a:cubicBezTo>
                                    <a:pt x="21" y="41"/>
                                    <a:pt x="19" y="55"/>
                                    <a:pt x="19" y="74"/>
                                  </a:cubicBezTo>
                                  <a:cubicBezTo>
                                    <a:pt x="19" y="89"/>
                                    <a:pt x="20" y="100"/>
                                    <a:pt x="23" y="109"/>
                                  </a:cubicBezTo>
                                  <a:cubicBezTo>
                                    <a:pt x="28" y="123"/>
                                    <a:pt x="36"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38" name="Freeform 295"/>
                          <wps:cNvSpPr>
                            <a:spLocks/>
                          </wps:cNvSpPr>
                          <wps:spPr bwMode="auto">
                            <a:xfrm>
                              <a:off x="6681" y="3405"/>
                              <a:ext cx="16" cy="41"/>
                            </a:xfrm>
                            <a:custGeom>
                              <a:avLst/>
                              <a:gdLst>
                                <a:gd name="T0" fmla="*/ 0 w 21"/>
                                <a:gd name="T1" fmla="*/ 42 h 52"/>
                                <a:gd name="T2" fmla="*/ 0 w 21"/>
                                <a:gd name="T3" fmla="*/ 42 h 52"/>
                                <a:gd name="T4" fmla="*/ 9 w 21"/>
                                <a:gd name="T5" fmla="*/ 33 h 52"/>
                                <a:gd name="T6" fmla="*/ 11 w 21"/>
                                <a:gd name="T7" fmla="*/ 24 h 52"/>
                                <a:gd name="T8" fmla="*/ 11 w 21"/>
                                <a:gd name="T9" fmla="*/ 23 h 52"/>
                                <a:gd name="T10" fmla="*/ 11 w 21"/>
                                <a:gd name="T11" fmla="*/ 22 h 52"/>
                                <a:gd name="T12" fmla="*/ 0 w 21"/>
                                <a:gd name="T13" fmla="*/ 22 h 52"/>
                                <a:gd name="T14" fmla="*/ 0 w 21"/>
                                <a:gd name="T15" fmla="*/ 0 h 52"/>
                                <a:gd name="T16" fmla="*/ 21 w 21"/>
                                <a:gd name="T17" fmla="*/ 0 h 52"/>
                                <a:gd name="T18" fmla="*/ 21 w 21"/>
                                <a:gd name="T19" fmla="*/ 20 h 52"/>
                                <a:gd name="T20" fmla="*/ 16 w 21"/>
                                <a:gd name="T21" fmla="*/ 41 h 52"/>
                                <a:gd name="T22" fmla="*/ 0 w 21"/>
                                <a:gd name="T23" fmla="*/ 52 h 52"/>
                                <a:gd name="T24" fmla="*/ 0 w 21"/>
                                <a:gd name="T25" fmla="*/ 42 h 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1" h="52">
                                  <a:moveTo>
                                    <a:pt x="0" y="42"/>
                                  </a:moveTo>
                                  <a:lnTo>
                                    <a:pt x="0" y="42"/>
                                  </a:lnTo>
                                  <a:cubicBezTo>
                                    <a:pt x="4" y="41"/>
                                    <a:pt x="8" y="38"/>
                                    <a:pt x="9" y="33"/>
                                  </a:cubicBezTo>
                                  <a:cubicBezTo>
                                    <a:pt x="10" y="30"/>
                                    <a:pt x="11" y="27"/>
                                    <a:pt x="11" y="24"/>
                                  </a:cubicBezTo>
                                  <a:cubicBezTo>
                                    <a:pt x="11" y="24"/>
                                    <a:pt x="11" y="23"/>
                                    <a:pt x="11" y="23"/>
                                  </a:cubicBezTo>
                                  <a:cubicBezTo>
                                    <a:pt x="11" y="22"/>
                                    <a:pt x="11" y="22"/>
                                    <a:pt x="11" y="22"/>
                                  </a:cubicBezTo>
                                  <a:lnTo>
                                    <a:pt x="0" y="22"/>
                                  </a:lnTo>
                                  <a:lnTo>
                                    <a:pt x="0" y="0"/>
                                  </a:lnTo>
                                  <a:lnTo>
                                    <a:pt x="21" y="0"/>
                                  </a:lnTo>
                                  <a:lnTo>
                                    <a:pt x="21" y="20"/>
                                  </a:lnTo>
                                  <a:cubicBezTo>
                                    <a:pt x="21" y="28"/>
                                    <a:pt x="19" y="35"/>
                                    <a:pt x="16" y="41"/>
                                  </a:cubicBezTo>
                                  <a:cubicBezTo>
                                    <a:pt x="13" y="46"/>
                                    <a:pt x="8" y="50"/>
                                    <a:pt x="0" y="52"/>
                                  </a:cubicBezTo>
                                  <a:lnTo>
                                    <a:pt x="0" y="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39" name="Freeform 296"/>
                          <wps:cNvSpPr>
                            <a:spLocks/>
                          </wps:cNvSpPr>
                          <wps:spPr bwMode="auto">
                            <a:xfrm>
                              <a:off x="6761" y="3310"/>
                              <a:ext cx="78" cy="113"/>
                            </a:xfrm>
                            <a:custGeom>
                              <a:avLst/>
                              <a:gdLst>
                                <a:gd name="T0" fmla="*/ 0 w 98"/>
                                <a:gd name="T1" fmla="*/ 142 h 142"/>
                                <a:gd name="T2" fmla="*/ 0 w 98"/>
                                <a:gd name="T3" fmla="*/ 142 h 142"/>
                                <a:gd name="T4" fmla="*/ 8 w 98"/>
                                <a:gd name="T5" fmla="*/ 110 h 142"/>
                                <a:gd name="T6" fmla="*/ 33 w 98"/>
                                <a:gd name="T7" fmla="*/ 85 h 142"/>
                                <a:gd name="T8" fmla="*/ 52 w 98"/>
                                <a:gd name="T9" fmla="*/ 74 h 142"/>
                                <a:gd name="T10" fmla="*/ 70 w 98"/>
                                <a:gd name="T11" fmla="*/ 62 h 142"/>
                                <a:gd name="T12" fmla="*/ 78 w 98"/>
                                <a:gd name="T13" fmla="*/ 43 h 142"/>
                                <a:gd name="T14" fmla="*/ 71 w 98"/>
                                <a:gd name="T15" fmla="*/ 23 h 142"/>
                                <a:gd name="T16" fmla="*/ 51 w 98"/>
                                <a:gd name="T17" fmla="*/ 16 h 142"/>
                                <a:gd name="T18" fmla="*/ 26 w 98"/>
                                <a:gd name="T19" fmla="*/ 30 h 142"/>
                                <a:gd name="T20" fmla="*/ 22 w 98"/>
                                <a:gd name="T21" fmla="*/ 50 h 142"/>
                                <a:gd name="T22" fmla="*/ 4 w 98"/>
                                <a:gd name="T23" fmla="*/ 50 h 142"/>
                                <a:gd name="T24" fmla="*/ 10 w 98"/>
                                <a:gd name="T25" fmla="*/ 20 h 142"/>
                                <a:gd name="T26" fmla="*/ 51 w 98"/>
                                <a:gd name="T27" fmla="*/ 0 h 142"/>
                                <a:gd name="T28" fmla="*/ 87 w 98"/>
                                <a:gd name="T29" fmla="*/ 13 h 142"/>
                                <a:gd name="T30" fmla="*/ 98 w 98"/>
                                <a:gd name="T31" fmla="*/ 42 h 142"/>
                                <a:gd name="T32" fmla="*/ 86 w 98"/>
                                <a:gd name="T33" fmla="*/ 71 h 142"/>
                                <a:gd name="T34" fmla="*/ 61 w 98"/>
                                <a:gd name="T35" fmla="*/ 88 h 142"/>
                                <a:gd name="T36" fmla="*/ 48 w 98"/>
                                <a:gd name="T37" fmla="*/ 96 h 142"/>
                                <a:gd name="T38" fmla="*/ 32 w 98"/>
                                <a:gd name="T39" fmla="*/ 106 h 142"/>
                                <a:gd name="T40" fmla="*/ 20 w 98"/>
                                <a:gd name="T41" fmla="*/ 125 h 142"/>
                                <a:gd name="T42" fmla="*/ 97 w 98"/>
                                <a:gd name="T43" fmla="*/ 125 h 142"/>
                                <a:gd name="T44" fmla="*/ 97 w 98"/>
                                <a:gd name="T45" fmla="*/ 142 h 142"/>
                                <a:gd name="T46" fmla="*/ 0 w 98"/>
                                <a:gd name="T47"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8" h="142">
                                  <a:moveTo>
                                    <a:pt x="0" y="142"/>
                                  </a:moveTo>
                                  <a:lnTo>
                                    <a:pt x="0" y="142"/>
                                  </a:lnTo>
                                  <a:cubicBezTo>
                                    <a:pt x="1" y="129"/>
                                    <a:pt x="3" y="119"/>
                                    <a:pt x="8" y="110"/>
                                  </a:cubicBezTo>
                                  <a:cubicBezTo>
                                    <a:pt x="12" y="101"/>
                                    <a:pt x="21" y="93"/>
                                    <a:pt x="33" y="85"/>
                                  </a:cubicBezTo>
                                  <a:lnTo>
                                    <a:pt x="52" y="74"/>
                                  </a:lnTo>
                                  <a:cubicBezTo>
                                    <a:pt x="61" y="69"/>
                                    <a:pt x="67" y="65"/>
                                    <a:pt x="70" y="62"/>
                                  </a:cubicBezTo>
                                  <a:cubicBezTo>
                                    <a:pt x="75" y="56"/>
                                    <a:pt x="78" y="50"/>
                                    <a:pt x="78" y="43"/>
                                  </a:cubicBezTo>
                                  <a:cubicBezTo>
                                    <a:pt x="78" y="35"/>
                                    <a:pt x="76" y="28"/>
                                    <a:pt x="71" y="23"/>
                                  </a:cubicBezTo>
                                  <a:cubicBezTo>
                                    <a:pt x="66" y="18"/>
                                    <a:pt x="59" y="16"/>
                                    <a:pt x="51" y="16"/>
                                  </a:cubicBezTo>
                                  <a:cubicBezTo>
                                    <a:pt x="39" y="16"/>
                                    <a:pt x="30" y="21"/>
                                    <a:pt x="26" y="30"/>
                                  </a:cubicBezTo>
                                  <a:cubicBezTo>
                                    <a:pt x="23" y="35"/>
                                    <a:pt x="22" y="42"/>
                                    <a:pt x="22" y="50"/>
                                  </a:cubicBezTo>
                                  <a:lnTo>
                                    <a:pt x="4" y="50"/>
                                  </a:lnTo>
                                  <a:cubicBezTo>
                                    <a:pt x="4" y="38"/>
                                    <a:pt x="6" y="28"/>
                                    <a:pt x="10" y="20"/>
                                  </a:cubicBezTo>
                                  <a:cubicBezTo>
                                    <a:pt x="18" y="7"/>
                                    <a:pt x="32" y="0"/>
                                    <a:pt x="51" y="0"/>
                                  </a:cubicBezTo>
                                  <a:cubicBezTo>
                                    <a:pt x="67" y="0"/>
                                    <a:pt x="79" y="4"/>
                                    <a:pt x="87" y="13"/>
                                  </a:cubicBezTo>
                                  <a:cubicBezTo>
                                    <a:pt x="94" y="22"/>
                                    <a:pt x="98" y="31"/>
                                    <a:pt x="98" y="42"/>
                                  </a:cubicBezTo>
                                  <a:cubicBezTo>
                                    <a:pt x="98" y="53"/>
                                    <a:pt x="94" y="63"/>
                                    <a:pt x="86" y="71"/>
                                  </a:cubicBezTo>
                                  <a:cubicBezTo>
                                    <a:pt x="81" y="76"/>
                                    <a:pt x="73" y="81"/>
                                    <a:pt x="61" y="88"/>
                                  </a:cubicBezTo>
                                  <a:lnTo>
                                    <a:pt x="48" y="96"/>
                                  </a:lnTo>
                                  <a:cubicBezTo>
                                    <a:pt x="41" y="99"/>
                                    <a:pt x="36" y="103"/>
                                    <a:pt x="32" y="106"/>
                                  </a:cubicBezTo>
                                  <a:cubicBezTo>
                                    <a:pt x="26" y="111"/>
                                    <a:pt x="22" y="118"/>
                                    <a:pt x="20" y="125"/>
                                  </a:cubicBezTo>
                                  <a:lnTo>
                                    <a:pt x="97" y="125"/>
                                  </a:lnTo>
                                  <a:lnTo>
                                    <a:pt x="97" y="142"/>
                                  </a:lnTo>
                                  <a:lnTo>
                                    <a:pt x="0"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40" name="Freeform 297"/>
                          <wps:cNvSpPr>
                            <a:spLocks/>
                          </wps:cNvSpPr>
                          <wps:spPr bwMode="auto">
                            <a:xfrm>
                              <a:off x="6849" y="3310"/>
                              <a:ext cx="79" cy="115"/>
                            </a:xfrm>
                            <a:custGeom>
                              <a:avLst/>
                              <a:gdLst>
                                <a:gd name="T0" fmla="*/ 48 w 99"/>
                                <a:gd name="T1" fmla="*/ 145 h 145"/>
                                <a:gd name="T2" fmla="*/ 48 w 99"/>
                                <a:gd name="T3" fmla="*/ 145 h 145"/>
                                <a:gd name="T4" fmla="*/ 12 w 99"/>
                                <a:gd name="T5" fmla="*/ 132 h 145"/>
                                <a:gd name="T6" fmla="*/ 0 w 99"/>
                                <a:gd name="T7" fmla="*/ 98 h 145"/>
                                <a:gd name="T8" fmla="*/ 19 w 99"/>
                                <a:gd name="T9" fmla="*/ 98 h 145"/>
                                <a:gd name="T10" fmla="*/ 24 w 99"/>
                                <a:gd name="T11" fmla="*/ 118 h 145"/>
                                <a:gd name="T12" fmla="*/ 49 w 99"/>
                                <a:gd name="T13" fmla="*/ 129 h 145"/>
                                <a:gd name="T14" fmla="*/ 72 w 99"/>
                                <a:gd name="T15" fmla="*/ 122 h 145"/>
                                <a:gd name="T16" fmla="*/ 80 w 99"/>
                                <a:gd name="T17" fmla="*/ 102 h 145"/>
                                <a:gd name="T18" fmla="*/ 71 w 99"/>
                                <a:gd name="T19" fmla="*/ 82 h 145"/>
                                <a:gd name="T20" fmla="*/ 46 w 99"/>
                                <a:gd name="T21" fmla="*/ 76 h 145"/>
                                <a:gd name="T22" fmla="*/ 43 w 99"/>
                                <a:gd name="T23" fmla="*/ 76 h 145"/>
                                <a:gd name="T24" fmla="*/ 39 w 99"/>
                                <a:gd name="T25" fmla="*/ 76 h 145"/>
                                <a:gd name="T26" fmla="*/ 39 w 99"/>
                                <a:gd name="T27" fmla="*/ 61 h 145"/>
                                <a:gd name="T28" fmla="*/ 44 w 99"/>
                                <a:gd name="T29" fmla="*/ 61 h 145"/>
                                <a:gd name="T30" fmla="*/ 48 w 99"/>
                                <a:gd name="T31" fmla="*/ 61 h 145"/>
                                <a:gd name="T32" fmla="*/ 64 w 99"/>
                                <a:gd name="T33" fmla="*/ 58 h 145"/>
                                <a:gd name="T34" fmla="*/ 75 w 99"/>
                                <a:gd name="T35" fmla="*/ 38 h 145"/>
                                <a:gd name="T36" fmla="*/ 68 w 99"/>
                                <a:gd name="T37" fmla="*/ 22 h 145"/>
                                <a:gd name="T38" fmla="*/ 50 w 99"/>
                                <a:gd name="T39" fmla="*/ 16 h 145"/>
                                <a:gd name="T40" fmla="*/ 26 w 99"/>
                                <a:gd name="T41" fmla="*/ 28 h 145"/>
                                <a:gd name="T42" fmla="*/ 22 w 99"/>
                                <a:gd name="T43" fmla="*/ 47 h 145"/>
                                <a:gd name="T44" fmla="*/ 4 w 99"/>
                                <a:gd name="T45" fmla="*/ 47 h 145"/>
                                <a:gd name="T46" fmla="*/ 10 w 99"/>
                                <a:gd name="T47" fmla="*/ 20 h 145"/>
                                <a:gd name="T48" fmla="*/ 49 w 99"/>
                                <a:gd name="T49" fmla="*/ 0 h 145"/>
                                <a:gd name="T50" fmla="*/ 82 w 99"/>
                                <a:gd name="T51" fmla="*/ 10 h 145"/>
                                <a:gd name="T52" fmla="*/ 94 w 99"/>
                                <a:gd name="T53" fmla="*/ 38 h 145"/>
                                <a:gd name="T54" fmla="*/ 87 w 99"/>
                                <a:gd name="T55" fmla="*/ 59 h 145"/>
                                <a:gd name="T56" fmla="*/ 76 w 99"/>
                                <a:gd name="T57" fmla="*/ 67 h 145"/>
                                <a:gd name="T58" fmla="*/ 93 w 99"/>
                                <a:gd name="T59" fmla="*/ 78 h 145"/>
                                <a:gd name="T60" fmla="*/ 99 w 99"/>
                                <a:gd name="T61" fmla="*/ 100 h 145"/>
                                <a:gd name="T62" fmla="*/ 86 w 99"/>
                                <a:gd name="T63" fmla="*/ 133 h 145"/>
                                <a:gd name="T64" fmla="*/ 48 w 99"/>
                                <a:gd name="T65" fmla="*/ 145 h 145"/>
                                <a:gd name="T66" fmla="*/ 48 w 99"/>
                                <a:gd name="T67" fmla="*/ 145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99" h="145">
                                  <a:moveTo>
                                    <a:pt x="48" y="145"/>
                                  </a:moveTo>
                                  <a:lnTo>
                                    <a:pt x="48" y="145"/>
                                  </a:lnTo>
                                  <a:cubicBezTo>
                                    <a:pt x="31" y="145"/>
                                    <a:pt x="19" y="141"/>
                                    <a:pt x="12" y="132"/>
                                  </a:cubicBezTo>
                                  <a:cubicBezTo>
                                    <a:pt x="4" y="122"/>
                                    <a:pt x="0" y="111"/>
                                    <a:pt x="0" y="98"/>
                                  </a:cubicBezTo>
                                  <a:lnTo>
                                    <a:pt x="19" y="98"/>
                                  </a:lnTo>
                                  <a:cubicBezTo>
                                    <a:pt x="20" y="107"/>
                                    <a:pt x="22" y="114"/>
                                    <a:pt x="24" y="118"/>
                                  </a:cubicBezTo>
                                  <a:cubicBezTo>
                                    <a:pt x="29" y="126"/>
                                    <a:pt x="37" y="129"/>
                                    <a:pt x="49" y="129"/>
                                  </a:cubicBezTo>
                                  <a:cubicBezTo>
                                    <a:pt x="58" y="129"/>
                                    <a:pt x="66" y="127"/>
                                    <a:pt x="72" y="122"/>
                                  </a:cubicBezTo>
                                  <a:cubicBezTo>
                                    <a:pt x="77" y="117"/>
                                    <a:pt x="80" y="110"/>
                                    <a:pt x="80" y="102"/>
                                  </a:cubicBezTo>
                                  <a:cubicBezTo>
                                    <a:pt x="80" y="93"/>
                                    <a:pt x="77" y="86"/>
                                    <a:pt x="71" y="82"/>
                                  </a:cubicBezTo>
                                  <a:cubicBezTo>
                                    <a:pt x="65" y="78"/>
                                    <a:pt x="57" y="76"/>
                                    <a:pt x="46" y="76"/>
                                  </a:cubicBezTo>
                                  <a:cubicBezTo>
                                    <a:pt x="45" y="76"/>
                                    <a:pt x="44" y="76"/>
                                    <a:pt x="43" y="76"/>
                                  </a:cubicBezTo>
                                  <a:cubicBezTo>
                                    <a:pt x="42" y="76"/>
                                    <a:pt x="40" y="76"/>
                                    <a:pt x="39" y="76"/>
                                  </a:cubicBezTo>
                                  <a:lnTo>
                                    <a:pt x="39" y="61"/>
                                  </a:lnTo>
                                  <a:cubicBezTo>
                                    <a:pt x="41" y="61"/>
                                    <a:pt x="42" y="61"/>
                                    <a:pt x="44" y="61"/>
                                  </a:cubicBezTo>
                                  <a:cubicBezTo>
                                    <a:pt x="45" y="61"/>
                                    <a:pt x="46" y="61"/>
                                    <a:pt x="48" y="61"/>
                                  </a:cubicBezTo>
                                  <a:cubicBezTo>
                                    <a:pt x="54" y="61"/>
                                    <a:pt x="60" y="60"/>
                                    <a:pt x="64" y="58"/>
                                  </a:cubicBezTo>
                                  <a:cubicBezTo>
                                    <a:pt x="72" y="54"/>
                                    <a:pt x="75" y="48"/>
                                    <a:pt x="75" y="38"/>
                                  </a:cubicBezTo>
                                  <a:cubicBezTo>
                                    <a:pt x="75" y="31"/>
                                    <a:pt x="73" y="26"/>
                                    <a:pt x="68" y="22"/>
                                  </a:cubicBezTo>
                                  <a:cubicBezTo>
                                    <a:pt x="63" y="18"/>
                                    <a:pt x="57" y="16"/>
                                    <a:pt x="50" y="16"/>
                                  </a:cubicBezTo>
                                  <a:cubicBezTo>
                                    <a:pt x="39" y="16"/>
                                    <a:pt x="30" y="20"/>
                                    <a:pt x="26" y="28"/>
                                  </a:cubicBezTo>
                                  <a:cubicBezTo>
                                    <a:pt x="23" y="32"/>
                                    <a:pt x="22" y="39"/>
                                    <a:pt x="22" y="47"/>
                                  </a:cubicBezTo>
                                  <a:lnTo>
                                    <a:pt x="4" y="47"/>
                                  </a:lnTo>
                                  <a:cubicBezTo>
                                    <a:pt x="4" y="36"/>
                                    <a:pt x="6" y="27"/>
                                    <a:pt x="10" y="20"/>
                                  </a:cubicBezTo>
                                  <a:cubicBezTo>
                                    <a:pt x="18" y="7"/>
                                    <a:pt x="30" y="0"/>
                                    <a:pt x="49" y="0"/>
                                  </a:cubicBezTo>
                                  <a:cubicBezTo>
                                    <a:pt x="63" y="0"/>
                                    <a:pt x="74" y="3"/>
                                    <a:pt x="82" y="10"/>
                                  </a:cubicBezTo>
                                  <a:cubicBezTo>
                                    <a:pt x="90" y="16"/>
                                    <a:pt x="94" y="25"/>
                                    <a:pt x="94" y="38"/>
                                  </a:cubicBezTo>
                                  <a:cubicBezTo>
                                    <a:pt x="94" y="46"/>
                                    <a:pt x="91" y="53"/>
                                    <a:pt x="87" y="59"/>
                                  </a:cubicBezTo>
                                  <a:cubicBezTo>
                                    <a:pt x="84" y="62"/>
                                    <a:pt x="80" y="65"/>
                                    <a:pt x="76" y="67"/>
                                  </a:cubicBezTo>
                                  <a:cubicBezTo>
                                    <a:pt x="83" y="69"/>
                                    <a:pt x="89" y="73"/>
                                    <a:pt x="93" y="78"/>
                                  </a:cubicBezTo>
                                  <a:cubicBezTo>
                                    <a:pt x="97" y="84"/>
                                    <a:pt x="99" y="91"/>
                                    <a:pt x="99" y="100"/>
                                  </a:cubicBezTo>
                                  <a:cubicBezTo>
                                    <a:pt x="99" y="113"/>
                                    <a:pt x="95" y="124"/>
                                    <a:pt x="86" y="133"/>
                                  </a:cubicBezTo>
                                  <a:cubicBezTo>
                                    <a:pt x="77" y="141"/>
                                    <a:pt x="64" y="145"/>
                                    <a:pt x="48" y="145"/>
                                  </a:cubicBezTo>
                                  <a:lnTo>
                                    <a:pt x="48" y="145"/>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41" name="Freeform 298"/>
                          <wps:cNvSpPr>
                            <a:spLocks/>
                          </wps:cNvSpPr>
                          <wps:spPr bwMode="auto">
                            <a:xfrm>
                              <a:off x="6949" y="3405"/>
                              <a:ext cx="16" cy="18"/>
                            </a:xfrm>
                            <a:custGeom>
                              <a:avLst/>
                              <a:gdLst>
                                <a:gd name="T0" fmla="*/ 0 w 20"/>
                                <a:gd name="T1" fmla="*/ 0 h 22"/>
                                <a:gd name="T2" fmla="*/ 0 w 20"/>
                                <a:gd name="T3" fmla="*/ 0 h 22"/>
                                <a:gd name="T4" fmla="*/ 20 w 20"/>
                                <a:gd name="T5" fmla="*/ 0 h 22"/>
                                <a:gd name="T6" fmla="*/ 20 w 20"/>
                                <a:gd name="T7" fmla="*/ 22 h 22"/>
                                <a:gd name="T8" fmla="*/ 0 w 20"/>
                                <a:gd name="T9" fmla="*/ 22 h 22"/>
                                <a:gd name="T10" fmla="*/ 0 w 20"/>
                                <a:gd name="T11" fmla="*/ 0 h 22"/>
                              </a:gdLst>
                              <a:ahLst/>
                              <a:cxnLst>
                                <a:cxn ang="0">
                                  <a:pos x="T0" y="T1"/>
                                </a:cxn>
                                <a:cxn ang="0">
                                  <a:pos x="T2" y="T3"/>
                                </a:cxn>
                                <a:cxn ang="0">
                                  <a:pos x="T4" y="T5"/>
                                </a:cxn>
                                <a:cxn ang="0">
                                  <a:pos x="T6" y="T7"/>
                                </a:cxn>
                                <a:cxn ang="0">
                                  <a:pos x="T8" y="T9"/>
                                </a:cxn>
                                <a:cxn ang="0">
                                  <a:pos x="T10" y="T11"/>
                                </a:cxn>
                              </a:cxnLst>
                              <a:rect l="0" t="0" r="r" b="b"/>
                              <a:pathLst>
                                <a:path w="20" h="22">
                                  <a:moveTo>
                                    <a:pt x="0" y="0"/>
                                  </a:moveTo>
                                  <a:lnTo>
                                    <a:pt x="0" y="0"/>
                                  </a:lnTo>
                                  <a:lnTo>
                                    <a:pt x="20" y="0"/>
                                  </a:lnTo>
                                  <a:lnTo>
                                    <a:pt x="20"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42" name="Freeform 299"/>
                          <wps:cNvSpPr>
                            <a:spLocks noEditPoints="1"/>
                          </wps:cNvSpPr>
                          <wps:spPr bwMode="auto">
                            <a:xfrm>
                              <a:off x="6985" y="3310"/>
                              <a:ext cx="77" cy="115"/>
                            </a:xfrm>
                            <a:custGeom>
                              <a:avLst/>
                              <a:gdLst>
                                <a:gd name="T0" fmla="*/ 48 w 98"/>
                                <a:gd name="T1" fmla="*/ 0 h 145"/>
                                <a:gd name="T2" fmla="*/ 48 w 98"/>
                                <a:gd name="T3" fmla="*/ 0 h 145"/>
                                <a:gd name="T4" fmla="*/ 88 w 98"/>
                                <a:gd name="T5" fmla="*/ 23 h 145"/>
                                <a:gd name="T6" fmla="*/ 98 w 98"/>
                                <a:gd name="T7" fmla="*/ 71 h 145"/>
                                <a:gd name="T8" fmla="*/ 89 w 98"/>
                                <a:gd name="T9" fmla="*/ 118 h 145"/>
                                <a:gd name="T10" fmla="*/ 48 w 98"/>
                                <a:gd name="T11" fmla="*/ 145 h 145"/>
                                <a:gd name="T12" fmla="*/ 10 w 98"/>
                                <a:gd name="T13" fmla="*/ 123 h 145"/>
                                <a:gd name="T14" fmla="*/ 0 w 98"/>
                                <a:gd name="T15" fmla="*/ 74 h 145"/>
                                <a:gd name="T16" fmla="*/ 6 w 98"/>
                                <a:gd name="T17" fmla="*/ 32 h 145"/>
                                <a:gd name="T18" fmla="*/ 48 w 98"/>
                                <a:gd name="T19" fmla="*/ 0 h 145"/>
                                <a:gd name="T20" fmla="*/ 48 w 98"/>
                                <a:gd name="T21" fmla="*/ 0 h 145"/>
                                <a:gd name="T22" fmla="*/ 48 w 98"/>
                                <a:gd name="T23" fmla="*/ 129 h 145"/>
                                <a:gd name="T24" fmla="*/ 48 w 98"/>
                                <a:gd name="T25" fmla="*/ 129 h 145"/>
                                <a:gd name="T26" fmla="*/ 70 w 98"/>
                                <a:gd name="T27" fmla="*/ 117 h 145"/>
                                <a:gd name="T28" fmla="*/ 78 w 98"/>
                                <a:gd name="T29" fmla="*/ 71 h 145"/>
                                <a:gd name="T30" fmla="*/ 73 w 98"/>
                                <a:gd name="T31" fmla="*/ 32 h 145"/>
                                <a:gd name="T32" fmla="*/ 50 w 98"/>
                                <a:gd name="T33" fmla="*/ 16 h 145"/>
                                <a:gd name="T34" fmla="*/ 27 w 98"/>
                                <a:gd name="T35" fmla="*/ 31 h 145"/>
                                <a:gd name="T36" fmla="*/ 19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8" y="0"/>
                                  </a:moveTo>
                                  <a:lnTo>
                                    <a:pt x="48" y="0"/>
                                  </a:lnTo>
                                  <a:cubicBezTo>
                                    <a:pt x="67" y="0"/>
                                    <a:pt x="80" y="8"/>
                                    <a:pt x="88" y="23"/>
                                  </a:cubicBezTo>
                                  <a:cubicBezTo>
                                    <a:pt x="94" y="35"/>
                                    <a:pt x="98" y="50"/>
                                    <a:pt x="98" y="71"/>
                                  </a:cubicBezTo>
                                  <a:cubicBezTo>
                                    <a:pt x="98" y="90"/>
                                    <a:pt x="95" y="106"/>
                                    <a:pt x="89" y="118"/>
                                  </a:cubicBezTo>
                                  <a:cubicBezTo>
                                    <a:pt x="81" y="136"/>
                                    <a:pt x="67" y="145"/>
                                    <a:pt x="48" y="145"/>
                                  </a:cubicBezTo>
                                  <a:cubicBezTo>
                                    <a:pt x="31" y="145"/>
                                    <a:pt x="19" y="138"/>
                                    <a:pt x="10" y="123"/>
                                  </a:cubicBezTo>
                                  <a:cubicBezTo>
                                    <a:pt x="4" y="111"/>
                                    <a:pt x="0" y="94"/>
                                    <a:pt x="0" y="74"/>
                                  </a:cubicBezTo>
                                  <a:cubicBezTo>
                                    <a:pt x="0" y="58"/>
                                    <a:pt x="2" y="44"/>
                                    <a:pt x="6" y="32"/>
                                  </a:cubicBezTo>
                                  <a:cubicBezTo>
                                    <a:pt x="14" y="11"/>
                                    <a:pt x="28" y="0"/>
                                    <a:pt x="48" y="0"/>
                                  </a:cubicBezTo>
                                  <a:lnTo>
                                    <a:pt x="48" y="0"/>
                                  </a:lnTo>
                                  <a:close/>
                                  <a:moveTo>
                                    <a:pt x="48" y="129"/>
                                  </a:moveTo>
                                  <a:lnTo>
                                    <a:pt x="48" y="129"/>
                                  </a:lnTo>
                                  <a:cubicBezTo>
                                    <a:pt x="57" y="129"/>
                                    <a:pt x="65" y="125"/>
                                    <a:pt x="70" y="117"/>
                                  </a:cubicBezTo>
                                  <a:cubicBezTo>
                                    <a:pt x="76" y="109"/>
                                    <a:pt x="78" y="94"/>
                                    <a:pt x="78" y="71"/>
                                  </a:cubicBezTo>
                                  <a:cubicBezTo>
                                    <a:pt x="78" y="55"/>
                                    <a:pt x="76" y="42"/>
                                    <a:pt x="73" y="32"/>
                                  </a:cubicBezTo>
                                  <a:cubicBezTo>
                                    <a:pt x="69" y="21"/>
                                    <a:pt x="61" y="16"/>
                                    <a:pt x="50" y="16"/>
                                  </a:cubicBezTo>
                                  <a:cubicBezTo>
                                    <a:pt x="39" y="16"/>
                                    <a:pt x="31" y="21"/>
                                    <a:pt x="27" y="31"/>
                                  </a:cubicBezTo>
                                  <a:cubicBezTo>
                                    <a:pt x="22" y="41"/>
                                    <a:pt x="19" y="55"/>
                                    <a:pt x="19" y="74"/>
                                  </a:cubicBezTo>
                                  <a:cubicBezTo>
                                    <a:pt x="19" y="89"/>
                                    <a:pt x="21" y="100"/>
                                    <a:pt x="24" y="109"/>
                                  </a:cubicBezTo>
                                  <a:cubicBezTo>
                                    <a:pt x="29" y="123"/>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43" name="Freeform 300"/>
                          <wps:cNvSpPr>
                            <a:spLocks noEditPoints="1"/>
                          </wps:cNvSpPr>
                          <wps:spPr bwMode="auto">
                            <a:xfrm>
                              <a:off x="7075" y="3310"/>
                              <a:ext cx="76" cy="115"/>
                            </a:xfrm>
                            <a:custGeom>
                              <a:avLst/>
                              <a:gdLst>
                                <a:gd name="T0" fmla="*/ 52 w 97"/>
                                <a:gd name="T1" fmla="*/ 0 h 145"/>
                                <a:gd name="T2" fmla="*/ 52 w 97"/>
                                <a:gd name="T3" fmla="*/ 0 h 145"/>
                                <a:gd name="T4" fmla="*/ 85 w 97"/>
                                <a:gd name="T5" fmla="*/ 12 h 145"/>
                                <a:gd name="T6" fmla="*/ 94 w 97"/>
                                <a:gd name="T7" fmla="*/ 37 h 145"/>
                                <a:gd name="T8" fmla="*/ 76 w 97"/>
                                <a:gd name="T9" fmla="*/ 37 h 145"/>
                                <a:gd name="T10" fmla="*/ 71 w 97"/>
                                <a:gd name="T11" fmla="*/ 24 h 145"/>
                                <a:gd name="T12" fmla="*/ 52 w 97"/>
                                <a:gd name="T13" fmla="*/ 15 h 145"/>
                                <a:gd name="T14" fmla="*/ 28 w 97"/>
                                <a:gd name="T15" fmla="*/ 29 h 145"/>
                                <a:gd name="T16" fmla="*/ 19 w 97"/>
                                <a:gd name="T17" fmla="*/ 68 h 145"/>
                                <a:gd name="T18" fmla="*/ 34 w 97"/>
                                <a:gd name="T19" fmla="*/ 55 h 145"/>
                                <a:gd name="T20" fmla="*/ 53 w 97"/>
                                <a:gd name="T21" fmla="*/ 51 h 145"/>
                                <a:gd name="T22" fmla="*/ 84 w 97"/>
                                <a:gd name="T23" fmla="*/ 62 h 145"/>
                                <a:gd name="T24" fmla="*/ 97 w 97"/>
                                <a:gd name="T25" fmla="*/ 96 h 145"/>
                                <a:gd name="T26" fmla="*/ 85 w 97"/>
                                <a:gd name="T27" fmla="*/ 130 h 145"/>
                                <a:gd name="T28" fmla="*/ 49 w 97"/>
                                <a:gd name="T29" fmla="*/ 145 h 145"/>
                                <a:gd name="T30" fmla="*/ 15 w 97"/>
                                <a:gd name="T31" fmla="*/ 130 h 145"/>
                                <a:gd name="T32" fmla="*/ 0 w 97"/>
                                <a:gd name="T33" fmla="*/ 79 h 145"/>
                                <a:gd name="T34" fmla="*/ 7 w 97"/>
                                <a:gd name="T35" fmla="*/ 35 h 145"/>
                                <a:gd name="T36" fmla="*/ 52 w 97"/>
                                <a:gd name="T37" fmla="*/ 0 h 145"/>
                                <a:gd name="T38" fmla="*/ 52 w 97"/>
                                <a:gd name="T39" fmla="*/ 0 h 145"/>
                                <a:gd name="T40" fmla="*/ 50 w 97"/>
                                <a:gd name="T41" fmla="*/ 129 h 145"/>
                                <a:gd name="T42" fmla="*/ 50 w 97"/>
                                <a:gd name="T43" fmla="*/ 129 h 145"/>
                                <a:gd name="T44" fmla="*/ 71 w 97"/>
                                <a:gd name="T45" fmla="*/ 120 h 145"/>
                                <a:gd name="T46" fmla="*/ 78 w 97"/>
                                <a:gd name="T47" fmla="*/ 98 h 145"/>
                                <a:gd name="T48" fmla="*/ 72 w 97"/>
                                <a:gd name="T49" fmla="*/ 77 h 145"/>
                                <a:gd name="T50" fmla="*/ 50 w 97"/>
                                <a:gd name="T51" fmla="*/ 67 h 145"/>
                                <a:gd name="T52" fmla="*/ 29 w 97"/>
                                <a:gd name="T53" fmla="*/ 75 h 145"/>
                                <a:gd name="T54" fmla="*/ 21 w 97"/>
                                <a:gd name="T55" fmla="*/ 98 h 145"/>
                                <a:gd name="T56" fmla="*/ 29 w 97"/>
                                <a:gd name="T57" fmla="*/ 120 h 145"/>
                                <a:gd name="T58" fmla="*/ 50 w 97"/>
                                <a:gd name="T59" fmla="*/ 129 h 145"/>
                                <a:gd name="T60" fmla="*/ 50 w 97"/>
                                <a:gd name="T61"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97" h="145">
                                  <a:moveTo>
                                    <a:pt x="52" y="0"/>
                                  </a:moveTo>
                                  <a:lnTo>
                                    <a:pt x="52" y="0"/>
                                  </a:lnTo>
                                  <a:cubicBezTo>
                                    <a:pt x="68" y="0"/>
                                    <a:pt x="78" y="4"/>
                                    <a:pt x="85" y="12"/>
                                  </a:cubicBezTo>
                                  <a:cubicBezTo>
                                    <a:pt x="91" y="20"/>
                                    <a:pt x="94" y="29"/>
                                    <a:pt x="94" y="37"/>
                                  </a:cubicBezTo>
                                  <a:lnTo>
                                    <a:pt x="76" y="37"/>
                                  </a:lnTo>
                                  <a:cubicBezTo>
                                    <a:pt x="75" y="32"/>
                                    <a:pt x="74" y="27"/>
                                    <a:pt x="71" y="24"/>
                                  </a:cubicBezTo>
                                  <a:cubicBezTo>
                                    <a:pt x="67" y="18"/>
                                    <a:pt x="61" y="15"/>
                                    <a:pt x="52" y="15"/>
                                  </a:cubicBezTo>
                                  <a:cubicBezTo>
                                    <a:pt x="42" y="15"/>
                                    <a:pt x="34" y="20"/>
                                    <a:pt x="28" y="29"/>
                                  </a:cubicBezTo>
                                  <a:cubicBezTo>
                                    <a:pt x="22" y="38"/>
                                    <a:pt x="19" y="51"/>
                                    <a:pt x="19" y="68"/>
                                  </a:cubicBezTo>
                                  <a:cubicBezTo>
                                    <a:pt x="23" y="62"/>
                                    <a:pt x="28" y="58"/>
                                    <a:pt x="34" y="55"/>
                                  </a:cubicBezTo>
                                  <a:cubicBezTo>
                                    <a:pt x="40" y="52"/>
                                    <a:pt x="46" y="51"/>
                                    <a:pt x="53" y="51"/>
                                  </a:cubicBezTo>
                                  <a:cubicBezTo>
                                    <a:pt x="65" y="51"/>
                                    <a:pt x="75" y="55"/>
                                    <a:pt x="84" y="62"/>
                                  </a:cubicBezTo>
                                  <a:cubicBezTo>
                                    <a:pt x="93" y="70"/>
                                    <a:pt x="97" y="81"/>
                                    <a:pt x="97" y="96"/>
                                  </a:cubicBezTo>
                                  <a:cubicBezTo>
                                    <a:pt x="97" y="109"/>
                                    <a:pt x="93" y="120"/>
                                    <a:pt x="85" y="130"/>
                                  </a:cubicBezTo>
                                  <a:cubicBezTo>
                                    <a:pt x="76" y="140"/>
                                    <a:pt x="64" y="145"/>
                                    <a:pt x="49" y="145"/>
                                  </a:cubicBezTo>
                                  <a:cubicBezTo>
                                    <a:pt x="36" y="145"/>
                                    <a:pt x="24" y="140"/>
                                    <a:pt x="15" y="130"/>
                                  </a:cubicBezTo>
                                  <a:cubicBezTo>
                                    <a:pt x="5" y="120"/>
                                    <a:pt x="0" y="103"/>
                                    <a:pt x="0" y="79"/>
                                  </a:cubicBezTo>
                                  <a:cubicBezTo>
                                    <a:pt x="0" y="62"/>
                                    <a:pt x="2" y="47"/>
                                    <a:pt x="7" y="35"/>
                                  </a:cubicBezTo>
                                  <a:cubicBezTo>
                                    <a:pt x="15" y="11"/>
                                    <a:pt x="30" y="0"/>
                                    <a:pt x="52" y="0"/>
                                  </a:cubicBezTo>
                                  <a:lnTo>
                                    <a:pt x="52" y="0"/>
                                  </a:lnTo>
                                  <a:close/>
                                  <a:moveTo>
                                    <a:pt x="50" y="129"/>
                                  </a:moveTo>
                                  <a:lnTo>
                                    <a:pt x="50" y="129"/>
                                  </a:lnTo>
                                  <a:cubicBezTo>
                                    <a:pt x="60" y="129"/>
                                    <a:pt x="67" y="126"/>
                                    <a:pt x="71" y="120"/>
                                  </a:cubicBezTo>
                                  <a:cubicBezTo>
                                    <a:pt x="76" y="114"/>
                                    <a:pt x="78" y="106"/>
                                    <a:pt x="78" y="98"/>
                                  </a:cubicBezTo>
                                  <a:cubicBezTo>
                                    <a:pt x="78" y="91"/>
                                    <a:pt x="76" y="84"/>
                                    <a:pt x="72" y="77"/>
                                  </a:cubicBezTo>
                                  <a:cubicBezTo>
                                    <a:pt x="68" y="71"/>
                                    <a:pt x="60" y="67"/>
                                    <a:pt x="50" y="67"/>
                                  </a:cubicBezTo>
                                  <a:cubicBezTo>
                                    <a:pt x="42" y="67"/>
                                    <a:pt x="35" y="70"/>
                                    <a:pt x="29" y="75"/>
                                  </a:cubicBezTo>
                                  <a:cubicBezTo>
                                    <a:pt x="24" y="80"/>
                                    <a:pt x="21" y="88"/>
                                    <a:pt x="21" y="98"/>
                                  </a:cubicBezTo>
                                  <a:cubicBezTo>
                                    <a:pt x="21" y="107"/>
                                    <a:pt x="23" y="114"/>
                                    <a:pt x="29" y="120"/>
                                  </a:cubicBezTo>
                                  <a:cubicBezTo>
                                    <a:pt x="34" y="126"/>
                                    <a:pt x="41" y="129"/>
                                    <a:pt x="50" y="129"/>
                                  </a:cubicBezTo>
                                  <a:lnTo>
                                    <a:pt x="50"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44" name="Freeform 301"/>
                          <wps:cNvSpPr>
                            <a:spLocks/>
                          </wps:cNvSpPr>
                          <wps:spPr bwMode="auto">
                            <a:xfrm>
                              <a:off x="7163" y="3305"/>
                              <a:ext cx="37" cy="150"/>
                            </a:xfrm>
                            <a:custGeom>
                              <a:avLst/>
                              <a:gdLst>
                                <a:gd name="T0" fmla="*/ 0 w 46"/>
                                <a:gd name="T1" fmla="*/ 189 h 189"/>
                                <a:gd name="T2" fmla="*/ 0 w 46"/>
                                <a:gd name="T3" fmla="*/ 189 h 189"/>
                                <a:gd name="T4" fmla="*/ 21 w 46"/>
                                <a:gd name="T5" fmla="*/ 144 h 189"/>
                                <a:gd name="T6" fmla="*/ 28 w 46"/>
                                <a:gd name="T7" fmla="*/ 94 h 189"/>
                                <a:gd name="T8" fmla="*/ 20 w 46"/>
                                <a:gd name="T9" fmla="*/ 42 h 189"/>
                                <a:gd name="T10" fmla="*/ 0 w 46"/>
                                <a:gd name="T11" fmla="*/ 0 h 189"/>
                                <a:gd name="T12" fmla="*/ 12 w 46"/>
                                <a:gd name="T13" fmla="*/ 0 h 189"/>
                                <a:gd name="T14" fmla="*/ 31 w 46"/>
                                <a:gd name="T15" fmla="*/ 30 h 189"/>
                                <a:gd name="T16" fmla="*/ 37 w 46"/>
                                <a:gd name="T17" fmla="*/ 46 h 189"/>
                                <a:gd name="T18" fmla="*/ 44 w 46"/>
                                <a:gd name="T19" fmla="*/ 70 h 189"/>
                                <a:gd name="T20" fmla="*/ 46 w 46"/>
                                <a:gd name="T21" fmla="*/ 93 h 189"/>
                                <a:gd name="T22" fmla="*/ 37 w 46"/>
                                <a:gd name="T23" fmla="*/ 145 h 189"/>
                                <a:gd name="T24" fmla="*/ 13 w 46"/>
                                <a:gd name="T25" fmla="*/ 189 h 189"/>
                                <a:gd name="T26" fmla="*/ 0 w 46"/>
                                <a:gd name="T27" fmla="*/ 189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0" y="189"/>
                                  </a:moveTo>
                                  <a:lnTo>
                                    <a:pt x="0" y="189"/>
                                  </a:lnTo>
                                  <a:cubicBezTo>
                                    <a:pt x="11" y="168"/>
                                    <a:pt x="18" y="154"/>
                                    <a:pt x="21" y="144"/>
                                  </a:cubicBezTo>
                                  <a:cubicBezTo>
                                    <a:pt x="25" y="130"/>
                                    <a:pt x="28" y="113"/>
                                    <a:pt x="28" y="94"/>
                                  </a:cubicBezTo>
                                  <a:cubicBezTo>
                                    <a:pt x="28" y="75"/>
                                    <a:pt x="25" y="58"/>
                                    <a:pt x="20" y="42"/>
                                  </a:cubicBezTo>
                                  <a:cubicBezTo>
                                    <a:pt x="16" y="33"/>
                                    <a:pt x="10" y="19"/>
                                    <a:pt x="0" y="0"/>
                                  </a:cubicBezTo>
                                  <a:lnTo>
                                    <a:pt x="12" y="0"/>
                                  </a:lnTo>
                                  <a:cubicBezTo>
                                    <a:pt x="22" y="16"/>
                                    <a:pt x="28" y="26"/>
                                    <a:pt x="31" y="30"/>
                                  </a:cubicBezTo>
                                  <a:cubicBezTo>
                                    <a:pt x="33" y="34"/>
                                    <a:pt x="35" y="39"/>
                                    <a:pt x="37" y="46"/>
                                  </a:cubicBezTo>
                                  <a:cubicBezTo>
                                    <a:pt x="41" y="54"/>
                                    <a:pt x="43" y="62"/>
                                    <a:pt x="44" y="70"/>
                                  </a:cubicBezTo>
                                  <a:cubicBezTo>
                                    <a:pt x="46" y="78"/>
                                    <a:pt x="46" y="86"/>
                                    <a:pt x="46" y="93"/>
                                  </a:cubicBezTo>
                                  <a:cubicBezTo>
                                    <a:pt x="46" y="113"/>
                                    <a:pt x="43" y="130"/>
                                    <a:pt x="37" y="145"/>
                                  </a:cubicBezTo>
                                  <a:cubicBezTo>
                                    <a:pt x="33" y="155"/>
                                    <a:pt x="25" y="170"/>
                                    <a:pt x="13" y="189"/>
                                  </a:cubicBezTo>
                                  <a:lnTo>
                                    <a:pt x="0" y="18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45" name="Freeform 302"/>
                          <wps:cNvSpPr>
                            <a:spLocks noEditPoints="1"/>
                          </wps:cNvSpPr>
                          <wps:spPr bwMode="auto">
                            <a:xfrm>
                              <a:off x="5950" y="3623"/>
                              <a:ext cx="76" cy="115"/>
                            </a:xfrm>
                            <a:custGeom>
                              <a:avLst/>
                              <a:gdLst>
                                <a:gd name="T0" fmla="*/ 48 w 97"/>
                                <a:gd name="T1" fmla="*/ 0 h 145"/>
                                <a:gd name="T2" fmla="*/ 48 w 97"/>
                                <a:gd name="T3" fmla="*/ 0 h 145"/>
                                <a:gd name="T4" fmla="*/ 88 w 97"/>
                                <a:gd name="T5" fmla="*/ 22 h 145"/>
                                <a:gd name="T6" fmla="*/ 97 w 97"/>
                                <a:gd name="T7" fmla="*/ 70 h 145"/>
                                <a:gd name="T8" fmla="*/ 89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9 h 145"/>
                                <a:gd name="T24" fmla="*/ 48 w 97"/>
                                <a:gd name="T25" fmla="*/ 129 h 145"/>
                                <a:gd name="T26" fmla="*/ 70 w 97"/>
                                <a:gd name="T27" fmla="*/ 116 h 145"/>
                                <a:gd name="T28" fmla="*/ 78 w 97"/>
                                <a:gd name="T29" fmla="*/ 71 h 145"/>
                                <a:gd name="T30" fmla="*/ 72 w 97"/>
                                <a:gd name="T31" fmla="*/ 31 h 145"/>
                                <a:gd name="T32" fmla="*/ 49 w 97"/>
                                <a:gd name="T33" fmla="*/ 16 h 145"/>
                                <a:gd name="T34" fmla="*/ 26 w 97"/>
                                <a:gd name="T35" fmla="*/ 30 h 145"/>
                                <a:gd name="T36" fmla="*/ 19 w 97"/>
                                <a:gd name="T37" fmla="*/ 74 h 145"/>
                                <a:gd name="T38" fmla="*/ 24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80" y="7"/>
                                    <a:pt x="88" y="22"/>
                                  </a:cubicBezTo>
                                  <a:cubicBezTo>
                                    <a:pt x="94" y="34"/>
                                    <a:pt x="97" y="50"/>
                                    <a:pt x="97" y="70"/>
                                  </a:cubicBezTo>
                                  <a:cubicBezTo>
                                    <a:pt x="97" y="89"/>
                                    <a:pt x="94" y="105"/>
                                    <a:pt x="89" y="118"/>
                                  </a:cubicBezTo>
                                  <a:cubicBezTo>
                                    <a:pt x="80" y="136"/>
                                    <a:pt x="67" y="145"/>
                                    <a:pt x="48" y="145"/>
                                  </a:cubicBezTo>
                                  <a:cubicBezTo>
                                    <a:pt x="31" y="145"/>
                                    <a:pt x="18" y="137"/>
                                    <a:pt x="10" y="123"/>
                                  </a:cubicBezTo>
                                  <a:cubicBezTo>
                                    <a:pt x="3" y="110"/>
                                    <a:pt x="0" y="94"/>
                                    <a:pt x="0" y="73"/>
                                  </a:cubicBezTo>
                                  <a:cubicBezTo>
                                    <a:pt x="0" y="57"/>
                                    <a:pt x="2" y="43"/>
                                    <a:pt x="6" y="32"/>
                                  </a:cubicBezTo>
                                  <a:cubicBezTo>
                                    <a:pt x="14" y="10"/>
                                    <a:pt x="28" y="0"/>
                                    <a:pt x="48" y="0"/>
                                  </a:cubicBezTo>
                                  <a:lnTo>
                                    <a:pt x="48" y="0"/>
                                  </a:lnTo>
                                  <a:close/>
                                  <a:moveTo>
                                    <a:pt x="48" y="129"/>
                                  </a:moveTo>
                                  <a:lnTo>
                                    <a:pt x="48" y="129"/>
                                  </a:lnTo>
                                  <a:cubicBezTo>
                                    <a:pt x="57" y="129"/>
                                    <a:pt x="64" y="125"/>
                                    <a:pt x="70" y="116"/>
                                  </a:cubicBezTo>
                                  <a:cubicBezTo>
                                    <a:pt x="75" y="108"/>
                                    <a:pt x="78" y="93"/>
                                    <a:pt x="78" y="71"/>
                                  </a:cubicBezTo>
                                  <a:cubicBezTo>
                                    <a:pt x="78" y="55"/>
                                    <a:pt x="76" y="42"/>
                                    <a:pt x="72" y="31"/>
                                  </a:cubicBezTo>
                                  <a:cubicBezTo>
                                    <a:pt x="68" y="21"/>
                                    <a:pt x="61" y="16"/>
                                    <a:pt x="49" y="16"/>
                                  </a:cubicBezTo>
                                  <a:cubicBezTo>
                                    <a:pt x="39" y="16"/>
                                    <a:pt x="31" y="21"/>
                                    <a:pt x="26" y="30"/>
                                  </a:cubicBezTo>
                                  <a:cubicBezTo>
                                    <a:pt x="21" y="40"/>
                                    <a:pt x="19" y="55"/>
                                    <a:pt x="19" y="74"/>
                                  </a:cubicBezTo>
                                  <a:cubicBezTo>
                                    <a:pt x="19" y="88"/>
                                    <a:pt x="21" y="100"/>
                                    <a:pt x="24" y="109"/>
                                  </a:cubicBezTo>
                                  <a:cubicBezTo>
                                    <a:pt x="28"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46" name="Freeform 303"/>
                          <wps:cNvSpPr>
                            <a:spLocks/>
                          </wps:cNvSpPr>
                          <wps:spPr bwMode="auto">
                            <a:xfrm>
                              <a:off x="6048" y="3717"/>
                              <a:ext cx="16" cy="18"/>
                            </a:xfrm>
                            <a:custGeom>
                              <a:avLst/>
                              <a:gdLst>
                                <a:gd name="T0" fmla="*/ 0 w 20"/>
                                <a:gd name="T1" fmla="*/ 0 h 22"/>
                                <a:gd name="T2" fmla="*/ 0 w 20"/>
                                <a:gd name="T3" fmla="*/ 0 h 22"/>
                                <a:gd name="T4" fmla="*/ 20 w 20"/>
                                <a:gd name="T5" fmla="*/ 0 h 22"/>
                                <a:gd name="T6" fmla="*/ 20 w 20"/>
                                <a:gd name="T7" fmla="*/ 22 h 22"/>
                                <a:gd name="T8" fmla="*/ 0 w 20"/>
                                <a:gd name="T9" fmla="*/ 22 h 22"/>
                                <a:gd name="T10" fmla="*/ 0 w 20"/>
                                <a:gd name="T11" fmla="*/ 0 h 22"/>
                              </a:gdLst>
                              <a:ahLst/>
                              <a:cxnLst>
                                <a:cxn ang="0">
                                  <a:pos x="T0" y="T1"/>
                                </a:cxn>
                                <a:cxn ang="0">
                                  <a:pos x="T2" y="T3"/>
                                </a:cxn>
                                <a:cxn ang="0">
                                  <a:pos x="T4" y="T5"/>
                                </a:cxn>
                                <a:cxn ang="0">
                                  <a:pos x="T6" y="T7"/>
                                </a:cxn>
                                <a:cxn ang="0">
                                  <a:pos x="T8" y="T9"/>
                                </a:cxn>
                                <a:cxn ang="0">
                                  <a:pos x="T10" y="T11"/>
                                </a:cxn>
                              </a:cxnLst>
                              <a:rect l="0" t="0" r="r" b="b"/>
                              <a:pathLst>
                                <a:path w="20" h="22">
                                  <a:moveTo>
                                    <a:pt x="0" y="0"/>
                                  </a:moveTo>
                                  <a:lnTo>
                                    <a:pt x="0" y="0"/>
                                  </a:lnTo>
                                  <a:lnTo>
                                    <a:pt x="20" y="0"/>
                                  </a:lnTo>
                                  <a:lnTo>
                                    <a:pt x="20"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47" name="Freeform 304"/>
                          <wps:cNvSpPr>
                            <a:spLocks/>
                          </wps:cNvSpPr>
                          <wps:spPr bwMode="auto">
                            <a:xfrm>
                              <a:off x="6083" y="3623"/>
                              <a:ext cx="77" cy="115"/>
                            </a:xfrm>
                            <a:custGeom>
                              <a:avLst/>
                              <a:gdLst>
                                <a:gd name="T0" fmla="*/ 47 w 98"/>
                                <a:gd name="T1" fmla="*/ 145 h 145"/>
                                <a:gd name="T2" fmla="*/ 47 w 98"/>
                                <a:gd name="T3" fmla="*/ 145 h 145"/>
                                <a:gd name="T4" fmla="*/ 11 w 98"/>
                                <a:gd name="T5" fmla="*/ 131 h 145"/>
                                <a:gd name="T6" fmla="*/ 0 w 98"/>
                                <a:gd name="T7" fmla="*/ 98 h 145"/>
                                <a:gd name="T8" fmla="*/ 18 w 98"/>
                                <a:gd name="T9" fmla="*/ 98 h 145"/>
                                <a:gd name="T10" fmla="*/ 23 w 98"/>
                                <a:gd name="T11" fmla="*/ 117 h 145"/>
                                <a:gd name="T12" fmla="*/ 48 w 98"/>
                                <a:gd name="T13" fmla="*/ 129 h 145"/>
                                <a:gd name="T14" fmla="*/ 71 w 98"/>
                                <a:gd name="T15" fmla="*/ 121 h 145"/>
                                <a:gd name="T16" fmla="*/ 79 w 98"/>
                                <a:gd name="T17" fmla="*/ 102 h 145"/>
                                <a:gd name="T18" fmla="*/ 70 w 98"/>
                                <a:gd name="T19" fmla="*/ 81 h 145"/>
                                <a:gd name="T20" fmla="*/ 45 w 98"/>
                                <a:gd name="T21" fmla="*/ 76 h 145"/>
                                <a:gd name="T22" fmla="*/ 42 w 98"/>
                                <a:gd name="T23" fmla="*/ 76 h 145"/>
                                <a:gd name="T24" fmla="*/ 38 w 98"/>
                                <a:gd name="T25" fmla="*/ 76 h 145"/>
                                <a:gd name="T26" fmla="*/ 38 w 98"/>
                                <a:gd name="T27" fmla="*/ 60 h 145"/>
                                <a:gd name="T28" fmla="*/ 43 w 98"/>
                                <a:gd name="T29" fmla="*/ 60 h 145"/>
                                <a:gd name="T30" fmla="*/ 47 w 98"/>
                                <a:gd name="T31" fmla="*/ 61 h 145"/>
                                <a:gd name="T32" fmla="*/ 63 w 98"/>
                                <a:gd name="T33" fmla="*/ 57 h 145"/>
                                <a:gd name="T34" fmla="*/ 74 w 98"/>
                                <a:gd name="T35" fmla="*/ 38 h 145"/>
                                <a:gd name="T36" fmla="*/ 67 w 98"/>
                                <a:gd name="T37" fmla="*/ 21 h 145"/>
                                <a:gd name="T38" fmla="*/ 49 w 98"/>
                                <a:gd name="T39" fmla="*/ 16 h 145"/>
                                <a:gd name="T40" fmla="*/ 25 w 98"/>
                                <a:gd name="T41" fmla="*/ 28 h 145"/>
                                <a:gd name="T42" fmla="*/ 21 w 98"/>
                                <a:gd name="T43" fmla="*/ 46 h 145"/>
                                <a:gd name="T44" fmla="*/ 3 w 98"/>
                                <a:gd name="T45" fmla="*/ 46 h 145"/>
                                <a:gd name="T46" fmla="*/ 9 w 98"/>
                                <a:gd name="T47" fmla="*/ 19 h 145"/>
                                <a:gd name="T48" fmla="*/ 48 w 98"/>
                                <a:gd name="T49" fmla="*/ 0 h 145"/>
                                <a:gd name="T50" fmla="*/ 81 w 98"/>
                                <a:gd name="T51" fmla="*/ 9 h 145"/>
                                <a:gd name="T52" fmla="*/ 93 w 98"/>
                                <a:gd name="T53" fmla="*/ 37 h 145"/>
                                <a:gd name="T54" fmla="*/ 86 w 98"/>
                                <a:gd name="T55" fmla="*/ 58 h 145"/>
                                <a:gd name="T56" fmla="*/ 75 w 98"/>
                                <a:gd name="T57" fmla="*/ 66 h 145"/>
                                <a:gd name="T58" fmla="*/ 92 w 98"/>
                                <a:gd name="T59" fmla="*/ 78 h 145"/>
                                <a:gd name="T60" fmla="*/ 98 w 98"/>
                                <a:gd name="T61" fmla="*/ 99 h 145"/>
                                <a:gd name="T62" fmla="*/ 85 w 98"/>
                                <a:gd name="T63" fmla="*/ 132 h 145"/>
                                <a:gd name="T64" fmla="*/ 47 w 98"/>
                                <a:gd name="T65" fmla="*/ 145 h 145"/>
                                <a:gd name="T66" fmla="*/ 47 w 98"/>
                                <a:gd name="T67" fmla="*/ 145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98" h="145">
                                  <a:moveTo>
                                    <a:pt x="47" y="145"/>
                                  </a:moveTo>
                                  <a:lnTo>
                                    <a:pt x="47" y="145"/>
                                  </a:lnTo>
                                  <a:cubicBezTo>
                                    <a:pt x="30" y="145"/>
                                    <a:pt x="18" y="140"/>
                                    <a:pt x="11" y="131"/>
                                  </a:cubicBezTo>
                                  <a:cubicBezTo>
                                    <a:pt x="3" y="122"/>
                                    <a:pt x="0" y="111"/>
                                    <a:pt x="0" y="98"/>
                                  </a:cubicBezTo>
                                  <a:lnTo>
                                    <a:pt x="18" y="98"/>
                                  </a:lnTo>
                                  <a:cubicBezTo>
                                    <a:pt x="19" y="107"/>
                                    <a:pt x="21" y="113"/>
                                    <a:pt x="23" y="117"/>
                                  </a:cubicBezTo>
                                  <a:cubicBezTo>
                                    <a:pt x="28" y="125"/>
                                    <a:pt x="36" y="129"/>
                                    <a:pt x="48" y="129"/>
                                  </a:cubicBezTo>
                                  <a:cubicBezTo>
                                    <a:pt x="58" y="129"/>
                                    <a:pt x="65" y="126"/>
                                    <a:pt x="71" y="121"/>
                                  </a:cubicBezTo>
                                  <a:cubicBezTo>
                                    <a:pt x="76" y="116"/>
                                    <a:pt x="79" y="110"/>
                                    <a:pt x="79" y="102"/>
                                  </a:cubicBezTo>
                                  <a:cubicBezTo>
                                    <a:pt x="79" y="92"/>
                                    <a:pt x="76" y="85"/>
                                    <a:pt x="70" y="81"/>
                                  </a:cubicBezTo>
                                  <a:cubicBezTo>
                                    <a:pt x="64" y="78"/>
                                    <a:pt x="56" y="76"/>
                                    <a:pt x="45" y="76"/>
                                  </a:cubicBezTo>
                                  <a:cubicBezTo>
                                    <a:pt x="44" y="76"/>
                                    <a:pt x="43" y="76"/>
                                    <a:pt x="42" y="76"/>
                                  </a:cubicBezTo>
                                  <a:cubicBezTo>
                                    <a:pt x="41" y="76"/>
                                    <a:pt x="39" y="76"/>
                                    <a:pt x="38" y="76"/>
                                  </a:cubicBezTo>
                                  <a:lnTo>
                                    <a:pt x="38" y="60"/>
                                  </a:lnTo>
                                  <a:cubicBezTo>
                                    <a:pt x="40" y="60"/>
                                    <a:pt x="41" y="60"/>
                                    <a:pt x="43" y="60"/>
                                  </a:cubicBezTo>
                                  <a:cubicBezTo>
                                    <a:pt x="44" y="61"/>
                                    <a:pt x="45" y="61"/>
                                    <a:pt x="47" y="61"/>
                                  </a:cubicBezTo>
                                  <a:cubicBezTo>
                                    <a:pt x="53" y="61"/>
                                    <a:pt x="59" y="60"/>
                                    <a:pt x="63" y="57"/>
                                  </a:cubicBezTo>
                                  <a:cubicBezTo>
                                    <a:pt x="71" y="54"/>
                                    <a:pt x="74" y="47"/>
                                    <a:pt x="74" y="38"/>
                                  </a:cubicBezTo>
                                  <a:cubicBezTo>
                                    <a:pt x="74" y="31"/>
                                    <a:pt x="72" y="25"/>
                                    <a:pt x="67" y="21"/>
                                  </a:cubicBezTo>
                                  <a:cubicBezTo>
                                    <a:pt x="62" y="18"/>
                                    <a:pt x="56" y="16"/>
                                    <a:pt x="49" y="16"/>
                                  </a:cubicBezTo>
                                  <a:cubicBezTo>
                                    <a:pt x="38" y="16"/>
                                    <a:pt x="29" y="20"/>
                                    <a:pt x="25" y="28"/>
                                  </a:cubicBezTo>
                                  <a:cubicBezTo>
                                    <a:pt x="22" y="32"/>
                                    <a:pt x="21" y="38"/>
                                    <a:pt x="21" y="46"/>
                                  </a:cubicBezTo>
                                  <a:lnTo>
                                    <a:pt x="3" y="46"/>
                                  </a:lnTo>
                                  <a:cubicBezTo>
                                    <a:pt x="3" y="36"/>
                                    <a:pt x="5" y="27"/>
                                    <a:pt x="9" y="19"/>
                                  </a:cubicBezTo>
                                  <a:cubicBezTo>
                                    <a:pt x="17" y="6"/>
                                    <a:pt x="29" y="0"/>
                                    <a:pt x="48" y="0"/>
                                  </a:cubicBezTo>
                                  <a:cubicBezTo>
                                    <a:pt x="62" y="0"/>
                                    <a:pt x="73" y="3"/>
                                    <a:pt x="81" y="9"/>
                                  </a:cubicBezTo>
                                  <a:cubicBezTo>
                                    <a:pt x="89" y="16"/>
                                    <a:pt x="93" y="25"/>
                                    <a:pt x="93" y="37"/>
                                  </a:cubicBezTo>
                                  <a:cubicBezTo>
                                    <a:pt x="93" y="46"/>
                                    <a:pt x="91" y="53"/>
                                    <a:pt x="86" y="58"/>
                                  </a:cubicBezTo>
                                  <a:cubicBezTo>
                                    <a:pt x="83" y="61"/>
                                    <a:pt x="79" y="64"/>
                                    <a:pt x="75" y="66"/>
                                  </a:cubicBezTo>
                                  <a:cubicBezTo>
                                    <a:pt x="82" y="68"/>
                                    <a:pt x="88" y="72"/>
                                    <a:pt x="92" y="78"/>
                                  </a:cubicBezTo>
                                  <a:cubicBezTo>
                                    <a:pt x="96" y="84"/>
                                    <a:pt x="98" y="91"/>
                                    <a:pt x="98" y="99"/>
                                  </a:cubicBezTo>
                                  <a:cubicBezTo>
                                    <a:pt x="98" y="113"/>
                                    <a:pt x="94" y="124"/>
                                    <a:pt x="85" y="132"/>
                                  </a:cubicBezTo>
                                  <a:cubicBezTo>
                                    <a:pt x="76" y="141"/>
                                    <a:pt x="63" y="145"/>
                                    <a:pt x="47" y="145"/>
                                  </a:cubicBezTo>
                                  <a:lnTo>
                                    <a:pt x="47" y="145"/>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48" name="Freeform 305"/>
                          <wps:cNvSpPr>
                            <a:spLocks noEditPoints="1"/>
                          </wps:cNvSpPr>
                          <wps:spPr bwMode="auto">
                            <a:xfrm>
                              <a:off x="6173" y="3622"/>
                              <a:ext cx="77" cy="116"/>
                            </a:xfrm>
                            <a:custGeom>
                              <a:avLst/>
                              <a:gdLst>
                                <a:gd name="T0" fmla="*/ 48 w 97"/>
                                <a:gd name="T1" fmla="*/ 60 h 146"/>
                                <a:gd name="T2" fmla="*/ 48 w 97"/>
                                <a:gd name="T3" fmla="*/ 60 h 146"/>
                                <a:gd name="T4" fmla="*/ 67 w 97"/>
                                <a:gd name="T5" fmla="*/ 53 h 146"/>
                                <a:gd name="T6" fmla="*/ 73 w 97"/>
                                <a:gd name="T7" fmla="*/ 38 h 146"/>
                                <a:gd name="T8" fmla="*/ 67 w 97"/>
                                <a:gd name="T9" fmla="*/ 23 h 146"/>
                                <a:gd name="T10" fmla="*/ 48 w 97"/>
                                <a:gd name="T11" fmla="*/ 17 h 146"/>
                                <a:gd name="T12" fmla="*/ 29 w 97"/>
                                <a:gd name="T13" fmla="*/ 23 h 146"/>
                                <a:gd name="T14" fmla="*/ 24 w 97"/>
                                <a:gd name="T15" fmla="*/ 39 h 146"/>
                                <a:gd name="T16" fmla="*/ 31 w 97"/>
                                <a:gd name="T17" fmla="*/ 54 h 146"/>
                                <a:gd name="T18" fmla="*/ 48 w 97"/>
                                <a:gd name="T19" fmla="*/ 60 h 146"/>
                                <a:gd name="T20" fmla="*/ 48 w 97"/>
                                <a:gd name="T21" fmla="*/ 60 h 146"/>
                                <a:gd name="T22" fmla="*/ 50 w 97"/>
                                <a:gd name="T23" fmla="*/ 130 h 146"/>
                                <a:gd name="T24" fmla="*/ 50 w 97"/>
                                <a:gd name="T25" fmla="*/ 130 h 146"/>
                                <a:gd name="T26" fmla="*/ 70 w 97"/>
                                <a:gd name="T27" fmla="*/ 123 h 146"/>
                                <a:gd name="T28" fmla="*/ 78 w 97"/>
                                <a:gd name="T29" fmla="*/ 103 h 146"/>
                                <a:gd name="T30" fmla="*/ 70 w 97"/>
                                <a:gd name="T31" fmla="*/ 82 h 146"/>
                                <a:gd name="T32" fmla="*/ 48 w 97"/>
                                <a:gd name="T33" fmla="*/ 75 h 146"/>
                                <a:gd name="T34" fmla="*/ 28 w 97"/>
                                <a:gd name="T35" fmla="*/ 83 h 146"/>
                                <a:gd name="T36" fmla="*/ 19 w 97"/>
                                <a:gd name="T37" fmla="*/ 103 h 146"/>
                                <a:gd name="T38" fmla="*/ 27 w 97"/>
                                <a:gd name="T39" fmla="*/ 122 h 146"/>
                                <a:gd name="T40" fmla="*/ 50 w 97"/>
                                <a:gd name="T41" fmla="*/ 130 h 146"/>
                                <a:gd name="T42" fmla="*/ 50 w 97"/>
                                <a:gd name="T43" fmla="*/ 130 h 146"/>
                                <a:gd name="T44" fmla="*/ 24 w 97"/>
                                <a:gd name="T45" fmla="*/ 67 h 146"/>
                                <a:gd name="T46" fmla="*/ 24 w 97"/>
                                <a:gd name="T47" fmla="*/ 67 h 146"/>
                                <a:gd name="T48" fmla="*/ 13 w 97"/>
                                <a:gd name="T49" fmla="*/ 59 h 146"/>
                                <a:gd name="T50" fmla="*/ 5 w 97"/>
                                <a:gd name="T51" fmla="*/ 39 h 146"/>
                                <a:gd name="T52" fmla="*/ 16 w 97"/>
                                <a:gd name="T53" fmla="*/ 12 h 146"/>
                                <a:gd name="T54" fmla="*/ 49 w 97"/>
                                <a:gd name="T55" fmla="*/ 0 h 146"/>
                                <a:gd name="T56" fmla="*/ 81 w 97"/>
                                <a:gd name="T57" fmla="*/ 11 h 146"/>
                                <a:gd name="T58" fmla="*/ 92 w 97"/>
                                <a:gd name="T59" fmla="*/ 36 h 146"/>
                                <a:gd name="T60" fmla="*/ 86 w 97"/>
                                <a:gd name="T61" fmla="*/ 57 h 146"/>
                                <a:gd name="T62" fmla="*/ 74 w 97"/>
                                <a:gd name="T63" fmla="*/ 66 h 146"/>
                                <a:gd name="T64" fmla="*/ 88 w 97"/>
                                <a:gd name="T65" fmla="*/ 76 h 146"/>
                                <a:gd name="T66" fmla="*/ 97 w 97"/>
                                <a:gd name="T67" fmla="*/ 101 h 146"/>
                                <a:gd name="T68" fmla="*/ 85 w 97"/>
                                <a:gd name="T69" fmla="*/ 133 h 146"/>
                                <a:gd name="T70" fmla="*/ 49 w 97"/>
                                <a:gd name="T71" fmla="*/ 146 h 146"/>
                                <a:gd name="T72" fmla="*/ 14 w 97"/>
                                <a:gd name="T73" fmla="*/ 135 h 146"/>
                                <a:gd name="T74" fmla="*/ 0 w 97"/>
                                <a:gd name="T75" fmla="*/ 102 h 146"/>
                                <a:gd name="T76" fmla="*/ 6 w 97"/>
                                <a:gd name="T77" fmla="*/ 81 h 146"/>
                                <a:gd name="T78" fmla="*/ 24 w 97"/>
                                <a:gd name="T79" fmla="*/ 67 h 146"/>
                                <a:gd name="T80" fmla="*/ 24 w 97"/>
                                <a:gd name="T81" fmla="*/ 67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97" h="146">
                                  <a:moveTo>
                                    <a:pt x="48" y="60"/>
                                  </a:moveTo>
                                  <a:lnTo>
                                    <a:pt x="48" y="60"/>
                                  </a:lnTo>
                                  <a:cubicBezTo>
                                    <a:pt x="56" y="60"/>
                                    <a:pt x="62" y="58"/>
                                    <a:pt x="67" y="53"/>
                                  </a:cubicBezTo>
                                  <a:cubicBezTo>
                                    <a:pt x="71" y="49"/>
                                    <a:pt x="73" y="44"/>
                                    <a:pt x="73" y="38"/>
                                  </a:cubicBezTo>
                                  <a:cubicBezTo>
                                    <a:pt x="73" y="32"/>
                                    <a:pt x="71" y="28"/>
                                    <a:pt x="67" y="23"/>
                                  </a:cubicBezTo>
                                  <a:cubicBezTo>
                                    <a:pt x="63" y="19"/>
                                    <a:pt x="56" y="17"/>
                                    <a:pt x="48" y="17"/>
                                  </a:cubicBezTo>
                                  <a:cubicBezTo>
                                    <a:pt x="39" y="17"/>
                                    <a:pt x="33" y="19"/>
                                    <a:pt x="29" y="23"/>
                                  </a:cubicBezTo>
                                  <a:cubicBezTo>
                                    <a:pt x="26" y="28"/>
                                    <a:pt x="24" y="33"/>
                                    <a:pt x="24" y="39"/>
                                  </a:cubicBezTo>
                                  <a:cubicBezTo>
                                    <a:pt x="24" y="45"/>
                                    <a:pt x="26" y="51"/>
                                    <a:pt x="31" y="54"/>
                                  </a:cubicBezTo>
                                  <a:cubicBezTo>
                                    <a:pt x="36" y="58"/>
                                    <a:pt x="42" y="60"/>
                                    <a:pt x="48" y="60"/>
                                  </a:cubicBezTo>
                                  <a:lnTo>
                                    <a:pt x="48" y="60"/>
                                  </a:lnTo>
                                  <a:close/>
                                  <a:moveTo>
                                    <a:pt x="50" y="130"/>
                                  </a:moveTo>
                                  <a:lnTo>
                                    <a:pt x="50" y="130"/>
                                  </a:lnTo>
                                  <a:cubicBezTo>
                                    <a:pt x="58" y="130"/>
                                    <a:pt x="65" y="128"/>
                                    <a:pt x="70" y="123"/>
                                  </a:cubicBezTo>
                                  <a:cubicBezTo>
                                    <a:pt x="75" y="119"/>
                                    <a:pt x="78" y="112"/>
                                    <a:pt x="78" y="103"/>
                                  </a:cubicBezTo>
                                  <a:cubicBezTo>
                                    <a:pt x="78" y="94"/>
                                    <a:pt x="75" y="87"/>
                                    <a:pt x="70" y="82"/>
                                  </a:cubicBezTo>
                                  <a:cubicBezTo>
                                    <a:pt x="64" y="78"/>
                                    <a:pt x="57" y="75"/>
                                    <a:pt x="48" y="75"/>
                                  </a:cubicBezTo>
                                  <a:cubicBezTo>
                                    <a:pt x="40" y="75"/>
                                    <a:pt x="33" y="78"/>
                                    <a:pt x="28" y="83"/>
                                  </a:cubicBezTo>
                                  <a:cubicBezTo>
                                    <a:pt x="22" y="87"/>
                                    <a:pt x="19" y="94"/>
                                    <a:pt x="19" y="103"/>
                                  </a:cubicBezTo>
                                  <a:cubicBezTo>
                                    <a:pt x="19" y="110"/>
                                    <a:pt x="22" y="116"/>
                                    <a:pt x="27" y="122"/>
                                  </a:cubicBezTo>
                                  <a:cubicBezTo>
                                    <a:pt x="32" y="127"/>
                                    <a:pt x="39" y="130"/>
                                    <a:pt x="50" y="130"/>
                                  </a:cubicBezTo>
                                  <a:lnTo>
                                    <a:pt x="50" y="130"/>
                                  </a:lnTo>
                                  <a:close/>
                                  <a:moveTo>
                                    <a:pt x="24" y="67"/>
                                  </a:moveTo>
                                  <a:lnTo>
                                    <a:pt x="24" y="67"/>
                                  </a:lnTo>
                                  <a:cubicBezTo>
                                    <a:pt x="19" y="65"/>
                                    <a:pt x="16" y="62"/>
                                    <a:pt x="13" y="59"/>
                                  </a:cubicBezTo>
                                  <a:cubicBezTo>
                                    <a:pt x="8" y="54"/>
                                    <a:pt x="5" y="47"/>
                                    <a:pt x="5" y="39"/>
                                  </a:cubicBezTo>
                                  <a:cubicBezTo>
                                    <a:pt x="5" y="28"/>
                                    <a:pt x="9" y="19"/>
                                    <a:pt x="16" y="12"/>
                                  </a:cubicBezTo>
                                  <a:cubicBezTo>
                                    <a:pt x="24" y="4"/>
                                    <a:pt x="35" y="0"/>
                                    <a:pt x="49" y="0"/>
                                  </a:cubicBezTo>
                                  <a:cubicBezTo>
                                    <a:pt x="62" y="0"/>
                                    <a:pt x="73" y="4"/>
                                    <a:pt x="81" y="11"/>
                                  </a:cubicBezTo>
                                  <a:cubicBezTo>
                                    <a:pt x="88" y="18"/>
                                    <a:pt x="92" y="26"/>
                                    <a:pt x="92" y="36"/>
                                  </a:cubicBezTo>
                                  <a:cubicBezTo>
                                    <a:pt x="92" y="45"/>
                                    <a:pt x="90" y="52"/>
                                    <a:pt x="86" y="57"/>
                                  </a:cubicBezTo>
                                  <a:cubicBezTo>
                                    <a:pt x="83" y="61"/>
                                    <a:pt x="79" y="64"/>
                                    <a:pt x="74" y="66"/>
                                  </a:cubicBezTo>
                                  <a:cubicBezTo>
                                    <a:pt x="80" y="69"/>
                                    <a:pt x="84" y="72"/>
                                    <a:pt x="88" y="76"/>
                                  </a:cubicBezTo>
                                  <a:cubicBezTo>
                                    <a:pt x="94" y="82"/>
                                    <a:pt x="97" y="91"/>
                                    <a:pt x="97" y="101"/>
                                  </a:cubicBezTo>
                                  <a:cubicBezTo>
                                    <a:pt x="97" y="114"/>
                                    <a:pt x="93" y="124"/>
                                    <a:pt x="85" y="133"/>
                                  </a:cubicBezTo>
                                  <a:cubicBezTo>
                                    <a:pt x="76" y="142"/>
                                    <a:pt x="64" y="146"/>
                                    <a:pt x="49" y="146"/>
                                  </a:cubicBezTo>
                                  <a:cubicBezTo>
                                    <a:pt x="35" y="146"/>
                                    <a:pt x="24" y="142"/>
                                    <a:pt x="14" y="135"/>
                                  </a:cubicBezTo>
                                  <a:cubicBezTo>
                                    <a:pt x="5" y="127"/>
                                    <a:pt x="0" y="117"/>
                                    <a:pt x="0" y="102"/>
                                  </a:cubicBezTo>
                                  <a:cubicBezTo>
                                    <a:pt x="0" y="94"/>
                                    <a:pt x="2" y="87"/>
                                    <a:pt x="6" y="81"/>
                                  </a:cubicBezTo>
                                  <a:cubicBezTo>
                                    <a:pt x="10" y="75"/>
                                    <a:pt x="16" y="70"/>
                                    <a:pt x="24" y="67"/>
                                  </a:cubicBezTo>
                                  <a:lnTo>
                                    <a:pt x="24" y="67"/>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49" name="Freeform 306"/>
                          <wps:cNvSpPr>
                            <a:spLocks/>
                          </wps:cNvSpPr>
                          <wps:spPr bwMode="auto">
                            <a:xfrm>
                              <a:off x="6313" y="3618"/>
                              <a:ext cx="36" cy="149"/>
                            </a:xfrm>
                            <a:custGeom>
                              <a:avLst/>
                              <a:gdLst>
                                <a:gd name="T0" fmla="*/ 45 w 46"/>
                                <a:gd name="T1" fmla="*/ 0 h 188"/>
                                <a:gd name="T2" fmla="*/ 45 w 46"/>
                                <a:gd name="T3" fmla="*/ 0 h 188"/>
                                <a:gd name="T4" fmla="*/ 25 w 46"/>
                                <a:gd name="T5" fmla="*/ 44 h 188"/>
                                <a:gd name="T6" fmla="*/ 18 w 46"/>
                                <a:gd name="T7" fmla="*/ 94 h 188"/>
                                <a:gd name="T8" fmla="*/ 26 w 46"/>
                                <a:gd name="T9" fmla="*/ 146 h 188"/>
                                <a:gd name="T10" fmla="*/ 46 w 46"/>
                                <a:gd name="T11" fmla="*/ 188 h 188"/>
                                <a:gd name="T12" fmla="*/ 34 w 46"/>
                                <a:gd name="T13" fmla="*/ 188 h 188"/>
                                <a:gd name="T14" fmla="*/ 16 w 46"/>
                                <a:gd name="T15" fmla="*/ 159 h 188"/>
                                <a:gd name="T16" fmla="*/ 8 w 46"/>
                                <a:gd name="T17" fmla="*/ 143 h 188"/>
                                <a:gd name="T18" fmla="*/ 1 w 46"/>
                                <a:gd name="T19" fmla="*/ 111 h 188"/>
                                <a:gd name="T20" fmla="*/ 0 w 46"/>
                                <a:gd name="T21" fmla="*/ 95 h 188"/>
                                <a:gd name="T22" fmla="*/ 9 w 46"/>
                                <a:gd name="T23" fmla="*/ 43 h 188"/>
                                <a:gd name="T24" fmla="*/ 33 w 46"/>
                                <a:gd name="T25" fmla="*/ 0 h 188"/>
                                <a:gd name="T26" fmla="*/ 45 w 46"/>
                                <a:gd name="T27" fmla="*/ 0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45" y="0"/>
                                  </a:moveTo>
                                  <a:lnTo>
                                    <a:pt x="45" y="0"/>
                                  </a:lnTo>
                                  <a:cubicBezTo>
                                    <a:pt x="35" y="20"/>
                                    <a:pt x="28" y="35"/>
                                    <a:pt x="25" y="44"/>
                                  </a:cubicBezTo>
                                  <a:cubicBezTo>
                                    <a:pt x="21" y="58"/>
                                    <a:pt x="18" y="75"/>
                                    <a:pt x="18" y="94"/>
                                  </a:cubicBezTo>
                                  <a:cubicBezTo>
                                    <a:pt x="18" y="113"/>
                                    <a:pt x="21" y="130"/>
                                    <a:pt x="26" y="146"/>
                                  </a:cubicBezTo>
                                  <a:cubicBezTo>
                                    <a:pt x="30" y="156"/>
                                    <a:pt x="36" y="170"/>
                                    <a:pt x="46" y="188"/>
                                  </a:cubicBezTo>
                                  <a:lnTo>
                                    <a:pt x="34" y="188"/>
                                  </a:lnTo>
                                  <a:cubicBezTo>
                                    <a:pt x="24" y="173"/>
                                    <a:pt x="18" y="164"/>
                                    <a:pt x="16" y="159"/>
                                  </a:cubicBezTo>
                                  <a:cubicBezTo>
                                    <a:pt x="14" y="155"/>
                                    <a:pt x="11" y="150"/>
                                    <a:pt x="8" y="143"/>
                                  </a:cubicBezTo>
                                  <a:cubicBezTo>
                                    <a:pt x="5" y="133"/>
                                    <a:pt x="2" y="122"/>
                                    <a:pt x="1" y="111"/>
                                  </a:cubicBezTo>
                                  <a:cubicBezTo>
                                    <a:pt x="0" y="106"/>
                                    <a:pt x="0" y="100"/>
                                    <a:pt x="0" y="95"/>
                                  </a:cubicBezTo>
                                  <a:cubicBezTo>
                                    <a:pt x="0" y="76"/>
                                    <a:pt x="3" y="58"/>
                                    <a:pt x="9" y="43"/>
                                  </a:cubicBezTo>
                                  <a:cubicBezTo>
                                    <a:pt x="13" y="33"/>
                                    <a:pt x="21" y="19"/>
                                    <a:pt x="33" y="0"/>
                                  </a:cubicBezTo>
                                  <a:lnTo>
                                    <a:pt x="45"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50" name="Freeform 307"/>
                          <wps:cNvSpPr>
                            <a:spLocks noEditPoints="1"/>
                          </wps:cNvSpPr>
                          <wps:spPr bwMode="auto">
                            <a:xfrm>
                              <a:off x="6360" y="3623"/>
                              <a:ext cx="77" cy="115"/>
                            </a:xfrm>
                            <a:custGeom>
                              <a:avLst/>
                              <a:gdLst>
                                <a:gd name="T0" fmla="*/ 48 w 97"/>
                                <a:gd name="T1" fmla="*/ 0 h 145"/>
                                <a:gd name="T2" fmla="*/ 48 w 97"/>
                                <a:gd name="T3" fmla="*/ 0 h 145"/>
                                <a:gd name="T4" fmla="*/ 88 w 97"/>
                                <a:gd name="T5" fmla="*/ 22 h 145"/>
                                <a:gd name="T6" fmla="*/ 97 w 97"/>
                                <a:gd name="T7" fmla="*/ 70 h 145"/>
                                <a:gd name="T8" fmla="*/ 88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9 h 145"/>
                                <a:gd name="T24" fmla="*/ 48 w 97"/>
                                <a:gd name="T25" fmla="*/ 129 h 145"/>
                                <a:gd name="T26" fmla="*/ 70 w 97"/>
                                <a:gd name="T27" fmla="*/ 116 h 145"/>
                                <a:gd name="T28" fmla="*/ 78 w 97"/>
                                <a:gd name="T29" fmla="*/ 71 h 145"/>
                                <a:gd name="T30" fmla="*/ 72 w 97"/>
                                <a:gd name="T31" fmla="*/ 31 h 145"/>
                                <a:gd name="T32" fmla="*/ 49 w 97"/>
                                <a:gd name="T33" fmla="*/ 16 h 145"/>
                                <a:gd name="T34" fmla="*/ 26 w 97"/>
                                <a:gd name="T35" fmla="*/ 30 h 145"/>
                                <a:gd name="T36" fmla="*/ 19 w 97"/>
                                <a:gd name="T37" fmla="*/ 74 h 145"/>
                                <a:gd name="T38" fmla="*/ 23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79" y="7"/>
                                    <a:pt x="88" y="22"/>
                                  </a:cubicBezTo>
                                  <a:cubicBezTo>
                                    <a:pt x="94" y="34"/>
                                    <a:pt x="97" y="50"/>
                                    <a:pt x="97" y="70"/>
                                  </a:cubicBezTo>
                                  <a:cubicBezTo>
                                    <a:pt x="97" y="89"/>
                                    <a:pt x="94" y="105"/>
                                    <a:pt x="88" y="118"/>
                                  </a:cubicBezTo>
                                  <a:cubicBezTo>
                                    <a:pt x="80" y="136"/>
                                    <a:pt x="67" y="145"/>
                                    <a:pt x="48" y="145"/>
                                  </a:cubicBezTo>
                                  <a:cubicBezTo>
                                    <a:pt x="31" y="145"/>
                                    <a:pt x="18" y="137"/>
                                    <a:pt x="10" y="123"/>
                                  </a:cubicBezTo>
                                  <a:cubicBezTo>
                                    <a:pt x="3" y="110"/>
                                    <a:pt x="0" y="94"/>
                                    <a:pt x="0" y="73"/>
                                  </a:cubicBezTo>
                                  <a:cubicBezTo>
                                    <a:pt x="0" y="57"/>
                                    <a:pt x="2" y="43"/>
                                    <a:pt x="6" y="32"/>
                                  </a:cubicBezTo>
                                  <a:cubicBezTo>
                                    <a:pt x="14" y="10"/>
                                    <a:pt x="28" y="0"/>
                                    <a:pt x="48" y="0"/>
                                  </a:cubicBezTo>
                                  <a:lnTo>
                                    <a:pt x="48" y="0"/>
                                  </a:lnTo>
                                  <a:close/>
                                  <a:moveTo>
                                    <a:pt x="48" y="129"/>
                                  </a:moveTo>
                                  <a:lnTo>
                                    <a:pt x="48" y="129"/>
                                  </a:lnTo>
                                  <a:cubicBezTo>
                                    <a:pt x="57" y="129"/>
                                    <a:pt x="64" y="125"/>
                                    <a:pt x="70" y="116"/>
                                  </a:cubicBezTo>
                                  <a:cubicBezTo>
                                    <a:pt x="75" y="108"/>
                                    <a:pt x="78" y="93"/>
                                    <a:pt x="78" y="71"/>
                                  </a:cubicBezTo>
                                  <a:cubicBezTo>
                                    <a:pt x="78" y="55"/>
                                    <a:pt x="76" y="42"/>
                                    <a:pt x="72" y="31"/>
                                  </a:cubicBezTo>
                                  <a:cubicBezTo>
                                    <a:pt x="68" y="21"/>
                                    <a:pt x="60" y="16"/>
                                    <a:pt x="49" y="16"/>
                                  </a:cubicBezTo>
                                  <a:cubicBezTo>
                                    <a:pt x="39" y="16"/>
                                    <a:pt x="31" y="21"/>
                                    <a:pt x="26" y="30"/>
                                  </a:cubicBezTo>
                                  <a:cubicBezTo>
                                    <a:pt x="21" y="40"/>
                                    <a:pt x="19" y="55"/>
                                    <a:pt x="19" y="74"/>
                                  </a:cubicBezTo>
                                  <a:cubicBezTo>
                                    <a:pt x="19" y="88"/>
                                    <a:pt x="20" y="100"/>
                                    <a:pt x="23" y="109"/>
                                  </a:cubicBezTo>
                                  <a:cubicBezTo>
                                    <a:pt x="28" y="122"/>
                                    <a:pt x="36"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51" name="Freeform 308"/>
                          <wps:cNvSpPr>
                            <a:spLocks/>
                          </wps:cNvSpPr>
                          <wps:spPr bwMode="auto">
                            <a:xfrm>
                              <a:off x="6458" y="3717"/>
                              <a:ext cx="16" cy="18"/>
                            </a:xfrm>
                            <a:custGeom>
                              <a:avLst/>
                              <a:gdLst>
                                <a:gd name="T0" fmla="*/ 0 w 21"/>
                                <a:gd name="T1" fmla="*/ 0 h 22"/>
                                <a:gd name="T2" fmla="*/ 0 w 21"/>
                                <a:gd name="T3" fmla="*/ 0 h 22"/>
                                <a:gd name="T4" fmla="*/ 21 w 21"/>
                                <a:gd name="T5" fmla="*/ 0 h 22"/>
                                <a:gd name="T6" fmla="*/ 21 w 21"/>
                                <a:gd name="T7" fmla="*/ 22 h 22"/>
                                <a:gd name="T8" fmla="*/ 0 w 21"/>
                                <a:gd name="T9" fmla="*/ 22 h 22"/>
                                <a:gd name="T10" fmla="*/ 0 w 21"/>
                                <a:gd name="T11" fmla="*/ 0 h 22"/>
                              </a:gdLst>
                              <a:ahLst/>
                              <a:cxnLst>
                                <a:cxn ang="0">
                                  <a:pos x="T0" y="T1"/>
                                </a:cxn>
                                <a:cxn ang="0">
                                  <a:pos x="T2" y="T3"/>
                                </a:cxn>
                                <a:cxn ang="0">
                                  <a:pos x="T4" y="T5"/>
                                </a:cxn>
                                <a:cxn ang="0">
                                  <a:pos x="T6" y="T7"/>
                                </a:cxn>
                                <a:cxn ang="0">
                                  <a:pos x="T8" y="T9"/>
                                </a:cxn>
                                <a:cxn ang="0">
                                  <a:pos x="T10" y="T11"/>
                                </a:cxn>
                              </a:cxnLst>
                              <a:rect l="0" t="0" r="r" b="b"/>
                              <a:pathLst>
                                <a:path w="21" h="22">
                                  <a:moveTo>
                                    <a:pt x="0" y="0"/>
                                  </a:moveTo>
                                  <a:lnTo>
                                    <a:pt x="0" y="0"/>
                                  </a:lnTo>
                                  <a:lnTo>
                                    <a:pt x="21" y="0"/>
                                  </a:lnTo>
                                  <a:lnTo>
                                    <a:pt x="21"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52" name="Freeform 309"/>
                          <wps:cNvSpPr>
                            <a:spLocks noEditPoints="1"/>
                          </wps:cNvSpPr>
                          <wps:spPr bwMode="auto">
                            <a:xfrm>
                              <a:off x="6494" y="3623"/>
                              <a:ext cx="77" cy="115"/>
                            </a:xfrm>
                            <a:custGeom>
                              <a:avLst/>
                              <a:gdLst>
                                <a:gd name="T0" fmla="*/ 48 w 97"/>
                                <a:gd name="T1" fmla="*/ 0 h 145"/>
                                <a:gd name="T2" fmla="*/ 48 w 97"/>
                                <a:gd name="T3" fmla="*/ 0 h 145"/>
                                <a:gd name="T4" fmla="*/ 88 w 97"/>
                                <a:gd name="T5" fmla="*/ 22 h 145"/>
                                <a:gd name="T6" fmla="*/ 97 w 97"/>
                                <a:gd name="T7" fmla="*/ 70 h 145"/>
                                <a:gd name="T8" fmla="*/ 89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9 h 145"/>
                                <a:gd name="T24" fmla="*/ 48 w 97"/>
                                <a:gd name="T25" fmla="*/ 129 h 145"/>
                                <a:gd name="T26" fmla="*/ 70 w 97"/>
                                <a:gd name="T27" fmla="*/ 116 h 145"/>
                                <a:gd name="T28" fmla="*/ 78 w 97"/>
                                <a:gd name="T29" fmla="*/ 71 h 145"/>
                                <a:gd name="T30" fmla="*/ 72 w 97"/>
                                <a:gd name="T31" fmla="*/ 31 h 145"/>
                                <a:gd name="T32" fmla="*/ 49 w 97"/>
                                <a:gd name="T33" fmla="*/ 16 h 145"/>
                                <a:gd name="T34" fmla="*/ 26 w 97"/>
                                <a:gd name="T35" fmla="*/ 30 h 145"/>
                                <a:gd name="T36" fmla="*/ 19 w 97"/>
                                <a:gd name="T37" fmla="*/ 74 h 145"/>
                                <a:gd name="T38" fmla="*/ 24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80" y="7"/>
                                    <a:pt x="88" y="22"/>
                                  </a:cubicBezTo>
                                  <a:cubicBezTo>
                                    <a:pt x="94" y="34"/>
                                    <a:pt x="97" y="50"/>
                                    <a:pt x="97" y="70"/>
                                  </a:cubicBezTo>
                                  <a:cubicBezTo>
                                    <a:pt x="97" y="89"/>
                                    <a:pt x="94" y="105"/>
                                    <a:pt x="89" y="118"/>
                                  </a:cubicBezTo>
                                  <a:cubicBezTo>
                                    <a:pt x="80" y="136"/>
                                    <a:pt x="67" y="145"/>
                                    <a:pt x="48" y="145"/>
                                  </a:cubicBezTo>
                                  <a:cubicBezTo>
                                    <a:pt x="31" y="145"/>
                                    <a:pt x="18" y="137"/>
                                    <a:pt x="10" y="123"/>
                                  </a:cubicBezTo>
                                  <a:cubicBezTo>
                                    <a:pt x="3" y="110"/>
                                    <a:pt x="0" y="94"/>
                                    <a:pt x="0" y="73"/>
                                  </a:cubicBezTo>
                                  <a:cubicBezTo>
                                    <a:pt x="0" y="57"/>
                                    <a:pt x="2" y="43"/>
                                    <a:pt x="6" y="32"/>
                                  </a:cubicBezTo>
                                  <a:cubicBezTo>
                                    <a:pt x="14" y="10"/>
                                    <a:pt x="28" y="0"/>
                                    <a:pt x="48" y="0"/>
                                  </a:cubicBezTo>
                                  <a:lnTo>
                                    <a:pt x="48" y="0"/>
                                  </a:lnTo>
                                  <a:close/>
                                  <a:moveTo>
                                    <a:pt x="48" y="129"/>
                                  </a:moveTo>
                                  <a:lnTo>
                                    <a:pt x="48" y="129"/>
                                  </a:lnTo>
                                  <a:cubicBezTo>
                                    <a:pt x="57" y="129"/>
                                    <a:pt x="64" y="125"/>
                                    <a:pt x="70" y="116"/>
                                  </a:cubicBezTo>
                                  <a:cubicBezTo>
                                    <a:pt x="75" y="108"/>
                                    <a:pt x="78" y="93"/>
                                    <a:pt x="78" y="71"/>
                                  </a:cubicBezTo>
                                  <a:cubicBezTo>
                                    <a:pt x="78" y="55"/>
                                    <a:pt x="76" y="42"/>
                                    <a:pt x="72" y="31"/>
                                  </a:cubicBezTo>
                                  <a:cubicBezTo>
                                    <a:pt x="68" y="21"/>
                                    <a:pt x="61" y="16"/>
                                    <a:pt x="49" y="16"/>
                                  </a:cubicBezTo>
                                  <a:cubicBezTo>
                                    <a:pt x="39" y="16"/>
                                    <a:pt x="31" y="21"/>
                                    <a:pt x="26" y="30"/>
                                  </a:cubicBezTo>
                                  <a:cubicBezTo>
                                    <a:pt x="21" y="40"/>
                                    <a:pt x="19" y="55"/>
                                    <a:pt x="19" y="74"/>
                                  </a:cubicBezTo>
                                  <a:cubicBezTo>
                                    <a:pt x="19" y="88"/>
                                    <a:pt x="21" y="100"/>
                                    <a:pt x="24" y="109"/>
                                  </a:cubicBezTo>
                                  <a:cubicBezTo>
                                    <a:pt x="28" y="122"/>
                                    <a:pt x="36"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53" name="Freeform 310"/>
                          <wps:cNvSpPr>
                            <a:spLocks/>
                          </wps:cNvSpPr>
                          <wps:spPr bwMode="auto">
                            <a:xfrm>
                              <a:off x="6594" y="3623"/>
                              <a:ext cx="41" cy="112"/>
                            </a:xfrm>
                            <a:custGeom>
                              <a:avLst/>
                              <a:gdLst>
                                <a:gd name="T0" fmla="*/ 0 w 52"/>
                                <a:gd name="T1" fmla="*/ 41 h 141"/>
                                <a:gd name="T2" fmla="*/ 0 w 52"/>
                                <a:gd name="T3" fmla="*/ 41 h 141"/>
                                <a:gd name="T4" fmla="*/ 0 w 52"/>
                                <a:gd name="T5" fmla="*/ 27 h 141"/>
                                <a:gd name="T6" fmla="*/ 26 w 52"/>
                                <a:gd name="T7" fmla="*/ 21 h 141"/>
                                <a:gd name="T8" fmla="*/ 38 w 52"/>
                                <a:gd name="T9" fmla="*/ 0 h 141"/>
                                <a:gd name="T10" fmla="*/ 52 w 52"/>
                                <a:gd name="T11" fmla="*/ 0 h 141"/>
                                <a:gd name="T12" fmla="*/ 52 w 52"/>
                                <a:gd name="T13" fmla="*/ 141 h 141"/>
                                <a:gd name="T14" fmla="*/ 33 w 52"/>
                                <a:gd name="T15" fmla="*/ 141 h 141"/>
                                <a:gd name="T16" fmla="*/ 33 w 52"/>
                                <a:gd name="T17" fmla="*/ 41 h 141"/>
                                <a:gd name="T18" fmla="*/ 0 w 52"/>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1">
                                  <a:moveTo>
                                    <a:pt x="0" y="41"/>
                                  </a:moveTo>
                                  <a:lnTo>
                                    <a:pt x="0" y="41"/>
                                  </a:lnTo>
                                  <a:lnTo>
                                    <a:pt x="0" y="27"/>
                                  </a:lnTo>
                                  <a:cubicBezTo>
                                    <a:pt x="12" y="26"/>
                                    <a:pt x="21" y="24"/>
                                    <a:pt x="26" y="21"/>
                                  </a:cubicBezTo>
                                  <a:cubicBezTo>
                                    <a:pt x="31" y="18"/>
                                    <a:pt x="35" y="11"/>
                                    <a:pt x="38" y="0"/>
                                  </a:cubicBezTo>
                                  <a:lnTo>
                                    <a:pt x="52" y="0"/>
                                  </a:lnTo>
                                  <a:lnTo>
                                    <a:pt x="52" y="141"/>
                                  </a:lnTo>
                                  <a:lnTo>
                                    <a:pt x="33" y="141"/>
                                  </a:lnTo>
                                  <a:lnTo>
                                    <a:pt x="33"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54" name="Freeform 311"/>
                          <wps:cNvSpPr>
                            <a:spLocks/>
                          </wps:cNvSpPr>
                          <wps:spPr bwMode="auto">
                            <a:xfrm>
                              <a:off x="6681" y="3717"/>
                              <a:ext cx="16" cy="42"/>
                            </a:xfrm>
                            <a:custGeom>
                              <a:avLst/>
                              <a:gdLst>
                                <a:gd name="T0" fmla="*/ 0 w 21"/>
                                <a:gd name="T1" fmla="*/ 43 h 52"/>
                                <a:gd name="T2" fmla="*/ 0 w 21"/>
                                <a:gd name="T3" fmla="*/ 43 h 52"/>
                                <a:gd name="T4" fmla="*/ 9 w 21"/>
                                <a:gd name="T5" fmla="*/ 33 h 52"/>
                                <a:gd name="T6" fmla="*/ 11 w 21"/>
                                <a:gd name="T7" fmla="*/ 24 h 52"/>
                                <a:gd name="T8" fmla="*/ 11 w 21"/>
                                <a:gd name="T9" fmla="*/ 23 h 52"/>
                                <a:gd name="T10" fmla="*/ 11 w 21"/>
                                <a:gd name="T11" fmla="*/ 22 h 52"/>
                                <a:gd name="T12" fmla="*/ 0 w 21"/>
                                <a:gd name="T13" fmla="*/ 22 h 52"/>
                                <a:gd name="T14" fmla="*/ 0 w 21"/>
                                <a:gd name="T15" fmla="*/ 0 h 52"/>
                                <a:gd name="T16" fmla="*/ 21 w 21"/>
                                <a:gd name="T17" fmla="*/ 0 h 52"/>
                                <a:gd name="T18" fmla="*/ 21 w 21"/>
                                <a:gd name="T19" fmla="*/ 20 h 52"/>
                                <a:gd name="T20" fmla="*/ 16 w 21"/>
                                <a:gd name="T21" fmla="*/ 41 h 52"/>
                                <a:gd name="T22" fmla="*/ 0 w 21"/>
                                <a:gd name="T23" fmla="*/ 52 h 52"/>
                                <a:gd name="T24" fmla="*/ 0 w 21"/>
                                <a:gd name="T25" fmla="*/ 43 h 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1" h="52">
                                  <a:moveTo>
                                    <a:pt x="0" y="43"/>
                                  </a:moveTo>
                                  <a:lnTo>
                                    <a:pt x="0" y="43"/>
                                  </a:lnTo>
                                  <a:cubicBezTo>
                                    <a:pt x="4" y="42"/>
                                    <a:pt x="8" y="39"/>
                                    <a:pt x="9" y="33"/>
                                  </a:cubicBezTo>
                                  <a:cubicBezTo>
                                    <a:pt x="10" y="30"/>
                                    <a:pt x="11" y="27"/>
                                    <a:pt x="11" y="24"/>
                                  </a:cubicBezTo>
                                  <a:cubicBezTo>
                                    <a:pt x="11" y="24"/>
                                    <a:pt x="11" y="24"/>
                                    <a:pt x="11" y="23"/>
                                  </a:cubicBezTo>
                                  <a:cubicBezTo>
                                    <a:pt x="11" y="23"/>
                                    <a:pt x="11" y="22"/>
                                    <a:pt x="11" y="22"/>
                                  </a:cubicBezTo>
                                  <a:lnTo>
                                    <a:pt x="0" y="22"/>
                                  </a:lnTo>
                                  <a:lnTo>
                                    <a:pt x="0" y="0"/>
                                  </a:lnTo>
                                  <a:lnTo>
                                    <a:pt x="21" y="0"/>
                                  </a:lnTo>
                                  <a:lnTo>
                                    <a:pt x="21" y="20"/>
                                  </a:lnTo>
                                  <a:cubicBezTo>
                                    <a:pt x="21" y="28"/>
                                    <a:pt x="19" y="35"/>
                                    <a:pt x="16" y="41"/>
                                  </a:cubicBezTo>
                                  <a:cubicBezTo>
                                    <a:pt x="13" y="47"/>
                                    <a:pt x="8" y="51"/>
                                    <a:pt x="0" y="52"/>
                                  </a:cubicBezTo>
                                  <a:lnTo>
                                    <a:pt x="0" y="4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55" name="Freeform 312"/>
                          <wps:cNvSpPr>
                            <a:spLocks/>
                          </wps:cNvSpPr>
                          <wps:spPr bwMode="auto">
                            <a:xfrm>
                              <a:off x="6761" y="3622"/>
                              <a:ext cx="78" cy="113"/>
                            </a:xfrm>
                            <a:custGeom>
                              <a:avLst/>
                              <a:gdLst>
                                <a:gd name="T0" fmla="*/ 0 w 98"/>
                                <a:gd name="T1" fmla="*/ 142 h 142"/>
                                <a:gd name="T2" fmla="*/ 0 w 98"/>
                                <a:gd name="T3" fmla="*/ 142 h 142"/>
                                <a:gd name="T4" fmla="*/ 8 w 98"/>
                                <a:gd name="T5" fmla="*/ 110 h 142"/>
                                <a:gd name="T6" fmla="*/ 33 w 98"/>
                                <a:gd name="T7" fmla="*/ 86 h 142"/>
                                <a:gd name="T8" fmla="*/ 52 w 98"/>
                                <a:gd name="T9" fmla="*/ 75 h 142"/>
                                <a:gd name="T10" fmla="*/ 70 w 98"/>
                                <a:gd name="T11" fmla="*/ 62 h 142"/>
                                <a:gd name="T12" fmla="*/ 78 w 98"/>
                                <a:gd name="T13" fmla="*/ 43 h 142"/>
                                <a:gd name="T14" fmla="*/ 71 w 98"/>
                                <a:gd name="T15" fmla="*/ 24 h 142"/>
                                <a:gd name="T16" fmla="*/ 51 w 98"/>
                                <a:gd name="T17" fmla="*/ 16 h 142"/>
                                <a:gd name="T18" fmla="*/ 26 w 98"/>
                                <a:gd name="T19" fmla="*/ 30 h 142"/>
                                <a:gd name="T20" fmla="*/ 22 w 98"/>
                                <a:gd name="T21" fmla="*/ 51 h 142"/>
                                <a:gd name="T22" fmla="*/ 4 w 98"/>
                                <a:gd name="T23" fmla="*/ 51 h 142"/>
                                <a:gd name="T24" fmla="*/ 10 w 98"/>
                                <a:gd name="T25" fmla="*/ 21 h 142"/>
                                <a:gd name="T26" fmla="*/ 51 w 98"/>
                                <a:gd name="T27" fmla="*/ 0 h 142"/>
                                <a:gd name="T28" fmla="*/ 87 w 98"/>
                                <a:gd name="T29" fmla="*/ 13 h 142"/>
                                <a:gd name="T30" fmla="*/ 98 w 98"/>
                                <a:gd name="T31" fmla="*/ 43 h 142"/>
                                <a:gd name="T32" fmla="*/ 86 w 98"/>
                                <a:gd name="T33" fmla="*/ 72 h 142"/>
                                <a:gd name="T34" fmla="*/ 61 w 98"/>
                                <a:gd name="T35" fmla="*/ 88 h 142"/>
                                <a:gd name="T36" fmla="*/ 48 w 98"/>
                                <a:gd name="T37" fmla="*/ 96 h 142"/>
                                <a:gd name="T38" fmla="*/ 32 w 98"/>
                                <a:gd name="T39" fmla="*/ 106 h 142"/>
                                <a:gd name="T40" fmla="*/ 20 w 98"/>
                                <a:gd name="T41" fmla="*/ 125 h 142"/>
                                <a:gd name="T42" fmla="*/ 97 w 98"/>
                                <a:gd name="T43" fmla="*/ 125 h 142"/>
                                <a:gd name="T44" fmla="*/ 97 w 98"/>
                                <a:gd name="T45" fmla="*/ 142 h 142"/>
                                <a:gd name="T46" fmla="*/ 0 w 98"/>
                                <a:gd name="T47"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8" h="142">
                                  <a:moveTo>
                                    <a:pt x="0" y="142"/>
                                  </a:moveTo>
                                  <a:lnTo>
                                    <a:pt x="0" y="142"/>
                                  </a:lnTo>
                                  <a:cubicBezTo>
                                    <a:pt x="1" y="130"/>
                                    <a:pt x="3" y="119"/>
                                    <a:pt x="8" y="110"/>
                                  </a:cubicBezTo>
                                  <a:cubicBezTo>
                                    <a:pt x="12" y="101"/>
                                    <a:pt x="21" y="93"/>
                                    <a:pt x="33" y="86"/>
                                  </a:cubicBezTo>
                                  <a:lnTo>
                                    <a:pt x="52" y="75"/>
                                  </a:lnTo>
                                  <a:cubicBezTo>
                                    <a:pt x="61" y="70"/>
                                    <a:pt x="67" y="66"/>
                                    <a:pt x="70" y="62"/>
                                  </a:cubicBezTo>
                                  <a:cubicBezTo>
                                    <a:pt x="75" y="57"/>
                                    <a:pt x="78" y="50"/>
                                    <a:pt x="78" y="43"/>
                                  </a:cubicBezTo>
                                  <a:cubicBezTo>
                                    <a:pt x="78" y="35"/>
                                    <a:pt x="76" y="29"/>
                                    <a:pt x="71" y="24"/>
                                  </a:cubicBezTo>
                                  <a:cubicBezTo>
                                    <a:pt x="66" y="19"/>
                                    <a:pt x="59" y="16"/>
                                    <a:pt x="51" y="16"/>
                                  </a:cubicBezTo>
                                  <a:cubicBezTo>
                                    <a:pt x="39" y="16"/>
                                    <a:pt x="30" y="21"/>
                                    <a:pt x="26" y="30"/>
                                  </a:cubicBezTo>
                                  <a:cubicBezTo>
                                    <a:pt x="23" y="35"/>
                                    <a:pt x="22" y="42"/>
                                    <a:pt x="22" y="51"/>
                                  </a:cubicBezTo>
                                  <a:lnTo>
                                    <a:pt x="4" y="51"/>
                                  </a:lnTo>
                                  <a:cubicBezTo>
                                    <a:pt x="4" y="39"/>
                                    <a:pt x="6" y="28"/>
                                    <a:pt x="10" y="21"/>
                                  </a:cubicBezTo>
                                  <a:cubicBezTo>
                                    <a:pt x="18" y="7"/>
                                    <a:pt x="32" y="0"/>
                                    <a:pt x="51" y="0"/>
                                  </a:cubicBezTo>
                                  <a:cubicBezTo>
                                    <a:pt x="67" y="0"/>
                                    <a:pt x="79" y="5"/>
                                    <a:pt x="87" y="13"/>
                                  </a:cubicBezTo>
                                  <a:cubicBezTo>
                                    <a:pt x="94" y="22"/>
                                    <a:pt x="98" y="32"/>
                                    <a:pt x="98" y="43"/>
                                  </a:cubicBezTo>
                                  <a:cubicBezTo>
                                    <a:pt x="98" y="54"/>
                                    <a:pt x="94" y="64"/>
                                    <a:pt x="86" y="72"/>
                                  </a:cubicBezTo>
                                  <a:cubicBezTo>
                                    <a:pt x="81" y="76"/>
                                    <a:pt x="73" y="82"/>
                                    <a:pt x="61" y="88"/>
                                  </a:cubicBezTo>
                                  <a:lnTo>
                                    <a:pt x="48" y="96"/>
                                  </a:lnTo>
                                  <a:cubicBezTo>
                                    <a:pt x="41" y="100"/>
                                    <a:pt x="36" y="103"/>
                                    <a:pt x="32" y="106"/>
                                  </a:cubicBezTo>
                                  <a:cubicBezTo>
                                    <a:pt x="26" y="112"/>
                                    <a:pt x="22" y="118"/>
                                    <a:pt x="20" y="125"/>
                                  </a:cubicBezTo>
                                  <a:lnTo>
                                    <a:pt x="97" y="125"/>
                                  </a:lnTo>
                                  <a:lnTo>
                                    <a:pt x="97" y="142"/>
                                  </a:lnTo>
                                  <a:lnTo>
                                    <a:pt x="0"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56" name="Freeform 313"/>
                          <wps:cNvSpPr>
                            <a:spLocks/>
                          </wps:cNvSpPr>
                          <wps:spPr bwMode="auto">
                            <a:xfrm>
                              <a:off x="6860" y="3717"/>
                              <a:ext cx="16" cy="18"/>
                            </a:xfrm>
                            <a:custGeom>
                              <a:avLst/>
                              <a:gdLst>
                                <a:gd name="T0" fmla="*/ 0 w 21"/>
                                <a:gd name="T1" fmla="*/ 0 h 22"/>
                                <a:gd name="T2" fmla="*/ 0 w 21"/>
                                <a:gd name="T3" fmla="*/ 0 h 22"/>
                                <a:gd name="T4" fmla="*/ 21 w 21"/>
                                <a:gd name="T5" fmla="*/ 0 h 22"/>
                                <a:gd name="T6" fmla="*/ 21 w 21"/>
                                <a:gd name="T7" fmla="*/ 22 h 22"/>
                                <a:gd name="T8" fmla="*/ 0 w 21"/>
                                <a:gd name="T9" fmla="*/ 22 h 22"/>
                                <a:gd name="T10" fmla="*/ 0 w 21"/>
                                <a:gd name="T11" fmla="*/ 0 h 22"/>
                              </a:gdLst>
                              <a:ahLst/>
                              <a:cxnLst>
                                <a:cxn ang="0">
                                  <a:pos x="T0" y="T1"/>
                                </a:cxn>
                                <a:cxn ang="0">
                                  <a:pos x="T2" y="T3"/>
                                </a:cxn>
                                <a:cxn ang="0">
                                  <a:pos x="T4" y="T5"/>
                                </a:cxn>
                                <a:cxn ang="0">
                                  <a:pos x="T6" y="T7"/>
                                </a:cxn>
                                <a:cxn ang="0">
                                  <a:pos x="T8" y="T9"/>
                                </a:cxn>
                                <a:cxn ang="0">
                                  <a:pos x="T10" y="T11"/>
                                </a:cxn>
                              </a:cxnLst>
                              <a:rect l="0" t="0" r="r" b="b"/>
                              <a:pathLst>
                                <a:path w="21" h="22">
                                  <a:moveTo>
                                    <a:pt x="0" y="0"/>
                                  </a:moveTo>
                                  <a:lnTo>
                                    <a:pt x="0" y="0"/>
                                  </a:lnTo>
                                  <a:lnTo>
                                    <a:pt x="21" y="0"/>
                                  </a:lnTo>
                                  <a:lnTo>
                                    <a:pt x="21"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57" name="Freeform 314"/>
                          <wps:cNvSpPr>
                            <a:spLocks/>
                          </wps:cNvSpPr>
                          <wps:spPr bwMode="auto">
                            <a:xfrm>
                              <a:off x="6905" y="3623"/>
                              <a:ext cx="42" cy="112"/>
                            </a:xfrm>
                            <a:custGeom>
                              <a:avLst/>
                              <a:gdLst>
                                <a:gd name="T0" fmla="*/ 0 w 53"/>
                                <a:gd name="T1" fmla="*/ 41 h 141"/>
                                <a:gd name="T2" fmla="*/ 0 w 53"/>
                                <a:gd name="T3" fmla="*/ 41 h 141"/>
                                <a:gd name="T4" fmla="*/ 0 w 53"/>
                                <a:gd name="T5" fmla="*/ 27 h 141"/>
                                <a:gd name="T6" fmla="*/ 27 w 53"/>
                                <a:gd name="T7" fmla="*/ 21 h 141"/>
                                <a:gd name="T8" fmla="*/ 38 w 53"/>
                                <a:gd name="T9" fmla="*/ 0 h 141"/>
                                <a:gd name="T10" fmla="*/ 53 w 53"/>
                                <a:gd name="T11" fmla="*/ 0 h 141"/>
                                <a:gd name="T12" fmla="*/ 53 w 53"/>
                                <a:gd name="T13" fmla="*/ 141 h 141"/>
                                <a:gd name="T14" fmla="*/ 34 w 53"/>
                                <a:gd name="T15" fmla="*/ 141 h 141"/>
                                <a:gd name="T16" fmla="*/ 34 w 53"/>
                                <a:gd name="T17" fmla="*/ 41 h 141"/>
                                <a:gd name="T18" fmla="*/ 0 w 53"/>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3" h="141">
                                  <a:moveTo>
                                    <a:pt x="0" y="41"/>
                                  </a:moveTo>
                                  <a:lnTo>
                                    <a:pt x="0" y="41"/>
                                  </a:lnTo>
                                  <a:lnTo>
                                    <a:pt x="0" y="27"/>
                                  </a:lnTo>
                                  <a:cubicBezTo>
                                    <a:pt x="13" y="26"/>
                                    <a:pt x="22" y="24"/>
                                    <a:pt x="27" y="21"/>
                                  </a:cubicBezTo>
                                  <a:cubicBezTo>
                                    <a:pt x="32" y="18"/>
                                    <a:pt x="36" y="11"/>
                                    <a:pt x="38" y="0"/>
                                  </a:cubicBezTo>
                                  <a:lnTo>
                                    <a:pt x="53" y="0"/>
                                  </a:lnTo>
                                  <a:lnTo>
                                    <a:pt x="53" y="141"/>
                                  </a:lnTo>
                                  <a:lnTo>
                                    <a:pt x="34" y="141"/>
                                  </a:lnTo>
                                  <a:lnTo>
                                    <a:pt x="34"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58" name="Freeform 315"/>
                          <wps:cNvSpPr>
                            <a:spLocks/>
                          </wps:cNvSpPr>
                          <wps:spPr bwMode="auto">
                            <a:xfrm>
                              <a:off x="6983" y="3623"/>
                              <a:ext cx="41" cy="112"/>
                            </a:xfrm>
                            <a:custGeom>
                              <a:avLst/>
                              <a:gdLst>
                                <a:gd name="T0" fmla="*/ 0 w 52"/>
                                <a:gd name="T1" fmla="*/ 41 h 141"/>
                                <a:gd name="T2" fmla="*/ 0 w 52"/>
                                <a:gd name="T3" fmla="*/ 41 h 141"/>
                                <a:gd name="T4" fmla="*/ 0 w 52"/>
                                <a:gd name="T5" fmla="*/ 27 h 141"/>
                                <a:gd name="T6" fmla="*/ 27 w 52"/>
                                <a:gd name="T7" fmla="*/ 21 h 141"/>
                                <a:gd name="T8" fmla="*/ 38 w 52"/>
                                <a:gd name="T9" fmla="*/ 0 h 141"/>
                                <a:gd name="T10" fmla="*/ 52 w 52"/>
                                <a:gd name="T11" fmla="*/ 0 h 141"/>
                                <a:gd name="T12" fmla="*/ 52 w 52"/>
                                <a:gd name="T13" fmla="*/ 141 h 141"/>
                                <a:gd name="T14" fmla="*/ 33 w 52"/>
                                <a:gd name="T15" fmla="*/ 141 h 141"/>
                                <a:gd name="T16" fmla="*/ 33 w 52"/>
                                <a:gd name="T17" fmla="*/ 41 h 141"/>
                                <a:gd name="T18" fmla="*/ 0 w 52"/>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1">
                                  <a:moveTo>
                                    <a:pt x="0" y="41"/>
                                  </a:moveTo>
                                  <a:lnTo>
                                    <a:pt x="0" y="41"/>
                                  </a:lnTo>
                                  <a:lnTo>
                                    <a:pt x="0" y="27"/>
                                  </a:lnTo>
                                  <a:cubicBezTo>
                                    <a:pt x="13" y="26"/>
                                    <a:pt x="22" y="24"/>
                                    <a:pt x="27" y="21"/>
                                  </a:cubicBezTo>
                                  <a:cubicBezTo>
                                    <a:pt x="32" y="18"/>
                                    <a:pt x="36" y="11"/>
                                    <a:pt x="38" y="0"/>
                                  </a:cubicBezTo>
                                  <a:lnTo>
                                    <a:pt x="52" y="0"/>
                                  </a:lnTo>
                                  <a:lnTo>
                                    <a:pt x="52" y="141"/>
                                  </a:lnTo>
                                  <a:lnTo>
                                    <a:pt x="33" y="141"/>
                                  </a:lnTo>
                                  <a:lnTo>
                                    <a:pt x="33"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59" name="Freeform 316"/>
                          <wps:cNvSpPr>
                            <a:spLocks/>
                          </wps:cNvSpPr>
                          <wps:spPr bwMode="auto">
                            <a:xfrm>
                              <a:off x="7062" y="3618"/>
                              <a:ext cx="36" cy="149"/>
                            </a:xfrm>
                            <a:custGeom>
                              <a:avLst/>
                              <a:gdLst>
                                <a:gd name="T0" fmla="*/ 1 w 46"/>
                                <a:gd name="T1" fmla="*/ 188 h 188"/>
                                <a:gd name="T2" fmla="*/ 1 w 46"/>
                                <a:gd name="T3" fmla="*/ 188 h 188"/>
                                <a:gd name="T4" fmla="*/ 21 w 46"/>
                                <a:gd name="T5" fmla="*/ 144 h 188"/>
                                <a:gd name="T6" fmla="*/ 28 w 46"/>
                                <a:gd name="T7" fmla="*/ 94 h 188"/>
                                <a:gd name="T8" fmla="*/ 20 w 46"/>
                                <a:gd name="T9" fmla="*/ 42 h 188"/>
                                <a:gd name="T10" fmla="*/ 0 w 46"/>
                                <a:gd name="T11" fmla="*/ 0 h 188"/>
                                <a:gd name="T12" fmla="*/ 12 w 46"/>
                                <a:gd name="T13" fmla="*/ 0 h 188"/>
                                <a:gd name="T14" fmla="*/ 31 w 46"/>
                                <a:gd name="T15" fmla="*/ 30 h 188"/>
                                <a:gd name="T16" fmla="*/ 38 w 46"/>
                                <a:gd name="T17" fmla="*/ 45 h 188"/>
                                <a:gd name="T18" fmla="*/ 44 w 46"/>
                                <a:gd name="T19" fmla="*/ 70 h 188"/>
                                <a:gd name="T20" fmla="*/ 46 w 46"/>
                                <a:gd name="T21" fmla="*/ 93 h 188"/>
                                <a:gd name="T22" fmla="*/ 37 w 46"/>
                                <a:gd name="T23" fmla="*/ 145 h 188"/>
                                <a:gd name="T24" fmla="*/ 13 w 46"/>
                                <a:gd name="T25" fmla="*/ 188 h 188"/>
                                <a:gd name="T26" fmla="*/ 1 w 46"/>
                                <a:gd name="T27" fmla="*/ 188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1" y="188"/>
                                  </a:moveTo>
                                  <a:lnTo>
                                    <a:pt x="1" y="188"/>
                                  </a:lnTo>
                                  <a:cubicBezTo>
                                    <a:pt x="11" y="168"/>
                                    <a:pt x="18" y="153"/>
                                    <a:pt x="21" y="144"/>
                                  </a:cubicBezTo>
                                  <a:cubicBezTo>
                                    <a:pt x="25" y="129"/>
                                    <a:pt x="28" y="113"/>
                                    <a:pt x="28" y="94"/>
                                  </a:cubicBezTo>
                                  <a:cubicBezTo>
                                    <a:pt x="28" y="75"/>
                                    <a:pt x="25" y="57"/>
                                    <a:pt x="20" y="42"/>
                                  </a:cubicBezTo>
                                  <a:cubicBezTo>
                                    <a:pt x="17" y="32"/>
                                    <a:pt x="10" y="18"/>
                                    <a:pt x="0" y="0"/>
                                  </a:cubicBezTo>
                                  <a:lnTo>
                                    <a:pt x="12" y="0"/>
                                  </a:lnTo>
                                  <a:cubicBezTo>
                                    <a:pt x="22" y="16"/>
                                    <a:pt x="29" y="26"/>
                                    <a:pt x="31" y="30"/>
                                  </a:cubicBezTo>
                                  <a:cubicBezTo>
                                    <a:pt x="33" y="33"/>
                                    <a:pt x="35" y="39"/>
                                    <a:pt x="38" y="45"/>
                                  </a:cubicBezTo>
                                  <a:cubicBezTo>
                                    <a:pt x="41" y="53"/>
                                    <a:pt x="43" y="62"/>
                                    <a:pt x="44" y="70"/>
                                  </a:cubicBezTo>
                                  <a:cubicBezTo>
                                    <a:pt x="46" y="78"/>
                                    <a:pt x="46" y="85"/>
                                    <a:pt x="46" y="93"/>
                                  </a:cubicBezTo>
                                  <a:cubicBezTo>
                                    <a:pt x="46" y="112"/>
                                    <a:pt x="43" y="130"/>
                                    <a:pt x="37" y="145"/>
                                  </a:cubicBezTo>
                                  <a:cubicBezTo>
                                    <a:pt x="33" y="155"/>
                                    <a:pt x="25" y="169"/>
                                    <a:pt x="13" y="188"/>
                                  </a:cubicBezTo>
                                  <a:lnTo>
                                    <a:pt x="1" y="18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60" name="Freeform 317"/>
                          <wps:cNvSpPr>
                            <a:spLocks/>
                          </wps:cNvSpPr>
                          <wps:spPr bwMode="auto">
                            <a:xfrm>
                              <a:off x="5948" y="3935"/>
                              <a:ext cx="78" cy="115"/>
                            </a:xfrm>
                            <a:custGeom>
                              <a:avLst/>
                              <a:gdLst>
                                <a:gd name="T0" fmla="*/ 48 w 99"/>
                                <a:gd name="T1" fmla="*/ 145 h 145"/>
                                <a:gd name="T2" fmla="*/ 48 w 99"/>
                                <a:gd name="T3" fmla="*/ 145 h 145"/>
                                <a:gd name="T4" fmla="*/ 12 w 99"/>
                                <a:gd name="T5" fmla="*/ 131 h 145"/>
                                <a:gd name="T6" fmla="*/ 0 w 99"/>
                                <a:gd name="T7" fmla="*/ 98 h 145"/>
                                <a:gd name="T8" fmla="*/ 19 w 99"/>
                                <a:gd name="T9" fmla="*/ 98 h 145"/>
                                <a:gd name="T10" fmla="*/ 24 w 99"/>
                                <a:gd name="T11" fmla="*/ 118 h 145"/>
                                <a:gd name="T12" fmla="*/ 49 w 99"/>
                                <a:gd name="T13" fmla="*/ 129 h 145"/>
                                <a:gd name="T14" fmla="*/ 71 w 99"/>
                                <a:gd name="T15" fmla="*/ 122 h 145"/>
                                <a:gd name="T16" fmla="*/ 80 w 99"/>
                                <a:gd name="T17" fmla="*/ 102 h 145"/>
                                <a:gd name="T18" fmla="*/ 71 w 99"/>
                                <a:gd name="T19" fmla="*/ 82 h 145"/>
                                <a:gd name="T20" fmla="*/ 46 w 99"/>
                                <a:gd name="T21" fmla="*/ 76 h 145"/>
                                <a:gd name="T22" fmla="*/ 43 w 99"/>
                                <a:gd name="T23" fmla="*/ 76 h 145"/>
                                <a:gd name="T24" fmla="*/ 39 w 99"/>
                                <a:gd name="T25" fmla="*/ 76 h 145"/>
                                <a:gd name="T26" fmla="*/ 39 w 99"/>
                                <a:gd name="T27" fmla="*/ 60 h 145"/>
                                <a:gd name="T28" fmla="*/ 44 w 99"/>
                                <a:gd name="T29" fmla="*/ 61 h 145"/>
                                <a:gd name="T30" fmla="*/ 48 w 99"/>
                                <a:gd name="T31" fmla="*/ 61 h 145"/>
                                <a:gd name="T32" fmla="*/ 64 w 99"/>
                                <a:gd name="T33" fmla="*/ 58 h 145"/>
                                <a:gd name="T34" fmla="*/ 75 w 99"/>
                                <a:gd name="T35" fmla="*/ 38 h 145"/>
                                <a:gd name="T36" fmla="*/ 68 w 99"/>
                                <a:gd name="T37" fmla="*/ 22 h 145"/>
                                <a:gd name="T38" fmla="*/ 50 w 99"/>
                                <a:gd name="T39" fmla="*/ 16 h 145"/>
                                <a:gd name="T40" fmla="*/ 26 w 99"/>
                                <a:gd name="T41" fmla="*/ 28 h 145"/>
                                <a:gd name="T42" fmla="*/ 21 w 99"/>
                                <a:gd name="T43" fmla="*/ 46 h 145"/>
                                <a:gd name="T44" fmla="*/ 4 w 99"/>
                                <a:gd name="T45" fmla="*/ 46 h 145"/>
                                <a:gd name="T46" fmla="*/ 10 w 99"/>
                                <a:gd name="T47" fmla="*/ 20 h 145"/>
                                <a:gd name="T48" fmla="*/ 48 w 99"/>
                                <a:gd name="T49" fmla="*/ 0 h 145"/>
                                <a:gd name="T50" fmla="*/ 82 w 99"/>
                                <a:gd name="T51" fmla="*/ 10 h 145"/>
                                <a:gd name="T52" fmla="*/ 94 w 99"/>
                                <a:gd name="T53" fmla="*/ 37 h 145"/>
                                <a:gd name="T54" fmla="*/ 87 w 99"/>
                                <a:gd name="T55" fmla="*/ 58 h 145"/>
                                <a:gd name="T56" fmla="*/ 75 w 99"/>
                                <a:gd name="T57" fmla="*/ 66 h 145"/>
                                <a:gd name="T58" fmla="*/ 93 w 99"/>
                                <a:gd name="T59" fmla="*/ 78 h 145"/>
                                <a:gd name="T60" fmla="*/ 99 w 99"/>
                                <a:gd name="T61" fmla="*/ 100 h 145"/>
                                <a:gd name="T62" fmla="*/ 86 w 99"/>
                                <a:gd name="T63" fmla="*/ 132 h 145"/>
                                <a:gd name="T64" fmla="*/ 48 w 99"/>
                                <a:gd name="T65" fmla="*/ 145 h 145"/>
                                <a:gd name="T66" fmla="*/ 48 w 99"/>
                                <a:gd name="T67" fmla="*/ 145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99" h="145">
                                  <a:moveTo>
                                    <a:pt x="48" y="145"/>
                                  </a:moveTo>
                                  <a:lnTo>
                                    <a:pt x="48" y="145"/>
                                  </a:lnTo>
                                  <a:cubicBezTo>
                                    <a:pt x="31" y="145"/>
                                    <a:pt x="19" y="141"/>
                                    <a:pt x="12" y="131"/>
                                  </a:cubicBezTo>
                                  <a:cubicBezTo>
                                    <a:pt x="4" y="122"/>
                                    <a:pt x="0" y="111"/>
                                    <a:pt x="0" y="98"/>
                                  </a:cubicBezTo>
                                  <a:lnTo>
                                    <a:pt x="19" y="98"/>
                                  </a:lnTo>
                                  <a:cubicBezTo>
                                    <a:pt x="20" y="107"/>
                                    <a:pt x="21" y="114"/>
                                    <a:pt x="24" y="118"/>
                                  </a:cubicBezTo>
                                  <a:cubicBezTo>
                                    <a:pt x="29" y="125"/>
                                    <a:pt x="37" y="129"/>
                                    <a:pt x="49" y="129"/>
                                  </a:cubicBezTo>
                                  <a:cubicBezTo>
                                    <a:pt x="58" y="129"/>
                                    <a:pt x="66" y="127"/>
                                    <a:pt x="71" y="122"/>
                                  </a:cubicBezTo>
                                  <a:cubicBezTo>
                                    <a:pt x="77" y="117"/>
                                    <a:pt x="80" y="110"/>
                                    <a:pt x="80" y="102"/>
                                  </a:cubicBezTo>
                                  <a:cubicBezTo>
                                    <a:pt x="80" y="92"/>
                                    <a:pt x="77" y="86"/>
                                    <a:pt x="71" y="82"/>
                                  </a:cubicBezTo>
                                  <a:cubicBezTo>
                                    <a:pt x="65" y="78"/>
                                    <a:pt x="57" y="76"/>
                                    <a:pt x="46" y="76"/>
                                  </a:cubicBezTo>
                                  <a:cubicBezTo>
                                    <a:pt x="45" y="76"/>
                                    <a:pt x="44" y="76"/>
                                    <a:pt x="43" y="76"/>
                                  </a:cubicBezTo>
                                  <a:cubicBezTo>
                                    <a:pt x="41" y="76"/>
                                    <a:pt x="40" y="76"/>
                                    <a:pt x="39" y="76"/>
                                  </a:cubicBezTo>
                                  <a:lnTo>
                                    <a:pt x="39" y="60"/>
                                  </a:lnTo>
                                  <a:cubicBezTo>
                                    <a:pt x="41" y="61"/>
                                    <a:pt x="42" y="61"/>
                                    <a:pt x="44" y="61"/>
                                  </a:cubicBezTo>
                                  <a:cubicBezTo>
                                    <a:pt x="45" y="61"/>
                                    <a:pt x="46" y="61"/>
                                    <a:pt x="48" y="61"/>
                                  </a:cubicBezTo>
                                  <a:cubicBezTo>
                                    <a:pt x="54" y="61"/>
                                    <a:pt x="60" y="60"/>
                                    <a:pt x="64" y="58"/>
                                  </a:cubicBezTo>
                                  <a:cubicBezTo>
                                    <a:pt x="71" y="54"/>
                                    <a:pt x="75" y="48"/>
                                    <a:pt x="75" y="38"/>
                                  </a:cubicBezTo>
                                  <a:cubicBezTo>
                                    <a:pt x="75" y="31"/>
                                    <a:pt x="73" y="26"/>
                                    <a:pt x="68" y="22"/>
                                  </a:cubicBezTo>
                                  <a:cubicBezTo>
                                    <a:pt x="63" y="18"/>
                                    <a:pt x="57" y="16"/>
                                    <a:pt x="50" y="16"/>
                                  </a:cubicBezTo>
                                  <a:cubicBezTo>
                                    <a:pt x="38" y="16"/>
                                    <a:pt x="30" y="20"/>
                                    <a:pt x="26" y="28"/>
                                  </a:cubicBezTo>
                                  <a:cubicBezTo>
                                    <a:pt x="23" y="32"/>
                                    <a:pt x="22" y="38"/>
                                    <a:pt x="21" y="46"/>
                                  </a:cubicBezTo>
                                  <a:lnTo>
                                    <a:pt x="4" y="46"/>
                                  </a:lnTo>
                                  <a:cubicBezTo>
                                    <a:pt x="4" y="36"/>
                                    <a:pt x="6" y="27"/>
                                    <a:pt x="10" y="20"/>
                                  </a:cubicBezTo>
                                  <a:cubicBezTo>
                                    <a:pt x="17" y="6"/>
                                    <a:pt x="30" y="0"/>
                                    <a:pt x="48" y="0"/>
                                  </a:cubicBezTo>
                                  <a:cubicBezTo>
                                    <a:pt x="63" y="0"/>
                                    <a:pt x="74" y="3"/>
                                    <a:pt x="82" y="10"/>
                                  </a:cubicBezTo>
                                  <a:cubicBezTo>
                                    <a:pt x="90" y="16"/>
                                    <a:pt x="94" y="25"/>
                                    <a:pt x="94" y="37"/>
                                  </a:cubicBezTo>
                                  <a:cubicBezTo>
                                    <a:pt x="94" y="46"/>
                                    <a:pt x="91" y="53"/>
                                    <a:pt x="87" y="58"/>
                                  </a:cubicBezTo>
                                  <a:cubicBezTo>
                                    <a:pt x="84" y="62"/>
                                    <a:pt x="80" y="64"/>
                                    <a:pt x="75" y="66"/>
                                  </a:cubicBezTo>
                                  <a:cubicBezTo>
                                    <a:pt x="83" y="68"/>
                                    <a:pt x="89" y="72"/>
                                    <a:pt x="93" y="78"/>
                                  </a:cubicBezTo>
                                  <a:cubicBezTo>
                                    <a:pt x="97" y="84"/>
                                    <a:pt x="99" y="91"/>
                                    <a:pt x="99" y="100"/>
                                  </a:cubicBezTo>
                                  <a:cubicBezTo>
                                    <a:pt x="99" y="113"/>
                                    <a:pt x="95" y="124"/>
                                    <a:pt x="86" y="132"/>
                                  </a:cubicBezTo>
                                  <a:cubicBezTo>
                                    <a:pt x="77" y="141"/>
                                    <a:pt x="64" y="145"/>
                                    <a:pt x="48" y="145"/>
                                  </a:cubicBezTo>
                                  <a:lnTo>
                                    <a:pt x="48" y="145"/>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61" name="Freeform 318"/>
                          <wps:cNvSpPr>
                            <a:spLocks/>
                          </wps:cNvSpPr>
                          <wps:spPr bwMode="auto">
                            <a:xfrm>
                              <a:off x="6048" y="4030"/>
                              <a:ext cx="16" cy="17"/>
                            </a:xfrm>
                            <a:custGeom>
                              <a:avLst/>
                              <a:gdLst>
                                <a:gd name="T0" fmla="*/ 0 w 20"/>
                                <a:gd name="T1" fmla="*/ 0 h 21"/>
                                <a:gd name="T2" fmla="*/ 0 w 20"/>
                                <a:gd name="T3" fmla="*/ 0 h 21"/>
                                <a:gd name="T4" fmla="*/ 20 w 20"/>
                                <a:gd name="T5" fmla="*/ 0 h 21"/>
                                <a:gd name="T6" fmla="*/ 20 w 20"/>
                                <a:gd name="T7" fmla="*/ 21 h 21"/>
                                <a:gd name="T8" fmla="*/ 0 w 20"/>
                                <a:gd name="T9" fmla="*/ 21 h 21"/>
                                <a:gd name="T10" fmla="*/ 0 w 20"/>
                                <a:gd name="T11" fmla="*/ 0 h 21"/>
                              </a:gdLst>
                              <a:ahLst/>
                              <a:cxnLst>
                                <a:cxn ang="0">
                                  <a:pos x="T0" y="T1"/>
                                </a:cxn>
                                <a:cxn ang="0">
                                  <a:pos x="T2" y="T3"/>
                                </a:cxn>
                                <a:cxn ang="0">
                                  <a:pos x="T4" y="T5"/>
                                </a:cxn>
                                <a:cxn ang="0">
                                  <a:pos x="T6" y="T7"/>
                                </a:cxn>
                                <a:cxn ang="0">
                                  <a:pos x="T8" y="T9"/>
                                </a:cxn>
                                <a:cxn ang="0">
                                  <a:pos x="T10" y="T11"/>
                                </a:cxn>
                              </a:cxnLst>
                              <a:rect l="0" t="0" r="r" b="b"/>
                              <a:pathLst>
                                <a:path w="20" h="21">
                                  <a:moveTo>
                                    <a:pt x="0" y="0"/>
                                  </a:moveTo>
                                  <a:lnTo>
                                    <a:pt x="0" y="0"/>
                                  </a:lnTo>
                                  <a:lnTo>
                                    <a:pt x="20" y="0"/>
                                  </a:lnTo>
                                  <a:lnTo>
                                    <a:pt x="20"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62" name="Freeform 319"/>
                          <wps:cNvSpPr>
                            <a:spLocks/>
                          </wps:cNvSpPr>
                          <wps:spPr bwMode="auto">
                            <a:xfrm>
                              <a:off x="6083" y="3937"/>
                              <a:ext cx="77" cy="113"/>
                            </a:xfrm>
                            <a:custGeom>
                              <a:avLst/>
                              <a:gdLst>
                                <a:gd name="T0" fmla="*/ 19 w 97"/>
                                <a:gd name="T1" fmla="*/ 103 h 143"/>
                                <a:gd name="T2" fmla="*/ 19 w 97"/>
                                <a:gd name="T3" fmla="*/ 103 h 143"/>
                                <a:gd name="T4" fmla="*/ 33 w 97"/>
                                <a:gd name="T5" fmla="*/ 124 h 143"/>
                                <a:gd name="T6" fmla="*/ 47 w 97"/>
                                <a:gd name="T7" fmla="*/ 127 h 143"/>
                                <a:gd name="T8" fmla="*/ 71 w 97"/>
                                <a:gd name="T9" fmla="*/ 117 h 143"/>
                                <a:gd name="T10" fmla="*/ 78 w 97"/>
                                <a:gd name="T11" fmla="*/ 95 h 143"/>
                                <a:gd name="T12" fmla="*/ 69 w 97"/>
                                <a:gd name="T13" fmla="*/ 72 h 143"/>
                                <a:gd name="T14" fmla="*/ 48 w 97"/>
                                <a:gd name="T15" fmla="*/ 64 h 143"/>
                                <a:gd name="T16" fmla="*/ 32 w 97"/>
                                <a:gd name="T17" fmla="*/ 68 h 143"/>
                                <a:gd name="T18" fmla="*/ 21 w 97"/>
                                <a:gd name="T19" fmla="*/ 77 h 143"/>
                                <a:gd name="T20" fmla="*/ 5 w 97"/>
                                <a:gd name="T21" fmla="*/ 77 h 143"/>
                                <a:gd name="T22" fmla="*/ 16 w 97"/>
                                <a:gd name="T23" fmla="*/ 0 h 143"/>
                                <a:gd name="T24" fmla="*/ 89 w 97"/>
                                <a:gd name="T25" fmla="*/ 0 h 143"/>
                                <a:gd name="T26" fmla="*/ 89 w 97"/>
                                <a:gd name="T27" fmla="*/ 18 h 143"/>
                                <a:gd name="T28" fmla="*/ 29 w 97"/>
                                <a:gd name="T29" fmla="*/ 18 h 143"/>
                                <a:gd name="T30" fmla="*/ 23 w 97"/>
                                <a:gd name="T31" fmla="*/ 57 h 143"/>
                                <a:gd name="T32" fmla="*/ 33 w 97"/>
                                <a:gd name="T33" fmla="*/ 51 h 143"/>
                                <a:gd name="T34" fmla="*/ 51 w 97"/>
                                <a:gd name="T35" fmla="*/ 48 h 143"/>
                                <a:gd name="T36" fmla="*/ 84 w 97"/>
                                <a:gd name="T37" fmla="*/ 61 h 143"/>
                                <a:gd name="T38" fmla="*/ 97 w 97"/>
                                <a:gd name="T39" fmla="*/ 92 h 143"/>
                                <a:gd name="T40" fmla="*/ 85 w 97"/>
                                <a:gd name="T41" fmla="*/ 128 h 143"/>
                                <a:gd name="T42" fmla="*/ 46 w 97"/>
                                <a:gd name="T43" fmla="*/ 143 h 143"/>
                                <a:gd name="T44" fmla="*/ 15 w 97"/>
                                <a:gd name="T45" fmla="*/ 133 h 143"/>
                                <a:gd name="T46" fmla="*/ 0 w 97"/>
                                <a:gd name="T47" fmla="*/ 103 h 143"/>
                                <a:gd name="T48" fmla="*/ 19 w 97"/>
                                <a:gd name="T49" fmla="*/ 103 h 1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7" h="143">
                                  <a:moveTo>
                                    <a:pt x="19" y="103"/>
                                  </a:moveTo>
                                  <a:lnTo>
                                    <a:pt x="19" y="103"/>
                                  </a:lnTo>
                                  <a:cubicBezTo>
                                    <a:pt x="20" y="113"/>
                                    <a:pt x="25" y="120"/>
                                    <a:pt x="33" y="124"/>
                                  </a:cubicBezTo>
                                  <a:cubicBezTo>
                                    <a:pt x="37" y="126"/>
                                    <a:pt x="42" y="127"/>
                                    <a:pt x="47" y="127"/>
                                  </a:cubicBezTo>
                                  <a:cubicBezTo>
                                    <a:pt x="58" y="127"/>
                                    <a:pt x="66" y="124"/>
                                    <a:pt x="71" y="117"/>
                                  </a:cubicBezTo>
                                  <a:cubicBezTo>
                                    <a:pt x="76" y="111"/>
                                    <a:pt x="78" y="103"/>
                                    <a:pt x="78" y="95"/>
                                  </a:cubicBezTo>
                                  <a:cubicBezTo>
                                    <a:pt x="78" y="85"/>
                                    <a:pt x="75" y="77"/>
                                    <a:pt x="69" y="72"/>
                                  </a:cubicBezTo>
                                  <a:cubicBezTo>
                                    <a:pt x="63" y="67"/>
                                    <a:pt x="56" y="64"/>
                                    <a:pt x="48" y="64"/>
                                  </a:cubicBezTo>
                                  <a:cubicBezTo>
                                    <a:pt x="42" y="64"/>
                                    <a:pt x="36" y="65"/>
                                    <a:pt x="32" y="68"/>
                                  </a:cubicBezTo>
                                  <a:cubicBezTo>
                                    <a:pt x="28" y="70"/>
                                    <a:pt x="24" y="73"/>
                                    <a:pt x="21" y="77"/>
                                  </a:cubicBezTo>
                                  <a:lnTo>
                                    <a:pt x="5" y="77"/>
                                  </a:lnTo>
                                  <a:lnTo>
                                    <a:pt x="16" y="0"/>
                                  </a:lnTo>
                                  <a:lnTo>
                                    <a:pt x="89" y="0"/>
                                  </a:lnTo>
                                  <a:lnTo>
                                    <a:pt x="89" y="18"/>
                                  </a:lnTo>
                                  <a:lnTo>
                                    <a:pt x="29" y="18"/>
                                  </a:lnTo>
                                  <a:lnTo>
                                    <a:pt x="23" y="57"/>
                                  </a:lnTo>
                                  <a:cubicBezTo>
                                    <a:pt x="27" y="54"/>
                                    <a:pt x="30" y="53"/>
                                    <a:pt x="33" y="51"/>
                                  </a:cubicBezTo>
                                  <a:cubicBezTo>
                                    <a:pt x="38" y="49"/>
                                    <a:pt x="44" y="48"/>
                                    <a:pt x="51" y="48"/>
                                  </a:cubicBezTo>
                                  <a:cubicBezTo>
                                    <a:pt x="64" y="48"/>
                                    <a:pt x="75" y="52"/>
                                    <a:pt x="84" y="61"/>
                                  </a:cubicBezTo>
                                  <a:cubicBezTo>
                                    <a:pt x="93" y="69"/>
                                    <a:pt x="97" y="79"/>
                                    <a:pt x="97" y="92"/>
                                  </a:cubicBezTo>
                                  <a:cubicBezTo>
                                    <a:pt x="97" y="106"/>
                                    <a:pt x="93" y="117"/>
                                    <a:pt x="85" y="128"/>
                                  </a:cubicBezTo>
                                  <a:cubicBezTo>
                                    <a:pt x="77" y="138"/>
                                    <a:pt x="64" y="143"/>
                                    <a:pt x="46" y="143"/>
                                  </a:cubicBezTo>
                                  <a:cubicBezTo>
                                    <a:pt x="34" y="143"/>
                                    <a:pt x="24" y="140"/>
                                    <a:pt x="15" y="133"/>
                                  </a:cubicBezTo>
                                  <a:cubicBezTo>
                                    <a:pt x="6" y="127"/>
                                    <a:pt x="1" y="117"/>
                                    <a:pt x="0" y="103"/>
                                  </a:cubicBezTo>
                                  <a:lnTo>
                                    <a:pt x="19" y="10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63" name="Freeform 320"/>
                          <wps:cNvSpPr>
                            <a:spLocks noEditPoints="1"/>
                          </wps:cNvSpPr>
                          <wps:spPr bwMode="auto">
                            <a:xfrm>
                              <a:off x="6172" y="3935"/>
                              <a:ext cx="79" cy="112"/>
                            </a:xfrm>
                            <a:custGeom>
                              <a:avLst/>
                              <a:gdLst>
                                <a:gd name="T0" fmla="*/ 61 w 100"/>
                                <a:gd name="T1" fmla="*/ 91 h 141"/>
                                <a:gd name="T2" fmla="*/ 61 w 100"/>
                                <a:gd name="T3" fmla="*/ 91 h 141"/>
                                <a:gd name="T4" fmla="*/ 61 w 100"/>
                                <a:gd name="T5" fmla="*/ 27 h 141"/>
                                <a:gd name="T6" fmla="*/ 16 w 100"/>
                                <a:gd name="T7" fmla="*/ 91 h 141"/>
                                <a:gd name="T8" fmla="*/ 61 w 100"/>
                                <a:gd name="T9" fmla="*/ 91 h 141"/>
                                <a:gd name="T10" fmla="*/ 62 w 100"/>
                                <a:gd name="T11" fmla="*/ 141 h 141"/>
                                <a:gd name="T12" fmla="*/ 62 w 100"/>
                                <a:gd name="T13" fmla="*/ 141 h 141"/>
                                <a:gd name="T14" fmla="*/ 62 w 100"/>
                                <a:gd name="T15" fmla="*/ 107 h 141"/>
                                <a:gd name="T16" fmla="*/ 0 w 100"/>
                                <a:gd name="T17" fmla="*/ 107 h 141"/>
                                <a:gd name="T18" fmla="*/ 0 w 100"/>
                                <a:gd name="T19" fmla="*/ 89 h 141"/>
                                <a:gd name="T20" fmla="*/ 64 w 100"/>
                                <a:gd name="T21" fmla="*/ 0 h 141"/>
                                <a:gd name="T22" fmla="*/ 79 w 100"/>
                                <a:gd name="T23" fmla="*/ 0 h 141"/>
                                <a:gd name="T24" fmla="*/ 79 w 100"/>
                                <a:gd name="T25" fmla="*/ 91 h 141"/>
                                <a:gd name="T26" fmla="*/ 100 w 100"/>
                                <a:gd name="T27" fmla="*/ 91 h 141"/>
                                <a:gd name="T28" fmla="*/ 100 w 100"/>
                                <a:gd name="T29" fmla="*/ 107 h 141"/>
                                <a:gd name="T30" fmla="*/ 79 w 100"/>
                                <a:gd name="T31" fmla="*/ 107 h 141"/>
                                <a:gd name="T32" fmla="*/ 79 w 100"/>
                                <a:gd name="T33" fmla="*/ 141 h 141"/>
                                <a:gd name="T34" fmla="*/ 62 w 100"/>
                                <a:gd name="T35"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00" h="141">
                                  <a:moveTo>
                                    <a:pt x="61" y="91"/>
                                  </a:moveTo>
                                  <a:lnTo>
                                    <a:pt x="61" y="91"/>
                                  </a:lnTo>
                                  <a:lnTo>
                                    <a:pt x="61" y="27"/>
                                  </a:lnTo>
                                  <a:lnTo>
                                    <a:pt x="16" y="91"/>
                                  </a:lnTo>
                                  <a:lnTo>
                                    <a:pt x="61" y="91"/>
                                  </a:lnTo>
                                  <a:close/>
                                  <a:moveTo>
                                    <a:pt x="62" y="141"/>
                                  </a:moveTo>
                                  <a:lnTo>
                                    <a:pt x="62" y="141"/>
                                  </a:lnTo>
                                  <a:lnTo>
                                    <a:pt x="62" y="107"/>
                                  </a:lnTo>
                                  <a:lnTo>
                                    <a:pt x="0" y="107"/>
                                  </a:lnTo>
                                  <a:lnTo>
                                    <a:pt x="0" y="89"/>
                                  </a:lnTo>
                                  <a:lnTo>
                                    <a:pt x="64" y="0"/>
                                  </a:lnTo>
                                  <a:lnTo>
                                    <a:pt x="79" y="0"/>
                                  </a:lnTo>
                                  <a:lnTo>
                                    <a:pt x="79" y="91"/>
                                  </a:lnTo>
                                  <a:lnTo>
                                    <a:pt x="100" y="91"/>
                                  </a:lnTo>
                                  <a:lnTo>
                                    <a:pt x="100" y="107"/>
                                  </a:lnTo>
                                  <a:lnTo>
                                    <a:pt x="79" y="107"/>
                                  </a:lnTo>
                                  <a:lnTo>
                                    <a:pt x="79" y="141"/>
                                  </a:lnTo>
                                  <a:lnTo>
                                    <a:pt x="62" y="1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64" name="Freeform 321"/>
                          <wps:cNvSpPr>
                            <a:spLocks/>
                          </wps:cNvSpPr>
                          <wps:spPr bwMode="auto">
                            <a:xfrm>
                              <a:off x="6313" y="3930"/>
                              <a:ext cx="36" cy="150"/>
                            </a:xfrm>
                            <a:custGeom>
                              <a:avLst/>
                              <a:gdLst>
                                <a:gd name="T0" fmla="*/ 45 w 46"/>
                                <a:gd name="T1" fmla="*/ 0 h 189"/>
                                <a:gd name="T2" fmla="*/ 45 w 46"/>
                                <a:gd name="T3" fmla="*/ 0 h 189"/>
                                <a:gd name="T4" fmla="*/ 25 w 46"/>
                                <a:gd name="T5" fmla="*/ 44 h 189"/>
                                <a:gd name="T6" fmla="*/ 18 w 46"/>
                                <a:gd name="T7" fmla="*/ 94 h 189"/>
                                <a:gd name="T8" fmla="*/ 26 w 46"/>
                                <a:gd name="T9" fmla="*/ 147 h 189"/>
                                <a:gd name="T10" fmla="*/ 46 w 46"/>
                                <a:gd name="T11" fmla="*/ 189 h 189"/>
                                <a:gd name="T12" fmla="*/ 34 w 46"/>
                                <a:gd name="T13" fmla="*/ 189 h 189"/>
                                <a:gd name="T14" fmla="*/ 16 w 46"/>
                                <a:gd name="T15" fmla="*/ 160 h 189"/>
                                <a:gd name="T16" fmla="*/ 8 w 46"/>
                                <a:gd name="T17" fmla="*/ 143 h 189"/>
                                <a:gd name="T18" fmla="*/ 1 w 46"/>
                                <a:gd name="T19" fmla="*/ 112 h 189"/>
                                <a:gd name="T20" fmla="*/ 0 w 46"/>
                                <a:gd name="T21" fmla="*/ 95 h 189"/>
                                <a:gd name="T22" fmla="*/ 9 w 46"/>
                                <a:gd name="T23" fmla="*/ 43 h 189"/>
                                <a:gd name="T24" fmla="*/ 33 w 46"/>
                                <a:gd name="T25" fmla="*/ 0 h 189"/>
                                <a:gd name="T26" fmla="*/ 45 w 46"/>
                                <a:gd name="T27" fmla="*/ 0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45" y="0"/>
                                  </a:moveTo>
                                  <a:lnTo>
                                    <a:pt x="45" y="0"/>
                                  </a:lnTo>
                                  <a:cubicBezTo>
                                    <a:pt x="35" y="20"/>
                                    <a:pt x="28" y="35"/>
                                    <a:pt x="25" y="44"/>
                                  </a:cubicBezTo>
                                  <a:cubicBezTo>
                                    <a:pt x="21" y="59"/>
                                    <a:pt x="18" y="75"/>
                                    <a:pt x="18" y="94"/>
                                  </a:cubicBezTo>
                                  <a:cubicBezTo>
                                    <a:pt x="18" y="113"/>
                                    <a:pt x="21" y="131"/>
                                    <a:pt x="26" y="147"/>
                                  </a:cubicBezTo>
                                  <a:cubicBezTo>
                                    <a:pt x="30" y="156"/>
                                    <a:pt x="36" y="170"/>
                                    <a:pt x="46" y="189"/>
                                  </a:cubicBezTo>
                                  <a:lnTo>
                                    <a:pt x="34" y="189"/>
                                  </a:lnTo>
                                  <a:cubicBezTo>
                                    <a:pt x="24" y="174"/>
                                    <a:pt x="18" y="164"/>
                                    <a:pt x="16" y="160"/>
                                  </a:cubicBezTo>
                                  <a:cubicBezTo>
                                    <a:pt x="14" y="156"/>
                                    <a:pt x="11" y="150"/>
                                    <a:pt x="8" y="143"/>
                                  </a:cubicBezTo>
                                  <a:cubicBezTo>
                                    <a:pt x="5" y="133"/>
                                    <a:pt x="2" y="123"/>
                                    <a:pt x="1" y="112"/>
                                  </a:cubicBezTo>
                                  <a:cubicBezTo>
                                    <a:pt x="0" y="106"/>
                                    <a:pt x="0" y="101"/>
                                    <a:pt x="0" y="95"/>
                                  </a:cubicBezTo>
                                  <a:cubicBezTo>
                                    <a:pt x="0" y="76"/>
                                    <a:pt x="3" y="59"/>
                                    <a:pt x="9" y="43"/>
                                  </a:cubicBezTo>
                                  <a:cubicBezTo>
                                    <a:pt x="13" y="34"/>
                                    <a:pt x="21" y="19"/>
                                    <a:pt x="33" y="0"/>
                                  </a:cubicBezTo>
                                  <a:lnTo>
                                    <a:pt x="45"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65" name="Freeform 322"/>
                          <wps:cNvSpPr>
                            <a:spLocks/>
                          </wps:cNvSpPr>
                          <wps:spPr bwMode="auto">
                            <a:xfrm>
                              <a:off x="6360" y="3935"/>
                              <a:ext cx="77" cy="112"/>
                            </a:xfrm>
                            <a:custGeom>
                              <a:avLst/>
                              <a:gdLst>
                                <a:gd name="T0" fmla="*/ 0 w 97"/>
                                <a:gd name="T1" fmla="*/ 141 h 141"/>
                                <a:gd name="T2" fmla="*/ 0 w 97"/>
                                <a:gd name="T3" fmla="*/ 141 h 141"/>
                                <a:gd name="T4" fmla="*/ 7 w 97"/>
                                <a:gd name="T5" fmla="*/ 110 h 141"/>
                                <a:gd name="T6" fmla="*/ 33 w 97"/>
                                <a:gd name="T7" fmla="*/ 85 h 141"/>
                                <a:gd name="T8" fmla="*/ 52 w 97"/>
                                <a:gd name="T9" fmla="*/ 74 h 141"/>
                                <a:gd name="T10" fmla="*/ 70 w 97"/>
                                <a:gd name="T11" fmla="*/ 61 h 141"/>
                                <a:gd name="T12" fmla="*/ 78 w 97"/>
                                <a:gd name="T13" fmla="*/ 43 h 141"/>
                                <a:gd name="T14" fmla="*/ 70 w 97"/>
                                <a:gd name="T15" fmla="*/ 23 h 141"/>
                                <a:gd name="T16" fmla="*/ 50 w 97"/>
                                <a:gd name="T17" fmla="*/ 16 h 141"/>
                                <a:gd name="T18" fmla="*/ 25 w 97"/>
                                <a:gd name="T19" fmla="*/ 30 h 141"/>
                                <a:gd name="T20" fmla="*/ 21 w 97"/>
                                <a:gd name="T21" fmla="*/ 50 h 141"/>
                                <a:gd name="T22" fmla="*/ 3 w 97"/>
                                <a:gd name="T23" fmla="*/ 50 h 141"/>
                                <a:gd name="T24" fmla="*/ 10 w 97"/>
                                <a:gd name="T25" fmla="*/ 20 h 141"/>
                                <a:gd name="T26" fmla="*/ 51 w 97"/>
                                <a:gd name="T27" fmla="*/ 0 h 141"/>
                                <a:gd name="T28" fmla="*/ 86 w 97"/>
                                <a:gd name="T29" fmla="*/ 13 h 141"/>
                                <a:gd name="T30" fmla="*/ 97 w 97"/>
                                <a:gd name="T31" fmla="*/ 42 h 141"/>
                                <a:gd name="T32" fmla="*/ 85 w 97"/>
                                <a:gd name="T33" fmla="*/ 71 h 141"/>
                                <a:gd name="T34" fmla="*/ 61 w 97"/>
                                <a:gd name="T35" fmla="*/ 88 h 141"/>
                                <a:gd name="T36" fmla="*/ 47 w 97"/>
                                <a:gd name="T37" fmla="*/ 95 h 141"/>
                                <a:gd name="T38" fmla="*/ 32 w 97"/>
                                <a:gd name="T39" fmla="*/ 106 h 141"/>
                                <a:gd name="T40" fmla="*/ 19 w 97"/>
                                <a:gd name="T41" fmla="*/ 125 h 141"/>
                                <a:gd name="T42" fmla="*/ 97 w 97"/>
                                <a:gd name="T43" fmla="*/ 125 h 141"/>
                                <a:gd name="T44" fmla="*/ 97 w 97"/>
                                <a:gd name="T45" fmla="*/ 141 h 141"/>
                                <a:gd name="T46" fmla="*/ 0 w 97"/>
                                <a:gd name="T47"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7" h="141">
                                  <a:moveTo>
                                    <a:pt x="0" y="141"/>
                                  </a:moveTo>
                                  <a:lnTo>
                                    <a:pt x="0" y="141"/>
                                  </a:lnTo>
                                  <a:cubicBezTo>
                                    <a:pt x="0" y="129"/>
                                    <a:pt x="3" y="119"/>
                                    <a:pt x="7" y="110"/>
                                  </a:cubicBezTo>
                                  <a:cubicBezTo>
                                    <a:pt x="12" y="101"/>
                                    <a:pt x="20" y="92"/>
                                    <a:pt x="33" y="85"/>
                                  </a:cubicBezTo>
                                  <a:lnTo>
                                    <a:pt x="52" y="74"/>
                                  </a:lnTo>
                                  <a:cubicBezTo>
                                    <a:pt x="60" y="69"/>
                                    <a:pt x="66" y="65"/>
                                    <a:pt x="70" y="61"/>
                                  </a:cubicBezTo>
                                  <a:cubicBezTo>
                                    <a:pt x="75" y="56"/>
                                    <a:pt x="78" y="50"/>
                                    <a:pt x="78" y="43"/>
                                  </a:cubicBezTo>
                                  <a:cubicBezTo>
                                    <a:pt x="78" y="34"/>
                                    <a:pt x="75" y="28"/>
                                    <a:pt x="70" y="23"/>
                                  </a:cubicBezTo>
                                  <a:cubicBezTo>
                                    <a:pt x="65" y="18"/>
                                    <a:pt x="59" y="16"/>
                                    <a:pt x="50" y="16"/>
                                  </a:cubicBezTo>
                                  <a:cubicBezTo>
                                    <a:pt x="38" y="16"/>
                                    <a:pt x="30" y="20"/>
                                    <a:pt x="25" y="30"/>
                                  </a:cubicBezTo>
                                  <a:cubicBezTo>
                                    <a:pt x="23" y="35"/>
                                    <a:pt x="21" y="41"/>
                                    <a:pt x="21" y="50"/>
                                  </a:cubicBezTo>
                                  <a:lnTo>
                                    <a:pt x="3" y="50"/>
                                  </a:lnTo>
                                  <a:cubicBezTo>
                                    <a:pt x="3" y="38"/>
                                    <a:pt x="6" y="28"/>
                                    <a:pt x="10" y="20"/>
                                  </a:cubicBezTo>
                                  <a:cubicBezTo>
                                    <a:pt x="18" y="6"/>
                                    <a:pt x="31" y="0"/>
                                    <a:pt x="51" y="0"/>
                                  </a:cubicBezTo>
                                  <a:cubicBezTo>
                                    <a:pt x="67" y="0"/>
                                    <a:pt x="79" y="4"/>
                                    <a:pt x="86" y="13"/>
                                  </a:cubicBezTo>
                                  <a:cubicBezTo>
                                    <a:pt x="93" y="21"/>
                                    <a:pt x="97" y="31"/>
                                    <a:pt x="97" y="42"/>
                                  </a:cubicBezTo>
                                  <a:cubicBezTo>
                                    <a:pt x="97" y="53"/>
                                    <a:pt x="93" y="63"/>
                                    <a:pt x="85" y="71"/>
                                  </a:cubicBezTo>
                                  <a:cubicBezTo>
                                    <a:pt x="81" y="76"/>
                                    <a:pt x="72" y="81"/>
                                    <a:pt x="61" y="88"/>
                                  </a:cubicBezTo>
                                  <a:lnTo>
                                    <a:pt x="47" y="95"/>
                                  </a:lnTo>
                                  <a:cubicBezTo>
                                    <a:pt x="41" y="99"/>
                                    <a:pt x="36" y="102"/>
                                    <a:pt x="32" y="106"/>
                                  </a:cubicBezTo>
                                  <a:cubicBezTo>
                                    <a:pt x="25" y="111"/>
                                    <a:pt x="21" y="118"/>
                                    <a:pt x="19" y="125"/>
                                  </a:cubicBezTo>
                                  <a:lnTo>
                                    <a:pt x="97" y="125"/>
                                  </a:lnTo>
                                  <a:lnTo>
                                    <a:pt x="97" y="141"/>
                                  </a:lnTo>
                                  <a:lnTo>
                                    <a:pt x="0" y="1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66" name="Freeform 323"/>
                          <wps:cNvSpPr>
                            <a:spLocks/>
                          </wps:cNvSpPr>
                          <wps:spPr bwMode="auto">
                            <a:xfrm>
                              <a:off x="6458" y="4030"/>
                              <a:ext cx="16" cy="17"/>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67" name="Freeform 324"/>
                          <wps:cNvSpPr>
                            <a:spLocks/>
                          </wps:cNvSpPr>
                          <wps:spPr bwMode="auto">
                            <a:xfrm>
                              <a:off x="6495" y="3937"/>
                              <a:ext cx="77" cy="110"/>
                            </a:xfrm>
                            <a:custGeom>
                              <a:avLst/>
                              <a:gdLst>
                                <a:gd name="T0" fmla="*/ 98 w 98"/>
                                <a:gd name="T1" fmla="*/ 0 h 139"/>
                                <a:gd name="T2" fmla="*/ 98 w 98"/>
                                <a:gd name="T3" fmla="*/ 0 h 139"/>
                                <a:gd name="T4" fmla="*/ 98 w 98"/>
                                <a:gd name="T5" fmla="*/ 16 h 139"/>
                                <a:gd name="T6" fmla="*/ 80 w 98"/>
                                <a:gd name="T7" fmla="*/ 39 h 139"/>
                                <a:gd name="T8" fmla="*/ 60 w 98"/>
                                <a:gd name="T9" fmla="*/ 74 h 139"/>
                                <a:gd name="T10" fmla="*/ 47 w 98"/>
                                <a:gd name="T11" fmla="*/ 108 h 139"/>
                                <a:gd name="T12" fmla="*/ 40 w 98"/>
                                <a:gd name="T13" fmla="*/ 139 h 139"/>
                                <a:gd name="T14" fmla="*/ 20 w 98"/>
                                <a:gd name="T15" fmla="*/ 139 h 139"/>
                                <a:gd name="T16" fmla="*/ 50 w 98"/>
                                <a:gd name="T17" fmla="*/ 59 h 139"/>
                                <a:gd name="T18" fmla="*/ 78 w 98"/>
                                <a:gd name="T19" fmla="*/ 18 h 139"/>
                                <a:gd name="T20" fmla="*/ 0 w 98"/>
                                <a:gd name="T21" fmla="*/ 18 h 139"/>
                                <a:gd name="T22" fmla="*/ 0 w 98"/>
                                <a:gd name="T23" fmla="*/ 0 h 139"/>
                                <a:gd name="T24" fmla="*/ 98 w 98"/>
                                <a:gd name="T25"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98" h="139">
                                  <a:moveTo>
                                    <a:pt x="98" y="0"/>
                                  </a:moveTo>
                                  <a:lnTo>
                                    <a:pt x="98" y="0"/>
                                  </a:lnTo>
                                  <a:lnTo>
                                    <a:pt x="98" y="16"/>
                                  </a:lnTo>
                                  <a:cubicBezTo>
                                    <a:pt x="94" y="20"/>
                                    <a:pt x="88" y="28"/>
                                    <a:pt x="80" y="39"/>
                                  </a:cubicBezTo>
                                  <a:cubicBezTo>
                                    <a:pt x="72" y="50"/>
                                    <a:pt x="66" y="62"/>
                                    <a:pt x="60" y="74"/>
                                  </a:cubicBezTo>
                                  <a:cubicBezTo>
                                    <a:pt x="54" y="87"/>
                                    <a:pt x="50" y="98"/>
                                    <a:pt x="47" y="108"/>
                                  </a:cubicBezTo>
                                  <a:cubicBezTo>
                                    <a:pt x="45" y="114"/>
                                    <a:pt x="43" y="125"/>
                                    <a:pt x="40" y="139"/>
                                  </a:cubicBezTo>
                                  <a:lnTo>
                                    <a:pt x="20" y="139"/>
                                  </a:lnTo>
                                  <a:cubicBezTo>
                                    <a:pt x="24" y="112"/>
                                    <a:pt x="34" y="86"/>
                                    <a:pt x="50" y="59"/>
                                  </a:cubicBezTo>
                                  <a:cubicBezTo>
                                    <a:pt x="59" y="43"/>
                                    <a:pt x="68" y="30"/>
                                    <a:pt x="78" y="18"/>
                                  </a:cubicBezTo>
                                  <a:lnTo>
                                    <a:pt x="0" y="18"/>
                                  </a:lnTo>
                                  <a:lnTo>
                                    <a:pt x="0" y="0"/>
                                  </a:lnTo>
                                  <a:lnTo>
                                    <a:pt x="9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68" name="Freeform 325"/>
                          <wps:cNvSpPr>
                            <a:spLocks/>
                          </wps:cNvSpPr>
                          <wps:spPr bwMode="auto">
                            <a:xfrm>
                              <a:off x="6584" y="3937"/>
                              <a:ext cx="78" cy="110"/>
                            </a:xfrm>
                            <a:custGeom>
                              <a:avLst/>
                              <a:gdLst>
                                <a:gd name="T0" fmla="*/ 98 w 98"/>
                                <a:gd name="T1" fmla="*/ 0 h 139"/>
                                <a:gd name="T2" fmla="*/ 98 w 98"/>
                                <a:gd name="T3" fmla="*/ 0 h 139"/>
                                <a:gd name="T4" fmla="*/ 98 w 98"/>
                                <a:gd name="T5" fmla="*/ 16 h 139"/>
                                <a:gd name="T6" fmla="*/ 80 w 98"/>
                                <a:gd name="T7" fmla="*/ 39 h 139"/>
                                <a:gd name="T8" fmla="*/ 60 w 98"/>
                                <a:gd name="T9" fmla="*/ 74 h 139"/>
                                <a:gd name="T10" fmla="*/ 47 w 98"/>
                                <a:gd name="T11" fmla="*/ 108 h 139"/>
                                <a:gd name="T12" fmla="*/ 39 w 98"/>
                                <a:gd name="T13" fmla="*/ 139 h 139"/>
                                <a:gd name="T14" fmla="*/ 20 w 98"/>
                                <a:gd name="T15" fmla="*/ 139 h 139"/>
                                <a:gd name="T16" fmla="*/ 49 w 98"/>
                                <a:gd name="T17" fmla="*/ 59 h 139"/>
                                <a:gd name="T18" fmla="*/ 78 w 98"/>
                                <a:gd name="T19" fmla="*/ 18 h 139"/>
                                <a:gd name="T20" fmla="*/ 0 w 98"/>
                                <a:gd name="T21" fmla="*/ 18 h 139"/>
                                <a:gd name="T22" fmla="*/ 0 w 98"/>
                                <a:gd name="T23" fmla="*/ 0 h 139"/>
                                <a:gd name="T24" fmla="*/ 98 w 98"/>
                                <a:gd name="T25"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98" h="139">
                                  <a:moveTo>
                                    <a:pt x="98" y="0"/>
                                  </a:moveTo>
                                  <a:lnTo>
                                    <a:pt x="98" y="0"/>
                                  </a:lnTo>
                                  <a:lnTo>
                                    <a:pt x="98" y="16"/>
                                  </a:lnTo>
                                  <a:cubicBezTo>
                                    <a:pt x="93" y="20"/>
                                    <a:pt x="87" y="28"/>
                                    <a:pt x="80" y="39"/>
                                  </a:cubicBezTo>
                                  <a:cubicBezTo>
                                    <a:pt x="72" y="50"/>
                                    <a:pt x="66" y="62"/>
                                    <a:pt x="60" y="74"/>
                                  </a:cubicBezTo>
                                  <a:cubicBezTo>
                                    <a:pt x="54" y="87"/>
                                    <a:pt x="50" y="98"/>
                                    <a:pt x="47" y="108"/>
                                  </a:cubicBezTo>
                                  <a:cubicBezTo>
                                    <a:pt x="45" y="114"/>
                                    <a:pt x="42" y="125"/>
                                    <a:pt x="39" y="139"/>
                                  </a:cubicBezTo>
                                  <a:lnTo>
                                    <a:pt x="20" y="139"/>
                                  </a:lnTo>
                                  <a:cubicBezTo>
                                    <a:pt x="24" y="112"/>
                                    <a:pt x="34" y="86"/>
                                    <a:pt x="49" y="59"/>
                                  </a:cubicBezTo>
                                  <a:cubicBezTo>
                                    <a:pt x="58" y="43"/>
                                    <a:pt x="68" y="30"/>
                                    <a:pt x="78" y="18"/>
                                  </a:cubicBezTo>
                                  <a:lnTo>
                                    <a:pt x="0" y="18"/>
                                  </a:lnTo>
                                  <a:lnTo>
                                    <a:pt x="0" y="0"/>
                                  </a:lnTo>
                                  <a:lnTo>
                                    <a:pt x="9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69" name="Freeform 326"/>
                          <wps:cNvSpPr>
                            <a:spLocks/>
                          </wps:cNvSpPr>
                          <wps:spPr bwMode="auto">
                            <a:xfrm>
                              <a:off x="6681" y="4030"/>
                              <a:ext cx="16" cy="41"/>
                            </a:xfrm>
                            <a:custGeom>
                              <a:avLst/>
                              <a:gdLst>
                                <a:gd name="T0" fmla="*/ 0 w 21"/>
                                <a:gd name="T1" fmla="*/ 42 h 51"/>
                                <a:gd name="T2" fmla="*/ 0 w 21"/>
                                <a:gd name="T3" fmla="*/ 42 h 51"/>
                                <a:gd name="T4" fmla="*/ 9 w 21"/>
                                <a:gd name="T5" fmla="*/ 32 h 51"/>
                                <a:gd name="T6" fmla="*/ 11 w 21"/>
                                <a:gd name="T7" fmla="*/ 24 h 51"/>
                                <a:gd name="T8" fmla="*/ 11 w 21"/>
                                <a:gd name="T9" fmla="*/ 23 h 51"/>
                                <a:gd name="T10" fmla="*/ 11 w 21"/>
                                <a:gd name="T11" fmla="*/ 21 h 51"/>
                                <a:gd name="T12" fmla="*/ 0 w 21"/>
                                <a:gd name="T13" fmla="*/ 21 h 51"/>
                                <a:gd name="T14" fmla="*/ 0 w 21"/>
                                <a:gd name="T15" fmla="*/ 0 h 51"/>
                                <a:gd name="T16" fmla="*/ 21 w 21"/>
                                <a:gd name="T17" fmla="*/ 0 h 51"/>
                                <a:gd name="T18" fmla="*/ 21 w 21"/>
                                <a:gd name="T19" fmla="*/ 20 h 51"/>
                                <a:gd name="T20" fmla="*/ 16 w 21"/>
                                <a:gd name="T21" fmla="*/ 40 h 51"/>
                                <a:gd name="T22" fmla="*/ 0 w 21"/>
                                <a:gd name="T23" fmla="*/ 51 h 51"/>
                                <a:gd name="T24" fmla="*/ 0 w 21"/>
                                <a:gd name="T25" fmla="*/ 42 h 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1" h="51">
                                  <a:moveTo>
                                    <a:pt x="0" y="42"/>
                                  </a:moveTo>
                                  <a:lnTo>
                                    <a:pt x="0" y="42"/>
                                  </a:lnTo>
                                  <a:cubicBezTo>
                                    <a:pt x="4" y="41"/>
                                    <a:pt x="8" y="38"/>
                                    <a:pt x="9" y="32"/>
                                  </a:cubicBezTo>
                                  <a:cubicBezTo>
                                    <a:pt x="10" y="29"/>
                                    <a:pt x="11" y="27"/>
                                    <a:pt x="11" y="24"/>
                                  </a:cubicBezTo>
                                  <a:cubicBezTo>
                                    <a:pt x="11" y="23"/>
                                    <a:pt x="11" y="23"/>
                                    <a:pt x="11" y="23"/>
                                  </a:cubicBezTo>
                                  <a:cubicBezTo>
                                    <a:pt x="11" y="22"/>
                                    <a:pt x="11" y="22"/>
                                    <a:pt x="11" y="21"/>
                                  </a:cubicBezTo>
                                  <a:lnTo>
                                    <a:pt x="0" y="21"/>
                                  </a:lnTo>
                                  <a:lnTo>
                                    <a:pt x="0" y="0"/>
                                  </a:lnTo>
                                  <a:lnTo>
                                    <a:pt x="21" y="0"/>
                                  </a:lnTo>
                                  <a:lnTo>
                                    <a:pt x="21" y="20"/>
                                  </a:lnTo>
                                  <a:cubicBezTo>
                                    <a:pt x="21" y="28"/>
                                    <a:pt x="19" y="34"/>
                                    <a:pt x="16" y="40"/>
                                  </a:cubicBezTo>
                                  <a:cubicBezTo>
                                    <a:pt x="13" y="46"/>
                                    <a:pt x="8" y="50"/>
                                    <a:pt x="0" y="51"/>
                                  </a:cubicBezTo>
                                  <a:lnTo>
                                    <a:pt x="0" y="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70" name="Freeform 327"/>
                          <wps:cNvSpPr>
                            <a:spLocks noEditPoints="1"/>
                          </wps:cNvSpPr>
                          <wps:spPr bwMode="auto">
                            <a:xfrm>
                              <a:off x="6761" y="3935"/>
                              <a:ext cx="79" cy="112"/>
                            </a:xfrm>
                            <a:custGeom>
                              <a:avLst/>
                              <a:gdLst>
                                <a:gd name="T0" fmla="*/ 62 w 100"/>
                                <a:gd name="T1" fmla="*/ 91 h 141"/>
                                <a:gd name="T2" fmla="*/ 62 w 100"/>
                                <a:gd name="T3" fmla="*/ 91 h 141"/>
                                <a:gd name="T4" fmla="*/ 62 w 100"/>
                                <a:gd name="T5" fmla="*/ 27 h 141"/>
                                <a:gd name="T6" fmla="*/ 16 w 100"/>
                                <a:gd name="T7" fmla="*/ 91 h 141"/>
                                <a:gd name="T8" fmla="*/ 62 w 100"/>
                                <a:gd name="T9" fmla="*/ 91 h 141"/>
                                <a:gd name="T10" fmla="*/ 62 w 100"/>
                                <a:gd name="T11" fmla="*/ 141 h 141"/>
                                <a:gd name="T12" fmla="*/ 62 w 100"/>
                                <a:gd name="T13" fmla="*/ 141 h 141"/>
                                <a:gd name="T14" fmla="*/ 62 w 100"/>
                                <a:gd name="T15" fmla="*/ 107 h 141"/>
                                <a:gd name="T16" fmla="*/ 0 w 100"/>
                                <a:gd name="T17" fmla="*/ 107 h 141"/>
                                <a:gd name="T18" fmla="*/ 0 w 100"/>
                                <a:gd name="T19" fmla="*/ 89 h 141"/>
                                <a:gd name="T20" fmla="*/ 65 w 100"/>
                                <a:gd name="T21" fmla="*/ 0 h 141"/>
                                <a:gd name="T22" fmla="*/ 80 w 100"/>
                                <a:gd name="T23" fmla="*/ 0 h 141"/>
                                <a:gd name="T24" fmla="*/ 80 w 100"/>
                                <a:gd name="T25" fmla="*/ 91 h 141"/>
                                <a:gd name="T26" fmla="*/ 100 w 100"/>
                                <a:gd name="T27" fmla="*/ 91 h 141"/>
                                <a:gd name="T28" fmla="*/ 100 w 100"/>
                                <a:gd name="T29" fmla="*/ 107 h 141"/>
                                <a:gd name="T30" fmla="*/ 80 w 100"/>
                                <a:gd name="T31" fmla="*/ 107 h 141"/>
                                <a:gd name="T32" fmla="*/ 80 w 100"/>
                                <a:gd name="T33" fmla="*/ 141 h 141"/>
                                <a:gd name="T34" fmla="*/ 62 w 100"/>
                                <a:gd name="T35"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00" h="141">
                                  <a:moveTo>
                                    <a:pt x="62" y="91"/>
                                  </a:moveTo>
                                  <a:lnTo>
                                    <a:pt x="62" y="91"/>
                                  </a:lnTo>
                                  <a:lnTo>
                                    <a:pt x="62" y="27"/>
                                  </a:lnTo>
                                  <a:lnTo>
                                    <a:pt x="16" y="91"/>
                                  </a:lnTo>
                                  <a:lnTo>
                                    <a:pt x="62" y="91"/>
                                  </a:lnTo>
                                  <a:close/>
                                  <a:moveTo>
                                    <a:pt x="62" y="141"/>
                                  </a:moveTo>
                                  <a:lnTo>
                                    <a:pt x="62" y="141"/>
                                  </a:lnTo>
                                  <a:lnTo>
                                    <a:pt x="62" y="107"/>
                                  </a:lnTo>
                                  <a:lnTo>
                                    <a:pt x="0" y="107"/>
                                  </a:lnTo>
                                  <a:lnTo>
                                    <a:pt x="0" y="89"/>
                                  </a:lnTo>
                                  <a:lnTo>
                                    <a:pt x="65" y="0"/>
                                  </a:lnTo>
                                  <a:lnTo>
                                    <a:pt x="80" y="0"/>
                                  </a:lnTo>
                                  <a:lnTo>
                                    <a:pt x="80" y="91"/>
                                  </a:lnTo>
                                  <a:lnTo>
                                    <a:pt x="100" y="91"/>
                                  </a:lnTo>
                                  <a:lnTo>
                                    <a:pt x="100" y="107"/>
                                  </a:lnTo>
                                  <a:lnTo>
                                    <a:pt x="80" y="107"/>
                                  </a:lnTo>
                                  <a:lnTo>
                                    <a:pt x="80" y="141"/>
                                  </a:lnTo>
                                  <a:lnTo>
                                    <a:pt x="62" y="1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71" name="Freeform 328"/>
                          <wps:cNvSpPr>
                            <a:spLocks/>
                          </wps:cNvSpPr>
                          <wps:spPr bwMode="auto">
                            <a:xfrm>
                              <a:off x="6860" y="4030"/>
                              <a:ext cx="16" cy="17"/>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72" name="Freeform 329"/>
                          <wps:cNvSpPr>
                            <a:spLocks noEditPoints="1"/>
                          </wps:cNvSpPr>
                          <wps:spPr bwMode="auto">
                            <a:xfrm>
                              <a:off x="6894" y="3935"/>
                              <a:ext cx="80" cy="112"/>
                            </a:xfrm>
                            <a:custGeom>
                              <a:avLst/>
                              <a:gdLst>
                                <a:gd name="T0" fmla="*/ 62 w 101"/>
                                <a:gd name="T1" fmla="*/ 91 h 141"/>
                                <a:gd name="T2" fmla="*/ 62 w 101"/>
                                <a:gd name="T3" fmla="*/ 91 h 141"/>
                                <a:gd name="T4" fmla="*/ 62 w 101"/>
                                <a:gd name="T5" fmla="*/ 27 h 141"/>
                                <a:gd name="T6" fmla="*/ 16 w 101"/>
                                <a:gd name="T7" fmla="*/ 91 h 141"/>
                                <a:gd name="T8" fmla="*/ 62 w 101"/>
                                <a:gd name="T9" fmla="*/ 91 h 141"/>
                                <a:gd name="T10" fmla="*/ 62 w 101"/>
                                <a:gd name="T11" fmla="*/ 141 h 141"/>
                                <a:gd name="T12" fmla="*/ 62 w 101"/>
                                <a:gd name="T13" fmla="*/ 141 h 141"/>
                                <a:gd name="T14" fmla="*/ 62 w 101"/>
                                <a:gd name="T15" fmla="*/ 107 h 141"/>
                                <a:gd name="T16" fmla="*/ 0 w 101"/>
                                <a:gd name="T17" fmla="*/ 107 h 141"/>
                                <a:gd name="T18" fmla="*/ 0 w 101"/>
                                <a:gd name="T19" fmla="*/ 89 h 141"/>
                                <a:gd name="T20" fmla="*/ 65 w 101"/>
                                <a:gd name="T21" fmla="*/ 0 h 141"/>
                                <a:gd name="T22" fmla="*/ 80 w 101"/>
                                <a:gd name="T23" fmla="*/ 0 h 141"/>
                                <a:gd name="T24" fmla="*/ 80 w 101"/>
                                <a:gd name="T25" fmla="*/ 91 h 141"/>
                                <a:gd name="T26" fmla="*/ 101 w 101"/>
                                <a:gd name="T27" fmla="*/ 91 h 141"/>
                                <a:gd name="T28" fmla="*/ 101 w 101"/>
                                <a:gd name="T29" fmla="*/ 107 h 141"/>
                                <a:gd name="T30" fmla="*/ 80 w 101"/>
                                <a:gd name="T31" fmla="*/ 107 h 141"/>
                                <a:gd name="T32" fmla="*/ 80 w 101"/>
                                <a:gd name="T33" fmla="*/ 141 h 141"/>
                                <a:gd name="T34" fmla="*/ 62 w 101"/>
                                <a:gd name="T35"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01" h="141">
                                  <a:moveTo>
                                    <a:pt x="62" y="91"/>
                                  </a:moveTo>
                                  <a:lnTo>
                                    <a:pt x="62" y="91"/>
                                  </a:lnTo>
                                  <a:lnTo>
                                    <a:pt x="62" y="27"/>
                                  </a:lnTo>
                                  <a:lnTo>
                                    <a:pt x="16" y="91"/>
                                  </a:lnTo>
                                  <a:lnTo>
                                    <a:pt x="62" y="91"/>
                                  </a:lnTo>
                                  <a:close/>
                                  <a:moveTo>
                                    <a:pt x="62" y="141"/>
                                  </a:moveTo>
                                  <a:lnTo>
                                    <a:pt x="62" y="141"/>
                                  </a:lnTo>
                                  <a:lnTo>
                                    <a:pt x="62" y="107"/>
                                  </a:lnTo>
                                  <a:lnTo>
                                    <a:pt x="0" y="107"/>
                                  </a:lnTo>
                                  <a:lnTo>
                                    <a:pt x="0" y="89"/>
                                  </a:lnTo>
                                  <a:lnTo>
                                    <a:pt x="65" y="0"/>
                                  </a:lnTo>
                                  <a:lnTo>
                                    <a:pt x="80" y="0"/>
                                  </a:lnTo>
                                  <a:lnTo>
                                    <a:pt x="80" y="91"/>
                                  </a:lnTo>
                                  <a:lnTo>
                                    <a:pt x="101" y="91"/>
                                  </a:lnTo>
                                  <a:lnTo>
                                    <a:pt x="101" y="107"/>
                                  </a:lnTo>
                                  <a:lnTo>
                                    <a:pt x="80" y="107"/>
                                  </a:lnTo>
                                  <a:lnTo>
                                    <a:pt x="80" y="141"/>
                                  </a:lnTo>
                                  <a:lnTo>
                                    <a:pt x="62" y="1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73" name="Freeform 330"/>
                          <wps:cNvSpPr>
                            <a:spLocks/>
                          </wps:cNvSpPr>
                          <wps:spPr bwMode="auto">
                            <a:xfrm>
                              <a:off x="6985" y="3937"/>
                              <a:ext cx="77" cy="113"/>
                            </a:xfrm>
                            <a:custGeom>
                              <a:avLst/>
                              <a:gdLst>
                                <a:gd name="T0" fmla="*/ 19 w 98"/>
                                <a:gd name="T1" fmla="*/ 103 h 143"/>
                                <a:gd name="T2" fmla="*/ 19 w 98"/>
                                <a:gd name="T3" fmla="*/ 103 h 143"/>
                                <a:gd name="T4" fmla="*/ 33 w 98"/>
                                <a:gd name="T5" fmla="*/ 124 h 143"/>
                                <a:gd name="T6" fmla="*/ 47 w 98"/>
                                <a:gd name="T7" fmla="*/ 127 h 143"/>
                                <a:gd name="T8" fmla="*/ 71 w 98"/>
                                <a:gd name="T9" fmla="*/ 117 h 143"/>
                                <a:gd name="T10" fmla="*/ 78 w 98"/>
                                <a:gd name="T11" fmla="*/ 95 h 143"/>
                                <a:gd name="T12" fmla="*/ 69 w 98"/>
                                <a:gd name="T13" fmla="*/ 72 h 143"/>
                                <a:gd name="T14" fmla="*/ 48 w 98"/>
                                <a:gd name="T15" fmla="*/ 64 h 143"/>
                                <a:gd name="T16" fmla="*/ 32 w 98"/>
                                <a:gd name="T17" fmla="*/ 68 h 143"/>
                                <a:gd name="T18" fmla="*/ 21 w 98"/>
                                <a:gd name="T19" fmla="*/ 77 h 143"/>
                                <a:gd name="T20" fmla="*/ 5 w 98"/>
                                <a:gd name="T21" fmla="*/ 77 h 143"/>
                                <a:gd name="T22" fmla="*/ 16 w 98"/>
                                <a:gd name="T23" fmla="*/ 0 h 143"/>
                                <a:gd name="T24" fmla="*/ 90 w 98"/>
                                <a:gd name="T25" fmla="*/ 0 h 143"/>
                                <a:gd name="T26" fmla="*/ 90 w 98"/>
                                <a:gd name="T27" fmla="*/ 18 h 143"/>
                                <a:gd name="T28" fmla="*/ 30 w 98"/>
                                <a:gd name="T29" fmla="*/ 18 h 143"/>
                                <a:gd name="T30" fmla="*/ 24 w 98"/>
                                <a:gd name="T31" fmla="*/ 57 h 143"/>
                                <a:gd name="T32" fmla="*/ 33 w 98"/>
                                <a:gd name="T33" fmla="*/ 51 h 143"/>
                                <a:gd name="T34" fmla="*/ 51 w 98"/>
                                <a:gd name="T35" fmla="*/ 48 h 143"/>
                                <a:gd name="T36" fmla="*/ 84 w 98"/>
                                <a:gd name="T37" fmla="*/ 61 h 143"/>
                                <a:gd name="T38" fmla="*/ 98 w 98"/>
                                <a:gd name="T39" fmla="*/ 92 h 143"/>
                                <a:gd name="T40" fmla="*/ 85 w 98"/>
                                <a:gd name="T41" fmla="*/ 128 h 143"/>
                                <a:gd name="T42" fmla="*/ 46 w 98"/>
                                <a:gd name="T43" fmla="*/ 143 h 143"/>
                                <a:gd name="T44" fmla="*/ 15 w 98"/>
                                <a:gd name="T45" fmla="*/ 133 h 143"/>
                                <a:gd name="T46" fmla="*/ 0 w 98"/>
                                <a:gd name="T47" fmla="*/ 103 h 143"/>
                                <a:gd name="T48" fmla="*/ 19 w 98"/>
                                <a:gd name="T49" fmla="*/ 103 h 1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8" h="143">
                                  <a:moveTo>
                                    <a:pt x="19" y="103"/>
                                  </a:moveTo>
                                  <a:lnTo>
                                    <a:pt x="19" y="103"/>
                                  </a:lnTo>
                                  <a:cubicBezTo>
                                    <a:pt x="20" y="113"/>
                                    <a:pt x="25" y="120"/>
                                    <a:pt x="33" y="124"/>
                                  </a:cubicBezTo>
                                  <a:cubicBezTo>
                                    <a:pt x="37" y="126"/>
                                    <a:pt x="42" y="127"/>
                                    <a:pt x="47" y="127"/>
                                  </a:cubicBezTo>
                                  <a:cubicBezTo>
                                    <a:pt x="58" y="127"/>
                                    <a:pt x="66" y="124"/>
                                    <a:pt x="71" y="117"/>
                                  </a:cubicBezTo>
                                  <a:cubicBezTo>
                                    <a:pt x="76" y="111"/>
                                    <a:pt x="78" y="103"/>
                                    <a:pt x="78" y="95"/>
                                  </a:cubicBezTo>
                                  <a:cubicBezTo>
                                    <a:pt x="78" y="85"/>
                                    <a:pt x="75" y="77"/>
                                    <a:pt x="69" y="72"/>
                                  </a:cubicBezTo>
                                  <a:cubicBezTo>
                                    <a:pt x="63" y="67"/>
                                    <a:pt x="56" y="64"/>
                                    <a:pt x="48" y="64"/>
                                  </a:cubicBezTo>
                                  <a:cubicBezTo>
                                    <a:pt x="42" y="64"/>
                                    <a:pt x="36" y="65"/>
                                    <a:pt x="32" y="68"/>
                                  </a:cubicBezTo>
                                  <a:cubicBezTo>
                                    <a:pt x="28" y="70"/>
                                    <a:pt x="24" y="73"/>
                                    <a:pt x="21" y="77"/>
                                  </a:cubicBezTo>
                                  <a:lnTo>
                                    <a:pt x="5" y="77"/>
                                  </a:lnTo>
                                  <a:lnTo>
                                    <a:pt x="16" y="0"/>
                                  </a:lnTo>
                                  <a:lnTo>
                                    <a:pt x="90" y="0"/>
                                  </a:lnTo>
                                  <a:lnTo>
                                    <a:pt x="90" y="18"/>
                                  </a:lnTo>
                                  <a:lnTo>
                                    <a:pt x="30" y="18"/>
                                  </a:lnTo>
                                  <a:lnTo>
                                    <a:pt x="24" y="57"/>
                                  </a:lnTo>
                                  <a:cubicBezTo>
                                    <a:pt x="27" y="54"/>
                                    <a:pt x="30" y="53"/>
                                    <a:pt x="33" y="51"/>
                                  </a:cubicBezTo>
                                  <a:cubicBezTo>
                                    <a:pt x="38" y="49"/>
                                    <a:pt x="44" y="48"/>
                                    <a:pt x="51" y="48"/>
                                  </a:cubicBezTo>
                                  <a:cubicBezTo>
                                    <a:pt x="64" y="48"/>
                                    <a:pt x="75" y="52"/>
                                    <a:pt x="84" y="61"/>
                                  </a:cubicBezTo>
                                  <a:cubicBezTo>
                                    <a:pt x="93" y="69"/>
                                    <a:pt x="98" y="79"/>
                                    <a:pt x="98" y="92"/>
                                  </a:cubicBezTo>
                                  <a:cubicBezTo>
                                    <a:pt x="98" y="106"/>
                                    <a:pt x="93" y="117"/>
                                    <a:pt x="85" y="128"/>
                                  </a:cubicBezTo>
                                  <a:cubicBezTo>
                                    <a:pt x="77" y="138"/>
                                    <a:pt x="64" y="143"/>
                                    <a:pt x="46" y="143"/>
                                  </a:cubicBezTo>
                                  <a:cubicBezTo>
                                    <a:pt x="34" y="143"/>
                                    <a:pt x="24" y="140"/>
                                    <a:pt x="15" y="133"/>
                                  </a:cubicBezTo>
                                  <a:cubicBezTo>
                                    <a:pt x="6" y="127"/>
                                    <a:pt x="1" y="117"/>
                                    <a:pt x="0" y="103"/>
                                  </a:cubicBezTo>
                                  <a:lnTo>
                                    <a:pt x="19" y="10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74" name="Freeform 331"/>
                          <wps:cNvSpPr>
                            <a:spLocks/>
                          </wps:cNvSpPr>
                          <wps:spPr bwMode="auto">
                            <a:xfrm>
                              <a:off x="7074" y="3930"/>
                              <a:ext cx="36" cy="150"/>
                            </a:xfrm>
                            <a:custGeom>
                              <a:avLst/>
                              <a:gdLst>
                                <a:gd name="T0" fmla="*/ 1 w 46"/>
                                <a:gd name="T1" fmla="*/ 189 h 189"/>
                                <a:gd name="T2" fmla="*/ 1 w 46"/>
                                <a:gd name="T3" fmla="*/ 189 h 189"/>
                                <a:gd name="T4" fmla="*/ 21 w 46"/>
                                <a:gd name="T5" fmla="*/ 144 h 189"/>
                                <a:gd name="T6" fmla="*/ 28 w 46"/>
                                <a:gd name="T7" fmla="*/ 94 h 189"/>
                                <a:gd name="T8" fmla="*/ 20 w 46"/>
                                <a:gd name="T9" fmla="*/ 42 h 189"/>
                                <a:gd name="T10" fmla="*/ 0 w 46"/>
                                <a:gd name="T11" fmla="*/ 0 h 189"/>
                                <a:gd name="T12" fmla="*/ 12 w 46"/>
                                <a:gd name="T13" fmla="*/ 0 h 189"/>
                                <a:gd name="T14" fmla="*/ 31 w 46"/>
                                <a:gd name="T15" fmla="*/ 30 h 189"/>
                                <a:gd name="T16" fmla="*/ 38 w 46"/>
                                <a:gd name="T17" fmla="*/ 46 h 189"/>
                                <a:gd name="T18" fmla="*/ 44 w 46"/>
                                <a:gd name="T19" fmla="*/ 70 h 189"/>
                                <a:gd name="T20" fmla="*/ 46 w 46"/>
                                <a:gd name="T21" fmla="*/ 93 h 189"/>
                                <a:gd name="T22" fmla="*/ 37 w 46"/>
                                <a:gd name="T23" fmla="*/ 145 h 189"/>
                                <a:gd name="T24" fmla="*/ 13 w 46"/>
                                <a:gd name="T25" fmla="*/ 189 h 189"/>
                                <a:gd name="T26" fmla="*/ 1 w 46"/>
                                <a:gd name="T27" fmla="*/ 189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1" y="189"/>
                                  </a:moveTo>
                                  <a:lnTo>
                                    <a:pt x="1" y="189"/>
                                  </a:lnTo>
                                  <a:cubicBezTo>
                                    <a:pt x="11" y="168"/>
                                    <a:pt x="18" y="153"/>
                                    <a:pt x="21" y="144"/>
                                  </a:cubicBezTo>
                                  <a:cubicBezTo>
                                    <a:pt x="25" y="130"/>
                                    <a:pt x="28" y="113"/>
                                    <a:pt x="28" y="94"/>
                                  </a:cubicBezTo>
                                  <a:cubicBezTo>
                                    <a:pt x="28" y="75"/>
                                    <a:pt x="25" y="58"/>
                                    <a:pt x="20" y="42"/>
                                  </a:cubicBezTo>
                                  <a:cubicBezTo>
                                    <a:pt x="16" y="32"/>
                                    <a:pt x="10" y="18"/>
                                    <a:pt x="0" y="0"/>
                                  </a:cubicBezTo>
                                  <a:lnTo>
                                    <a:pt x="12" y="0"/>
                                  </a:lnTo>
                                  <a:cubicBezTo>
                                    <a:pt x="22" y="16"/>
                                    <a:pt x="29" y="26"/>
                                    <a:pt x="31" y="30"/>
                                  </a:cubicBezTo>
                                  <a:cubicBezTo>
                                    <a:pt x="33" y="34"/>
                                    <a:pt x="35" y="39"/>
                                    <a:pt x="38" y="46"/>
                                  </a:cubicBezTo>
                                  <a:cubicBezTo>
                                    <a:pt x="41" y="54"/>
                                    <a:pt x="43" y="62"/>
                                    <a:pt x="44" y="70"/>
                                  </a:cubicBezTo>
                                  <a:cubicBezTo>
                                    <a:pt x="46" y="78"/>
                                    <a:pt x="46" y="86"/>
                                    <a:pt x="46" y="93"/>
                                  </a:cubicBezTo>
                                  <a:cubicBezTo>
                                    <a:pt x="46" y="113"/>
                                    <a:pt x="43" y="130"/>
                                    <a:pt x="37" y="145"/>
                                  </a:cubicBezTo>
                                  <a:cubicBezTo>
                                    <a:pt x="33" y="155"/>
                                    <a:pt x="25" y="170"/>
                                    <a:pt x="13" y="189"/>
                                  </a:cubicBezTo>
                                  <a:lnTo>
                                    <a:pt x="1" y="18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75" name="Freeform 332"/>
                          <wps:cNvSpPr>
                            <a:spLocks/>
                          </wps:cNvSpPr>
                          <wps:spPr bwMode="auto">
                            <a:xfrm>
                              <a:off x="5960" y="2374"/>
                              <a:ext cx="41" cy="111"/>
                            </a:xfrm>
                            <a:custGeom>
                              <a:avLst/>
                              <a:gdLst>
                                <a:gd name="T0" fmla="*/ 0 w 52"/>
                                <a:gd name="T1" fmla="*/ 41 h 141"/>
                                <a:gd name="T2" fmla="*/ 0 w 52"/>
                                <a:gd name="T3" fmla="*/ 41 h 141"/>
                                <a:gd name="T4" fmla="*/ 0 w 52"/>
                                <a:gd name="T5" fmla="*/ 27 h 141"/>
                                <a:gd name="T6" fmla="*/ 27 w 52"/>
                                <a:gd name="T7" fmla="*/ 21 h 141"/>
                                <a:gd name="T8" fmla="*/ 38 w 52"/>
                                <a:gd name="T9" fmla="*/ 0 h 141"/>
                                <a:gd name="T10" fmla="*/ 52 w 52"/>
                                <a:gd name="T11" fmla="*/ 0 h 141"/>
                                <a:gd name="T12" fmla="*/ 52 w 52"/>
                                <a:gd name="T13" fmla="*/ 141 h 141"/>
                                <a:gd name="T14" fmla="*/ 33 w 52"/>
                                <a:gd name="T15" fmla="*/ 141 h 141"/>
                                <a:gd name="T16" fmla="*/ 33 w 52"/>
                                <a:gd name="T17" fmla="*/ 41 h 141"/>
                                <a:gd name="T18" fmla="*/ 0 w 52"/>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1">
                                  <a:moveTo>
                                    <a:pt x="0" y="41"/>
                                  </a:moveTo>
                                  <a:lnTo>
                                    <a:pt x="0" y="41"/>
                                  </a:lnTo>
                                  <a:lnTo>
                                    <a:pt x="0" y="27"/>
                                  </a:lnTo>
                                  <a:cubicBezTo>
                                    <a:pt x="13" y="26"/>
                                    <a:pt x="22" y="24"/>
                                    <a:pt x="27" y="21"/>
                                  </a:cubicBezTo>
                                  <a:cubicBezTo>
                                    <a:pt x="32" y="18"/>
                                    <a:pt x="36" y="11"/>
                                    <a:pt x="38" y="0"/>
                                  </a:cubicBezTo>
                                  <a:lnTo>
                                    <a:pt x="52" y="0"/>
                                  </a:lnTo>
                                  <a:lnTo>
                                    <a:pt x="52" y="141"/>
                                  </a:lnTo>
                                  <a:lnTo>
                                    <a:pt x="33" y="141"/>
                                  </a:lnTo>
                                  <a:lnTo>
                                    <a:pt x="33"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76" name="Freeform 333"/>
                          <wps:cNvSpPr>
                            <a:spLocks/>
                          </wps:cNvSpPr>
                          <wps:spPr bwMode="auto">
                            <a:xfrm>
                              <a:off x="6048" y="2468"/>
                              <a:ext cx="16" cy="17"/>
                            </a:xfrm>
                            <a:custGeom>
                              <a:avLst/>
                              <a:gdLst>
                                <a:gd name="T0" fmla="*/ 0 w 20"/>
                                <a:gd name="T1" fmla="*/ 0 h 22"/>
                                <a:gd name="T2" fmla="*/ 0 w 20"/>
                                <a:gd name="T3" fmla="*/ 0 h 22"/>
                                <a:gd name="T4" fmla="*/ 20 w 20"/>
                                <a:gd name="T5" fmla="*/ 0 h 22"/>
                                <a:gd name="T6" fmla="*/ 20 w 20"/>
                                <a:gd name="T7" fmla="*/ 22 h 22"/>
                                <a:gd name="T8" fmla="*/ 0 w 20"/>
                                <a:gd name="T9" fmla="*/ 22 h 22"/>
                                <a:gd name="T10" fmla="*/ 0 w 20"/>
                                <a:gd name="T11" fmla="*/ 0 h 22"/>
                              </a:gdLst>
                              <a:ahLst/>
                              <a:cxnLst>
                                <a:cxn ang="0">
                                  <a:pos x="T0" y="T1"/>
                                </a:cxn>
                                <a:cxn ang="0">
                                  <a:pos x="T2" y="T3"/>
                                </a:cxn>
                                <a:cxn ang="0">
                                  <a:pos x="T4" y="T5"/>
                                </a:cxn>
                                <a:cxn ang="0">
                                  <a:pos x="T6" y="T7"/>
                                </a:cxn>
                                <a:cxn ang="0">
                                  <a:pos x="T8" y="T9"/>
                                </a:cxn>
                                <a:cxn ang="0">
                                  <a:pos x="T10" y="T11"/>
                                </a:cxn>
                              </a:cxnLst>
                              <a:rect l="0" t="0" r="r" b="b"/>
                              <a:pathLst>
                                <a:path w="20" h="22">
                                  <a:moveTo>
                                    <a:pt x="0" y="0"/>
                                  </a:moveTo>
                                  <a:lnTo>
                                    <a:pt x="0" y="0"/>
                                  </a:lnTo>
                                  <a:lnTo>
                                    <a:pt x="20" y="0"/>
                                  </a:lnTo>
                                  <a:lnTo>
                                    <a:pt x="20"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77" name="Freeform 334"/>
                          <wps:cNvSpPr>
                            <a:spLocks noEditPoints="1"/>
                          </wps:cNvSpPr>
                          <wps:spPr bwMode="auto">
                            <a:xfrm>
                              <a:off x="6084" y="2373"/>
                              <a:ext cx="75" cy="116"/>
                            </a:xfrm>
                            <a:custGeom>
                              <a:avLst/>
                              <a:gdLst>
                                <a:gd name="T0" fmla="*/ 20 w 95"/>
                                <a:gd name="T1" fmla="*/ 108 h 146"/>
                                <a:gd name="T2" fmla="*/ 20 w 95"/>
                                <a:gd name="T3" fmla="*/ 108 h 146"/>
                                <a:gd name="T4" fmla="*/ 31 w 95"/>
                                <a:gd name="T5" fmla="*/ 128 h 146"/>
                                <a:gd name="T6" fmla="*/ 43 w 95"/>
                                <a:gd name="T7" fmla="*/ 131 h 146"/>
                                <a:gd name="T8" fmla="*/ 65 w 95"/>
                                <a:gd name="T9" fmla="*/ 120 h 146"/>
                                <a:gd name="T10" fmla="*/ 78 w 95"/>
                                <a:gd name="T11" fmla="*/ 77 h 146"/>
                                <a:gd name="T12" fmla="*/ 63 w 95"/>
                                <a:gd name="T13" fmla="*/ 90 h 146"/>
                                <a:gd name="T14" fmla="*/ 44 w 95"/>
                                <a:gd name="T15" fmla="*/ 94 h 146"/>
                                <a:gd name="T16" fmla="*/ 12 w 95"/>
                                <a:gd name="T17" fmla="*/ 81 h 146"/>
                                <a:gd name="T18" fmla="*/ 0 w 95"/>
                                <a:gd name="T19" fmla="*/ 49 h 146"/>
                                <a:gd name="T20" fmla="*/ 12 w 95"/>
                                <a:gd name="T21" fmla="*/ 15 h 146"/>
                                <a:gd name="T22" fmla="*/ 46 w 95"/>
                                <a:gd name="T23" fmla="*/ 0 h 146"/>
                                <a:gd name="T24" fmla="*/ 89 w 95"/>
                                <a:gd name="T25" fmla="*/ 28 h 146"/>
                                <a:gd name="T26" fmla="*/ 95 w 95"/>
                                <a:gd name="T27" fmla="*/ 66 h 146"/>
                                <a:gd name="T28" fmla="*/ 88 w 95"/>
                                <a:gd name="T29" fmla="*/ 112 h 146"/>
                                <a:gd name="T30" fmla="*/ 44 w 95"/>
                                <a:gd name="T31" fmla="*/ 146 h 146"/>
                                <a:gd name="T32" fmla="*/ 12 w 95"/>
                                <a:gd name="T33" fmla="*/ 135 h 146"/>
                                <a:gd name="T34" fmla="*/ 2 w 95"/>
                                <a:gd name="T35" fmla="*/ 108 h 146"/>
                                <a:gd name="T36" fmla="*/ 20 w 95"/>
                                <a:gd name="T37" fmla="*/ 108 h 146"/>
                                <a:gd name="T38" fmla="*/ 46 w 95"/>
                                <a:gd name="T39" fmla="*/ 79 h 146"/>
                                <a:gd name="T40" fmla="*/ 46 w 95"/>
                                <a:gd name="T41" fmla="*/ 79 h 146"/>
                                <a:gd name="T42" fmla="*/ 66 w 95"/>
                                <a:gd name="T43" fmla="*/ 72 h 146"/>
                                <a:gd name="T44" fmla="*/ 74 w 95"/>
                                <a:gd name="T45" fmla="*/ 47 h 146"/>
                                <a:gd name="T46" fmla="*/ 67 w 95"/>
                                <a:gd name="T47" fmla="*/ 24 h 146"/>
                                <a:gd name="T48" fmla="*/ 47 w 95"/>
                                <a:gd name="T49" fmla="*/ 16 h 146"/>
                                <a:gd name="T50" fmla="*/ 26 w 95"/>
                                <a:gd name="T51" fmla="*/ 25 h 146"/>
                                <a:gd name="T52" fmla="*/ 18 w 95"/>
                                <a:gd name="T53" fmla="*/ 48 h 146"/>
                                <a:gd name="T54" fmla="*/ 25 w 95"/>
                                <a:gd name="T55" fmla="*/ 70 h 146"/>
                                <a:gd name="T56" fmla="*/ 46 w 95"/>
                                <a:gd name="T57" fmla="*/ 79 h 146"/>
                                <a:gd name="T58" fmla="*/ 46 w 95"/>
                                <a:gd name="T59" fmla="*/ 79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95" h="146">
                                  <a:moveTo>
                                    <a:pt x="20" y="108"/>
                                  </a:moveTo>
                                  <a:lnTo>
                                    <a:pt x="20" y="108"/>
                                  </a:lnTo>
                                  <a:cubicBezTo>
                                    <a:pt x="20" y="117"/>
                                    <a:pt x="24" y="124"/>
                                    <a:pt x="31" y="128"/>
                                  </a:cubicBezTo>
                                  <a:cubicBezTo>
                                    <a:pt x="34" y="130"/>
                                    <a:pt x="39" y="131"/>
                                    <a:pt x="43" y="131"/>
                                  </a:cubicBezTo>
                                  <a:cubicBezTo>
                                    <a:pt x="52" y="131"/>
                                    <a:pt x="59" y="127"/>
                                    <a:pt x="65" y="120"/>
                                  </a:cubicBezTo>
                                  <a:cubicBezTo>
                                    <a:pt x="71" y="113"/>
                                    <a:pt x="75" y="99"/>
                                    <a:pt x="78" y="77"/>
                                  </a:cubicBezTo>
                                  <a:cubicBezTo>
                                    <a:pt x="74" y="83"/>
                                    <a:pt x="69" y="88"/>
                                    <a:pt x="63" y="90"/>
                                  </a:cubicBezTo>
                                  <a:cubicBezTo>
                                    <a:pt x="57" y="93"/>
                                    <a:pt x="51" y="94"/>
                                    <a:pt x="44" y="94"/>
                                  </a:cubicBezTo>
                                  <a:cubicBezTo>
                                    <a:pt x="30" y="94"/>
                                    <a:pt x="20" y="90"/>
                                    <a:pt x="12" y="81"/>
                                  </a:cubicBezTo>
                                  <a:cubicBezTo>
                                    <a:pt x="4" y="73"/>
                                    <a:pt x="0" y="62"/>
                                    <a:pt x="0" y="49"/>
                                  </a:cubicBezTo>
                                  <a:cubicBezTo>
                                    <a:pt x="0" y="36"/>
                                    <a:pt x="4" y="25"/>
                                    <a:pt x="12" y="15"/>
                                  </a:cubicBezTo>
                                  <a:cubicBezTo>
                                    <a:pt x="19" y="5"/>
                                    <a:pt x="31" y="0"/>
                                    <a:pt x="46" y="0"/>
                                  </a:cubicBezTo>
                                  <a:cubicBezTo>
                                    <a:pt x="67" y="0"/>
                                    <a:pt x="81" y="9"/>
                                    <a:pt x="89" y="28"/>
                                  </a:cubicBezTo>
                                  <a:cubicBezTo>
                                    <a:pt x="93" y="38"/>
                                    <a:pt x="95" y="51"/>
                                    <a:pt x="95" y="66"/>
                                  </a:cubicBezTo>
                                  <a:cubicBezTo>
                                    <a:pt x="95" y="84"/>
                                    <a:pt x="93" y="99"/>
                                    <a:pt x="88" y="112"/>
                                  </a:cubicBezTo>
                                  <a:cubicBezTo>
                                    <a:pt x="79" y="134"/>
                                    <a:pt x="64" y="146"/>
                                    <a:pt x="44" y="146"/>
                                  </a:cubicBezTo>
                                  <a:cubicBezTo>
                                    <a:pt x="30" y="146"/>
                                    <a:pt x="19" y="142"/>
                                    <a:pt x="12" y="135"/>
                                  </a:cubicBezTo>
                                  <a:cubicBezTo>
                                    <a:pt x="5" y="128"/>
                                    <a:pt x="2" y="118"/>
                                    <a:pt x="2" y="108"/>
                                  </a:cubicBezTo>
                                  <a:lnTo>
                                    <a:pt x="20" y="108"/>
                                  </a:lnTo>
                                  <a:close/>
                                  <a:moveTo>
                                    <a:pt x="46" y="79"/>
                                  </a:moveTo>
                                  <a:lnTo>
                                    <a:pt x="46" y="79"/>
                                  </a:lnTo>
                                  <a:cubicBezTo>
                                    <a:pt x="53" y="79"/>
                                    <a:pt x="60" y="76"/>
                                    <a:pt x="66" y="72"/>
                                  </a:cubicBezTo>
                                  <a:cubicBezTo>
                                    <a:pt x="72" y="67"/>
                                    <a:pt x="74" y="59"/>
                                    <a:pt x="74" y="47"/>
                                  </a:cubicBezTo>
                                  <a:cubicBezTo>
                                    <a:pt x="74" y="37"/>
                                    <a:pt x="72" y="29"/>
                                    <a:pt x="67" y="24"/>
                                  </a:cubicBezTo>
                                  <a:cubicBezTo>
                                    <a:pt x="61" y="19"/>
                                    <a:pt x="55" y="16"/>
                                    <a:pt x="47" y="16"/>
                                  </a:cubicBezTo>
                                  <a:cubicBezTo>
                                    <a:pt x="38" y="16"/>
                                    <a:pt x="31" y="19"/>
                                    <a:pt x="26" y="25"/>
                                  </a:cubicBezTo>
                                  <a:cubicBezTo>
                                    <a:pt x="21" y="31"/>
                                    <a:pt x="18" y="39"/>
                                    <a:pt x="18" y="48"/>
                                  </a:cubicBezTo>
                                  <a:cubicBezTo>
                                    <a:pt x="18" y="58"/>
                                    <a:pt x="21" y="65"/>
                                    <a:pt x="25" y="70"/>
                                  </a:cubicBezTo>
                                  <a:cubicBezTo>
                                    <a:pt x="30" y="76"/>
                                    <a:pt x="37" y="79"/>
                                    <a:pt x="46" y="79"/>
                                  </a:cubicBezTo>
                                  <a:lnTo>
                                    <a:pt x="46" y="7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78" name="Freeform 335"/>
                          <wps:cNvSpPr>
                            <a:spLocks/>
                          </wps:cNvSpPr>
                          <wps:spPr bwMode="auto">
                            <a:xfrm>
                              <a:off x="6173" y="2375"/>
                              <a:ext cx="77" cy="113"/>
                            </a:xfrm>
                            <a:custGeom>
                              <a:avLst/>
                              <a:gdLst>
                                <a:gd name="T0" fmla="*/ 18 w 97"/>
                                <a:gd name="T1" fmla="*/ 103 h 142"/>
                                <a:gd name="T2" fmla="*/ 18 w 97"/>
                                <a:gd name="T3" fmla="*/ 103 h 142"/>
                                <a:gd name="T4" fmla="*/ 33 w 97"/>
                                <a:gd name="T5" fmla="*/ 124 h 142"/>
                                <a:gd name="T6" fmla="*/ 47 w 97"/>
                                <a:gd name="T7" fmla="*/ 127 h 142"/>
                                <a:gd name="T8" fmla="*/ 71 w 97"/>
                                <a:gd name="T9" fmla="*/ 117 h 142"/>
                                <a:gd name="T10" fmla="*/ 78 w 97"/>
                                <a:gd name="T11" fmla="*/ 94 h 142"/>
                                <a:gd name="T12" fmla="*/ 69 w 97"/>
                                <a:gd name="T13" fmla="*/ 71 h 142"/>
                                <a:gd name="T14" fmla="*/ 47 w 97"/>
                                <a:gd name="T15" fmla="*/ 63 h 142"/>
                                <a:gd name="T16" fmla="*/ 32 w 97"/>
                                <a:gd name="T17" fmla="*/ 67 h 142"/>
                                <a:gd name="T18" fmla="*/ 21 w 97"/>
                                <a:gd name="T19" fmla="*/ 77 h 142"/>
                                <a:gd name="T20" fmla="*/ 5 w 97"/>
                                <a:gd name="T21" fmla="*/ 76 h 142"/>
                                <a:gd name="T22" fmla="*/ 16 w 97"/>
                                <a:gd name="T23" fmla="*/ 0 h 142"/>
                                <a:gd name="T24" fmla="*/ 89 w 97"/>
                                <a:gd name="T25" fmla="*/ 0 h 142"/>
                                <a:gd name="T26" fmla="*/ 89 w 97"/>
                                <a:gd name="T27" fmla="*/ 17 h 142"/>
                                <a:gd name="T28" fmla="*/ 29 w 97"/>
                                <a:gd name="T29" fmla="*/ 17 h 142"/>
                                <a:gd name="T30" fmla="*/ 23 w 97"/>
                                <a:gd name="T31" fmla="*/ 56 h 142"/>
                                <a:gd name="T32" fmla="*/ 33 w 97"/>
                                <a:gd name="T33" fmla="*/ 51 h 142"/>
                                <a:gd name="T34" fmla="*/ 51 w 97"/>
                                <a:gd name="T35" fmla="*/ 47 h 142"/>
                                <a:gd name="T36" fmla="*/ 84 w 97"/>
                                <a:gd name="T37" fmla="*/ 60 h 142"/>
                                <a:gd name="T38" fmla="*/ 97 w 97"/>
                                <a:gd name="T39" fmla="*/ 92 h 142"/>
                                <a:gd name="T40" fmla="*/ 85 w 97"/>
                                <a:gd name="T41" fmla="*/ 127 h 142"/>
                                <a:gd name="T42" fmla="*/ 45 w 97"/>
                                <a:gd name="T43" fmla="*/ 142 h 142"/>
                                <a:gd name="T44" fmla="*/ 15 w 97"/>
                                <a:gd name="T45" fmla="*/ 132 h 142"/>
                                <a:gd name="T46" fmla="*/ 0 w 97"/>
                                <a:gd name="T47" fmla="*/ 103 h 142"/>
                                <a:gd name="T48" fmla="*/ 18 w 97"/>
                                <a:gd name="T49" fmla="*/ 103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7" h="142">
                                  <a:moveTo>
                                    <a:pt x="18" y="103"/>
                                  </a:moveTo>
                                  <a:lnTo>
                                    <a:pt x="18" y="103"/>
                                  </a:lnTo>
                                  <a:cubicBezTo>
                                    <a:pt x="20" y="113"/>
                                    <a:pt x="24" y="120"/>
                                    <a:pt x="33" y="124"/>
                                  </a:cubicBezTo>
                                  <a:cubicBezTo>
                                    <a:pt x="37" y="126"/>
                                    <a:pt x="42" y="127"/>
                                    <a:pt x="47" y="127"/>
                                  </a:cubicBezTo>
                                  <a:cubicBezTo>
                                    <a:pt x="58" y="127"/>
                                    <a:pt x="66" y="123"/>
                                    <a:pt x="71" y="117"/>
                                  </a:cubicBezTo>
                                  <a:cubicBezTo>
                                    <a:pt x="76" y="110"/>
                                    <a:pt x="78" y="102"/>
                                    <a:pt x="78" y="94"/>
                                  </a:cubicBezTo>
                                  <a:cubicBezTo>
                                    <a:pt x="78" y="84"/>
                                    <a:pt x="75" y="77"/>
                                    <a:pt x="69" y="71"/>
                                  </a:cubicBezTo>
                                  <a:cubicBezTo>
                                    <a:pt x="63" y="66"/>
                                    <a:pt x="56" y="63"/>
                                    <a:pt x="47" y="63"/>
                                  </a:cubicBezTo>
                                  <a:cubicBezTo>
                                    <a:pt x="41" y="63"/>
                                    <a:pt x="36" y="64"/>
                                    <a:pt x="32" y="67"/>
                                  </a:cubicBezTo>
                                  <a:cubicBezTo>
                                    <a:pt x="27" y="69"/>
                                    <a:pt x="24" y="73"/>
                                    <a:pt x="21" y="77"/>
                                  </a:cubicBezTo>
                                  <a:lnTo>
                                    <a:pt x="5" y="76"/>
                                  </a:lnTo>
                                  <a:lnTo>
                                    <a:pt x="16" y="0"/>
                                  </a:lnTo>
                                  <a:lnTo>
                                    <a:pt x="89" y="0"/>
                                  </a:lnTo>
                                  <a:lnTo>
                                    <a:pt x="89" y="17"/>
                                  </a:lnTo>
                                  <a:lnTo>
                                    <a:pt x="29" y="17"/>
                                  </a:lnTo>
                                  <a:lnTo>
                                    <a:pt x="23" y="56"/>
                                  </a:lnTo>
                                  <a:cubicBezTo>
                                    <a:pt x="27" y="54"/>
                                    <a:pt x="30" y="52"/>
                                    <a:pt x="33" y="51"/>
                                  </a:cubicBezTo>
                                  <a:cubicBezTo>
                                    <a:pt x="38" y="48"/>
                                    <a:pt x="44" y="47"/>
                                    <a:pt x="51" y="47"/>
                                  </a:cubicBezTo>
                                  <a:cubicBezTo>
                                    <a:pt x="64" y="47"/>
                                    <a:pt x="75" y="52"/>
                                    <a:pt x="84" y="60"/>
                                  </a:cubicBezTo>
                                  <a:cubicBezTo>
                                    <a:pt x="93" y="68"/>
                                    <a:pt x="97" y="79"/>
                                    <a:pt x="97" y="92"/>
                                  </a:cubicBezTo>
                                  <a:cubicBezTo>
                                    <a:pt x="97" y="105"/>
                                    <a:pt x="93" y="117"/>
                                    <a:pt x="85" y="127"/>
                                  </a:cubicBezTo>
                                  <a:cubicBezTo>
                                    <a:pt x="77" y="137"/>
                                    <a:pt x="63" y="142"/>
                                    <a:pt x="45" y="142"/>
                                  </a:cubicBezTo>
                                  <a:cubicBezTo>
                                    <a:pt x="34" y="142"/>
                                    <a:pt x="24" y="139"/>
                                    <a:pt x="15" y="132"/>
                                  </a:cubicBezTo>
                                  <a:cubicBezTo>
                                    <a:pt x="6" y="126"/>
                                    <a:pt x="1" y="116"/>
                                    <a:pt x="0" y="103"/>
                                  </a:cubicBezTo>
                                  <a:lnTo>
                                    <a:pt x="18" y="10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79" name="Freeform 336"/>
                          <wps:cNvSpPr>
                            <a:spLocks/>
                          </wps:cNvSpPr>
                          <wps:spPr bwMode="auto">
                            <a:xfrm>
                              <a:off x="6313" y="2368"/>
                              <a:ext cx="36" cy="150"/>
                            </a:xfrm>
                            <a:custGeom>
                              <a:avLst/>
                              <a:gdLst>
                                <a:gd name="T0" fmla="*/ 45 w 46"/>
                                <a:gd name="T1" fmla="*/ 0 h 189"/>
                                <a:gd name="T2" fmla="*/ 45 w 46"/>
                                <a:gd name="T3" fmla="*/ 0 h 189"/>
                                <a:gd name="T4" fmla="*/ 25 w 46"/>
                                <a:gd name="T5" fmla="*/ 45 h 189"/>
                                <a:gd name="T6" fmla="*/ 18 w 46"/>
                                <a:gd name="T7" fmla="*/ 95 h 189"/>
                                <a:gd name="T8" fmla="*/ 26 w 46"/>
                                <a:gd name="T9" fmla="*/ 147 h 189"/>
                                <a:gd name="T10" fmla="*/ 46 w 46"/>
                                <a:gd name="T11" fmla="*/ 189 h 189"/>
                                <a:gd name="T12" fmla="*/ 34 w 46"/>
                                <a:gd name="T13" fmla="*/ 189 h 189"/>
                                <a:gd name="T14" fmla="*/ 16 w 46"/>
                                <a:gd name="T15" fmla="*/ 160 h 189"/>
                                <a:gd name="T16" fmla="*/ 8 w 46"/>
                                <a:gd name="T17" fmla="*/ 143 h 189"/>
                                <a:gd name="T18" fmla="*/ 1 w 46"/>
                                <a:gd name="T19" fmla="*/ 112 h 189"/>
                                <a:gd name="T20" fmla="*/ 0 w 46"/>
                                <a:gd name="T21" fmla="*/ 96 h 189"/>
                                <a:gd name="T22" fmla="*/ 9 w 46"/>
                                <a:gd name="T23" fmla="*/ 44 h 189"/>
                                <a:gd name="T24" fmla="*/ 33 w 46"/>
                                <a:gd name="T25" fmla="*/ 0 h 189"/>
                                <a:gd name="T26" fmla="*/ 45 w 46"/>
                                <a:gd name="T27" fmla="*/ 0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45" y="0"/>
                                  </a:moveTo>
                                  <a:lnTo>
                                    <a:pt x="45" y="0"/>
                                  </a:lnTo>
                                  <a:cubicBezTo>
                                    <a:pt x="35" y="20"/>
                                    <a:pt x="28" y="35"/>
                                    <a:pt x="25" y="45"/>
                                  </a:cubicBezTo>
                                  <a:cubicBezTo>
                                    <a:pt x="21" y="59"/>
                                    <a:pt x="18" y="76"/>
                                    <a:pt x="18" y="95"/>
                                  </a:cubicBezTo>
                                  <a:cubicBezTo>
                                    <a:pt x="18" y="114"/>
                                    <a:pt x="21" y="131"/>
                                    <a:pt x="26" y="147"/>
                                  </a:cubicBezTo>
                                  <a:cubicBezTo>
                                    <a:pt x="30" y="157"/>
                                    <a:pt x="36" y="171"/>
                                    <a:pt x="46" y="189"/>
                                  </a:cubicBezTo>
                                  <a:lnTo>
                                    <a:pt x="34" y="189"/>
                                  </a:lnTo>
                                  <a:cubicBezTo>
                                    <a:pt x="24" y="174"/>
                                    <a:pt x="18" y="164"/>
                                    <a:pt x="16" y="160"/>
                                  </a:cubicBezTo>
                                  <a:cubicBezTo>
                                    <a:pt x="14" y="156"/>
                                    <a:pt x="11" y="150"/>
                                    <a:pt x="8" y="143"/>
                                  </a:cubicBezTo>
                                  <a:cubicBezTo>
                                    <a:pt x="5" y="134"/>
                                    <a:pt x="2" y="123"/>
                                    <a:pt x="1" y="112"/>
                                  </a:cubicBezTo>
                                  <a:cubicBezTo>
                                    <a:pt x="0" y="106"/>
                                    <a:pt x="0" y="101"/>
                                    <a:pt x="0" y="96"/>
                                  </a:cubicBezTo>
                                  <a:cubicBezTo>
                                    <a:pt x="0" y="76"/>
                                    <a:pt x="3" y="59"/>
                                    <a:pt x="9" y="44"/>
                                  </a:cubicBezTo>
                                  <a:cubicBezTo>
                                    <a:pt x="13" y="34"/>
                                    <a:pt x="21" y="20"/>
                                    <a:pt x="33" y="0"/>
                                  </a:cubicBezTo>
                                  <a:lnTo>
                                    <a:pt x="45"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80" name="Freeform 337"/>
                          <wps:cNvSpPr>
                            <a:spLocks noEditPoints="1"/>
                          </wps:cNvSpPr>
                          <wps:spPr bwMode="auto">
                            <a:xfrm>
                              <a:off x="6360" y="2373"/>
                              <a:ext cx="77" cy="115"/>
                            </a:xfrm>
                            <a:custGeom>
                              <a:avLst/>
                              <a:gdLst>
                                <a:gd name="T0" fmla="*/ 48 w 97"/>
                                <a:gd name="T1" fmla="*/ 0 h 145"/>
                                <a:gd name="T2" fmla="*/ 48 w 97"/>
                                <a:gd name="T3" fmla="*/ 0 h 145"/>
                                <a:gd name="T4" fmla="*/ 88 w 97"/>
                                <a:gd name="T5" fmla="*/ 23 h 145"/>
                                <a:gd name="T6" fmla="*/ 97 w 97"/>
                                <a:gd name="T7" fmla="*/ 71 h 145"/>
                                <a:gd name="T8" fmla="*/ 88 w 97"/>
                                <a:gd name="T9" fmla="*/ 118 h 145"/>
                                <a:gd name="T10" fmla="*/ 48 w 97"/>
                                <a:gd name="T11" fmla="*/ 145 h 145"/>
                                <a:gd name="T12" fmla="*/ 10 w 97"/>
                                <a:gd name="T13" fmla="*/ 123 h 145"/>
                                <a:gd name="T14" fmla="*/ 0 w 97"/>
                                <a:gd name="T15" fmla="*/ 74 h 145"/>
                                <a:gd name="T16" fmla="*/ 6 w 97"/>
                                <a:gd name="T17" fmla="*/ 33 h 145"/>
                                <a:gd name="T18" fmla="*/ 48 w 97"/>
                                <a:gd name="T19" fmla="*/ 0 h 145"/>
                                <a:gd name="T20" fmla="*/ 48 w 97"/>
                                <a:gd name="T21" fmla="*/ 0 h 145"/>
                                <a:gd name="T22" fmla="*/ 48 w 97"/>
                                <a:gd name="T23" fmla="*/ 129 h 145"/>
                                <a:gd name="T24" fmla="*/ 48 w 97"/>
                                <a:gd name="T25" fmla="*/ 129 h 145"/>
                                <a:gd name="T26" fmla="*/ 70 w 97"/>
                                <a:gd name="T27" fmla="*/ 117 h 145"/>
                                <a:gd name="T28" fmla="*/ 78 w 97"/>
                                <a:gd name="T29" fmla="*/ 72 h 145"/>
                                <a:gd name="T30" fmla="*/ 72 w 97"/>
                                <a:gd name="T31" fmla="*/ 32 h 145"/>
                                <a:gd name="T32" fmla="*/ 49 w 97"/>
                                <a:gd name="T33" fmla="*/ 16 h 145"/>
                                <a:gd name="T34" fmla="*/ 26 w 97"/>
                                <a:gd name="T35" fmla="*/ 31 h 145"/>
                                <a:gd name="T36" fmla="*/ 19 w 97"/>
                                <a:gd name="T37" fmla="*/ 75 h 145"/>
                                <a:gd name="T38" fmla="*/ 23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79" y="8"/>
                                    <a:pt x="88" y="23"/>
                                  </a:cubicBezTo>
                                  <a:cubicBezTo>
                                    <a:pt x="94" y="35"/>
                                    <a:pt x="97" y="51"/>
                                    <a:pt x="97" y="71"/>
                                  </a:cubicBezTo>
                                  <a:cubicBezTo>
                                    <a:pt x="97" y="90"/>
                                    <a:pt x="94" y="106"/>
                                    <a:pt x="88" y="118"/>
                                  </a:cubicBezTo>
                                  <a:cubicBezTo>
                                    <a:pt x="80" y="136"/>
                                    <a:pt x="67" y="145"/>
                                    <a:pt x="48" y="145"/>
                                  </a:cubicBezTo>
                                  <a:cubicBezTo>
                                    <a:pt x="31" y="145"/>
                                    <a:pt x="18" y="138"/>
                                    <a:pt x="10" y="123"/>
                                  </a:cubicBezTo>
                                  <a:cubicBezTo>
                                    <a:pt x="3" y="111"/>
                                    <a:pt x="0" y="95"/>
                                    <a:pt x="0" y="74"/>
                                  </a:cubicBezTo>
                                  <a:cubicBezTo>
                                    <a:pt x="0" y="58"/>
                                    <a:pt x="2" y="44"/>
                                    <a:pt x="6" y="33"/>
                                  </a:cubicBezTo>
                                  <a:cubicBezTo>
                                    <a:pt x="14" y="11"/>
                                    <a:pt x="28" y="0"/>
                                    <a:pt x="48" y="0"/>
                                  </a:cubicBezTo>
                                  <a:lnTo>
                                    <a:pt x="48" y="0"/>
                                  </a:lnTo>
                                  <a:close/>
                                  <a:moveTo>
                                    <a:pt x="48" y="129"/>
                                  </a:moveTo>
                                  <a:lnTo>
                                    <a:pt x="48" y="129"/>
                                  </a:lnTo>
                                  <a:cubicBezTo>
                                    <a:pt x="57" y="129"/>
                                    <a:pt x="64" y="125"/>
                                    <a:pt x="70" y="117"/>
                                  </a:cubicBezTo>
                                  <a:cubicBezTo>
                                    <a:pt x="75" y="109"/>
                                    <a:pt x="78" y="94"/>
                                    <a:pt x="78" y="72"/>
                                  </a:cubicBezTo>
                                  <a:cubicBezTo>
                                    <a:pt x="78" y="55"/>
                                    <a:pt x="76" y="42"/>
                                    <a:pt x="72" y="32"/>
                                  </a:cubicBezTo>
                                  <a:cubicBezTo>
                                    <a:pt x="68" y="22"/>
                                    <a:pt x="60" y="16"/>
                                    <a:pt x="49" y="16"/>
                                  </a:cubicBezTo>
                                  <a:cubicBezTo>
                                    <a:pt x="39" y="16"/>
                                    <a:pt x="31" y="21"/>
                                    <a:pt x="26" y="31"/>
                                  </a:cubicBezTo>
                                  <a:cubicBezTo>
                                    <a:pt x="21" y="41"/>
                                    <a:pt x="19" y="55"/>
                                    <a:pt x="19" y="75"/>
                                  </a:cubicBezTo>
                                  <a:cubicBezTo>
                                    <a:pt x="19" y="89"/>
                                    <a:pt x="20" y="101"/>
                                    <a:pt x="23" y="109"/>
                                  </a:cubicBezTo>
                                  <a:cubicBezTo>
                                    <a:pt x="28" y="123"/>
                                    <a:pt x="36"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81" name="Freeform 338"/>
                          <wps:cNvSpPr>
                            <a:spLocks/>
                          </wps:cNvSpPr>
                          <wps:spPr bwMode="auto">
                            <a:xfrm>
                              <a:off x="6458" y="2468"/>
                              <a:ext cx="16" cy="17"/>
                            </a:xfrm>
                            <a:custGeom>
                              <a:avLst/>
                              <a:gdLst>
                                <a:gd name="T0" fmla="*/ 0 w 21"/>
                                <a:gd name="T1" fmla="*/ 0 h 22"/>
                                <a:gd name="T2" fmla="*/ 0 w 21"/>
                                <a:gd name="T3" fmla="*/ 0 h 22"/>
                                <a:gd name="T4" fmla="*/ 21 w 21"/>
                                <a:gd name="T5" fmla="*/ 0 h 22"/>
                                <a:gd name="T6" fmla="*/ 21 w 21"/>
                                <a:gd name="T7" fmla="*/ 22 h 22"/>
                                <a:gd name="T8" fmla="*/ 0 w 21"/>
                                <a:gd name="T9" fmla="*/ 22 h 22"/>
                                <a:gd name="T10" fmla="*/ 0 w 21"/>
                                <a:gd name="T11" fmla="*/ 0 h 22"/>
                              </a:gdLst>
                              <a:ahLst/>
                              <a:cxnLst>
                                <a:cxn ang="0">
                                  <a:pos x="T0" y="T1"/>
                                </a:cxn>
                                <a:cxn ang="0">
                                  <a:pos x="T2" y="T3"/>
                                </a:cxn>
                                <a:cxn ang="0">
                                  <a:pos x="T4" y="T5"/>
                                </a:cxn>
                                <a:cxn ang="0">
                                  <a:pos x="T6" y="T7"/>
                                </a:cxn>
                                <a:cxn ang="0">
                                  <a:pos x="T8" y="T9"/>
                                </a:cxn>
                                <a:cxn ang="0">
                                  <a:pos x="T10" y="T11"/>
                                </a:cxn>
                              </a:cxnLst>
                              <a:rect l="0" t="0" r="r" b="b"/>
                              <a:pathLst>
                                <a:path w="21" h="22">
                                  <a:moveTo>
                                    <a:pt x="0" y="0"/>
                                  </a:moveTo>
                                  <a:lnTo>
                                    <a:pt x="0" y="0"/>
                                  </a:lnTo>
                                  <a:lnTo>
                                    <a:pt x="21" y="0"/>
                                  </a:lnTo>
                                  <a:lnTo>
                                    <a:pt x="21"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82" name="Freeform 339"/>
                          <wps:cNvSpPr>
                            <a:spLocks noEditPoints="1"/>
                          </wps:cNvSpPr>
                          <wps:spPr bwMode="auto">
                            <a:xfrm>
                              <a:off x="6493" y="2373"/>
                              <a:ext cx="79" cy="112"/>
                            </a:xfrm>
                            <a:custGeom>
                              <a:avLst/>
                              <a:gdLst>
                                <a:gd name="T0" fmla="*/ 61 w 100"/>
                                <a:gd name="T1" fmla="*/ 92 h 142"/>
                                <a:gd name="T2" fmla="*/ 61 w 100"/>
                                <a:gd name="T3" fmla="*/ 92 h 142"/>
                                <a:gd name="T4" fmla="*/ 61 w 100"/>
                                <a:gd name="T5" fmla="*/ 28 h 142"/>
                                <a:gd name="T6" fmla="*/ 16 w 100"/>
                                <a:gd name="T7" fmla="*/ 92 h 142"/>
                                <a:gd name="T8" fmla="*/ 61 w 100"/>
                                <a:gd name="T9" fmla="*/ 92 h 142"/>
                                <a:gd name="T10" fmla="*/ 62 w 100"/>
                                <a:gd name="T11" fmla="*/ 142 h 142"/>
                                <a:gd name="T12" fmla="*/ 62 w 100"/>
                                <a:gd name="T13" fmla="*/ 142 h 142"/>
                                <a:gd name="T14" fmla="*/ 62 w 100"/>
                                <a:gd name="T15" fmla="*/ 107 h 142"/>
                                <a:gd name="T16" fmla="*/ 0 w 100"/>
                                <a:gd name="T17" fmla="*/ 107 h 142"/>
                                <a:gd name="T18" fmla="*/ 0 w 100"/>
                                <a:gd name="T19" fmla="*/ 90 h 142"/>
                                <a:gd name="T20" fmla="*/ 64 w 100"/>
                                <a:gd name="T21" fmla="*/ 0 h 142"/>
                                <a:gd name="T22" fmla="*/ 79 w 100"/>
                                <a:gd name="T23" fmla="*/ 0 h 142"/>
                                <a:gd name="T24" fmla="*/ 79 w 100"/>
                                <a:gd name="T25" fmla="*/ 92 h 142"/>
                                <a:gd name="T26" fmla="*/ 100 w 100"/>
                                <a:gd name="T27" fmla="*/ 92 h 142"/>
                                <a:gd name="T28" fmla="*/ 100 w 100"/>
                                <a:gd name="T29" fmla="*/ 107 h 142"/>
                                <a:gd name="T30" fmla="*/ 79 w 100"/>
                                <a:gd name="T31" fmla="*/ 107 h 142"/>
                                <a:gd name="T32" fmla="*/ 79 w 100"/>
                                <a:gd name="T33" fmla="*/ 142 h 142"/>
                                <a:gd name="T34" fmla="*/ 62 w 100"/>
                                <a:gd name="T35"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00" h="142">
                                  <a:moveTo>
                                    <a:pt x="61" y="92"/>
                                  </a:moveTo>
                                  <a:lnTo>
                                    <a:pt x="61" y="92"/>
                                  </a:lnTo>
                                  <a:lnTo>
                                    <a:pt x="61" y="28"/>
                                  </a:lnTo>
                                  <a:lnTo>
                                    <a:pt x="16" y="92"/>
                                  </a:lnTo>
                                  <a:lnTo>
                                    <a:pt x="61" y="92"/>
                                  </a:lnTo>
                                  <a:close/>
                                  <a:moveTo>
                                    <a:pt x="62" y="142"/>
                                  </a:moveTo>
                                  <a:lnTo>
                                    <a:pt x="62" y="142"/>
                                  </a:lnTo>
                                  <a:lnTo>
                                    <a:pt x="62" y="107"/>
                                  </a:lnTo>
                                  <a:lnTo>
                                    <a:pt x="0" y="107"/>
                                  </a:lnTo>
                                  <a:lnTo>
                                    <a:pt x="0" y="90"/>
                                  </a:lnTo>
                                  <a:lnTo>
                                    <a:pt x="64" y="0"/>
                                  </a:lnTo>
                                  <a:lnTo>
                                    <a:pt x="79" y="0"/>
                                  </a:lnTo>
                                  <a:lnTo>
                                    <a:pt x="79" y="92"/>
                                  </a:lnTo>
                                  <a:lnTo>
                                    <a:pt x="100" y="92"/>
                                  </a:lnTo>
                                  <a:lnTo>
                                    <a:pt x="100" y="107"/>
                                  </a:lnTo>
                                  <a:lnTo>
                                    <a:pt x="79" y="107"/>
                                  </a:lnTo>
                                  <a:lnTo>
                                    <a:pt x="79" y="142"/>
                                  </a:lnTo>
                                  <a:lnTo>
                                    <a:pt x="62"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83" name="Freeform 340"/>
                          <wps:cNvSpPr>
                            <a:spLocks noEditPoints="1"/>
                          </wps:cNvSpPr>
                          <wps:spPr bwMode="auto">
                            <a:xfrm>
                              <a:off x="6583" y="2373"/>
                              <a:ext cx="77" cy="115"/>
                            </a:xfrm>
                            <a:custGeom>
                              <a:avLst/>
                              <a:gdLst>
                                <a:gd name="T0" fmla="*/ 48 w 97"/>
                                <a:gd name="T1" fmla="*/ 0 h 145"/>
                                <a:gd name="T2" fmla="*/ 48 w 97"/>
                                <a:gd name="T3" fmla="*/ 0 h 145"/>
                                <a:gd name="T4" fmla="*/ 88 w 97"/>
                                <a:gd name="T5" fmla="*/ 23 h 145"/>
                                <a:gd name="T6" fmla="*/ 97 w 97"/>
                                <a:gd name="T7" fmla="*/ 71 h 145"/>
                                <a:gd name="T8" fmla="*/ 88 w 97"/>
                                <a:gd name="T9" fmla="*/ 118 h 145"/>
                                <a:gd name="T10" fmla="*/ 48 w 97"/>
                                <a:gd name="T11" fmla="*/ 145 h 145"/>
                                <a:gd name="T12" fmla="*/ 10 w 97"/>
                                <a:gd name="T13" fmla="*/ 123 h 145"/>
                                <a:gd name="T14" fmla="*/ 0 w 97"/>
                                <a:gd name="T15" fmla="*/ 74 h 145"/>
                                <a:gd name="T16" fmla="*/ 6 w 97"/>
                                <a:gd name="T17" fmla="*/ 33 h 145"/>
                                <a:gd name="T18" fmla="*/ 48 w 97"/>
                                <a:gd name="T19" fmla="*/ 0 h 145"/>
                                <a:gd name="T20" fmla="*/ 48 w 97"/>
                                <a:gd name="T21" fmla="*/ 0 h 145"/>
                                <a:gd name="T22" fmla="*/ 48 w 97"/>
                                <a:gd name="T23" fmla="*/ 129 h 145"/>
                                <a:gd name="T24" fmla="*/ 48 w 97"/>
                                <a:gd name="T25" fmla="*/ 129 h 145"/>
                                <a:gd name="T26" fmla="*/ 70 w 97"/>
                                <a:gd name="T27" fmla="*/ 117 h 145"/>
                                <a:gd name="T28" fmla="*/ 78 w 97"/>
                                <a:gd name="T29" fmla="*/ 72 h 145"/>
                                <a:gd name="T30" fmla="*/ 72 w 97"/>
                                <a:gd name="T31" fmla="*/ 32 h 145"/>
                                <a:gd name="T32" fmla="*/ 49 w 97"/>
                                <a:gd name="T33" fmla="*/ 16 h 145"/>
                                <a:gd name="T34" fmla="*/ 26 w 97"/>
                                <a:gd name="T35" fmla="*/ 31 h 145"/>
                                <a:gd name="T36" fmla="*/ 19 w 97"/>
                                <a:gd name="T37" fmla="*/ 75 h 145"/>
                                <a:gd name="T38" fmla="*/ 23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79" y="8"/>
                                    <a:pt x="88" y="23"/>
                                  </a:cubicBezTo>
                                  <a:cubicBezTo>
                                    <a:pt x="94" y="35"/>
                                    <a:pt x="97" y="51"/>
                                    <a:pt x="97" y="71"/>
                                  </a:cubicBezTo>
                                  <a:cubicBezTo>
                                    <a:pt x="97" y="90"/>
                                    <a:pt x="94" y="106"/>
                                    <a:pt x="88" y="118"/>
                                  </a:cubicBezTo>
                                  <a:cubicBezTo>
                                    <a:pt x="80" y="136"/>
                                    <a:pt x="67" y="145"/>
                                    <a:pt x="48" y="145"/>
                                  </a:cubicBezTo>
                                  <a:cubicBezTo>
                                    <a:pt x="31" y="145"/>
                                    <a:pt x="18" y="138"/>
                                    <a:pt x="10" y="123"/>
                                  </a:cubicBezTo>
                                  <a:cubicBezTo>
                                    <a:pt x="3" y="111"/>
                                    <a:pt x="0" y="95"/>
                                    <a:pt x="0" y="74"/>
                                  </a:cubicBezTo>
                                  <a:cubicBezTo>
                                    <a:pt x="0" y="58"/>
                                    <a:pt x="2" y="44"/>
                                    <a:pt x="6" y="33"/>
                                  </a:cubicBezTo>
                                  <a:cubicBezTo>
                                    <a:pt x="14" y="11"/>
                                    <a:pt x="28" y="0"/>
                                    <a:pt x="48" y="0"/>
                                  </a:cubicBezTo>
                                  <a:lnTo>
                                    <a:pt x="48" y="0"/>
                                  </a:lnTo>
                                  <a:close/>
                                  <a:moveTo>
                                    <a:pt x="48" y="129"/>
                                  </a:moveTo>
                                  <a:lnTo>
                                    <a:pt x="48" y="129"/>
                                  </a:lnTo>
                                  <a:cubicBezTo>
                                    <a:pt x="57" y="129"/>
                                    <a:pt x="64" y="125"/>
                                    <a:pt x="70" y="117"/>
                                  </a:cubicBezTo>
                                  <a:cubicBezTo>
                                    <a:pt x="75" y="109"/>
                                    <a:pt x="78" y="94"/>
                                    <a:pt x="78" y="72"/>
                                  </a:cubicBezTo>
                                  <a:cubicBezTo>
                                    <a:pt x="78" y="55"/>
                                    <a:pt x="76" y="42"/>
                                    <a:pt x="72" y="32"/>
                                  </a:cubicBezTo>
                                  <a:cubicBezTo>
                                    <a:pt x="68" y="22"/>
                                    <a:pt x="60" y="16"/>
                                    <a:pt x="49" y="16"/>
                                  </a:cubicBezTo>
                                  <a:cubicBezTo>
                                    <a:pt x="39" y="16"/>
                                    <a:pt x="31" y="21"/>
                                    <a:pt x="26" y="31"/>
                                  </a:cubicBezTo>
                                  <a:cubicBezTo>
                                    <a:pt x="21" y="41"/>
                                    <a:pt x="19" y="55"/>
                                    <a:pt x="19" y="75"/>
                                  </a:cubicBezTo>
                                  <a:cubicBezTo>
                                    <a:pt x="19" y="89"/>
                                    <a:pt x="20" y="101"/>
                                    <a:pt x="23" y="109"/>
                                  </a:cubicBezTo>
                                  <a:cubicBezTo>
                                    <a:pt x="28" y="123"/>
                                    <a:pt x="36"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84" name="Freeform 341"/>
                          <wps:cNvSpPr>
                            <a:spLocks/>
                          </wps:cNvSpPr>
                          <wps:spPr bwMode="auto">
                            <a:xfrm>
                              <a:off x="6681" y="2468"/>
                              <a:ext cx="16" cy="41"/>
                            </a:xfrm>
                            <a:custGeom>
                              <a:avLst/>
                              <a:gdLst>
                                <a:gd name="T0" fmla="*/ 0 w 21"/>
                                <a:gd name="T1" fmla="*/ 42 h 52"/>
                                <a:gd name="T2" fmla="*/ 0 w 21"/>
                                <a:gd name="T3" fmla="*/ 42 h 52"/>
                                <a:gd name="T4" fmla="*/ 9 w 21"/>
                                <a:gd name="T5" fmla="*/ 33 h 52"/>
                                <a:gd name="T6" fmla="*/ 11 w 21"/>
                                <a:gd name="T7" fmla="*/ 24 h 52"/>
                                <a:gd name="T8" fmla="*/ 11 w 21"/>
                                <a:gd name="T9" fmla="*/ 23 h 52"/>
                                <a:gd name="T10" fmla="*/ 11 w 21"/>
                                <a:gd name="T11" fmla="*/ 22 h 52"/>
                                <a:gd name="T12" fmla="*/ 0 w 21"/>
                                <a:gd name="T13" fmla="*/ 22 h 52"/>
                                <a:gd name="T14" fmla="*/ 0 w 21"/>
                                <a:gd name="T15" fmla="*/ 0 h 52"/>
                                <a:gd name="T16" fmla="*/ 21 w 21"/>
                                <a:gd name="T17" fmla="*/ 0 h 52"/>
                                <a:gd name="T18" fmla="*/ 21 w 21"/>
                                <a:gd name="T19" fmla="*/ 20 h 52"/>
                                <a:gd name="T20" fmla="*/ 16 w 21"/>
                                <a:gd name="T21" fmla="*/ 41 h 52"/>
                                <a:gd name="T22" fmla="*/ 0 w 21"/>
                                <a:gd name="T23" fmla="*/ 52 h 52"/>
                                <a:gd name="T24" fmla="*/ 0 w 21"/>
                                <a:gd name="T25" fmla="*/ 42 h 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1" h="52">
                                  <a:moveTo>
                                    <a:pt x="0" y="42"/>
                                  </a:moveTo>
                                  <a:lnTo>
                                    <a:pt x="0" y="42"/>
                                  </a:lnTo>
                                  <a:cubicBezTo>
                                    <a:pt x="4" y="41"/>
                                    <a:pt x="8" y="38"/>
                                    <a:pt x="9" y="33"/>
                                  </a:cubicBezTo>
                                  <a:cubicBezTo>
                                    <a:pt x="10" y="30"/>
                                    <a:pt x="11" y="27"/>
                                    <a:pt x="11" y="24"/>
                                  </a:cubicBezTo>
                                  <a:cubicBezTo>
                                    <a:pt x="11" y="24"/>
                                    <a:pt x="11" y="23"/>
                                    <a:pt x="11" y="23"/>
                                  </a:cubicBezTo>
                                  <a:cubicBezTo>
                                    <a:pt x="11" y="23"/>
                                    <a:pt x="11" y="22"/>
                                    <a:pt x="11" y="22"/>
                                  </a:cubicBezTo>
                                  <a:lnTo>
                                    <a:pt x="0" y="22"/>
                                  </a:lnTo>
                                  <a:lnTo>
                                    <a:pt x="0" y="0"/>
                                  </a:lnTo>
                                  <a:lnTo>
                                    <a:pt x="21" y="0"/>
                                  </a:lnTo>
                                  <a:lnTo>
                                    <a:pt x="21" y="20"/>
                                  </a:lnTo>
                                  <a:cubicBezTo>
                                    <a:pt x="21" y="28"/>
                                    <a:pt x="19" y="35"/>
                                    <a:pt x="16" y="41"/>
                                  </a:cubicBezTo>
                                  <a:cubicBezTo>
                                    <a:pt x="13" y="47"/>
                                    <a:pt x="8" y="50"/>
                                    <a:pt x="0" y="52"/>
                                  </a:cubicBezTo>
                                  <a:lnTo>
                                    <a:pt x="0" y="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85" name="Freeform 342"/>
                          <wps:cNvSpPr>
                            <a:spLocks/>
                          </wps:cNvSpPr>
                          <wps:spPr bwMode="auto">
                            <a:xfrm>
                              <a:off x="6761" y="2375"/>
                              <a:ext cx="78" cy="113"/>
                            </a:xfrm>
                            <a:custGeom>
                              <a:avLst/>
                              <a:gdLst>
                                <a:gd name="T0" fmla="*/ 19 w 98"/>
                                <a:gd name="T1" fmla="*/ 103 h 142"/>
                                <a:gd name="T2" fmla="*/ 19 w 98"/>
                                <a:gd name="T3" fmla="*/ 103 h 142"/>
                                <a:gd name="T4" fmla="*/ 33 w 98"/>
                                <a:gd name="T5" fmla="*/ 124 h 142"/>
                                <a:gd name="T6" fmla="*/ 47 w 98"/>
                                <a:gd name="T7" fmla="*/ 127 h 142"/>
                                <a:gd name="T8" fmla="*/ 71 w 98"/>
                                <a:gd name="T9" fmla="*/ 117 h 142"/>
                                <a:gd name="T10" fmla="*/ 78 w 98"/>
                                <a:gd name="T11" fmla="*/ 94 h 142"/>
                                <a:gd name="T12" fmla="*/ 69 w 98"/>
                                <a:gd name="T13" fmla="*/ 71 h 142"/>
                                <a:gd name="T14" fmla="*/ 48 w 98"/>
                                <a:gd name="T15" fmla="*/ 63 h 142"/>
                                <a:gd name="T16" fmla="*/ 32 w 98"/>
                                <a:gd name="T17" fmla="*/ 67 h 142"/>
                                <a:gd name="T18" fmla="*/ 21 w 98"/>
                                <a:gd name="T19" fmla="*/ 77 h 142"/>
                                <a:gd name="T20" fmla="*/ 5 w 98"/>
                                <a:gd name="T21" fmla="*/ 76 h 142"/>
                                <a:gd name="T22" fmla="*/ 16 w 98"/>
                                <a:gd name="T23" fmla="*/ 0 h 142"/>
                                <a:gd name="T24" fmla="*/ 90 w 98"/>
                                <a:gd name="T25" fmla="*/ 0 h 142"/>
                                <a:gd name="T26" fmla="*/ 90 w 98"/>
                                <a:gd name="T27" fmla="*/ 17 h 142"/>
                                <a:gd name="T28" fmla="*/ 30 w 98"/>
                                <a:gd name="T29" fmla="*/ 17 h 142"/>
                                <a:gd name="T30" fmla="*/ 24 w 98"/>
                                <a:gd name="T31" fmla="*/ 56 h 142"/>
                                <a:gd name="T32" fmla="*/ 33 w 98"/>
                                <a:gd name="T33" fmla="*/ 51 h 142"/>
                                <a:gd name="T34" fmla="*/ 51 w 98"/>
                                <a:gd name="T35" fmla="*/ 47 h 142"/>
                                <a:gd name="T36" fmla="*/ 84 w 98"/>
                                <a:gd name="T37" fmla="*/ 60 h 142"/>
                                <a:gd name="T38" fmla="*/ 98 w 98"/>
                                <a:gd name="T39" fmla="*/ 92 h 142"/>
                                <a:gd name="T40" fmla="*/ 85 w 98"/>
                                <a:gd name="T41" fmla="*/ 127 h 142"/>
                                <a:gd name="T42" fmla="*/ 46 w 98"/>
                                <a:gd name="T43" fmla="*/ 142 h 142"/>
                                <a:gd name="T44" fmla="*/ 15 w 98"/>
                                <a:gd name="T45" fmla="*/ 132 h 142"/>
                                <a:gd name="T46" fmla="*/ 0 w 98"/>
                                <a:gd name="T47" fmla="*/ 103 h 142"/>
                                <a:gd name="T48" fmla="*/ 19 w 98"/>
                                <a:gd name="T49" fmla="*/ 103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8" h="142">
                                  <a:moveTo>
                                    <a:pt x="19" y="103"/>
                                  </a:moveTo>
                                  <a:lnTo>
                                    <a:pt x="19" y="103"/>
                                  </a:lnTo>
                                  <a:cubicBezTo>
                                    <a:pt x="20" y="113"/>
                                    <a:pt x="25" y="120"/>
                                    <a:pt x="33" y="124"/>
                                  </a:cubicBezTo>
                                  <a:cubicBezTo>
                                    <a:pt x="37" y="126"/>
                                    <a:pt x="42" y="127"/>
                                    <a:pt x="47" y="127"/>
                                  </a:cubicBezTo>
                                  <a:cubicBezTo>
                                    <a:pt x="58" y="127"/>
                                    <a:pt x="66" y="123"/>
                                    <a:pt x="71" y="117"/>
                                  </a:cubicBezTo>
                                  <a:cubicBezTo>
                                    <a:pt x="76" y="110"/>
                                    <a:pt x="78" y="102"/>
                                    <a:pt x="78" y="94"/>
                                  </a:cubicBezTo>
                                  <a:cubicBezTo>
                                    <a:pt x="78" y="84"/>
                                    <a:pt x="75" y="77"/>
                                    <a:pt x="69" y="71"/>
                                  </a:cubicBezTo>
                                  <a:cubicBezTo>
                                    <a:pt x="63" y="66"/>
                                    <a:pt x="56" y="63"/>
                                    <a:pt x="48" y="63"/>
                                  </a:cubicBezTo>
                                  <a:cubicBezTo>
                                    <a:pt x="42" y="63"/>
                                    <a:pt x="36" y="64"/>
                                    <a:pt x="32" y="67"/>
                                  </a:cubicBezTo>
                                  <a:cubicBezTo>
                                    <a:pt x="28" y="69"/>
                                    <a:pt x="24" y="73"/>
                                    <a:pt x="21" y="77"/>
                                  </a:cubicBezTo>
                                  <a:lnTo>
                                    <a:pt x="5" y="76"/>
                                  </a:lnTo>
                                  <a:lnTo>
                                    <a:pt x="16" y="0"/>
                                  </a:lnTo>
                                  <a:lnTo>
                                    <a:pt x="90" y="0"/>
                                  </a:lnTo>
                                  <a:lnTo>
                                    <a:pt x="90" y="17"/>
                                  </a:lnTo>
                                  <a:lnTo>
                                    <a:pt x="30" y="17"/>
                                  </a:lnTo>
                                  <a:lnTo>
                                    <a:pt x="24" y="56"/>
                                  </a:lnTo>
                                  <a:cubicBezTo>
                                    <a:pt x="27" y="54"/>
                                    <a:pt x="30" y="52"/>
                                    <a:pt x="33" y="51"/>
                                  </a:cubicBezTo>
                                  <a:cubicBezTo>
                                    <a:pt x="38" y="48"/>
                                    <a:pt x="44" y="47"/>
                                    <a:pt x="51" y="47"/>
                                  </a:cubicBezTo>
                                  <a:cubicBezTo>
                                    <a:pt x="64" y="47"/>
                                    <a:pt x="75" y="52"/>
                                    <a:pt x="84" y="60"/>
                                  </a:cubicBezTo>
                                  <a:cubicBezTo>
                                    <a:pt x="93" y="68"/>
                                    <a:pt x="98" y="79"/>
                                    <a:pt x="98" y="92"/>
                                  </a:cubicBezTo>
                                  <a:cubicBezTo>
                                    <a:pt x="98" y="105"/>
                                    <a:pt x="93" y="117"/>
                                    <a:pt x="85" y="127"/>
                                  </a:cubicBezTo>
                                  <a:cubicBezTo>
                                    <a:pt x="77" y="137"/>
                                    <a:pt x="64" y="142"/>
                                    <a:pt x="46" y="142"/>
                                  </a:cubicBezTo>
                                  <a:cubicBezTo>
                                    <a:pt x="34" y="142"/>
                                    <a:pt x="24" y="139"/>
                                    <a:pt x="15" y="132"/>
                                  </a:cubicBezTo>
                                  <a:cubicBezTo>
                                    <a:pt x="6" y="126"/>
                                    <a:pt x="1" y="116"/>
                                    <a:pt x="0" y="103"/>
                                  </a:cubicBezTo>
                                  <a:lnTo>
                                    <a:pt x="19" y="10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86" name="Freeform 343"/>
                          <wps:cNvSpPr>
                            <a:spLocks/>
                          </wps:cNvSpPr>
                          <wps:spPr bwMode="auto">
                            <a:xfrm>
                              <a:off x="6860" y="2468"/>
                              <a:ext cx="16" cy="17"/>
                            </a:xfrm>
                            <a:custGeom>
                              <a:avLst/>
                              <a:gdLst>
                                <a:gd name="T0" fmla="*/ 0 w 21"/>
                                <a:gd name="T1" fmla="*/ 0 h 22"/>
                                <a:gd name="T2" fmla="*/ 0 w 21"/>
                                <a:gd name="T3" fmla="*/ 0 h 22"/>
                                <a:gd name="T4" fmla="*/ 21 w 21"/>
                                <a:gd name="T5" fmla="*/ 0 h 22"/>
                                <a:gd name="T6" fmla="*/ 21 w 21"/>
                                <a:gd name="T7" fmla="*/ 22 h 22"/>
                                <a:gd name="T8" fmla="*/ 0 w 21"/>
                                <a:gd name="T9" fmla="*/ 22 h 22"/>
                                <a:gd name="T10" fmla="*/ 0 w 21"/>
                                <a:gd name="T11" fmla="*/ 0 h 22"/>
                              </a:gdLst>
                              <a:ahLst/>
                              <a:cxnLst>
                                <a:cxn ang="0">
                                  <a:pos x="T0" y="T1"/>
                                </a:cxn>
                                <a:cxn ang="0">
                                  <a:pos x="T2" y="T3"/>
                                </a:cxn>
                                <a:cxn ang="0">
                                  <a:pos x="T4" y="T5"/>
                                </a:cxn>
                                <a:cxn ang="0">
                                  <a:pos x="T6" y="T7"/>
                                </a:cxn>
                                <a:cxn ang="0">
                                  <a:pos x="T8" y="T9"/>
                                </a:cxn>
                                <a:cxn ang="0">
                                  <a:pos x="T10" y="T11"/>
                                </a:cxn>
                              </a:cxnLst>
                              <a:rect l="0" t="0" r="r" b="b"/>
                              <a:pathLst>
                                <a:path w="21" h="22">
                                  <a:moveTo>
                                    <a:pt x="0" y="0"/>
                                  </a:moveTo>
                                  <a:lnTo>
                                    <a:pt x="0" y="0"/>
                                  </a:lnTo>
                                  <a:lnTo>
                                    <a:pt x="21" y="0"/>
                                  </a:lnTo>
                                  <a:lnTo>
                                    <a:pt x="21"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87" name="Freeform 344"/>
                          <wps:cNvSpPr>
                            <a:spLocks/>
                          </wps:cNvSpPr>
                          <wps:spPr bwMode="auto">
                            <a:xfrm>
                              <a:off x="6896" y="2375"/>
                              <a:ext cx="77" cy="113"/>
                            </a:xfrm>
                            <a:custGeom>
                              <a:avLst/>
                              <a:gdLst>
                                <a:gd name="T0" fmla="*/ 18 w 97"/>
                                <a:gd name="T1" fmla="*/ 103 h 142"/>
                                <a:gd name="T2" fmla="*/ 18 w 97"/>
                                <a:gd name="T3" fmla="*/ 103 h 142"/>
                                <a:gd name="T4" fmla="*/ 32 w 97"/>
                                <a:gd name="T5" fmla="*/ 124 h 142"/>
                                <a:gd name="T6" fmla="*/ 47 w 97"/>
                                <a:gd name="T7" fmla="*/ 127 h 142"/>
                                <a:gd name="T8" fmla="*/ 70 w 97"/>
                                <a:gd name="T9" fmla="*/ 117 h 142"/>
                                <a:gd name="T10" fmla="*/ 78 w 97"/>
                                <a:gd name="T11" fmla="*/ 94 h 142"/>
                                <a:gd name="T12" fmla="*/ 69 w 97"/>
                                <a:gd name="T13" fmla="*/ 71 h 142"/>
                                <a:gd name="T14" fmla="*/ 47 w 97"/>
                                <a:gd name="T15" fmla="*/ 63 h 142"/>
                                <a:gd name="T16" fmla="*/ 31 w 97"/>
                                <a:gd name="T17" fmla="*/ 67 h 142"/>
                                <a:gd name="T18" fmla="*/ 20 w 97"/>
                                <a:gd name="T19" fmla="*/ 77 h 142"/>
                                <a:gd name="T20" fmla="*/ 5 w 97"/>
                                <a:gd name="T21" fmla="*/ 76 h 142"/>
                                <a:gd name="T22" fmla="*/ 15 w 97"/>
                                <a:gd name="T23" fmla="*/ 0 h 142"/>
                                <a:gd name="T24" fmla="*/ 89 w 97"/>
                                <a:gd name="T25" fmla="*/ 0 h 142"/>
                                <a:gd name="T26" fmla="*/ 89 w 97"/>
                                <a:gd name="T27" fmla="*/ 17 h 142"/>
                                <a:gd name="T28" fmla="*/ 29 w 97"/>
                                <a:gd name="T29" fmla="*/ 17 h 142"/>
                                <a:gd name="T30" fmla="*/ 23 w 97"/>
                                <a:gd name="T31" fmla="*/ 56 h 142"/>
                                <a:gd name="T32" fmla="*/ 32 w 97"/>
                                <a:gd name="T33" fmla="*/ 51 h 142"/>
                                <a:gd name="T34" fmla="*/ 50 w 97"/>
                                <a:gd name="T35" fmla="*/ 47 h 142"/>
                                <a:gd name="T36" fmla="*/ 83 w 97"/>
                                <a:gd name="T37" fmla="*/ 60 h 142"/>
                                <a:gd name="T38" fmla="*/ 97 w 97"/>
                                <a:gd name="T39" fmla="*/ 92 h 142"/>
                                <a:gd name="T40" fmla="*/ 84 w 97"/>
                                <a:gd name="T41" fmla="*/ 127 h 142"/>
                                <a:gd name="T42" fmla="*/ 45 w 97"/>
                                <a:gd name="T43" fmla="*/ 142 h 142"/>
                                <a:gd name="T44" fmla="*/ 14 w 97"/>
                                <a:gd name="T45" fmla="*/ 132 h 142"/>
                                <a:gd name="T46" fmla="*/ 0 w 97"/>
                                <a:gd name="T47" fmla="*/ 103 h 142"/>
                                <a:gd name="T48" fmla="*/ 18 w 97"/>
                                <a:gd name="T49" fmla="*/ 103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7" h="142">
                                  <a:moveTo>
                                    <a:pt x="18" y="103"/>
                                  </a:moveTo>
                                  <a:lnTo>
                                    <a:pt x="18" y="103"/>
                                  </a:lnTo>
                                  <a:cubicBezTo>
                                    <a:pt x="19" y="113"/>
                                    <a:pt x="24" y="120"/>
                                    <a:pt x="32" y="124"/>
                                  </a:cubicBezTo>
                                  <a:cubicBezTo>
                                    <a:pt x="36" y="126"/>
                                    <a:pt x="41" y="127"/>
                                    <a:pt x="47" y="127"/>
                                  </a:cubicBezTo>
                                  <a:cubicBezTo>
                                    <a:pt x="57" y="127"/>
                                    <a:pt x="65" y="123"/>
                                    <a:pt x="70" y="117"/>
                                  </a:cubicBezTo>
                                  <a:cubicBezTo>
                                    <a:pt x="75" y="110"/>
                                    <a:pt x="78" y="102"/>
                                    <a:pt x="78" y="94"/>
                                  </a:cubicBezTo>
                                  <a:cubicBezTo>
                                    <a:pt x="78" y="84"/>
                                    <a:pt x="75" y="77"/>
                                    <a:pt x="69" y="71"/>
                                  </a:cubicBezTo>
                                  <a:cubicBezTo>
                                    <a:pt x="63" y="66"/>
                                    <a:pt x="55" y="63"/>
                                    <a:pt x="47" y="63"/>
                                  </a:cubicBezTo>
                                  <a:cubicBezTo>
                                    <a:pt x="41" y="63"/>
                                    <a:pt x="36" y="64"/>
                                    <a:pt x="31" y="67"/>
                                  </a:cubicBezTo>
                                  <a:cubicBezTo>
                                    <a:pt x="27" y="69"/>
                                    <a:pt x="23" y="73"/>
                                    <a:pt x="20" y="77"/>
                                  </a:cubicBezTo>
                                  <a:lnTo>
                                    <a:pt x="5" y="76"/>
                                  </a:lnTo>
                                  <a:lnTo>
                                    <a:pt x="15" y="0"/>
                                  </a:lnTo>
                                  <a:lnTo>
                                    <a:pt x="89" y="0"/>
                                  </a:lnTo>
                                  <a:lnTo>
                                    <a:pt x="89" y="17"/>
                                  </a:lnTo>
                                  <a:lnTo>
                                    <a:pt x="29" y="17"/>
                                  </a:lnTo>
                                  <a:lnTo>
                                    <a:pt x="23" y="56"/>
                                  </a:lnTo>
                                  <a:cubicBezTo>
                                    <a:pt x="26" y="54"/>
                                    <a:pt x="29" y="52"/>
                                    <a:pt x="32" y="51"/>
                                  </a:cubicBezTo>
                                  <a:cubicBezTo>
                                    <a:pt x="37" y="48"/>
                                    <a:pt x="43" y="47"/>
                                    <a:pt x="50" y="47"/>
                                  </a:cubicBezTo>
                                  <a:cubicBezTo>
                                    <a:pt x="63" y="47"/>
                                    <a:pt x="74" y="52"/>
                                    <a:pt x="83" y="60"/>
                                  </a:cubicBezTo>
                                  <a:cubicBezTo>
                                    <a:pt x="92" y="68"/>
                                    <a:pt x="97" y="79"/>
                                    <a:pt x="97" y="92"/>
                                  </a:cubicBezTo>
                                  <a:cubicBezTo>
                                    <a:pt x="97" y="105"/>
                                    <a:pt x="93" y="117"/>
                                    <a:pt x="84" y="127"/>
                                  </a:cubicBezTo>
                                  <a:cubicBezTo>
                                    <a:pt x="76" y="137"/>
                                    <a:pt x="63" y="142"/>
                                    <a:pt x="45" y="142"/>
                                  </a:cubicBezTo>
                                  <a:cubicBezTo>
                                    <a:pt x="33" y="142"/>
                                    <a:pt x="23" y="139"/>
                                    <a:pt x="14" y="132"/>
                                  </a:cubicBezTo>
                                  <a:cubicBezTo>
                                    <a:pt x="6" y="126"/>
                                    <a:pt x="1" y="116"/>
                                    <a:pt x="0" y="103"/>
                                  </a:cubicBezTo>
                                  <a:lnTo>
                                    <a:pt x="18" y="10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88" name="Freeform 345"/>
                          <wps:cNvSpPr>
                            <a:spLocks noEditPoints="1"/>
                          </wps:cNvSpPr>
                          <wps:spPr bwMode="auto">
                            <a:xfrm>
                              <a:off x="6985" y="2373"/>
                              <a:ext cx="75" cy="116"/>
                            </a:xfrm>
                            <a:custGeom>
                              <a:avLst/>
                              <a:gdLst>
                                <a:gd name="T0" fmla="*/ 20 w 95"/>
                                <a:gd name="T1" fmla="*/ 108 h 146"/>
                                <a:gd name="T2" fmla="*/ 20 w 95"/>
                                <a:gd name="T3" fmla="*/ 108 h 146"/>
                                <a:gd name="T4" fmla="*/ 31 w 95"/>
                                <a:gd name="T5" fmla="*/ 128 h 146"/>
                                <a:gd name="T6" fmla="*/ 43 w 95"/>
                                <a:gd name="T7" fmla="*/ 131 h 146"/>
                                <a:gd name="T8" fmla="*/ 65 w 95"/>
                                <a:gd name="T9" fmla="*/ 120 h 146"/>
                                <a:gd name="T10" fmla="*/ 78 w 95"/>
                                <a:gd name="T11" fmla="*/ 77 h 146"/>
                                <a:gd name="T12" fmla="*/ 63 w 95"/>
                                <a:gd name="T13" fmla="*/ 90 h 146"/>
                                <a:gd name="T14" fmla="*/ 44 w 95"/>
                                <a:gd name="T15" fmla="*/ 94 h 146"/>
                                <a:gd name="T16" fmla="*/ 12 w 95"/>
                                <a:gd name="T17" fmla="*/ 81 h 146"/>
                                <a:gd name="T18" fmla="*/ 0 w 95"/>
                                <a:gd name="T19" fmla="*/ 49 h 146"/>
                                <a:gd name="T20" fmla="*/ 12 w 95"/>
                                <a:gd name="T21" fmla="*/ 15 h 146"/>
                                <a:gd name="T22" fmla="*/ 46 w 95"/>
                                <a:gd name="T23" fmla="*/ 0 h 146"/>
                                <a:gd name="T24" fmla="*/ 89 w 95"/>
                                <a:gd name="T25" fmla="*/ 28 h 146"/>
                                <a:gd name="T26" fmla="*/ 95 w 95"/>
                                <a:gd name="T27" fmla="*/ 66 h 146"/>
                                <a:gd name="T28" fmla="*/ 88 w 95"/>
                                <a:gd name="T29" fmla="*/ 112 h 146"/>
                                <a:gd name="T30" fmla="*/ 44 w 95"/>
                                <a:gd name="T31" fmla="*/ 146 h 146"/>
                                <a:gd name="T32" fmla="*/ 12 w 95"/>
                                <a:gd name="T33" fmla="*/ 135 h 146"/>
                                <a:gd name="T34" fmla="*/ 2 w 95"/>
                                <a:gd name="T35" fmla="*/ 108 h 146"/>
                                <a:gd name="T36" fmla="*/ 20 w 95"/>
                                <a:gd name="T37" fmla="*/ 108 h 146"/>
                                <a:gd name="T38" fmla="*/ 47 w 95"/>
                                <a:gd name="T39" fmla="*/ 79 h 146"/>
                                <a:gd name="T40" fmla="*/ 47 w 95"/>
                                <a:gd name="T41" fmla="*/ 79 h 146"/>
                                <a:gd name="T42" fmla="*/ 66 w 95"/>
                                <a:gd name="T43" fmla="*/ 72 h 146"/>
                                <a:gd name="T44" fmla="*/ 75 w 95"/>
                                <a:gd name="T45" fmla="*/ 47 h 146"/>
                                <a:gd name="T46" fmla="*/ 67 w 95"/>
                                <a:gd name="T47" fmla="*/ 24 h 146"/>
                                <a:gd name="T48" fmla="*/ 47 w 95"/>
                                <a:gd name="T49" fmla="*/ 16 h 146"/>
                                <a:gd name="T50" fmla="*/ 26 w 95"/>
                                <a:gd name="T51" fmla="*/ 25 h 146"/>
                                <a:gd name="T52" fmla="*/ 18 w 95"/>
                                <a:gd name="T53" fmla="*/ 48 h 146"/>
                                <a:gd name="T54" fmla="*/ 25 w 95"/>
                                <a:gd name="T55" fmla="*/ 70 h 146"/>
                                <a:gd name="T56" fmla="*/ 47 w 95"/>
                                <a:gd name="T57" fmla="*/ 79 h 146"/>
                                <a:gd name="T58" fmla="*/ 47 w 95"/>
                                <a:gd name="T59" fmla="*/ 79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95" h="146">
                                  <a:moveTo>
                                    <a:pt x="20" y="108"/>
                                  </a:moveTo>
                                  <a:lnTo>
                                    <a:pt x="20" y="108"/>
                                  </a:lnTo>
                                  <a:cubicBezTo>
                                    <a:pt x="20" y="117"/>
                                    <a:pt x="24" y="124"/>
                                    <a:pt x="31" y="128"/>
                                  </a:cubicBezTo>
                                  <a:cubicBezTo>
                                    <a:pt x="35" y="130"/>
                                    <a:pt x="39" y="131"/>
                                    <a:pt x="43" y="131"/>
                                  </a:cubicBezTo>
                                  <a:cubicBezTo>
                                    <a:pt x="52" y="131"/>
                                    <a:pt x="59" y="127"/>
                                    <a:pt x="65" y="120"/>
                                  </a:cubicBezTo>
                                  <a:cubicBezTo>
                                    <a:pt x="71" y="113"/>
                                    <a:pt x="75" y="99"/>
                                    <a:pt x="78" y="77"/>
                                  </a:cubicBezTo>
                                  <a:cubicBezTo>
                                    <a:pt x="74" y="83"/>
                                    <a:pt x="69" y="88"/>
                                    <a:pt x="63" y="90"/>
                                  </a:cubicBezTo>
                                  <a:cubicBezTo>
                                    <a:pt x="57" y="93"/>
                                    <a:pt x="51" y="94"/>
                                    <a:pt x="44" y="94"/>
                                  </a:cubicBezTo>
                                  <a:cubicBezTo>
                                    <a:pt x="31" y="94"/>
                                    <a:pt x="20" y="90"/>
                                    <a:pt x="12" y="81"/>
                                  </a:cubicBezTo>
                                  <a:cubicBezTo>
                                    <a:pt x="4" y="73"/>
                                    <a:pt x="0" y="62"/>
                                    <a:pt x="0" y="49"/>
                                  </a:cubicBezTo>
                                  <a:cubicBezTo>
                                    <a:pt x="0" y="36"/>
                                    <a:pt x="4" y="25"/>
                                    <a:pt x="12" y="15"/>
                                  </a:cubicBezTo>
                                  <a:cubicBezTo>
                                    <a:pt x="20" y="5"/>
                                    <a:pt x="31" y="0"/>
                                    <a:pt x="46" y="0"/>
                                  </a:cubicBezTo>
                                  <a:cubicBezTo>
                                    <a:pt x="67" y="0"/>
                                    <a:pt x="81" y="9"/>
                                    <a:pt x="89" y="28"/>
                                  </a:cubicBezTo>
                                  <a:cubicBezTo>
                                    <a:pt x="93" y="38"/>
                                    <a:pt x="95" y="51"/>
                                    <a:pt x="95" y="66"/>
                                  </a:cubicBezTo>
                                  <a:cubicBezTo>
                                    <a:pt x="95" y="84"/>
                                    <a:pt x="93" y="99"/>
                                    <a:pt x="88" y="112"/>
                                  </a:cubicBezTo>
                                  <a:cubicBezTo>
                                    <a:pt x="79" y="134"/>
                                    <a:pt x="64" y="146"/>
                                    <a:pt x="44" y="146"/>
                                  </a:cubicBezTo>
                                  <a:cubicBezTo>
                                    <a:pt x="30" y="146"/>
                                    <a:pt x="20" y="142"/>
                                    <a:pt x="12" y="135"/>
                                  </a:cubicBezTo>
                                  <a:cubicBezTo>
                                    <a:pt x="5" y="128"/>
                                    <a:pt x="2" y="118"/>
                                    <a:pt x="2" y="108"/>
                                  </a:cubicBezTo>
                                  <a:lnTo>
                                    <a:pt x="20" y="108"/>
                                  </a:lnTo>
                                  <a:close/>
                                  <a:moveTo>
                                    <a:pt x="47" y="79"/>
                                  </a:moveTo>
                                  <a:lnTo>
                                    <a:pt x="47" y="79"/>
                                  </a:lnTo>
                                  <a:cubicBezTo>
                                    <a:pt x="54" y="79"/>
                                    <a:pt x="60" y="76"/>
                                    <a:pt x="66" y="72"/>
                                  </a:cubicBezTo>
                                  <a:cubicBezTo>
                                    <a:pt x="72" y="67"/>
                                    <a:pt x="75" y="59"/>
                                    <a:pt x="75" y="47"/>
                                  </a:cubicBezTo>
                                  <a:cubicBezTo>
                                    <a:pt x="75" y="37"/>
                                    <a:pt x="72" y="29"/>
                                    <a:pt x="67" y="24"/>
                                  </a:cubicBezTo>
                                  <a:cubicBezTo>
                                    <a:pt x="62" y="19"/>
                                    <a:pt x="55" y="16"/>
                                    <a:pt x="47" y="16"/>
                                  </a:cubicBezTo>
                                  <a:cubicBezTo>
                                    <a:pt x="38" y="16"/>
                                    <a:pt x="31" y="19"/>
                                    <a:pt x="26" y="25"/>
                                  </a:cubicBezTo>
                                  <a:cubicBezTo>
                                    <a:pt x="21" y="31"/>
                                    <a:pt x="18" y="39"/>
                                    <a:pt x="18" y="48"/>
                                  </a:cubicBezTo>
                                  <a:cubicBezTo>
                                    <a:pt x="18" y="58"/>
                                    <a:pt x="21" y="65"/>
                                    <a:pt x="25" y="70"/>
                                  </a:cubicBezTo>
                                  <a:cubicBezTo>
                                    <a:pt x="30" y="76"/>
                                    <a:pt x="37" y="79"/>
                                    <a:pt x="47" y="79"/>
                                  </a:cubicBezTo>
                                  <a:lnTo>
                                    <a:pt x="47" y="7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89" name="Freeform 346"/>
                          <wps:cNvSpPr>
                            <a:spLocks/>
                          </wps:cNvSpPr>
                          <wps:spPr bwMode="auto">
                            <a:xfrm>
                              <a:off x="7074" y="2368"/>
                              <a:ext cx="36" cy="150"/>
                            </a:xfrm>
                            <a:custGeom>
                              <a:avLst/>
                              <a:gdLst>
                                <a:gd name="T0" fmla="*/ 1 w 46"/>
                                <a:gd name="T1" fmla="*/ 189 h 189"/>
                                <a:gd name="T2" fmla="*/ 1 w 46"/>
                                <a:gd name="T3" fmla="*/ 189 h 189"/>
                                <a:gd name="T4" fmla="*/ 21 w 46"/>
                                <a:gd name="T5" fmla="*/ 144 h 189"/>
                                <a:gd name="T6" fmla="*/ 28 w 46"/>
                                <a:gd name="T7" fmla="*/ 95 h 189"/>
                                <a:gd name="T8" fmla="*/ 20 w 46"/>
                                <a:gd name="T9" fmla="*/ 42 h 189"/>
                                <a:gd name="T10" fmla="*/ 0 w 46"/>
                                <a:gd name="T11" fmla="*/ 0 h 189"/>
                                <a:gd name="T12" fmla="*/ 12 w 46"/>
                                <a:gd name="T13" fmla="*/ 0 h 189"/>
                                <a:gd name="T14" fmla="*/ 31 w 46"/>
                                <a:gd name="T15" fmla="*/ 30 h 189"/>
                                <a:gd name="T16" fmla="*/ 38 w 46"/>
                                <a:gd name="T17" fmla="*/ 46 h 189"/>
                                <a:gd name="T18" fmla="*/ 44 w 46"/>
                                <a:gd name="T19" fmla="*/ 70 h 189"/>
                                <a:gd name="T20" fmla="*/ 46 w 46"/>
                                <a:gd name="T21" fmla="*/ 93 h 189"/>
                                <a:gd name="T22" fmla="*/ 37 w 46"/>
                                <a:gd name="T23" fmla="*/ 146 h 189"/>
                                <a:gd name="T24" fmla="*/ 13 w 46"/>
                                <a:gd name="T25" fmla="*/ 189 h 189"/>
                                <a:gd name="T26" fmla="*/ 1 w 46"/>
                                <a:gd name="T27" fmla="*/ 189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1" y="189"/>
                                  </a:moveTo>
                                  <a:lnTo>
                                    <a:pt x="1" y="189"/>
                                  </a:lnTo>
                                  <a:cubicBezTo>
                                    <a:pt x="11" y="168"/>
                                    <a:pt x="18" y="154"/>
                                    <a:pt x="21" y="144"/>
                                  </a:cubicBezTo>
                                  <a:cubicBezTo>
                                    <a:pt x="25" y="130"/>
                                    <a:pt x="28" y="114"/>
                                    <a:pt x="28" y="95"/>
                                  </a:cubicBezTo>
                                  <a:cubicBezTo>
                                    <a:pt x="28" y="76"/>
                                    <a:pt x="25" y="58"/>
                                    <a:pt x="20" y="42"/>
                                  </a:cubicBezTo>
                                  <a:cubicBezTo>
                                    <a:pt x="16" y="33"/>
                                    <a:pt x="10" y="19"/>
                                    <a:pt x="0" y="0"/>
                                  </a:cubicBezTo>
                                  <a:lnTo>
                                    <a:pt x="12" y="0"/>
                                  </a:lnTo>
                                  <a:cubicBezTo>
                                    <a:pt x="22" y="17"/>
                                    <a:pt x="29" y="27"/>
                                    <a:pt x="31" y="30"/>
                                  </a:cubicBezTo>
                                  <a:cubicBezTo>
                                    <a:pt x="33" y="34"/>
                                    <a:pt x="35" y="39"/>
                                    <a:pt x="38" y="46"/>
                                  </a:cubicBezTo>
                                  <a:cubicBezTo>
                                    <a:pt x="41" y="54"/>
                                    <a:pt x="43" y="62"/>
                                    <a:pt x="44" y="70"/>
                                  </a:cubicBezTo>
                                  <a:cubicBezTo>
                                    <a:pt x="46" y="78"/>
                                    <a:pt x="46" y="86"/>
                                    <a:pt x="46" y="93"/>
                                  </a:cubicBezTo>
                                  <a:cubicBezTo>
                                    <a:pt x="46" y="113"/>
                                    <a:pt x="43" y="130"/>
                                    <a:pt x="37" y="146"/>
                                  </a:cubicBezTo>
                                  <a:cubicBezTo>
                                    <a:pt x="33" y="155"/>
                                    <a:pt x="25" y="170"/>
                                    <a:pt x="13" y="189"/>
                                  </a:cubicBezTo>
                                  <a:lnTo>
                                    <a:pt x="1" y="18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90" name="Freeform 347"/>
                          <wps:cNvSpPr>
                            <a:spLocks/>
                          </wps:cNvSpPr>
                          <wps:spPr bwMode="auto">
                            <a:xfrm>
                              <a:off x="5960" y="2686"/>
                              <a:ext cx="41" cy="112"/>
                            </a:xfrm>
                            <a:custGeom>
                              <a:avLst/>
                              <a:gdLst>
                                <a:gd name="T0" fmla="*/ 0 w 52"/>
                                <a:gd name="T1" fmla="*/ 41 h 141"/>
                                <a:gd name="T2" fmla="*/ 0 w 52"/>
                                <a:gd name="T3" fmla="*/ 41 h 141"/>
                                <a:gd name="T4" fmla="*/ 0 w 52"/>
                                <a:gd name="T5" fmla="*/ 27 h 141"/>
                                <a:gd name="T6" fmla="*/ 27 w 52"/>
                                <a:gd name="T7" fmla="*/ 21 h 141"/>
                                <a:gd name="T8" fmla="*/ 38 w 52"/>
                                <a:gd name="T9" fmla="*/ 0 h 141"/>
                                <a:gd name="T10" fmla="*/ 52 w 52"/>
                                <a:gd name="T11" fmla="*/ 0 h 141"/>
                                <a:gd name="T12" fmla="*/ 52 w 52"/>
                                <a:gd name="T13" fmla="*/ 141 h 141"/>
                                <a:gd name="T14" fmla="*/ 33 w 52"/>
                                <a:gd name="T15" fmla="*/ 141 h 141"/>
                                <a:gd name="T16" fmla="*/ 33 w 52"/>
                                <a:gd name="T17" fmla="*/ 41 h 141"/>
                                <a:gd name="T18" fmla="*/ 0 w 52"/>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1">
                                  <a:moveTo>
                                    <a:pt x="0" y="41"/>
                                  </a:moveTo>
                                  <a:lnTo>
                                    <a:pt x="0" y="41"/>
                                  </a:lnTo>
                                  <a:lnTo>
                                    <a:pt x="0" y="27"/>
                                  </a:lnTo>
                                  <a:cubicBezTo>
                                    <a:pt x="13" y="26"/>
                                    <a:pt x="22" y="24"/>
                                    <a:pt x="27" y="21"/>
                                  </a:cubicBezTo>
                                  <a:cubicBezTo>
                                    <a:pt x="32" y="18"/>
                                    <a:pt x="36" y="11"/>
                                    <a:pt x="38" y="0"/>
                                  </a:cubicBezTo>
                                  <a:lnTo>
                                    <a:pt x="52" y="0"/>
                                  </a:lnTo>
                                  <a:lnTo>
                                    <a:pt x="52" y="141"/>
                                  </a:lnTo>
                                  <a:lnTo>
                                    <a:pt x="33" y="141"/>
                                  </a:lnTo>
                                  <a:lnTo>
                                    <a:pt x="33"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91" name="Freeform 348"/>
                          <wps:cNvSpPr>
                            <a:spLocks noEditPoints="1"/>
                          </wps:cNvSpPr>
                          <wps:spPr bwMode="auto">
                            <a:xfrm>
                              <a:off x="6040" y="2685"/>
                              <a:ext cx="77" cy="116"/>
                            </a:xfrm>
                            <a:custGeom>
                              <a:avLst/>
                              <a:gdLst>
                                <a:gd name="T0" fmla="*/ 51 w 97"/>
                                <a:gd name="T1" fmla="*/ 0 h 146"/>
                                <a:gd name="T2" fmla="*/ 51 w 97"/>
                                <a:gd name="T3" fmla="*/ 0 h 146"/>
                                <a:gd name="T4" fmla="*/ 84 w 97"/>
                                <a:gd name="T5" fmla="*/ 13 h 146"/>
                                <a:gd name="T6" fmla="*/ 94 w 97"/>
                                <a:gd name="T7" fmla="*/ 38 h 146"/>
                                <a:gd name="T8" fmla="*/ 76 w 97"/>
                                <a:gd name="T9" fmla="*/ 38 h 146"/>
                                <a:gd name="T10" fmla="*/ 71 w 97"/>
                                <a:gd name="T11" fmla="*/ 25 h 146"/>
                                <a:gd name="T12" fmla="*/ 52 w 97"/>
                                <a:gd name="T13" fmla="*/ 16 h 146"/>
                                <a:gd name="T14" fmla="*/ 28 w 97"/>
                                <a:gd name="T15" fmla="*/ 30 h 146"/>
                                <a:gd name="T16" fmla="*/ 18 w 97"/>
                                <a:gd name="T17" fmla="*/ 69 h 146"/>
                                <a:gd name="T18" fmla="*/ 34 w 97"/>
                                <a:gd name="T19" fmla="*/ 56 h 146"/>
                                <a:gd name="T20" fmla="*/ 53 w 97"/>
                                <a:gd name="T21" fmla="*/ 52 h 146"/>
                                <a:gd name="T22" fmla="*/ 84 w 97"/>
                                <a:gd name="T23" fmla="*/ 63 h 146"/>
                                <a:gd name="T24" fmla="*/ 97 w 97"/>
                                <a:gd name="T25" fmla="*/ 97 h 146"/>
                                <a:gd name="T26" fmla="*/ 84 w 97"/>
                                <a:gd name="T27" fmla="*/ 131 h 146"/>
                                <a:gd name="T28" fmla="*/ 49 w 97"/>
                                <a:gd name="T29" fmla="*/ 146 h 146"/>
                                <a:gd name="T30" fmla="*/ 14 w 97"/>
                                <a:gd name="T31" fmla="*/ 131 h 146"/>
                                <a:gd name="T32" fmla="*/ 0 w 97"/>
                                <a:gd name="T33" fmla="*/ 80 h 146"/>
                                <a:gd name="T34" fmla="*/ 6 w 97"/>
                                <a:gd name="T35" fmla="*/ 35 h 146"/>
                                <a:gd name="T36" fmla="*/ 51 w 97"/>
                                <a:gd name="T37" fmla="*/ 0 h 146"/>
                                <a:gd name="T38" fmla="*/ 51 w 97"/>
                                <a:gd name="T39" fmla="*/ 0 h 146"/>
                                <a:gd name="T40" fmla="*/ 50 w 97"/>
                                <a:gd name="T41" fmla="*/ 130 h 146"/>
                                <a:gd name="T42" fmla="*/ 50 w 97"/>
                                <a:gd name="T43" fmla="*/ 130 h 146"/>
                                <a:gd name="T44" fmla="*/ 71 w 97"/>
                                <a:gd name="T45" fmla="*/ 121 h 146"/>
                                <a:gd name="T46" fmla="*/ 78 w 97"/>
                                <a:gd name="T47" fmla="*/ 98 h 146"/>
                                <a:gd name="T48" fmla="*/ 72 w 97"/>
                                <a:gd name="T49" fmla="*/ 78 h 146"/>
                                <a:gd name="T50" fmla="*/ 49 w 97"/>
                                <a:gd name="T51" fmla="*/ 68 h 146"/>
                                <a:gd name="T52" fmla="*/ 29 w 97"/>
                                <a:gd name="T53" fmla="*/ 75 h 146"/>
                                <a:gd name="T54" fmla="*/ 21 w 97"/>
                                <a:gd name="T55" fmla="*/ 98 h 146"/>
                                <a:gd name="T56" fmla="*/ 28 w 97"/>
                                <a:gd name="T57" fmla="*/ 121 h 146"/>
                                <a:gd name="T58" fmla="*/ 50 w 97"/>
                                <a:gd name="T59" fmla="*/ 130 h 146"/>
                                <a:gd name="T60" fmla="*/ 50 w 97"/>
                                <a:gd name="T61" fmla="*/ 130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97" h="146">
                                  <a:moveTo>
                                    <a:pt x="51" y="0"/>
                                  </a:moveTo>
                                  <a:lnTo>
                                    <a:pt x="51" y="0"/>
                                  </a:lnTo>
                                  <a:cubicBezTo>
                                    <a:pt x="67" y="0"/>
                                    <a:pt x="78" y="4"/>
                                    <a:pt x="84" y="13"/>
                                  </a:cubicBezTo>
                                  <a:cubicBezTo>
                                    <a:pt x="91" y="21"/>
                                    <a:pt x="94" y="29"/>
                                    <a:pt x="94" y="38"/>
                                  </a:cubicBezTo>
                                  <a:lnTo>
                                    <a:pt x="76" y="38"/>
                                  </a:lnTo>
                                  <a:cubicBezTo>
                                    <a:pt x="75" y="32"/>
                                    <a:pt x="73" y="28"/>
                                    <a:pt x="71" y="25"/>
                                  </a:cubicBezTo>
                                  <a:cubicBezTo>
                                    <a:pt x="67" y="19"/>
                                    <a:pt x="60" y="16"/>
                                    <a:pt x="52" y="16"/>
                                  </a:cubicBezTo>
                                  <a:cubicBezTo>
                                    <a:pt x="42" y="16"/>
                                    <a:pt x="34" y="20"/>
                                    <a:pt x="28" y="30"/>
                                  </a:cubicBezTo>
                                  <a:cubicBezTo>
                                    <a:pt x="22" y="39"/>
                                    <a:pt x="19" y="52"/>
                                    <a:pt x="18" y="69"/>
                                  </a:cubicBezTo>
                                  <a:cubicBezTo>
                                    <a:pt x="22" y="63"/>
                                    <a:pt x="27" y="59"/>
                                    <a:pt x="34" y="56"/>
                                  </a:cubicBezTo>
                                  <a:cubicBezTo>
                                    <a:pt x="39" y="53"/>
                                    <a:pt x="46" y="52"/>
                                    <a:pt x="53" y="52"/>
                                  </a:cubicBezTo>
                                  <a:cubicBezTo>
                                    <a:pt x="64" y="52"/>
                                    <a:pt x="75" y="55"/>
                                    <a:pt x="84" y="63"/>
                                  </a:cubicBezTo>
                                  <a:cubicBezTo>
                                    <a:pt x="92" y="71"/>
                                    <a:pt x="97" y="82"/>
                                    <a:pt x="97" y="97"/>
                                  </a:cubicBezTo>
                                  <a:cubicBezTo>
                                    <a:pt x="97" y="110"/>
                                    <a:pt x="93" y="121"/>
                                    <a:pt x="84" y="131"/>
                                  </a:cubicBezTo>
                                  <a:cubicBezTo>
                                    <a:pt x="76" y="141"/>
                                    <a:pt x="64" y="146"/>
                                    <a:pt x="49" y="146"/>
                                  </a:cubicBezTo>
                                  <a:cubicBezTo>
                                    <a:pt x="35" y="146"/>
                                    <a:pt x="24" y="141"/>
                                    <a:pt x="14" y="131"/>
                                  </a:cubicBezTo>
                                  <a:cubicBezTo>
                                    <a:pt x="5" y="121"/>
                                    <a:pt x="0" y="104"/>
                                    <a:pt x="0" y="80"/>
                                  </a:cubicBezTo>
                                  <a:cubicBezTo>
                                    <a:pt x="0" y="62"/>
                                    <a:pt x="2" y="48"/>
                                    <a:pt x="6" y="35"/>
                                  </a:cubicBezTo>
                                  <a:cubicBezTo>
                                    <a:pt x="15" y="12"/>
                                    <a:pt x="30" y="0"/>
                                    <a:pt x="51" y="0"/>
                                  </a:cubicBezTo>
                                  <a:lnTo>
                                    <a:pt x="51" y="0"/>
                                  </a:lnTo>
                                  <a:close/>
                                  <a:moveTo>
                                    <a:pt x="50" y="130"/>
                                  </a:moveTo>
                                  <a:lnTo>
                                    <a:pt x="50" y="130"/>
                                  </a:lnTo>
                                  <a:cubicBezTo>
                                    <a:pt x="59" y="130"/>
                                    <a:pt x="66" y="127"/>
                                    <a:pt x="71" y="121"/>
                                  </a:cubicBezTo>
                                  <a:cubicBezTo>
                                    <a:pt x="76" y="114"/>
                                    <a:pt x="78" y="107"/>
                                    <a:pt x="78" y="98"/>
                                  </a:cubicBezTo>
                                  <a:cubicBezTo>
                                    <a:pt x="78" y="91"/>
                                    <a:pt x="76" y="84"/>
                                    <a:pt x="72" y="78"/>
                                  </a:cubicBezTo>
                                  <a:cubicBezTo>
                                    <a:pt x="68" y="71"/>
                                    <a:pt x="60" y="68"/>
                                    <a:pt x="49" y="68"/>
                                  </a:cubicBezTo>
                                  <a:cubicBezTo>
                                    <a:pt x="42" y="68"/>
                                    <a:pt x="35" y="70"/>
                                    <a:pt x="29" y="75"/>
                                  </a:cubicBezTo>
                                  <a:cubicBezTo>
                                    <a:pt x="23" y="80"/>
                                    <a:pt x="21" y="88"/>
                                    <a:pt x="21" y="98"/>
                                  </a:cubicBezTo>
                                  <a:cubicBezTo>
                                    <a:pt x="21" y="107"/>
                                    <a:pt x="23" y="115"/>
                                    <a:pt x="28" y="121"/>
                                  </a:cubicBezTo>
                                  <a:cubicBezTo>
                                    <a:pt x="34" y="127"/>
                                    <a:pt x="41" y="130"/>
                                    <a:pt x="50" y="130"/>
                                  </a:cubicBezTo>
                                  <a:lnTo>
                                    <a:pt x="50" y="13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92" name="Freeform 349"/>
                          <wps:cNvSpPr>
                            <a:spLocks/>
                          </wps:cNvSpPr>
                          <wps:spPr bwMode="auto">
                            <a:xfrm>
                              <a:off x="6136" y="2781"/>
                              <a:ext cx="17" cy="17"/>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93" name="Freeform 350"/>
                          <wps:cNvSpPr>
                            <a:spLocks noEditPoints="1"/>
                          </wps:cNvSpPr>
                          <wps:spPr bwMode="auto">
                            <a:xfrm>
                              <a:off x="6173" y="2686"/>
                              <a:ext cx="77" cy="115"/>
                            </a:xfrm>
                            <a:custGeom>
                              <a:avLst/>
                              <a:gdLst>
                                <a:gd name="T0" fmla="*/ 48 w 97"/>
                                <a:gd name="T1" fmla="*/ 0 h 145"/>
                                <a:gd name="T2" fmla="*/ 48 w 97"/>
                                <a:gd name="T3" fmla="*/ 0 h 145"/>
                                <a:gd name="T4" fmla="*/ 88 w 97"/>
                                <a:gd name="T5" fmla="*/ 22 h 145"/>
                                <a:gd name="T6" fmla="*/ 97 w 97"/>
                                <a:gd name="T7" fmla="*/ 70 h 145"/>
                                <a:gd name="T8" fmla="*/ 89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9 h 145"/>
                                <a:gd name="T24" fmla="*/ 48 w 97"/>
                                <a:gd name="T25" fmla="*/ 129 h 145"/>
                                <a:gd name="T26" fmla="*/ 70 w 97"/>
                                <a:gd name="T27" fmla="*/ 116 h 145"/>
                                <a:gd name="T28" fmla="*/ 78 w 97"/>
                                <a:gd name="T29" fmla="*/ 71 h 145"/>
                                <a:gd name="T30" fmla="*/ 72 w 97"/>
                                <a:gd name="T31" fmla="*/ 31 h 145"/>
                                <a:gd name="T32" fmla="*/ 49 w 97"/>
                                <a:gd name="T33" fmla="*/ 16 h 145"/>
                                <a:gd name="T34" fmla="*/ 26 w 97"/>
                                <a:gd name="T35" fmla="*/ 31 h 145"/>
                                <a:gd name="T36" fmla="*/ 19 w 97"/>
                                <a:gd name="T37" fmla="*/ 74 h 145"/>
                                <a:gd name="T38" fmla="*/ 24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80" y="7"/>
                                    <a:pt x="88" y="22"/>
                                  </a:cubicBezTo>
                                  <a:cubicBezTo>
                                    <a:pt x="94" y="34"/>
                                    <a:pt x="97" y="50"/>
                                    <a:pt x="97" y="70"/>
                                  </a:cubicBezTo>
                                  <a:cubicBezTo>
                                    <a:pt x="97" y="89"/>
                                    <a:pt x="94" y="105"/>
                                    <a:pt x="89" y="118"/>
                                  </a:cubicBezTo>
                                  <a:cubicBezTo>
                                    <a:pt x="80" y="136"/>
                                    <a:pt x="67" y="145"/>
                                    <a:pt x="48" y="145"/>
                                  </a:cubicBezTo>
                                  <a:cubicBezTo>
                                    <a:pt x="31" y="145"/>
                                    <a:pt x="18" y="138"/>
                                    <a:pt x="10" y="123"/>
                                  </a:cubicBezTo>
                                  <a:cubicBezTo>
                                    <a:pt x="3" y="111"/>
                                    <a:pt x="0" y="94"/>
                                    <a:pt x="0" y="73"/>
                                  </a:cubicBezTo>
                                  <a:cubicBezTo>
                                    <a:pt x="0" y="57"/>
                                    <a:pt x="2" y="43"/>
                                    <a:pt x="6" y="32"/>
                                  </a:cubicBezTo>
                                  <a:cubicBezTo>
                                    <a:pt x="14" y="11"/>
                                    <a:pt x="28" y="0"/>
                                    <a:pt x="48" y="0"/>
                                  </a:cubicBezTo>
                                  <a:lnTo>
                                    <a:pt x="48" y="0"/>
                                  </a:lnTo>
                                  <a:close/>
                                  <a:moveTo>
                                    <a:pt x="48" y="129"/>
                                  </a:moveTo>
                                  <a:lnTo>
                                    <a:pt x="48" y="129"/>
                                  </a:lnTo>
                                  <a:cubicBezTo>
                                    <a:pt x="57" y="129"/>
                                    <a:pt x="65" y="125"/>
                                    <a:pt x="70" y="116"/>
                                  </a:cubicBezTo>
                                  <a:cubicBezTo>
                                    <a:pt x="75" y="108"/>
                                    <a:pt x="78" y="93"/>
                                    <a:pt x="78" y="71"/>
                                  </a:cubicBezTo>
                                  <a:cubicBezTo>
                                    <a:pt x="78" y="55"/>
                                    <a:pt x="76" y="42"/>
                                    <a:pt x="72" y="31"/>
                                  </a:cubicBezTo>
                                  <a:cubicBezTo>
                                    <a:pt x="68" y="21"/>
                                    <a:pt x="61" y="16"/>
                                    <a:pt x="49" y="16"/>
                                  </a:cubicBezTo>
                                  <a:cubicBezTo>
                                    <a:pt x="39" y="16"/>
                                    <a:pt x="31" y="21"/>
                                    <a:pt x="26" y="31"/>
                                  </a:cubicBezTo>
                                  <a:cubicBezTo>
                                    <a:pt x="21" y="40"/>
                                    <a:pt x="19" y="55"/>
                                    <a:pt x="19" y="74"/>
                                  </a:cubicBezTo>
                                  <a:cubicBezTo>
                                    <a:pt x="19" y="88"/>
                                    <a:pt x="21" y="100"/>
                                    <a:pt x="24" y="109"/>
                                  </a:cubicBezTo>
                                  <a:cubicBezTo>
                                    <a:pt x="28"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94" name="Freeform 351"/>
                          <wps:cNvSpPr>
                            <a:spLocks noEditPoints="1"/>
                          </wps:cNvSpPr>
                          <wps:spPr bwMode="auto">
                            <a:xfrm>
                              <a:off x="6262" y="2686"/>
                              <a:ext cx="77" cy="115"/>
                            </a:xfrm>
                            <a:custGeom>
                              <a:avLst/>
                              <a:gdLst>
                                <a:gd name="T0" fmla="*/ 48 w 97"/>
                                <a:gd name="T1" fmla="*/ 0 h 145"/>
                                <a:gd name="T2" fmla="*/ 48 w 97"/>
                                <a:gd name="T3" fmla="*/ 0 h 145"/>
                                <a:gd name="T4" fmla="*/ 88 w 97"/>
                                <a:gd name="T5" fmla="*/ 22 h 145"/>
                                <a:gd name="T6" fmla="*/ 97 w 97"/>
                                <a:gd name="T7" fmla="*/ 70 h 145"/>
                                <a:gd name="T8" fmla="*/ 89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9 h 145"/>
                                <a:gd name="T24" fmla="*/ 48 w 97"/>
                                <a:gd name="T25" fmla="*/ 129 h 145"/>
                                <a:gd name="T26" fmla="*/ 70 w 97"/>
                                <a:gd name="T27" fmla="*/ 116 h 145"/>
                                <a:gd name="T28" fmla="*/ 78 w 97"/>
                                <a:gd name="T29" fmla="*/ 71 h 145"/>
                                <a:gd name="T30" fmla="*/ 72 w 97"/>
                                <a:gd name="T31" fmla="*/ 31 h 145"/>
                                <a:gd name="T32" fmla="*/ 49 w 97"/>
                                <a:gd name="T33" fmla="*/ 16 h 145"/>
                                <a:gd name="T34" fmla="*/ 26 w 97"/>
                                <a:gd name="T35" fmla="*/ 31 h 145"/>
                                <a:gd name="T36" fmla="*/ 19 w 97"/>
                                <a:gd name="T37" fmla="*/ 74 h 145"/>
                                <a:gd name="T38" fmla="*/ 24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80" y="7"/>
                                    <a:pt x="88" y="22"/>
                                  </a:cubicBezTo>
                                  <a:cubicBezTo>
                                    <a:pt x="94" y="34"/>
                                    <a:pt x="97" y="50"/>
                                    <a:pt x="97" y="70"/>
                                  </a:cubicBezTo>
                                  <a:cubicBezTo>
                                    <a:pt x="97" y="89"/>
                                    <a:pt x="94" y="105"/>
                                    <a:pt x="89" y="118"/>
                                  </a:cubicBezTo>
                                  <a:cubicBezTo>
                                    <a:pt x="80" y="136"/>
                                    <a:pt x="67" y="145"/>
                                    <a:pt x="48" y="145"/>
                                  </a:cubicBezTo>
                                  <a:cubicBezTo>
                                    <a:pt x="31" y="145"/>
                                    <a:pt x="18" y="138"/>
                                    <a:pt x="10" y="123"/>
                                  </a:cubicBezTo>
                                  <a:cubicBezTo>
                                    <a:pt x="3" y="111"/>
                                    <a:pt x="0" y="94"/>
                                    <a:pt x="0" y="73"/>
                                  </a:cubicBezTo>
                                  <a:cubicBezTo>
                                    <a:pt x="0" y="57"/>
                                    <a:pt x="2" y="43"/>
                                    <a:pt x="6" y="32"/>
                                  </a:cubicBezTo>
                                  <a:cubicBezTo>
                                    <a:pt x="14" y="11"/>
                                    <a:pt x="28" y="0"/>
                                    <a:pt x="48" y="0"/>
                                  </a:cubicBezTo>
                                  <a:lnTo>
                                    <a:pt x="48" y="0"/>
                                  </a:lnTo>
                                  <a:close/>
                                  <a:moveTo>
                                    <a:pt x="48" y="129"/>
                                  </a:moveTo>
                                  <a:lnTo>
                                    <a:pt x="48" y="129"/>
                                  </a:lnTo>
                                  <a:cubicBezTo>
                                    <a:pt x="57" y="129"/>
                                    <a:pt x="64" y="125"/>
                                    <a:pt x="70" y="116"/>
                                  </a:cubicBezTo>
                                  <a:cubicBezTo>
                                    <a:pt x="75" y="108"/>
                                    <a:pt x="78" y="93"/>
                                    <a:pt x="78" y="71"/>
                                  </a:cubicBezTo>
                                  <a:cubicBezTo>
                                    <a:pt x="78" y="55"/>
                                    <a:pt x="76" y="42"/>
                                    <a:pt x="72" y="31"/>
                                  </a:cubicBezTo>
                                  <a:cubicBezTo>
                                    <a:pt x="68" y="21"/>
                                    <a:pt x="60" y="16"/>
                                    <a:pt x="49" y="16"/>
                                  </a:cubicBezTo>
                                  <a:cubicBezTo>
                                    <a:pt x="39" y="16"/>
                                    <a:pt x="31" y="21"/>
                                    <a:pt x="26" y="31"/>
                                  </a:cubicBezTo>
                                  <a:cubicBezTo>
                                    <a:pt x="21" y="40"/>
                                    <a:pt x="19" y="55"/>
                                    <a:pt x="19" y="74"/>
                                  </a:cubicBezTo>
                                  <a:cubicBezTo>
                                    <a:pt x="19" y="88"/>
                                    <a:pt x="20" y="100"/>
                                    <a:pt x="24" y="109"/>
                                  </a:cubicBezTo>
                                  <a:cubicBezTo>
                                    <a:pt x="28" y="122"/>
                                    <a:pt x="36"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95" name="Freeform 352"/>
                          <wps:cNvSpPr>
                            <a:spLocks/>
                          </wps:cNvSpPr>
                          <wps:spPr bwMode="auto">
                            <a:xfrm>
                              <a:off x="6402" y="2681"/>
                              <a:ext cx="37" cy="149"/>
                            </a:xfrm>
                            <a:custGeom>
                              <a:avLst/>
                              <a:gdLst>
                                <a:gd name="T0" fmla="*/ 45 w 46"/>
                                <a:gd name="T1" fmla="*/ 0 h 188"/>
                                <a:gd name="T2" fmla="*/ 45 w 46"/>
                                <a:gd name="T3" fmla="*/ 0 h 188"/>
                                <a:gd name="T4" fmla="*/ 25 w 46"/>
                                <a:gd name="T5" fmla="*/ 44 h 188"/>
                                <a:gd name="T6" fmla="*/ 18 w 46"/>
                                <a:gd name="T7" fmla="*/ 94 h 188"/>
                                <a:gd name="T8" fmla="*/ 26 w 46"/>
                                <a:gd name="T9" fmla="*/ 146 h 188"/>
                                <a:gd name="T10" fmla="*/ 46 w 46"/>
                                <a:gd name="T11" fmla="*/ 188 h 188"/>
                                <a:gd name="T12" fmla="*/ 34 w 46"/>
                                <a:gd name="T13" fmla="*/ 188 h 188"/>
                                <a:gd name="T14" fmla="*/ 16 w 46"/>
                                <a:gd name="T15" fmla="*/ 160 h 188"/>
                                <a:gd name="T16" fmla="*/ 8 w 46"/>
                                <a:gd name="T17" fmla="*/ 143 h 188"/>
                                <a:gd name="T18" fmla="*/ 1 w 46"/>
                                <a:gd name="T19" fmla="*/ 112 h 188"/>
                                <a:gd name="T20" fmla="*/ 0 w 46"/>
                                <a:gd name="T21" fmla="*/ 95 h 188"/>
                                <a:gd name="T22" fmla="*/ 9 w 46"/>
                                <a:gd name="T23" fmla="*/ 43 h 188"/>
                                <a:gd name="T24" fmla="*/ 33 w 46"/>
                                <a:gd name="T25" fmla="*/ 0 h 188"/>
                                <a:gd name="T26" fmla="*/ 45 w 46"/>
                                <a:gd name="T27" fmla="*/ 0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45" y="0"/>
                                  </a:moveTo>
                                  <a:lnTo>
                                    <a:pt x="45" y="0"/>
                                  </a:lnTo>
                                  <a:cubicBezTo>
                                    <a:pt x="35" y="20"/>
                                    <a:pt x="28" y="35"/>
                                    <a:pt x="25" y="44"/>
                                  </a:cubicBezTo>
                                  <a:cubicBezTo>
                                    <a:pt x="21" y="58"/>
                                    <a:pt x="18" y="75"/>
                                    <a:pt x="18" y="94"/>
                                  </a:cubicBezTo>
                                  <a:cubicBezTo>
                                    <a:pt x="18" y="113"/>
                                    <a:pt x="21" y="130"/>
                                    <a:pt x="26" y="146"/>
                                  </a:cubicBezTo>
                                  <a:cubicBezTo>
                                    <a:pt x="29" y="156"/>
                                    <a:pt x="36" y="170"/>
                                    <a:pt x="46" y="188"/>
                                  </a:cubicBezTo>
                                  <a:lnTo>
                                    <a:pt x="34" y="188"/>
                                  </a:lnTo>
                                  <a:cubicBezTo>
                                    <a:pt x="24" y="173"/>
                                    <a:pt x="18" y="164"/>
                                    <a:pt x="16" y="160"/>
                                  </a:cubicBezTo>
                                  <a:cubicBezTo>
                                    <a:pt x="14" y="155"/>
                                    <a:pt x="11" y="150"/>
                                    <a:pt x="8" y="143"/>
                                  </a:cubicBezTo>
                                  <a:cubicBezTo>
                                    <a:pt x="5" y="133"/>
                                    <a:pt x="2" y="123"/>
                                    <a:pt x="1" y="112"/>
                                  </a:cubicBezTo>
                                  <a:cubicBezTo>
                                    <a:pt x="0" y="106"/>
                                    <a:pt x="0" y="100"/>
                                    <a:pt x="0" y="95"/>
                                  </a:cubicBezTo>
                                  <a:cubicBezTo>
                                    <a:pt x="0" y="76"/>
                                    <a:pt x="3" y="58"/>
                                    <a:pt x="9" y="43"/>
                                  </a:cubicBezTo>
                                  <a:cubicBezTo>
                                    <a:pt x="13" y="34"/>
                                    <a:pt x="21" y="19"/>
                                    <a:pt x="33" y="0"/>
                                  </a:cubicBezTo>
                                  <a:lnTo>
                                    <a:pt x="45"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96" name="Freeform 353"/>
                          <wps:cNvSpPr>
                            <a:spLocks noEditPoints="1"/>
                          </wps:cNvSpPr>
                          <wps:spPr bwMode="auto">
                            <a:xfrm>
                              <a:off x="6448" y="2685"/>
                              <a:ext cx="80" cy="113"/>
                            </a:xfrm>
                            <a:custGeom>
                              <a:avLst/>
                              <a:gdLst>
                                <a:gd name="T0" fmla="*/ 62 w 101"/>
                                <a:gd name="T1" fmla="*/ 92 h 142"/>
                                <a:gd name="T2" fmla="*/ 62 w 101"/>
                                <a:gd name="T3" fmla="*/ 92 h 142"/>
                                <a:gd name="T4" fmla="*/ 62 w 101"/>
                                <a:gd name="T5" fmla="*/ 28 h 142"/>
                                <a:gd name="T6" fmla="*/ 17 w 101"/>
                                <a:gd name="T7" fmla="*/ 92 h 142"/>
                                <a:gd name="T8" fmla="*/ 62 w 101"/>
                                <a:gd name="T9" fmla="*/ 92 h 142"/>
                                <a:gd name="T10" fmla="*/ 62 w 101"/>
                                <a:gd name="T11" fmla="*/ 142 h 142"/>
                                <a:gd name="T12" fmla="*/ 62 w 101"/>
                                <a:gd name="T13" fmla="*/ 142 h 142"/>
                                <a:gd name="T14" fmla="*/ 62 w 101"/>
                                <a:gd name="T15" fmla="*/ 108 h 142"/>
                                <a:gd name="T16" fmla="*/ 0 w 101"/>
                                <a:gd name="T17" fmla="*/ 108 h 142"/>
                                <a:gd name="T18" fmla="*/ 0 w 101"/>
                                <a:gd name="T19" fmla="*/ 90 h 142"/>
                                <a:gd name="T20" fmla="*/ 65 w 101"/>
                                <a:gd name="T21" fmla="*/ 0 h 142"/>
                                <a:gd name="T22" fmla="*/ 80 w 101"/>
                                <a:gd name="T23" fmla="*/ 0 h 142"/>
                                <a:gd name="T24" fmla="*/ 80 w 101"/>
                                <a:gd name="T25" fmla="*/ 92 h 142"/>
                                <a:gd name="T26" fmla="*/ 101 w 101"/>
                                <a:gd name="T27" fmla="*/ 92 h 142"/>
                                <a:gd name="T28" fmla="*/ 101 w 101"/>
                                <a:gd name="T29" fmla="*/ 108 h 142"/>
                                <a:gd name="T30" fmla="*/ 80 w 101"/>
                                <a:gd name="T31" fmla="*/ 108 h 142"/>
                                <a:gd name="T32" fmla="*/ 80 w 101"/>
                                <a:gd name="T33" fmla="*/ 142 h 142"/>
                                <a:gd name="T34" fmla="*/ 62 w 101"/>
                                <a:gd name="T35"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01" h="142">
                                  <a:moveTo>
                                    <a:pt x="62" y="92"/>
                                  </a:moveTo>
                                  <a:lnTo>
                                    <a:pt x="62" y="92"/>
                                  </a:lnTo>
                                  <a:lnTo>
                                    <a:pt x="62" y="28"/>
                                  </a:lnTo>
                                  <a:lnTo>
                                    <a:pt x="17" y="92"/>
                                  </a:lnTo>
                                  <a:lnTo>
                                    <a:pt x="62" y="92"/>
                                  </a:lnTo>
                                  <a:close/>
                                  <a:moveTo>
                                    <a:pt x="62" y="142"/>
                                  </a:moveTo>
                                  <a:lnTo>
                                    <a:pt x="62" y="142"/>
                                  </a:lnTo>
                                  <a:lnTo>
                                    <a:pt x="62" y="108"/>
                                  </a:lnTo>
                                  <a:lnTo>
                                    <a:pt x="0" y="108"/>
                                  </a:lnTo>
                                  <a:lnTo>
                                    <a:pt x="0" y="90"/>
                                  </a:lnTo>
                                  <a:lnTo>
                                    <a:pt x="65" y="0"/>
                                  </a:lnTo>
                                  <a:lnTo>
                                    <a:pt x="80" y="0"/>
                                  </a:lnTo>
                                  <a:lnTo>
                                    <a:pt x="80" y="92"/>
                                  </a:lnTo>
                                  <a:lnTo>
                                    <a:pt x="101" y="92"/>
                                  </a:lnTo>
                                  <a:lnTo>
                                    <a:pt x="101" y="108"/>
                                  </a:lnTo>
                                  <a:lnTo>
                                    <a:pt x="80" y="108"/>
                                  </a:lnTo>
                                  <a:lnTo>
                                    <a:pt x="80" y="142"/>
                                  </a:lnTo>
                                  <a:lnTo>
                                    <a:pt x="62"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97" name="Freeform 354"/>
                          <wps:cNvSpPr>
                            <a:spLocks/>
                          </wps:cNvSpPr>
                          <wps:spPr bwMode="auto">
                            <a:xfrm>
                              <a:off x="6547" y="2781"/>
                              <a:ext cx="17" cy="17"/>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98" name="Freeform 355"/>
                          <wps:cNvSpPr>
                            <a:spLocks/>
                          </wps:cNvSpPr>
                          <wps:spPr bwMode="auto">
                            <a:xfrm>
                              <a:off x="6583" y="2687"/>
                              <a:ext cx="77" cy="114"/>
                            </a:xfrm>
                            <a:custGeom>
                              <a:avLst/>
                              <a:gdLst>
                                <a:gd name="T0" fmla="*/ 18 w 97"/>
                                <a:gd name="T1" fmla="*/ 103 h 143"/>
                                <a:gd name="T2" fmla="*/ 18 w 97"/>
                                <a:gd name="T3" fmla="*/ 103 h 143"/>
                                <a:gd name="T4" fmla="*/ 32 w 97"/>
                                <a:gd name="T5" fmla="*/ 124 h 143"/>
                                <a:gd name="T6" fmla="*/ 47 w 97"/>
                                <a:gd name="T7" fmla="*/ 127 h 143"/>
                                <a:gd name="T8" fmla="*/ 70 w 97"/>
                                <a:gd name="T9" fmla="*/ 117 h 143"/>
                                <a:gd name="T10" fmla="*/ 78 w 97"/>
                                <a:gd name="T11" fmla="*/ 95 h 143"/>
                                <a:gd name="T12" fmla="*/ 69 w 97"/>
                                <a:gd name="T13" fmla="*/ 72 h 143"/>
                                <a:gd name="T14" fmla="*/ 47 w 97"/>
                                <a:gd name="T15" fmla="*/ 64 h 143"/>
                                <a:gd name="T16" fmla="*/ 31 w 97"/>
                                <a:gd name="T17" fmla="*/ 67 h 143"/>
                                <a:gd name="T18" fmla="*/ 20 w 97"/>
                                <a:gd name="T19" fmla="*/ 77 h 143"/>
                                <a:gd name="T20" fmla="*/ 5 w 97"/>
                                <a:gd name="T21" fmla="*/ 76 h 143"/>
                                <a:gd name="T22" fmla="*/ 16 w 97"/>
                                <a:gd name="T23" fmla="*/ 0 h 143"/>
                                <a:gd name="T24" fmla="*/ 89 w 97"/>
                                <a:gd name="T25" fmla="*/ 0 h 143"/>
                                <a:gd name="T26" fmla="*/ 89 w 97"/>
                                <a:gd name="T27" fmla="*/ 17 h 143"/>
                                <a:gd name="T28" fmla="*/ 29 w 97"/>
                                <a:gd name="T29" fmla="*/ 17 h 143"/>
                                <a:gd name="T30" fmla="*/ 23 w 97"/>
                                <a:gd name="T31" fmla="*/ 57 h 143"/>
                                <a:gd name="T32" fmla="*/ 32 w 97"/>
                                <a:gd name="T33" fmla="*/ 51 h 143"/>
                                <a:gd name="T34" fmla="*/ 51 w 97"/>
                                <a:gd name="T35" fmla="*/ 48 h 143"/>
                                <a:gd name="T36" fmla="*/ 84 w 97"/>
                                <a:gd name="T37" fmla="*/ 60 h 143"/>
                                <a:gd name="T38" fmla="*/ 97 w 97"/>
                                <a:gd name="T39" fmla="*/ 92 h 143"/>
                                <a:gd name="T40" fmla="*/ 85 w 97"/>
                                <a:gd name="T41" fmla="*/ 127 h 143"/>
                                <a:gd name="T42" fmla="*/ 45 w 97"/>
                                <a:gd name="T43" fmla="*/ 143 h 143"/>
                                <a:gd name="T44" fmla="*/ 15 w 97"/>
                                <a:gd name="T45" fmla="*/ 133 h 143"/>
                                <a:gd name="T46" fmla="*/ 0 w 97"/>
                                <a:gd name="T47" fmla="*/ 103 h 143"/>
                                <a:gd name="T48" fmla="*/ 18 w 97"/>
                                <a:gd name="T49" fmla="*/ 103 h 1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7" h="143">
                                  <a:moveTo>
                                    <a:pt x="18" y="103"/>
                                  </a:moveTo>
                                  <a:lnTo>
                                    <a:pt x="18" y="103"/>
                                  </a:lnTo>
                                  <a:cubicBezTo>
                                    <a:pt x="19" y="113"/>
                                    <a:pt x="24" y="120"/>
                                    <a:pt x="32" y="124"/>
                                  </a:cubicBezTo>
                                  <a:cubicBezTo>
                                    <a:pt x="37" y="126"/>
                                    <a:pt x="41" y="127"/>
                                    <a:pt x="47" y="127"/>
                                  </a:cubicBezTo>
                                  <a:cubicBezTo>
                                    <a:pt x="57" y="127"/>
                                    <a:pt x="65" y="124"/>
                                    <a:pt x="70" y="117"/>
                                  </a:cubicBezTo>
                                  <a:cubicBezTo>
                                    <a:pt x="75" y="110"/>
                                    <a:pt x="78" y="103"/>
                                    <a:pt x="78" y="95"/>
                                  </a:cubicBezTo>
                                  <a:cubicBezTo>
                                    <a:pt x="78" y="85"/>
                                    <a:pt x="75" y="77"/>
                                    <a:pt x="69" y="72"/>
                                  </a:cubicBezTo>
                                  <a:cubicBezTo>
                                    <a:pt x="63" y="66"/>
                                    <a:pt x="56" y="64"/>
                                    <a:pt x="47" y="64"/>
                                  </a:cubicBezTo>
                                  <a:cubicBezTo>
                                    <a:pt x="41" y="64"/>
                                    <a:pt x="36" y="65"/>
                                    <a:pt x="31" y="67"/>
                                  </a:cubicBezTo>
                                  <a:cubicBezTo>
                                    <a:pt x="27" y="70"/>
                                    <a:pt x="23" y="73"/>
                                    <a:pt x="20" y="77"/>
                                  </a:cubicBezTo>
                                  <a:lnTo>
                                    <a:pt x="5" y="76"/>
                                  </a:lnTo>
                                  <a:lnTo>
                                    <a:pt x="16" y="0"/>
                                  </a:lnTo>
                                  <a:lnTo>
                                    <a:pt x="89" y="0"/>
                                  </a:lnTo>
                                  <a:lnTo>
                                    <a:pt x="89" y="17"/>
                                  </a:lnTo>
                                  <a:lnTo>
                                    <a:pt x="29" y="17"/>
                                  </a:lnTo>
                                  <a:lnTo>
                                    <a:pt x="23" y="57"/>
                                  </a:lnTo>
                                  <a:cubicBezTo>
                                    <a:pt x="26" y="54"/>
                                    <a:pt x="29" y="52"/>
                                    <a:pt x="32" y="51"/>
                                  </a:cubicBezTo>
                                  <a:cubicBezTo>
                                    <a:pt x="38" y="49"/>
                                    <a:pt x="44" y="48"/>
                                    <a:pt x="51" y="48"/>
                                  </a:cubicBezTo>
                                  <a:cubicBezTo>
                                    <a:pt x="64" y="48"/>
                                    <a:pt x="75" y="52"/>
                                    <a:pt x="84" y="60"/>
                                  </a:cubicBezTo>
                                  <a:cubicBezTo>
                                    <a:pt x="93" y="69"/>
                                    <a:pt x="97" y="79"/>
                                    <a:pt x="97" y="92"/>
                                  </a:cubicBezTo>
                                  <a:cubicBezTo>
                                    <a:pt x="97" y="105"/>
                                    <a:pt x="93" y="117"/>
                                    <a:pt x="85" y="127"/>
                                  </a:cubicBezTo>
                                  <a:cubicBezTo>
                                    <a:pt x="76" y="138"/>
                                    <a:pt x="63" y="143"/>
                                    <a:pt x="45" y="143"/>
                                  </a:cubicBezTo>
                                  <a:cubicBezTo>
                                    <a:pt x="34" y="143"/>
                                    <a:pt x="23" y="139"/>
                                    <a:pt x="15" y="133"/>
                                  </a:cubicBezTo>
                                  <a:cubicBezTo>
                                    <a:pt x="6" y="126"/>
                                    <a:pt x="1" y="116"/>
                                    <a:pt x="0" y="103"/>
                                  </a:cubicBezTo>
                                  <a:lnTo>
                                    <a:pt x="18" y="10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99" name="Freeform 356"/>
                          <wps:cNvSpPr>
                            <a:spLocks noEditPoints="1"/>
                          </wps:cNvSpPr>
                          <wps:spPr bwMode="auto">
                            <a:xfrm>
                              <a:off x="6671" y="2685"/>
                              <a:ext cx="80" cy="113"/>
                            </a:xfrm>
                            <a:custGeom>
                              <a:avLst/>
                              <a:gdLst>
                                <a:gd name="T0" fmla="*/ 62 w 101"/>
                                <a:gd name="T1" fmla="*/ 92 h 142"/>
                                <a:gd name="T2" fmla="*/ 62 w 101"/>
                                <a:gd name="T3" fmla="*/ 92 h 142"/>
                                <a:gd name="T4" fmla="*/ 62 w 101"/>
                                <a:gd name="T5" fmla="*/ 28 h 142"/>
                                <a:gd name="T6" fmla="*/ 17 w 101"/>
                                <a:gd name="T7" fmla="*/ 92 h 142"/>
                                <a:gd name="T8" fmla="*/ 62 w 101"/>
                                <a:gd name="T9" fmla="*/ 92 h 142"/>
                                <a:gd name="T10" fmla="*/ 62 w 101"/>
                                <a:gd name="T11" fmla="*/ 142 h 142"/>
                                <a:gd name="T12" fmla="*/ 62 w 101"/>
                                <a:gd name="T13" fmla="*/ 142 h 142"/>
                                <a:gd name="T14" fmla="*/ 62 w 101"/>
                                <a:gd name="T15" fmla="*/ 108 h 142"/>
                                <a:gd name="T16" fmla="*/ 0 w 101"/>
                                <a:gd name="T17" fmla="*/ 108 h 142"/>
                                <a:gd name="T18" fmla="*/ 0 w 101"/>
                                <a:gd name="T19" fmla="*/ 90 h 142"/>
                                <a:gd name="T20" fmla="*/ 65 w 101"/>
                                <a:gd name="T21" fmla="*/ 0 h 142"/>
                                <a:gd name="T22" fmla="*/ 80 w 101"/>
                                <a:gd name="T23" fmla="*/ 0 h 142"/>
                                <a:gd name="T24" fmla="*/ 80 w 101"/>
                                <a:gd name="T25" fmla="*/ 92 h 142"/>
                                <a:gd name="T26" fmla="*/ 101 w 101"/>
                                <a:gd name="T27" fmla="*/ 92 h 142"/>
                                <a:gd name="T28" fmla="*/ 101 w 101"/>
                                <a:gd name="T29" fmla="*/ 108 h 142"/>
                                <a:gd name="T30" fmla="*/ 80 w 101"/>
                                <a:gd name="T31" fmla="*/ 108 h 142"/>
                                <a:gd name="T32" fmla="*/ 80 w 101"/>
                                <a:gd name="T33" fmla="*/ 142 h 142"/>
                                <a:gd name="T34" fmla="*/ 62 w 101"/>
                                <a:gd name="T35"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01" h="142">
                                  <a:moveTo>
                                    <a:pt x="62" y="92"/>
                                  </a:moveTo>
                                  <a:lnTo>
                                    <a:pt x="62" y="92"/>
                                  </a:lnTo>
                                  <a:lnTo>
                                    <a:pt x="62" y="28"/>
                                  </a:lnTo>
                                  <a:lnTo>
                                    <a:pt x="17" y="92"/>
                                  </a:lnTo>
                                  <a:lnTo>
                                    <a:pt x="62" y="92"/>
                                  </a:lnTo>
                                  <a:close/>
                                  <a:moveTo>
                                    <a:pt x="62" y="142"/>
                                  </a:moveTo>
                                  <a:lnTo>
                                    <a:pt x="62" y="142"/>
                                  </a:lnTo>
                                  <a:lnTo>
                                    <a:pt x="62" y="108"/>
                                  </a:lnTo>
                                  <a:lnTo>
                                    <a:pt x="0" y="108"/>
                                  </a:lnTo>
                                  <a:lnTo>
                                    <a:pt x="0" y="90"/>
                                  </a:lnTo>
                                  <a:lnTo>
                                    <a:pt x="65" y="0"/>
                                  </a:lnTo>
                                  <a:lnTo>
                                    <a:pt x="80" y="0"/>
                                  </a:lnTo>
                                  <a:lnTo>
                                    <a:pt x="80" y="92"/>
                                  </a:lnTo>
                                  <a:lnTo>
                                    <a:pt x="101" y="92"/>
                                  </a:lnTo>
                                  <a:lnTo>
                                    <a:pt x="101" y="108"/>
                                  </a:lnTo>
                                  <a:lnTo>
                                    <a:pt x="80" y="108"/>
                                  </a:lnTo>
                                  <a:lnTo>
                                    <a:pt x="80" y="142"/>
                                  </a:lnTo>
                                  <a:lnTo>
                                    <a:pt x="62"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00" name="Freeform 357"/>
                          <wps:cNvSpPr>
                            <a:spLocks/>
                          </wps:cNvSpPr>
                          <wps:spPr bwMode="auto">
                            <a:xfrm>
                              <a:off x="6770" y="2781"/>
                              <a:ext cx="17" cy="40"/>
                            </a:xfrm>
                            <a:custGeom>
                              <a:avLst/>
                              <a:gdLst>
                                <a:gd name="T0" fmla="*/ 0 w 21"/>
                                <a:gd name="T1" fmla="*/ 42 h 51"/>
                                <a:gd name="T2" fmla="*/ 0 w 21"/>
                                <a:gd name="T3" fmla="*/ 42 h 51"/>
                                <a:gd name="T4" fmla="*/ 9 w 21"/>
                                <a:gd name="T5" fmla="*/ 32 h 51"/>
                                <a:gd name="T6" fmla="*/ 11 w 21"/>
                                <a:gd name="T7" fmla="*/ 24 h 51"/>
                                <a:gd name="T8" fmla="*/ 11 w 21"/>
                                <a:gd name="T9" fmla="*/ 22 h 51"/>
                                <a:gd name="T10" fmla="*/ 10 w 21"/>
                                <a:gd name="T11" fmla="*/ 21 h 51"/>
                                <a:gd name="T12" fmla="*/ 0 w 21"/>
                                <a:gd name="T13" fmla="*/ 21 h 51"/>
                                <a:gd name="T14" fmla="*/ 0 w 21"/>
                                <a:gd name="T15" fmla="*/ 0 h 51"/>
                                <a:gd name="T16" fmla="*/ 21 w 21"/>
                                <a:gd name="T17" fmla="*/ 0 h 51"/>
                                <a:gd name="T18" fmla="*/ 21 w 21"/>
                                <a:gd name="T19" fmla="*/ 19 h 51"/>
                                <a:gd name="T20" fmla="*/ 16 w 21"/>
                                <a:gd name="T21" fmla="*/ 40 h 51"/>
                                <a:gd name="T22" fmla="*/ 0 w 21"/>
                                <a:gd name="T23" fmla="*/ 51 h 51"/>
                                <a:gd name="T24" fmla="*/ 0 w 21"/>
                                <a:gd name="T25" fmla="*/ 42 h 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1" h="51">
                                  <a:moveTo>
                                    <a:pt x="0" y="42"/>
                                  </a:moveTo>
                                  <a:lnTo>
                                    <a:pt x="0" y="42"/>
                                  </a:lnTo>
                                  <a:cubicBezTo>
                                    <a:pt x="4" y="41"/>
                                    <a:pt x="7" y="38"/>
                                    <a:pt x="9" y="32"/>
                                  </a:cubicBezTo>
                                  <a:cubicBezTo>
                                    <a:pt x="10" y="29"/>
                                    <a:pt x="11" y="26"/>
                                    <a:pt x="11" y="24"/>
                                  </a:cubicBezTo>
                                  <a:cubicBezTo>
                                    <a:pt x="11" y="23"/>
                                    <a:pt x="11" y="23"/>
                                    <a:pt x="11" y="22"/>
                                  </a:cubicBezTo>
                                  <a:cubicBezTo>
                                    <a:pt x="11" y="22"/>
                                    <a:pt x="11" y="22"/>
                                    <a:pt x="10" y="21"/>
                                  </a:cubicBezTo>
                                  <a:lnTo>
                                    <a:pt x="0" y="21"/>
                                  </a:lnTo>
                                  <a:lnTo>
                                    <a:pt x="0" y="0"/>
                                  </a:lnTo>
                                  <a:lnTo>
                                    <a:pt x="21" y="0"/>
                                  </a:lnTo>
                                  <a:lnTo>
                                    <a:pt x="21" y="19"/>
                                  </a:lnTo>
                                  <a:cubicBezTo>
                                    <a:pt x="21" y="27"/>
                                    <a:pt x="19" y="34"/>
                                    <a:pt x="16" y="40"/>
                                  </a:cubicBezTo>
                                  <a:cubicBezTo>
                                    <a:pt x="13" y="46"/>
                                    <a:pt x="7" y="50"/>
                                    <a:pt x="0" y="51"/>
                                  </a:cubicBezTo>
                                  <a:lnTo>
                                    <a:pt x="0" y="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01" name="Freeform 358"/>
                          <wps:cNvSpPr>
                            <a:spLocks/>
                          </wps:cNvSpPr>
                          <wps:spPr bwMode="auto">
                            <a:xfrm>
                              <a:off x="6849" y="2686"/>
                              <a:ext cx="79" cy="115"/>
                            </a:xfrm>
                            <a:custGeom>
                              <a:avLst/>
                              <a:gdLst>
                                <a:gd name="T0" fmla="*/ 48 w 99"/>
                                <a:gd name="T1" fmla="*/ 145 h 145"/>
                                <a:gd name="T2" fmla="*/ 48 w 99"/>
                                <a:gd name="T3" fmla="*/ 145 h 145"/>
                                <a:gd name="T4" fmla="*/ 12 w 99"/>
                                <a:gd name="T5" fmla="*/ 131 h 145"/>
                                <a:gd name="T6" fmla="*/ 0 w 99"/>
                                <a:gd name="T7" fmla="*/ 98 h 145"/>
                                <a:gd name="T8" fmla="*/ 19 w 99"/>
                                <a:gd name="T9" fmla="*/ 98 h 145"/>
                                <a:gd name="T10" fmla="*/ 24 w 99"/>
                                <a:gd name="T11" fmla="*/ 118 h 145"/>
                                <a:gd name="T12" fmla="*/ 49 w 99"/>
                                <a:gd name="T13" fmla="*/ 129 h 145"/>
                                <a:gd name="T14" fmla="*/ 72 w 99"/>
                                <a:gd name="T15" fmla="*/ 121 h 145"/>
                                <a:gd name="T16" fmla="*/ 80 w 99"/>
                                <a:gd name="T17" fmla="*/ 102 h 145"/>
                                <a:gd name="T18" fmla="*/ 71 w 99"/>
                                <a:gd name="T19" fmla="*/ 81 h 145"/>
                                <a:gd name="T20" fmla="*/ 46 w 99"/>
                                <a:gd name="T21" fmla="*/ 76 h 145"/>
                                <a:gd name="T22" fmla="*/ 43 w 99"/>
                                <a:gd name="T23" fmla="*/ 76 h 145"/>
                                <a:gd name="T24" fmla="*/ 39 w 99"/>
                                <a:gd name="T25" fmla="*/ 76 h 145"/>
                                <a:gd name="T26" fmla="*/ 39 w 99"/>
                                <a:gd name="T27" fmla="*/ 60 h 145"/>
                                <a:gd name="T28" fmla="*/ 44 w 99"/>
                                <a:gd name="T29" fmla="*/ 61 h 145"/>
                                <a:gd name="T30" fmla="*/ 48 w 99"/>
                                <a:gd name="T31" fmla="*/ 61 h 145"/>
                                <a:gd name="T32" fmla="*/ 64 w 99"/>
                                <a:gd name="T33" fmla="*/ 58 h 145"/>
                                <a:gd name="T34" fmla="*/ 75 w 99"/>
                                <a:gd name="T35" fmla="*/ 38 h 145"/>
                                <a:gd name="T36" fmla="*/ 68 w 99"/>
                                <a:gd name="T37" fmla="*/ 22 h 145"/>
                                <a:gd name="T38" fmla="*/ 50 w 99"/>
                                <a:gd name="T39" fmla="*/ 16 h 145"/>
                                <a:gd name="T40" fmla="*/ 26 w 99"/>
                                <a:gd name="T41" fmla="*/ 28 h 145"/>
                                <a:gd name="T42" fmla="*/ 22 w 99"/>
                                <a:gd name="T43" fmla="*/ 46 h 145"/>
                                <a:gd name="T44" fmla="*/ 4 w 99"/>
                                <a:gd name="T45" fmla="*/ 46 h 145"/>
                                <a:gd name="T46" fmla="*/ 10 w 99"/>
                                <a:gd name="T47" fmla="*/ 19 h 145"/>
                                <a:gd name="T48" fmla="*/ 49 w 99"/>
                                <a:gd name="T49" fmla="*/ 0 h 145"/>
                                <a:gd name="T50" fmla="*/ 82 w 99"/>
                                <a:gd name="T51" fmla="*/ 9 h 145"/>
                                <a:gd name="T52" fmla="*/ 94 w 99"/>
                                <a:gd name="T53" fmla="*/ 37 h 145"/>
                                <a:gd name="T54" fmla="*/ 87 w 99"/>
                                <a:gd name="T55" fmla="*/ 58 h 145"/>
                                <a:gd name="T56" fmla="*/ 76 w 99"/>
                                <a:gd name="T57" fmla="*/ 66 h 145"/>
                                <a:gd name="T58" fmla="*/ 93 w 99"/>
                                <a:gd name="T59" fmla="*/ 78 h 145"/>
                                <a:gd name="T60" fmla="*/ 99 w 99"/>
                                <a:gd name="T61" fmla="*/ 99 h 145"/>
                                <a:gd name="T62" fmla="*/ 86 w 99"/>
                                <a:gd name="T63" fmla="*/ 132 h 145"/>
                                <a:gd name="T64" fmla="*/ 48 w 99"/>
                                <a:gd name="T65" fmla="*/ 145 h 145"/>
                                <a:gd name="T66" fmla="*/ 48 w 99"/>
                                <a:gd name="T67" fmla="*/ 145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99" h="145">
                                  <a:moveTo>
                                    <a:pt x="48" y="145"/>
                                  </a:moveTo>
                                  <a:lnTo>
                                    <a:pt x="48" y="145"/>
                                  </a:lnTo>
                                  <a:cubicBezTo>
                                    <a:pt x="31" y="145"/>
                                    <a:pt x="19" y="140"/>
                                    <a:pt x="12" y="131"/>
                                  </a:cubicBezTo>
                                  <a:cubicBezTo>
                                    <a:pt x="4" y="122"/>
                                    <a:pt x="0" y="111"/>
                                    <a:pt x="0" y="98"/>
                                  </a:cubicBezTo>
                                  <a:lnTo>
                                    <a:pt x="19" y="98"/>
                                  </a:lnTo>
                                  <a:cubicBezTo>
                                    <a:pt x="20" y="107"/>
                                    <a:pt x="22" y="113"/>
                                    <a:pt x="24" y="118"/>
                                  </a:cubicBezTo>
                                  <a:cubicBezTo>
                                    <a:pt x="29" y="125"/>
                                    <a:pt x="37" y="129"/>
                                    <a:pt x="49" y="129"/>
                                  </a:cubicBezTo>
                                  <a:cubicBezTo>
                                    <a:pt x="58" y="129"/>
                                    <a:pt x="66" y="126"/>
                                    <a:pt x="72" y="121"/>
                                  </a:cubicBezTo>
                                  <a:cubicBezTo>
                                    <a:pt x="77" y="116"/>
                                    <a:pt x="80" y="110"/>
                                    <a:pt x="80" y="102"/>
                                  </a:cubicBezTo>
                                  <a:cubicBezTo>
                                    <a:pt x="80" y="92"/>
                                    <a:pt x="77" y="85"/>
                                    <a:pt x="71" y="81"/>
                                  </a:cubicBezTo>
                                  <a:cubicBezTo>
                                    <a:pt x="65" y="78"/>
                                    <a:pt x="57" y="76"/>
                                    <a:pt x="46" y="76"/>
                                  </a:cubicBezTo>
                                  <a:cubicBezTo>
                                    <a:pt x="45" y="76"/>
                                    <a:pt x="44" y="76"/>
                                    <a:pt x="43" y="76"/>
                                  </a:cubicBezTo>
                                  <a:cubicBezTo>
                                    <a:pt x="42" y="76"/>
                                    <a:pt x="40" y="76"/>
                                    <a:pt x="39" y="76"/>
                                  </a:cubicBezTo>
                                  <a:lnTo>
                                    <a:pt x="39" y="60"/>
                                  </a:lnTo>
                                  <a:cubicBezTo>
                                    <a:pt x="41" y="60"/>
                                    <a:pt x="42" y="61"/>
                                    <a:pt x="44" y="61"/>
                                  </a:cubicBezTo>
                                  <a:cubicBezTo>
                                    <a:pt x="45" y="61"/>
                                    <a:pt x="46" y="61"/>
                                    <a:pt x="48" y="61"/>
                                  </a:cubicBezTo>
                                  <a:cubicBezTo>
                                    <a:pt x="54" y="61"/>
                                    <a:pt x="60" y="60"/>
                                    <a:pt x="64" y="58"/>
                                  </a:cubicBezTo>
                                  <a:cubicBezTo>
                                    <a:pt x="72" y="54"/>
                                    <a:pt x="75" y="47"/>
                                    <a:pt x="75" y="38"/>
                                  </a:cubicBezTo>
                                  <a:cubicBezTo>
                                    <a:pt x="75" y="31"/>
                                    <a:pt x="73" y="25"/>
                                    <a:pt x="68" y="22"/>
                                  </a:cubicBezTo>
                                  <a:cubicBezTo>
                                    <a:pt x="63" y="18"/>
                                    <a:pt x="57" y="16"/>
                                    <a:pt x="50" y="16"/>
                                  </a:cubicBezTo>
                                  <a:cubicBezTo>
                                    <a:pt x="39" y="16"/>
                                    <a:pt x="30" y="20"/>
                                    <a:pt x="26" y="28"/>
                                  </a:cubicBezTo>
                                  <a:cubicBezTo>
                                    <a:pt x="23" y="32"/>
                                    <a:pt x="22" y="38"/>
                                    <a:pt x="22" y="46"/>
                                  </a:cubicBezTo>
                                  <a:lnTo>
                                    <a:pt x="4" y="46"/>
                                  </a:lnTo>
                                  <a:cubicBezTo>
                                    <a:pt x="4" y="36"/>
                                    <a:pt x="6" y="27"/>
                                    <a:pt x="10" y="19"/>
                                  </a:cubicBezTo>
                                  <a:cubicBezTo>
                                    <a:pt x="18" y="6"/>
                                    <a:pt x="30" y="0"/>
                                    <a:pt x="49" y="0"/>
                                  </a:cubicBezTo>
                                  <a:cubicBezTo>
                                    <a:pt x="63" y="0"/>
                                    <a:pt x="74" y="3"/>
                                    <a:pt x="82" y="9"/>
                                  </a:cubicBezTo>
                                  <a:cubicBezTo>
                                    <a:pt x="90" y="16"/>
                                    <a:pt x="94" y="25"/>
                                    <a:pt x="94" y="37"/>
                                  </a:cubicBezTo>
                                  <a:cubicBezTo>
                                    <a:pt x="94" y="46"/>
                                    <a:pt x="91" y="53"/>
                                    <a:pt x="87" y="58"/>
                                  </a:cubicBezTo>
                                  <a:cubicBezTo>
                                    <a:pt x="84" y="62"/>
                                    <a:pt x="80" y="64"/>
                                    <a:pt x="76" y="66"/>
                                  </a:cubicBezTo>
                                  <a:cubicBezTo>
                                    <a:pt x="83" y="68"/>
                                    <a:pt x="89" y="72"/>
                                    <a:pt x="93" y="78"/>
                                  </a:cubicBezTo>
                                  <a:cubicBezTo>
                                    <a:pt x="97" y="84"/>
                                    <a:pt x="99" y="91"/>
                                    <a:pt x="99" y="99"/>
                                  </a:cubicBezTo>
                                  <a:cubicBezTo>
                                    <a:pt x="99" y="113"/>
                                    <a:pt x="95" y="124"/>
                                    <a:pt x="86" y="132"/>
                                  </a:cubicBezTo>
                                  <a:cubicBezTo>
                                    <a:pt x="77" y="141"/>
                                    <a:pt x="64" y="145"/>
                                    <a:pt x="48" y="145"/>
                                  </a:cubicBezTo>
                                  <a:lnTo>
                                    <a:pt x="48" y="145"/>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02" name="Freeform 359"/>
                          <wps:cNvSpPr>
                            <a:spLocks noEditPoints="1"/>
                          </wps:cNvSpPr>
                          <wps:spPr bwMode="auto">
                            <a:xfrm>
                              <a:off x="6941" y="2685"/>
                              <a:ext cx="77" cy="116"/>
                            </a:xfrm>
                            <a:custGeom>
                              <a:avLst/>
                              <a:gdLst>
                                <a:gd name="T0" fmla="*/ 52 w 97"/>
                                <a:gd name="T1" fmla="*/ 0 h 146"/>
                                <a:gd name="T2" fmla="*/ 52 w 97"/>
                                <a:gd name="T3" fmla="*/ 0 h 146"/>
                                <a:gd name="T4" fmla="*/ 85 w 97"/>
                                <a:gd name="T5" fmla="*/ 13 h 146"/>
                                <a:gd name="T6" fmla="*/ 94 w 97"/>
                                <a:gd name="T7" fmla="*/ 38 h 146"/>
                                <a:gd name="T8" fmla="*/ 76 w 97"/>
                                <a:gd name="T9" fmla="*/ 38 h 146"/>
                                <a:gd name="T10" fmla="*/ 71 w 97"/>
                                <a:gd name="T11" fmla="*/ 25 h 146"/>
                                <a:gd name="T12" fmla="*/ 52 w 97"/>
                                <a:gd name="T13" fmla="*/ 16 h 146"/>
                                <a:gd name="T14" fmla="*/ 28 w 97"/>
                                <a:gd name="T15" fmla="*/ 30 h 146"/>
                                <a:gd name="T16" fmla="*/ 18 w 97"/>
                                <a:gd name="T17" fmla="*/ 69 h 146"/>
                                <a:gd name="T18" fmla="*/ 34 w 97"/>
                                <a:gd name="T19" fmla="*/ 56 h 146"/>
                                <a:gd name="T20" fmla="*/ 53 w 97"/>
                                <a:gd name="T21" fmla="*/ 52 h 146"/>
                                <a:gd name="T22" fmla="*/ 84 w 97"/>
                                <a:gd name="T23" fmla="*/ 63 h 146"/>
                                <a:gd name="T24" fmla="*/ 97 w 97"/>
                                <a:gd name="T25" fmla="*/ 97 h 146"/>
                                <a:gd name="T26" fmla="*/ 84 w 97"/>
                                <a:gd name="T27" fmla="*/ 131 h 146"/>
                                <a:gd name="T28" fmla="*/ 49 w 97"/>
                                <a:gd name="T29" fmla="*/ 146 h 146"/>
                                <a:gd name="T30" fmla="*/ 14 w 97"/>
                                <a:gd name="T31" fmla="*/ 131 h 146"/>
                                <a:gd name="T32" fmla="*/ 0 w 97"/>
                                <a:gd name="T33" fmla="*/ 80 h 146"/>
                                <a:gd name="T34" fmla="*/ 6 w 97"/>
                                <a:gd name="T35" fmla="*/ 35 h 146"/>
                                <a:gd name="T36" fmla="*/ 52 w 97"/>
                                <a:gd name="T37" fmla="*/ 0 h 146"/>
                                <a:gd name="T38" fmla="*/ 52 w 97"/>
                                <a:gd name="T39" fmla="*/ 0 h 146"/>
                                <a:gd name="T40" fmla="*/ 50 w 97"/>
                                <a:gd name="T41" fmla="*/ 130 h 146"/>
                                <a:gd name="T42" fmla="*/ 50 w 97"/>
                                <a:gd name="T43" fmla="*/ 130 h 146"/>
                                <a:gd name="T44" fmla="*/ 71 w 97"/>
                                <a:gd name="T45" fmla="*/ 121 h 146"/>
                                <a:gd name="T46" fmla="*/ 78 w 97"/>
                                <a:gd name="T47" fmla="*/ 98 h 146"/>
                                <a:gd name="T48" fmla="*/ 72 w 97"/>
                                <a:gd name="T49" fmla="*/ 78 h 146"/>
                                <a:gd name="T50" fmla="*/ 49 w 97"/>
                                <a:gd name="T51" fmla="*/ 68 h 146"/>
                                <a:gd name="T52" fmla="*/ 29 w 97"/>
                                <a:gd name="T53" fmla="*/ 75 h 146"/>
                                <a:gd name="T54" fmla="*/ 21 w 97"/>
                                <a:gd name="T55" fmla="*/ 98 h 146"/>
                                <a:gd name="T56" fmla="*/ 29 w 97"/>
                                <a:gd name="T57" fmla="*/ 121 h 146"/>
                                <a:gd name="T58" fmla="*/ 50 w 97"/>
                                <a:gd name="T59" fmla="*/ 130 h 146"/>
                                <a:gd name="T60" fmla="*/ 50 w 97"/>
                                <a:gd name="T61" fmla="*/ 130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97" h="146">
                                  <a:moveTo>
                                    <a:pt x="52" y="0"/>
                                  </a:moveTo>
                                  <a:lnTo>
                                    <a:pt x="52" y="0"/>
                                  </a:lnTo>
                                  <a:cubicBezTo>
                                    <a:pt x="67" y="0"/>
                                    <a:pt x="78" y="4"/>
                                    <a:pt x="85" y="13"/>
                                  </a:cubicBezTo>
                                  <a:cubicBezTo>
                                    <a:pt x="91" y="21"/>
                                    <a:pt x="94" y="29"/>
                                    <a:pt x="94" y="38"/>
                                  </a:cubicBezTo>
                                  <a:lnTo>
                                    <a:pt x="76" y="38"/>
                                  </a:lnTo>
                                  <a:cubicBezTo>
                                    <a:pt x="75" y="32"/>
                                    <a:pt x="74" y="28"/>
                                    <a:pt x="71" y="25"/>
                                  </a:cubicBezTo>
                                  <a:cubicBezTo>
                                    <a:pt x="67" y="19"/>
                                    <a:pt x="61" y="16"/>
                                    <a:pt x="52" y="16"/>
                                  </a:cubicBezTo>
                                  <a:cubicBezTo>
                                    <a:pt x="42" y="16"/>
                                    <a:pt x="34" y="20"/>
                                    <a:pt x="28" y="30"/>
                                  </a:cubicBezTo>
                                  <a:cubicBezTo>
                                    <a:pt x="22" y="39"/>
                                    <a:pt x="19" y="52"/>
                                    <a:pt x="18" y="69"/>
                                  </a:cubicBezTo>
                                  <a:cubicBezTo>
                                    <a:pt x="22" y="63"/>
                                    <a:pt x="28" y="59"/>
                                    <a:pt x="34" y="56"/>
                                  </a:cubicBezTo>
                                  <a:cubicBezTo>
                                    <a:pt x="39" y="53"/>
                                    <a:pt x="46" y="52"/>
                                    <a:pt x="53" y="52"/>
                                  </a:cubicBezTo>
                                  <a:cubicBezTo>
                                    <a:pt x="65" y="52"/>
                                    <a:pt x="75" y="55"/>
                                    <a:pt x="84" y="63"/>
                                  </a:cubicBezTo>
                                  <a:cubicBezTo>
                                    <a:pt x="93" y="71"/>
                                    <a:pt x="97" y="82"/>
                                    <a:pt x="97" y="97"/>
                                  </a:cubicBezTo>
                                  <a:cubicBezTo>
                                    <a:pt x="97" y="110"/>
                                    <a:pt x="93" y="121"/>
                                    <a:pt x="84" y="131"/>
                                  </a:cubicBezTo>
                                  <a:cubicBezTo>
                                    <a:pt x="76" y="141"/>
                                    <a:pt x="64" y="146"/>
                                    <a:pt x="49" y="146"/>
                                  </a:cubicBezTo>
                                  <a:cubicBezTo>
                                    <a:pt x="35" y="146"/>
                                    <a:pt x="24" y="141"/>
                                    <a:pt x="14" y="131"/>
                                  </a:cubicBezTo>
                                  <a:cubicBezTo>
                                    <a:pt x="5" y="121"/>
                                    <a:pt x="0" y="104"/>
                                    <a:pt x="0" y="80"/>
                                  </a:cubicBezTo>
                                  <a:cubicBezTo>
                                    <a:pt x="0" y="62"/>
                                    <a:pt x="2" y="48"/>
                                    <a:pt x="6" y="35"/>
                                  </a:cubicBezTo>
                                  <a:cubicBezTo>
                                    <a:pt x="15" y="12"/>
                                    <a:pt x="30" y="0"/>
                                    <a:pt x="52" y="0"/>
                                  </a:cubicBezTo>
                                  <a:lnTo>
                                    <a:pt x="52" y="0"/>
                                  </a:lnTo>
                                  <a:close/>
                                  <a:moveTo>
                                    <a:pt x="50" y="130"/>
                                  </a:moveTo>
                                  <a:lnTo>
                                    <a:pt x="50" y="130"/>
                                  </a:lnTo>
                                  <a:cubicBezTo>
                                    <a:pt x="60" y="130"/>
                                    <a:pt x="67" y="127"/>
                                    <a:pt x="71" y="121"/>
                                  </a:cubicBezTo>
                                  <a:cubicBezTo>
                                    <a:pt x="76" y="114"/>
                                    <a:pt x="78" y="107"/>
                                    <a:pt x="78" y="98"/>
                                  </a:cubicBezTo>
                                  <a:cubicBezTo>
                                    <a:pt x="78" y="91"/>
                                    <a:pt x="76" y="84"/>
                                    <a:pt x="72" y="78"/>
                                  </a:cubicBezTo>
                                  <a:cubicBezTo>
                                    <a:pt x="68" y="71"/>
                                    <a:pt x="60" y="68"/>
                                    <a:pt x="49" y="68"/>
                                  </a:cubicBezTo>
                                  <a:cubicBezTo>
                                    <a:pt x="42" y="68"/>
                                    <a:pt x="35" y="70"/>
                                    <a:pt x="29" y="75"/>
                                  </a:cubicBezTo>
                                  <a:cubicBezTo>
                                    <a:pt x="24" y="80"/>
                                    <a:pt x="21" y="88"/>
                                    <a:pt x="21" y="98"/>
                                  </a:cubicBezTo>
                                  <a:cubicBezTo>
                                    <a:pt x="21" y="107"/>
                                    <a:pt x="23" y="115"/>
                                    <a:pt x="29" y="121"/>
                                  </a:cubicBezTo>
                                  <a:cubicBezTo>
                                    <a:pt x="34" y="127"/>
                                    <a:pt x="41" y="130"/>
                                    <a:pt x="50" y="130"/>
                                  </a:cubicBezTo>
                                  <a:lnTo>
                                    <a:pt x="50" y="13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03" name="Freeform 360"/>
                          <wps:cNvSpPr>
                            <a:spLocks/>
                          </wps:cNvSpPr>
                          <wps:spPr bwMode="auto">
                            <a:xfrm>
                              <a:off x="7038" y="2781"/>
                              <a:ext cx="16" cy="17"/>
                            </a:xfrm>
                            <a:custGeom>
                              <a:avLst/>
                              <a:gdLst>
                                <a:gd name="T0" fmla="*/ 0 w 20"/>
                                <a:gd name="T1" fmla="*/ 0 h 21"/>
                                <a:gd name="T2" fmla="*/ 0 w 20"/>
                                <a:gd name="T3" fmla="*/ 0 h 21"/>
                                <a:gd name="T4" fmla="*/ 20 w 20"/>
                                <a:gd name="T5" fmla="*/ 0 h 21"/>
                                <a:gd name="T6" fmla="*/ 20 w 20"/>
                                <a:gd name="T7" fmla="*/ 21 h 21"/>
                                <a:gd name="T8" fmla="*/ 0 w 20"/>
                                <a:gd name="T9" fmla="*/ 21 h 21"/>
                                <a:gd name="T10" fmla="*/ 0 w 20"/>
                                <a:gd name="T11" fmla="*/ 0 h 21"/>
                              </a:gdLst>
                              <a:ahLst/>
                              <a:cxnLst>
                                <a:cxn ang="0">
                                  <a:pos x="T0" y="T1"/>
                                </a:cxn>
                                <a:cxn ang="0">
                                  <a:pos x="T2" y="T3"/>
                                </a:cxn>
                                <a:cxn ang="0">
                                  <a:pos x="T4" y="T5"/>
                                </a:cxn>
                                <a:cxn ang="0">
                                  <a:pos x="T6" y="T7"/>
                                </a:cxn>
                                <a:cxn ang="0">
                                  <a:pos x="T8" y="T9"/>
                                </a:cxn>
                                <a:cxn ang="0">
                                  <a:pos x="T10" y="T11"/>
                                </a:cxn>
                              </a:cxnLst>
                              <a:rect l="0" t="0" r="r" b="b"/>
                              <a:pathLst>
                                <a:path w="20" h="21">
                                  <a:moveTo>
                                    <a:pt x="0" y="0"/>
                                  </a:moveTo>
                                  <a:lnTo>
                                    <a:pt x="0" y="0"/>
                                  </a:lnTo>
                                  <a:lnTo>
                                    <a:pt x="20" y="0"/>
                                  </a:lnTo>
                                  <a:lnTo>
                                    <a:pt x="20"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04" name="Freeform 361"/>
                          <wps:cNvSpPr>
                            <a:spLocks noEditPoints="1"/>
                          </wps:cNvSpPr>
                          <wps:spPr bwMode="auto">
                            <a:xfrm>
                              <a:off x="7074" y="2686"/>
                              <a:ext cx="77" cy="115"/>
                            </a:xfrm>
                            <a:custGeom>
                              <a:avLst/>
                              <a:gdLst>
                                <a:gd name="T0" fmla="*/ 48 w 97"/>
                                <a:gd name="T1" fmla="*/ 0 h 145"/>
                                <a:gd name="T2" fmla="*/ 48 w 97"/>
                                <a:gd name="T3" fmla="*/ 0 h 145"/>
                                <a:gd name="T4" fmla="*/ 88 w 97"/>
                                <a:gd name="T5" fmla="*/ 22 h 145"/>
                                <a:gd name="T6" fmla="*/ 97 w 97"/>
                                <a:gd name="T7" fmla="*/ 70 h 145"/>
                                <a:gd name="T8" fmla="*/ 89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9 h 145"/>
                                <a:gd name="T24" fmla="*/ 48 w 97"/>
                                <a:gd name="T25" fmla="*/ 129 h 145"/>
                                <a:gd name="T26" fmla="*/ 70 w 97"/>
                                <a:gd name="T27" fmla="*/ 116 h 145"/>
                                <a:gd name="T28" fmla="*/ 78 w 97"/>
                                <a:gd name="T29" fmla="*/ 71 h 145"/>
                                <a:gd name="T30" fmla="*/ 72 w 97"/>
                                <a:gd name="T31" fmla="*/ 31 h 145"/>
                                <a:gd name="T32" fmla="*/ 49 w 97"/>
                                <a:gd name="T33" fmla="*/ 16 h 145"/>
                                <a:gd name="T34" fmla="*/ 26 w 97"/>
                                <a:gd name="T35" fmla="*/ 31 h 145"/>
                                <a:gd name="T36" fmla="*/ 19 w 97"/>
                                <a:gd name="T37" fmla="*/ 74 h 145"/>
                                <a:gd name="T38" fmla="*/ 24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7" y="0"/>
                                    <a:pt x="80" y="7"/>
                                    <a:pt x="88" y="22"/>
                                  </a:cubicBezTo>
                                  <a:cubicBezTo>
                                    <a:pt x="94" y="34"/>
                                    <a:pt x="97" y="50"/>
                                    <a:pt x="97" y="70"/>
                                  </a:cubicBezTo>
                                  <a:cubicBezTo>
                                    <a:pt x="97" y="89"/>
                                    <a:pt x="95" y="105"/>
                                    <a:pt x="89" y="118"/>
                                  </a:cubicBezTo>
                                  <a:cubicBezTo>
                                    <a:pt x="81" y="136"/>
                                    <a:pt x="67" y="145"/>
                                    <a:pt x="48" y="145"/>
                                  </a:cubicBezTo>
                                  <a:cubicBezTo>
                                    <a:pt x="31" y="145"/>
                                    <a:pt x="19" y="138"/>
                                    <a:pt x="10" y="123"/>
                                  </a:cubicBezTo>
                                  <a:cubicBezTo>
                                    <a:pt x="3" y="111"/>
                                    <a:pt x="0" y="94"/>
                                    <a:pt x="0" y="73"/>
                                  </a:cubicBezTo>
                                  <a:cubicBezTo>
                                    <a:pt x="0" y="57"/>
                                    <a:pt x="2" y="43"/>
                                    <a:pt x="6" y="32"/>
                                  </a:cubicBezTo>
                                  <a:cubicBezTo>
                                    <a:pt x="14" y="11"/>
                                    <a:pt x="28" y="0"/>
                                    <a:pt x="48" y="0"/>
                                  </a:cubicBezTo>
                                  <a:lnTo>
                                    <a:pt x="48" y="0"/>
                                  </a:lnTo>
                                  <a:close/>
                                  <a:moveTo>
                                    <a:pt x="48" y="129"/>
                                  </a:moveTo>
                                  <a:lnTo>
                                    <a:pt x="48" y="129"/>
                                  </a:lnTo>
                                  <a:cubicBezTo>
                                    <a:pt x="57" y="129"/>
                                    <a:pt x="65" y="125"/>
                                    <a:pt x="70" y="116"/>
                                  </a:cubicBezTo>
                                  <a:cubicBezTo>
                                    <a:pt x="76" y="108"/>
                                    <a:pt x="78" y="93"/>
                                    <a:pt x="78" y="71"/>
                                  </a:cubicBezTo>
                                  <a:cubicBezTo>
                                    <a:pt x="78" y="55"/>
                                    <a:pt x="76" y="42"/>
                                    <a:pt x="72" y="31"/>
                                  </a:cubicBezTo>
                                  <a:cubicBezTo>
                                    <a:pt x="68" y="21"/>
                                    <a:pt x="61" y="16"/>
                                    <a:pt x="49" y="16"/>
                                  </a:cubicBezTo>
                                  <a:cubicBezTo>
                                    <a:pt x="39" y="16"/>
                                    <a:pt x="31" y="21"/>
                                    <a:pt x="26" y="31"/>
                                  </a:cubicBezTo>
                                  <a:cubicBezTo>
                                    <a:pt x="22" y="40"/>
                                    <a:pt x="19" y="55"/>
                                    <a:pt x="19" y="74"/>
                                  </a:cubicBezTo>
                                  <a:cubicBezTo>
                                    <a:pt x="19" y="88"/>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05" name="Freeform 362"/>
                          <wps:cNvSpPr>
                            <a:spLocks noEditPoints="1"/>
                          </wps:cNvSpPr>
                          <wps:spPr bwMode="auto">
                            <a:xfrm>
                              <a:off x="7163" y="2685"/>
                              <a:ext cx="77" cy="116"/>
                            </a:xfrm>
                            <a:custGeom>
                              <a:avLst/>
                              <a:gdLst>
                                <a:gd name="T0" fmla="*/ 48 w 97"/>
                                <a:gd name="T1" fmla="*/ 60 h 146"/>
                                <a:gd name="T2" fmla="*/ 48 w 97"/>
                                <a:gd name="T3" fmla="*/ 60 h 146"/>
                                <a:gd name="T4" fmla="*/ 67 w 97"/>
                                <a:gd name="T5" fmla="*/ 53 h 146"/>
                                <a:gd name="T6" fmla="*/ 73 w 97"/>
                                <a:gd name="T7" fmla="*/ 38 h 146"/>
                                <a:gd name="T8" fmla="*/ 67 w 97"/>
                                <a:gd name="T9" fmla="*/ 23 h 146"/>
                                <a:gd name="T10" fmla="*/ 48 w 97"/>
                                <a:gd name="T11" fmla="*/ 17 h 146"/>
                                <a:gd name="T12" fmla="*/ 29 w 97"/>
                                <a:gd name="T13" fmla="*/ 23 h 146"/>
                                <a:gd name="T14" fmla="*/ 24 w 97"/>
                                <a:gd name="T15" fmla="*/ 39 h 146"/>
                                <a:gd name="T16" fmla="*/ 31 w 97"/>
                                <a:gd name="T17" fmla="*/ 54 h 146"/>
                                <a:gd name="T18" fmla="*/ 48 w 97"/>
                                <a:gd name="T19" fmla="*/ 60 h 146"/>
                                <a:gd name="T20" fmla="*/ 48 w 97"/>
                                <a:gd name="T21" fmla="*/ 60 h 146"/>
                                <a:gd name="T22" fmla="*/ 50 w 97"/>
                                <a:gd name="T23" fmla="*/ 130 h 146"/>
                                <a:gd name="T24" fmla="*/ 50 w 97"/>
                                <a:gd name="T25" fmla="*/ 130 h 146"/>
                                <a:gd name="T26" fmla="*/ 70 w 97"/>
                                <a:gd name="T27" fmla="*/ 123 h 146"/>
                                <a:gd name="T28" fmla="*/ 78 w 97"/>
                                <a:gd name="T29" fmla="*/ 103 h 146"/>
                                <a:gd name="T30" fmla="*/ 70 w 97"/>
                                <a:gd name="T31" fmla="*/ 83 h 146"/>
                                <a:gd name="T32" fmla="*/ 48 w 97"/>
                                <a:gd name="T33" fmla="*/ 75 h 146"/>
                                <a:gd name="T34" fmla="*/ 27 w 97"/>
                                <a:gd name="T35" fmla="*/ 83 h 146"/>
                                <a:gd name="T36" fmla="*/ 19 w 97"/>
                                <a:gd name="T37" fmla="*/ 103 h 146"/>
                                <a:gd name="T38" fmla="*/ 27 w 97"/>
                                <a:gd name="T39" fmla="*/ 122 h 146"/>
                                <a:gd name="T40" fmla="*/ 50 w 97"/>
                                <a:gd name="T41" fmla="*/ 130 h 146"/>
                                <a:gd name="T42" fmla="*/ 50 w 97"/>
                                <a:gd name="T43" fmla="*/ 130 h 146"/>
                                <a:gd name="T44" fmla="*/ 24 w 97"/>
                                <a:gd name="T45" fmla="*/ 67 h 146"/>
                                <a:gd name="T46" fmla="*/ 24 w 97"/>
                                <a:gd name="T47" fmla="*/ 67 h 146"/>
                                <a:gd name="T48" fmla="*/ 13 w 97"/>
                                <a:gd name="T49" fmla="*/ 59 h 146"/>
                                <a:gd name="T50" fmla="*/ 5 w 97"/>
                                <a:gd name="T51" fmla="*/ 39 h 146"/>
                                <a:gd name="T52" fmla="*/ 16 w 97"/>
                                <a:gd name="T53" fmla="*/ 12 h 146"/>
                                <a:gd name="T54" fmla="*/ 49 w 97"/>
                                <a:gd name="T55" fmla="*/ 0 h 146"/>
                                <a:gd name="T56" fmla="*/ 81 w 97"/>
                                <a:gd name="T57" fmla="*/ 11 h 146"/>
                                <a:gd name="T58" fmla="*/ 92 w 97"/>
                                <a:gd name="T59" fmla="*/ 36 h 146"/>
                                <a:gd name="T60" fmla="*/ 86 w 97"/>
                                <a:gd name="T61" fmla="*/ 58 h 146"/>
                                <a:gd name="T62" fmla="*/ 74 w 97"/>
                                <a:gd name="T63" fmla="*/ 67 h 146"/>
                                <a:gd name="T64" fmla="*/ 88 w 97"/>
                                <a:gd name="T65" fmla="*/ 76 h 146"/>
                                <a:gd name="T66" fmla="*/ 97 w 97"/>
                                <a:gd name="T67" fmla="*/ 102 h 146"/>
                                <a:gd name="T68" fmla="*/ 85 w 97"/>
                                <a:gd name="T69" fmla="*/ 133 h 146"/>
                                <a:gd name="T70" fmla="*/ 49 w 97"/>
                                <a:gd name="T71" fmla="*/ 146 h 146"/>
                                <a:gd name="T72" fmla="*/ 14 w 97"/>
                                <a:gd name="T73" fmla="*/ 135 h 146"/>
                                <a:gd name="T74" fmla="*/ 0 w 97"/>
                                <a:gd name="T75" fmla="*/ 102 h 146"/>
                                <a:gd name="T76" fmla="*/ 6 w 97"/>
                                <a:gd name="T77" fmla="*/ 81 h 146"/>
                                <a:gd name="T78" fmla="*/ 24 w 97"/>
                                <a:gd name="T79" fmla="*/ 67 h 146"/>
                                <a:gd name="T80" fmla="*/ 24 w 97"/>
                                <a:gd name="T81" fmla="*/ 67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97" h="146">
                                  <a:moveTo>
                                    <a:pt x="48" y="60"/>
                                  </a:moveTo>
                                  <a:lnTo>
                                    <a:pt x="48" y="60"/>
                                  </a:lnTo>
                                  <a:cubicBezTo>
                                    <a:pt x="56" y="60"/>
                                    <a:pt x="62" y="58"/>
                                    <a:pt x="67" y="53"/>
                                  </a:cubicBezTo>
                                  <a:cubicBezTo>
                                    <a:pt x="71" y="49"/>
                                    <a:pt x="73" y="44"/>
                                    <a:pt x="73" y="38"/>
                                  </a:cubicBezTo>
                                  <a:cubicBezTo>
                                    <a:pt x="73" y="33"/>
                                    <a:pt x="71" y="28"/>
                                    <a:pt x="67" y="23"/>
                                  </a:cubicBezTo>
                                  <a:cubicBezTo>
                                    <a:pt x="63" y="19"/>
                                    <a:pt x="56" y="17"/>
                                    <a:pt x="48" y="17"/>
                                  </a:cubicBezTo>
                                  <a:cubicBezTo>
                                    <a:pt x="39" y="17"/>
                                    <a:pt x="33" y="19"/>
                                    <a:pt x="29" y="23"/>
                                  </a:cubicBezTo>
                                  <a:cubicBezTo>
                                    <a:pt x="25" y="28"/>
                                    <a:pt x="24" y="33"/>
                                    <a:pt x="24" y="39"/>
                                  </a:cubicBezTo>
                                  <a:cubicBezTo>
                                    <a:pt x="24" y="45"/>
                                    <a:pt x="26" y="51"/>
                                    <a:pt x="31" y="54"/>
                                  </a:cubicBezTo>
                                  <a:cubicBezTo>
                                    <a:pt x="36" y="58"/>
                                    <a:pt x="42" y="60"/>
                                    <a:pt x="48" y="60"/>
                                  </a:cubicBezTo>
                                  <a:lnTo>
                                    <a:pt x="48" y="60"/>
                                  </a:lnTo>
                                  <a:close/>
                                  <a:moveTo>
                                    <a:pt x="50" y="130"/>
                                  </a:moveTo>
                                  <a:lnTo>
                                    <a:pt x="50" y="130"/>
                                  </a:lnTo>
                                  <a:cubicBezTo>
                                    <a:pt x="58" y="130"/>
                                    <a:pt x="65" y="128"/>
                                    <a:pt x="70" y="123"/>
                                  </a:cubicBezTo>
                                  <a:cubicBezTo>
                                    <a:pt x="75" y="119"/>
                                    <a:pt x="78" y="112"/>
                                    <a:pt x="78" y="103"/>
                                  </a:cubicBezTo>
                                  <a:cubicBezTo>
                                    <a:pt x="78" y="94"/>
                                    <a:pt x="75" y="87"/>
                                    <a:pt x="70" y="83"/>
                                  </a:cubicBezTo>
                                  <a:cubicBezTo>
                                    <a:pt x="64" y="78"/>
                                    <a:pt x="57" y="75"/>
                                    <a:pt x="48" y="75"/>
                                  </a:cubicBezTo>
                                  <a:cubicBezTo>
                                    <a:pt x="40" y="75"/>
                                    <a:pt x="33" y="78"/>
                                    <a:pt x="27" y="83"/>
                                  </a:cubicBezTo>
                                  <a:cubicBezTo>
                                    <a:pt x="22" y="88"/>
                                    <a:pt x="19" y="94"/>
                                    <a:pt x="19" y="103"/>
                                  </a:cubicBezTo>
                                  <a:cubicBezTo>
                                    <a:pt x="19" y="110"/>
                                    <a:pt x="22" y="117"/>
                                    <a:pt x="27" y="122"/>
                                  </a:cubicBezTo>
                                  <a:cubicBezTo>
                                    <a:pt x="32" y="127"/>
                                    <a:pt x="39" y="130"/>
                                    <a:pt x="50" y="130"/>
                                  </a:cubicBezTo>
                                  <a:lnTo>
                                    <a:pt x="50" y="130"/>
                                  </a:lnTo>
                                  <a:close/>
                                  <a:moveTo>
                                    <a:pt x="24" y="67"/>
                                  </a:moveTo>
                                  <a:lnTo>
                                    <a:pt x="24" y="67"/>
                                  </a:lnTo>
                                  <a:cubicBezTo>
                                    <a:pt x="19" y="65"/>
                                    <a:pt x="15" y="62"/>
                                    <a:pt x="13" y="59"/>
                                  </a:cubicBezTo>
                                  <a:cubicBezTo>
                                    <a:pt x="8" y="54"/>
                                    <a:pt x="5" y="47"/>
                                    <a:pt x="5" y="39"/>
                                  </a:cubicBezTo>
                                  <a:cubicBezTo>
                                    <a:pt x="5" y="28"/>
                                    <a:pt x="9" y="19"/>
                                    <a:pt x="16" y="12"/>
                                  </a:cubicBezTo>
                                  <a:cubicBezTo>
                                    <a:pt x="24" y="4"/>
                                    <a:pt x="35" y="0"/>
                                    <a:pt x="49" y="0"/>
                                  </a:cubicBezTo>
                                  <a:cubicBezTo>
                                    <a:pt x="62" y="0"/>
                                    <a:pt x="73" y="4"/>
                                    <a:pt x="81" y="11"/>
                                  </a:cubicBezTo>
                                  <a:cubicBezTo>
                                    <a:pt x="88" y="18"/>
                                    <a:pt x="92" y="27"/>
                                    <a:pt x="92" y="36"/>
                                  </a:cubicBezTo>
                                  <a:cubicBezTo>
                                    <a:pt x="92" y="45"/>
                                    <a:pt x="90" y="52"/>
                                    <a:pt x="86" y="58"/>
                                  </a:cubicBezTo>
                                  <a:cubicBezTo>
                                    <a:pt x="83" y="61"/>
                                    <a:pt x="79" y="64"/>
                                    <a:pt x="74" y="67"/>
                                  </a:cubicBezTo>
                                  <a:cubicBezTo>
                                    <a:pt x="80" y="69"/>
                                    <a:pt x="84" y="72"/>
                                    <a:pt x="88" y="76"/>
                                  </a:cubicBezTo>
                                  <a:cubicBezTo>
                                    <a:pt x="94" y="82"/>
                                    <a:pt x="97" y="91"/>
                                    <a:pt x="97" y="102"/>
                                  </a:cubicBezTo>
                                  <a:cubicBezTo>
                                    <a:pt x="97" y="114"/>
                                    <a:pt x="93" y="124"/>
                                    <a:pt x="85" y="133"/>
                                  </a:cubicBezTo>
                                  <a:cubicBezTo>
                                    <a:pt x="76" y="142"/>
                                    <a:pt x="64" y="146"/>
                                    <a:pt x="49" y="146"/>
                                  </a:cubicBezTo>
                                  <a:cubicBezTo>
                                    <a:pt x="35" y="146"/>
                                    <a:pt x="24" y="142"/>
                                    <a:pt x="14" y="135"/>
                                  </a:cubicBezTo>
                                  <a:cubicBezTo>
                                    <a:pt x="5" y="127"/>
                                    <a:pt x="0" y="117"/>
                                    <a:pt x="0" y="102"/>
                                  </a:cubicBezTo>
                                  <a:cubicBezTo>
                                    <a:pt x="0" y="94"/>
                                    <a:pt x="2" y="87"/>
                                    <a:pt x="6" y="81"/>
                                  </a:cubicBezTo>
                                  <a:cubicBezTo>
                                    <a:pt x="10" y="75"/>
                                    <a:pt x="16" y="70"/>
                                    <a:pt x="24" y="67"/>
                                  </a:cubicBezTo>
                                  <a:lnTo>
                                    <a:pt x="24" y="67"/>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06" name="Freeform 363"/>
                          <wps:cNvSpPr>
                            <a:spLocks/>
                          </wps:cNvSpPr>
                          <wps:spPr bwMode="auto">
                            <a:xfrm>
                              <a:off x="7253" y="2681"/>
                              <a:ext cx="36" cy="149"/>
                            </a:xfrm>
                            <a:custGeom>
                              <a:avLst/>
                              <a:gdLst>
                                <a:gd name="T0" fmla="*/ 0 w 46"/>
                                <a:gd name="T1" fmla="*/ 188 h 188"/>
                                <a:gd name="T2" fmla="*/ 0 w 46"/>
                                <a:gd name="T3" fmla="*/ 188 h 188"/>
                                <a:gd name="T4" fmla="*/ 21 w 46"/>
                                <a:gd name="T5" fmla="*/ 144 h 188"/>
                                <a:gd name="T6" fmla="*/ 27 w 46"/>
                                <a:gd name="T7" fmla="*/ 94 h 188"/>
                                <a:gd name="T8" fmla="*/ 19 w 46"/>
                                <a:gd name="T9" fmla="*/ 42 h 188"/>
                                <a:gd name="T10" fmla="*/ 0 w 46"/>
                                <a:gd name="T11" fmla="*/ 0 h 188"/>
                                <a:gd name="T12" fmla="*/ 12 w 46"/>
                                <a:gd name="T13" fmla="*/ 0 h 188"/>
                                <a:gd name="T14" fmla="*/ 30 w 46"/>
                                <a:gd name="T15" fmla="*/ 30 h 188"/>
                                <a:gd name="T16" fmla="*/ 37 w 46"/>
                                <a:gd name="T17" fmla="*/ 45 h 188"/>
                                <a:gd name="T18" fmla="*/ 44 w 46"/>
                                <a:gd name="T19" fmla="*/ 70 h 188"/>
                                <a:gd name="T20" fmla="*/ 46 w 46"/>
                                <a:gd name="T21" fmla="*/ 93 h 188"/>
                                <a:gd name="T22" fmla="*/ 37 w 46"/>
                                <a:gd name="T23" fmla="*/ 145 h 188"/>
                                <a:gd name="T24" fmla="*/ 13 w 46"/>
                                <a:gd name="T25" fmla="*/ 188 h 188"/>
                                <a:gd name="T26" fmla="*/ 0 w 46"/>
                                <a:gd name="T27" fmla="*/ 188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0" y="188"/>
                                  </a:moveTo>
                                  <a:lnTo>
                                    <a:pt x="0" y="188"/>
                                  </a:lnTo>
                                  <a:cubicBezTo>
                                    <a:pt x="11" y="168"/>
                                    <a:pt x="17" y="153"/>
                                    <a:pt x="21" y="144"/>
                                  </a:cubicBezTo>
                                  <a:cubicBezTo>
                                    <a:pt x="25" y="130"/>
                                    <a:pt x="27" y="113"/>
                                    <a:pt x="27" y="94"/>
                                  </a:cubicBezTo>
                                  <a:cubicBezTo>
                                    <a:pt x="27" y="75"/>
                                    <a:pt x="25" y="58"/>
                                    <a:pt x="19" y="42"/>
                                  </a:cubicBezTo>
                                  <a:cubicBezTo>
                                    <a:pt x="16" y="32"/>
                                    <a:pt x="10" y="18"/>
                                    <a:pt x="0" y="0"/>
                                  </a:cubicBezTo>
                                  <a:lnTo>
                                    <a:pt x="12" y="0"/>
                                  </a:lnTo>
                                  <a:cubicBezTo>
                                    <a:pt x="22" y="16"/>
                                    <a:pt x="28" y="26"/>
                                    <a:pt x="30" y="30"/>
                                  </a:cubicBezTo>
                                  <a:cubicBezTo>
                                    <a:pt x="32" y="34"/>
                                    <a:pt x="35" y="39"/>
                                    <a:pt x="37" y="45"/>
                                  </a:cubicBezTo>
                                  <a:cubicBezTo>
                                    <a:pt x="40" y="54"/>
                                    <a:pt x="43" y="62"/>
                                    <a:pt x="44" y="70"/>
                                  </a:cubicBezTo>
                                  <a:cubicBezTo>
                                    <a:pt x="45" y="78"/>
                                    <a:pt x="46" y="85"/>
                                    <a:pt x="46" y="93"/>
                                  </a:cubicBezTo>
                                  <a:cubicBezTo>
                                    <a:pt x="46" y="112"/>
                                    <a:pt x="43" y="130"/>
                                    <a:pt x="37" y="145"/>
                                  </a:cubicBezTo>
                                  <a:cubicBezTo>
                                    <a:pt x="33" y="155"/>
                                    <a:pt x="25" y="169"/>
                                    <a:pt x="13" y="188"/>
                                  </a:cubicBezTo>
                                  <a:lnTo>
                                    <a:pt x="0" y="18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07" name="Freeform 364"/>
                          <wps:cNvSpPr>
                            <a:spLocks/>
                          </wps:cNvSpPr>
                          <wps:spPr bwMode="auto">
                            <a:xfrm>
                              <a:off x="5950" y="3000"/>
                              <a:ext cx="78" cy="110"/>
                            </a:xfrm>
                            <a:custGeom>
                              <a:avLst/>
                              <a:gdLst>
                                <a:gd name="T0" fmla="*/ 98 w 98"/>
                                <a:gd name="T1" fmla="*/ 0 h 138"/>
                                <a:gd name="T2" fmla="*/ 98 w 98"/>
                                <a:gd name="T3" fmla="*/ 0 h 138"/>
                                <a:gd name="T4" fmla="*/ 98 w 98"/>
                                <a:gd name="T5" fmla="*/ 15 h 138"/>
                                <a:gd name="T6" fmla="*/ 80 w 98"/>
                                <a:gd name="T7" fmla="*/ 38 h 138"/>
                                <a:gd name="T8" fmla="*/ 60 w 98"/>
                                <a:gd name="T9" fmla="*/ 73 h 138"/>
                                <a:gd name="T10" fmla="*/ 47 w 98"/>
                                <a:gd name="T11" fmla="*/ 107 h 138"/>
                                <a:gd name="T12" fmla="*/ 40 w 98"/>
                                <a:gd name="T13" fmla="*/ 138 h 138"/>
                                <a:gd name="T14" fmla="*/ 20 w 98"/>
                                <a:gd name="T15" fmla="*/ 138 h 138"/>
                                <a:gd name="T16" fmla="*/ 50 w 98"/>
                                <a:gd name="T17" fmla="*/ 58 h 138"/>
                                <a:gd name="T18" fmla="*/ 78 w 98"/>
                                <a:gd name="T19" fmla="*/ 17 h 138"/>
                                <a:gd name="T20" fmla="*/ 0 w 98"/>
                                <a:gd name="T21" fmla="*/ 17 h 138"/>
                                <a:gd name="T22" fmla="*/ 0 w 98"/>
                                <a:gd name="T23" fmla="*/ 0 h 138"/>
                                <a:gd name="T24" fmla="*/ 98 w 98"/>
                                <a:gd name="T25" fmla="*/ 0 h 1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98" h="138">
                                  <a:moveTo>
                                    <a:pt x="98" y="0"/>
                                  </a:moveTo>
                                  <a:lnTo>
                                    <a:pt x="98" y="0"/>
                                  </a:lnTo>
                                  <a:lnTo>
                                    <a:pt x="98" y="15"/>
                                  </a:lnTo>
                                  <a:cubicBezTo>
                                    <a:pt x="94" y="19"/>
                                    <a:pt x="88" y="27"/>
                                    <a:pt x="80" y="38"/>
                                  </a:cubicBezTo>
                                  <a:cubicBezTo>
                                    <a:pt x="73" y="49"/>
                                    <a:pt x="66" y="61"/>
                                    <a:pt x="60" y="73"/>
                                  </a:cubicBezTo>
                                  <a:cubicBezTo>
                                    <a:pt x="54" y="86"/>
                                    <a:pt x="50" y="97"/>
                                    <a:pt x="47" y="107"/>
                                  </a:cubicBezTo>
                                  <a:cubicBezTo>
                                    <a:pt x="45" y="114"/>
                                    <a:pt x="43" y="124"/>
                                    <a:pt x="40" y="138"/>
                                  </a:cubicBezTo>
                                  <a:lnTo>
                                    <a:pt x="20" y="138"/>
                                  </a:lnTo>
                                  <a:cubicBezTo>
                                    <a:pt x="25" y="112"/>
                                    <a:pt x="34" y="85"/>
                                    <a:pt x="50" y="58"/>
                                  </a:cubicBezTo>
                                  <a:cubicBezTo>
                                    <a:pt x="59" y="42"/>
                                    <a:pt x="68" y="29"/>
                                    <a:pt x="78" y="17"/>
                                  </a:cubicBezTo>
                                  <a:lnTo>
                                    <a:pt x="0" y="17"/>
                                  </a:lnTo>
                                  <a:lnTo>
                                    <a:pt x="0" y="0"/>
                                  </a:lnTo>
                                  <a:lnTo>
                                    <a:pt x="9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08" name="Freeform 365"/>
                          <wps:cNvSpPr>
                            <a:spLocks/>
                          </wps:cNvSpPr>
                          <wps:spPr bwMode="auto">
                            <a:xfrm>
                              <a:off x="6048" y="3093"/>
                              <a:ext cx="16" cy="17"/>
                            </a:xfrm>
                            <a:custGeom>
                              <a:avLst/>
                              <a:gdLst>
                                <a:gd name="T0" fmla="*/ 0 w 20"/>
                                <a:gd name="T1" fmla="*/ 0 h 21"/>
                                <a:gd name="T2" fmla="*/ 0 w 20"/>
                                <a:gd name="T3" fmla="*/ 0 h 21"/>
                                <a:gd name="T4" fmla="*/ 20 w 20"/>
                                <a:gd name="T5" fmla="*/ 0 h 21"/>
                                <a:gd name="T6" fmla="*/ 20 w 20"/>
                                <a:gd name="T7" fmla="*/ 21 h 21"/>
                                <a:gd name="T8" fmla="*/ 0 w 20"/>
                                <a:gd name="T9" fmla="*/ 21 h 21"/>
                                <a:gd name="T10" fmla="*/ 0 w 20"/>
                                <a:gd name="T11" fmla="*/ 0 h 21"/>
                              </a:gdLst>
                              <a:ahLst/>
                              <a:cxnLst>
                                <a:cxn ang="0">
                                  <a:pos x="T0" y="T1"/>
                                </a:cxn>
                                <a:cxn ang="0">
                                  <a:pos x="T2" y="T3"/>
                                </a:cxn>
                                <a:cxn ang="0">
                                  <a:pos x="T4" y="T5"/>
                                </a:cxn>
                                <a:cxn ang="0">
                                  <a:pos x="T6" y="T7"/>
                                </a:cxn>
                                <a:cxn ang="0">
                                  <a:pos x="T8" y="T9"/>
                                </a:cxn>
                                <a:cxn ang="0">
                                  <a:pos x="T10" y="T11"/>
                                </a:cxn>
                              </a:cxnLst>
                              <a:rect l="0" t="0" r="r" b="b"/>
                              <a:pathLst>
                                <a:path w="20" h="21">
                                  <a:moveTo>
                                    <a:pt x="0" y="0"/>
                                  </a:moveTo>
                                  <a:lnTo>
                                    <a:pt x="0" y="0"/>
                                  </a:lnTo>
                                  <a:lnTo>
                                    <a:pt x="20" y="0"/>
                                  </a:lnTo>
                                  <a:lnTo>
                                    <a:pt x="20"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09" name="Freeform 366"/>
                          <wps:cNvSpPr>
                            <a:spLocks noEditPoints="1"/>
                          </wps:cNvSpPr>
                          <wps:spPr bwMode="auto">
                            <a:xfrm>
                              <a:off x="6084" y="2998"/>
                              <a:ext cx="77" cy="115"/>
                            </a:xfrm>
                            <a:custGeom>
                              <a:avLst/>
                              <a:gdLst>
                                <a:gd name="T0" fmla="*/ 52 w 97"/>
                                <a:gd name="T1" fmla="*/ 0 h 145"/>
                                <a:gd name="T2" fmla="*/ 52 w 97"/>
                                <a:gd name="T3" fmla="*/ 0 h 145"/>
                                <a:gd name="T4" fmla="*/ 85 w 97"/>
                                <a:gd name="T5" fmla="*/ 12 h 145"/>
                                <a:gd name="T6" fmla="*/ 94 w 97"/>
                                <a:gd name="T7" fmla="*/ 37 h 145"/>
                                <a:gd name="T8" fmla="*/ 77 w 97"/>
                                <a:gd name="T9" fmla="*/ 37 h 145"/>
                                <a:gd name="T10" fmla="*/ 72 w 97"/>
                                <a:gd name="T11" fmla="*/ 24 h 145"/>
                                <a:gd name="T12" fmla="*/ 52 w 97"/>
                                <a:gd name="T13" fmla="*/ 15 h 145"/>
                                <a:gd name="T14" fmla="*/ 28 w 97"/>
                                <a:gd name="T15" fmla="*/ 29 h 145"/>
                                <a:gd name="T16" fmla="*/ 19 w 97"/>
                                <a:gd name="T17" fmla="*/ 68 h 145"/>
                                <a:gd name="T18" fmla="*/ 34 w 97"/>
                                <a:gd name="T19" fmla="*/ 55 h 145"/>
                                <a:gd name="T20" fmla="*/ 53 w 97"/>
                                <a:gd name="T21" fmla="*/ 51 h 145"/>
                                <a:gd name="T22" fmla="*/ 84 w 97"/>
                                <a:gd name="T23" fmla="*/ 62 h 145"/>
                                <a:gd name="T24" fmla="*/ 97 w 97"/>
                                <a:gd name="T25" fmla="*/ 96 h 145"/>
                                <a:gd name="T26" fmla="*/ 85 w 97"/>
                                <a:gd name="T27" fmla="*/ 130 h 145"/>
                                <a:gd name="T28" fmla="*/ 49 w 97"/>
                                <a:gd name="T29" fmla="*/ 145 h 145"/>
                                <a:gd name="T30" fmla="*/ 15 w 97"/>
                                <a:gd name="T31" fmla="*/ 130 h 145"/>
                                <a:gd name="T32" fmla="*/ 0 w 97"/>
                                <a:gd name="T33" fmla="*/ 79 h 145"/>
                                <a:gd name="T34" fmla="*/ 7 w 97"/>
                                <a:gd name="T35" fmla="*/ 35 h 145"/>
                                <a:gd name="T36" fmla="*/ 52 w 97"/>
                                <a:gd name="T37" fmla="*/ 0 h 145"/>
                                <a:gd name="T38" fmla="*/ 52 w 97"/>
                                <a:gd name="T39" fmla="*/ 0 h 145"/>
                                <a:gd name="T40" fmla="*/ 51 w 97"/>
                                <a:gd name="T41" fmla="*/ 129 h 145"/>
                                <a:gd name="T42" fmla="*/ 51 w 97"/>
                                <a:gd name="T43" fmla="*/ 129 h 145"/>
                                <a:gd name="T44" fmla="*/ 71 w 97"/>
                                <a:gd name="T45" fmla="*/ 120 h 145"/>
                                <a:gd name="T46" fmla="*/ 78 w 97"/>
                                <a:gd name="T47" fmla="*/ 98 h 145"/>
                                <a:gd name="T48" fmla="*/ 72 w 97"/>
                                <a:gd name="T49" fmla="*/ 77 h 145"/>
                                <a:gd name="T50" fmla="*/ 50 w 97"/>
                                <a:gd name="T51" fmla="*/ 67 h 145"/>
                                <a:gd name="T52" fmla="*/ 30 w 97"/>
                                <a:gd name="T53" fmla="*/ 75 h 145"/>
                                <a:gd name="T54" fmla="*/ 21 w 97"/>
                                <a:gd name="T55" fmla="*/ 98 h 145"/>
                                <a:gd name="T56" fmla="*/ 29 w 97"/>
                                <a:gd name="T57" fmla="*/ 120 h 145"/>
                                <a:gd name="T58" fmla="*/ 51 w 97"/>
                                <a:gd name="T59" fmla="*/ 129 h 145"/>
                                <a:gd name="T60" fmla="*/ 51 w 97"/>
                                <a:gd name="T61"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97" h="145">
                                  <a:moveTo>
                                    <a:pt x="52" y="0"/>
                                  </a:moveTo>
                                  <a:lnTo>
                                    <a:pt x="52" y="0"/>
                                  </a:lnTo>
                                  <a:cubicBezTo>
                                    <a:pt x="68" y="0"/>
                                    <a:pt x="79" y="4"/>
                                    <a:pt x="85" y="12"/>
                                  </a:cubicBezTo>
                                  <a:cubicBezTo>
                                    <a:pt x="91" y="20"/>
                                    <a:pt x="94" y="29"/>
                                    <a:pt x="94" y="37"/>
                                  </a:cubicBezTo>
                                  <a:lnTo>
                                    <a:pt x="77" y="37"/>
                                  </a:lnTo>
                                  <a:cubicBezTo>
                                    <a:pt x="75" y="32"/>
                                    <a:pt x="74" y="27"/>
                                    <a:pt x="72" y="24"/>
                                  </a:cubicBezTo>
                                  <a:cubicBezTo>
                                    <a:pt x="67" y="18"/>
                                    <a:pt x="61" y="15"/>
                                    <a:pt x="52" y="15"/>
                                  </a:cubicBezTo>
                                  <a:cubicBezTo>
                                    <a:pt x="42" y="15"/>
                                    <a:pt x="34" y="20"/>
                                    <a:pt x="28" y="29"/>
                                  </a:cubicBezTo>
                                  <a:cubicBezTo>
                                    <a:pt x="23" y="38"/>
                                    <a:pt x="19" y="51"/>
                                    <a:pt x="19" y="68"/>
                                  </a:cubicBezTo>
                                  <a:cubicBezTo>
                                    <a:pt x="23" y="62"/>
                                    <a:pt x="28" y="58"/>
                                    <a:pt x="34" y="55"/>
                                  </a:cubicBezTo>
                                  <a:cubicBezTo>
                                    <a:pt x="40" y="52"/>
                                    <a:pt x="46" y="51"/>
                                    <a:pt x="53" y="51"/>
                                  </a:cubicBezTo>
                                  <a:cubicBezTo>
                                    <a:pt x="65" y="51"/>
                                    <a:pt x="75" y="55"/>
                                    <a:pt x="84" y="62"/>
                                  </a:cubicBezTo>
                                  <a:cubicBezTo>
                                    <a:pt x="93" y="70"/>
                                    <a:pt x="97" y="81"/>
                                    <a:pt x="97" y="96"/>
                                  </a:cubicBezTo>
                                  <a:cubicBezTo>
                                    <a:pt x="97" y="109"/>
                                    <a:pt x="93" y="120"/>
                                    <a:pt x="85" y="130"/>
                                  </a:cubicBezTo>
                                  <a:cubicBezTo>
                                    <a:pt x="76" y="140"/>
                                    <a:pt x="64" y="145"/>
                                    <a:pt x="49" y="145"/>
                                  </a:cubicBezTo>
                                  <a:cubicBezTo>
                                    <a:pt x="36" y="145"/>
                                    <a:pt x="24" y="140"/>
                                    <a:pt x="15" y="130"/>
                                  </a:cubicBezTo>
                                  <a:cubicBezTo>
                                    <a:pt x="5" y="120"/>
                                    <a:pt x="0" y="103"/>
                                    <a:pt x="0" y="79"/>
                                  </a:cubicBezTo>
                                  <a:cubicBezTo>
                                    <a:pt x="0" y="62"/>
                                    <a:pt x="2" y="47"/>
                                    <a:pt x="7" y="35"/>
                                  </a:cubicBezTo>
                                  <a:cubicBezTo>
                                    <a:pt x="15" y="11"/>
                                    <a:pt x="30" y="0"/>
                                    <a:pt x="52" y="0"/>
                                  </a:cubicBezTo>
                                  <a:lnTo>
                                    <a:pt x="52" y="0"/>
                                  </a:lnTo>
                                  <a:close/>
                                  <a:moveTo>
                                    <a:pt x="51" y="129"/>
                                  </a:moveTo>
                                  <a:lnTo>
                                    <a:pt x="51" y="129"/>
                                  </a:lnTo>
                                  <a:cubicBezTo>
                                    <a:pt x="60" y="129"/>
                                    <a:pt x="67" y="126"/>
                                    <a:pt x="71" y="120"/>
                                  </a:cubicBezTo>
                                  <a:cubicBezTo>
                                    <a:pt x="76" y="114"/>
                                    <a:pt x="78" y="106"/>
                                    <a:pt x="78" y="98"/>
                                  </a:cubicBezTo>
                                  <a:cubicBezTo>
                                    <a:pt x="78" y="90"/>
                                    <a:pt x="76" y="84"/>
                                    <a:pt x="72" y="77"/>
                                  </a:cubicBezTo>
                                  <a:cubicBezTo>
                                    <a:pt x="68" y="70"/>
                                    <a:pt x="61" y="67"/>
                                    <a:pt x="50" y="67"/>
                                  </a:cubicBezTo>
                                  <a:cubicBezTo>
                                    <a:pt x="42" y="67"/>
                                    <a:pt x="35" y="70"/>
                                    <a:pt x="30" y="75"/>
                                  </a:cubicBezTo>
                                  <a:cubicBezTo>
                                    <a:pt x="24" y="80"/>
                                    <a:pt x="21" y="87"/>
                                    <a:pt x="21" y="98"/>
                                  </a:cubicBezTo>
                                  <a:cubicBezTo>
                                    <a:pt x="21" y="107"/>
                                    <a:pt x="24" y="114"/>
                                    <a:pt x="29" y="120"/>
                                  </a:cubicBezTo>
                                  <a:cubicBezTo>
                                    <a:pt x="34" y="126"/>
                                    <a:pt x="41" y="129"/>
                                    <a:pt x="51" y="129"/>
                                  </a:cubicBezTo>
                                  <a:lnTo>
                                    <a:pt x="51"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10" name="Freeform 367"/>
                          <wps:cNvSpPr>
                            <a:spLocks noEditPoints="1"/>
                          </wps:cNvSpPr>
                          <wps:spPr bwMode="auto">
                            <a:xfrm>
                              <a:off x="6174" y="2998"/>
                              <a:ext cx="75" cy="115"/>
                            </a:xfrm>
                            <a:custGeom>
                              <a:avLst/>
                              <a:gdLst>
                                <a:gd name="T0" fmla="*/ 19 w 95"/>
                                <a:gd name="T1" fmla="*/ 107 h 145"/>
                                <a:gd name="T2" fmla="*/ 19 w 95"/>
                                <a:gd name="T3" fmla="*/ 107 h 145"/>
                                <a:gd name="T4" fmla="*/ 31 w 95"/>
                                <a:gd name="T5" fmla="*/ 128 h 145"/>
                                <a:gd name="T6" fmla="*/ 43 w 95"/>
                                <a:gd name="T7" fmla="*/ 131 h 145"/>
                                <a:gd name="T8" fmla="*/ 65 w 95"/>
                                <a:gd name="T9" fmla="*/ 120 h 145"/>
                                <a:gd name="T10" fmla="*/ 77 w 95"/>
                                <a:gd name="T11" fmla="*/ 77 h 145"/>
                                <a:gd name="T12" fmla="*/ 63 w 95"/>
                                <a:gd name="T13" fmla="*/ 90 h 145"/>
                                <a:gd name="T14" fmla="*/ 44 w 95"/>
                                <a:gd name="T15" fmla="*/ 94 h 145"/>
                                <a:gd name="T16" fmla="*/ 12 w 95"/>
                                <a:gd name="T17" fmla="*/ 81 h 145"/>
                                <a:gd name="T18" fmla="*/ 0 w 95"/>
                                <a:gd name="T19" fmla="*/ 48 h 145"/>
                                <a:gd name="T20" fmla="*/ 11 w 95"/>
                                <a:gd name="T21" fmla="*/ 15 h 145"/>
                                <a:gd name="T22" fmla="*/ 46 w 95"/>
                                <a:gd name="T23" fmla="*/ 0 h 145"/>
                                <a:gd name="T24" fmla="*/ 89 w 95"/>
                                <a:gd name="T25" fmla="*/ 28 h 145"/>
                                <a:gd name="T26" fmla="*/ 95 w 95"/>
                                <a:gd name="T27" fmla="*/ 66 h 145"/>
                                <a:gd name="T28" fmla="*/ 87 w 95"/>
                                <a:gd name="T29" fmla="*/ 112 h 145"/>
                                <a:gd name="T30" fmla="*/ 44 w 95"/>
                                <a:gd name="T31" fmla="*/ 145 h 145"/>
                                <a:gd name="T32" fmla="*/ 12 w 95"/>
                                <a:gd name="T33" fmla="*/ 135 h 145"/>
                                <a:gd name="T34" fmla="*/ 1 w 95"/>
                                <a:gd name="T35" fmla="*/ 107 h 145"/>
                                <a:gd name="T36" fmla="*/ 19 w 95"/>
                                <a:gd name="T37" fmla="*/ 107 h 145"/>
                                <a:gd name="T38" fmla="*/ 46 w 95"/>
                                <a:gd name="T39" fmla="*/ 78 h 145"/>
                                <a:gd name="T40" fmla="*/ 46 w 95"/>
                                <a:gd name="T41" fmla="*/ 78 h 145"/>
                                <a:gd name="T42" fmla="*/ 66 w 95"/>
                                <a:gd name="T43" fmla="*/ 71 h 145"/>
                                <a:gd name="T44" fmla="*/ 74 w 95"/>
                                <a:gd name="T45" fmla="*/ 47 h 145"/>
                                <a:gd name="T46" fmla="*/ 66 w 95"/>
                                <a:gd name="T47" fmla="*/ 24 h 145"/>
                                <a:gd name="T48" fmla="*/ 46 w 95"/>
                                <a:gd name="T49" fmla="*/ 16 h 145"/>
                                <a:gd name="T50" fmla="*/ 26 w 95"/>
                                <a:gd name="T51" fmla="*/ 25 h 145"/>
                                <a:gd name="T52" fmla="*/ 18 w 95"/>
                                <a:gd name="T53" fmla="*/ 48 h 145"/>
                                <a:gd name="T54" fmla="*/ 25 w 95"/>
                                <a:gd name="T55" fmla="*/ 70 h 145"/>
                                <a:gd name="T56" fmla="*/ 46 w 95"/>
                                <a:gd name="T57" fmla="*/ 78 h 145"/>
                                <a:gd name="T58" fmla="*/ 46 w 95"/>
                                <a:gd name="T59" fmla="*/ 7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95" h="145">
                                  <a:moveTo>
                                    <a:pt x="19" y="107"/>
                                  </a:moveTo>
                                  <a:lnTo>
                                    <a:pt x="19" y="107"/>
                                  </a:lnTo>
                                  <a:cubicBezTo>
                                    <a:pt x="20" y="117"/>
                                    <a:pt x="24" y="124"/>
                                    <a:pt x="31" y="128"/>
                                  </a:cubicBezTo>
                                  <a:cubicBezTo>
                                    <a:pt x="34" y="130"/>
                                    <a:pt x="38" y="131"/>
                                    <a:pt x="43" y="131"/>
                                  </a:cubicBezTo>
                                  <a:cubicBezTo>
                                    <a:pt x="51" y="131"/>
                                    <a:pt x="59" y="127"/>
                                    <a:pt x="65" y="120"/>
                                  </a:cubicBezTo>
                                  <a:cubicBezTo>
                                    <a:pt x="71" y="113"/>
                                    <a:pt x="75" y="99"/>
                                    <a:pt x="77" y="77"/>
                                  </a:cubicBezTo>
                                  <a:cubicBezTo>
                                    <a:pt x="73" y="83"/>
                                    <a:pt x="69" y="88"/>
                                    <a:pt x="63" y="90"/>
                                  </a:cubicBezTo>
                                  <a:cubicBezTo>
                                    <a:pt x="57" y="93"/>
                                    <a:pt x="51" y="94"/>
                                    <a:pt x="44" y="94"/>
                                  </a:cubicBezTo>
                                  <a:cubicBezTo>
                                    <a:pt x="30" y="94"/>
                                    <a:pt x="20" y="90"/>
                                    <a:pt x="12" y="81"/>
                                  </a:cubicBezTo>
                                  <a:cubicBezTo>
                                    <a:pt x="4" y="73"/>
                                    <a:pt x="0" y="62"/>
                                    <a:pt x="0" y="48"/>
                                  </a:cubicBezTo>
                                  <a:cubicBezTo>
                                    <a:pt x="0" y="36"/>
                                    <a:pt x="4" y="24"/>
                                    <a:pt x="11" y="15"/>
                                  </a:cubicBezTo>
                                  <a:cubicBezTo>
                                    <a:pt x="19" y="5"/>
                                    <a:pt x="31" y="0"/>
                                    <a:pt x="46" y="0"/>
                                  </a:cubicBezTo>
                                  <a:cubicBezTo>
                                    <a:pt x="67" y="0"/>
                                    <a:pt x="81" y="9"/>
                                    <a:pt x="89" y="28"/>
                                  </a:cubicBezTo>
                                  <a:cubicBezTo>
                                    <a:pt x="93" y="38"/>
                                    <a:pt x="95" y="51"/>
                                    <a:pt x="95" y="66"/>
                                  </a:cubicBezTo>
                                  <a:cubicBezTo>
                                    <a:pt x="95" y="83"/>
                                    <a:pt x="93" y="99"/>
                                    <a:pt x="87" y="112"/>
                                  </a:cubicBezTo>
                                  <a:cubicBezTo>
                                    <a:pt x="79" y="134"/>
                                    <a:pt x="64" y="145"/>
                                    <a:pt x="44" y="145"/>
                                  </a:cubicBezTo>
                                  <a:cubicBezTo>
                                    <a:pt x="30" y="145"/>
                                    <a:pt x="19" y="142"/>
                                    <a:pt x="12" y="135"/>
                                  </a:cubicBezTo>
                                  <a:cubicBezTo>
                                    <a:pt x="5" y="127"/>
                                    <a:pt x="1" y="118"/>
                                    <a:pt x="1" y="107"/>
                                  </a:cubicBezTo>
                                  <a:lnTo>
                                    <a:pt x="19" y="107"/>
                                  </a:lnTo>
                                  <a:close/>
                                  <a:moveTo>
                                    <a:pt x="46" y="78"/>
                                  </a:moveTo>
                                  <a:lnTo>
                                    <a:pt x="46" y="78"/>
                                  </a:lnTo>
                                  <a:cubicBezTo>
                                    <a:pt x="53" y="78"/>
                                    <a:pt x="60" y="76"/>
                                    <a:pt x="66" y="71"/>
                                  </a:cubicBezTo>
                                  <a:cubicBezTo>
                                    <a:pt x="71" y="67"/>
                                    <a:pt x="74" y="59"/>
                                    <a:pt x="74" y="47"/>
                                  </a:cubicBezTo>
                                  <a:cubicBezTo>
                                    <a:pt x="74" y="37"/>
                                    <a:pt x="72" y="29"/>
                                    <a:pt x="66" y="24"/>
                                  </a:cubicBezTo>
                                  <a:cubicBezTo>
                                    <a:pt x="61" y="19"/>
                                    <a:pt x="55" y="16"/>
                                    <a:pt x="46" y="16"/>
                                  </a:cubicBezTo>
                                  <a:cubicBezTo>
                                    <a:pt x="38" y="16"/>
                                    <a:pt x="31" y="19"/>
                                    <a:pt x="26" y="25"/>
                                  </a:cubicBezTo>
                                  <a:cubicBezTo>
                                    <a:pt x="21" y="31"/>
                                    <a:pt x="18" y="39"/>
                                    <a:pt x="18" y="48"/>
                                  </a:cubicBezTo>
                                  <a:cubicBezTo>
                                    <a:pt x="18" y="57"/>
                                    <a:pt x="20" y="65"/>
                                    <a:pt x="25" y="70"/>
                                  </a:cubicBezTo>
                                  <a:cubicBezTo>
                                    <a:pt x="29" y="76"/>
                                    <a:pt x="36" y="78"/>
                                    <a:pt x="46" y="78"/>
                                  </a:cubicBezTo>
                                  <a:lnTo>
                                    <a:pt x="46" y="7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11" name="Freeform 368"/>
                          <wps:cNvSpPr>
                            <a:spLocks/>
                          </wps:cNvSpPr>
                          <wps:spPr bwMode="auto">
                            <a:xfrm>
                              <a:off x="6313" y="2993"/>
                              <a:ext cx="36" cy="150"/>
                            </a:xfrm>
                            <a:custGeom>
                              <a:avLst/>
                              <a:gdLst>
                                <a:gd name="T0" fmla="*/ 45 w 46"/>
                                <a:gd name="T1" fmla="*/ 0 h 189"/>
                                <a:gd name="T2" fmla="*/ 45 w 46"/>
                                <a:gd name="T3" fmla="*/ 0 h 189"/>
                                <a:gd name="T4" fmla="*/ 25 w 46"/>
                                <a:gd name="T5" fmla="*/ 44 h 189"/>
                                <a:gd name="T6" fmla="*/ 18 w 46"/>
                                <a:gd name="T7" fmla="*/ 94 h 189"/>
                                <a:gd name="T8" fmla="*/ 26 w 46"/>
                                <a:gd name="T9" fmla="*/ 147 h 189"/>
                                <a:gd name="T10" fmla="*/ 46 w 46"/>
                                <a:gd name="T11" fmla="*/ 189 h 189"/>
                                <a:gd name="T12" fmla="*/ 34 w 46"/>
                                <a:gd name="T13" fmla="*/ 189 h 189"/>
                                <a:gd name="T14" fmla="*/ 16 w 46"/>
                                <a:gd name="T15" fmla="*/ 160 h 189"/>
                                <a:gd name="T16" fmla="*/ 8 w 46"/>
                                <a:gd name="T17" fmla="*/ 143 h 189"/>
                                <a:gd name="T18" fmla="*/ 1 w 46"/>
                                <a:gd name="T19" fmla="*/ 112 h 189"/>
                                <a:gd name="T20" fmla="*/ 0 w 46"/>
                                <a:gd name="T21" fmla="*/ 96 h 189"/>
                                <a:gd name="T22" fmla="*/ 9 w 46"/>
                                <a:gd name="T23" fmla="*/ 44 h 189"/>
                                <a:gd name="T24" fmla="*/ 33 w 46"/>
                                <a:gd name="T25" fmla="*/ 0 h 189"/>
                                <a:gd name="T26" fmla="*/ 45 w 46"/>
                                <a:gd name="T27" fmla="*/ 0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45" y="0"/>
                                  </a:moveTo>
                                  <a:lnTo>
                                    <a:pt x="45" y="0"/>
                                  </a:lnTo>
                                  <a:cubicBezTo>
                                    <a:pt x="35" y="20"/>
                                    <a:pt x="28" y="35"/>
                                    <a:pt x="25" y="44"/>
                                  </a:cubicBezTo>
                                  <a:cubicBezTo>
                                    <a:pt x="21" y="59"/>
                                    <a:pt x="18" y="76"/>
                                    <a:pt x="18" y="94"/>
                                  </a:cubicBezTo>
                                  <a:cubicBezTo>
                                    <a:pt x="18" y="113"/>
                                    <a:pt x="21" y="131"/>
                                    <a:pt x="26" y="147"/>
                                  </a:cubicBezTo>
                                  <a:cubicBezTo>
                                    <a:pt x="30" y="156"/>
                                    <a:pt x="36" y="170"/>
                                    <a:pt x="46" y="189"/>
                                  </a:cubicBezTo>
                                  <a:lnTo>
                                    <a:pt x="34" y="189"/>
                                  </a:lnTo>
                                  <a:cubicBezTo>
                                    <a:pt x="24" y="174"/>
                                    <a:pt x="18" y="164"/>
                                    <a:pt x="16" y="160"/>
                                  </a:cubicBezTo>
                                  <a:cubicBezTo>
                                    <a:pt x="14" y="156"/>
                                    <a:pt x="11" y="150"/>
                                    <a:pt x="8" y="143"/>
                                  </a:cubicBezTo>
                                  <a:cubicBezTo>
                                    <a:pt x="5" y="133"/>
                                    <a:pt x="2" y="123"/>
                                    <a:pt x="1" y="112"/>
                                  </a:cubicBezTo>
                                  <a:cubicBezTo>
                                    <a:pt x="0" y="106"/>
                                    <a:pt x="0" y="101"/>
                                    <a:pt x="0" y="96"/>
                                  </a:cubicBezTo>
                                  <a:cubicBezTo>
                                    <a:pt x="0" y="76"/>
                                    <a:pt x="3" y="59"/>
                                    <a:pt x="9" y="44"/>
                                  </a:cubicBezTo>
                                  <a:cubicBezTo>
                                    <a:pt x="13" y="34"/>
                                    <a:pt x="21" y="19"/>
                                    <a:pt x="33" y="0"/>
                                  </a:cubicBezTo>
                                  <a:lnTo>
                                    <a:pt x="45"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12" name="Freeform 369"/>
                          <wps:cNvSpPr>
                            <a:spLocks noEditPoints="1"/>
                          </wps:cNvSpPr>
                          <wps:spPr bwMode="auto">
                            <a:xfrm>
                              <a:off x="6360" y="2998"/>
                              <a:ext cx="77" cy="115"/>
                            </a:xfrm>
                            <a:custGeom>
                              <a:avLst/>
                              <a:gdLst>
                                <a:gd name="T0" fmla="*/ 48 w 97"/>
                                <a:gd name="T1" fmla="*/ 0 h 145"/>
                                <a:gd name="T2" fmla="*/ 48 w 97"/>
                                <a:gd name="T3" fmla="*/ 0 h 145"/>
                                <a:gd name="T4" fmla="*/ 88 w 97"/>
                                <a:gd name="T5" fmla="*/ 23 h 145"/>
                                <a:gd name="T6" fmla="*/ 97 w 97"/>
                                <a:gd name="T7" fmla="*/ 71 h 145"/>
                                <a:gd name="T8" fmla="*/ 88 w 97"/>
                                <a:gd name="T9" fmla="*/ 118 h 145"/>
                                <a:gd name="T10" fmla="*/ 48 w 97"/>
                                <a:gd name="T11" fmla="*/ 145 h 145"/>
                                <a:gd name="T12" fmla="*/ 10 w 97"/>
                                <a:gd name="T13" fmla="*/ 123 h 145"/>
                                <a:gd name="T14" fmla="*/ 0 w 97"/>
                                <a:gd name="T15" fmla="*/ 74 h 145"/>
                                <a:gd name="T16" fmla="*/ 6 w 97"/>
                                <a:gd name="T17" fmla="*/ 32 h 145"/>
                                <a:gd name="T18" fmla="*/ 48 w 97"/>
                                <a:gd name="T19" fmla="*/ 0 h 145"/>
                                <a:gd name="T20" fmla="*/ 48 w 97"/>
                                <a:gd name="T21" fmla="*/ 0 h 145"/>
                                <a:gd name="T22" fmla="*/ 48 w 97"/>
                                <a:gd name="T23" fmla="*/ 129 h 145"/>
                                <a:gd name="T24" fmla="*/ 48 w 97"/>
                                <a:gd name="T25" fmla="*/ 129 h 145"/>
                                <a:gd name="T26" fmla="*/ 70 w 97"/>
                                <a:gd name="T27" fmla="*/ 117 h 145"/>
                                <a:gd name="T28" fmla="*/ 78 w 97"/>
                                <a:gd name="T29" fmla="*/ 71 h 145"/>
                                <a:gd name="T30" fmla="*/ 72 w 97"/>
                                <a:gd name="T31" fmla="*/ 32 h 145"/>
                                <a:gd name="T32" fmla="*/ 49 w 97"/>
                                <a:gd name="T33" fmla="*/ 16 h 145"/>
                                <a:gd name="T34" fmla="*/ 26 w 97"/>
                                <a:gd name="T35" fmla="*/ 31 h 145"/>
                                <a:gd name="T36" fmla="*/ 19 w 97"/>
                                <a:gd name="T37" fmla="*/ 74 h 145"/>
                                <a:gd name="T38" fmla="*/ 23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79" y="8"/>
                                    <a:pt x="88" y="23"/>
                                  </a:cubicBezTo>
                                  <a:cubicBezTo>
                                    <a:pt x="94" y="34"/>
                                    <a:pt x="97" y="50"/>
                                    <a:pt x="97" y="71"/>
                                  </a:cubicBezTo>
                                  <a:cubicBezTo>
                                    <a:pt x="97" y="90"/>
                                    <a:pt x="94" y="106"/>
                                    <a:pt x="88" y="118"/>
                                  </a:cubicBezTo>
                                  <a:cubicBezTo>
                                    <a:pt x="80" y="136"/>
                                    <a:pt x="67" y="145"/>
                                    <a:pt x="48" y="145"/>
                                  </a:cubicBezTo>
                                  <a:cubicBezTo>
                                    <a:pt x="31" y="145"/>
                                    <a:pt x="18" y="138"/>
                                    <a:pt x="10" y="123"/>
                                  </a:cubicBezTo>
                                  <a:cubicBezTo>
                                    <a:pt x="3" y="111"/>
                                    <a:pt x="0" y="94"/>
                                    <a:pt x="0" y="74"/>
                                  </a:cubicBezTo>
                                  <a:cubicBezTo>
                                    <a:pt x="0" y="58"/>
                                    <a:pt x="2" y="44"/>
                                    <a:pt x="6" y="32"/>
                                  </a:cubicBezTo>
                                  <a:cubicBezTo>
                                    <a:pt x="14" y="11"/>
                                    <a:pt x="28" y="0"/>
                                    <a:pt x="48" y="0"/>
                                  </a:cubicBezTo>
                                  <a:lnTo>
                                    <a:pt x="48" y="0"/>
                                  </a:lnTo>
                                  <a:close/>
                                  <a:moveTo>
                                    <a:pt x="48" y="129"/>
                                  </a:moveTo>
                                  <a:lnTo>
                                    <a:pt x="48" y="129"/>
                                  </a:lnTo>
                                  <a:cubicBezTo>
                                    <a:pt x="57" y="129"/>
                                    <a:pt x="64" y="125"/>
                                    <a:pt x="70" y="117"/>
                                  </a:cubicBezTo>
                                  <a:cubicBezTo>
                                    <a:pt x="75" y="109"/>
                                    <a:pt x="78" y="94"/>
                                    <a:pt x="78" y="71"/>
                                  </a:cubicBezTo>
                                  <a:cubicBezTo>
                                    <a:pt x="78" y="55"/>
                                    <a:pt x="76" y="42"/>
                                    <a:pt x="72" y="32"/>
                                  </a:cubicBezTo>
                                  <a:cubicBezTo>
                                    <a:pt x="68" y="21"/>
                                    <a:pt x="60" y="16"/>
                                    <a:pt x="49" y="16"/>
                                  </a:cubicBezTo>
                                  <a:cubicBezTo>
                                    <a:pt x="39" y="16"/>
                                    <a:pt x="31" y="21"/>
                                    <a:pt x="26" y="31"/>
                                  </a:cubicBezTo>
                                  <a:cubicBezTo>
                                    <a:pt x="21" y="41"/>
                                    <a:pt x="19" y="55"/>
                                    <a:pt x="19" y="74"/>
                                  </a:cubicBezTo>
                                  <a:cubicBezTo>
                                    <a:pt x="19" y="89"/>
                                    <a:pt x="20" y="100"/>
                                    <a:pt x="23" y="109"/>
                                  </a:cubicBezTo>
                                  <a:cubicBezTo>
                                    <a:pt x="28" y="122"/>
                                    <a:pt x="36"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13" name="Freeform 370"/>
                          <wps:cNvSpPr>
                            <a:spLocks/>
                          </wps:cNvSpPr>
                          <wps:spPr bwMode="auto">
                            <a:xfrm>
                              <a:off x="6458" y="3093"/>
                              <a:ext cx="16" cy="17"/>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14" name="Freeform 371"/>
                          <wps:cNvSpPr>
                            <a:spLocks/>
                          </wps:cNvSpPr>
                          <wps:spPr bwMode="auto">
                            <a:xfrm>
                              <a:off x="6504" y="2999"/>
                              <a:ext cx="41" cy="111"/>
                            </a:xfrm>
                            <a:custGeom>
                              <a:avLst/>
                              <a:gdLst>
                                <a:gd name="T0" fmla="*/ 0 w 52"/>
                                <a:gd name="T1" fmla="*/ 40 h 140"/>
                                <a:gd name="T2" fmla="*/ 0 w 52"/>
                                <a:gd name="T3" fmla="*/ 40 h 140"/>
                                <a:gd name="T4" fmla="*/ 0 w 52"/>
                                <a:gd name="T5" fmla="*/ 27 h 140"/>
                                <a:gd name="T6" fmla="*/ 27 w 52"/>
                                <a:gd name="T7" fmla="*/ 21 h 140"/>
                                <a:gd name="T8" fmla="*/ 38 w 52"/>
                                <a:gd name="T9" fmla="*/ 0 h 140"/>
                                <a:gd name="T10" fmla="*/ 52 w 52"/>
                                <a:gd name="T11" fmla="*/ 0 h 140"/>
                                <a:gd name="T12" fmla="*/ 52 w 52"/>
                                <a:gd name="T13" fmla="*/ 140 h 140"/>
                                <a:gd name="T14" fmla="*/ 33 w 52"/>
                                <a:gd name="T15" fmla="*/ 140 h 140"/>
                                <a:gd name="T16" fmla="*/ 33 w 52"/>
                                <a:gd name="T17" fmla="*/ 40 h 140"/>
                                <a:gd name="T18" fmla="*/ 0 w 52"/>
                                <a:gd name="T19" fmla="*/ 40 h 1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0">
                                  <a:moveTo>
                                    <a:pt x="0" y="40"/>
                                  </a:moveTo>
                                  <a:lnTo>
                                    <a:pt x="0" y="40"/>
                                  </a:lnTo>
                                  <a:lnTo>
                                    <a:pt x="0" y="27"/>
                                  </a:lnTo>
                                  <a:cubicBezTo>
                                    <a:pt x="13" y="26"/>
                                    <a:pt x="22" y="24"/>
                                    <a:pt x="27" y="21"/>
                                  </a:cubicBezTo>
                                  <a:cubicBezTo>
                                    <a:pt x="32" y="18"/>
                                    <a:pt x="35" y="11"/>
                                    <a:pt x="38" y="0"/>
                                  </a:cubicBezTo>
                                  <a:lnTo>
                                    <a:pt x="52" y="0"/>
                                  </a:lnTo>
                                  <a:lnTo>
                                    <a:pt x="52" y="140"/>
                                  </a:lnTo>
                                  <a:lnTo>
                                    <a:pt x="33" y="140"/>
                                  </a:lnTo>
                                  <a:lnTo>
                                    <a:pt x="33" y="40"/>
                                  </a:lnTo>
                                  <a:lnTo>
                                    <a:pt x="0" y="4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15" name="Freeform 372"/>
                          <wps:cNvSpPr>
                            <a:spLocks noEditPoints="1"/>
                          </wps:cNvSpPr>
                          <wps:spPr bwMode="auto">
                            <a:xfrm>
                              <a:off x="6583" y="2998"/>
                              <a:ext cx="76" cy="115"/>
                            </a:xfrm>
                            <a:custGeom>
                              <a:avLst/>
                              <a:gdLst>
                                <a:gd name="T0" fmla="*/ 20 w 96"/>
                                <a:gd name="T1" fmla="*/ 107 h 145"/>
                                <a:gd name="T2" fmla="*/ 20 w 96"/>
                                <a:gd name="T3" fmla="*/ 107 h 145"/>
                                <a:gd name="T4" fmla="*/ 31 w 96"/>
                                <a:gd name="T5" fmla="*/ 128 h 145"/>
                                <a:gd name="T6" fmla="*/ 44 w 96"/>
                                <a:gd name="T7" fmla="*/ 131 h 145"/>
                                <a:gd name="T8" fmla="*/ 65 w 96"/>
                                <a:gd name="T9" fmla="*/ 120 h 145"/>
                                <a:gd name="T10" fmla="*/ 78 w 96"/>
                                <a:gd name="T11" fmla="*/ 77 h 145"/>
                                <a:gd name="T12" fmla="*/ 63 w 96"/>
                                <a:gd name="T13" fmla="*/ 90 h 145"/>
                                <a:gd name="T14" fmla="*/ 45 w 96"/>
                                <a:gd name="T15" fmla="*/ 94 h 145"/>
                                <a:gd name="T16" fmla="*/ 12 w 96"/>
                                <a:gd name="T17" fmla="*/ 81 h 145"/>
                                <a:gd name="T18" fmla="*/ 0 w 96"/>
                                <a:gd name="T19" fmla="*/ 48 h 145"/>
                                <a:gd name="T20" fmla="*/ 12 w 96"/>
                                <a:gd name="T21" fmla="*/ 15 h 145"/>
                                <a:gd name="T22" fmla="*/ 47 w 96"/>
                                <a:gd name="T23" fmla="*/ 0 h 145"/>
                                <a:gd name="T24" fmla="*/ 89 w 96"/>
                                <a:gd name="T25" fmla="*/ 28 h 145"/>
                                <a:gd name="T26" fmla="*/ 96 w 96"/>
                                <a:gd name="T27" fmla="*/ 66 h 145"/>
                                <a:gd name="T28" fmla="*/ 88 w 96"/>
                                <a:gd name="T29" fmla="*/ 112 h 145"/>
                                <a:gd name="T30" fmla="*/ 44 w 96"/>
                                <a:gd name="T31" fmla="*/ 145 h 145"/>
                                <a:gd name="T32" fmla="*/ 13 w 96"/>
                                <a:gd name="T33" fmla="*/ 135 h 145"/>
                                <a:gd name="T34" fmla="*/ 2 w 96"/>
                                <a:gd name="T35" fmla="*/ 107 h 145"/>
                                <a:gd name="T36" fmla="*/ 20 w 96"/>
                                <a:gd name="T37" fmla="*/ 107 h 145"/>
                                <a:gd name="T38" fmla="*/ 47 w 96"/>
                                <a:gd name="T39" fmla="*/ 78 h 145"/>
                                <a:gd name="T40" fmla="*/ 47 w 96"/>
                                <a:gd name="T41" fmla="*/ 78 h 145"/>
                                <a:gd name="T42" fmla="*/ 66 w 96"/>
                                <a:gd name="T43" fmla="*/ 71 h 145"/>
                                <a:gd name="T44" fmla="*/ 75 w 96"/>
                                <a:gd name="T45" fmla="*/ 47 h 145"/>
                                <a:gd name="T46" fmla="*/ 67 w 96"/>
                                <a:gd name="T47" fmla="*/ 24 h 145"/>
                                <a:gd name="T48" fmla="*/ 47 w 96"/>
                                <a:gd name="T49" fmla="*/ 16 h 145"/>
                                <a:gd name="T50" fmla="*/ 27 w 96"/>
                                <a:gd name="T51" fmla="*/ 25 h 145"/>
                                <a:gd name="T52" fmla="*/ 19 w 96"/>
                                <a:gd name="T53" fmla="*/ 48 h 145"/>
                                <a:gd name="T54" fmla="*/ 26 w 96"/>
                                <a:gd name="T55" fmla="*/ 70 h 145"/>
                                <a:gd name="T56" fmla="*/ 47 w 96"/>
                                <a:gd name="T57" fmla="*/ 78 h 145"/>
                                <a:gd name="T58" fmla="*/ 47 w 96"/>
                                <a:gd name="T59" fmla="*/ 7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96" h="145">
                                  <a:moveTo>
                                    <a:pt x="20" y="107"/>
                                  </a:moveTo>
                                  <a:lnTo>
                                    <a:pt x="20" y="107"/>
                                  </a:lnTo>
                                  <a:cubicBezTo>
                                    <a:pt x="21" y="117"/>
                                    <a:pt x="24" y="124"/>
                                    <a:pt x="31" y="128"/>
                                  </a:cubicBezTo>
                                  <a:cubicBezTo>
                                    <a:pt x="35" y="130"/>
                                    <a:pt x="39" y="131"/>
                                    <a:pt x="44" y="131"/>
                                  </a:cubicBezTo>
                                  <a:cubicBezTo>
                                    <a:pt x="52" y="131"/>
                                    <a:pt x="59" y="127"/>
                                    <a:pt x="65" y="120"/>
                                  </a:cubicBezTo>
                                  <a:cubicBezTo>
                                    <a:pt x="71" y="113"/>
                                    <a:pt x="76" y="99"/>
                                    <a:pt x="78" y="77"/>
                                  </a:cubicBezTo>
                                  <a:cubicBezTo>
                                    <a:pt x="74" y="83"/>
                                    <a:pt x="69" y="88"/>
                                    <a:pt x="63" y="90"/>
                                  </a:cubicBezTo>
                                  <a:cubicBezTo>
                                    <a:pt x="58" y="93"/>
                                    <a:pt x="51" y="94"/>
                                    <a:pt x="45" y="94"/>
                                  </a:cubicBezTo>
                                  <a:cubicBezTo>
                                    <a:pt x="31" y="94"/>
                                    <a:pt x="20" y="90"/>
                                    <a:pt x="12" y="81"/>
                                  </a:cubicBezTo>
                                  <a:cubicBezTo>
                                    <a:pt x="4" y="73"/>
                                    <a:pt x="0" y="62"/>
                                    <a:pt x="0" y="48"/>
                                  </a:cubicBezTo>
                                  <a:cubicBezTo>
                                    <a:pt x="0" y="36"/>
                                    <a:pt x="4" y="24"/>
                                    <a:pt x="12" y="15"/>
                                  </a:cubicBezTo>
                                  <a:cubicBezTo>
                                    <a:pt x="20" y="5"/>
                                    <a:pt x="32" y="0"/>
                                    <a:pt x="47" y="0"/>
                                  </a:cubicBezTo>
                                  <a:cubicBezTo>
                                    <a:pt x="67" y="0"/>
                                    <a:pt x="82" y="9"/>
                                    <a:pt x="89" y="28"/>
                                  </a:cubicBezTo>
                                  <a:cubicBezTo>
                                    <a:pt x="94" y="38"/>
                                    <a:pt x="96" y="51"/>
                                    <a:pt x="96" y="66"/>
                                  </a:cubicBezTo>
                                  <a:cubicBezTo>
                                    <a:pt x="96" y="83"/>
                                    <a:pt x="93" y="99"/>
                                    <a:pt x="88" y="112"/>
                                  </a:cubicBezTo>
                                  <a:cubicBezTo>
                                    <a:pt x="80" y="134"/>
                                    <a:pt x="65" y="145"/>
                                    <a:pt x="44" y="145"/>
                                  </a:cubicBezTo>
                                  <a:cubicBezTo>
                                    <a:pt x="31" y="145"/>
                                    <a:pt x="20" y="142"/>
                                    <a:pt x="13" y="135"/>
                                  </a:cubicBezTo>
                                  <a:cubicBezTo>
                                    <a:pt x="6" y="127"/>
                                    <a:pt x="2" y="118"/>
                                    <a:pt x="2" y="107"/>
                                  </a:cubicBezTo>
                                  <a:lnTo>
                                    <a:pt x="20" y="107"/>
                                  </a:lnTo>
                                  <a:close/>
                                  <a:moveTo>
                                    <a:pt x="47" y="78"/>
                                  </a:moveTo>
                                  <a:lnTo>
                                    <a:pt x="47" y="78"/>
                                  </a:lnTo>
                                  <a:cubicBezTo>
                                    <a:pt x="54" y="78"/>
                                    <a:pt x="60" y="76"/>
                                    <a:pt x="66" y="71"/>
                                  </a:cubicBezTo>
                                  <a:cubicBezTo>
                                    <a:pt x="72" y="67"/>
                                    <a:pt x="75" y="59"/>
                                    <a:pt x="75" y="47"/>
                                  </a:cubicBezTo>
                                  <a:cubicBezTo>
                                    <a:pt x="75" y="37"/>
                                    <a:pt x="72" y="29"/>
                                    <a:pt x="67" y="24"/>
                                  </a:cubicBezTo>
                                  <a:cubicBezTo>
                                    <a:pt x="62" y="19"/>
                                    <a:pt x="55" y="16"/>
                                    <a:pt x="47" y="16"/>
                                  </a:cubicBezTo>
                                  <a:cubicBezTo>
                                    <a:pt x="39" y="16"/>
                                    <a:pt x="32" y="19"/>
                                    <a:pt x="27" y="25"/>
                                  </a:cubicBezTo>
                                  <a:cubicBezTo>
                                    <a:pt x="21" y="31"/>
                                    <a:pt x="19" y="39"/>
                                    <a:pt x="19" y="48"/>
                                  </a:cubicBezTo>
                                  <a:cubicBezTo>
                                    <a:pt x="19" y="57"/>
                                    <a:pt x="21" y="65"/>
                                    <a:pt x="26" y="70"/>
                                  </a:cubicBezTo>
                                  <a:cubicBezTo>
                                    <a:pt x="30" y="76"/>
                                    <a:pt x="37" y="78"/>
                                    <a:pt x="47" y="78"/>
                                  </a:cubicBezTo>
                                  <a:lnTo>
                                    <a:pt x="47" y="7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16" name="Freeform 373"/>
                          <wps:cNvSpPr>
                            <a:spLocks/>
                          </wps:cNvSpPr>
                          <wps:spPr bwMode="auto">
                            <a:xfrm>
                              <a:off x="6681" y="3093"/>
                              <a:ext cx="16" cy="40"/>
                            </a:xfrm>
                            <a:custGeom>
                              <a:avLst/>
                              <a:gdLst>
                                <a:gd name="T0" fmla="*/ 0 w 21"/>
                                <a:gd name="T1" fmla="*/ 42 h 51"/>
                                <a:gd name="T2" fmla="*/ 0 w 21"/>
                                <a:gd name="T3" fmla="*/ 42 h 51"/>
                                <a:gd name="T4" fmla="*/ 9 w 21"/>
                                <a:gd name="T5" fmla="*/ 33 h 51"/>
                                <a:gd name="T6" fmla="*/ 11 w 21"/>
                                <a:gd name="T7" fmla="*/ 24 h 51"/>
                                <a:gd name="T8" fmla="*/ 11 w 21"/>
                                <a:gd name="T9" fmla="*/ 23 h 51"/>
                                <a:gd name="T10" fmla="*/ 11 w 21"/>
                                <a:gd name="T11" fmla="*/ 21 h 51"/>
                                <a:gd name="T12" fmla="*/ 0 w 21"/>
                                <a:gd name="T13" fmla="*/ 21 h 51"/>
                                <a:gd name="T14" fmla="*/ 0 w 21"/>
                                <a:gd name="T15" fmla="*/ 0 h 51"/>
                                <a:gd name="T16" fmla="*/ 21 w 21"/>
                                <a:gd name="T17" fmla="*/ 0 h 51"/>
                                <a:gd name="T18" fmla="*/ 21 w 21"/>
                                <a:gd name="T19" fmla="*/ 20 h 51"/>
                                <a:gd name="T20" fmla="*/ 16 w 21"/>
                                <a:gd name="T21" fmla="*/ 40 h 51"/>
                                <a:gd name="T22" fmla="*/ 0 w 21"/>
                                <a:gd name="T23" fmla="*/ 51 h 51"/>
                                <a:gd name="T24" fmla="*/ 0 w 21"/>
                                <a:gd name="T25" fmla="*/ 42 h 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1" h="51">
                                  <a:moveTo>
                                    <a:pt x="0" y="42"/>
                                  </a:moveTo>
                                  <a:lnTo>
                                    <a:pt x="0" y="42"/>
                                  </a:lnTo>
                                  <a:cubicBezTo>
                                    <a:pt x="4" y="41"/>
                                    <a:pt x="8" y="38"/>
                                    <a:pt x="9" y="33"/>
                                  </a:cubicBezTo>
                                  <a:cubicBezTo>
                                    <a:pt x="10" y="30"/>
                                    <a:pt x="11" y="27"/>
                                    <a:pt x="11" y="24"/>
                                  </a:cubicBezTo>
                                  <a:cubicBezTo>
                                    <a:pt x="11" y="23"/>
                                    <a:pt x="11" y="23"/>
                                    <a:pt x="11" y="23"/>
                                  </a:cubicBezTo>
                                  <a:cubicBezTo>
                                    <a:pt x="11" y="22"/>
                                    <a:pt x="11" y="22"/>
                                    <a:pt x="11" y="21"/>
                                  </a:cubicBezTo>
                                  <a:lnTo>
                                    <a:pt x="0" y="21"/>
                                  </a:lnTo>
                                  <a:lnTo>
                                    <a:pt x="0" y="0"/>
                                  </a:lnTo>
                                  <a:lnTo>
                                    <a:pt x="21" y="0"/>
                                  </a:lnTo>
                                  <a:lnTo>
                                    <a:pt x="21" y="20"/>
                                  </a:lnTo>
                                  <a:cubicBezTo>
                                    <a:pt x="21" y="28"/>
                                    <a:pt x="19" y="35"/>
                                    <a:pt x="16" y="40"/>
                                  </a:cubicBezTo>
                                  <a:cubicBezTo>
                                    <a:pt x="13" y="46"/>
                                    <a:pt x="8" y="50"/>
                                    <a:pt x="0" y="51"/>
                                  </a:cubicBezTo>
                                  <a:lnTo>
                                    <a:pt x="0" y="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17" name="Freeform 374"/>
                          <wps:cNvSpPr>
                            <a:spLocks/>
                          </wps:cNvSpPr>
                          <wps:spPr bwMode="auto">
                            <a:xfrm>
                              <a:off x="6761" y="2998"/>
                              <a:ext cx="77" cy="115"/>
                            </a:xfrm>
                            <a:custGeom>
                              <a:avLst/>
                              <a:gdLst>
                                <a:gd name="T0" fmla="*/ 47 w 98"/>
                                <a:gd name="T1" fmla="*/ 145 h 145"/>
                                <a:gd name="T2" fmla="*/ 47 w 98"/>
                                <a:gd name="T3" fmla="*/ 145 h 145"/>
                                <a:gd name="T4" fmla="*/ 11 w 98"/>
                                <a:gd name="T5" fmla="*/ 132 h 145"/>
                                <a:gd name="T6" fmla="*/ 0 w 98"/>
                                <a:gd name="T7" fmla="*/ 98 h 145"/>
                                <a:gd name="T8" fmla="*/ 18 w 98"/>
                                <a:gd name="T9" fmla="*/ 98 h 145"/>
                                <a:gd name="T10" fmla="*/ 23 w 98"/>
                                <a:gd name="T11" fmla="*/ 118 h 145"/>
                                <a:gd name="T12" fmla="*/ 48 w 98"/>
                                <a:gd name="T13" fmla="*/ 129 h 145"/>
                                <a:gd name="T14" fmla="*/ 71 w 98"/>
                                <a:gd name="T15" fmla="*/ 122 h 145"/>
                                <a:gd name="T16" fmla="*/ 79 w 98"/>
                                <a:gd name="T17" fmla="*/ 102 h 145"/>
                                <a:gd name="T18" fmla="*/ 70 w 98"/>
                                <a:gd name="T19" fmla="*/ 82 h 145"/>
                                <a:gd name="T20" fmla="*/ 46 w 98"/>
                                <a:gd name="T21" fmla="*/ 76 h 145"/>
                                <a:gd name="T22" fmla="*/ 42 w 98"/>
                                <a:gd name="T23" fmla="*/ 76 h 145"/>
                                <a:gd name="T24" fmla="*/ 38 w 98"/>
                                <a:gd name="T25" fmla="*/ 76 h 145"/>
                                <a:gd name="T26" fmla="*/ 38 w 98"/>
                                <a:gd name="T27" fmla="*/ 61 h 145"/>
                                <a:gd name="T28" fmla="*/ 43 w 98"/>
                                <a:gd name="T29" fmla="*/ 61 h 145"/>
                                <a:gd name="T30" fmla="*/ 47 w 98"/>
                                <a:gd name="T31" fmla="*/ 61 h 145"/>
                                <a:gd name="T32" fmla="*/ 63 w 98"/>
                                <a:gd name="T33" fmla="*/ 58 h 145"/>
                                <a:gd name="T34" fmla="*/ 75 w 98"/>
                                <a:gd name="T35" fmla="*/ 38 h 145"/>
                                <a:gd name="T36" fmla="*/ 67 w 98"/>
                                <a:gd name="T37" fmla="*/ 22 h 145"/>
                                <a:gd name="T38" fmla="*/ 50 w 98"/>
                                <a:gd name="T39" fmla="*/ 16 h 145"/>
                                <a:gd name="T40" fmla="*/ 25 w 98"/>
                                <a:gd name="T41" fmla="*/ 28 h 145"/>
                                <a:gd name="T42" fmla="*/ 21 w 98"/>
                                <a:gd name="T43" fmla="*/ 47 h 145"/>
                                <a:gd name="T44" fmla="*/ 3 w 98"/>
                                <a:gd name="T45" fmla="*/ 47 h 145"/>
                                <a:gd name="T46" fmla="*/ 10 w 98"/>
                                <a:gd name="T47" fmla="*/ 20 h 145"/>
                                <a:gd name="T48" fmla="*/ 48 w 98"/>
                                <a:gd name="T49" fmla="*/ 0 h 145"/>
                                <a:gd name="T50" fmla="*/ 81 w 98"/>
                                <a:gd name="T51" fmla="*/ 10 h 145"/>
                                <a:gd name="T52" fmla="*/ 93 w 98"/>
                                <a:gd name="T53" fmla="*/ 38 h 145"/>
                                <a:gd name="T54" fmla="*/ 86 w 98"/>
                                <a:gd name="T55" fmla="*/ 59 h 145"/>
                                <a:gd name="T56" fmla="*/ 75 w 98"/>
                                <a:gd name="T57" fmla="*/ 66 h 145"/>
                                <a:gd name="T58" fmla="*/ 92 w 98"/>
                                <a:gd name="T59" fmla="*/ 78 h 145"/>
                                <a:gd name="T60" fmla="*/ 98 w 98"/>
                                <a:gd name="T61" fmla="*/ 100 h 145"/>
                                <a:gd name="T62" fmla="*/ 85 w 98"/>
                                <a:gd name="T63" fmla="*/ 133 h 145"/>
                                <a:gd name="T64" fmla="*/ 47 w 98"/>
                                <a:gd name="T65" fmla="*/ 145 h 145"/>
                                <a:gd name="T66" fmla="*/ 47 w 98"/>
                                <a:gd name="T67" fmla="*/ 145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98" h="145">
                                  <a:moveTo>
                                    <a:pt x="47" y="145"/>
                                  </a:moveTo>
                                  <a:lnTo>
                                    <a:pt x="47" y="145"/>
                                  </a:lnTo>
                                  <a:cubicBezTo>
                                    <a:pt x="31" y="145"/>
                                    <a:pt x="18" y="141"/>
                                    <a:pt x="11" y="132"/>
                                  </a:cubicBezTo>
                                  <a:cubicBezTo>
                                    <a:pt x="3" y="122"/>
                                    <a:pt x="0" y="111"/>
                                    <a:pt x="0" y="98"/>
                                  </a:cubicBezTo>
                                  <a:lnTo>
                                    <a:pt x="18" y="98"/>
                                  </a:lnTo>
                                  <a:cubicBezTo>
                                    <a:pt x="19" y="107"/>
                                    <a:pt x="21" y="114"/>
                                    <a:pt x="23" y="118"/>
                                  </a:cubicBezTo>
                                  <a:cubicBezTo>
                                    <a:pt x="28" y="125"/>
                                    <a:pt x="36" y="129"/>
                                    <a:pt x="48" y="129"/>
                                  </a:cubicBezTo>
                                  <a:cubicBezTo>
                                    <a:pt x="58" y="129"/>
                                    <a:pt x="65" y="127"/>
                                    <a:pt x="71" y="122"/>
                                  </a:cubicBezTo>
                                  <a:cubicBezTo>
                                    <a:pt x="76" y="117"/>
                                    <a:pt x="79" y="110"/>
                                    <a:pt x="79" y="102"/>
                                  </a:cubicBezTo>
                                  <a:cubicBezTo>
                                    <a:pt x="79" y="93"/>
                                    <a:pt x="76" y="86"/>
                                    <a:pt x="70" y="82"/>
                                  </a:cubicBezTo>
                                  <a:cubicBezTo>
                                    <a:pt x="64" y="78"/>
                                    <a:pt x="56" y="76"/>
                                    <a:pt x="46" y="76"/>
                                  </a:cubicBezTo>
                                  <a:cubicBezTo>
                                    <a:pt x="44" y="76"/>
                                    <a:pt x="43" y="76"/>
                                    <a:pt x="42" y="76"/>
                                  </a:cubicBezTo>
                                  <a:cubicBezTo>
                                    <a:pt x="41" y="76"/>
                                    <a:pt x="39" y="76"/>
                                    <a:pt x="38" y="76"/>
                                  </a:cubicBezTo>
                                  <a:lnTo>
                                    <a:pt x="38" y="61"/>
                                  </a:lnTo>
                                  <a:cubicBezTo>
                                    <a:pt x="40" y="61"/>
                                    <a:pt x="42" y="61"/>
                                    <a:pt x="43" y="61"/>
                                  </a:cubicBezTo>
                                  <a:cubicBezTo>
                                    <a:pt x="44" y="61"/>
                                    <a:pt x="45" y="61"/>
                                    <a:pt x="47" y="61"/>
                                  </a:cubicBezTo>
                                  <a:cubicBezTo>
                                    <a:pt x="54" y="61"/>
                                    <a:pt x="59" y="60"/>
                                    <a:pt x="63" y="58"/>
                                  </a:cubicBezTo>
                                  <a:cubicBezTo>
                                    <a:pt x="71" y="54"/>
                                    <a:pt x="75" y="48"/>
                                    <a:pt x="75" y="38"/>
                                  </a:cubicBezTo>
                                  <a:cubicBezTo>
                                    <a:pt x="75" y="31"/>
                                    <a:pt x="72" y="26"/>
                                    <a:pt x="67" y="22"/>
                                  </a:cubicBezTo>
                                  <a:cubicBezTo>
                                    <a:pt x="62" y="18"/>
                                    <a:pt x="56" y="16"/>
                                    <a:pt x="50" y="16"/>
                                  </a:cubicBezTo>
                                  <a:cubicBezTo>
                                    <a:pt x="38" y="16"/>
                                    <a:pt x="30" y="20"/>
                                    <a:pt x="25" y="28"/>
                                  </a:cubicBezTo>
                                  <a:cubicBezTo>
                                    <a:pt x="23" y="32"/>
                                    <a:pt x="21" y="39"/>
                                    <a:pt x="21" y="47"/>
                                  </a:cubicBezTo>
                                  <a:lnTo>
                                    <a:pt x="3" y="47"/>
                                  </a:lnTo>
                                  <a:cubicBezTo>
                                    <a:pt x="3" y="36"/>
                                    <a:pt x="5" y="27"/>
                                    <a:pt x="10" y="20"/>
                                  </a:cubicBezTo>
                                  <a:cubicBezTo>
                                    <a:pt x="17" y="7"/>
                                    <a:pt x="29" y="0"/>
                                    <a:pt x="48" y="0"/>
                                  </a:cubicBezTo>
                                  <a:cubicBezTo>
                                    <a:pt x="62" y="0"/>
                                    <a:pt x="73" y="3"/>
                                    <a:pt x="81" y="10"/>
                                  </a:cubicBezTo>
                                  <a:cubicBezTo>
                                    <a:pt x="89" y="16"/>
                                    <a:pt x="93" y="25"/>
                                    <a:pt x="93" y="38"/>
                                  </a:cubicBezTo>
                                  <a:cubicBezTo>
                                    <a:pt x="93" y="46"/>
                                    <a:pt x="91" y="53"/>
                                    <a:pt x="86" y="59"/>
                                  </a:cubicBezTo>
                                  <a:cubicBezTo>
                                    <a:pt x="83" y="62"/>
                                    <a:pt x="79" y="65"/>
                                    <a:pt x="75" y="66"/>
                                  </a:cubicBezTo>
                                  <a:cubicBezTo>
                                    <a:pt x="82" y="69"/>
                                    <a:pt x="88" y="72"/>
                                    <a:pt x="92" y="78"/>
                                  </a:cubicBezTo>
                                  <a:cubicBezTo>
                                    <a:pt x="96" y="84"/>
                                    <a:pt x="98" y="91"/>
                                    <a:pt x="98" y="100"/>
                                  </a:cubicBezTo>
                                  <a:cubicBezTo>
                                    <a:pt x="98" y="113"/>
                                    <a:pt x="94" y="124"/>
                                    <a:pt x="85" y="133"/>
                                  </a:cubicBezTo>
                                  <a:cubicBezTo>
                                    <a:pt x="76" y="141"/>
                                    <a:pt x="64" y="145"/>
                                    <a:pt x="47" y="145"/>
                                  </a:cubicBezTo>
                                  <a:lnTo>
                                    <a:pt x="47" y="145"/>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18" name="Freeform 375"/>
                          <wps:cNvSpPr>
                            <a:spLocks noEditPoints="1"/>
                          </wps:cNvSpPr>
                          <wps:spPr bwMode="auto">
                            <a:xfrm>
                              <a:off x="6852" y="2998"/>
                              <a:ext cx="76" cy="115"/>
                            </a:xfrm>
                            <a:custGeom>
                              <a:avLst/>
                              <a:gdLst>
                                <a:gd name="T0" fmla="*/ 52 w 97"/>
                                <a:gd name="T1" fmla="*/ 0 h 145"/>
                                <a:gd name="T2" fmla="*/ 52 w 97"/>
                                <a:gd name="T3" fmla="*/ 0 h 145"/>
                                <a:gd name="T4" fmla="*/ 85 w 97"/>
                                <a:gd name="T5" fmla="*/ 12 h 145"/>
                                <a:gd name="T6" fmla="*/ 94 w 97"/>
                                <a:gd name="T7" fmla="*/ 37 h 145"/>
                                <a:gd name="T8" fmla="*/ 76 w 97"/>
                                <a:gd name="T9" fmla="*/ 37 h 145"/>
                                <a:gd name="T10" fmla="*/ 71 w 97"/>
                                <a:gd name="T11" fmla="*/ 24 h 145"/>
                                <a:gd name="T12" fmla="*/ 52 w 97"/>
                                <a:gd name="T13" fmla="*/ 15 h 145"/>
                                <a:gd name="T14" fmla="*/ 28 w 97"/>
                                <a:gd name="T15" fmla="*/ 29 h 145"/>
                                <a:gd name="T16" fmla="*/ 19 w 97"/>
                                <a:gd name="T17" fmla="*/ 68 h 145"/>
                                <a:gd name="T18" fmla="*/ 34 w 97"/>
                                <a:gd name="T19" fmla="*/ 55 h 145"/>
                                <a:gd name="T20" fmla="*/ 53 w 97"/>
                                <a:gd name="T21" fmla="*/ 51 h 145"/>
                                <a:gd name="T22" fmla="*/ 84 w 97"/>
                                <a:gd name="T23" fmla="*/ 62 h 145"/>
                                <a:gd name="T24" fmla="*/ 97 w 97"/>
                                <a:gd name="T25" fmla="*/ 96 h 145"/>
                                <a:gd name="T26" fmla="*/ 85 w 97"/>
                                <a:gd name="T27" fmla="*/ 130 h 145"/>
                                <a:gd name="T28" fmla="*/ 49 w 97"/>
                                <a:gd name="T29" fmla="*/ 145 h 145"/>
                                <a:gd name="T30" fmla="*/ 15 w 97"/>
                                <a:gd name="T31" fmla="*/ 130 h 145"/>
                                <a:gd name="T32" fmla="*/ 0 w 97"/>
                                <a:gd name="T33" fmla="*/ 79 h 145"/>
                                <a:gd name="T34" fmla="*/ 7 w 97"/>
                                <a:gd name="T35" fmla="*/ 35 h 145"/>
                                <a:gd name="T36" fmla="*/ 52 w 97"/>
                                <a:gd name="T37" fmla="*/ 0 h 145"/>
                                <a:gd name="T38" fmla="*/ 52 w 97"/>
                                <a:gd name="T39" fmla="*/ 0 h 145"/>
                                <a:gd name="T40" fmla="*/ 50 w 97"/>
                                <a:gd name="T41" fmla="*/ 129 h 145"/>
                                <a:gd name="T42" fmla="*/ 50 w 97"/>
                                <a:gd name="T43" fmla="*/ 129 h 145"/>
                                <a:gd name="T44" fmla="*/ 71 w 97"/>
                                <a:gd name="T45" fmla="*/ 120 h 145"/>
                                <a:gd name="T46" fmla="*/ 78 w 97"/>
                                <a:gd name="T47" fmla="*/ 98 h 145"/>
                                <a:gd name="T48" fmla="*/ 72 w 97"/>
                                <a:gd name="T49" fmla="*/ 77 h 145"/>
                                <a:gd name="T50" fmla="*/ 50 w 97"/>
                                <a:gd name="T51" fmla="*/ 67 h 145"/>
                                <a:gd name="T52" fmla="*/ 29 w 97"/>
                                <a:gd name="T53" fmla="*/ 75 h 145"/>
                                <a:gd name="T54" fmla="*/ 21 w 97"/>
                                <a:gd name="T55" fmla="*/ 98 h 145"/>
                                <a:gd name="T56" fmla="*/ 29 w 97"/>
                                <a:gd name="T57" fmla="*/ 120 h 145"/>
                                <a:gd name="T58" fmla="*/ 50 w 97"/>
                                <a:gd name="T59" fmla="*/ 129 h 145"/>
                                <a:gd name="T60" fmla="*/ 50 w 97"/>
                                <a:gd name="T61"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97" h="145">
                                  <a:moveTo>
                                    <a:pt x="52" y="0"/>
                                  </a:moveTo>
                                  <a:lnTo>
                                    <a:pt x="52" y="0"/>
                                  </a:lnTo>
                                  <a:cubicBezTo>
                                    <a:pt x="68" y="0"/>
                                    <a:pt x="78" y="4"/>
                                    <a:pt x="85" y="12"/>
                                  </a:cubicBezTo>
                                  <a:cubicBezTo>
                                    <a:pt x="91" y="20"/>
                                    <a:pt x="94" y="29"/>
                                    <a:pt x="94" y="37"/>
                                  </a:cubicBezTo>
                                  <a:lnTo>
                                    <a:pt x="76" y="37"/>
                                  </a:lnTo>
                                  <a:cubicBezTo>
                                    <a:pt x="75" y="32"/>
                                    <a:pt x="74" y="27"/>
                                    <a:pt x="71" y="24"/>
                                  </a:cubicBezTo>
                                  <a:cubicBezTo>
                                    <a:pt x="67" y="18"/>
                                    <a:pt x="61" y="15"/>
                                    <a:pt x="52" y="15"/>
                                  </a:cubicBezTo>
                                  <a:cubicBezTo>
                                    <a:pt x="42" y="15"/>
                                    <a:pt x="34" y="20"/>
                                    <a:pt x="28" y="29"/>
                                  </a:cubicBezTo>
                                  <a:cubicBezTo>
                                    <a:pt x="22" y="38"/>
                                    <a:pt x="19" y="51"/>
                                    <a:pt x="19" y="68"/>
                                  </a:cubicBezTo>
                                  <a:cubicBezTo>
                                    <a:pt x="23" y="62"/>
                                    <a:pt x="28" y="58"/>
                                    <a:pt x="34" y="55"/>
                                  </a:cubicBezTo>
                                  <a:cubicBezTo>
                                    <a:pt x="40" y="52"/>
                                    <a:pt x="46" y="51"/>
                                    <a:pt x="53" y="51"/>
                                  </a:cubicBezTo>
                                  <a:cubicBezTo>
                                    <a:pt x="65" y="51"/>
                                    <a:pt x="75" y="55"/>
                                    <a:pt x="84" y="62"/>
                                  </a:cubicBezTo>
                                  <a:cubicBezTo>
                                    <a:pt x="93" y="70"/>
                                    <a:pt x="97" y="81"/>
                                    <a:pt x="97" y="96"/>
                                  </a:cubicBezTo>
                                  <a:cubicBezTo>
                                    <a:pt x="97" y="109"/>
                                    <a:pt x="93" y="120"/>
                                    <a:pt x="85" y="130"/>
                                  </a:cubicBezTo>
                                  <a:cubicBezTo>
                                    <a:pt x="76" y="140"/>
                                    <a:pt x="64" y="145"/>
                                    <a:pt x="49" y="145"/>
                                  </a:cubicBezTo>
                                  <a:cubicBezTo>
                                    <a:pt x="36" y="145"/>
                                    <a:pt x="24" y="140"/>
                                    <a:pt x="15" y="130"/>
                                  </a:cubicBezTo>
                                  <a:cubicBezTo>
                                    <a:pt x="5" y="120"/>
                                    <a:pt x="0" y="103"/>
                                    <a:pt x="0" y="79"/>
                                  </a:cubicBezTo>
                                  <a:cubicBezTo>
                                    <a:pt x="0" y="62"/>
                                    <a:pt x="2" y="47"/>
                                    <a:pt x="7" y="35"/>
                                  </a:cubicBezTo>
                                  <a:cubicBezTo>
                                    <a:pt x="15" y="11"/>
                                    <a:pt x="30" y="0"/>
                                    <a:pt x="52" y="0"/>
                                  </a:cubicBezTo>
                                  <a:lnTo>
                                    <a:pt x="52" y="0"/>
                                  </a:lnTo>
                                  <a:close/>
                                  <a:moveTo>
                                    <a:pt x="50" y="129"/>
                                  </a:moveTo>
                                  <a:lnTo>
                                    <a:pt x="50" y="129"/>
                                  </a:lnTo>
                                  <a:cubicBezTo>
                                    <a:pt x="60" y="129"/>
                                    <a:pt x="67" y="126"/>
                                    <a:pt x="71" y="120"/>
                                  </a:cubicBezTo>
                                  <a:cubicBezTo>
                                    <a:pt x="76" y="114"/>
                                    <a:pt x="78" y="106"/>
                                    <a:pt x="78" y="98"/>
                                  </a:cubicBezTo>
                                  <a:cubicBezTo>
                                    <a:pt x="78" y="90"/>
                                    <a:pt x="76" y="84"/>
                                    <a:pt x="72" y="77"/>
                                  </a:cubicBezTo>
                                  <a:cubicBezTo>
                                    <a:pt x="68" y="70"/>
                                    <a:pt x="60" y="67"/>
                                    <a:pt x="50" y="67"/>
                                  </a:cubicBezTo>
                                  <a:cubicBezTo>
                                    <a:pt x="42" y="67"/>
                                    <a:pt x="35" y="70"/>
                                    <a:pt x="29" y="75"/>
                                  </a:cubicBezTo>
                                  <a:cubicBezTo>
                                    <a:pt x="24" y="80"/>
                                    <a:pt x="21" y="87"/>
                                    <a:pt x="21" y="98"/>
                                  </a:cubicBezTo>
                                  <a:cubicBezTo>
                                    <a:pt x="21" y="107"/>
                                    <a:pt x="23" y="114"/>
                                    <a:pt x="29" y="120"/>
                                  </a:cubicBezTo>
                                  <a:cubicBezTo>
                                    <a:pt x="34" y="126"/>
                                    <a:pt x="41" y="129"/>
                                    <a:pt x="50" y="129"/>
                                  </a:cubicBezTo>
                                  <a:lnTo>
                                    <a:pt x="50"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19" name="Freeform 376"/>
                          <wps:cNvSpPr>
                            <a:spLocks/>
                          </wps:cNvSpPr>
                          <wps:spPr bwMode="auto">
                            <a:xfrm>
                              <a:off x="6949" y="3093"/>
                              <a:ext cx="16" cy="17"/>
                            </a:xfrm>
                            <a:custGeom>
                              <a:avLst/>
                              <a:gdLst>
                                <a:gd name="T0" fmla="*/ 0 w 20"/>
                                <a:gd name="T1" fmla="*/ 0 h 21"/>
                                <a:gd name="T2" fmla="*/ 0 w 20"/>
                                <a:gd name="T3" fmla="*/ 0 h 21"/>
                                <a:gd name="T4" fmla="*/ 20 w 20"/>
                                <a:gd name="T5" fmla="*/ 0 h 21"/>
                                <a:gd name="T6" fmla="*/ 20 w 20"/>
                                <a:gd name="T7" fmla="*/ 21 h 21"/>
                                <a:gd name="T8" fmla="*/ 0 w 20"/>
                                <a:gd name="T9" fmla="*/ 21 h 21"/>
                                <a:gd name="T10" fmla="*/ 0 w 20"/>
                                <a:gd name="T11" fmla="*/ 0 h 21"/>
                              </a:gdLst>
                              <a:ahLst/>
                              <a:cxnLst>
                                <a:cxn ang="0">
                                  <a:pos x="T0" y="T1"/>
                                </a:cxn>
                                <a:cxn ang="0">
                                  <a:pos x="T2" y="T3"/>
                                </a:cxn>
                                <a:cxn ang="0">
                                  <a:pos x="T4" y="T5"/>
                                </a:cxn>
                                <a:cxn ang="0">
                                  <a:pos x="T6" y="T7"/>
                                </a:cxn>
                                <a:cxn ang="0">
                                  <a:pos x="T8" y="T9"/>
                                </a:cxn>
                                <a:cxn ang="0">
                                  <a:pos x="T10" y="T11"/>
                                </a:cxn>
                              </a:cxnLst>
                              <a:rect l="0" t="0" r="r" b="b"/>
                              <a:pathLst>
                                <a:path w="20" h="21">
                                  <a:moveTo>
                                    <a:pt x="0" y="0"/>
                                  </a:moveTo>
                                  <a:lnTo>
                                    <a:pt x="0" y="0"/>
                                  </a:lnTo>
                                  <a:lnTo>
                                    <a:pt x="20" y="0"/>
                                  </a:lnTo>
                                  <a:lnTo>
                                    <a:pt x="20"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20" name="Freeform 377"/>
                          <wps:cNvSpPr>
                            <a:spLocks noEditPoints="1"/>
                          </wps:cNvSpPr>
                          <wps:spPr bwMode="auto">
                            <a:xfrm>
                              <a:off x="6985" y="2998"/>
                              <a:ext cx="77" cy="115"/>
                            </a:xfrm>
                            <a:custGeom>
                              <a:avLst/>
                              <a:gdLst>
                                <a:gd name="T0" fmla="*/ 48 w 98"/>
                                <a:gd name="T1" fmla="*/ 0 h 145"/>
                                <a:gd name="T2" fmla="*/ 48 w 98"/>
                                <a:gd name="T3" fmla="*/ 0 h 145"/>
                                <a:gd name="T4" fmla="*/ 88 w 98"/>
                                <a:gd name="T5" fmla="*/ 23 h 145"/>
                                <a:gd name="T6" fmla="*/ 98 w 98"/>
                                <a:gd name="T7" fmla="*/ 71 h 145"/>
                                <a:gd name="T8" fmla="*/ 89 w 98"/>
                                <a:gd name="T9" fmla="*/ 118 h 145"/>
                                <a:gd name="T10" fmla="*/ 48 w 98"/>
                                <a:gd name="T11" fmla="*/ 145 h 145"/>
                                <a:gd name="T12" fmla="*/ 10 w 98"/>
                                <a:gd name="T13" fmla="*/ 123 h 145"/>
                                <a:gd name="T14" fmla="*/ 0 w 98"/>
                                <a:gd name="T15" fmla="*/ 74 h 145"/>
                                <a:gd name="T16" fmla="*/ 6 w 98"/>
                                <a:gd name="T17" fmla="*/ 32 h 145"/>
                                <a:gd name="T18" fmla="*/ 48 w 98"/>
                                <a:gd name="T19" fmla="*/ 0 h 145"/>
                                <a:gd name="T20" fmla="*/ 48 w 98"/>
                                <a:gd name="T21" fmla="*/ 0 h 145"/>
                                <a:gd name="T22" fmla="*/ 48 w 98"/>
                                <a:gd name="T23" fmla="*/ 129 h 145"/>
                                <a:gd name="T24" fmla="*/ 48 w 98"/>
                                <a:gd name="T25" fmla="*/ 129 h 145"/>
                                <a:gd name="T26" fmla="*/ 70 w 98"/>
                                <a:gd name="T27" fmla="*/ 117 h 145"/>
                                <a:gd name="T28" fmla="*/ 78 w 98"/>
                                <a:gd name="T29" fmla="*/ 71 h 145"/>
                                <a:gd name="T30" fmla="*/ 73 w 98"/>
                                <a:gd name="T31" fmla="*/ 32 h 145"/>
                                <a:gd name="T32" fmla="*/ 50 w 98"/>
                                <a:gd name="T33" fmla="*/ 16 h 145"/>
                                <a:gd name="T34" fmla="*/ 27 w 98"/>
                                <a:gd name="T35" fmla="*/ 31 h 145"/>
                                <a:gd name="T36" fmla="*/ 19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8" y="0"/>
                                  </a:moveTo>
                                  <a:lnTo>
                                    <a:pt x="48" y="0"/>
                                  </a:lnTo>
                                  <a:cubicBezTo>
                                    <a:pt x="67" y="0"/>
                                    <a:pt x="80" y="8"/>
                                    <a:pt x="88" y="23"/>
                                  </a:cubicBezTo>
                                  <a:cubicBezTo>
                                    <a:pt x="94" y="34"/>
                                    <a:pt x="98" y="50"/>
                                    <a:pt x="98" y="71"/>
                                  </a:cubicBezTo>
                                  <a:cubicBezTo>
                                    <a:pt x="98" y="90"/>
                                    <a:pt x="95" y="106"/>
                                    <a:pt x="89" y="118"/>
                                  </a:cubicBezTo>
                                  <a:cubicBezTo>
                                    <a:pt x="81" y="136"/>
                                    <a:pt x="67" y="145"/>
                                    <a:pt x="48" y="145"/>
                                  </a:cubicBezTo>
                                  <a:cubicBezTo>
                                    <a:pt x="31" y="145"/>
                                    <a:pt x="19" y="138"/>
                                    <a:pt x="10" y="123"/>
                                  </a:cubicBezTo>
                                  <a:cubicBezTo>
                                    <a:pt x="4" y="111"/>
                                    <a:pt x="0" y="94"/>
                                    <a:pt x="0" y="74"/>
                                  </a:cubicBezTo>
                                  <a:cubicBezTo>
                                    <a:pt x="0" y="58"/>
                                    <a:pt x="2" y="44"/>
                                    <a:pt x="6" y="32"/>
                                  </a:cubicBezTo>
                                  <a:cubicBezTo>
                                    <a:pt x="14" y="11"/>
                                    <a:pt x="28" y="0"/>
                                    <a:pt x="48" y="0"/>
                                  </a:cubicBezTo>
                                  <a:lnTo>
                                    <a:pt x="48" y="0"/>
                                  </a:lnTo>
                                  <a:close/>
                                  <a:moveTo>
                                    <a:pt x="48" y="129"/>
                                  </a:moveTo>
                                  <a:lnTo>
                                    <a:pt x="48" y="129"/>
                                  </a:lnTo>
                                  <a:cubicBezTo>
                                    <a:pt x="57" y="129"/>
                                    <a:pt x="65" y="125"/>
                                    <a:pt x="70" y="117"/>
                                  </a:cubicBezTo>
                                  <a:cubicBezTo>
                                    <a:pt x="76" y="109"/>
                                    <a:pt x="78" y="94"/>
                                    <a:pt x="78" y="71"/>
                                  </a:cubicBezTo>
                                  <a:cubicBezTo>
                                    <a:pt x="78" y="55"/>
                                    <a:pt x="76" y="42"/>
                                    <a:pt x="73" y="32"/>
                                  </a:cubicBezTo>
                                  <a:cubicBezTo>
                                    <a:pt x="69" y="21"/>
                                    <a:pt x="61" y="16"/>
                                    <a:pt x="50" y="16"/>
                                  </a:cubicBezTo>
                                  <a:cubicBezTo>
                                    <a:pt x="39" y="16"/>
                                    <a:pt x="31" y="21"/>
                                    <a:pt x="27" y="31"/>
                                  </a:cubicBezTo>
                                  <a:cubicBezTo>
                                    <a:pt x="22" y="41"/>
                                    <a:pt x="19" y="55"/>
                                    <a:pt x="19" y="74"/>
                                  </a:cubicBezTo>
                                  <a:cubicBezTo>
                                    <a:pt x="19" y="89"/>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21" name="Freeform 378"/>
                          <wps:cNvSpPr>
                            <a:spLocks/>
                          </wps:cNvSpPr>
                          <wps:spPr bwMode="auto">
                            <a:xfrm>
                              <a:off x="7072" y="2998"/>
                              <a:ext cx="79" cy="115"/>
                            </a:xfrm>
                            <a:custGeom>
                              <a:avLst/>
                              <a:gdLst>
                                <a:gd name="T0" fmla="*/ 48 w 99"/>
                                <a:gd name="T1" fmla="*/ 145 h 145"/>
                                <a:gd name="T2" fmla="*/ 48 w 99"/>
                                <a:gd name="T3" fmla="*/ 145 h 145"/>
                                <a:gd name="T4" fmla="*/ 12 w 99"/>
                                <a:gd name="T5" fmla="*/ 132 h 145"/>
                                <a:gd name="T6" fmla="*/ 0 w 99"/>
                                <a:gd name="T7" fmla="*/ 98 h 145"/>
                                <a:gd name="T8" fmla="*/ 19 w 99"/>
                                <a:gd name="T9" fmla="*/ 98 h 145"/>
                                <a:gd name="T10" fmla="*/ 24 w 99"/>
                                <a:gd name="T11" fmla="*/ 118 h 145"/>
                                <a:gd name="T12" fmla="*/ 49 w 99"/>
                                <a:gd name="T13" fmla="*/ 129 h 145"/>
                                <a:gd name="T14" fmla="*/ 72 w 99"/>
                                <a:gd name="T15" fmla="*/ 122 h 145"/>
                                <a:gd name="T16" fmla="*/ 80 w 99"/>
                                <a:gd name="T17" fmla="*/ 102 h 145"/>
                                <a:gd name="T18" fmla="*/ 71 w 99"/>
                                <a:gd name="T19" fmla="*/ 82 h 145"/>
                                <a:gd name="T20" fmla="*/ 46 w 99"/>
                                <a:gd name="T21" fmla="*/ 76 h 145"/>
                                <a:gd name="T22" fmla="*/ 43 w 99"/>
                                <a:gd name="T23" fmla="*/ 76 h 145"/>
                                <a:gd name="T24" fmla="*/ 39 w 99"/>
                                <a:gd name="T25" fmla="*/ 76 h 145"/>
                                <a:gd name="T26" fmla="*/ 39 w 99"/>
                                <a:gd name="T27" fmla="*/ 61 h 145"/>
                                <a:gd name="T28" fmla="*/ 44 w 99"/>
                                <a:gd name="T29" fmla="*/ 61 h 145"/>
                                <a:gd name="T30" fmla="*/ 48 w 99"/>
                                <a:gd name="T31" fmla="*/ 61 h 145"/>
                                <a:gd name="T32" fmla="*/ 64 w 99"/>
                                <a:gd name="T33" fmla="*/ 58 h 145"/>
                                <a:gd name="T34" fmla="*/ 75 w 99"/>
                                <a:gd name="T35" fmla="*/ 38 h 145"/>
                                <a:gd name="T36" fmla="*/ 68 w 99"/>
                                <a:gd name="T37" fmla="*/ 22 h 145"/>
                                <a:gd name="T38" fmla="*/ 50 w 99"/>
                                <a:gd name="T39" fmla="*/ 16 h 145"/>
                                <a:gd name="T40" fmla="*/ 26 w 99"/>
                                <a:gd name="T41" fmla="*/ 28 h 145"/>
                                <a:gd name="T42" fmla="*/ 22 w 99"/>
                                <a:gd name="T43" fmla="*/ 47 h 145"/>
                                <a:gd name="T44" fmla="*/ 4 w 99"/>
                                <a:gd name="T45" fmla="*/ 47 h 145"/>
                                <a:gd name="T46" fmla="*/ 10 w 99"/>
                                <a:gd name="T47" fmla="*/ 20 h 145"/>
                                <a:gd name="T48" fmla="*/ 49 w 99"/>
                                <a:gd name="T49" fmla="*/ 0 h 145"/>
                                <a:gd name="T50" fmla="*/ 82 w 99"/>
                                <a:gd name="T51" fmla="*/ 10 h 145"/>
                                <a:gd name="T52" fmla="*/ 94 w 99"/>
                                <a:gd name="T53" fmla="*/ 38 h 145"/>
                                <a:gd name="T54" fmla="*/ 87 w 99"/>
                                <a:gd name="T55" fmla="*/ 59 h 145"/>
                                <a:gd name="T56" fmla="*/ 76 w 99"/>
                                <a:gd name="T57" fmla="*/ 66 h 145"/>
                                <a:gd name="T58" fmla="*/ 93 w 99"/>
                                <a:gd name="T59" fmla="*/ 78 h 145"/>
                                <a:gd name="T60" fmla="*/ 99 w 99"/>
                                <a:gd name="T61" fmla="*/ 100 h 145"/>
                                <a:gd name="T62" fmla="*/ 86 w 99"/>
                                <a:gd name="T63" fmla="*/ 133 h 145"/>
                                <a:gd name="T64" fmla="*/ 48 w 99"/>
                                <a:gd name="T65" fmla="*/ 145 h 145"/>
                                <a:gd name="T66" fmla="*/ 48 w 99"/>
                                <a:gd name="T67" fmla="*/ 145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99" h="145">
                                  <a:moveTo>
                                    <a:pt x="48" y="145"/>
                                  </a:moveTo>
                                  <a:lnTo>
                                    <a:pt x="48" y="145"/>
                                  </a:lnTo>
                                  <a:cubicBezTo>
                                    <a:pt x="31" y="145"/>
                                    <a:pt x="19" y="141"/>
                                    <a:pt x="12" y="132"/>
                                  </a:cubicBezTo>
                                  <a:cubicBezTo>
                                    <a:pt x="4" y="122"/>
                                    <a:pt x="0" y="111"/>
                                    <a:pt x="0" y="98"/>
                                  </a:cubicBezTo>
                                  <a:lnTo>
                                    <a:pt x="19" y="98"/>
                                  </a:lnTo>
                                  <a:cubicBezTo>
                                    <a:pt x="20" y="107"/>
                                    <a:pt x="22" y="114"/>
                                    <a:pt x="24" y="118"/>
                                  </a:cubicBezTo>
                                  <a:cubicBezTo>
                                    <a:pt x="29" y="125"/>
                                    <a:pt x="37" y="129"/>
                                    <a:pt x="49" y="129"/>
                                  </a:cubicBezTo>
                                  <a:cubicBezTo>
                                    <a:pt x="58" y="129"/>
                                    <a:pt x="66" y="127"/>
                                    <a:pt x="72" y="122"/>
                                  </a:cubicBezTo>
                                  <a:cubicBezTo>
                                    <a:pt x="77" y="117"/>
                                    <a:pt x="80" y="110"/>
                                    <a:pt x="80" y="102"/>
                                  </a:cubicBezTo>
                                  <a:cubicBezTo>
                                    <a:pt x="80" y="93"/>
                                    <a:pt x="77" y="86"/>
                                    <a:pt x="71" y="82"/>
                                  </a:cubicBezTo>
                                  <a:cubicBezTo>
                                    <a:pt x="65" y="78"/>
                                    <a:pt x="57" y="76"/>
                                    <a:pt x="46" y="76"/>
                                  </a:cubicBezTo>
                                  <a:cubicBezTo>
                                    <a:pt x="45" y="76"/>
                                    <a:pt x="44" y="76"/>
                                    <a:pt x="43" y="76"/>
                                  </a:cubicBezTo>
                                  <a:cubicBezTo>
                                    <a:pt x="42" y="76"/>
                                    <a:pt x="40" y="76"/>
                                    <a:pt x="39" y="76"/>
                                  </a:cubicBezTo>
                                  <a:lnTo>
                                    <a:pt x="39" y="61"/>
                                  </a:lnTo>
                                  <a:cubicBezTo>
                                    <a:pt x="41" y="61"/>
                                    <a:pt x="42" y="61"/>
                                    <a:pt x="44" y="61"/>
                                  </a:cubicBezTo>
                                  <a:cubicBezTo>
                                    <a:pt x="45" y="61"/>
                                    <a:pt x="46" y="61"/>
                                    <a:pt x="48" y="61"/>
                                  </a:cubicBezTo>
                                  <a:cubicBezTo>
                                    <a:pt x="54" y="61"/>
                                    <a:pt x="60" y="60"/>
                                    <a:pt x="64" y="58"/>
                                  </a:cubicBezTo>
                                  <a:cubicBezTo>
                                    <a:pt x="72" y="54"/>
                                    <a:pt x="75" y="48"/>
                                    <a:pt x="75" y="38"/>
                                  </a:cubicBezTo>
                                  <a:cubicBezTo>
                                    <a:pt x="75" y="31"/>
                                    <a:pt x="73" y="26"/>
                                    <a:pt x="68" y="22"/>
                                  </a:cubicBezTo>
                                  <a:cubicBezTo>
                                    <a:pt x="63" y="18"/>
                                    <a:pt x="57" y="16"/>
                                    <a:pt x="50" y="16"/>
                                  </a:cubicBezTo>
                                  <a:cubicBezTo>
                                    <a:pt x="39" y="16"/>
                                    <a:pt x="30" y="20"/>
                                    <a:pt x="26" y="28"/>
                                  </a:cubicBezTo>
                                  <a:cubicBezTo>
                                    <a:pt x="23" y="32"/>
                                    <a:pt x="22" y="39"/>
                                    <a:pt x="22" y="47"/>
                                  </a:cubicBezTo>
                                  <a:lnTo>
                                    <a:pt x="4" y="47"/>
                                  </a:lnTo>
                                  <a:cubicBezTo>
                                    <a:pt x="4" y="36"/>
                                    <a:pt x="6" y="27"/>
                                    <a:pt x="10" y="20"/>
                                  </a:cubicBezTo>
                                  <a:cubicBezTo>
                                    <a:pt x="18" y="7"/>
                                    <a:pt x="30" y="0"/>
                                    <a:pt x="49" y="0"/>
                                  </a:cubicBezTo>
                                  <a:cubicBezTo>
                                    <a:pt x="63" y="0"/>
                                    <a:pt x="74" y="3"/>
                                    <a:pt x="82" y="10"/>
                                  </a:cubicBezTo>
                                  <a:cubicBezTo>
                                    <a:pt x="90" y="16"/>
                                    <a:pt x="94" y="25"/>
                                    <a:pt x="94" y="38"/>
                                  </a:cubicBezTo>
                                  <a:cubicBezTo>
                                    <a:pt x="94" y="46"/>
                                    <a:pt x="91" y="53"/>
                                    <a:pt x="87" y="59"/>
                                  </a:cubicBezTo>
                                  <a:cubicBezTo>
                                    <a:pt x="84" y="62"/>
                                    <a:pt x="80" y="65"/>
                                    <a:pt x="76" y="66"/>
                                  </a:cubicBezTo>
                                  <a:cubicBezTo>
                                    <a:pt x="83" y="69"/>
                                    <a:pt x="89" y="72"/>
                                    <a:pt x="93" y="78"/>
                                  </a:cubicBezTo>
                                  <a:cubicBezTo>
                                    <a:pt x="97" y="84"/>
                                    <a:pt x="99" y="91"/>
                                    <a:pt x="99" y="100"/>
                                  </a:cubicBezTo>
                                  <a:cubicBezTo>
                                    <a:pt x="99" y="113"/>
                                    <a:pt x="95" y="124"/>
                                    <a:pt x="86" y="133"/>
                                  </a:cubicBezTo>
                                  <a:cubicBezTo>
                                    <a:pt x="77" y="141"/>
                                    <a:pt x="64" y="145"/>
                                    <a:pt x="48" y="145"/>
                                  </a:cubicBezTo>
                                  <a:lnTo>
                                    <a:pt x="48" y="145"/>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22" name="Freeform 379"/>
                          <wps:cNvSpPr>
                            <a:spLocks/>
                          </wps:cNvSpPr>
                          <wps:spPr bwMode="auto">
                            <a:xfrm>
                              <a:off x="7163" y="2993"/>
                              <a:ext cx="37" cy="150"/>
                            </a:xfrm>
                            <a:custGeom>
                              <a:avLst/>
                              <a:gdLst>
                                <a:gd name="T0" fmla="*/ 0 w 46"/>
                                <a:gd name="T1" fmla="*/ 189 h 189"/>
                                <a:gd name="T2" fmla="*/ 0 w 46"/>
                                <a:gd name="T3" fmla="*/ 189 h 189"/>
                                <a:gd name="T4" fmla="*/ 21 w 46"/>
                                <a:gd name="T5" fmla="*/ 144 h 189"/>
                                <a:gd name="T6" fmla="*/ 28 w 46"/>
                                <a:gd name="T7" fmla="*/ 94 h 189"/>
                                <a:gd name="T8" fmla="*/ 20 w 46"/>
                                <a:gd name="T9" fmla="*/ 42 h 189"/>
                                <a:gd name="T10" fmla="*/ 0 w 46"/>
                                <a:gd name="T11" fmla="*/ 0 h 189"/>
                                <a:gd name="T12" fmla="*/ 12 w 46"/>
                                <a:gd name="T13" fmla="*/ 0 h 189"/>
                                <a:gd name="T14" fmla="*/ 31 w 46"/>
                                <a:gd name="T15" fmla="*/ 30 h 189"/>
                                <a:gd name="T16" fmla="*/ 37 w 46"/>
                                <a:gd name="T17" fmla="*/ 46 h 189"/>
                                <a:gd name="T18" fmla="*/ 44 w 46"/>
                                <a:gd name="T19" fmla="*/ 70 h 189"/>
                                <a:gd name="T20" fmla="*/ 46 w 46"/>
                                <a:gd name="T21" fmla="*/ 93 h 189"/>
                                <a:gd name="T22" fmla="*/ 37 w 46"/>
                                <a:gd name="T23" fmla="*/ 145 h 189"/>
                                <a:gd name="T24" fmla="*/ 13 w 46"/>
                                <a:gd name="T25" fmla="*/ 189 h 189"/>
                                <a:gd name="T26" fmla="*/ 0 w 46"/>
                                <a:gd name="T27" fmla="*/ 189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0" y="189"/>
                                  </a:moveTo>
                                  <a:lnTo>
                                    <a:pt x="0" y="189"/>
                                  </a:lnTo>
                                  <a:cubicBezTo>
                                    <a:pt x="11" y="168"/>
                                    <a:pt x="18" y="153"/>
                                    <a:pt x="21" y="144"/>
                                  </a:cubicBezTo>
                                  <a:cubicBezTo>
                                    <a:pt x="25" y="130"/>
                                    <a:pt x="28" y="113"/>
                                    <a:pt x="28" y="94"/>
                                  </a:cubicBezTo>
                                  <a:cubicBezTo>
                                    <a:pt x="28" y="75"/>
                                    <a:pt x="25" y="58"/>
                                    <a:pt x="20" y="42"/>
                                  </a:cubicBezTo>
                                  <a:cubicBezTo>
                                    <a:pt x="16" y="32"/>
                                    <a:pt x="10" y="18"/>
                                    <a:pt x="0" y="0"/>
                                  </a:cubicBezTo>
                                  <a:lnTo>
                                    <a:pt x="12" y="0"/>
                                  </a:lnTo>
                                  <a:cubicBezTo>
                                    <a:pt x="22" y="16"/>
                                    <a:pt x="28" y="26"/>
                                    <a:pt x="31" y="30"/>
                                  </a:cubicBezTo>
                                  <a:cubicBezTo>
                                    <a:pt x="33" y="34"/>
                                    <a:pt x="35" y="39"/>
                                    <a:pt x="37" y="46"/>
                                  </a:cubicBezTo>
                                  <a:cubicBezTo>
                                    <a:pt x="41" y="54"/>
                                    <a:pt x="43" y="62"/>
                                    <a:pt x="44" y="70"/>
                                  </a:cubicBezTo>
                                  <a:cubicBezTo>
                                    <a:pt x="46" y="78"/>
                                    <a:pt x="46" y="86"/>
                                    <a:pt x="46" y="93"/>
                                  </a:cubicBezTo>
                                  <a:cubicBezTo>
                                    <a:pt x="46" y="113"/>
                                    <a:pt x="43" y="130"/>
                                    <a:pt x="37" y="145"/>
                                  </a:cubicBezTo>
                                  <a:cubicBezTo>
                                    <a:pt x="33" y="155"/>
                                    <a:pt x="25" y="170"/>
                                    <a:pt x="13" y="189"/>
                                  </a:cubicBezTo>
                                  <a:lnTo>
                                    <a:pt x="0" y="18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23" name="Freeform 380"/>
                          <wps:cNvSpPr>
                            <a:spLocks noEditPoints="1"/>
                          </wps:cNvSpPr>
                          <wps:spPr bwMode="auto">
                            <a:xfrm>
                              <a:off x="5949" y="1749"/>
                              <a:ext cx="79" cy="111"/>
                            </a:xfrm>
                            <a:custGeom>
                              <a:avLst/>
                              <a:gdLst>
                                <a:gd name="T0" fmla="*/ 61 w 100"/>
                                <a:gd name="T1" fmla="*/ 91 h 141"/>
                                <a:gd name="T2" fmla="*/ 61 w 100"/>
                                <a:gd name="T3" fmla="*/ 91 h 141"/>
                                <a:gd name="T4" fmla="*/ 61 w 100"/>
                                <a:gd name="T5" fmla="*/ 27 h 141"/>
                                <a:gd name="T6" fmla="*/ 16 w 100"/>
                                <a:gd name="T7" fmla="*/ 91 h 141"/>
                                <a:gd name="T8" fmla="*/ 61 w 100"/>
                                <a:gd name="T9" fmla="*/ 91 h 141"/>
                                <a:gd name="T10" fmla="*/ 62 w 100"/>
                                <a:gd name="T11" fmla="*/ 141 h 141"/>
                                <a:gd name="T12" fmla="*/ 62 w 100"/>
                                <a:gd name="T13" fmla="*/ 141 h 141"/>
                                <a:gd name="T14" fmla="*/ 62 w 100"/>
                                <a:gd name="T15" fmla="*/ 107 h 141"/>
                                <a:gd name="T16" fmla="*/ 0 w 100"/>
                                <a:gd name="T17" fmla="*/ 107 h 141"/>
                                <a:gd name="T18" fmla="*/ 0 w 100"/>
                                <a:gd name="T19" fmla="*/ 89 h 141"/>
                                <a:gd name="T20" fmla="*/ 64 w 100"/>
                                <a:gd name="T21" fmla="*/ 0 h 141"/>
                                <a:gd name="T22" fmla="*/ 79 w 100"/>
                                <a:gd name="T23" fmla="*/ 0 h 141"/>
                                <a:gd name="T24" fmla="*/ 79 w 100"/>
                                <a:gd name="T25" fmla="*/ 91 h 141"/>
                                <a:gd name="T26" fmla="*/ 100 w 100"/>
                                <a:gd name="T27" fmla="*/ 91 h 141"/>
                                <a:gd name="T28" fmla="*/ 100 w 100"/>
                                <a:gd name="T29" fmla="*/ 107 h 141"/>
                                <a:gd name="T30" fmla="*/ 79 w 100"/>
                                <a:gd name="T31" fmla="*/ 107 h 141"/>
                                <a:gd name="T32" fmla="*/ 79 w 100"/>
                                <a:gd name="T33" fmla="*/ 141 h 141"/>
                                <a:gd name="T34" fmla="*/ 62 w 100"/>
                                <a:gd name="T35"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00" h="141">
                                  <a:moveTo>
                                    <a:pt x="61" y="91"/>
                                  </a:moveTo>
                                  <a:lnTo>
                                    <a:pt x="61" y="91"/>
                                  </a:lnTo>
                                  <a:lnTo>
                                    <a:pt x="61" y="27"/>
                                  </a:lnTo>
                                  <a:lnTo>
                                    <a:pt x="16" y="91"/>
                                  </a:lnTo>
                                  <a:lnTo>
                                    <a:pt x="61" y="91"/>
                                  </a:lnTo>
                                  <a:close/>
                                  <a:moveTo>
                                    <a:pt x="62" y="141"/>
                                  </a:moveTo>
                                  <a:lnTo>
                                    <a:pt x="62" y="141"/>
                                  </a:lnTo>
                                  <a:lnTo>
                                    <a:pt x="62" y="107"/>
                                  </a:lnTo>
                                  <a:lnTo>
                                    <a:pt x="0" y="107"/>
                                  </a:lnTo>
                                  <a:lnTo>
                                    <a:pt x="0" y="89"/>
                                  </a:lnTo>
                                  <a:lnTo>
                                    <a:pt x="64" y="0"/>
                                  </a:lnTo>
                                  <a:lnTo>
                                    <a:pt x="79" y="0"/>
                                  </a:lnTo>
                                  <a:lnTo>
                                    <a:pt x="79" y="91"/>
                                  </a:lnTo>
                                  <a:lnTo>
                                    <a:pt x="100" y="91"/>
                                  </a:lnTo>
                                  <a:lnTo>
                                    <a:pt x="100" y="107"/>
                                  </a:lnTo>
                                  <a:lnTo>
                                    <a:pt x="79" y="107"/>
                                  </a:lnTo>
                                  <a:lnTo>
                                    <a:pt x="79" y="141"/>
                                  </a:lnTo>
                                  <a:lnTo>
                                    <a:pt x="62" y="1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24" name="Freeform 381"/>
                          <wps:cNvSpPr>
                            <a:spLocks/>
                          </wps:cNvSpPr>
                          <wps:spPr bwMode="auto">
                            <a:xfrm>
                              <a:off x="6048" y="1844"/>
                              <a:ext cx="16" cy="16"/>
                            </a:xfrm>
                            <a:custGeom>
                              <a:avLst/>
                              <a:gdLst>
                                <a:gd name="T0" fmla="*/ 0 w 20"/>
                                <a:gd name="T1" fmla="*/ 0 h 21"/>
                                <a:gd name="T2" fmla="*/ 0 w 20"/>
                                <a:gd name="T3" fmla="*/ 0 h 21"/>
                                <a:gd name="T4" fmla="*/ 20 w 20"/>
                                <a:gd name="T5" fmla="*/ 0 h 21"/>
                                <a:gd name="T6" fmla="*/ 20 w 20"/>
                                <a:gd name="T7" fmla="*/ 21 h 21"/>
                                <a:gd name="T8" fmla="*/ 0 w 20"/>
                                <a:gd name="T9" fmla="*/ 21 h 21"/>
                                <a:gd name="T10" fmla="*/ 0 w 20"/>
                                <a:gd name="T11" fmla="*/ 0 h 21"/>
                              </a:gdLst>
                              <a:ahLst/>
                              <a:cxnLst>
                                <a:cxn ang="0">
                                  <a:pos x="T0" y="T1"/>
                                </a:cxn>
                                <a:cxn ang="0">
                                  <a:pos x="T2" y="T3"/>
                                </a:cxn>
                                <a:cxn ang="0">
                                  <a:pos x="T4" y="T5"/>
                                </a:cxn>
                                <a:cxn ang="0">
                                  <a:pos x="T6" y="T7"/>
                                </a:cxn>
                                <a:cxn ang="0">
                                  <a:pos x="T8" y="T9"/>
                                </a:cxn>
                                <a:cxn ang="0">
                                  <a:pos x="T10" y="T11"/>
                                </a:cxn>
                              </a:cxnLst>
                              <a:rect l="0" t="0" r="r" b="b"/>
                              <a:pathLst>
                                <a:path w="20" h="21">
                                  <a:moveTo>
                                    <a:pt x="0" y="0"/>
                                  </a:moveTo>
                                  <a:lnTo>
                                    <a:pt x="0" y="0"/>
                                  </a:lnTo>
                                  <a:lnTo>
                                    <a:pt x="20" y="0"/>
                                  </a:lnTo>
                                  <a:lnTo>
                                    <a:pt x="20"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25" name="Freeform 382"/>
                          <wps:cNvSpPr>
                            <a:spLocks noEditPoints="1"/>
                          </wps:cNvSpPr>
                          <wps:spPr bwMode="auto">
                            <a:xfrm>
                              <a:off x="6084" y="1749"/>
                              <a:ext cx="75" cy="114"/>
                            </a:xfrm>
                            <a:custGeom>
                              <a:avLst/>
                              <a:gdLst>
                                <a:gd name="T0" fmla="*/ 20 w 95"/>
                                <a:gd name="T1" fmla="*/ 107 h 145"/>
                                <a:gd name="T2" fmla="*/ 20 w 95"/>
                                <a:gd name="T3" fmla="*/ 107 h 145"/>
                                <a:gd name="T4" fmla="*/ 31 w 95"/>
                                <a:gd name="T5" fmla="*/ 127 h 145"/>
                                <a:gd name="T6" fmla="*/ 43 w 95"/>
                                <a:gd name="T7" fmla="*/ 130 h 145"/>
                                <a:gd name="T8" fmla="*/ 65 w 95"/>
                                <a:gd name="T9" fmla="*/ 120 h 145"/>
                                <a:gd name="T10" fmla="*/ 78 w 95"/>
                                <a:gd name="T11" fmla="*/ 77 h 145"/>
                                <a:gd name="T12" fmla="*/ 63 w 95"/>
                                <a:gd name="T13" fmla="*/ 90 h 145"/>
                                <a:gd name="T14" fmla="*/ 44 w 95"/>
                                <a:gd name="T15" fmla="*/ 94 h 145"/>
                                <a:gd name="T16" fmla="*/ 12 w 95"/>
                                <a:gd name="T17" fmla="*/ 81 h 145"/>
                                <a:gd name="T18" fmla="*/ 0 w 95"/>
                                <a:gd name="T19" fmla="*/ 48 h 145"/>
                                <a:gd name="T20" fmla="*/ 12 w 95"/>
                                <a:gd name="T21" fmla="*/ 14 h 145"/>
                                <a:gd name="T22" fmla="*/ 46 w 95"/>
                                <a:gd name="T23" fmla="*/ 0 h 145"/>
                                <a:gd name="T24" fmla="*/ 89 w 95"/>
                                <a:gd name="T25" fmla="*/ 28 h 145"/>
                                <a:gd name="T26" fmla="*/ 95 w 95"/>
                                <a:gd name="T27" fmla="*/ 66 h 145"/>
                                <a:gd name="T28" fmla="*/ 88 w 95"/>
                                <a:gd name="T29" fmla="*/ 112 h 145"/>
                                <a:gd name="T30" fmla="*/ 44 w 95"/>
                                <a:gd name="T31" fmla="*/ 145 h 145"/>
                                <a:gd name="T32" fmla="*/ 12 w 95"/>
                                <a:gd name="T33" fmla="*/ 134 h 145"/>
                                <a:gd name="T34" fmla="*/ 2 w 95"/>
                                <a:gd name="T35" fmla="*/ 107 h 145"/>
                                <a:gd name="T36" fmla="*/ 20 w 95"/>
                                <a:gd name="T37" fmla="*/ 107 h 145"/>
                                <a:gd name="T38" fmla="*/ 46 w 95"/>
                                <a:gd name="T39" fmla="*/ 78 h 145"/>
                                <a:gd name="T40" fmla="*/ 46 w 95"/>
                                <a:gd name="T41" fmla="*/ 78 h 145"/>
                                <a:gd name="T42" fmla="*/ 66 w 95"/>
                                <a:gd name="T43" fmla="*/ 71 h 145"/>
                                <a:gd name="T44" fmla="*/ 74 w 95"/>
                                <a:gd name="T45" fmla="*/ 47 h 145"/>
                                <a:gd name="T46" fmla="*/ 67 w 95"/>
                                <a:gd name="T47" fmla="*/ 24 h 145"/>
                                <a:gd name="T48" fmla="*/ 47 w 95"/>
                                <a:gd name="T49" fmla="*/ 16 h 145"/>
                                <a:gd name="T50" fmla="*/ 26 w 95"/>
                                <a:gd name="T51" fmla="*/ 25 h 145"/>
                                <a:gd name="T52" fmla="*/ 18 w 95"/>
                                <a:gd name="T53" fmla="*/ 48 h 145"/>
                                <a:gd name="T54" fmla="*/ 25 w 95"/>
                                <a:gd name="T55" fmla="*/ 70 h 145"/>
                                <a:gd name="T56" fmla="*/ 46 w 95"/>
                                <a:gd name="T57" fmla="*/ 78 h 145"/>
                                <a:gd name="T58" fmla="*/ 46 w 95"/>
                                <a:gd name="T59" fmla="*/ 7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95" h="145">
                                  <a:moveTo>
                                    <a:pt x="20" y="107"/>
                                  </a:moveTo>
                                  <a:lnTo>
                                    <a:pt x="20" y="107"/>
                                  </a:lnTo>
                                  <a:cubicBezTo>
                                    <a:pt x="20" y="117"/>
                                    <a:pt x="24" y="124"/>
                                    <a:pt x="31" y="127"/>
                                  </a:cubicBezTo>
                                  <a:cubicBezTo>
                                    <a:pt x="34" y="129"/>
                                    <a:pt x="39" y="130"/>
                                    <a:pt x="43" y="130"/>
                                  </a:cubicBezTo>
                                  <a:cubicBezTo>
                                    <a:pt x="52" y="130"/>
                                    <a:pt x="59" y="127"/>
                                    <a:pt x="65" y="120"/>
                                  </a:cubicBezTo>
                                  <a:cubicBezTo>
                                    <a:pt x="71" y="113"/>
                                    <a:pt x="75" y="98"/>
                                    <a:pt x="78" y="77"/>
                                  </a:cubicBezTo>
                                  <a:cubicBezTo>
                                    <a:pt x="74" y="83"/>
                                    <a:pt x="69" y="87"/>
                                    <a:pt x="63" y="90"/>
                                  </a:cubicBezTo>
                                  <a:cubicBezTo>
                                    <a:pt x="57" y="92"/>
                                    <a:pt x="51" y="94"/>
                                    <a:pt x="44" y="94"/>
                                  </a:cubicBezTo>
                                  <a:cubicBezTo>
                                    <a:pt x="30" y="94"/>
                                    <a:pt x="20" y="89"/>
                                    <a:pt x="12" y="81"/>
                                  </a:cubicBezTo>
                                  <a:cubicBezTo>
                                    <a:pt x="4" y="72"/>
                                    <a:pt x="0" y="62"/>
                                    <a:pt x="0" y="48"/>
                                  </a:cubicBezTo>
                                  <a:cubicBezTo>
                                    <a:pt x="0" y="35"/>
                                    <a:pt x="4" y="24"/>
                                    <a:pt x="12" y="14"/>
                                  </a:cubicBezTo>
                                  <a:cubicBezTo>
                                    <a:pt x="19" y="5"/>
                                    <a:pt x="31" y="0"/>
                                    <a:pt x="46" y="0"/>
                                  </a:cubicBezTo>
                                  <a:cubicBezTo>
                                    <a:pt x="67" y="0"/>
                                    <a:pt x="81" y="9"/>
                                    <a:pt x="89" y="28"/>
                                  </a:cubicBezTo>
                                  <a:cubicBezTo>
                                    <a:pt x="93" y="38"/>
                                    <a:pt x="95" y="50"/>
                                    <a:pt x="95" y="66"/>
                                  </a:cubicBezTo>
                                  <a:cubicBezTo>
                                    <a:pt x="95" y="83"/>
                                    <a:pt x="93" y="98"/>
                                    <a:pt x="88" y="112"/>
                                  </a:cubicBezTo>
                                  <a:cubicBezTo>
                                    <a:pt x="79" y="134"/>
                                    <a:pt x="64" y="145"/>
                                    <a:pt x="44" y="145"/>
                                  </a:cubicBezTo>
                                  <a:cubicBezTo>
                                    <a:pt x="30" y="145"/>
                                    <a:pt x="19" y="141"/>
                                    <a:pt x="12" y="134"/>
                                  </a:cubicBezTo>
                                  <a:cubicBezTo>
                                    <a:pt x="5" y="127"/>
                                    <a:pt x="2" y="118"/>
                                    <a:pt x="2" y="107"/>
                                  </a:cubicBezTo>
                                  <a:lnTo>
                                    <a:pt x="20" y="107"/>
                                  </a:lnTo>
                                  <a:close/>
                                  <a:moveTo>
                                    <a:pt x="46" y="78"/>
                                  </a:moveTo>
                                  <a:lnTo>
                                    <a:pt x="46" y="78"/>
                                  </a:lnTo>
                                  <a:cubicBezTo>
                                    <a:pt x="53" y="78"/>
                                    <a:pt x="60" y="76"/>
                                    <a:pt x="66" y="71"/>
                                  </a:cubicBezTo>
                                  <a:cubicBezTo>
                                    <a:pt x="72" y="66"/>
                                    <a:pt x="74" y="58"/>
                                    <a:pt x="74" y="47"/>
                                  </a:cubicBezTo>
                                  <a:cubicBezTo>
                                    <a:pt x="74" y="36"/>
                                    <a:pt x="72" y="29"/>
                                    <a:pt x="67" y="24"/>
                                  </a:cubicBezTo>
                                  <a:cubicBezTo>
                                    <a:pt x="61" y="18"/>
                                    <a:pt x="55" y="16"/>
                                    <a:pt x="47" y="16"/>
                                  </a:cubicBezTo>
                                  <a:cubicBezTo>
                                    <a:pt x="38" y="16"/>
                                    <a:pt x="31" y="19"/>
                                    <a:pt x="26" y="25"/>
                                  </a:cubicBezTo>
                                  <a:cubicBezTo>
                                    <a:pt x="21" y="30"/>
                                    <a:pt x="18" y="38"/>
                                    <a:pt x="18" y="48"/>
                                  </a:cubicBezTo>
                                  <a:cubicBezTo>
                                    <a:pt x="18" y="57"/>
                                    <a:pt x="21" y="64"/>
                                    <a:pt x="25" y="70"/>
                                  </a:cubicBezTo>
                                  <a:cubicBezTo>
                                    <a:pt x="30" y="75"/>
                                    <a:pt x="37" y="78"/>
                                    <a:pt x="46" y="78"/>
                                  </a:cubicBezTo>
                                  <a:lnTo>
                                    <a:pt x="46" y="7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26" name="Freeform 383"/>
                          <wps:cNvSpPr>
                            <a:spLocks/>
                          </wps:cNvSpPr>
                          <wps:spPr bwMode="auto">
                            <a:xfrm>
                              <a:off x="6173" y="1748"/>
                              <a:ext cx="77" cy="112"/>
                            </a:xfrm>
                            <a:custGeom>
                              <a:avLst/>
                              <a:gdLst>
                                <a:gd name="T0" fmla="*/ 0 w 97"/>
                                <a:gd name="T1" fmla="*/ 142 h 142"/>
                                <a:gd name="T2" fmla="*/ 0 w 97"/>
                                <a:gd name="T3" fmla="*/ 142 h 142"/>
                                <a:gd name="T4" fmla="*/ 7 w 97"/>
                                <a:gd name="T5" fmla="*/ 110 h 142"/>
                                <a:gd name="T6" fmla="*/ 33 w 97"/>
                                <a:gd name="T7" fmla="*/ 86 h 142"/>
                                <a:gd name="T8" fmla="*/ 52 w 97"/>
                                <a:gd name="T9" fmla="*/ 75 h 142"/>
                                <a:gd name="T10" fmla="*/ 70 w 97"/>
                                <a:gd name="T11" fmla="*/ 62 h 142"/>
                                <a:gd name="T12" fmla="*/ 78 w 97"/>
                                <a:gd name="T13" fmla="*/ 44 h 142"/>
                                <a:gd name="T14" fmla="*/ 70 w 97"/>
                                <a:gd name="T15" fmla="*/ 24 h 142"/>
                                <a:gd name="T16" fmla="*/ 51 w 97"/>
                                <a:gd name="T17" fmla="*/ 17 h 142"/>
                                <a:gd name="T18" fmla="*/ 25 w 97"/>
                                <a:gd name="T19" fmla="*/ 31 h 142"/>
                                <a:gd name="T20" fmla="*/ 21 w 97"/>
                                <a:gd name="T21" fmla="*/ 51 h 142"/>
                                <a:gd name="T22" fmla="*/ 3 w 97"/>
                                <a:gd name="T23" fmla="*/ 51 h 142"/>
                                <a:gd name="T24" fmla="*/ 10 w 97"/>
                                <a:gd name="T25" fmla="*/ 21 h 142"/>
                                <a:gd name="T26" fmla="*/ 51 w 97"/>
                                <a:gd name="T27" fmla="*/ 0 h 142"/>
                                <a:gd name="T28" fmla="*/ 86 w 97"/>
                                <a:gd name="T29" fmla="*/ 14 h 142"/>
                                <a:gd name="T30" fmla="*/ 97 w 97"/>
                                <a:gd name="T31" fmla="*/ 43 h 142"/>
                                <a:gd name="T32" fmla="*/ 86 w 97"/>
                                <a:gd name="T33" fmla="*/ 72 h 142"/>
                                <a:gd name="T34" fmla="*/ 61 w 97"/>
                                <a:gd name="T35" fmla="*/ 89 h 142"/>
                                <a:gd name="T36" fmla="*/ 47 w 97"/>
                                <a:gd name="T37" fmla="*/ 96 h 142"/>
                                <a:gd name="T38" fmla="*/ 32 w 97"/>
                                <a:gd name="T39" fmla="*/ 106 h 142"/>
                                <a:gd name="T40" fmla="*/ 20 w 97"/>
                                <a:gd name="T41" fmla="*/ 125 h 142"/>
                                <a:gd name="T42" fmla="*/ 97 w 97"/>
                                <a:gd name="T43" fmla="*/ 125 h 142"/>
                                <a:gd name="T44" fmla="*/ 97 w 97"/>
                                <a:gd name="T45" fmla="*/ 142 h 142"/>
                                <a:gd name="T46" fmla="*/ 0 w 97"/>
                                <a:gd name="T47"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7" h="142">
                                  <a:moveTo>
                                    <a:pt x="0" y="142"/>
                                  </a:moveTo>
                                  <a:lnTo>
                                    <a:pt x="0" y="142"/>
                                  </a:lnTo>
                                  <a:cubicBezTo>
                                    <a:pt x="1" y="130"/>
                                    <a:pt x="3" y="119"/>
                                    <a:pt x="7" y="110"/>
                                  </a:cubicBezTo>
                                  <a:cubicBezTo>
                                    <a:pt x="12" y="101"/>
                                    <a:pt x="20" y="93"/>
                                    <a:pt x="33" y="86"/>
                                  </a:cubicBezTo>
                                  <a:lnTo>
                                    <a:pt x="52" y="75"/>
                                  </a:lnTo>
                                  <a:cubicBezTo>
                                    <a:pt x="60" y="70"/>
                                    <a:pt x="66" y="66"/>
                                    <a:pt x="70" y="62"/>
                                  </a:cubicBezTo>
                                  <a:cubicBezTo>
                                    <a:pt x="75" y="57"/>
                                    <a:pt x="78" y="51"/>
                                    <a:pt x="78" y="44"/>
                                  </a:cubicBezTo>
                                  <a:cubicBezTo>
                                    <a:pt x="78" y="35"/>
                                    <a:pt x="75" y="29"/>
                                    <a:pt x="70" y="24"/>
                                  </a:cubicBezTo>
                                  <a:cubicBezTo>
                                    <a:pt x="66" y="19"/>
                                    <a:pt x="59" y="17"/>
                                    <a:pt x="51" y="17"/>
                                  </a:cubicBezTo>
                                  <a:cubicBezTo>
                                    <a:pt x="39" y="17"/>
                                    <a:pt x="30" y="21"/>
                                    <a:pt x="25" y="31"/>
                                  </a:cubicBezTo>
                                  <a:cubicBezTo>
                                    <a:pt x="23" y="35"/>
                                    <a:pt x="22" y="42"/>
                                    <a:pt x="21" y="51"/>
                                  </a:cubicBezTo>
                                  <a:lnTo>
                                    <a:pt x="3" y="51"/>
                                  </a:lnTo>
                                  <a:cubicBezTo>
                                    <a:pt x="3" y="39"/>
                                    <a:pt x="6" y="29"/>
                                    <a:pt x="10" y="21"/>
                                  </a:cubicBezTo>
                                  <a:cubicBezTo>
                                    <a:pt x="18" y="7"/>
                                    <a:pt x="31" y="0"/>
                                    <a:pt x="51" y="0"/>
                                  </a:cubicBezTo>
                                  <a:cubicBezTo>
                                    <a:pt x="67" y="0"/>
                                    <a:pt x="79" y="5"/>
                                    <a:pt x="86" y="14"/>
                                  </a:cubicBezTo>
                                  <a:cubicBezTo>
                                    <a:pt x="94" y="22"/>
                                    <a:pt x="97" y="32"/>
                                    <a:pt x="97" y="43"/>
                                  </a:cubicBezTo>
                                  <a:cubicBezTo>
                                    <a:pt x="97" y="54"/>
                                    <a:pt x="94" y="64"/>
                                    <a:pt x="86" y="72"/>
                                  </a:cubicBezTo>
                                  <a:cubicBezTo>
                                    <a:pt x="81" y="76"/>
                                    <a:pt x="73" y="82"/>
                                    <a:pt x="61" y="89"/>
                                  </a:cubicBezTo>
                                  <a:lnTo>
                                    <a:pt x="47" y="96"/>
                                  </a:lnTo>
                                  <a:cubicBezTo>
                                    <a:pt x="41" y="100"/>
                                    <a:pt x="36" y="103"/>
                                    <a:pt x="32" y="106"/>
                                  </a:cubicBezTo>
                                  <a:cubicBezTo>
                                    <a:pt x="26" y="112"/>
                                    <a:pt x="21" y="118"/>
                                    <a:pt x="20" y="125"/>
                                  </a:cubicBezTo>
                                  <a:lnTo>
                                    <a:pt x="97" y="125"/>
                                  </a:lnTo>
                                  <a:lnTo>
                                    <a:pt x="97" y="142"/>
                                  </a:lnTo>
                                  <a:lnTo>
                                    <a:pt x="0"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27" name="Freeform 384"/>
                          <wps:cNvSpPr>
                            <a:spLocks/>
                          </wps:cNvSpPr>
                          <wps:spPr bwMode="auto">
                            <a:xfrm>
                              <a:off x="6313" y="1744"/>
                              <a:ext cx="36" cy="149"/>
                            </a:xfrm>
                            <a:custGeom>
                              <a:avLst/>
                              <a:gdLst>
                                <a:gd name="T0" fmla="*/ 45 w 46"/>
                                <a:gd name="T1" fmla="*/ 0 h 188"/>
                                <a:gd name="T2" fmla="*/ 45 w 46"/>
                                <a:gd name="T3" fmla="*/ 0 h 188"/>
                                <a:gd name="T4" fmla="*/ 25 w 46"/>
                                <a:gd name="T5" fmla="*/ 44 h 188"/>
                                <a:gd name="T6" fmla="*/ 18 w 46"/>
                                <a:gd name="T7" fmla="*/ 94 h 188"/>
                                <a:gd name="T8" fmla="*/ 26 w 46"/>
                                <a:gd name="T9" fmla="*/ 146 h 188"/>
                                <a:gd name="T10" fmla="*/ 46 w 46"/>
                                <a:gd name="T11" fmla="*/ 188 h 188"/>
                                <a:gd name="T12" fmla="*/ 34 w 46"/>
                                <a:gd name="T13" fmla="*/ 188 h 188"/>
                                <a:gd name="T14" fmla="*/ 16 w 46"/>
                                <a:gd name="T15" fmla="*/ 160 h 188"/>
                                <a:gd name="T16" fmla="*/ 8 w 46"/>
                                <a:gd name="T17" fmla="*/ 143 h 188"/>
                                <a:gd name="T18" fmla="*/ 1 w 46"/>
                                <a:gd name="T19" fmla="*/ 112 h 188"/>
                                <a:gd name="T20" fmla="*/ 0 w 46"/>
                                <a:gd name="T21" fmla="*/ 95 h 188"/>
                                <a:gd name="T22" fmla="*/ 9 w 46"/>
                                <a:gd name="T23" fmla="*/ 43 h 188"/>
                                <a:gd name="T24" fmla="*/ 33 w 46"/>
                                <a:gd name="T25" fmla="*/ 0 h 188"/>
                                <a:gd name="T26" fmla="*/ 45 w 46"/>
                                <a:gd name="T27" fmla="*/ 0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45" y="0"/>
                                  </a:moveTo>
                                  <a:lnTo>
                                    <a:pt x="45" y="0"/>
                                  </a:lnTo>
                                  <a:cubicBezTo>
                                    <a:pt x="35" y="20"/>
                                    <a:pt x="28" y="35"/>
                                    <a:pt x="25" y="44"/>
                                  </a:cubicBezTo>
                                  <a:cubicBezTo>
                                    <a:pt x="21" y="59"/>
                                    <a:pt x="18" y="75"/>
                                    <a:pt x="18" y="94"/>
                                  </a:cubicBezTo>
                                  <a:cubicBezTo>
                                    <a:pt x="18" y="113"/>
                                    <a:pt x="21" y="131"/>
                                    <a:pt x="26" y="146"/>
                                  </a:cubicBezTo>
                                  <a:cubicBezTo>
                                    <a:pt x="30" y="156"/>
                                    <a:pt x="36" y="170"/>
                                    <a:pt x="46" y="188"/>
                                  </a:cubicBezTo>
                                  <a:lnTo>
                                    <a:pt x="34" y="188"/>
                                  </a:lnTo>
                                  <a:cubicBezTo>
                                    <a:pt x="24" y="173"/>
                                    <a:pt x="18" y="164"/>
                                    <a:pt x="16" y="160"/>
                                  </a:cubicBezTo>
                                  <a:cubicBezTo>
                                    <a:pt x="14" y="156"/>
                                    <a:pt x="11" y="150"/>
                                    <a:pt x="8" y="143"/>
                                  </a:cubicBezTo>
                                  <a:cubicBezTo>
                                    <a:pt x="5" y="133"/>
                                    <a:pt x="2" y="123"/>
                                    <a:pt x="1" y="112"/>
                                  </a:cubicBezTo>
                                  <a:cubicBezTo>
                                    <a:pt x="0" y="106"/>
                                    <a:pt x="0" y="100"/>
                                    <a:pt x="0" y="95"/>
                                  </a:cubicBezTo>
                                  <a:cubicBezTo>
                                    <a:pt x="0" y="76"/>
                                    <a:pt x="3" y="58"/>
                                    <a:pt x="9" y="43"/>
                                  </a:cubicBezTo>
                                  <a:cubicBezTo>
                                    <a:pt x="13" y="34"/>
                                    <a:pt x="21" y="19"/>
                                    <a:pt x="33" y="0"/>
                                  </a:cubicBezTo>
                                  <a:lnTo>
                                    <a:pt x="45"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28" name="Freeform 385"/>
                          <wps:cNvSpPr>
                            <a:spLocks/>
                          </wps:cNvSpPr>
                          <wps:spPr bwMode="auto">
                            <a:xfrm>
                              <a:off x="6371" y="1749"/>
                              <a:ext cx="41" cy="111"/>
                            </a:xfrm>
                            <a:custGeom>
                              <a:avLst/>
                              <a:gdLst>
                                <a:gd name="T0" fmla="*/ 0 w 52"/>
                                <a:gd name="T1" fmla="*/ 40 h 140"/>
                                <a:gd name="T2" fmla="*/ 0 w 52"/>
                                <a:gd name="T3" fmla="*/ 40 h 140"/>
                                <a:gd name="T4" fmla="*/ 0 w 52"/>
                                <a:gd name="T5" fmla="*/ 27 h 140"/>
                                <a:gd name="T6" fmla="*/ 26 w 52"/>
                                <a:gd name="T7" fmla="*/ 20 h 140"/>
                                <a:gd name="T8" fmla="*/ 38 w 52"/>
                                <a:gd name="T9" fmla="*/ 0 h 140"/>
                                <a:gd name="T10" fmla="*/ 52 w 52"/>
                                <a:gd name="T11" fmla="*/ 0 h 140"/>
                                <a:gd name="T12" fmla="*/ 52 w 52"/>
                                <a:gd name="T13" fmla="*/ 140 h 140"/>
                                <a:gd name="T14" fmla="*/ 33 w 52"/>
                                <a:gd name="T15" fmla="*/ 140 h 140"/>
                                <a:gd name="T16" fmla="*/ 33 w 52"/>
                                <a:gd name="T17" fmla="*/ 40 h 140"/>
                                <a:gd name="T18" fmla="*/ 0 w 52"/>
                                <a:gd name="T19" fmla="*/ 40 h 1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0">
                                  <a:moveTo>
                                    <a:pt x="0" y="40"/>
                                  </a:moveTo>
                                  <a:lnTo>
                                    <a:pt x="0" y="40"/>
                                  </a:lnTo>
                                  <a:lnTo>
                                    <a:pt x="0" y="27"/>
                                  </a:lnTo>
                                  <a:cubicBezTo>
                                    <a:pt x="12" y="25"/>
                                    <a:pt x="21" y="23"/>
                                    <a:pt x="26" y="20"/>
                                  </a:cubicBezTo>
                                  <a:cubicBezTo>
                                    <a:pt x="31" y="17"/>
                                    <a:pt x="35" y="10"/>
                                    <a:pt x="38" y="0"/>
                                  </a:cubicBezTo>
                                  <a:lnTo>
                                    <a:pt x="52" y="0"/>
                                  </a:lnTo>
                                  <a:lnTo>
                                    <a:pt x="52" y="140"/>
                                  </a:lnTo>
                                  <a:lnTo>
                                    <a:pt x="33" y="140"/>
                                  </a:lnTo>
                                  <a:lnTo>
                                    <a:pt x="33" y="40"/>
                                  </a:lnTo>
                                  <a:lnTo>
                                    <a:pt x="0" y="4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29" name="Freeform 386"/>
                          <wps:cNvSpPr>
                            <a:spLocks/>
                          </wps:cNvSpPr>
                          <wps:spPr bwMode="auto">
                            <a:xfrm>
                              <a:off x="6458" y="1844"/>
                              <a:ext cx="16" cy="16"/>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30" name="Freeform 387"/>
                          <wps:cNvSpPr>
                            <a:spLocks noEditPoints="1"/>
                          </wps:cNvSpPr>
                          <wps:spPr bwMode="auto">
                            <a:xfrm>
                              <a:off x="6494" y="1749"/>
                              <a:ext cx="77" cy="114"/>
                            </a:xfrm>
                            <a:custGeom>
                              <a:avLst/>
                              <a:gdLst>
                                <a:gd name="T0" fmla="*/ 48 w 97"/>
                                <a:gd name="T1" fmla="*/ 0 h 145"/>
                                <a:gd name="T2" fmla="*/ 48 w 97"/>
                                <a:gd name="T3" fmla="*/ 0 h 145"/>
                                <a:gd name="T4" fmla="*/ 88 w 97"/>
                                <a:gd name="T5" fmla="*/ 23 h 145"/>
                                <a:gd name="T6" fmla="*/ 97 w 97"/>
                                <a:gd name="T7" fmla="*/ 70 h 145"/>
                                <a:gd name="T8" fmla="*/ 89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9 h 145"/>
                                <a:gd name="T24" fmla="*/ 48 w 97"/>
                                <a:gd name="T25" fmla="*/ 129 h 145"/>
                                <a:gd name="T26" fmla="*/ 70 w 97"/>
                                <a:gd name="T27" fmla="*/ 117 h 145"/>
                                <a:gd name="T28" fmla="*/ 78 w 97"/>
                                <a:gd name="T29" fmla="*/ 71 h 145"/>
                                <a:gd name="T30" fmla="*/ 72 w 97"/>
                                <a:gd name="T31" fmla="*/ 31 h 145"/>
                                <a:gd name="T32" fmla="*/ 49 w 97"/>
                                <a:gd name="T33" fmla="*/ 16 h 145"/>
                                <a:gd name="T34" fmla="*/ 26 w 97"/>
                                <a:gd name="T35" fmla="*/ 31 h 145"/>
                                <a:gd name="T36" fmla="*/ 19 w 97"/>
                                <a:gd name="T37" fmla="*/ 74 h 145"/>
                                <a:gd name="T38" fmla="*/ 24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80" y="7"/>
                                    <a:pt x="88" y="23"/>
                                  </a:cubicBezTo>
                                  <a:cubicBezTo>
                                    <a:pt x="94" y="34"/>
                                    <a:pt x="97" y="50"/>
                                    <a:pt x="97" y="70"/>
                                  </a:cubicBezTo>
                                  <a:cubicBezTo>
                                    <a:pt x="97" y="90"/>
                                    <a:pt x="94" y="105"/>
                                    <a:pt x="89" y="118"/>
                                  </a:cubicBezTo>
                                  <a:cubicBezTo>
                                    <a:pt x="80" y="136"/>
                                    <a:pt x="67" y="145"/>
                                    <a:pt x="48" y="145"/>
                                  </a:cubicBezTo>
                                  <a:cubicBezTo>
                                    <a:pt x="31" y="145"/>
                                    <a:pt x="18" y="138"/>
                                    <a:pt x="10" y="123"/>
                                  </a:cubicBezTo>
                                  <a:cubicBezTo>
                                    <a:pt x="3" y="111"/>
                                    <a:pt x="0" y="94"/>
                                    <a:pt x="0" y="73"/>
                                  </a:cubicBezTo>
                                  <a:cubicBezTo>
                                    <a:pt x="0" y="57"/>
                                    <a:pt x="2" y="44"/>
                                    <a:pt x="6" y="32"/>
                                  </a:cubicBezTo>
                                  <a:cubicBezTo>
                                    <a:pt x="14" y="11"/>
                                    <a:pt x="28" y="0"/>
                                    <a:pt x="48" y="0"/>
                                  </a:cubicBezTo>
                                  <a:lnTo>
                                    <a:pt x="48" y="0"/>
                                  </a:lnTo>
                                  <a:close/>
                                  <a:moveTo>
                                    <a:pt x="48" y="129"/>
                                  </a:moveTo>
                                  <a:lnTo>
                                    <a:pt x="48" y="129"/>
                                  </a:lnTo>
                                  <a:cubicBezTo>
                                    <a:pt x="57" y="129"/>
                                    <a:pt x="64" y="125"/>
                                    <a:pt x="70" y="117"/>
                                  </a:cubicBezTo>
                                  <a:cubicBezTo>
                                    <a:pt x="75" y="108"/>
                                    <a:pt x="78" y="93"/>
                                    <a:pt x="78" y="71"/>
                                  </a:cubicBezTo>
                                  <a:cubicBezTo>
                                    <a:pt x="78" y="55"/>
                                    <a:pt x="76" y="42"/>
                                    <a:pt x="72" y="31"/>
                                  </a:cubicBezTo>
                                  <a:cubicBezTo>
                                    <a:pt x="68" y="21"/>
                                    <a:pt x="61" y="16"/>
                                    <a:pt x="49" y="16"/>
                                  </a:cubicBezTo>
                                  <a:cubicBezTo>
                                    <a:pt x="39" y="16"/>
                                    <a:pt x="31" y="21"/>
                                    <a:pt x="26" y="31"/>
                                  </a:cubicBezTo>
                                  <a:cubicBezTo>
                                    <a:pt x="21" y="40"/>
                                    <a:pt x="19" y="55"/>
                                    <a:pt x="19" y="74"/>
                                  </a:cubicBezTo>
                                  <a:cubicBezTo>
                                    <a:pt x="19" y="88"/>
                                    <a:pt x="21" y="100"/>
                                    <a:pt x="24" y="109"/>
                                  </a:cubicBezTo>
                                  <a:cubicBezTo>
                                    <a:pt x="28" y="122"/>
                                    <a:pt x="36"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31" name="Freeform 388"/>
                          <wps:cNvSpPr>
                            <a:spLocks/>
                          </wps:cNvSpPr>
                          <wps:spPr bwMode="auto">
                            <a:xfrm>
                              <a:off x="6582" y="1749"/>
                              <a:ext cx="78" cy="114"/>
                            </a:xfrm>
                            <a:custGeom>
                              <a:avLst/>
                              <a:gdLst>
                                <a:gd name="T0" fmla="*/ 48 w 99"/>
                                <a:gd name="T1" fmla="*/ 145 h 145"/>
                                <a:gd name="T2" fmla="*/ 48 w 99"/>
                                <a:gd name="T3" fmla="*/ 145 h 145"/>
                                <a:gd name="T4" fmla="*/ 11 w 99"/>
                                <a:gd name="T5" fmla="*/ 131 h 145"/>
                                <a:gd name="T6" fmla="*/ 0 w 99"/>
                                <a:gd name="T7" fmla="*/ 98 h 145"/>
                                <a:gd name="T8" fmla="*/ 19 w 99"/>
                                <a:gd name="T9" fmla="*/ 98 h 145"/>
                                <a:gd name="T10" fmla="*/ 24 w 99"/>
                                <a:gd name="T11" fmla="*/ 118 h 145"/>
                                <a:gd name="T12" fmla="*/ 49 w 99"/>
                                <a:gd name="T13" fmla="*/ 129 h 145"/>
                                <a:gd name="T14" fmla="*/ 71 w 99"/>
                                <a:gd name="T15" fmla="*/ 121 h 145"/>
                                <a:gd name="T16" fmla="*/ 80 w 99"/>
                                <a:gd name="T17" fmla="*/ 102 h 145"/>
                                <a:gd name="T18" fmla="*/ 71 w 99"/>
                                <a:gd name="T19" fmla="*/ 82 h 145"/>
                                <a:gd name="T20" fmla="*/ 46 w 99"/>
                                <a:gd name="T21" fmla="*/ 76 h 145"/>
                                <a:gd name="T22" fmla="*/ 42 w 99"/>
                                <a:gd name="T23" fmla="*/ 76 h 145"/>
                                <a:gd name="T24" fmla="*/ 39 w 99"/>
                                <a:gd name="T25" fmla="*/ 76 h 145"/>
                                <a:gd name="T26" fmla="*/ 39 w 99"/>
                                <a:gd name="T27" fmla="*/ 60 h 145"/>
                                <a:gd name="T28" fmla="*/ 43 w 99"/>
                                <a:gd name="T29" fmla="*/ 61 h 145"/>
                                <a:gd name="T30" fmla="*/ 47 w 99"/>
                                <a:gd name="T31" fmla="*/ 61 h 145"/>
                                <a:gd name="T32" fmla="*/ 64 w 99"/>
                                <a:gd name="T33" fmla="*/ 58 h 145"/>
                                <a:gd name="T34" fmla="*/ 75 w 99"/>
                                <a:gd name="T35" fmla="*/ 38 h 145"/>
                                <a:gd name="T36" fmla="*/ 67 w 99"/>
                                <a:gd name="T37" fmla="*/ 22 h 145"/>
                                <a:gd name="T38" fmla="*/ 50 w 99"/>
                                <a:gd name="T39" fmla="*/ 16 h 145"/>
                                <a:gd name="T40" fmla="*/ 25 w 99"/>
                                <a:gd name="T41" fmla="*/ 28 h 145"/>
                                <a:gd name="T42" fmla="*/ 21 w 99"/>
                                <a:gd name="T43" fmla="*/ 46 h 145"/>
                                <a:gd name="T44" fmla="*/ 4 w 99"/>
                                <a:gd name="T45" fmla="*/ 46 h 145"/>
                                <a:gd name="T46" fmla="*/ 10 w 99"/>
                                <a:gd name="T47" fmla="*/ 19 h 145"/>
                                <a:gd name="T48" fmla="*/ 48 w 99"/>
                                <a:gd name="T49" fmla="*/ 0 h 145"/>
                                <a:gd name="T50" fmla="*/ 82 w 99"/>
                                <a:gd name="T51" fmla="*/ 9 h 145"/>
                                <a:gd name="T52" fmla="*/ 93 w 99"/>
                                <a:gd name="T53" fmla="*/ 37 h 145"/>
                                <a:gd name="T54" fmla="*/ 86 w 99"/>
                                <a:gd name="T55" fmla="*/ 58 h 145"/>
                                <a:gd name="T56" fmla="*/ 75 w 99"/>
                                <a:gd name="T57" fmla="*/ 66 h 145"/>
                                <a:gd name="T58" fmla="*/ 93 w 99"/>
                                <a:gd name="T59" fmla="*/ 78 h 145"/>
                                <a:gd name="T60" fmla="*/ 99 w 99"/>
                                <a:gd name="T61" fmla="*/ 99 h 145"/>
                                <a:gd name="T62" fmla="*/ 86 w 99"/>
                                <a:gd name="T63" fmla="*/ 132 h 145"/>
                                <a:gd name="T64" fmla="*/ 48 w 99"/>
                                <a:gd name="T65" fmla="*/ 145 h 145"/>
                                <a:gd name="T66" fmla="*/ 48 w 99"/>
                                <a:gd name="T67" fmla="*/ 145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99" h="145">
                                  <a:moveTo>
                                    <a:pt x="48" y="145"/>
                                  </a:moveTo>
                                  <a:lnTo>
                                    <a:pt x="48" y="145"/>
                                  </a:lnTo>
                                  <a:cubicBezTo>
                                    <a:pt x="31" y="145"/>
                                    <a:pt x="19" y="140"/>
                                    <a:pt x="11" y="131"/>
                                  </a:cubicBezTo>
                                  <a:cubicBezTo>
                                    <a:pt x="4" y="122"/>
                                    <a:pt x="0" y="111"/>
                                    <a:pt x="0" y="98"/>
                                  </a:cubicBezTo>
                                  <a:lnTo>
                                    <a:pt x="19" y="98"/>
                                  </a:lnTo>
                                  <a:cubicBezTo>
                                    <a:pt x="19" y="107"/>
                                    <a:pt x="21" y="114"/>
                                    <a:pt x="24" y="118"/>
                                  </a:cubicBezTo>
                                  <a:cubicBezTo>
                                    <a:pt x="28" y="125"/>
                                    <a:pt x="37" y="129"/>
                                    <a:pt x="49" y="129"/>
                                  </a:cubicBezTo>
                                  <a:cubicBezTo>
                                    <a:pt x="58" y="129"/>
                                    <a:pt x="66" y="126"/>
                                    <a:pt x="71" y="121"/>
                                  </a:cubicBezTo>
                                  <a:cubicBezTo>
                                    <a:pt x="77" y="116"/>
                                    <a:pt x="80" y="110"/>
                                    <a:pt x="80" y="102"/>
                                  </a:cubicBezTo>
                                  <a:cubicBezTo>
                                    <a:pt x="80" y="92"/>
                                    <a:pt x="77" y="85"/>
                                    <a:pt x="71" y="82"/>
                                  </a:cubicBezTo>
                                  <a:cubicBezTo>
                                    <a:pt x="65" y="78"/>
                                    <a:pt x="57" y="76"/>
                                    <a:pt x="46" y="76"/>
                                  </a:cubicBezTo>
                                  <a:cubicBezTo>
                                    <a:pt x="45" y="76"/>
                                    <a:pt x="44" y="76"/>
                                    <a:pt x="42" y="76"/>
                                  </a:cubicBezTo>
                                  <a:cubicBezTo>
                                    <a:pt x="41" y="76"/>
                                    <a:pt x="40" y="76"/>
                                    <a:pt x="39" y="76"/>
                                  </a:cubicBezTo>
                                  <a:lnTo>
                                    <a:pt x="39" y="60"/>
                                  </a:lnTo>
                                  <a:cubicBezTo>
                                    <a:pt x="41" y="60"/>
                                    <a:pt x="42" y="61"/>
                                    <a:pt x="43" y="61"/>
                                  </a:cubicBezTo>
                                  <a:cubicBezTo>
                                    <a:pt x="45" y="61"/>
                                    <a:pt x="46" y="61"/>
                                    <a:pt x="47" y="61"/>
                                  </a:cubicBezTo>
                                  <a:cubicBezTo>
                                    <a:pt x="54" y="61"/>
                                    <a:pt x="59" y="60"/>
                                    <a:pt x="64" y="58"/>
                                  </a:cubicBezTo>
                                  <a:cubicBezTo>
                                    <a:pt x="71" y="54"/>
                                    <a:pt x="75" y="47"/>
                                    <a:pt x="75" y="38"/>
                                  </a:cubicBezTo>
                                  <a:cubicBezTo>
                                    <a:pt x="75" y="31"/>
                                    <a:pt x="72" y="25"/>
                                    <a:pt x="67" y="22"/>
                                  </a:cubicBezTo>
                                  <a:cubicBezTo>
                                    <a:pt x="62" y="18"/>
                                    <a:pt x="57" y="16"/>
                                    <a:pt x="50" y="16"/>
                                  </a:cubicBezTo>
                                  <a:cubicBezTo>
                                    <a:pt x="38" y="16"/>
                                    <a:pt x="30" y="20"/>
                                    <a:pt x="25" y="28"/>
                                  </a:cubicBezTo>
                                  <a:cubicBezTo>
                                    <a:pt x="23" y="32"/>
                                    <a:pt x="22" y="38"/>
                                    <a:pt x="21" y="46"/>
                                  </a:cubicBezTo>
                                  <a:lnTo>
                                    <a:pt x="4" y="46"/>
                                  </a:lnTo>
                                  <a:cubicBezTo>
                                    <a:pt x="4" y="36"/>
                                    <a:pt x="6" y="27"/>
                                    <a:pt x="10" y="19"/>
                                  </a:cubicBezTo>
                                  <a:cubicBezTo>
                                    <a:pt x="17" y="6"/>
                                    <a:pt x="30" y="0"/>
                                    <a:pt x="48" y="0"/>
                                  </a:cubicBezTo>
                                  <a:cubicBezTo>
                                    <a:pt x="63" y="0"/>
                                    <a:pt x="74" y="3"/>
                                    <a:pt x="82" y="9"/>
                                  </a:cubicBezTo>
                                  <a:cubicBezTo>
                                    <a:pt x="89" y="16"/>
                                    <a:pt x="93" y="25"/>
                                    <a:pt x="93" y="37"/>
                                  </a:cubicBezTo>
                                  <a:cubicBezTo>
                                    <a:pt x="93" y="46"/>
                                    <a:pt x="91" y="53"/>
                                    <a:pt x="86" y="58"/>
                                  </a:cubicBezTo>
                                  <a:cubicBezTo>
                                    <a:pt x="84" y="62"/>
                                    <a:pt x="80" y="64"/>
                                    <a:pt x="75" y="66"/>
                                  </a:cubicBezTo>
                                  <a:cubicBezTo>
                                    <a:pt x="83" y="68"/>
                                    <a:pt x="88" y="72"/>
                                    <a:pt x="93" y="78"/>
                                  </a:cubicBezTo>
                                  <a:cubicBezTo>
                                    <a:pt x="97" y="84"/>
                                    <a:pt x="99" y="91"/>
                                    <a:pt x="99" y="99"/>
                                  </a:cubicBezTo>
                                  <a:cubicBezTo>
                                    <a:pt x="99" y="113"/>
                                    <a:pt x="94" y="124"/>
                                    <a:pt x="86" y="132"/>
                                  </a:cubicBezTo>
                                  <a:cubicBezTo>
                                    <a:pt x="77" y="141"/>
                                    <a:pt x="64" y="145"/>
                                    <a:pt x="48" y="145"/>
                                  </a:cubicBezTo>
                                  <a:lnTo>
                                    <a:pt x="48" y="145"/>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32" name="Freeform 389"/>
                          <wps:cNvSpPr>
                            <a:spLocks/>
                          </wps:cNvSpPr>
                          <wps:spPr bwMode="auto">
                            <a:xfrm>
                              <a:off x="6681" y="1844"/>
                              <a:ext cx="16" cy="40"/>
                            </a:xfrm>
                            <a:custGeom>
                              <a:avLst/>
                              <a:gdLst>
                                <a:gd name="T0" fmla="*/ 0 w 21"/>
                                <a:gd name="T1" fmla="*/ 42 h 51"/>
                                <a:gd name="T2" fmla="*/ 0 w 21"/>
                                <a:gd name="T3" fmla="*/ 42 h 51"/>
                                <a:gd name="T4" fmla="*/ 9 w 21"/>
                                <a:gd name="T5" fmla="*/ 32 h 51"/>
                                <a:gd name="T6" fmla="*/ 11 w 21"/>
                                <a:gd name="T7" fmla="*/ 24 h 51"/>
                                <a:gd name="T8" fmla="*/ 11 w 21"/>
                                <a:gd name="T9" fmla="*/ 22 h 51"/>
                                <a:gd name="T10" fmla="*/ 11 w 21"/>
                                <a:gd name="T11" fmla="*/ 21 h 51"/>
                                <a:gd name="T12" fmla="*/ 0 w 21"/>
                                <a:gd name="T13" fmla="*/ 21 h 51"/>
                                <a:gd name="T14" fmla="*/ 0 w 21"/>
                                <a:gd name="T15" fmla="*/ 0 h 51"/>
                                <a:gd name="T16" fmla="*/ 21 w 21"/>
                                <a:gd name="T17" fmla="*/ 0 h 51"/>
                                <a:gd name="T18" fmla="*/ 21 w 21"/>
                                <a:gd name="T19" fmla="*/ 20 h 51"/>
                                <a:gd name="T20" fmla="*/ 16 w 21"/>
                                <a:gd name="T21" fmla="*/ 40 h 51"/>
                                <a:gd name="T22" fmla="*/ 0 w 21"/>
                                <a:gd name="T23" fmla="*/ 51 h 51"/>
                                <a:gd name="T24" fmla="*/ 0 w 21"/>
                                <a:gd name="T25" fmla="*/ 42 h 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1" h="51">
                                  <a:moveTo>
                                    <a:pt x="0" y="42"/>
                                  </a:moveTo>
                                  <a:lnTo>
                                    <a:pt x="0" y="42"/>
                                  </a:lnTo>
                                  <a:cubicBezTo>
                                    <a:pt x="4" y="41"/>
                                    <a:pt x="8" y="38"/>
                                    <a:pt x="9" y="32"/>
                                  </a:cubicBezTo>
                                  <a:cubicBezTo>
                                    <a:pt x="10" y="29"/>
                                    <a:pt x="11" y="26"/>
                                    <a:pt x="11" y="24"/>
                                  </a:cubicBezTo>
                                  <a:cubicBezTo>
                                    <a:pt x="11" y="23"/>
                                    <a:pt x="11" y="23"/>
                                    <a:pt x="11" y="22"/>
                                  </a:cubicBezTo>
                                  <a:cubicBezTo>
                                    <a:pt x="11" y="22"/>
                                    <a:pt x="11" y="22"/>
                                    <a:pt x="11" y="21"/>
                                  </a:cubicBezTo>
                                  <a:lnTo>
                                    <a:pt x="0" y="21"/>
                                  </a:lnTo>
                                  <a:lnTo>
                                    <a:pt x="0" y="0"/>
                                  </a:lnTo>
                                  <a:lnTo>
                                    <a:pt x="21" y="0"/>
                                  </a:lnTo>
                                  <a:lnTo>
                                    <a:pt x="21" y="20"/>
                                  </a:lnTo>
                                  <a:cubicBezTo>
                                    <a:pt x="21" y="27"/>
                                    <a:pt x="19" y="34"/>
                                    <a:pt x="16" y="40"/>
                                  </a:cubicBezTo>
                                  <a:cubicBezTo>
                                    <a:pt x="13" y="46"/>
                                    <a:pt x="8" y="50"/>
                                    <a:pt x="0" y="51"/>
                                  </a:cubicBezTo>
                                  <a:lnTo>
                                    <a:pt x="0" y="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33" name="Freeform 390"/>
                          <wps:cNvSpPr>
                            <a:spLocks/>
                          </wps:cNvSpPr>
                          <wps:spPr bwMode="auto">
                            <a:xfrm>
                              <a:off x="6772" y="1749"/>
                              <a:ext cx="41" cy="111"/>
                            </a:xfrm>
                            <a:custGeom>
                              <a:avLst/>
                              <a:gdLst>
                                <a:gd name="T0" fmla="*/ 0 w 52"/>
                                <a:gd name="T1" fmla="*/ 40 h 140"/>
                                <a:gd name="T2" fmla="*/ 0 w 52"/>
                                <a:gd name="T3" fmla="*/ 40 h 140"/>
                                <a:gd name="T4" fmla="*/ 0 w 52"/>
                                <a:gd name="T5" fmla="*/ 27 h 140"/>
                                <a:gd name="T6" fmla="*/ 27 w 52"/>
                                <a:gd name="T7" fmla="*/ 20 h 140"/>
                                <a:gd name="T8" fmla="*/ 38 w 52"/>
                                <a:gd name="T9" fmla="*/ 0 h 140"/>
                                <a:gd name="T10" fmla="*/ 52 w 52"/>
                                <a:gd name="T11" fmla="*/ 0 h 140"/>
                                <a:gd name="T12" fmla="*/ 52 w 52"/>
                                <a:gd name="T13" fmla="*/ 140 h 140"/>
                                <a:gd name="T14" fmla="*/ 33 w 52"/>
                                <a:gd name="T15" fmla="*/ 140 h 140"/>
                                <a:gd name="T16" fmla="*/ 33 w 52"/>
                                <a:gd name="T17" fmla="*/ 40 h 140"/>
                                <a:gd name="T18" fmla="*/ 0 w 52"/>
                                <a:gd name="T19" fmla="*/ 40 h 1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0">
                                  <a:moveTo>
                                    <a:pt x="0" y="40"/>
                                  </a:moveTo>
                                  <a:lnTo>
                                    <a:pt x="0" y="40"/>
                                  </a:lnTo>
                                  <a:lnTo>
                                    <a:pt x="0" y="27"/>
                                  </a:lnTo>
                                  <a:cubicBezTo>
                                    <a:pt x="13" y="25"/>
                                    <a:pt x="22" y="23"/>
                                    <a:pt x="27" y="20"/>
                                  </a:cubicBezTo>
                                  <a:cubicBezTo>
                                    <a:pt x="32" y="17"/>
                                    <a:pt x="36" y="10"/>
                                    <a:pt x="38" y="0"/>
                                  </a:cubicBezTo>
                                  <a:lnTo>
                                    <a:pt x="52" y="0"/>
                                  </a:lnTo>
                                  <a:lnTo>
                                    <a:pt x="52" y="140"/>
                                  </a:lnTo>
                                  <a:lnTo>
                                    <a:pt x="33" y="140"/>
                                  </a:lnTo>
                                  <a:lnTo>
                                    <a:pt x="33" y="40"/>
                                  </a:lnTo>
                                  <a:lnTo>
                                    <a:pt x="0" y="4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34" name="Freeform 391"/>
                          <wps:cNvSpPr>
                            <a:spLocks/>
                          </wps:cNvSpPr>
                          <wps:spPr bwMode="auto">
                            <a:xfrm>
                              <a:off x="6849" y="1749"/>
                              <a:ext cx="79" cy="114"/>
                            </a:xfrm>
                            <a:custGeom>
                              <a:avLst/>
                              <a:gdLst>
                                <a:gd name="T0" fmla="*/ 48 w 99"/>
                                <a:gd name="T1" fmla="*/ 145 h 145"/>
                                <a:gd name="T2" fmla="*/ 48 w 99"/>
                                <a:gd name="T3" fmla="*/ 145 h 145"/>
                                <a:gd name="T4" fmla="*/ 12 w 99"/>
                                <a:gd name="T5" fmla="*/ 131 h 145"/>
                                <a:gd name="T6" fmla="*/ 0 w 99"/>
                                <a:gd name="T7" fmla="*/ 98 h 145"/>
                                <a:gd name="T8" fmla="*/ 19 w 99"/>
                                <a:gd name="T9" fmla="*/ 98 h 145"/>
                                <a:gd name="T10" fmla="*/ 24 w 99"/>
                                <a:gd name="T11" fmla="*/ 118 h 145"/>
                                <a:gd name="T12" fmla="*/ 49 w 99"/>
                                <a:gd name="T13" fmla="*/ 129 h 145"/>
                                <a:gd name="T14" fmla="*/ 72 w 99"/>
                                <a:gd name="T15" fmla="*/ 121 h 145"/>
                                <a:gd name="T16" fmla="*/ 80 w 99"/>
                                <a:gd name="T17" fmla="*/ 102 h 145"/>
                                <a:gd name="T18" fmla="*/ 71 w 99"/>
                                <a:gd name="T19" fmla="*/ 82 h 145"/>
                                <a:gd name="T20" fmla="*/ 46 w 99"/>
                                <a:gd name="T21" fmla="*/ 76 h 145"/>
                                <a:gd name="T22" fmla="*/ 43 w 99"/>
                                <a:gd name="T23" fmla="*/ 76 h 145"/>
                                <a:gd name="T24" fmla="*/ 39 w 99"/>
                                <a:gd name="T25" fmla="*/ 76 h 145"/>
                                <a:gd name="T26" fmla="*/ 39 w 99"/>
                                <a:gd name="T27" fmla="*/ 60 h 145"/>
                                <a:gd name="T28" fmla="*/ 44 w 99"/>
                                <a:gd name="T29" fmla="*/ 61 h 145"/>
                                <a:gd name="T30" fmla="*/ 48 w 99"/>
                                <a:gd name="T31" fmla="*/ 61 h 145"/>
                                <a:gd name="T32" fmla="*/ 64 w 99"/>
                                <a:gd name="T33" fmla="*/ 58 h 145"/>
                                <a:gd name="T34" fmla="*/ 75 w 99"/>
                                <a:gd name="T35" fmla="*/ 38 h 145"/>
                                <a:gd name="T36" fmla="*/ 68 w 99"/>
                                <a:gd name="T37" fmla="*/ 22 h 145"/>
                                <a:gd name="T38" fmla="*/ 50 w 99"/>
                                <a:gd name="T39" fmla="*/ 16 h 145"/>
                                <a:gd name="T40" fmla="*/ 26 w 99"/>
                                <a:gd name="T41" fmla="*/ 28 h 145"/>
                                <a:gd name="T42" fmla="*/ 22 w 99"/>
                                <a:gd name="T43" fmla="*/ 46 h 145"/>
                                <a:gd name="T44" fmla="*/ 4 w 99"/>
                                <a:gd name="T45" fmla="*/ 46 h 145"/>
                                <a:gd name="T46" fmla="*/ 10 w 99"/>
                                <a:gd name="T47" fmla="*/ 19 h 145"/>
                                <a:gd name="T48" fmla="*/ 49 w 99"/>
                                <a:gd name="T49" fmla="*/ 0 h 145"/>
                                <a:gd name="T50" fmla="*/ 82 w 99"/>
                                <a:gd name="T51" fmla="*/ 9 h 145"/>
                                <a:gd name="T52" fmla="*/ 94 w 99"/>
                                <a:gd name="T53" fmla="*/ 37 h 145"/>
                                <a:gd name="T54" fmla="*/ 87 w 99"/>
                                <a:gd name="T55" fmla="*/ 58 h 145"/>
                                <a:gd name="T56" fmla="*/ 76 w 99"/>
                                <a:gd name="T57" fmla="*/ 66 h 145"/>
                                <a:gd name="T58" fmla="*/ 93 w 99"/>
                                <a:gd name="T59" fmla="*/ 78 h 145"/>
                                <a:gd name="T60" fmla="*/ 99 w 99"/>
                                <a:gd name="T61" fmla="*/ 99 h 145"/>
                                <a:gd name="T62" fmla="*/ 86 w 99"/>
                                <a:gd name="T63" fmla="*/ 132 h 145"/>
                                <a:gd name="T64" fmla="*/ 48 w 99"/>
                                <a:gd name="T65" fmla="*/ 145 h 145"/>
                                <a:gd name="T66" fmla="*/ 48 w 99"/>
                                <a:gd name="T67" fmla="*/ 145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99" h="145">
                                  <a:moveTo>
                                    <a:pt x="48" y="145"/>
                                  </a:moveTo>
                                  <a:lnTo>
                                    <a:pt x="48" y="145"/>
                                  </a:lnTo>
                                  <a:cubicBezTo>
                                    <a:pt x="31" y="145"/>
                                    <a:pt x="19" y="140"/>
                                    <a:pt x="12" y="131"/>
                                  </a:cubicBezTo>
                                  <a:cubicBezTo>
                                    <a:pt x="4" y="122"/>
                                    <a:pt x="0" y="111"/>
                                    <a:pt x="0" y="98"/>
                                  </a:cubicBezTo>
                                  <a:lnTo>
                                    <a:pt x="19" y="98"/>
                                  </a:lnTo>
                                  <a:cubicBezTo>
                                    <a:pt x="20" y="107"/>
                                    <a:pt x="22" y="114"/>
                                    <a:pt x="24" y="118"/>
                                  </a:cubicBezTo>
                                  <a:cubicBezTo>
                                    <a:pt x="29" y="125"/>
                                    <a:pt x="37" y="129"/>
                                    <a:pt x="49" y="129"/>
                                  </a:cubicBezTo>
                                  <a:cubicBezTo>
                                    <a:pt x="58" y="129"/>
                                    <a:pt x="66" y="126"/>
                                    <a:pt x="72" y="121"/>
                                  </a:cubicBezTo>
                                  <a:cubicBezTo>
                                    <a:pt x="77" y="116"/>
                                    <a:pt x="80" y="110"/>
                                    <a:pt x="80" y="102"/>
                                  </a:cubicBezTo>
                                  <a:cubicBezTo>
                                    <a:pt x="80" y="92"/>
                                    <a:pt x="77" y="85"/>
                                    <a:pt x="71" y="82"/>
                                  </a:cubicBezTo>
                                  <a:cubicBezTo>
                                    <a:pt x="65" y="78"/>
                                    <a:pt x="57" y="76"/>
                                    <a:pt x="46" y="76"/>
                                  </a:cubicBezTo>
                                  <a:cubicBezTo>
                                    <a:pt x="45" y="76"/>
                                    <a:pt x="44" y="76"/>
                                    <a:pt x="43" y="76"/>
                                  </a:cubicBezTo>
                                  <a:cubicBezTo>
                                    <a:pt x="42" y="76"/>
                                    <a:pt x="40" y="76"/>
                                    <a:pt x="39" y="76"/>
                                  </a:cubicBezTo>
                                  <a:lnTo>
                                    <a:pt x="39" y="60"/>
                                  </a:lnTo>
                                  <a:cubicBezTo>
                                    <a:pt x="41" y="60"/>
                                    <a:pt x="42" y="61"/>
                                    <a:pt x="44" y="61"/>
                                  </a:cubicBezTo>
                                  <a:cubicBezTo>
                                    <a:pt x="45" y="61"/>
                                    <a:pt x="46" y="61"/>
                                    <a:pt x="48" y="61"/>
                                  </a:cubicBezTo>
                                  <a:cubicBezTo>
                                    <a:pt x="54" y="61"/>
                                    <a:pt x="60" y="60"/>
                                    <a:pt x="64" y="58"/>
                                  </a:cubicBezTo>
                                  <a:cubicBezTo>
                                    <a:pt x="72" y="54"/>
                                    <a:pt x="75" y="47"/>
                                    <a:pt x="75" y="38"/>
                                  </a:cubicBezTo>
                                  <a:cubicBezTo>
                                    <a:pt x="75" y="31"/>
                                    <a:pt x="73" y="25"/>
                                    <a:pt x="68" y="22"/>
                                  </a:cubicBezTo>
                                  <a:cubicBezTo>
                                    <a:pt x="63" y="18"/>
                                    <a:pt x="57" y="16"/>
                                    <a:pt x="50" y="16"/>
                                  </a:cubicBezTo>
                                  <a:cubicBezTo>
                                    <a:pt x="39" y="16"/>
                                    <a:pt x="30" y="20"/>
                                    <a:pt x="26" y="28"/>
                                  </a:cubicBezTo>
                                  <a:cubicBezTo>
                                    <a:pt x="23" y="32"/>
                                    <a:pt x="22" y="38"/>
                                    <a:pt x="22" y="46"/>
                                  </a:cubicBezTo>
                                  <a:lnTo>
                                    <a:pt x="4" y="46"/>
                                  </a:lnTo>
                                  <a:cubicBezTo>
                                    <a:pt x="4" y="36"/>
                                    <a:pt x="6" y="27"/>
                                    <a:pt x="10" y="19"/>
                                  </a:cubicBezTo>
                                  <a:cubicBezTo>
                                    <a:pt x="18" y="6"/>
                                    <a:pt x="30" y="0"/>
                                    <a:pt x="49" y="0"/>
                                  </a:cubicBezTo>
                                  <a:cubicBezTo>
                                    <a:pt x="63" y="0"/>
                                    <a:pt x="74" y="3"/>
                                    <a:pt x="82" y="9"/>
                                  </a:cubicBezTo>
                                  <a:cubicBezTo>
                                    <a:pt x="90" y="16"/>
                                    <a:pt x="94" y="25"/>
                                    <a:pt x="94" y="37"/>
                                  </a:cubicBezTo>
                                  <a:cubicBezTo>
                                    <a:pt x="94" y="46"/>
                                    <a:pt x="91" y="53"/>
                                    <a:pt x="87" y="58"/>
                                  </a:cubicBezTo>
                                  <a:cubicBezTo>
                                    <a:pt x="84" y="62"/>
                                    <a:pt x="80" y="64"/>
                                    <a:pt x="76" y="66"/>
                                  </a:cubicBezTo>
                                  <a:cubicBezTo>
                                    <a:pt x="83" y="68"/>
                                    <a:pt x="89" y="72"/>
                                    <a:pt x="93" y="78"/>
                                  </a:cubicBezTo>
                                  <a:cubicBezTo>
                                    <a:pt x="97" y="84"/>
                                    <a:pt x="99" y="91"/>
                                    <a:pt x="99" y="99"/>
                                  </a:cubicBezTo>
                                  <a:cubicBezTo>
                                    <a:pt x="99" y="113"/>
                                    <a:pt x="95" y="124"/>
                                    <a:pt x="86" y="132"/>
                                  </a:cubicBezTo>
                                  <a:cubicBezTo>
                                    <a:pt x="77" y="141"/>
                                    <a:pt x="64" y="145"/>
                                    <a:pt x="48" y="145"/>
                                  </a:cubicBezTo>
                                  <a:lnTo>
                                    <a:pt x="48" y="145"/>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35" name="Freeform 392"/>
                          <wps:cNvSpPr>
                            <a:spLocks/>
                          </wps:cNvSpPr>
                          <wps:spPr bwMode="auto">
                            <a:xfrm>
                              <a:off x="6949" y="1844"/>
                              <a:ext cx="16" cy="16"/>
                            </a:xfrm>
                            <a:custGeom>
                              <a:avLst/>
                              <a:gdLst>
                                <a:gd name="T0" fmla="*/ 0 w 20"/>
                                <a:gd name="T1" fmla="*/ 0 h 21"/>
                                <a:gd name="T2" fmla="*/ 0 w 20"/>
                                <a:gd name="T3" fmla="*/ 0 h 21"/>
                                <a:gd name="T4" fmla="*/ 20 w 20"/>
                                <a:gd name="T5" fmla="*/ 0 h 21"/>
                                <a:gd name="T6" fmla="*/ 20 w 20"/>
                                <a:gd name="T7" fmla="*/ 21 h 21"/>
                                <a:gd name="T8" fmla="*/ 0 w 20"/>
                                <a:gd name="T9" fmla="*/ 21 h 21"/>
                                <a:gd name="T10" fmla="*/ 0 w 20"/>
                                <a:gd name="T11" fmla="*/ 0 h 21"/>
                              </a:gdLst>
                              <a:ahLst/>
                              <a:cxnLst>
                                <a:cxn ang="0">
                                  <a:pos x="T0" y="T1"/>
                                </a:cxn>
                                <a:cxn ang="0">
                                  <a:pos x="T2" y="T3"/>
                                </a:cxn>
                                <a:cxn ang="0">
                                  <a:pos x="T4" y="T5"/>
                                </a:cxn>
                                <a:cxn ang="0">
                                  <a:pos x="T6" y="T7"/>
                                </a:cxn>
                                <a:cxn ang="0">
                                  <a:pos x="T8" y="T9"/>
                                </a:cxn>
                                <a:cxn ang="0">
                                  <a:pos x="T10" y="T11"/>
                                </a:cxn>
                              </a:cxnLst>
                              <a:rect l="0" t="0" r="r" b="b"/>
                              <a:pathLst>
                                <a:path w="20" h="21">
                                  <a:moveTo>
                                    <a:pt x="0" y="0"/>
                                  </a:moveTo>
                                  <a:lnTo>
                                    <a:pt x="0" y="0"/>
                                  </a:lnTo>
                                  <a:lnTo>
                                    <a:pt x="20" y="0"/>
                                  </a:lnTo>
                                  <a:lnTo>
                                    <a:pt x="20"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36" name="Freeform 393"/>
                          <wps:cNvSpPr>
                            <a:spLocks/>
                          </wps:cNvSpPr>
                          <wps:spPr bwMode="auto">
                            <a:xfrm>
                              <a:off x="6985" y="1750"/>
                              <a:ext cx="78" cy="110"/>
                            </a:xfrm>
                            <a:custGeom>
                              <a:avLst/>
                              <a:gdLst>
                                <a:gd name="T0" fmla="*/ 98 w 98"/>
                                <a:gd name="T1" fmla="*/ 0 h 139"/>
                                <a:gd name="T2" fmla="*/ 98 w 98"/>
                                <a:gd name="T3" fmla="*/ 0 h 139"/>
                                <a:gd name="T4" fmla="*/ 98 w 98"/>
                                <a:gd name="T5" fmla="*/ 16 h 139"/>
                                <a:gd name="T6" fmla="*/ 80 w 98"/>
                                <a:gd name="T7" fmla="*/ 39 h 139"/>
                                <a:gd name="T8" fmla="*/ 60 w 98"/>
                                <a:gd name="T9" fmla="*/ 74 h 139"/>
                                <a:gd name="T10" fmla="*/ 47 w 98"/>
                                <a:gd name="T11" fmla="*/ 108 h 139"/>
                                <a:gd name="T12" fmla="*/ 40 w 98"/>
                                <a:gd name="T13" fmla="*/ 139 h 139"/>
                                <a:gd name="T14" fmla="*/ 20 w 98"/>
                                <a:gd name="T15" fmla="*/ 139 h 139"/>
                                <a:gd name="T16" fmla="*/ 50 w 98"/>
                                <a:gd name="T17" fmla="*/ 59 h 139"/>
                                <a:gd name="T18" fmla="*/ 78 w 98"/>
                                <a:gd name="T19" fmla="*/ 18 h 139"/>
                                <a:gd name="T20" fmla="*/ 0 w 98"/>
                                <a:gd name="T21" fmla="*/ 18 h 139"/>
                                <a:gd name="T22" fmla="*/ 0 w 98"/>
                                <a:gd name="T23" fmla="*/ 0 h 139"/>
                                <a:gd name="T24" fmla="*/ 98 w 98"/>
                                <a:gd name="T25"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98" h="139">
                                  <a:moveTo>
                                    <a:pt x="98" y="0"/>
                                  </a:moveTo>
                                  <a:lnTo>
                                    <a:pt x="98" y="0"/>
                                  </a:lnTo>
                                  <a:lnTo>
                                    <a:pt x="98" y="16"/>
                                  </a:lnTo>
                                  <a:cubicBezTo>
                                    <a:pt x="94" y="20"/>
                                    <a:pt x="88" y="28"/>
                                    <a:pt x="80" y="39"/>
                                  </a:cubicBezTo>
                                  <a:cubicBezTo>
                                    <a:pt x="73" y="50"/>
                                    <a:pt x="66" y="61"/>
                                    <a:pt x="60" y="74"/>
                                  </a:cubicBezTo>
                                  <a:cubicBezTo>
                                    <a:pt x="55" y="86"/>
                                    <a:pt x="50" y="98"/>
                                    <a:pt x="47" y="108"/>
                                  </a:cubicBezTo>
                                  <a:cubicBezTo>
                                    <a:pt x="45" y="114"/>
                                    <a:pt x="43" y="125"/>
                                    <a:pt x="40" y="139"/>
                                  </a:cubicBezTo>
                                  <a:lnTo>
                                    <a:pt x="20" y="139"/>
                                  </a:lnTo>
                                  <a:cubicBezTo>
                                    <a:pt x="25" y="112"/>
                                    <a:pt x="35" y="85"/>
                                    <a:pt x="50" y="59"/>
                                  </a:cubicBezTo>
                                  <a:cubicBezTo>
                                    <a:pt x="59" y="43"/>
                                    <a:pt x="68" y="30"/>
                                    <a:pt x="78" y="18"/>
                                  </a:cubicBezTo>
                                  <a:lnTo>
                                    <a:pt x="0" y="18"/>
                                  </a:lnTo>
                                  <a:lnTo>
                                    <a:pt x="0" y="0"/>
                                  </a:lnTo>
                                  <a:lnTo>
                                    <a:pt x="9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37" name="Freeform 394"/>
                          <wps:cNvSpPr>
                            <a:spLocks/>
                          </wps:cNvSpPr>
                          <wps:spPr bwMode="auto">
                            <a:xfrm>
                              <a:off x="7084" y="1749"/>
                              <a:ext cx="41" cy="111"/>
                            </a:xfrm>
                            <a:custGeom>
                              <a:avLst/>
                              <a:gdLst>
                                <a:gd name="T0" fmla="*/ 0 w 52"/>
                                <a:gd name="T1" fmla="*/ 40 h 140"/>
                                <a:gd name="T2" fmla="*/ 0 w 52"/>
                                <a:gd name="T3" fmla="*/ 40 h 140"/>
                                <a:gd name="T4" fmla="*/ 0 w 52"/>
                                <a:gd name="T5" fmla="*/ 27 h 140"/>
                                <a:gd name="T6" fmla="*/ 27 w 52"/>
                                <a:gd name="T7" fmla="*/ 20 h 140"/>
                                <a:gd name="T8" fmla="*/ 38 w 52"/>
                                <a:gd name="T9" fmla="*/ 0 h 140"/>
                                <a:gd name="T10" fmla="*/ 52 w 52"/>
                                <a:gd name="T11" fmla="*/ 0 h 140"/>
                                <a:gd name="T12" fmla="*/ 52 w 52"/>
                                <a:gd name="T13" fmla="*/ 140 h 140"/>
                                <a:gd name="T14" fmla="*/ 33 w 52"/>
                                <a:gd name="T15" fmla="*/ 140 h 140"/>
                                <a:gd name="T16" fmla="*/ 33 w 52"/>
                                <a:gd name="T17" fmla="*/ 40 h 140"/>
                                <a:gd name="T18" fmla="*/ 0 w 52"/>
                                <a:gd name="T19" fmla="*/ 40 h 1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0">
                                  <a:moveTo>
                                    <a:pt x="0" y="40"/>
                                  </a:moveTo>
                                  <a:lnTo>
                                    <a:pt x="0" y="40"/>
                                  </a:lnTo>
                                  <a:lnTo>
                                    <a:pt x="0" y="27"/>
                                  </a:lnTo>
                                  <a:cubicBezTo>
                                    <a:pt x="13" y="25"/>
                                    <a:pt x="22" y="23"/>
                                    <a:pt x="27" y="20"/>
                                  </a:cubicBezTo>
                                  <a:cubicBezTo>
                                    <a:pt x="32" y="17"/>
                                    <a:pt x="36" y="10"/>
                                    <a:pt x="38" y="0"/>
                                  </a:cubicBezTo>
                                  <a:lnTo>
                                    <a:pt x="52" y="0"/>
                                  </a:lnTo>
                                  <a:lnTo>
                                    <a:pt x="52" y="140"/>
                                  </a:lnTo>
                                  <a:lnTo>
                                    <a:pt x="33" y="140"/>
                                  </a:lnTo>
                                  <a:lnTo>
                                    <a:pt x="33" y="40"/>
                                  </a:lnTo>
                                  <a:lnTo>
                                    <a:pt x="0" y="4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38" name="Freeform 395"/>
                          <wps:cNvSpPr>
                            <a:spLocks/>
                          </wps:cNvSpPr>
                          <wps:spPr bwMode="auto">
                            <a:xfrm>
                              <a:off x="7163" y="1744"/>
                              <a:ext cx="37" cy="149"/>
                            </a:xfrm>
                            <a:custGeom>
                              <a:avLst/>
                              <a:gdLst>
                                <a:gd name="T0" fmla="*/ 0 w 46"/>
                                <a:gd name="T1" fmla="*/ 188 h 188"/>
                                <a:gd name="T2" fmla="*/ 0 w 46"/>
                                <a:gd name="T3" fmla="*/ 188 h 188"/>
                                <a:gd name="T4" fmla="*/ 21 w 46"/>
                                <a:gd name="T5" fmla="*/ 144 h 188"/>
                                <a:gd name="T6" fmla="*/ 28 w 46"/>
                                <a:gd name="T7" fmla="*/ 94 h 188"/>
                                <a:gd name="T8" fmla="*/ 20 w 46"/>
                                <a:gd name="T9" fmla="*/ 42 h 188"/>
                                <a:gd name="T10" fmla="*/ 0 w 46"/>
                                <a:gd name="T11" fmla="*/ 0 h 188"/>
                                <a:gd name="T12" fmla="*/ 12 w 46"/>
                                <a:gd name="T13" fmla="*/ 0 h 188"/>
                                <a:gd name="T14" fmla="*/ 31 w 46"/>
                                <a:gd name="T15" fmla="*/ 30 h 188"/>
                                <a:gd name="T16" fmla="*/ 37 w 46"/>
                                <a:gd name="T17" fmla="*/ 45 h 188"/>
                                <a:gd name="T18" fmla="*/ 44 w 46"/>
                                <a:gd name="T19" fmla="*/ 70 h 188"/>
                                <a:gd name="T20" fmla="*/ 46 w 46"/>
                                <a:gd name="T21" fmla="*/ 93 h 188"/>
                                <a:gd name="T22" fmla="*/ 37 w 46"/>
                                <a:gd name="T23" fmla="*/ 145 h 188"/>
                                <a:gd name="T24" fmla="*/ 13 w 46"/>
                                <a:gd name="T25" fmla="*/ 188 h 188"/>
                                <a:gd name="T26" fmla="*/ 0 w 46"/>
                                <a:gd name="T27" fmla="*/ 188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0" y="188"/>
                                  </a:moveTo>
                                  <a:lnTo>
                                    <a:pt x="0" y="188"/>
                                  </a:lnTo>
                                  <a:cubicBezTo>
                                    <a:pt x="11" y="168"/>
                                    <a:pt x="18" y="153"/>
                                    <a:pt x="21" y="144"/>
                                  </a:cubicBezTo>
                                  <a:cubicBezTo>
                                    <a:pt x="25" y="130"/>
                                    <a:pt x="28" y="113"/>
                                    <a:pt x="28" y="94"/>
                                  </a:cubicBezTo>
                                  <a:cubicBezTo>
                                    <a:pt x="28" y="75"/>
                                    <a:pt x="25" y="58"/>
                                    <a:pt x="20" y="42"/>
                                  </a:cubicBezTo>
                                  <a:cubicBezTo>
                                    <a:pt x="16" y="32"/>
                                    <a:pt x="10" y="18"/>
                                    <a:pt x="0" y="0"/>
                                  </a:cubicBezTo>
                                  <a:lnTo>
                                    <a:pt x="12" y="0"/>
                                  </a:lnTo>
                                  <a:cubicBezTo>
                                    <a:pt x="22" y="16"/>
                                    <a:pt x="28" y="26"/>
                                    <a:pt x="31" y="30"/>
                                  </a:cubicBezTo>
                                  <a:cubicBezTo>
                                    <a:pt x="33" y="34"/>
                                    <a:pt x="35" y="39"/>
                                    <a:pt x="37" y="45"/>
                                  </a:cubicBezTo>
                                  <a:cubicBezTo>
                                    <a:pt x="41" y="54"/>
                                    <a:pt x="43" y="62"/>
                                    <a:pt x="44" y="70"/>
                                  </a:cubicBezTo>
                                  <a:cubicBezTo>
                                    <a:pt x="46" y="78"/>
                                    <a:pt x="46" y="86"/>
                                    <a:pt x="46" y="93"/>
                                  </a:cubicBezTo>
                                  <a:cubicBezTo>
                                    <a:pt x="46" y="112"/>
                                    <a:pt x="43" y="130"/>
                                    <a:pt x="37" y="145"/>
                                  </a:cubicBezTo>
                                  <a:cubicBezTo>
                                    <a:pt x="33" y="155"/>
                                    <a:pt x="25" y="169"/>
                                    <a:pt x="13" y="188"/>
                                  </a:cubicBezTo>
                                  <a:lnTo>
                                    <a:pt x="0" y="18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39" name="Freeform 396"/>
                          <wps:cNvSpPr>
                            <a:spLocks noEditPoints="1"/>
                          </wps:cNvSpPr>
                          <wps:spPr bwMode="auto">
                            <a:xfrm>
                              <a:off x="5958" y="1120"/>
                              <a:ext cx="86" cy="115"/>
                            </a:xfrm>
                            <a:custGeom>
                              <a:avLst/>
                              <a:gdLst>
                                <a:gd name="T0" fmla="*/ 0 w 108"/>
                                <a:gd name="T1" fmla="*/ 0 h 145"/>
                                <a:gd name="T2" fmla="*/ 0 w 108"/>
                                <a:gd name="T3" fmla="*/ 0 h 145"/>
                                <a:gd name="T4" fmla="*/ 65 w 108"/>
                                <a:gd name="T5" fmla="*/ 0 h 145"/>
                                <a:gd name="T6" fmla="*/ 96 w 108"/>
                                <a:gd name="T7" fmla="*/ 11 h 145"/>
                                <a:gd name="T8" fmla="*/ 108 w 108"/>
                                <a:gd name="T9" fmla="*/ 42 h 145"/>
                                <a:gd name="T10" fmla="*/ 97 w 108"/>
                                <a:gd name="T11" fmla="*/ 72 h 145"/>
                                <a:gd name="T12" fmla="*/ 65 w 108"/>
                                <a:gd name="T13" fmla="*/ 84 h 145"/>
                                <a:gd name="T14" fmla="*/ 19 w 108"/>
                                <a:gd name="T15" fmla="*/ 84 h 145"/>
                                <a:gd name="T16" fmla="*/ 19 w 108"/>
                                <a:gd name="T17" fmla="*/ 145 h 145"/>
                                <a:gd name="T18" fmla="*/ 0 w 108"/>
                                <a:gd name="T19" fmla="*/ 145 h 145"/>
                                <a:gd name="T20" fmla="*/ 0 w 108"/>
                                <a:gd name="T21" fmla="*/ 0 h 145"/>
                                <a:gd name="T22" fmla="*/ 88 w 108"/>
                                <a:gd name="T23" fmla="*/ 42 h 145"/>
                                <a:gd name="T24" fmla="*/ 88 w 108"/>
                                <a:gd name="T25" fmla="*/ 42 h 145"/>
                                <a:gd name="T26" fmla="*/ 76 w 108"/>
                                <a:gd name="T27" fmla="*/ 20 h 145"/>
                                <a:gd name="T28" fmla="*/ 58 w 108"/>
                                <a:gd name="T29" fmla="*/ 17 h 145"/>
                                <a:gd name="T30" fmla="*/ 19 w 108"/>
                                <a:gd name="T31" fmla="*/ 17 h 145"/>
                                <a:gd name="T32" fmla="*/ 19 w 108"/>
                                <a:gd name="T33" fmla="*/ 68 h 145"/>
                                <a:gd name="T34" fmla="*/ 58 w 108"/>
                                <a:gd name="T35" fmla="*/ 68 h 145"/>
                                <a:gd name="T36" fmla="*/ 80 w 108"/>
                                <a:gd name="T37" fmla="*/ 62 h 145"/>
                                <a:gd name="T38" fmla="*/ 88 w 108"/>
                                <a:gd name="T39" fmla="*/ 42 h 145"/>
                                <a:gd name="T40" fmla="*/ 88 w 108"/>
                                <a:gd name="T41" fmla="*/ 42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08" h="145">
                                  <a:moveTo>
                                    <a:pt x="0" y="0"/>
                                  </a:moveTo>
                                  <a:lnTo>
                                    <a:pt x="0" y="0"/>
                                  </a:lnTo>
                                  <a:lnTo>
                                    <a:pt x="65" y="0"/>
                                  </a:lnTo>
                                  <a:cubicBezTo>
                                    <a:pt x="78" y="0"/>
                                    <a:pt x="88" y="4"/>
                                    <a:pt x="96" y="11"/>
                                  </a:cubicBezTo>
                                  <a:cubicBezTo>
                                    <a:pt x="104" y="19"/>
                                    <a:pt x="108" y="29"/>
                                    <a:pt x="108" y="42"/>
                                  </a:cubicBezTo>
                                  <a:cubicBezTo>
                                    <a:pt x="108" y="53"/>
                                    <a:pt x="104" y="63"/>
                                    <a:pt x="97" y="72"/>
                                  </a:cubicBezTo>
                                  <a:cubicBezTo>
                                    <a:pt x="90" y="80"/>
                                    <a:pt x="80" y="84"/>
                                    <a:pt x="65" y="84"/>
                                  </a:cubicBezTo>
                                  <a:lnTo>
                                    <a:pt x="19" y="84"/>
                                  </a:lnTo>
                                  <a:lnTo>
                                    <a:pt x="19" y="145"/>
                                  </a:lnTo>
                                  <a:lnTo>
                                    <a:pt x="0" y="145"/>
                                  </a:lnTo>
                                  <a:lnTo>
                                    <a:pt x="0" y="0"/>
                                  </a:lnTo>
                                  <a:close/>
                                  <a:moveTo>
                                    <a:pt x="88" y="42"/>
                                  </a:moveTo>
                                  <a:lnTo>
                                    <a:pt x="88" y="42"/>
                                  </a:lnTo>
                                  <a:cubicBezTo>
                                    <a:pt x="88" y="31"/>
                                    <a:pt x="84" y="24"/>
                                    <a:pt x="76" y="20"/>
                                  </a:cubicBezTo>
                                  <a:cubicBezTo>
                                    <a:pt x="72" y="18"/>
                                    <a:pt x="66" y="17"/>
                                    <a:pt x="58" y="17"/>
                                  </a:cubicBezTo>
                                  <a:lnTo>
                                    <a:pt x="19" y="17"/>
                                  </a:lnTo>
                                  <a:lnTo>
                                    <a:pt x="19" y="68"/>
                                  </a:lnTo>
                                  <a:lnTo>
                                    <a:pt x="58" y="68"/>
                                  </a:lnTo>
                                  <a:cubicBezTo>
                                    <a:pt x="67" y="68"/>
                                    <a:pt x="74" y="66"/>
                                    <a:pt x="80" y="62"/>
                                  </a:cubicBezTo>
                                  <a:cubicBezTo>
                                    <a:pt x="85" y="58"/>
                                    <a:pt x="88" y="52"/>
                                    <a:pt x="88" y="42"/>
                                  </a:cubicBezTo>
                                  <a:lnTo>
                                    <a:pt x="88" y="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40" name="Freeform 397"/>
                          <wps:cNvSpPr>
                            <a:spLocks noEditPoints="1"/>
                          </wps:cNvSpPr>
                          <wps:spPr bwMode="auto">
                            <a:xfrm>
                              <a:off x="6057" y="1150"/>
                              <a:ext cx="76" cy="88"/>
                            </a:xfrm>
                            <a:custGeom>
                              <a:avLst/>
                              <a:gdLst>
                                <a:gd name="T0" fmla="*/ 50 w 96"/>
                                <a:gd name="T1" fmla="*/ 0 h 112"/>
                                <a:gd name="T2" fmla="*/ 50 w 96"/>
                                <a:gd name="T3" fmla="*/ 0 h 112"/>
                                <a:gd name="T4" fmla="*/ 72 w 96"/>
                                <a:gd name="T5" fmla="*/ 6 h 112"/>
                                <a:gd name="T6" fmla="*/ 88 w 96"/>
                                <a:gd name="T7" fmla="*/ 19 h 112"/>
                                <a:gd name="T8" fmla="*/ 95 w 96"/>
                                <a:gd name="T9" fmla="*/ 38 h 112"/>
                                <a:gd name="T10" fmla="*/ 96 w 96"/>
                                <a:gd name="T11" fmla="*/ 61 h 112"/>
                                <a:gd name="T12" fmla="*/ 19 w 96"/>
                                <a:gd name="T13" fmla="*/ 61 h 112"/>
                                <a:gd name="T14" fmla="*/ 27 w 96"/>
                                <a:gd name="T15" fmla="*/ 87 h 112"/>
                                <a:gd name="T16" fmla="*/ 49 w 96"/>
                                <a:gd name="T17" fmla="*/ 97 h 112"/>
                                <a:gd name="T18" fmla="*/ 71 w 96"/>
                                <a:gd name="T19" fmla="*/ 88 h 112"/>
                                <a:gd name="T20" fmla="*/ 77 w 96"/>
                                <a:gd name="T21" fmla="*/ 75 h 112"/>
                                <a:gd name="T22" fmla="*/ 95 w 96"/>
                                <a:gd name="T23" fmla="*/ 75 h 112"/>
                                <a:gd name="T24" fmla="*/ 90 w 96"/>
                                <a:gd name="T25" fmla="*/ 88 h 112"/>
                                <a:gd name="T26" fmla="*/ 82 w 96"/>
                                <a:gd name="T27" fmla="*/ 100 h 112"/>
                                <a:gd name="T28" fmla="*/ 62 w 96"/>
                                <a:gd name="T29" fmla="*/ 111 h 112"/>
                                <a:gd name="T30" fmla="*/ 47 w 96"/>
                                <a:gd name="T31" fmla="*/ 112 h 112"/>
                                <a:gd name="T32" fmla="*/ 14 w 96"/>
                                <a:gd name="T33" fmla="*/ 98 h 112"/>
                                <a:gd name="T34" fmla="*/ 0 w 96"/>
                                <a:gd name="T35" fmla="*/ 58 h 112"/>
                                <a:gd name="T36" fmla="*/ 14 w 96"/>
                                <a:gd name="T37" fmla="*/ 16 h 112"/>
                                <a:gd name="T38" fmla="*/ 50 w 96"/>
                                <a:gd name="T39" fmla="*/ 0 h 112"/>
                                <a:gd name="T40" fmla="*/ 50 w 96"/>
                                <a:gd name="T41" fmla="*/ 0 h 112"/>
                                <a:gd name="T42" fmla="*/ 78 w 96"/>
                                <a:gd name="T43" fmla="*/ 47 h 112"/>
                                <a:gd name="T44" fmla="*/ 78 w 96"/>
                                <a:gd name="T45" fmla="*/ 47 h 112"/>
                                <a:gd name="T46" fmla="*/ 73 w 96"/>
                                <a:gd name="T47" fmla="*/ 29 h 112"/>
                                <a:gd name="T48" fmla="*/ 49 w 96"/>
                                <a:gd name="T49" fmla="*/ 16 h 112"/>
                                <a:gd name="T50" fmla="*/ 28 w 96"/>
                                <a:gd name="T51" fmla="*/ 25 h 112"/>
                                <a:gd name="T52" fmla="*/ 19 w 96"/>
                                <a:gd name="T53" fmla="*/ 47 h 112"/>
                                <a:gd name="T54" fmla="*/ 78 w 96"/>
                                <a:gd name="T55" fmla="*/ 47 h 112"/>
                                <a:gd name="T56" fmla="*/ 48 w 96"/>
                                <a:gd name="T57" fmla="*/ 0 h 112"/>
                                <a:gd name="T58" fmla="*/ 48 w 96"/>
                                <a:gd name="T59" fmla="*/ 0 h 112"/>
                                <a:gd name="T60" fmla="*/ 48 w 96"/>
                                <a:gd name="T61"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96" h="112">
                                  <a:moveTo>
                                    <a:pt x="50" y="0"/>
                                  </a:moveTo>
                                  <a:lnTo>
                                    <a:pt x="50" y="0"/>
                                  </a:lnTo>
                                  <a:cubicBezTo>
                                    <a:pt x="57" y="0"/>
                                    <a:pt x="65" y="2"/>
                                    <a:pt x="72" y="6"/>
                                  </a:cubicBezTo>
                                  <a:cubicBezTo>
                                    <a:pt x="79" y="9"/>
                                    <a:pt x="84" y="14"/>
                                    <a:pt x="88" y="19"/>
                                  </a:cubicBezTo>
                                  <a:cubicBezTo>
                                    <a:pt x="91" y="25"/>
                                    <a:pt x="94" y="31"/>
                                    <a:pt x="95" y="38"/>
                                  </a:cubicBezTo>
                                  <a:cubicBezTo>
                                    <a:pt x="96" y="43"/>
                                    <a:pt x="96" y="51"/>
                                    <a:pt x="96" y="61"/>
                                  </a:cubicBezTo>
                                  <a:lnTo>
                                    <a:pt x="19" y="61"/>
                                  </a:lnTo>
                                  <a:cubicBezTo>
                                    <a:pt x="19" y="72"/>
                                    <a:pt x="22" y="81"/>
                                    <a:pt x="27" y="87"/>
                                  </a:cubicBezTo>
                                  <a:cubicBezTo>
                                    <a:pt x="31" y="93"/>
                                    <a:pt x="39" y="97"/>
                                    <a:pt x="49" y="97"/>
                                  </a:cubicBezTo>
                                  <a:cubicBezTo>
                                    <a:pt x="58" y="97"/>
                                    <a:pt x="65" y="94"/>
                                    <a:pt x="71" y="88"/>
                                  </a:cubicBezTo>
                                  <a:cubicBezTo>
                                    <a:pt x="74" y="84"/>
                                    <a:pt x="76" y="80"/>
                                    <a:pt x="77" y="75"/>
                                  </a:cubicBezTo>
                                  <a:lnTo>
                                    <a:pt x="95" y="75"/>
                                  </a:lnTo>
                                  <a:cubicBezTo>
                                    <a:pt x="94" y="79"/>
                                    <a:pt x="93" y="83"/>
                                    <a:pt x="90" y="88"/>
                                  </a:cubicBezTo>
                                  <a:cubicBezTo>
                                    <a:pt x="88" y="93"/>
                                    <a:pt x="85" y="97"/>
                                    <a:pt x="82" y="100"/>
                                  </a:cubicBezTo>
                                  <a:cubicBezTo>
                                    <a:pt x="76" y="105"/>
                                    <a:pt x="70" y="109"/>
                                    <a:pt x="62" y="111"/>
                                  </a:cubicBezTo>
                                  <a:cubicBezTo>
                                    <a:pt x="57" y="112"/>
                                    <a:pt x="52" y="112"/>
                                    <a:pt x="47" y="112"/>
                                  </a:cubicBezTo>
                                  <a:cubicBezTo>
                                    <a:pt x="34" y="112"/>
                                    <a:pt x="23" y="107"/>
                                    <a:pt x="14" y="98"/>
                                  </a:cubicBezTo>
                                  <a:cubicBezTo>
                                    <a:pt x="4" y="88"/>
                                    <a:pt x="0" y="75"/>
                                    <a:pt x="0" y="58"/>
                                  </a:cubicBezTo>
                                  <a:cubicBezTo>
                                    <a:pt x="0" y="41"/>
                                    <a:pt x="5" y="27"/>
                                    <a:pt x="14" y="16"/>
                                  </a:cubicBezTo>
                                  <a:cubicBezTo>
                                    <a:pt x="23" y="6"/>
                                    <a:pt x="35" y="0"/>
                                    <a:pt x="50" y="0"/>
                                  </a:cubicBezTo>
                                  <a:lnTo>
                                    <a:pt x="50" y="0"/>
                                  </a:lnTo>
                                  <a:close/>
                                  <a:moveTo>
                                    <a:pt x="78" y="47"/>
                                  </a:moveTo>
                                  <a:lnTo>
                                    <a:pt x="78" y="47"/>
                                  </a:lnTo>
                                  <a:cubicBezTo>
                                    <a:pt x="77" y="39"/>
                                    <a:pt x="76" y="33"/>
                                    <a:pt x="73" y="29"/>
                                  </a:cubicBezTo>
                                  <a:cubicBezTo>
                                    <a:pt x="68" y="20"/>
                                    <a:pt x="60" y="16"/>
                                    <a:pt x="49" y="16"/>
                                  </a:cubicBezTo>
                                  <a:cubicBezTo>
                                    <a:pt x="41" y="16"/>
                                    <a:pt x="34" y="19"/>
                                    <a:pt x="28" y="25"/>
                                  </a:cubicBezTo>
                                  <a:cubicBezTo>
                                    <a:pt x="23" y="31"/>
                                    <a:pt x="20" y="38"/>
                                    <a:pt x="19" y="47"/>
                                  </a:cubicBezTo>
                                  <a:lnTo>
                                    <a:pt x="78" y="47"/>
                                  </a:lnTo>
                                  <a:close/>
                                  <a:moveTo>
                                    <a:pt x="48" y="0"/>
                                  </a:moveTo>
                                  <a:lnTo>
                                    <a:pt x="48" y="0"/>
                                  </a:lnTo>
                                  <a:lnTo>
                                    <a:pt x="4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41" name="Freeform 398"/>
                          <wps:cNvSpPr>
                            <a:spLocks/>
                          </wps:cNvSpPr>
                          <wps:spPr bwMode="auto">
                            <a:xfrm>
                              <a:off x="6151" y="1150"/>
                              <a:ext cx="42" cy="85"/>
                            </a:xfrm>
                            <a:custGeom>
                              <a:avLst/>
                              <a:gdLst>
                                <a:gd name="T0" fmla="*/ 0 w 52"/>
                                <a:gd name="T1" fmla="*/ 3 h 108"/>
                                <a:gd name="T2" fmla="*/ 0 w 52"/>
                                <a:gd name="T3" fmla="*/ 3 h 108"/>
                                <a:gd name="T4" fmla="*/ 17 w 52"/>
                                <a:gd name="T5" fmla="*/ 3 h 108"/>
                                <a:gd name="T6" fmla="*/ 17 w 52"/>
                                <a:gd name="T7" fmla="*/ 21 h 108"/>
                                <a:gd name="T8" fmla="*/ 27 w 52"/>
                                <a:gd name="T9" fmla="*/ 8 h 108"/>
                                <a:gd name="T10" fmla="*/ 46 w 52"/>
                                <a:gd name="T11" fmla="*/ 0 h 108"/>
                                <a:gd name="T12" fmla="*/ 48 w 52"/>
                                <a:gd name="T13" fmla="*/ 0 h 108"/>
                                <a:gd name="T14" fmla="*/ 52 w 52"/>
                                <a:gd name="T15" fmla="*/ 1 h 108"/>
                                <a:gd name="T16" fmla="*/ 52 w 52"/>
                                <a:gd name="T17" fmla="*/ 20 h 108"/>
                                <a:gd name="T18" fmla="*/ 49 w 52"/>
                                <a:gd name="T19" fmla="*/ 19 h 108"/>
                                <a:gd name="T20" fmla="*/ 46 w 52"/>
                                <a:gd name="T21" fmla="*/ 19 h 108"/>
                                <a:gd name="T22" fmla="*/ 25 w 52"/>
                                <a:gd name="T23" fmla="*/ 28 h 108"/>
                                <a:gd name="T24" fmla="*/ 18 w 52"/>
                                <a:gd name="T25" fmla="*/ 48 h 108"/>
                                <a:gd name="T26" fmla="*/ 18 w 52"/>
                                <a:gd name="T27" fmla="*/ 108 h 108"/>
                                <a:gd name="T28" fmla="*/ 0 w 52"/>
                                <a:gd name="T29" fmla="*/ 108 h 108"/>
                                <a:gd name="T30" fmla="*/ 0 w 52"/>
                                <a:gd name="T31" fmla="*/ 3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52" h="108">
                                  <a:moveTo>
                                    <a:pt x="0" y="3"/>
                                  </a:moveTo>
                                  <a:lnTo>
                                    <a:pt x="0" y="3"/>
                                  </a:lnTo>
                                  <a:lnTo>
                                    <a:pt x="17" y="3"/>
                                  </a:lnTo>
                                  <a:lnTo>
                                    <a:pt x="17" y="21"/>
                                  </a:lnTo>
                                  <a:cubicBezTo>
                                    <a:pt x="18" y="17"/>
                                    <a:pt x="22" y="13"/>
                                    <a:pt x="27" y="8"/>
                                  </a:cubicBezTo>
                                  <a:cubicBezTo>
                                    <a:pt x="33" y="3"/>
                                    <a:pt x="39" y="0"/>
                                    <a:pt x="46" y="0"/>
                                  </a:cubicBezTo>
                                  <a:cubicBezTo>
                                    <a:pt x="46" y="0"/>
                                    <a:pt x="47" y="0"/>
                                    <a:pt x="48" y="0"/>
                                  </a:cubicBezTo>
                                  <a:cubicBezTo>
                                    <a:pt x="48" y="1"/>
                                    <a:pt x="50" y="1"/>
                                    <a:pt x="52" y="1"/>
                                  </a:cubicBezTo>
                                  <a:lnTo>
                                    <a:pt x="52" y="20"/>
                                  </a:lnTo>
                                  <a:cubicBezTo>
                                    <a:pt x="50" y="19"/>
                                    <a:pt x="50" y="19"/>
                                    <a:pt x="49" y="19"/>
                                  </a:cubicBezTo>
                                  <a:cubicBezTo>
                                    <a:pt x="48" y="19"/>
                                    <a:pt x="47" y="19"/>
                                    <a:pt x="46" y="19"/>
                                  </a:cubicBezTo>
                                  <a:cubicBezTo>
                                    <a:pt x="37" y="19"/>
                                    <a:pt x="30" y="22"/>
                                    <a:pt x="25" y="28"/>
                                  </a:cubicBezTo>
                                  <a:cubicBezTo>
                                    <a:pt x="20" y="33"/>
                                    <a:pt x="18" y="40"/>
                                    <a:pt x="18" y="48"/>
                                  </a:cubicBezTo>
                                  <a:lnTo>
                                    <a:pt x="18" y="108"/>
                                  </a:lnTo>
                                  <a:lnTo>
                                    <a:pt x="0" y="108"/>
                                  </a:lnTo>
                                  <a:lnTo>
                                    <a:pt x="0" y="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42" name="Freeform 399"/>
                          <wps:cNvSpPr>
                            <a:spLocks noEditPoints="1"/>
                          </wps:cNvSpPr>
                          <wps:spPr bwMode="auto">
                            <a:xfrm>
                              <a:off x="6199" y="1150"/>
                              <a:ext cx="71" cy="88"/>
                            </a:xfrm>
                            <a:custGeom>
                              <a:avLst/>
                              <a:gdLst>
                                <a:gd name="T0" fmla="*/ 48 w 90"/>
                                <a:gd name="T1" fmla="*/ 0 h 111"/>
                                <a:gd name="T2" fmla="*/ 48 w 90"/>
                                <a:gd name="T3" fmla="*/ 0 h 111"/>
                                <a:gd name="T4" fmla="*/ 77 w 90"/>
                                <a:gd name="T5" fmla="*/ 8 h 111"/>
                                <a:gd name="T6" fmla="*/ 90 w 90"/>
                                <a:gd name="T7" fmla="*/ 38 h 111"/>
                                <a:gd name="T8" fmla="*/ 73 w 90"/>
                                <a:gd name="T9" fmla="*/ 38 h 111"/>
                                <a:gd name="T10" fmla="*/ 66 w 90"/>
                                <a:gd name="T11" fmla="*/ 22 h 111"/>
                                <a:gd name="T12" fmla="*/ 48 w 90"/>
                                <a:gd name="T13" fmla="*/ 16 h 111"/>
                                <a:gd name="T14" fmla="*/ 24 w 90"/>
                                <a:gd name="T15" fmla="*/ 32 h 111"/>
                                <a:gd name="T16" fmla="*/ 19 w 90"/>
                                <a:gd name="T17" fmla="*/ 59 h 111"/>
                                <a:gd name="T18" fmla="*/ 26 w 90"/>
                                <a:gd name="T19" fmla="*/ 85 h 111"/>
                                <a:gd name="T20" fmla="*/ 47 w 90"/>
                                <a:gd name="T21" fmla="*/ 96 h 111"/>
                                <a:gd name="T22" fmla="*/ 64 w 90"/>
                                <a:gd name="T23" fmla="*/ 89 h 111"/>
                                <a:gd name="T24" fmla="*/ 73 w 90"/>
                                <a:gd name="T25" fmla="*/ 71 h 111"/>
                                <a:gd name="T26" fmla="*/ 90 w 90"/>
                                <a:gd name="T27" fmla="*/ 71 h 111"/>
                                <a:gd name="T28" fmla="*/ 76 w 90"/>
                                <a:gd name="T29" fmla="*/ 102 h 111"/>
                                <a:gd name="T30" fmla="*/ 45 w 90"/>
                                <a:gd name="T31" fmla="*/ 111 h 111"/>
                                <a:gd name="T32" fmla="*/ 12 w 90"/>
                                <a:gd name="T33" fmla="*/ 96 h 111"/>
                                <a:gd name="T34" fmla="*/ 0 w 90"/>
                                <a:gd name="T35" fmla="*/ 58 h 111"/>
                                <a:gd name="T36" fmla="*/ 14 w 90"/>
                                <a:gd name="T37" fmla="*/ 15 h 111"/>
                                <a:gd name="T38" fmla="*/ 48 w 90"/>
                                <a:gd name="T39" fmla="*/ 0 h 111"/>
                                <a:gd name="T40" fmla="*/ 48 w 90"/>
                                <a:gd name="T41" fmla="*/ 0 h 111"/>
                                <a:gd name="T42" fmla="*/ 45 w 90"/>
                                <a:gd name="T43" fmla="*/ 0 h 111"/>
                                <a:gd name="T44" fmla="*/ 45 w 90"/>
                                <a:gd name="T45" fmla="*/ 0 h 111"/>
                                <a:gd name="T46" fmla="*/ 45 w 90"/>
                                <a:gd name="T47" fmla="*/ 0 h 1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0" h="111">
                                  <a:moveTo>
                                    <a:pt x="48" y="0"/>
                                  </a:moveTo>
                                  <a:lnTo>
                                    <a:pt x="48" y="0"/>
                                  </a:lnTo>
                                  <a:cubicBezTo>
                                    <a:pt x="60" y="0"/>
                                    <a:pt x="70" y="3"/>
                                    <a:pt x="77" y="8"/>
                                  </a:cubicBezTo>
                                  <a:cubicBezTo>
                                    <a:pt x="84" y="14"/>
                                    <a:pt x="89" y="24"/>
                                    <a:pt x="90" y="38"/>
                                  </a:cubicBezTo>
                                  <a:lnTo>
                                    <a:pt x="73" y="38"/>
                                  </a:lnTo>
                                  <a:cubicBezTo>
                                    <a:pt x="72" y="32"/>
                                    <a:pt x="70" y="26"/>
                                    <a:pt x="66" y="22"/>
                                  </a:cubicBezTo>
                                  <a:cubicBezTo>
                                    <a:pt x="62" y="18"/>
                                    <a:pt x="56" y="16"/>
                                    <a:pt x="48" y="16"/>
                                  </a:cubicBezTo>
                                  <a:cubicBezTo>
                                    <a:pt x="37" y="16"/>
                                    <a:pt x="29" y="21"/>
                                    <a:pt x="24" y="32"/>
                                  </a:cubicBezTo>
                                  <a:cubicBezTo>
                                    <a:pt x="21" y="39"/>
                                    <a:pt x="19" y="48"/>
                                    <a:pt x="19" y="59"/>
                                  </a:cubicBezTo>
                                  <a:cubicBezTo>
                                    <a:pt x="19" y="69"/>
                                    <a:pt x="21" y="78"/>
                                    <a:pt x="26" y="85"/>
                                  </a:cubicBezTo>
                                  <a:cubicBezTo>
                                    <a:pt x="30" y="93"/>
                                    <a:pt x="37" y="96"/>
                                    <a:pt x="47" y="96"/>
                                  </a:cubicBezTo>
                                  <a:cubicBezTo>
                                    <a:pt x="54" y="96"/>
                                    <a:pt x="60" y="94"/>
                                    <a:pt x="64" y="89"/>
                                  </a:cubicBezTo>
                                  <a:cubicBezTo>
                                    <a:pt x="69" y="85"/>
                                    <a:pt x="72" y="79"/>
                                    <a:pt x="73" y="71"/>
                                  </a:cubicBezTo>
                                  <a:lnTo>
                                    <a:pt x="90" y="71"/>
                                  </a:lnTo>
                                  <a:cubicBezTo>
                                    <a:pt x="89" y="85"/>
                                    <a:pt x="84" y="95"/>
                                    <a:pt x="76" y="102"/>
                                  </a:cubicBezTo>
                                  <a:cubicBezTo>
                                    <a:pt x="68" y="108"/>
                                    <a:pt x="58" y="111"/>
                                    <a:pt x="45" y="111"/>
                                  </a:cubicBezTo>
                                  <a:cubicBezTo>
                                    <a:pt x="32" y="111"/>
                                    <a:pt x="21" y="106"/>
                                    <a:pt x="12" y="96"/>
                                  </a:cubicBezTo>
                                  <a:cubicBezTo>
                                    <a:pt x="4" y="86"/>
                                    <a:pt x="0" y="74"/>
                                    <a:pt x="0" y="58"/>
                                  </a:cubicBezTo>
                                  <a:cubicBezTo>
                                    <a:pt x="0" y="40"/>
                                    <a:pt x="5" y="25"/>
                                    <a:pt x="14" y="15"/>
                                  </a:cubicBezTo>
                                  <a:cubicBezTo>
                                    <a:pt x="23" y="5"/>
                                    <a:pt x="34" y="0"/>
                                    <a:pt x="48" y="0"/>
                                  </a:cubicBezTo>
                                  <a:lnTo>
                                    <a:pt x="48" y="0"/>
                                  </a:lnTo>
                                  <a:close/>
                                  <a:moveTo>
                                    <a:pt x="45" y="0"/>
                                  </a:moveTo>
                                  <a:lnTo>
                                    <a:pt x="45" y="0"/>
                                  </a:lnTo>
                                  <a:lnTo>
                                    <a:pt x="45"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43" name="Freeform 400"/>
                          <wps:cNvSpPr>
                            <a:spLocks noEditPoints="1"/>
                          </wps:cNvSpPr>
                          <wps:spPr bwMode="auto">
                            <a:xfrm>
                              <a:off x="6280" y="1150"/>
                              <a:ext cx="76" cy="88"/>
                            </a:xfrm>
                            <a:custGeom>
                              <a:avLst/>
                              <a:gdLst>
                                <a:gd name="T0" fmla="*/ 50 w 96"/>
                                <a:gd name="T1" fmla="*/ 0 h 112"/>
                                <a:gd name="T2" fmla="*/ 50 w 96"/>
                                <a:gd name="T3" fmla="*/ 0 h 112"/>
                                <a:gd name="T4" fmla="*/ 71 w 96"/>
                                <a:gd name="T5" fmla="*/ 6 h 112"/>
                                <a:gd name="T6" fmla="*/ 88 w 96"/>
                                <a:gd name="T7" fmla="*/ 19 h 112"/>
                                <a:gd name="T8" fmla="*/ 95 w 96"/>
                                <a:gd name="T9" fmla="*/ 38 h 112"/>
                                <a:gd name="T10" fmla="*/ 96 w 96"/>
                                <a:gd name="T11" fmla="*/ 61 h 112"/>
                                <a:gd name="T12" fmla="*/ 19 w 96"/>
                                <a:gd name="T13" fmla="*/ 61 h 112"/>
                                <a:gd name="T14" fmla="*/ 26 w 96"/>
                                <a:gd name="T15" fmla="*/ 87 h 112"/>
                                <a:gd name="T16" fmla="*/ 48 w 96"/>
                                <a:gd name="T17" fmla="*/ 97 h 112"/>
                                <a:gd name="T18" fmla="*/ 71 w 96"/>
                                <a:gd name="T19" fmla="*/ 88 h 112"/>
                                <a:gd name="T20" fmla="*/ 77 w 96"/>
                                <a:gd name="T21" fmla="*/ 75 h 112"/>
                                <a:gd name="T22" fmla="*/ 95 w 96"/>
                                <a:gd name="T23" fmla="*/ 75 h 112"/>
                                <a:gd name="T24" fmla="*/ 90 w 96"/>
                                <a:gd name="T25" fmla="*/ 88 h 112"/>
                                <a:gd name="T26" fmla="*/ 81 w 96"/>
                                <a:gd name="T27" fmla="*/ 100 h 112"/>
                                <a:gd name="T28" fmla="*/ 61 w 96"/>
                                <a:gd name="T29" fmla="*/ 111 h 112"/>
                                <a:gd name="T30" fmla="*/ 47 w 96"/>
                                <a:gd name="T31" fmla="*/ 112 h 112"/>
                                <a:gd name="T32" fmla="*/ 13 w 96"/>
                                <a:gd name="T33" fmla="*/ 98 h 112"/>
                                <a:gd name="T34" fmla="*/ 0 w 96"/>
                                <a:gd name="T35" fmla="*/ 58 h 112"/>
                                <a:gd name="T36" fmla="*/ 14 w 96"/>
                                <a:gd name="T37" fmla="*/ 16 h 112"/>
                                <a:gd name="T38" fmla="*/ 50 w 96"/>
                                <a:gd name="T39" fmla="*/ 0 h 112"/>
                                <a:gd name="T40" fmla="*/ 50 w 96"/>
                                <a:gd name="T41" fmla="*/ 0 h 112"/>
                                <a:gd name="T42" fmla="*/ 78 w 96"/>
                                <a:gd name="T43" fmla="*/ 47 h 112"/>
                                <a:gd name="T44" fmla="*/ 78 w 96"/>
                                <a:gd name="T45" fmla="*/ 47 h 112"/>
                                <a:gd name="T46" fmla="*/ 73 w 96"/>
                                <a:gd name="T47" fmla="*/ 29 h 112"/>
                                <a:gd name="T48" fmla="*/ 49 w 96"/>
                                <a:gd name="T49" fmla="*/ 16 h 112"/>
                                <a:gd name="T50" fmla="*/ 28 w 96"/>
                                <a:gd name="T51" fmla="*/ 25 h 112"/>
                                <a:gd name="T52" fmla="*/ 19 w 96"/>
                                <a:gd name="T53" fmla="*/ 47 h 112"/>
                                <a:gd name="T54" fmla="*/ 78 w 96"/>
                                <a:gd name="T55" fmla="*/ 47 h 112"/>
                                <a:gd name="T56" fmla="*/ 48 w 96"/>
                                <a:gd name="T57" fmla="*/ 0 h 112"/>
                                <a:gd name="T58" fmla="*/ 48 w 96"/>
                                <a:gd name="T59" fmla="*/ 0 h 112"/>
                                <a:gd name="T60" fmla="*/ 48 w 96"/>
                                <a:gd name="T61"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96" h="112">
                                  <a:moveTo>
                                    <a:pt x="50" y="0"/>
                                  </a:moveTo>
                                  <a:lnTo>
                                    <a:pt x="50" y="0"/>
                                  </a:lnTo>
                                  <a:cubicBezTo>
                                    <a:pt x="57" y="0"/>
                                    <a:pt x="64" y="2"/>
                                    <a:pt x="71" y="6"/>
                                  </a:cubicBezTo>
                                  <a:cubicBezTo>
                                    <a:pt x="78" y="9"/>
                                    <a:pt x="84" y="14"/>
                                    <a:pt x="88" y="19"/>
                                  </a:cubicBezTo>
                                  <a:cubicBezTo>
                                    <a:pt x="91" y="25"/>
                                    <a:pt x="93" y="31"/>
                                    <a:pt x="95" y="38"/>
                                  </a:cubicBezTo>
                                  <a:cubicBezTo>
                                    <a:pt x="96" y="43"/>
                                    <a:pt x="96" y="51"/>
                                    <a:pt x="96" y="61"/>
                                  </a:cubicBezTo>
                                  <a:lnTo>
                                    <a:pt x="19" y="61"/>
                                  </a:lnTo>
                                  <a:cubicBezTo>
                                    <a:pt x="19" y="72"/>
                                    <a:pt x="22" y="81"/>
                                    <a:pt x="26" y="87"/>
                                  </a:cubicBezTo>
                                  <a:cubicBezTo>
                                    <a:pt x="31" y="93"/>
                                    <a:pt x="38" y="97"/>
                                    <a:pt x="48" y="97"/>
                                  </a:cubicBezTo>
                                  <a:cubicBezTo>
                                    <a:pt x="58" y="97"/>
                                    <a:pt x="65" y="94"/>
                                    <a:pt x="71" y="88"/>
                                  </a:cubicBezTo>
                                  <a:cubicBezTo>
                                    <a:pt x="74" y="84"/>
                                    <a:pt x="76" y="80"/>
                                    <a:pt x="77" y="75"/>
                                  </a:cubicBezTo>
                                  <a:lnTo>
                                    <a:pt x="95" y="75"/>
                                  </a:lnTo>
                                  <a:cubicBezTo>
                                    <a:pt x="94" y="79"/>
                                    <a:pt x="93" y="83"/>
                                    <a:pt x="90" y="88"/>
                                  </a:cubicBezTo>
                                  <a:cubicBezTo>
                                    <a:pt x="88" y="93"/>
                                    <a:pt x="85" y="97"/>
                                    <a:pt x="81" y="100"/>
                                  </a:cubicBezTo>
                                  <a:cubicBezTo>
                                    <a:pt x="76" y="105"/>
                                    <a:pt x="69" y="109"/>
                                    <a:pt x="61" y="111"/>
                                  </a:cubicBezTo>
                                  <a:cubicBezTo>
                                    <a:pt x="57" y="112"/>
                                    <a:pt x="52" y="112"/>
                                    <a:pt x="47" y="112"/>
                                  </a:cubicBezTo>
                                  <a:cubicBezTo>
                                    <a:pt x="34" y="112"/>
                                    <a:pt x="23" y="107"/>
                                    <a:pt x="13" y="98"/>
                                  </a:cubicBezTo>
                                  <a:cubicBezTo>
                                    <a:pt x="4" y="88"/>
                                    <a:pt x="0" y="75"/>
                                    <a:pt x="0" y="58"/>
                                  </a:cubicBezTo>
                                  <a:cubicBezTo>
                                    <a:pt x="0" y="41"/>
                                    <a:pt x="4" y="27"/>
                                    <a:pt x="14" y="16"/>
                                  </a:cubicBezTo>
                                  <a:cubicBezTo>
                                    <a:pt x="23" y="6"/>
                                    <a:pt x="35" y="0"/>
                                    <a:pt x="50" y="0"/>
                                  </a:cubicBezTo>
                                  <a:lnTo>
                                    <a:pt x="50" y="0"/>
                                  </a:lnTo>
                                  <a:close/>
                                  <a:moveTo>
                                    <a:pt x="78" y="47"/>
                                  </a:moveTo>
                                  <a:lnTo>
                                    <a:pt x="78" y="47"/>
                                  </a:lnTo>
                                  <a:cubicBezTo>
                                    <a:pt x="77" y="39"/>
                                    <a:pt x="76" y="33"/>
                                    <a:pt x="73" y="29"/>
                                  </a:cubicBezTo>
                                  <a:cubicBezTo>
                                    <a:pt x="68" y="20"/>
                                    <a:pt x="60" y="16"/>
                                    <a:pt x="49" y="16"/>
                                  </a:cubicBezTo>
                                  <a:cubicBezTo>
                                    <a:pt x="40" y="16"/>
                                    <a:pt x="34" y="19"/>
                                    <a:pt x="28" y="25"/>
                                  </a:cubicBezTo>
                                  <a:cubicBezTo>
                                    <a:pt x="23" y="31"/>
                                    <a:pt x="20" y="38"/>
                                    <a:pt x="19" y="47"/>
                                  </a:cubicBezTo>
                                  <a:lnTo>
                                    <a:pt x="78" y="47"/>
                                  </a:lnTo>
                                  <a:close/>
                                  <a:moveTo>
                                    <a:pt x="48" y="0"/>
                                  </a:moveTo>
                                  <a:lnTo>
                                    <a:pt x="48" y="0"/>
                                  </a:lnTo>
                                  <a:lnTo>
                                    <a:pt x="4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44" name="Freeform 401"/>
                          <wps:cNvSpPr>
                            <a:spLocks noEditPoints="1"/>
                          </wps:cNvSpPr>
                          <wps:spPr bwMode="auto">
                            <a:xfrm>
                              <a:off x="6374" y="1150"/>
                              <a:ext cx="69" cy="85"/>
                            </a:xfrm>
                            <a:custGeom>
                              <a:avLst/>
                              <a:gdLst>
                                <a:gd name="T0" fmla="*/ 0 w 87"/>
                                <a:gd name="T1" fmla="*/ 3 h 108"/>
                                <a:gd name="T2" fmla="*/ 0 w 87"/>
                                <a:gd name="T3" fmla="*/ 3 h 108"/>
                                <a:gd name="T4" fmla="*/ 17 w 87"/>
                                <a:gd name="T5" fmla="*/ 3 h 108"/>
                                <a:gd name="T6" fmla="*/ 17 w 87"/>
                                <a:gd name="T7" fmla="*/ 18 h 108"/>
                                <a:gd name="T8" fmla="*/ 33 w 87"/>
                                <a:gd name="T9" fmla="*/ 4 h 108"/>
                                <a:gd name="T10" fmla="*/ 52 w 87"/>
                                <a:gd name="T11" fmla="*/ 0 h 108"/>
                                <a:gd name="T12" fmla="*/ 82 w 87"/>
                                <a:gd name="T13" fmla="*/ 16 h 108"/>
                                <a:gd name="T14" fmla="*/ 87 w 87"/>
                                <a:gd name="T15" fmla="*/ 41 h 108"/>
                                <a:gd name="T16" fmla="*/ 87 w 87"/>
                                <a:gd name="T17" fmla="*/ 108 h 108"/>
                                <a:gd name="T18" fmla="*/ 69 w 87"/>
                                <a:gd name="T19" fmla="*/ 108 h 108"/>
                                <a:gd name="T20" fmla="*/ 69 w 87"/>
                                <a:gd name="T21" fmla="*/ 42 h 108"/>
                                <a:gd name="T22" fmla="*/ 66 w 87"/>
                                <a:gd name="T23" fmla="*/ 26 h 108"/>
                                <a:gd name="T24" fmla="*/ 49 w 87"/>
                                <a:gd name="T25" fmla="*/ 16 h 108"/>
                                <a:gd name="T26" fmla="*/ 38 w 87"/>
                                <a:gd name="T27" fmla="*/ 18 h 108"/>
                                <a:gd name="T28" fmla="*/ 25 w 87"/>
                                <a:gd name="T29" fmla="*/ 26 h 108"/>
                                <a:gd name="T30" fmla="*/ 20 w 87"/>
                                <a:gd name="T31" fmla="*/ 37 h 108"/>
                                <a:gd name="T32" fmla="*/ 18 w 87"/>
                                <a:gd name="T33" fmla="*/ 53 h 108"/>
                                <a:gd name="T34" fmla="*/ 18 w 87"/>
                                <a:gd name="T35" fmla="*/ 108 h 108"/>
                                <a:gd name="T36" fmla="*/ 0 w 87"/>
                                <a:gd name="T37" fmla="*/ 108 h 108"/>
                                <a:gd name="T38" fmla="*/ 0 w 87"/>
                                <a:gd name="T39" fmla="*/ 3 h 108"/>
                                <a:gd name="T40" fmla="*/ 42 w 87"/>
                                <a:gd name="T41" fmla="*/ 0 h 108"/>
                                <a:gd name="T42" fmla="*/ 42 w 87"/>
                                <a:gd name="T43" fmla="*/ 0 h 108"/>
                                <a:gd name="T44" fmla="*/ 42 w 87"/>
                                <a:gd name="T45" fmla="*/ 0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87" h="108">
                                  <a:moveTo>
                                    <a:pt x="0" y="3"/>
                                  </a:moveTo>
                                  <a:lnTo>
                                    <a:pt x="0" y="3"/>
                                  </a:lnTo>
                                  <a:lnTo>
                                    <a:pt x="17" y="3"/>
                                  </a:lnTo>
                                  <a:lnTo>
                                    <a:pt x="17" y="18"/>
                                  </a:lnTo>
                                  <a:cubicBezTo>
                                    <a:pt x="22" y="12"/>
                                    <a:pt x="28" y="7"/>
                                    <a:pt x="33" y="4"/>
                                  </a:cubicBezTo>
                                  <a:cubicBezTo>
                                    <a:pt x="39" y="2"/>
                                    <a:pt x="45" y="0"/>
                                    <a:pt x="52" y="0"/>
                                  </a:cubicBezTo>
                                  <a:cubicBezTo>
                                    <a:pt x="67" y="0"/>
                                    <a:pt x="77" y="6"/>
                                    <a:pt x="82" y="16"/>
                                  </a:cubicBezTo>
                                  <a:cubicBezTo>
                                    <a:pt x="85" y="22"/>
                                    <a:pt x="87" y="30"/>
                                    <a:pt x="87" y="41"/>
                                  </a:cubicBezTo>
                                  <a:lnTo>
                                    <a:pt x="87" y="108"/>
                                  </a:lnTo>
                                  <a:lnTo>
                                    <a:pt x="69" y="108"/>
                                  </a:lnTo>
                                  <a:lnTo>
                                    <a:pt x="69" y="42"/>
                                  </a:lnTo>
                                  <a:cubicBezTo>
                                    <a:pt x="69" y="35"/>
                                    <a:pt x="68" y="30"/>
                                    <a:pt x="66" y="26"/>
                                  </a:cubicBezTo>
                                  <a:cubicBezTo>
                                    <a:pt x="63" y="20"/>
                                    <a:pt x="57" y="16"/>
                                    <a:pt x="49" y="16"/>
                                  </a:cubicBezTo>
                                  <a:cubicBezTo>
                                    <a:pt x="44" y="16"/>
                                    <a:pt x="41" y="17"/>
                                    <a:pt x="38" y="18"/>
                                  </a:cubicBezTo>
                                  <a:cubicBezTo>
                                    <a:pt x="33" y="19"/>
                                    <a:pt x="29" y="22"/>
                                    <a:pt x="25" y="26"/>
                                  </a:cubicBezTo>
                                  <a:cubicBezTo>
                                    <a:pt x="22" y="30"/>
                                    <a:pt x="20" y="33"/>
                                    <a:pt x="20" y="37"/>
                                  </a:cubicBezTo>
                                  <a:cubicBezTo>
                                    <a:pt x="19" y="41"/>
                                    <a:pt x="18" y="46"/>
                                    <a:pt x="18" y="53"/>
                                  </a:cubicBezTo>
                                  <a:lnTo>
                                    <a:pt x="18" y="108"/>
                                  </a:lnTo>
                                  <a:lnTo>
                                    <a:pt x="0" y="108"/>
                                  </a:lnTo>
                                  <a:lnTo>
                                    <a:pt x="0" y="3"/>
                                  </a:lnTo>
                                  <a:close/>
                                  <a:moveTo>
                                    <a:pt x="42" y="0"/>
                                  </a:moveTo>
                                  <a:lnTo>
                                    <a:pt x="42" y="0"/>
                                  </a:lnTo>
                                  <a:lnTo>
                                    <a:pt x="42"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45" name="Freeform 402"/>
                          <wps:cNvSpPr>
                            <a:spLocks/>
                          </wps:cNvSpPr>
                          <wps:spPr bwMode="auto">
                            <a:xfrm>
                              <a:off x="6455" y="1128"/>
                              <a:ext cx="39" cy="109"/>
                            </a:xfrm>
                            <a:custGeom>
                              <a:avLst/>
                              <a:gdLst>
                                <a:gd name="T0" fmla="*/ 14 w 49"/>
                                <a:gd name="T1" fmla="*/ 0 h 137"/>
                                <a:gd name="T2" fmla="*/ 14 w 49"/>
                                <a:gd name="T3" fmla="*/ 0 h 137"/>
                                <a:gd name="T4" fmla="*/ 32 w 49"/>
                                <a:gd name="T5" fmla="*/ 0 h 137"/>
                                <a:gd name="T6" fmla="*/ 32 w 49"/>
                                <a:gd name="T7" fmla="*/ 30 h 137"/>
                                <a:gd name="T8" fmla="*/ 49 w 49"/>
                                <a:gd name="T9" fmla="*/ 30 h 137"/>
                                <a:gd name="T10" fmla="*/ 49 w 49"/>
                                <a:gd name="T11" fmla="*/ 44 h 137"/>
                                <a:gd name="T12" fmla="*/ 32 w 49"/>
                                <a:gd name="T13" fmla="*/ 44 h 137"/>
                                <a:gd name="T14" fmla="*/ 32 w 49"/>
                                <a:gd name="T15" fmla="*/ 113 h 137"/>
                                <a:gd name="T16" fmla="*/ 36 w 49"/>
                                <a:gd name="T17" fmla="*/ 121 h 137"/>
                                <a:gd name="T18" fmla="*/ 42 w 49"/>
                                <a:gd name="T19" fmla="*/ 122 h 137"/>
                                <a:gd name="T20" fmla="*/ 45 w 49"/>
                                <a:gd name="T21" fmla="*/ 122 h 137"/>
                                <a:gd name="T22" fmla="*/ 49 w 49"/>
                                <a:gd name="T23" fmla="*/ 121 h 137"/>
                                <a:gd name="T24" fmla="*/ 49 w 49"/>
                                <a:gd name="T25" fmla="*/ 135 h 137"/>
                                <a:gd name="T26" fmla="*/ 42 w 49"/>
                                <a:gd name="T27" fmla="*/ 137 h 137"/>
                                <a:gd name="T28" fmla="*/ 35 w 49"/>
                                <a:gd name="T29" fmla="*/ 137 h 137"/>
                                <a:gd name="T30" fmla="*/ 18 w 49"/>
                                <a:gd name="T31" fmla="*/ 131 h 137"/>
                                <a:gd name="T32" fmla="*/ 14 w 49"/>
                                <a:gd name="T33" fmla="*/ 114 h 137"/>
                                <a:gd name="T34" fmla="*/ 14 w 49"/>
                                <a:gd name="T35" fmla="*/ 44 h 137"/>
                                <a:gd name="T36" fmla="*/ 0 w 49"/>
                                <a:gd name="T37" fmla="*/ 44 h 137"/>
                                <a:gd name="T38" fmla="*/ 0 w 49"/>
                                <a:gd name="T39" fmla="*/ 30 h 137"/>
                                <a:gd name="T40" fmla="*/ 14 w 49"/>
                                <a:gd name="T41" fmla="*/ 30 h 137"/>
                                <a:gd name="T42" fmla="*/ 14 w 49"/>
                                <a:gd name="T43" fmla="*/ 0 h 1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49" h="137">
                                  <a:moveTo>
                                    <a:pt x="14" y="0"/>
                                  </a:moveTo>
                                  <a:lnTo>
                                    <a:pt x="14" y="0"/>
                                  </a:lnTo>
                                  <a:lnTo>
                                    <a:pt x="32" y="0"/>
                                  </a:lnTo>
                                  <a:lnTo>
                                    <a:pt x="32" y="30"/>
                                  </a:lnTo>
                                  <a:lnTo>
                                    <a:pt x="49" y="30"/>
                                  </a:lnTo>
                                  <a:lnTo>
                                    <a:pt x="49" y="44"/>
                                  </a:lnTo>
                                  <a:lnTo>
                                    <a:pt x="32" y="44"/>
                                  </a:lnTo>
                                  <a:lnTo>
                                    <a:pt x="32" y="113"/>
                                  </a:lnTo>
                                  <a:cubicBezTo>
                                    <a:pt x="32" y="117"/>
                                    <a:pt x="33" y="119"/>
                                    <a:pt x="36" y="121"/>
                                  </a:cubicBezTo>
                                  <a:cubicBezTo>
                                    <a:pt x="37" y="121"/>
                                    <a:pt x="39" y="122"/>
                                    <a:pt x="42" y="122"/>
                                  </a:cubicBezTo>
                                  <a:cubicBezTo>
                                    <a:pt x="43" y="122"/>
                                    <a:pt x="44" y="122"/>
                                    <a:pt x="45" y="122"/>
                                  </a:cubicBezTo>
                                  <a:cubicBezTo>
                                    <a:pt x="46" y="122"/>
                                    <a:pt x="47" y="121"/>
                                    <a:pt x="49" y="121"/>
                                  </a:cubicBezTo>
                                  <a:lnTo>
                                    <a:pt x="49" y="135"/>
                                  </a:lnTo>
                                  <a:cubicBezTo>
                                    <a:pt x="47" y="136"/>
                                    <a:pt x="45" y="136"/>
                                    <a:pt x="42" y="137"/>
                                  </a:cubicBezTo>
                                  <a:cubicBezTo>
                                    <a:pt x="40" y="137"/>
                                    <a:pt x="38" y="137"/>
                                    <a:pt x="35" y="137"/>
                                  </a:cubicBezTo>
                                  <a:cubicBezTo>
                                    <a:pt x="27" y="137"/>
                                    <a:pt x="21" y="135"/>
                                    <a:pt x="18" y="131"/>
                                  </a:cubicBezTo>
                                  <a:cubicBezTo>
                                    <a:pt x="15" y="126"/>
                                    <a:pt x="14" y="121"/>
                                    <a:pt x="14" y="114"/>
                                  </a:cubicBezTo>
                                  <a:lnTo>
                                    <a:pt x="14" y="44"/>
                                  </a:lnTo>
                                  <a:lnTo>
                                    <a:pt x="0" y="44"/>
                                  </a:lnTo>
                                  <a:lnTo>
                                    <a:pt x="0" y="30"/>
                                  </a:lnTo>
                                  <a:lnTo>
                                    <a:pt x="14" y="30"/>
                                  </a:lnTo>
                                  <a:lnTo>
                                    <a:pt x="14"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46" name="Freeform 403"/>
                          <wps:cNvSpPr>
                            <a:spLocks/>
                          </wps:cNvSpPr>
                          <wps:spPr bwMode="auto">
                            <a:xfrm>
                              <a:off x="6553" y="1119"/>
                              <a:ext cx="37" cy="149"/>
                            </a:xfrm>
                            <a:custGeom>
                              <a:avLst/>
                              <a:gdLst>
                                <a:gd name="T0" fmla="*/ 46 w 46"/>
                                <a:gd name="T1" fmla="*/ 0 h 189"/>
                                <a:gd name="T2" fmla="*/ 46 w 46"/>
                                <a:gd name="T3" fmla="*/ 0 h 189"/>
                                <a:gd name="T4" fmla="*/ 26 w 46"/>
                                <a:gd name="T5" fmla="*/ 44 h 189"/>
                                <a:gd name="T6" fmla="*/ 19 w 46"/>
                                <a:gd name="T7" fmla="*/ 94 h 189"/>
                                <a:gd name="T8" fmla="*/ 27 w 46"/>
                                <a:gd name="T9" fmla="*/ 147 h 189"/>
                                <a:gd name="T10" fmla="*/ 46 w 46"/>
                                <a:gd name="T11" fmla="*/ 189 h 189"/>
                                <a:gd name="T12" fmla="*/ 34 w 46"/>
                                <a:gd name="T13" fmla="*/ 189 h 189"/>
                                <a:gd name="T14" fmla="*/ 16 w 46"/>
                                <a:gd name="T15" fmla="*/ 160 h 189"/>
                                <a:gd name="T16" fmla="*/ 9 w 46"/>
                                <a:gd name="T17" fmla="*/ 143 h 189"/>
                                <a:gd name="T18" fmla="*/ 1 w 46"/>
                                <a:gd name="T19" fmla="*/ 112 h 189"/>
                                <a:gd name="T20" fmla="*/ 0 w 46"/>
                                <a:gd name="T21" fmla="*/ 95 h 189"/>
                                <a:gd name="T22" fmla="*/ 9 w 46"/>
                                <a:gd name="T23" fmla="*/ 43 h 189"/>
                                <a:gd name="T24" fmla="*/ 33 w 46"/>
                                <a:gd name="T25" fmla="*/ 0 h 189"/>
                                <a:gd name="T26" fmla="*/ 46 w 46"/>
                                <a:gd name="T27" fmla="*/ 0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46" y="0"/>
                                  </a:moveTo>
                                  <a:lnTo>
                                    <a:pt x="46" y="0"/>
                                  </a:lnTo>
                                  <a:cubicBezTo>
                                    <a:pt x="35" y="20"/>
                                    <a:pt x="29" y="35"/>
                                    <a:pt x="26" y="44"/>
                                  </a:cubicBezTo>
                                  <a:cubicBezTo>
                                    <a:pt x="21" y="59"/>
                                    <a:pt x="19" y="75"/>
                                    <a:pt x="19" y="94"/>
                                  </a:cubicBezTo>
                                  <a:cubicBezTo>
                                    <a:pt x="19" y="113"/>
                                    <a:pt x="21" y="131"/>
                                    <a:pt x="27" y="147"/>
                                  </a:cubicBezTo>
                                  <a:cubicBezTo>
                                    <a:pt x="30" y="156"/>
                                    <a:pt x="36" y="170"/>
                                    <a:pt x="46" y="189"/>
                                  </a:cubicBezTo>
                                  <a:lnTo>
                                    <a:pt x="34" y="189"/>
                                  </a:lnTo>
                                  <a:cubicBezTo>
                                    <a:pt x="25" y="174"/>
                                    <a:pt x="19" y="164"/>
                                    <a:pt x="16" y="160"/>
                                  </a:cubicBezTo>
                                  <a:cubicBezTo>
                                    <a:pt x="14" y="156"/>
                                    <a:pt x="11" y="150"/>
                                    <a:pt x="9" y="143"/>
                                  </a:cubicBezTo>
                                  <a:cubicBezTo>
                                    <a:pt x="5" y="133"/>
                                    <a:pt x="3" y="123"/>
                                    <a:pt x="1" y="112"/>
                                  </a:cubicBezTo>
                                  <a:cubicBezTo>
                                    <a:pt x="0" y="106"/>
                                    <a:pt x="0" y="101"/>
                                    <a:pt x="0" y="95"/>
                                  </a:cubicBezTo>
                                  <a:cubicBezTo>
                                    <a:pt x="0" y="76"/>
                                    <a:pt x="3" y="59"/>
                                    <a:pt x="9" y="43"/>
                                  </a:cubicBezTo>
                                  <a:cubicBezTo>
                                    <a:pt x="13" y="34"/>
                                    <a:pt x="21" y="19"/>
                                    <a:pt x="33" y="0"/>
                                  </a:cubicBezTo>
                                  <a:lnTo>
                                    <a:pt x="46"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47" name="Freeform 404"/>
                          <wps:cNvSpPr>
                            <a:spLocks noEditPoints="1"/>
                          </wps:cNvSpPr>
                          <wps:spPr bwMode="auto">
                            <a:xfrm>
                              <a:off x="6602" y="1123"/>
                              <a:ext cx="75" cy="115"/>
                            </a:xfrm>
                            <a:custGeom>
                              <a:avLst/>
                              <a:gdLst>
                                <a:gd name="T0" fmla="*/ 19 w 95"/>
                                <a:gd name="T1" fmla="*/ 107 h 145"/>
                                <a:gd name="T2" fmla="*/ 19 w 95"/>
                                <a:gd name="T3" fmla="*/ 107 h 145"/>
                                <a:gd name="T4" fmla="*/ 31 w 95"/>
                                <a:gd name="T5" fmla="*/ 128 h 145"/>
                                <a:gd name="T6" fmla="*/ 43 w 95"/>
                                <a:gd name="T7" fmla="*/ 131 h 145"/>
                                <a:gd name="T8" fmla="*/ 65 w 95"/>
                                <a:gd name="T9" fmla="*/ 120 h 145"/>
                                <a:gd name="T10" fmla="*/ 77 w 95"/>
                                <a:gd name="T11" fmla="*/ 77 h 145"/>
                                <a:gd name="T12" fmla="*/ 63 w 95"/>
                                <a:gd name="T13" fmla="*/ 90 h 145"/>
                                <a:gd name="T14" fmla="*/ 44 w 95"/>
                                <a:gd name="T15" fmla="*/ 94 h 145"/>
                                <a:gd name="T16" fmla="*/ 12 w 95"/>
                                <a:gd name="T17" fmla="*/ 81 h 145"/>
                                <a:gd name="T18" fmla="*/ 0 w 95"/>
                                <a:gd name="T19" fmla="*/ 48 h 145"/>
                                <a:gd name="T20" fmla="*/ 11 w 95"/>
                                <a:gd name="T21" fmla="*/ 15 h 145"/>
                                <a:gd name="T22" fmla="*/ 46 w 95"/>
                                <a:gd name="T23" fmla="*/ 0 h 145"/>
                                <a:gd name="T24" fmla="*/ 89 w 95"/>
                                <a:gd name="T25" fmla="*/ 28 h 145"/>
                                <a:gd name="T26" fmla="*/ 95 w 95"/>
                                <a:gd name="T27" fmla="*/ 66 h 145"/>
                                <a:gd name="T28" fmla="*/ 87 w 95"/>
                                <a:gd name="T29" fmla="*/ 112 h 145"/>
                                <a:gd name="T30" fmla="*/ 44 w 95"/>
                                <a:gd name="T31" fmla="*/ 145 h 145"/>
                                <a:gd name="T32" fmla="*/ 12 w 95"/>
                                <a:gd name="T33" fmla="*/ 134 h 145"/>
                                <a:gd name="T34" fmla="*/ 1 w 95"/>
                                <a:gd name="T35" fmla="*/ 107 h 145"/>
                                <a:gd name="T36" fmla="*/ 19 w 95"/>
                                <a:gd name="T37" fmla="*/ 107 h 145"/>
                                <a:gd name="T38" fmla="*/ 46 w 95"/>
                                <a:gd name="T39" fmla="*/ 78 h 145"/>
                                <a:gd name="T40" fmla="*/ 46 w 95"/>
                                <a:gd name="T41" fmla="*/ 78 h 145"/>
                                <a:gd name="T42" fmla="*/ 66 w 95"/>
                                <a:gd name="T43" fmla="*/ 71 h 145"/>
                                <a:gd name="T44" fmla="*/ 74 w 95"/>
                                <a:gd name="T45" fmla="*/ 47 h 145"/>
                                <a:gd name="T46" fmla="*/ 66 w 95"/>
                                <a:gd name="T47" fmla="*/ 24 h 145"/>
                                <a:gd name="T48" fmla="*/ 47 w 95"/>
                                <a:gd name="T49" fmla="*/ 16 h 145"/>
                                <a:gd name="T50" fmla="*/ 26 w 95"/>
                                <a:gd name="T51" fmla="*/ 25 h 145"/>
                                <a:gd name="T52" fmla="*/ 18 w 95"/>
                                <a:gd name="T53" fmla="*/ 48 h 145"/>
                                <a:gd name="T54" fmla="*/ 25 w 95"/>
                                <a:gd name="T55" fmla="*/ 70 h 145"/>
                                <a:gd name="T56" fmla="*/ 46 w 95"/>
                                <a:gd name="T57" fmla="*/ 78 h 145"/>
                                <a:gd name="T58" fmla="*/ 46 w 95"/>
                                <a:gd name="T59" fmla="*/ 7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95" h="145">
                                  <a:moveTo>
                                    <a:pt x="19" y="107"/>
                                  </a:moveTo>
                                  <a:lnTo>
                                    <a:pt x="19" y="107"/>
                                  </a:lnTo>
                                  <a:cubicBezTo>
                                    <a:pt x="20" y="117"/>
                                    <a:pt x="24" y="124"/>
                                    <a:pt x="31" y="128"/>
                                  </a:cubicBezTo>
                                  <a:cubicBezTo>
                                    <a:pt x="34" y="130"/>
                                    <a:pt x="38" y="131"/>
                                    <a:pt x="43" y="131"/>
                                  </a:cubicBezTo>
                                  <a:cubicBezTo>
                                    <a:pt x="51" y="131"/>
                                    <a:pt x="59" y="127"/>
                                    <a:pt x="65" y="120"/>
                                  </a:cubicBezTo>
                                  <a:cubicBezTo>
                                    <a:pt x="71" y="113"/>
                                    <a:pt x="75" y="98"/>
                                    <a:pt x="77" y="77"/>
                                  </a:cubicBezTo>
                                  <a:cubicBezTo>
                                    <a:pt x="73" y="83"/>
                                    <a:pt x="69" y="87"/>
                                    <a:pt x="63" y="90"/>
                                  </a:cubicBezTo>
                                  <a:cubicBezTo>
                                    <a:pt x="57" y="93"/>
                                    <a:pt x="51" y="94"/>
                                    <a:pt x="44" y="94"/>
                                  </a:cubicBezTo>
                                  <a:cubicBezTo>
                                    <a:pt x="30" y="94"/>
                                    <a:pt x="20" y="90"/>
                                    <a:pt x="12" y="81"/>
                                  </a:cubicBezTo>
                                  <a:cubicBezTo>
                                    <a:pt x="4" y="73"/>
                                    <a:pt x="0" y="62"/>
                                    <a:pt x="0" y="48"/>
                                  </a:cubicBezTo>
                                  <a:cubicBezTo>
                                    <a:pt x="0" y="36"/>
                                    <a:pt x="4" y="24"/>
                                    <a:pt x="11" y="15"/>
                                  </a:cubicBezTo>
                                  <a:cubicBezTo>
                                    <a:pt x="19" y="5"/>
                                    <a:pt x="31" y="0"/>
                                    <a:pt x="46" y="0"/>
                                  </a:cubicBezTo>
                                  <a:cubicBezTo>
                                    <a:pt x="67" y="0"/>
                                    <a:pt x="81" y="9"/>
                                    <a:pt x="89" y="28"/>
                                  </a:cubicBezTo>
                                  <a:cubicBezTo>
                                    <a:pt x="93" y="38"/>
                                    <a:pt x="95" y="51"/>
                                    <a:pt x="95" y="66"/>
                                  </a:cubicBezTo>
                                  <a:cubicBezTo>
                                    <a:pt x="95" y="83"/>
                                    <a:pt x="93" y="99"/>
                                    <a:pt x="87" y="112"/>
                                  </a:cubicBezTo>
                                  <a:cubicBezTo>
                                    <a:pt x="79" y="134"/>
                                    <a:pt x="64" y="145"/>
                                    <a:pt x="44" y="145"/>
                                  </a:cubicBezTo>
                                  <a:cubicBezTo>
                                    <a:pt x="30" y="145"/>
                                    <a:pt x="19" y="142"/>
                                    <a:pt x="12" y="134"/>
                                  </a:cubicBezTo>
                                  <a:cubicBezTo>
                                    <a:pt x="5" y="127"/>
                                    <a:pt x="1" y="118"/>
                                    <a:pt x="1" y="107"/>
                                  </a:cubicBezTo>
                                  <a:lnTo>
                                    <a:pt x="19" y="107"/>
                                  </a:lnTo>
                                  <a:close/>
                                  <a:moveTo>
                                    <a:pt x="46" y="78"/>
                                  </a:moveTo>
                                  <a:lnTo>
                                    <a:pt x="46" y="78"/>
                                  </a:lnTo>
                                  <a:cubicBezTo>
                                    <a:pt x="53" y="78"/>
                                    <a:pt x="60" y="76"/>
                                    <a:pt x="66" y="71"/>
                                  </a:cubicBezTo>
                                  <a:cubicBezTo>
                                    <a:pt x="71" y="67"/>
                                    <a:pt x="74" y="59"/>
                                    <a:pt x="74" y="47"/>
                                  </a:cubicBezTo>
                                  <a:cubicBezTo>
                                    <a:pt x="74" y="37"/>
                                    <a:pt x="72" y="29"/>
                                    <a:pt x="66" y="24"/>
                                  </a:cubicBezTo>
                                  <a:cubicBezTo>
                                    <a:pt x="61" y="19"/>
                                    <a:pt x="55" y="16"/>
                                    <a:pt x="47" y="16"/>
                                  </a:cubicBezTo>
                                  <a:cubicBezTo>
                                    <a:pt x="38" y="16"/>
                                    <a:pt x="31" y="19"/>
                                    <a:pt x="26" y="25"/>
                                  </a:cubicBezTo>
                                  <a:cubicBezTo>
                                    <a:pt x="21" y="31"/>
                                    <a:pt x="18" y="38"/>
                                    <a:pt x="18" y="48"/>
                                  </a:cubicBezTo>
                                  <a:cubicBezTo>
                                    <a:pt x="18" y="57"/>
                                    <a:pt x="20" y="65"/>
                                    <a:pt x="25" y="70"/>
                                  </a:cubicBezTo>
                                  <a:cubicBezTo>
                                    <a:pt x="29" y="76"/>
                                    <a:pt x="37" y="78"/>
                                    <a:pt x="46" y="78"/>
                                  </a:cubicBezTo>
                                  <a:lnTo>
                                    <a:pt x="46" y="7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48" name="Freeform 405"/>
                          <wps:cNvSpPr>
                            <a:spLocks/>
                          </wps:cNvSpPr>
                          <wps:spPr bwMode="auto">
                            <a:xfrm>
                              <a:off x="6690" y="1125"/>
                              <a:ext cx="77" cy="113"/>
                            </a:xfrm>
                            <a:custGeom>
                              <a:avLst/>
                              <a:gdLst>
                                <a:gd name="T0" fmla="*/ 18 w 97"/>
                                <a:gd name="T1" fmla="*/ 103 h 143"/>
                                <a:gd name="T2" fmla="*/ 18 w 97"/>
                                <a:gd name="T3" fmla="*/ 103 h 143"/>
                                <a:gd name="T4" fmla="*/ 32 w 97"/>
                                <a:gd name="T5" fmla="*/ 124 h 143"/>
                                <a:gd name="T6" fmla="*/ 47 w 97"/>
                                <a:gd name="T7" fmla="*/ 127 h 143"/>
                                <a:gd name="T8" fmla="*/ 70 w 97"/>
                                <a:gd name="T9" fmla="*/ 117 h 143"/>
                                <a:gd name="T10" fmla="*/ 78 w 97"/>
                                <a:gd name="T11" fmla="*/ 95 h 143"/>
                                <a:gd name="T12" fmla="*/ 69 w 97"/>
                                <a:gd name="T13" fmla="*/ 72 h 143"/>
                                <a:gd name="T14" fmla="*/ 47 w 97"/>
                                <a:gd name="T15" fmla="*/ 64 h 143"/>
                                <a:gd name="T16" fmla="*/ 32 w 97"/>
                                <a:gd name="T17" fmla="*/ 68 h 143"/>
                                <a:gd name="T18" fmla="*/ 20 w 97"/>
                                <a:gd name="T19" fmla="*/ 77 h 143"/>
                                <a:gd name="T20" fmla="*/ 5 w 97"/>
                                <a:gd name="T21" fmla="*/ 77 h 143"/>
                                <a:gd name="T22" fmla="*/ 16 w 97"/>
                                <a:gd name="T23" fmla="*/ 0 h 143"/>
                                <a:gd name="T24" fmla="*/ 89 w 97"/>
                                <a:gd name="T25" fmla="*/ 0 h 143"/>
                                <a:gd name="T26" fmla="*/ 89 w 97"/>
                                <a:gd name="T27" fmla="*/ 18 h 143"/>
                                <a:gd name="T28" fmla="*/ 29 w 97"/>
                                <a:gd name="T29" fmla="*/ 18 h 143"/>
                                <a:gd name="T30" fmla="*/ 23 w 97"/>
                                <a:gd name="T31" fmla="*/ 57 h 143"/>
                                <a:gd name="T32" fmla="*/ 32 w 97"/>
                                <a:gd name="T33" fmla="*/ 51 h 143"/>
                                <a:gd name="T34" fmla="*/ 51 w 97"/>
                                <a:gd name="T35" fmla="*/ 48 h 143"/>
                                <a:gd name="T36" fmla="*/ 84 w 97"/>
                                <a:gd name="T37" fmla="*/ 61 h 143"/>
                                <a:gd name="T38" fmla="*/ 97 w 97"/>
                                <a:gd name="T39" fmla="*/ 92 h 143"/>
                                <a:gd name="T40" fmla="*/ 85 w 97"/>
                                <a:gd name="T41" fmla="*/ 128 h 143"/>
                                <a:gd name="T42" fmla="*/ 45 w 97"/>
                                <a:gd name="T43" fmla="*/ 143 h 143"/>
                                <a:gd name="T44" fmla="*/ 15 w 97"/>
                                <a:gd name="T45" fmla="*/ 133 h 143"/>
                                <a:gd name="T46" fmla="*/ 0 w 97"/>
                                <a:gd name="T47" fmla="*/ 103 h 143"/>
                                <a:gd name="T48" fmla="*/ 18 w 97"/>
                                <a:gd name="T49" fmla="*/ 103 h 1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7" h="143">
                                  <a:moveTo>
                                    <a:pt x="18" y="103"/>
                                  </a:moveTo>
                                  <a:lnTo>
                                    <a:pt x="18" y="103"/>
                                  </a:lnTo>
                                  <a:cubicBezTo>
                                    <a:pt x="20" y="113"/>
                                    <a:pt x="24" y="120"/>
                                    <a:pt x="32" y="124"/>
                                  </a:cubicBezTo>
                                  <a:cubicBezTo>
                                    <a:pt x="37" y="126"/>
                                    <a:pt x="42" y="127"/>
                                    <a:pt x="47" y="127"/>
                                  </a:cubicBezTo>
                                  <a:cubicBezTo>
                                    <a:pt x="58" y="127"/>
                                    <a:pt x="65" y="124"/>
                                    <a:pt x="70" y="117"/>
                                  </a:cubicBezTo>
                                  <a:cubicBezTo>
                                    <a:pt x="75" y="111"/>
                                    <a:pt x="78" y="103"/>
                                    <a:pt x="78" y="95"/>
                                  </a:cubicBezTo>
                                  <a:cubicBezTo>
                                    <a:pt x="78" y="85"/>
                                    <a:pt x="75" y="77"/>
                                    <a:pt x="69" y="72"/>
                                  </a:cubicBezTo>
                                  <a:cubicBezTo>
                                    <a:pt x="63" y="67"/>
                                    <a:pt x="56" y="64"/>
                                    <a:pt x="47" y="64"/>
                                  </a:cubicBezTo>
                                  <a:cubicBezTo>
                                    <a:pt x="41" y="64"/>
                                    <a:pt x="36" y="65"/>
                                    <a:pt x="32" y="68"/>
                                  </a:cubicBezTo>
                                  <a:cubicBezTo>
                                    <a:pt x="27" y="70"/>
                                    <a:pt x="23" y="73"/>
                                    <a:pt x="20" y="77"/>
                                  </a:cubicBezTo>
                                  <a:lnTo>
                                    <a:pt x="5" y="77"/>
                                  </a:lnTo>
                                  <a:lnTo>
                                    <a:pt x="16" y="0"/>
                                  </a:lnTo>
                                  <a:lnTo>
                                    <a:pt x="89" y="0"/>
                                  </a:lnTo>
                                  <a:lnTo>
                                    <a:pt x="89" y="18"/>
                                  </a:lnTo>
                                  <a:lnTo>
                                    <a:pt x="29" y="18"/>
                                  </a:lnTo>
                                  <a:lnTo>
                                    <a:pt x="23" y="57"/>
                                  </a:lnTo>
                                  <a:cubicBezTo>
                                    <a:pt x="26" y="54"/>
                                    <a:pt x="29" y="53"/>
                                    <a:pt x="32" y="51"/>
                                  </a:cubicBezTo>
                                  <a:cubicBezTo>
                                    <a:pt x="38" y="49"/>
                                    <a:pt x="44" y="48"/>
                                    <a:pt x="51" y="48"/>
                                  </a:cubicBezTo>
                                  <a:cubicBezTo>
                                    <a:pt x="64" y="48"/>
                                    <a:pt x="75" y="52"/>
                                    <a:pt x="84" y="61"/>
                                  </a:cubicBezTo>
                                  <a:cubicBezTo>
                                    <a:pt x="93" y="69"/>
                                    <a:pt x="97" y="79"/>
                                    <a:pt x="97" y="92"/>
                                  </a:cubicBezTo>
                                  <a:cubicBezTo>
                                    <a:pt x="97" y="106"/>
                                    <a:pt x="93" y="117"/>
                                    <a:pt x="85" y="128"/>
                                  </a:cubicBezTo>
                                  <a:cubicBezTo>
                                    <a:pt x="77" y="138"/>
                                    <a:pt x="63" y="143"/>
                                    <a:pt x="45" y="143"/>
                                  </a:cubicBezTo>
                                  <a:cubicBezTo>
                                    <a:pt x="34" y="143"/>
                                    <a:pt x="24" y="140"/>
                                    <a:pt x="15" y="133"/>
                                  </a:cubicBezTo>
                                  <a:cubicBezTo>
                                    <a:pt x="6" y="127"/>
                                    <a:pt x="1" y="117"/>
                                    <a:pt x="0" y="103"/>
                                  </a:cubicBezTo>
                                  <a:lnTo>
                                    <a:pt x="18" y="10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g:wgp>
                      <wpg:wgp>
                        <wpg:cNvPr id="449" name="Group 607"/>
                        <wpg:cNvGrpSpPr>
                          <a:grpSpLocks/>
                        </wpg:cNvGrpSpPr>
                        <wpg:grpSpPr bwMode="auto">
                          <a:xfrm>
                            <a:off x="3776980" y="514985"/>
                            <a:ext cx="1104265" cy="2472690"/>
                            <a:chOff x="5948" y="811"/>
                            <a:chExt cx="1739" cy="3894"/>
                          </a:xfrm>
                        </wpg:grpSpPr>
                        <wps:wsp>
                          <wps:cNvPr id="450" name="Freeform 407"/>
                          <wps:cNvSpPr>
                            <a:spLocks noEditPoints="1"/>
                          </wps:cNvSpPr>
                          <wps:spPr bwMode="auto">
                            <a:xfrm>
                              <a:off x="6780" y="1124"/>
                              <a:ext cx="130" cy="114"/>
                            </a:xfrm>
                            <a:custGeom>
                              <a:avLst/>
                              <a:gdLst>
                                <a:gd name="T0" fmla="*/ 131 w 165"/>
                                <a:gd name="T1" fmla="*/ 72 h 144"/>
                                <a:gd name="T2" fmla="*/ 131 w 165"/>
                                <a:gd name="T3" fmla="*/ 72 h 144"/>
                                <a:gd name="T4" fmla="*/ 155 w 165"/>
                                <a:gd name="T5" fmla="*/ 82 h 144"/>
                                <a:gd name="T6" fmla="*/ 165 w 165"/>
                                <a:gd name="T7" fmla="*/ 106 h 144"/>
                                <a:gd name="T8" fmla="*/ 155 w 165"/>
                                <a:gd name="T9" fmla="*/ 130 h 144"/>
                                <a:gd name="T10" fmla="*/ 131 w 165"/>
                                <a:gd name="T11" fmla="*/ 140 h 144"/>
                                <a:gd name="T12" fmla="*/ 107 w 165"/>
                                <a:gd name="T13" fmla="*/ 130 h 144"/>
                                <a:gd name="T14" fmla="*/ 96 w 165"/>
                                <a:gd name="T15" fmla="*/ 106 h 144"/>
                                <a:gd name="T16" fmla="*/ 107 w 165"/>
                                <a:gd name="T17" fmla="*/ 82 h 144"/>
                                <a:gd name="T18" fmla="*/ 131 w 165"/>
                                <a:gd name="T19" fmla="*/ 72 h 144"/>
                                <a:gd name="T20" fmla="*/ 131 w 165"/>
                                <a:gd name="T21" fmla="*/ 72 h 144"/>
                                <a:gd name="T22" fmla="*/ 117 w 165"/>
                                <a:gd name="T23" fmla="*/ 0 h 144"/>
                                <a:gd name="T24" fmla="*/ 117 w 165"/>
                                <a:gd name="T25" fmla="*/ 0 h 144"/>
                                <a:gd name="T26" fmla="*/ 128 w 165"/>
                                <a:gd name="T27" fmla="*/ 0 h 144"/>
                                <a:gd name="T28" fmla="*/ 49 w 165"/>
                                <a:gd name="T29" fmla="*/ 144 h 144"/>
                                <a:gd name="T30" fmla="*/ 38 w 165"/>
                                <a:gd name="T31" fmla="*/ 144 h 144"/>
                                <a:gd name="T32" fmla="*/ 117 w 165"/>
                                <a:gd name="T33" fmla="*/ 0 h 144"/>
                                <a:gd name="T34" fmla="*/ 34 w 165"/>
                                <a:gd name="T35" fmla="*/ 58 h 144"/>
                                <a:gd name="T36" fmla="*/ 34 w 165"/>
                                <a:gd name="T37" fmla="*/ 58 h 144"/>
                                <a:gd name="T38" fmla="*/ 48 w 165"/>
                                <a:gd name="T39" fmla="*/ 52 h 144"/>
                                <a:gd name="T40" fmla="*/ 54 w 165"/>
                                <a:gd name="T41" fmla="*/ 38 h 144"/>
                                <a:gd name="T42" fmla="*/ 48 w 165"/>
                                <a:gd name="T43" fmla="*/ 23 h 144"/>
                                <a:gd name="T44" fmla="*/ 34 w 165"/>
                                <a:gd name="T45" fmla="*/ 17 h 144"/>
                                <a:gd name="T46" fmla="*/ 20 w 165"/>
                                <a:gd name="T47" fmla="*/ 23 h 144"/>
                                <a:gd name="T48" fmla="*/ 14 w 165"/>
                                <a:gd name="T49" fmla="*/ 38 h 144"/>
                                <a:gd name="T50" fmla="*/ 20 w 165"/>
                                <a:gd name="T51" fmla="*/ 52 h 144"/>
                                <a:gd name="T52" fmla="*/ 34 w 165"/>
                                <a:gd name="T53" fmla="*/ 58 h 144"/>
                                <a:gd name="T54" fmla="*/ 34 w 165"/>
                                <a:gd name="T55" fmla="*/ 58 h 144"/>
                                <a:gd name="T56" fmla="*/ 34 w 165"/>
                                <a:gd name="T57" fmla="*/ 3 h 144"/>
                                <a:gd name="T58" fmla="*/ 34 w 165"/>
                                <a:gd name="T59" fmla="*/ 3 h 144"/>
                                <a:gd name="T60" fmla="*/ 58 w 165"/>
                                <a:gd name="T61" fmla="*/ 13 h 144"/>
                                <a:gd name="T62" fmla="*/ 68 w 165"/>
                                <a:gd name="T63" fmla="*/ 38 h 144"/>
                                <a:gd name="T64" fmla="*/ 58 w 165"/>
                                <a:gd name="T65" fmla="*/ 62 h 144"/>
                                <a:gd name="T66" fmla="*/ 34 w 165"/>
                                <a:gd name="T67" fmla="*/ 72 h 144"/>
                                <a:gd name="T68" fmla="*/ 10 w 165"/>
                                <a:gd name="T69" fmla="*/ 62 h 144"/>
                                <a:gd name="T70" fmla="*/ 0 w 165"/>
                                <a:gd name="T71" fmla="*/ 38 h 144"/>
                                <a:gd name="T72" fmla="*/ 10 w 165"/>
                                <a:gd name="T73" fmla="*/ 13 h 144"/>
                                <a:gd name="T74" fmla="*/ 34 w 165"/>
                                <a:gd name="T75" fmla="*/ 3 h 144"/>
                                <a:gd name="T76" fmla="*/ 34 w 165"/>
                                <a:gd name="T77" fmla="*/ 3 h 144"/>
                                <a:gd name="T78" fmla="*/ 131 w 165"/>
                                <a:gd name="T79" fmla="*/ 126 h 144"/>
                                <a:gd name="T80" fmla="*/ 131 w 165"/>
                                <a:gd name="T81" fmla="*/ 126 h 144"/>
                                <a:gd name="T82" fmla="*/ 145 w 165"/>
                                <a:gd name="T83" fmla="*/ 120 h 144"/>
                                <a:gd name="T84" fmla="*/ 151 w 165"/>
                                <a:gd name="T85" fmla="*/ 106 h 144"/>
                                <a:gd name="T86" fmla="*/ 145 w 165"/>
                                <a:gd name="T87" fmla="*/ 92 h 144"/>
                                <a:gd name="T88" fmla="*/ 131 w 165"/>
                                <a:gd name="T89" fmla="*/ 86 h 144"/>
                                <a:gd name="T90" fmla="*/ 116 w 165"/>
                                <a:gd name="T91" fmla="*/ 92 h 144"/>
                                <a:gd name="T92" fmla="*/ 110 w 165"/>
                                <a:gd name="T93" fmla="*/ 106 h 144"/>
                                <a:gd name="T94" fmla="*/ 116 w 165"/>
                                <a:gd name="T95" fmla="*/ 120 h 144"/>
                                <a:gd name="T96" fmla="*/ 131 w 165"/>
                                <a:gd name="T97" fmla="*/ 126 h 144"/>
                                <a:gd name="T98" fmla="*/ 131 w 165"/>
                                <a:gd name="T99" fmla="*/ 126 h 14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165" h="144">
                                  <a:moveTo>
                                    <a:pt x="131" y="72"/>
                                  </a:moveTo>
                                  <a:lnTo>
                                    <a:pt x="131" y="72"/>
                                  </a:lnTo>
                                  <a:cubicBezTo>
                                    <a:pt x="140" y="72"/>
                                    <a:pt x="148" y="75"/>
                                    <a:pt x="155" y="82"/>
                                  </a:cubicBezTo>
                                  <a:cubicBezTo>
                                    <a:pt x="162" y="88"/>
                                    <a:pt x="165" y="97"/>
                                    <a:pt x="165" y="106"/>
                                  </a:cubicBezTo>
                                  <a:cubicBezTo>
                                    <a:pt x="165" y="115"/>
                                    <a:pt x="162" y="124"/>
                                    <a:pt x="155" y="130"/>
                                  </a:cubicBezTo>
                                  <a:cubicBezTo>
                                    <a:pt x="148" y="137"/>
                                    <a:pt x="140" y="140"/>
                                    <a:pt x="131" y="140"/>
                                  </a:cubicBezTo>
                                  <a:cubicBezTo>
                                    <a:pt x="121" y="140"/>
                                    <a:pt x="113" y="137"/>
                                    <a:pt x="107" y="130"/>
                                  </a:cubicBezTo>
                                  <a:cubicBezTo>
                                    <a:pt x="100" y="124"/>
                                    <a:pt x="96" y="115"/>
                                    <a:pt x="96" y="106"/>
                                  </a:cubicBezTo>
                                  <a:cubicBezTo>
                                    <a:pt x="96" y="97"/>
                                    <a:pt x="100" y="88"/>
                                    <a:pt x="107" y="82"/>
                                  </a:cubicBezTo>
                                  <a:cubicBezTo>
                                    <a:pt x="113" y="75"/>
                                    <a:pt x="121" y="72"/>
                                    <a:pt x="131" y="72"/>
                                  </a:cubicBezTo>
                                  <a:lnTo>
                                    <a:pt x="131" y="72"/>
                                  </a:lnTo>
                                  <a:close/>
                                  <a:moveTo>
                                    <a:pt x="117" y="0"/>
                                  </a:moveTo>
                                  <a:lnTo>
                                    <a:pt x="117" y="0"/>
                                  </a:lnTo>
                                  <a:lnTo>
                                    <a:pt x="128" y="0"/>
                                  </a:lnTo>
                                  <a:lnTo>
                                    <a:pt x="49" y="144"/>
                                  </a:lnTo>
                                  <a:lnTo>
                                    <a:pt x="38" y="144"/>
                                  </a:lnTo>
                                  <a:lnTo>
                                    <a:pt x="117" y="0"/>
                                  </a:lnTo>
                                  <a:close/>
                                  <a:moveTo>
                                    <a:pt x="34" y="58"/>
                                  </a:moveTo>
                                  <a:lnTo>
                                    <a:pt x="34" y="58"/>
                                  </a:lnTo>
                                  <a:cubicBezTo>
                                    <a:pt x="40" y="58"/>
                                    <a:pt x="45" y="56"/>
                                    <a:pt x="48" y="52"/>
                                  </a:cubicBezTo>
                                  <a:cubicBezTo>
                                    <a:pt x="52" y="48"/>
                                    <a:pt x="54" y="43"/>
                                    <a:pt x="54" y="38"/>
                                  </a:cubicBezTo>
                                  <a:cubicBezTo>
                                    <a:pt x="54" y="32"/>
                                    <a:pt x="52" y="27"/>
                                    <a:pt x="48" y="23"/>
                                  </a:cubicBezTo>
                                  <a:cubicBezTo>
                                    <a:pt x="45" y="19"/>
                                    <a:pt x="40" y="17"/>
                                    <a:pt x="34" y="17"/>
                                  </a:cubicBezTo>
                                  <a:cubicBezTo>
                                    <a:pt x="28" y="17"/>
                                    <a:pt x="24" y="19"/>
                                    <a:pt x="20" y="23"/>
                                  </a:cubicBezTo>
                                  <a:cubicBezTo>
                                    <a:pt x="16" y="27"/>
                                    <a:pt x="14" y="32"/>
                                    <a:pt x="14" y="38"/>
                                  </a:cubicBezTo>
                                  <a:cubicBezTo>
                                    <a:pt x="14" y="43"/>
                                    <a:pt x="16" y="48"/>
                                    <a:pt x="20" y="52"/>
                                  </a:cubicBezTo>
                                  <a:cubicBezTo>
                                    <a:pt x="24" y="56"/>
                                    <a:pt x="28" y="58"/>
                                    <a:pt x="34" y="58"/>
                                  </a:cubicBezTo>
                                  <a:lnTo>
                                    <a:pt x="34" y="58"/>
                                  </a:lnTo>
                                  <a:close/>
                                  <a:moveTo>
                                    <a:pt x="34" y="3"/>
                                  </a:moveTo>
                                  <a:lnTo>
                                    <a:pt x="34" y="3"/>
                                  </a:lnTo>
                                  <a:cubicBezTo>
                                    <a:pt x="44" y="3"/>
                                    <a:pt x="52" y="7"/>
                                    <a:pt x="58" y="13"/>
                                  </a:cubicBezTo>
                                  <a:cubicBezTo>
                                    <a:pt x="65" y="20"/>
                                    <a:pt x="68" y="28"/>
                                    <a:pt x="68" y="38"/>
                                  </a:cubicBezTo>
                                  <a:cubicBezTo>
                                    <a:pt x="68" y="47"/>
                                    <a:pt x="65" y="55"/>
                                    <a:pt x="58" y="62"/>
                                  </a:cubicBezTo>
                                  <a:cubicBezTo>
                                    <a:pt x="52" y="69"/>
                                    <a:pt x="44" y="72"/>
                                    <a:pt x="34" y="72"/>
                                  </a:cubicBezTo>
                                  <a:cubicBezTo>
                                    <a:pt x="25" y="72"/>
                                    <a:pt x="16" y="69"/>
                                    <a:pt x="10" y="62"/>
                                  </a:cubicBezTo>
                                  <a:cubicBezTo>
                                    <a:pt x="3" y="55"/>
                                    <a:pt x="0" y="47"/>
                                    <a:pt x="0" y="38"/>
                                  </a:cubicBezTo>
                                  <a:cubicBezTo>
                                    <a:pt x="0" y="28"/>
                                    <a:pt x="3" y="20"/>
                                    <a:pt x="10" y="13"/>
                                  </a:cubicBezTo>
                                  <a:cubicBezTo>
                                    <a:pt x="16" y="7"/>
                                    <a:pt x="25" y="3"/>
                                    <a:pt x="34" y="3"/>
                                  </a:cubicBezTo>
                                  <a:lnTo>
                                    <a:pt x="34" y="3"/>
                                  </a:lnTo>
                                  <a:close/>
                                  <a:moveTo>
                                    <a:pt x="131" y="126"/>
                                  </a:moveTo>
                                  <a:lnTo>
                                    <a:pt x="131" y="126"/>
                                  </a:lnTo>
                                  <a:cubicBezTo>
                                    <a:pt x="136" y="126"/>
                                    <a:pt x="141" y="124"/>
                                    <a:pt x="145" y="120"/>
                                  </a:cubicBezTo>
                                  <a:cubicBezTo>
                                    <a:pt x="149" y="116"/>
                                    <a:pt x="151" y="112"/>
                                    <a:pt x="151" y="106"/>
                                  </a:cubicBezTo>
                                  <a:cubicBezTo>
                                    <a:pt x="151" y="100"/>
                                    <a:pt x="149" y="96"/>
                                    <a:pt x="145" y="92"/>
                                  </a:cubicBezTo>
                                  <a:cubicBezTo>
                                    <a:pt x="141" y="88"/>
                                    <a:pt x="136" y="86"/>
                                    <a:pt x="131" y="86"/>
                                  </a:cubicBezTo>
                                  <a:cubicBezTo>
                                    <a:pt x="125" y="86"/>
                                    <a:pt x="120" y="88"/>
                                    <a:pt x="116" y="92"/>
                                  </a:cubicBezTo>
                                  <a:cubicBezTo>
                                    <a:pt x="112" y="96"/>
                                    <a:pt x="110" y="100"/>
                                    <a:pt x="110" y="106"/>
                                  </a:cubicBezTo>
                                  <a:cubicBezTo>
                                    <a:pt x="110" y="112"/>
                                    <a:pt x="112" y="116"/>
                                    <a:pt x="116" y="120"/>
                                  </a:cubicBezTo>
                                  <a:cubicBezTo>
                                    <a:pt x="120" y="124"/>
                                    <a:pt x="125" y="126"/>
                                    <a:pt x="131" y="126"/>
                                  </a:cubicBezTo>
                                  <a:lnTo>
                                    <a:pt x="131" y="126"/>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51" name="Freeform 408"/>
                          <wps:cNvSpPr>
                            <a:spLocks noEditPoints="1"/>
                          </wps:cNvSpPr>
                          <wps:spPr bwMode="auto">
                            <a:xfrm>
                              <a:off x="6969" y="1118"/>
                              <a:ext cx="101" cy="120"/>
                            </a:xfrm>
                            <a:custGeom>
                              <a:avLst/>
                              <a:gdLst>
                                <a:gd name="T0" fmla="*/ 67 w 128"/>
                                <a:gd name="T1" fmla="*/ 0 h 152"/>
                                <a:gd name="T2" fmla="*/ 67 w 128"/>
                                <a:gd name="T3" fmla="*/ 0 h 152"/>
                                <a:gd name="T4" fmla="*/ 110 w 128"/>
                                <a:gd name="T5" fmla="*/ 14 h 152"/>
                                <a:gd name="T6" fmla="*/ 127 w 128"/>
                                <a:gd name="T7" fmla="*/ 47 h 152"/>
                                <a:gd name="T8" fmla="*/ 108 w 128"/>
                                <a:gd name="T9" fmla="*/ 47 h 152"/>
                                <a:gd name="T10" fmla="*/ 95 w 128"/>
                                <a:gd name="T11" fmla="*/ 25 h 152"/>
                                <a:gd name="T12" fmla="*/ 68 w 128"/>
                                <a:gd name="T13" fmla="*/ 17 h 152"/>
                                <a:gd name="T14" fmla="*/ 33 w 128"/>
                                <a:gd name="T15" fmla="*/ 32 h 152"/>
                                <a:gd name="T16" fmla="*/ 20 w 128"/>
                                <a:gd name="T17" fmla="*/ 78 h 152"/>
                                <a:gd name="T18" fmla="*/ 32 w 128"/>
                                <a:gd name="T19" fmla="*/ 119 h 152"/>
                                <a:gd name="T20" fmla="*/ 67 w 128"/>
                                <a:gd name="T21" fmla="*/ 135 h 152"/>
                                <a:gd name="T22" fmla="*/ 100 w 128"/>
                                <a:gd name="T23" fmla="*/ 118 h 152"/>
                                <a:gd name="T24" fmla="*/ 109 w 128"/>
                                <a:gd name="T25" fmla="*/ 95 h 152"/>
                                <a:gd name="T26" fmla="*/ 128 w 128"/>
                                <a:gd name="T27" fmla="*/ 95 h 152"/>
                                <a:gd name="T28" fmla="*/ 111 w 128"/>
                                <a:gd name="T29" fmla="*/ 133 h 152"/>
                                <a:gd name="T30" fmla="*/ 65 w 128"/>
                                <a:gd name="T31" fmla="*/ 152 h 152"/>
                                <a:gd name="T32" fmla="*/ 22 w 128"/>
                                <a:gd name="T33" fmla="*/ 137 h 152"/>
                                <a:gd name="T34" fmla="*/ 0 w 128"/>
                                <a:gd name="T35" fmla="*/ 74 h 152"/>
                                <a:gd name="T36" fmla="*/ 17 w 128"/>
                                <a:gd name="T37" fmla="*/ 22 h 152"/>
                                <a:gd name="T38" fmla="*/ 67 w 128"/>
                                <a:gd name="T39" fmla="*/ 0 h 152"/>
                                <a:gd name="T40" fmla="*/ 67 w 128"/>
                                <a:gd name="T41" fmla="*/ 0 h 152"/>
                                <a:gd name="T42" fmla="*/ 63 w 128"/>
                                <a:gd name="T43" fmla="*/ 0 h 152"/>
                                <a:gd name="T44" fmla="*/ 63 w 128"/>
                                <a:gd name="T45" fmla="*/ 0 h 152"/>
                                <a:gd name="T46" fmla="*/ 63 w 128"/>
                                <a:gd name="T47" fmla="*/ 0 h 1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128" h="152">
                                  <a:moveTo>
                                    <a:pt x="67" y="0"/>
                                  </a:moveTo>
                                  <a:lnTo>
                                    <a:pt x="67" y="0"/>
                                  </a:lnTo>
                                  <a:cubicBezTo>
                                    <a:pt x="86" y="0"/>
                                    <a:pt x="100" y="4"/>
                                    <a:pt x="110" y="14"/>
                                  </a:cubicBezTo>
                                  <a:cubicBezTo>
                                    <a:pt x="120" y="24"/>
                                    <a:pt x="126" y="35"/>
                                    <a:pt x="127" y="47"/>
                                  </a:cubicBezTo>
                                  <a:lnTo>
                                    <a:pt x="108" y="47"/>
                                  </a:lnTo>
                                  <a:cubicBezTo>
                                    <a:pt x="106" y="38"/>
                                    <a:pt x="101" y="30"/>
                                    <a:pt x="95" y="25"/>
                                  </a:cubicBezTo>
                                  <a:cubicBezTo>
                                    <a:pt x="88" y="19"/>
                                    <a:pt x="79" y="17"/>
                                    <a:pt x="68" y="17"/>
                                  </a:cubicBezTo>
                                  <a:cubicBezTo>
                                    <a:pt x="53" y="17"/>
                                    <a:pt x="42" y="22"/>
                                    <a:pt x="33" y="32"/>
                                  </a:cubicBezTo>
                                  <a:cubicBezTo>
                                    <a:pt x="24" y="42"/>
                                    <a:pt x="20" y="57"/>
                                    <a:pt x="20" y="78"/>
                                  </a:cubicBezTo>
                                  <a:cubicBezTo>
                                    <a:pt x="20" y="95"/>
                                    <a:pt x="24" y="108"/>
                                    <a:pt x="32" y="119"/>
                                  </a:cubicBezTo>
                                  <a:cubicBezTo>
                                    <a:pt x="40" y="130"/>
                                    <a:pt x="51" y="135"/>
                                    <a:pt x="67" y="135"/>
                                  </a:cubicBezTo>
                                  <a:cubicBezTo>
                                    <a:pt x="82" y="135"/>
                                    <a:pt x="93" y="129"/>
                                    <a:pt x="100" y="118"/>
                                  </a:cubicBezTo>
                                  <a:cubicBezTo>
                                    <a:pt x="104" y="112"/>
                                    <a:pt x="107" y="105"/>
                                    <a:pt x="109" y="95"/>
                                  </a:cubicBezTo>
                                  <a:lnTo>
                                    <a:pt x="128" y="95"/>
                                  </a:lnTo>
                                  <a:cubicBezTo>
                                    <a:pt x="127" y="110"/>
                                    <a:pt x="121" y="123"/>
                                    <a:pt x="111" y="133"/>
                                  </a:cubicBezTo>
                                  <a:cubicBezTo>
                                    <a:pt x="100" y="146"/>
                                    <a:pt x="84" y="152"/>
                                    <a:pt x="65" y="152"/>
                                  </a:cubicBezTo>
                                  <a:cubicBezTo>
                                    <a:pt x="48" y="152"/>
                                    <a:pt x="34" y="147"/>
                                    <a:pt x="22" y="137"/>
                                  </a:cubicBezTo>
                                  <a:cubicBezTo>
                                    <a:pt x="7" y="123"/>
                                    <a:pt x="0" y="103"/>
                                    <a:pt x="0" y="74"/>
                                  </a:cubicBezTo>
                                  <a:cubicBezTo>
                                    <a:pt x="0" y="53"/>
                                    <a:pt x="5" y="35"/>
                                    <a:pt x="17" y="22"/>
                                  </a:cubicBezTo>
                                  <a:cubicBezTo>
                                    <a:pt x="29" y="7"/>
                                    <a:pt x="46" y="0"/>
                                    <a:pt x="67" y="0"/>
                                  </a:cubicBezTo>
                                  <a:lnTo>
                                    <a:pt x="67" y="0"/>
                                  </a:lnTo>
                                  <a:close/>
                                  <a:moveTo>
                                    <a:pt x="63" y="0"/>
                                  </a:moveTo>
                                  <a:lnTo>
                                    <a:pt x="63" y="0"/>
                                  </a:lnTo>
                                  <a:lnTo>
                                    <a:pt x="63"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52" name="Freeform 409"/>
                          <wps:cNvSpPr>
                            <a:spLocks/>
                          </wps:cNvSpPr>
                          <wps:spPr bwMode="auto">
                            <a:xfrm>
                              <a:off x="7093" y="1120"/>
                              <a:ext cx="16" cy="115"/>
                            </a:xfrm>
                            <a:custGeom>
                              <a:avLst/>
                              <a:gdLst>
                                <a:gd name="T0" fmla="*/ 0 w 20"/>
                                <a:gd name="T1" fmla="*/ 0 h 145"/>
                                <a:gd name="T2" fmla="*/ 0 w 20"/>
                                <a:gd name="T3" fmla="*/ 0 h 145"/>
                                <a:gd name="T4" fmla="*/ 20 w 20"/>
                                <a:gd name="T5" fmla="*/ 0 h 145"/>
                                <a:gd name="T6" fmla="*/ 20 w 20"/>
                                <a:gd name="T7" fmla="*/ 145 h 145"/>
                                <a:gd name="T8" fmla="*/ 0 w 20"/>
                                <a:gd name="T9" fmla="*/ 145 h 145"/>
                                <a:gd name="T10" fmla="*/ 0 w 20"/>
                                <a:gd name="T11" fmla="*/ 0 h 145"/>
                              </a:gdLst>
                              <a:ahLst/>
                              <a:cxnLst>
                                <a:cxn ang="0">
                                  <a:pos x="T0" y="T1"/>
                                </a:cxn>
                                <a:cxn ang="0">
                                  <a:pos x="T2" y="T3"/>
                                </a:cxn>
                                <a:cxn ang="0">
                                  <a:pos x="T4" y="T5"/>
                                </a:cxn>
                                <a:cxn ang="0">
                                  <a:pos x="T6" y="T7"/>
                                </a:cxn>
                                <a:cxn ang="0">
                                  <a:pos x="T8" y="T9"/>
                                </a:cxn>
                                <a:cxn ang="0">
                                  <a:pos x="T10" y="T11"/>
                                </a:cxn>
                              </a:cxnLst>
                              <a:rect l="0" t="0" r="r" b="b"/>
                              <a:pathLst>
                                <a:path w="20" h="145">
                                  <a:moveTo>
                                    <a:pt x="0" y="0"/>
                                  </a:moveTo>
                                  <a:lnTo>
                                    <a:pt x="0" y="0"/>
                                  </a:lnTo>
                                  <a:lnTo>
                                    <a:pt x="20" y="0"/>
                                  </a:lnTo>
                                  <a:lnTo>
                                    <a:pt x="20" y="145"/>
                                  </a:lnTo>
                                  <a:lnTo>
                                    <a:pt x="0" y="145"/>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53" name="Freeform 410"/>
                          <wps:cNvSpPr>
                            <a:spLocks/>
                          </wps:cNvSpPr>
                          <wps:spPr bwMode="auto">
                            <a:xfrm>
                              <a:off x="7128" y="1119"/>
                              <a:ext cx="36" cy="149"/>
                            </a:xfrm>
                            <a:custGeom>
                              <a:avLst/>
                              <a:gdLst>
                                <a:gd name="T0" fmla="*/ 0 w 46"/>
                                <a:gd name="T1" fmla="*/ 189 h 189"/>
                                <a:gd name="T2" fmla="*/ 0 w 46"/>
                                <a:gd name="T3" fmla="*/ 189 h 189"/>
                                <a:gd name="T4" fmla="*/ 20 w 46"/>
                                <a:gd name="T5" fmla="*/ 144 h 189"/>
                                <a:gd name="T6" fmla="*/ 27 w 46"/>
                                <a:gd name="T7" fmla="*/ 94 h 189"/>
                                <a:gd name="T8" fmla="*/ 19 w 46"/>
                                <a:gd name="T9" fmla="*/ 42 h 189"/>
                                <a:gd name="T10" fmla="*/ 0 w 46"/>
                                <a:gd name="T11" fmla="*/ 0 h 189"/>
                                <a:gd name="T12" fmla="*/ 11 w 46"/>
                                <a:gd name="T13" fmla="*/ 0 h 189"/>
                                <a:gd name="T14" fmla="*/ 30 w 46"/>
                                <a:gd name="T15" fmla="*/ 30 h 189"/>
                                <a:gd name="T16" fmla="*/ 37 w 46"/>
                                <a:gd name="T17" fmla="*/ 46 h 189"/>
                                <a:gd name="T18" fmla="*/ 44 w 46"/>
                                <a:gd name="T19" fmla="*/ 70 h 189"/>
                                <a:gd name="T20" fmla="*/ 46 w 46"/>
                                <a:gd name="T21" fmla="*/ 93 h 189"/>
                                <a:gd name="T22" fmla="*/ 36 w 46"/>
                                <a:gd name="T23" fmla="*/ 145 h 189"/>
                                <a:gd name="T24" fmla="*/ 12 w 46"/>
                                <a:gd name="T25" fmla="*/ 189 h 189"/>
                                <a:gd name="T26" fmla="*/ 0 w 46"/>
                                <a:gd name="T27" fmla="*/ 189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0" y="189"/>
                                  </a:moveTo>
                                  <a:lnTo>
                                    <a:pt x="0" y="189"/>
                                  </a:lnTo>
                                  <a:cubicBezTo>
                                    <a:pt x="10" y="168"/>
                                    <a:pt x="17" y="153"/>
                                    <a:pt x="20" y="144"/>
                                  </a:cubicBezTo>
                                  <a:cubicBezTo>
                                    <a:pt x="25" y="130"/>
                                    <a:pt x="27" y="113"/>
                                    <a:pt x="27" y="94"/>
                                  </a:cubicBezTo>
                                  <a:cubicBezTo>
                                    <a:pt x="27" y="75"/>
                                    <a:pt x="24" y="58"/>
                                    <a:pt x="19" y="42"/>
                                  </a:cubicBezTo>
                                  <a:cubicBezTo>
                                    <a:pt x="16" y="32"/>
                                    <a:pt x="9" y="18"/>
                                    <a:pt x="0" y="0"/>
                                  </a:cubicBezTo>
                                  <a:lnTo>
                                    <a:pt x="11" y="0"/>
                                  </a:lnTo>
                                  <a:cubicBezTo>
                                    <a:pt x="22" y="16"/>
                                    <a:pt x="28" y="26"/>
                                    <a:pt x="30" y="30"/>
                                  </a:cubicBezTo>
                                  <a:cubicBezTo>
                                    <a:pt x="32" y="34"/>
                                    <a:pt x="34" y="39"/>
                                    <a:pt x="37" y="46"/>
                                  </a:cubicBezTo>
                                  <a:cubicBezTo>
                                    <a:pt x="40" y="54"/>
                                    <a:pt x="42" y="62"/>
                                    <a:pt x="44" y="70"/>
                                  </a:cubicBezTo>
                                  <a:cubicBezTo>
                                    <a:pt x="45" y="78"/>
                                    <a:pt x="46" y="86"/>
                                    <a:pt x="46" y="93"/>
                                  </a:cubicBezTo>
                                  <a:cubicBezTo>
                                    <a:pt x="46" y="113"/>
                                    <a:pt x="42" y="130"/>
                                    <a:pt x="36" y="145"/>
                                  </a:cubicBezTo>
                                  <a:cubicBezTo>
                                    <a:pt x="32" y="155"/>
                                    <a:pt x="24" y="170"/>
                                    <a:pt x="12" y="189"/>
                                  </a:cubicBezTo>
                                  <a:lnTo>
                                    <a:pt x="0" y="18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54" name="Freeform 411"/>
                          <wps:cNvSpPr>
                            <a:spLocks/>
                          </wps:cNvSpPr>
                          <wps:spPr bwMode="auto">
                            <a:xfrm>
                              <a:off x="5950" y="2061"/>
                              <a:ext cx="76" cy="111"/>
                            </a:xfrm>
                            <a:custGeom>
                              <a:avLst/>
                              <a:gdLst>
                                <a:gd name="T0" fmla="*/ 0 w 97"/>
                                <a:gd name="T1" fmla="*/ 141 h 141"/>
                                <a:gd name="T2" fmla="*/ 0 w 97"/>
                                <a:gd name="T3" fmla="*/ 141 h 141"/>
                                <a:gd name="T4" fmla="*/ 7 w 97"/>
                                <a:gd name="T5" fmla="*/ 109 h 141"/>
                                <a:gd name="T6" fmla="*/ 33 w 97"/>
                                <a:gd name="T7" fmla="*/ 85 h 141"/>
                                <a:gd name="T8" fmla="*/ 52 w 97"/>
                                <a:gd name="T9" fmla="*/ 74 h 141"/>
                                <a:gd name="T10" fmla="*/ 70 w 97"/>
                                <a:gd name="T11" fmla="*/ 61 h 141"/>
                                <a:gd name="T12" fmla="*/ 78 w 97"/>
                                <a:gd name="T13" fmla="*/ 43 h 141"/>
                                <a:gd name="T14" fmla="*/ 70 w 97"/>
                                <a:gd name="T15" fmla="*/ 23 h 141"/>
                                <a:gd name="T16" fmla="*/ 51 w 97"/>
                                <a:gd name="T17" fmla="*/ 16 h 141"/>
                                <a:gd name="T18" fmla="*/ 25 w 97"/>
                                <a:gd name="T19" fmla="*/ 30 h 141"/>
                                <a:gd name="T20" fmla="*/ 21 w 97"/>
                                <a:gd name="T21" fmla="*/ 50 h 141"/>
                                <a:gd name="T22" fmla="*/ 3 w 97"/>
                                <a:gd name="T23" fmla="*/ 50 h 141"/>
                                <a:gd name="T24" fmla="*/ 10 w 97"/>
                                <a:gd name="T25" fmla="*/ 20 h 141"/>
                                <a:gd name="T26" fmla="*/ 51 w 97"/>
                                <a:gd name="T27" fmla="*/ 0 h 141"/>
                                <a:gd name="T28" fmla="*/ 86 w 97"/>
                                <a:gd name="T29" fmla="*/ 13 h 141"/>
                                <a:gd name="T30" fmla="*/ 97 w 97"/>
                                <a:gd name="T31" fmla="*/ 42 h 141"/>
                                <a:gd name="T32" fmla="*/ 86 w 97"/>
                                <a:gd name="T33" fmla="*/ 71 h 141"/>
                                <a:gd name="T34" fmla="*/ 61 w 97"/>
                                <a:gd name="T35" fmla="*/ 88 h 141"/>
                                <a:gd name="T36" fmla="*/ 47 w 97"/>
                                <a:gd name="T37" fmla="*/ 95 h 141"/>
                                <a:gd name="T38" fmla="*/ 32 w 97"/>
                                <a:gd name="T39" fmla="*/ 105 h 141"/>
                                <a:gd name="T40" fmla="*/ 20 w 97"/>
                                <a:gd name="T41" fmla="*/ 124 h 141"/>
                                <a:gd name="T42" fmla="*/ 97 w 97"/>
                                <a:gd name="T43" fmla="*/ 124 h 141"/>
                                <a:gd name="T44" fmla="*/ 97 w 97"/>
                                <a:gd name="T45" fmla="*/ 141 h 141"/>
                                <a:gd name="T46" fmla="*/ 0 w 97"/>
                                <a:gd name="T47"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7" h="141">
                                  <a:moveTo>
                                    <a:pt x="0" y="141"/>
                                  </a:moveTo>
                                  <a:lnTo>
                                    <a:pt x="0" y="141"/>
                                  </a:lnTo>
                                  <a:cubicBezTo>
                                    <a:pt x="0" y="129"/>
                                    <a:pt x="3" y="118"/>
                                    <a:pt x="7" y="109"/>
                                  </a:cubicBezTo>
                                  <a:cubicBezTo>
                                    <a:pt x="12" y="100"/>
                                    <a:pt x="20" y="92"/>
                                    <a:pt x="33" y="85"/>
                                  </a:cubicBezTo>
                                  <a:lnTo>
                                    <a:pt x="52" y="74"/>
                                  </a:lnTo>
                                  <a:cubicBezTo>
                                    <a:pt x="60" y="69"/>
                                    <a:pt x="66" y="65"/>
                                    <a:pt x="70" y="61"/>
                                  </a:cubicBezTo>
                                  <a:cubicBezTo>
                                    <a:pt x="75" y="56"/>
                                    <a:pt x="78" y="50"/>
                                    <a:pt x="78" y="43"/>
                                  </a:cubicBezTo>
                                  <a:cubicBezTo>
                                    <a:pt x="78" y="34"/>
                                    <a:pt x="75" y="28"/>
                                    <a:pt x="70" y="23"/>
                                  </a:cubicBezTo>
                                  <a:cubicBezTo>
                                    <a:pt x="66" y="18"/>
                                    <a:pt x="59" y="16"/>
                                    <a:pt x="51" y="16"/>
                                  </a:cubicBezTo>
                                  <a:cubicBezTo>
                                    <a:pt x="39" y="16"/>
                                    <a:pt x="30" y="20"/>
                                    <a:pt x="25" y="30"/>
                                  </a:cubicBezTo>
                                  <a:cubicBezTo>
                                    <a:pt x="23" y="35"/>
                                    <a:pt x="22" y="41"/>
                                    <a:pt x="21" y="50"/>
                                  </a:cubicBezTo>
                                  <a:lnTo>
                                    <a:pt x="3" y="50"/>
                                  </a:lnTo>
                                  <a:cubicBezTo>
                                    <a:pt x="3" y="38"/>
                                    <a:pt x="6" y="28"/>
                                    <a:pt x="10" y="20"/>
                                  </a:cubicBezTo>
                                  <a:cubicBezTo>
                                    <a:pt x="18" y="6"/>
                                    <a:pt x="31" y="0"/>
                                    <a:pt x="51" y="0"/>
                                  </a:cubicBezTo>
                                  <a:cubicBezTo>
                                    <a:pt x="67" y="0"/>
                                    <a:pt x="79" y="4"/>
                                    <a:pt x="86" y="13"/>
                                  </a:cubicBezTo>
                                  <a:cubicBezTo>
                                    <a:pt x="94" y="21"/>
                                    <a:pt x="97" y="31"/>
                                    <a:pt x="97" y="42"/>
                                  </a:cubicBezTo>
                                  <a:cubicBezTo>
                                    <a:pt x="97" y="53"/>
                                    <a:pt x="93" y="63"/>
                                    <a:pt x="86" y="71"/>
                                  </a:cubicBezTo>
                                  <a:cubicBezTo>
                                    <a:pt x="81" y="75"/>
                                    <a:pt x="73" y="81"/>
                                    <a:pt x="61" y="88"/>
                                  </a:cubicBezTo>
                                  <a:lnTo>
                                    <a:pt x="47" y="95"/>
                                  </a:lnTo>
                                  <a:cubicBezTo>
                                    <a:pt x="41" y="99"/>
                                    <a:pt x="36" y="102"/>
                                    <a:pt x="32" y="105"/>
                                  </a:cubicBezTo>
                                  <a:cubicBezTo>
                                    <a:pt x="26" y="111"/>
                                    <a:pt x="21" y="118"/>
                                    <a:pt x="20" y="124"/>
                                  </a:cubicBezTo>
                                  <a:lnTo>
                                    <a:pt x="97" y="124"/>
                                  </a:lnTo>
                                  <a:lnTo>
                                    <a:pt x="97" y="141"/>
                                  </a:lnTo>
                                  <a:lnTo>
                                    <a:pt x="0" y="1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55" name="Freeform 412"/>
                          <wps:cNvSpPr>
                            <a:spLocks/>
                          </wps:cNvSpPr>
                          <wps:spPr bwMode="auto">
                            <a:xfrm>
                              <a:off x="6048" y="2156"/>
                              <a:ext cx="16" cy="16"/>
                            </a:xfrm>
                            <a:custGeom>
                              <a:avLst/>
                              <a:gdLst>
                                <a:gd name="T0" fmla="*/ 0 w 20"/>
                                <a:gd name="T1" fmla="*/ 0 h 21"/>
                                <a:gd name="T2" fmla="*/ 0 w 20"/>
                                <a:gd name="T3" fmla="*/ 0 h 21"/>
                                <a:gd name="T4" fmla="*/ 20 w 20"/>
                                <a:gd name="T5" fmla="*/ 0 h 21"/>
                                <a:gd name="T6" fmla="*/ 20 w 20"/>
                                <a:gd name="T7" fmla="*/ 21 h 21"/>
                                <a:gd name="T8" fmla="*/ 0 w 20"/>
                                <a:gd name="T9" fmla="*/ 21 h 21"/>
                                <a:gd name="T10" fmla="*/ 0 w 20"/>
                                <a:gd name="T11" fmla="*/ 0 h 21"/>
                              </a:gdLst>
                              <a:ahLst/>
                              <a:cxnLst>
                                <a:cxn ang="0">
                                  <a:pos x="T0" y="T1"/>
                                </a:cxn>
                                <a:cxn ang="0">
                                  <a:pos x="T2" y="T3"/>
                                </a:cxn>
                                <a:cxn ang="0">
                                  <a:pos x="T4" y="T5"/>
                                </a:cxn>
                                <a:cxn ang="0">
                                  <a:pos x="T6" y="T7"/>
                                </a:cxn>
                                <a:cxn ang="0">
                                  <a:pos x="T8" y="T9"/>
                                </a:cxn>
                                <a:cxn ang="0">
                                  <a:pos x="T10" y="T11"/>
                                </a:cxn>
                              </a:cxnLst>
                              <a:rect l="0" t="0" r="r" b="b"/>
                              <a:pathLst>
                                <a:path w="20" h="21">
                                  <a:moveTo>
                                    <a:pt x="0" y="0"/>
                                  </a:moveTo>
                                  <a:lnTo>
                                    <a:pt x="0" y="0"/>
                                  </a:lnTo>
                                  <a:lnTo>
                                    <a:pt x="20" y="0"/>
                                  </a:lnTo>
                                  <a:lnTo>
                                    <a:pt x="20"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56" name="Freeform 413"/>
                          <wps:cNvSpPr>
                            <a:spLocks/>
                          </wps:cNvSpPr>
                          <wps:spPr bwMode="auto">
                            <a:xfrm>
                              <a:off x="6094" y="2062"/>
                              <a:ext cx="41" cy="110"/>
                            </a:xfrm>
                            <a:custGeom>
                              <a:avLst/>
                              <a:gdLst>
                                <a:gd name="T0" fmla="*/ 0 w 52"/>
                                <a:gd name="T1" fmla="*/ 40 h 140"/>
                                <a:gd name="T2" fmla="*/ 0 w 52"/>
                                <a:gd name="T3" fmla="*/ 40 h 140"/>
                                <a:gd name="T4" fmla="*/ 0 w 52"/>
                                <a:gd name="T5" fmla="*/ 27 h 140"/>
                                <a:gd name="T6" fmla="*/ 27 w 52"/>
                                <a:gd name="T7" fmla="*/ 20 h 140"/>
                                <a:gd name="T8" fmla="*/ 38 w 52"/>
                                <a:gd name="T9" fmla="*/ 0 h 140"/>
                                <a:gd name="T10" fmla="*/ 52 w 52"/>
                                <a:gd name="T11" fmla="*/ 0 h 140"/>
                                <a:gd name="T12" fmla="*/ 52 w 52"/>
                                <a:gd name="T13" fmla="*/ 140 h 140"/>
                                <a:gd name="T14" fmla="*/ 33 w 52"/>
                                <a:gd name="T15" fmla="*/ 140 h 140"/>
                                <a:gd name="T16" fmla="*/ 33 w 52"/>
                                <a:gd name="T17" fmla="*/ 40 h 140"/>
                                <a:gd name="T18" fmla="*/ 0 w 52"/>
                                <a:gd name="T19" fmla="*/ 40 h 1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0">
                                  <a:moveTo>
                                    <a:pt x="0" y="40"/>
                                  </a:moveTo>
                                  <a:lnTo>
                                    <a:pt x="0" y="40"/>
                                  </a:lnTo>
                                  <a:lnTo>
                                    <a:pt x="0" y="27"/>
                                  </a:lnTo>
                                  <a:cubicBezTo>
                                    <a:pt x="13" y="25"/>
                                    <a:pt x="22" y="23"/>
                                    <a:pt x="27" y="20"/>
                                  </a:cubicBezTo>
                                  <a:cubicBezTo>
                                    <a:pt x="32" y="17"/>
                                    <a:pt x="36" y="11"/>
                                    <a:pt x="38" y="0"/>
                                  </a:cubicBezTo>
                                  <a:lnTo>
                                    <a:pt x="52" y="0"/>
                                  </a:lnTo>
                                  <a:lnTo>
                                    <a:pt x="52" y="140"/>
                                  </a:lnTo>
                                  <a:lnTo>
                                    <a:pt x="33" y="140"/>
                                  </a:lnTo>
                                  <a:lnTo>
                                    <a:pt x="33" y="40"/>
                                  </a:lnTo>
                                  <a:lnTo>
                                    <a:pt x="0" y="4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57" name="Freeform 414"/>
                          <wps:cNvSpPr>
                            <a:spLocks/>
                          </wps:cNvSpPr>
                          <wps:spPr bwMode="auto">
                            <a:xfrm>
                              <a:off x="6171" y="2062"/>
                              <a:ext cx="41" cy="110"/>
                            </a:xfrm>
                            <a:custGeom>
                              <a:avLst/>
                              <a:gdLst>
                                <a:gd name="T0" fmla="*/ 0 w 52"/>
                                <a:gd name="T1" fmla="*/ 40 h 140"/>
                                <a:gd name="T2" fmla="*/ 0 w 52"/>
                                <a:gd name="T3" fmla="*/ 40 h 140"/>
                                <a:gd name="T4" fmla="*/ 0 w 52"/>
                                <a:gd name="T5" fmla="*/ 27 h 140"/>
                                <a:gd name="T6" fmla="*/ 27 w 52"/>
                                <a:gd name="T7" fmla="*/ 20 h 140"/>
                                <a:gd name="T8" fmla="*/ 38 w 52"/>
                                <a:gd name="T9" fmla="*/ 0 h 140"/>
                                <a:gd name="T10" fmla="*/ 52 w 52"/>
                                <a:gd name="T11" fmla="*/ 0 h 140"/>
                                <a:gd name="T12" fmla="*/ 52 w 52"/>
                                <a:gd name="T13" fmla="*/ 140 h 140"/>
                                <a:gd name="T14" fmla="*/ 33 w 52"/>
                                <a:gd name="T15" fmla="*/ 140 h 140"/>
                                <a:gd name="T16" fmla="*/ 33 w 52"/>
                                <a:gd name="T17" fmla="*/ 40 h 140"/>
                                <a:gd name="T18" fmla="*/ 0 w 52"/>
                                <a:gd name="T19" fmla="*/ 40 h 1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0">
                                  <a:moveTo>
                                    <a:pt x="0" y="40"/>
                                  </a:moveTo>
                                  <a:lnTo>
                                    <a:pt x="0" y="40"/>
                                  </a:lnTo>
                                  <a:lnTo>
                                    <a:pt x="0" y="27"/>
                                  </a:lnTo>
                                  <a:cubicBezTo>
                                    <a:pt x="13" y="25"/>
                                    <a:pt x="22" y="23"/>
                                    <a:pt x="27" y="20"/>
                                  </a:cubicBezTo>
                                  <a:cubicBezTo>
                                    <a:pt x="32" y="17"/>
                                    <a:pt x="36" y="11"/>
                                    <a:pt x="38" y="0"/>
                                  </a:cubicBezTo>
                                  <a:lnTo>
                                    <a:pt x="52" y="0"/>
                                  </a:lnTo>
                                  <a:lnTo>
                                    <a:pt x="52" y="140"/>
                                  </a:lnTo>
                                  <a:lnTo>
                                    <a:pt x="33" y="140"/>
                                  </a:lnTo>
                                  <a:lnTo>
                                    <a:pt x="33" y="40"/>
                                  </a:lnTo>
                                  <a:lnTo>
                                    <a:pt x="0" y="4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58" name="Freeform 415"/>
                          <wps:cNvSpPr>
                            <a:spLocks/>
                          </wps:cNvSpPr>
                          <wps:spPr bwMode="auto">
                            <a:xfrm>
                              <a:off x="6301" y="2056"/>
                              <a:ext cx="36" cy="149"/>
                            </a:xfrm>
                            <a:custGeom>
                              <a:avLst/>
                              <a:gdLst>
                                <a:gd name="T0" fmla="*/ 46 w 46"/>
                                <a:gd name="T1" fmla="*/ 0 h 188"/>
                                <a:gd name="T2" fmla="*/ 46 w 46"/>
                                <a:gd name="T3" fmla="*/ 0 h 188"/>
                                <a:gd name="T4" fmla="*/ 25 w 46"/>
                                <a:gd name="T5" fmla="*/ 44 h 188"/>
                                <a:gd name="T6" fmla="*/ 18 w 46"/>
                                <a:gd name="T7" fmla="*/ 94 h 188"/>
                                <a:gd name="T8" fmla="*/ 26 w 46"/>
                                <a:gd name="T9" fmla="*/ 146 h 188"/>
                                <a:gd name="T10" fmla="*/ 46 w 46"/>
                                <a:gd name="T11" fmla="*/ 188 h 188"/>
                                <a:gd name="T12" fmla="*/ 34 w 46"/>
                                <a:gd name="T13" fmla="*/ 188 h 188"/>
                                <a:gd name="T14" fmla="*/ 16 w 46"/>
                                <a:gd name="T15" fmla="*/ 160 h 188"/>
                                <a:gd name="T16" fmla="*/ 9 w 46"/>
                                <a:gd name="T17" fmla="*/ 143 h 188"/>
                                <a:gd name="T18" fmla="*/ 1 w 46"/>
                                <a:gd name="T19" fmla="*/ 112 h 188"/>
                                <a:gd name="T20" fmla="*/ 0 w 46"/>
                                <a:gd name="T21" fmla="*/ 95 h 188"/>
                                <a:gd name="T22" fmla="*/ 9 w 46"/>
                                <a:gd name="T23" fmla="*/ 43 h 188"/>
                                <a:gd name="T24" fmla="*/ 33 w 46"/>
                                <a:gd name="T25" fmla="*/ 0 h 188"/>
                                <a:gd name="T26" fmla="*/ 46 w 46"/>
                                <a:gd name="T27" fmla="*/ 0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46" y="0"/>
                                  </a:moveTo>
                                  <a:lnTo>
                                    <a:pt x="46" y="0"/>
                                  </a:lnTo>
                                  <a:cubicBezTo>
                                    <a:pt x="35" y="20"/>
                                    <a:pt x="28" y="35"/>
                                    <a:pt x="25" y="44"/>
                                  </a:cubicBezTo>
                                  <a:cubicBezTo>
                                    <a:pt x="21" y="59"/>
                                    <a:pt x="18" y="75"/>
                                    <a:pt x="18" y="94"/>
                                  </a:cubicBezTo>
                                  <a:cubicBezTo>
                                    <a:pt x="18" y="113"/>
                                    <a:pt x="21" y="131"/>
                                    <a:pt x="26" y="146"/>
                                  </a:cubicBezTo>
                                  <a:cubicBezTo>
                                    <a:pt x="30" y="156"/>
                                    <a:pt x="36" y="170"/>
                                    <a:pt x="46" y="188"/>
                                  </a:cubicBezTo>
                                  <a:lnTo>
                                    <a:pt x="34" y="188"/>
                                  </a:lnTo>
                                  <a:cubicBezTo>
                                    <a:pt x="24" y="173"/>
                                    <a:pt x="18" y="164"/>
                                    <a:pt x="16" y="160"/>
                                  </a:cubicBezTo>
                                  <a:cubicBezTo>
                                    <a:pt x="14" y="156"/>
                                    <a:pt x="11" y="150"/>
                                    <a:pt x="9" y="143"/>
                                  </a:cubicBezTo>
                                  <a:cubicBezTo>
                                    <a:pt x="5" y="133"/>
                                    <a:pt x="2" y="123"/>
                                    <a:pt x="1" y="112"/>
                                  </a:cubicBezTo>
                                  <a:cubicBezTo>
                                    <a:pt x="0" y="106"/>
                                    <a:pt x="0" y="101"/>
                                    <a:pt x="0" y="95"/>
                                  </a:cubicBezTo>
                                  <a:cubicBezTo>
                                    <a:pt x="0" y="76"/>
                                    <a:pt x="3" y="59"/>
                                    <a:pt x="9" y="43"/>
                                  </a:cubicBezTo>
                                  <a:cubicBezTo>
                                    <a:pt x="13" y="34"/>
                                    <a:pt x="21" y="19"/>
                                    <a:pt x="33" y="0"/>
                                  </a:cubicBezTo>
                                  <a:lnTo>
                                    <a:pt x="46"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59" name="Freeform 416"/>
                          <wps:cNvSpPr>
                            <a:spLocks noEditPoints="1"/>
                          </wps:cNvSpPr>
                          <wps:spPr bwMode="auto">
                            <a:xfrm>
                              <a:off x="6348" y="2061"/>
                              <a:ext cx="77" cy="115"/>
                            </a:xfrm>
                            <a:custGeom>
                              <a:avLst/>
                              <a:gdLst>
                                <a:gd name="T0" fmla="*/ 48 w 97"/>
                                <a:gd name="T1" fmla="*/ 0 h 145"/>
                                <a:gd name="T2" fmla="*/ 48 w 97"/>
                                <a:gd name="T3" fmla="*/ 0 h 145"/>
                                <a:gd name="T4" fmla="*/ 88 w 97"/>
                                <a:gd name="T5" fmla="*/ 23 h 145"/>
                                <a:gd name="T6" fmla="*/ 97 w 97"/>
                                <a:gd name="T7" fmla="*/ 70 h 145"/>
                                <a:gd name="T8" fmla="*/ 88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9 h 145"/>
                                <a:gd name="T24" fmla="*/ 48 w 97"/>
                                <a:gd name="T25" fmla="*/ 129 h 145"/>
                                <a:gd name="T26" fmla="*/ 70 w 97"/>
                                <a:gd name="T27" fmla="*/ 117 h 145"/>
                                <a:gd name="T28" fmla="*/ 78 w 97"/>
                                <a:gd name="T29" fmla="*/ 71 h 145"/>
                                <a:gd name="T30" fmla="*/ 72 w 97"/>
                                <a:gd name="T31" fmla="*/ 32 h 145"/>
                                <a:gd name="T32" fmla="*/ 49 w 97"/>
                                <a:gd name="T33" fmla="*/ 16 h 145"/>
                                <a:gd name="T34" fmla="*/ 26 w 97"/>
                                <a:gd name="T35" fmla="*/ 31 h 145"/>
                                <a:gd name="T36" fmla="*/ 19 w 97"/>
                                <a:gd name="T37" fmla="*/ 74 h 145"/>
                                <a:gd name="T38" fmla="*/ 23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79" y="8"/>
                                    <a:pt x="88" y="23"/>
                                  </a:cubicBezTo>
                                  <a:cubicBezTo>
                                    <a:pt x="94" y="34"/>
                                    <a:pt x="97" y="50"/>
                                    <a:pt x="97" y="70"/>
                                  </a:cubicBezTo>
                                  <a:cubicBezTo>
                                    <a:pt x="97" y="90"/>
                                    <a:pt x="94" y="106"/>
                                    <a:pt x="88" y="118"/>
                                  </a:cubicBezTo>
                                  <a:cubicBezTo>
                                    <a:pt x="80" y="136"/>
                                    <a:pt x="67" y="145"/>
                                    <a:pt x="48" y="145"/>
                                  </a:cubicBezTo>
                                  <a:cubicBezTo>
                                    <a:pt x="31" y="145"/>
                                    <a:pt x="18" y="138"/>
                                    <a:pt x="10" y="123"/>
                                  </a:cubicBezTo>
                                  <a:cubicBezTo>
                                    <a:pt x="3" y="111"/>
                                    <a:pt x="0" y="94"/>
                                    <a:pt x="0" y="73"/>
                                  </a:cubicBezTo>
                                  <a:cubicBezTo>
                                    <a:pt x="0" y="57"/>
                                    <a:pt x="2" y="44"/>
                                    <a:pt x="6" y="32"/>
                                  </a:cubicBezTo>
                                  <a:cubicBezTo>
                                    <a:pt x="14" y="11"/>
                                    <a:pt x="28" y="0"/>
                                    <a:pt x="48" y="0"/>
                                  </a:cubicBezTo>
                                  <a:lnTo>
                                    <a:pt x="48" y="0"/>
                                  </a:lnTo>
                                  <a:close/>
                                  <a:moveTo>
                                    <a:pt x="48" y="129"/>
                                  </a:moveTo>
                                  <a:lnTo>
                                    <a:pt x="48" y="129"/>
                                  </a:lnTo>
                                  <a:cubicBezTo>
                                    <a:pt x="57" y="129"/>
                                    <a:pt x="64" y="125"/>
                                    <a:pt x="70" y="117"/>
                                  </a:cubicBezTo>
                                  <a:cubicBezTo>
                                    <a:pt x="75" y="109"/>
                                    <a:pt x="78" y="93"/>
                                    <a:pt x="78" y="71"/>
                                  </a:cubicBezTo>
                                  <a:cubicBezTo>
                                    <a:pt x="78" y="55"/>
                                    <a:pt x="76" y="42"/>
                                    <a:pt x="72" y="32"/>
                                  </a:cubicBezTo>
                                  <a:cubicBezTo>
                                    <a:pt x="68" y="21"/>
                                    <a:pt x="60" y="16"/>
                                    <a:pt x="49" y="16"/>
                                  </a:cubicBezTo>
                                  <a:cubicBezTo>
                                    <a:pt x="39" y="16"/>
                                    <a:pt x="31" y="21"/>
                                    <a:pt x="26" y="31"/>
                                  </a:cubicBezTo>
                                  <a:cubicBezTo>
                                    <a:pt x="21" y="41"/>
                                    <a:pt x="19" y="55"/>
                                    <a:pt x="19" y="74"/>
                                  </a:cubicBezTo>
                                  <a:cubicBezTo>
                                    <a:pt x="19" y="89"/>
                                    <a:pt x="20" y="100"/>
                                    <a:pt x="23" y="109"/>
                                  </a:cubicBezTo>
                                  <a:cubicBezTo>
                                    <a:pt x="28" y="122"/>
                                    <a:pt x="36"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60" name="Freeform 417"/>
                          <wps:cNvSpPr>
                            <a:spLocks/>
                          </wps:cNvSpPr>
                          <wps:spPr bwMode="auto">
                            <a:xfrm>
                              <a:off x="6446" y="2156"/>
                              <a:ext cx="16" cy="16"/>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61" name="Freeform 418"/>
                          <wps:cNvSpPr>
                            <a:spLocks/>
                          </wps:cNvSpPr>
                          <wps:spPr bwMode="auto">
                            <a:xfrm>
                              <a:off x="6482" y="2061"/>
                              <a:ext cx="77" cy="111"/>
                            </a:xfrm>
                            <a:custGeom>
                              <a:avLst/>
                              <a:gdLst>
                                <a:gd name="T0" fmla="*/ 0 w 97"/>
                                <a:gd name="T1" fmla="*/ 141 h 141"/>
                                <a:gd name="T2" fmla="*/ 0 w 97"/>
                                <a:gd name="T3" fmla="*/ 141 h 141"/>
                                <a:gd name="T4" fmla="*/ 7 w 97"/>
                                <a:gd name="T5" fmla="*/ 109 h 141"/>
                                <a:gd name="T6" fmla="*/ 33 w 97"/>
                                <a:gd name="T7" fmla="*/ 85 h 141"/>
                                <a:gd name="T8" fmla="*/ 52 w 97"/>
                                <a:gd name="T9" fmla="*/ 74 h 141"/>
                                <a:gd name="T10" fmla="*/ 70 w 97"/>
                                <a:gd name="T11" fmla="*/ 61 h 141"/>
                                <a:gd name="T12" fmla="*/ 78 w 97"/>
                                <a:gd name="T13" fmla="*/ 43 h 141"/>
                                <a:gd name="T14" fmla="*/ 70 w 97"/>
                                <a:gd name="T15" fmla="*/ 23 h 141"/>
                                <a:gd name="T16" fmla="*/ 51 w 97"/>
                                <a:gd name="T17" fmla="*/ 16 h 141"/>
                                <a:gd name="T18" fmla="*/ 25 w 97"/>
                                <a:gd name="T19" fmla="*/ 30 h 141"/>
                                <a:gd name="T20" fmla="*/ 21 w 97"/>
                                <a:gd name="T21" fmla="*/ 50 h 141"/>
                                <a:gd name="T22" fmla="*/ 3 w 97"/>
                                <a:gd name="T23" fmla="*/ 50 h 141"/>
                                <a:gd name="T24" fmla="*/ 10 w 97"/>
                                <a:gd name="T25" fmla="*/ 20 h 141"/>
                                <a:gd name="T26" fmla="*/ 51 w 97"/>
                                <a:gd name="T27" fmla="*/ 0 h 141"/>
                                <a:gd name="T28" fmla="*/ 86 w 97"/>
                                <a:gd name="T29" fmla="*/ 13 h 141"/>
                                <a:gd name="T30" fmla="*/ 97 w 97"/>
                                <a:gd name="T31" fmla="*/ 42 h 141"/>
                                <a:gd name="T32" fmla="*/ 86 w 97"/>
                                <a:gd name="T33" fmla="*/ 71 h 141"/>
                                <a:gd name="T34" fmla="*/ 61 w 97"/>
                                <a:gd name="T35" fmla="*/ 88 h 141"/>
                                <a:gd name="T36" fmla="*/ 47 w 97"/>
                                <a:gd name="T37" fmla="*/ 95 h 141"/>
                                <a:gd name="T38" fmla="*/ 32 w 97"/>
                                <a:gd name="T39" fmla="*/ 105 h 141"/>
                                <a:gd name="T40" fmla="*/ 20 w 97"/>
                                <a:gd name="T41" fmla="*/ 124 h 141"/>
                                <a:gd name="T42" fmla="*/ 97 w 97"/>
                                <a:gd name="T43" fmla="*/ 124 h 141"/>
                                <a:gd name="T44" fmla="*/ 97 w 97"/>
                                <a:gd name="T45" fmla="*/ 141 h 141"/>
                                <a:gd name="T46" fmla="*/ 0 w 97"/>
                                <a:gd name="T47"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7" h="141">
                                  <a:moveTo>
                                    <a:pt x="0" y="141"/>
                                  </a:moveTo>
                                  <a:lnTo>
                                    <a:pt x="0" y="141"/>
                                  </a:lnTo>
                                  <a:cubicBezTo>
                                    <a:pt x="0" y="129"/>
                                    <a:pt x="3" y="118"/>
                                    <a:pt x="7" y="109"/>
                                  </a:cubicBezTo>
                                  <a:cubicBezTo>
                                    <a:pt x="12" y="100"/>
                                    <a:pt x="20" y="92"/>
                                    <a:pt x="33" y="85"/>
                                  </a:cubicBezTo>
                                  <a:lnTo>
                                    <a:pt x="52" y="74"/>
                                  </a:lnTo>
                                  <a:cubicBezTo>
                                    <a:pt x="60" y="69"/>
                                    <a:pt x="66" y="65"/>
                                    <a:pt x="70" y="61"/>
                                  </a:cubicBezTo>
                                  <a:cubicBezTo>
                                    <a:pt x="75" y="56"/>
                                    <a:pt x="78" y="50"/>
                                    <a:pt x="78" y="43"/>
                                  </a:cubicBezTo>
                                  <a:cubicBezTo>
                                    <a:pt x="78" y="34"/>
                                    <a:pt x="75" y="28"/>
                                    <a:pt x="70" y="23"/>
                                  </a:cubicBezTo>
                                  <a:cubicBezTo>
                                    <a:pt x="65" y="18"/>
                                    <a:pt x="59" y="16"/>
                                    <a:pt x="51" y="16"/>
                                  </a:cubicBezTo>
                                  <a:cubicBezTo>
                                    <a:pt x="39" y="16"/>
                                    <a:pt x="30" y="20"/>
                                    <a:pt x="25" y="30"/>
                                  </a:cubicBezTo>
                                  <a:cubicBezTo>
                                    <a:pt x="23" y="35"/>
                                    <a:pt x="22" y="41"/>
                                    <a:pt x="21" y="50"/>
                                  </a:cubicBezTo>
                                  <a:lnTo>
                                    <a:pt x="3" y="50"/>
                                  </a:lnTo>
                                  <a:cubicBezTo>
                                    <a:pt x="3" y="38"/>
                                    <a:pt x="6" y="28"/>
                                    <a:pt x="10" y="20"/>
                                  </a:cubicBezTo>
                                  <a:cubicBezTo>
                                    <a:pt x="18" y="6"/>
                                    <a:pt x="31" y="0"/>
                                    <a:pt x="51" y="0"/>
                                  </a:cubicBezTo>
                                  <a:cubicBezTo>
                                    <a:pt x="67" y="0"/>
                                    <a:pt x="79" y="4"/>
                                    <a:pt x="86" y="13"/>
                                  </a:cubicBezTo>
                                  <a:cubicBezTo>
                                    <a:pt x="94" y="21"/>
                                    <a:pt x="97" y="31"/>
                                    <a:pt x="97" y="42"/>
                                  </a:cubicBezTo>
                                  <a:cubicBezTo>
                                    <a:pt x="97" y="53"/>
                                    <a:pt x="93" y="63"/>
                                    <a:pt x="86" y="71"/>
                                  </a:cubicBezTo>
                                  <a:cubicBezTo>
                                    <a:pt x="81" y="75"/>
                                    <a:pt x="73" y="81"/>
                                    <a:pt x="61" y="88"/>
                                  </a:cubicBezTo>
                                  <a:lnTo>
                                    <a:pt x="47" y="95"/>
                                  </a:lnTo>
                                  <a:cubicBezTo>
                                    <a:pt x="41" y="99"/>
                                    <a:pt x="36" y="102"/>
                                    <a:pt x="32" y="105"/>
                                  </a:cubicBezTo>
                                  <a:cubicBezTo>
                                    <a:pt x="25" y="111"/>
                                    <a:pt x="21" y="118"/>
                                    <a:pt x="20" y="124"/>
                                  </a:cubicBezTo>
                                  <a:lnTo>
                                    <a:pt x="97" y="124"/>
                                  </a:lnTo>
                                  <a:lnTo>
                                    <a:pt x="97" y="141"/>
                                  </a:lnTo>
                                  <a:lnTo>
                                    <a:pt x="0" y="1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62" name="Freeform 419"/>
                          <wps:cNvSpPr>
                            <a:spLocks noEditPoints="1"/>
                          </wps:cNvSpPr>
                          <wps:spPr bwMode="auto">
                            <a:xfrm>
                              <a:off x="6572" y="2060"/>
                              <a:ext cx="77" cy="116"/>
                            </a:xfrm>
                            <a:custGeom>
                              <a:avLst/>
                              <a:gdLst>
                                <a:gd name="T0" fmla="*/ 51 w 97"/>
                                <a:gd name="T1" fmla="*/ 0 h 146"/>
                                <a:gd name="T2" fmla="*/ 51 w 97"/>
                                <a:gd name="T3" fmla="*/ 0 h 146"/>
                                <a:gd name="T4" fmla="*/ 84 w 97"/>
                                <a:gd name="T5" fmla="*/ 13 h 146"/>
                                <a:gd name="T6" fmla="*/ 94 w 97"/>
                                <a:gd name="T7" fmla="*/ 38 h 146"/>
                                <a:gd name="T8" fmla="*/ 76 w 97"/>
                                <a:gd name="T9" fmla="*/ 38 h 146"/>
                                <a:gd name="T10" fmla="*/ 71 w 97"/>
                                <a:gd name="T11" fmla="*/ 25 h 146"/>
                                <a:gd name="T12" fmla="*/ 52 w 97"/>
                                <a:gd name="T13" fmla="*/ 16 h 146"/>
                                <a:gd name="T14" fmla="*/ 28 w 97"/>
                                <a:gd name="T15" fmla="*/ 30 h 146"/>
                                <a:gd name="T16" fmla="*/ 18 w 97"/>
                                <a:gd name="T17" fmla="*/ 69 h 146"/>
                                <a:gd name="T18" fmla="*/ 34 w 97"/>
                                <a:gd name="T19" fmla="*/ 56 h 146"/>
                                <a:gd name="T20" fmla="*/ 53 w 97"/>
                                <a:gd name="T21" fmla="*/ 52 h 146"/>
                                <a:gd name="T22" fmla="*/ 84 w 97"/>
                                <a:gd name="T23" fmla="*/ 63 h 146"/>
                                <a:gd name="T24" fmla="*/ 97 w 97"/>
                                <a:gd name="T25" fmla="*/ 97 h 146"/>
                                <a:gd name="T26" fmla="*/ 84 w 97"/>
                                <a:gd name="T27" fmla="*/ 131 h 146"/>
                                <a:gd name="T28" fmla="*/ 49 w 97"/>
                                <a:gd name="T29" fmla="*/ 146 h 146"/>
                                <a:gd name="T30" fmla="*/ 14 w 97"/>
                                <a:gd name="T31" fmla="*/ 131 h 146"/>
                                <a:gd name="T32" fmla="*/ 0 w 97"/>
                                <a:gd name="T33" fmla="*/ 80 h 146"/>
                                <a:gd name="T34" fmla="*/ 6 w 97"/>
                                <a:gd name="T35" fmla="*/ 36 h 146"/>
                                <a:gd name="T36" fmla="*/ 51 w 97"/>
                                <a:gd name="T37" fmla="*/ 0 h 146"/>
                                <a:gd name="T38" fmla="*/ 51 w 97"/>
                                <a:gd name="T39" fmla="*/ 0 h 146"/>
                                <a:gd name="T40" fmla="*/ 50 w 97"/>
                                <a:gd name="T41" fmla="*/ 130 h 146"/>
                                <a:gd name="T42" fmla="*/ 50 w 97"/>
                                <a:gd name="T43" fmla="*/ 130 h 146"/>
                                <a:gd name="T44" fmla="*/ 71 w 97"/>
                                <a:gd name="T45" fmla="*/ 121 h 146"/>
                                <a:gd name="T46" fmla="*/ 78 w 97"/>
                                <a:gd name="T47" fmla="*/ 98 h 146"/>
                                <a:gd name="T48" fmla="*/ 72 w 97"/>
                                <a:gd name="T49" fmla="*/ 78 h 146"/>
                                <a:gd name="T50" fmla="*/ 49 w 97"/>
                                <a:gd name="T51" fmla="*/ 68 h 146"/>
                                <a:gd name="T52" fmla="*/ 29 w 97"/>
                                <a:gd name="T53" fmla="*/ 76 h 146"/>
                                <a:gd name="T54" fmla="*/ 21 w 97"/>
                                <a:gd name="T55" fmla="*/ 98 h 146"/>
                                <a:gd name="T56" fmla="*/ 28 w 97"/>
                                <a:gd name="T57" fmla="*/ 121 h 146"/>
                                <a:gd name="T58" fmla="*/ 50 w 97"/>
                                <a:gd name="T59" fmla="*/ 130 h 146"/>
                                <a:gd name="T60" fmla="*/ 50 w 97"/>
                                <a:gd name="T61" fmla="*/ 130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97" h="146">
                                  <a:moveTo>
                                    <a:pt x="51" y="0"/>
                                  </a:moveTo>
                                  <a:lnTo>
                                    <a:pt x="51" y="0"/>
                                  </a:lnTo>
                                  <a:cubicBezTo>
                                    <a:pt x="67" y="0"/>
                                    <a:pt x="78" y="5"/>
                                    <a:pt x="84" y="13"/>
                                  </a:cubicBezTo>
                                  <a:cubicBezTo>
                                    <a:pt x="91" y="21"/>
                                    <a:pt x="94" y="29"/>
                                    <a:pt x="94" y="38"/>
                                  </a:cubicBezTo>
                                  <a:lnTo>
                                    <a:pt x="76" y="38"/>
                                  </a:lnTo>
                                  <a:cubicBezTo>
                                    <a:pt x="75" y="32"/>
                                    <a:pt x="73" y="28"/>
                                    <a:pt x="71" y="25"/>
                                  </a:cubicBezTo>
                                  <a:cubicBezTo>
                                    <a:pt x="67" y="19"/>
                                    <a:pt x="60" y="16"/>
                                    <a:pt x="52" y="16"/>
                                  </a:cubicBezTo>
                                  <a:cubicBezTo>
                                    <a:pt x="42" y="16"/>
                                    <a:pt x="34" y="21"/>
                                    <a:pt x="28" y="30"/>
                                  </a:cubicBezTo>
                                  <a:cubicBezTo>
                                    <a:pt x="22" y="39"/>
                                    <a:pt x="19" y="52"/>
                                    <a:pt x="18" y="69"/>
                                  </a:cubicBezTo>
                                  <a:cubicBezTo>
                                    <a:pt x="22" y="63"/>
                                    <a:pt x="27" y="59"/>
                                    <a:pt x="34" y="56"/>
                                  </a:cubicBezTo>
                                  <a:cubicBezTo>
                                    <a:pt x="39" y="53"/>
                                    <a:pt x="46" y="52"/>
                                    <a:pt x="53" y="52"/>
                                  </a:cubicBezTo>
                                  <a:cubicBezTo>
                                    <a:pt x="64" y="52"/>
                                    <a:pt x="75" y="56"/>
                                    <a:pt x="84" y="63"/>
                                  </a:cubicBezTo>
                                  <a:cubicBezTo>
                                    <a:pt x="92" y="71"/>
                                    <a:pt x="97" y="82"/>
                                    <a:pt x="97" y="97"/>
                                  </a:cubicBezTo>
                                  <a:cubicBezTo>
                                    <a:pt x="97" y="110"/>
                                    <a:pt x="93" y="121"/>
                                    <a:pt x="84" y="131"/>
                                  </a:cubicBezTo>
                                  <a:cubicBezTo>
                                    <a:pt x="76" y="141"/>
                                    <a:pt x="64" y="146"/>
                                    <a:pt x="49" y="146"/>
                                  </a:cubicBezTo>
                                  <a:cubicBezTo>
                                    <a:pt x="35" y="146"/>
                                    <a:pt x="24" y="141"/>
                                    <a:pt x="14" y="131"/>
                                  </a:cubicBezTo>
                                  <a:cubicBezTo>
                                    <a:pt x="5" y="121"/>
                                    <a:pt x="0" y="104"/>
                                    <a:pt x="0" y="80"/>
                                  </a:cubicBezTo>
                                  <a:cubicBezTo>
                                    <a:pt x="0" y="63"/>
                                    <a:pt x="2" y="48"/>
                                    <a:pt x="6" y="36"/>
                                  </a:cubicBezTo>
                                  <a:cubicBezTo>
                                    <a:pt x="15" y="12"/>
                                    <a:pt x="30" y="0"/>
                                    <a:pt x="51" y="0"/>
                                  </a:cubicBezTo>
                                  <a:lnTo>
                                    <a:pt x="51" y="0"/>
                                  </a:lnTo>
                                  <a:close/>
                                  <a:moveTo>
                                    <a:pt x="50" y="130"/>
                                  </a:moveTo>
                                  <a:lnTo>
                                    <a:pt x="50" y="130"/>
                                  </a:lnTo>
                                  <a:cubicBezTo>
                                    <a:pt x="59" y="130"/>
                                    <a:pt x="66" y="127"/>
                                    <a:pt x="71" y="121"/>
                                  </a:cubicBezTo>
                                  <a:cubicBezTo>
                                    <a:pt x="76" y="114"/>
                                    <a:pt x="78" y="107"/>
                                    <a:pt x="78" y="98"/>
                                  </a:cubicBezTo>
                                  <a:cubicBezTo>
                                    <a:pt x="78" y="91"/>
                                    <a:pt x="76" y="84"/>
                                    <a:pt x="72" y="78"/>
                                  </a:cubicBezTo>
                                  <a:cubicBezTo>
                                    <a:pt x="68" y="71"/>
                                    <a:pt x="60" y="68"/>
                                    <a:pt x="49" y="68"/>
                                  </a:cubicBezTo>
                                  <a:cubicBezTo>
                                    <a:pt x="42" y="68"/>
                                    <a:pt x="35" y="71"/>
                                    <a:pt x="29" y="76"/>
                                  </a:cubicBezTo>
                                  <a:cubicBezTo>
                                    <a:pt x="23" y="81"/>
                                    <a:pt x="21" y="88"/>
                                    <a:pt x="21" y="98"/>
                                  </a:cubicBezTo>
                                  <a:cubicBezTo>
                                    <a:pt x="21" y="107"/>
                                    <a:pt x="23" y="115"/>
                                    <a:pt x="28" y="121"/>
                                  </a:cubicBezTo>
                                  <a:cubicBezTo>
                                    <a:pt x="34" y="127"/>
                                    <a:pt x="41" y="130"/>
                                    <a:pt x="50" y="130"/>
                                  </a:cubicBezTo>
                                  <a:lnTo>
                                    <a:pt x="50" y="13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63" name="Freeform 420"/>
                          <wps:cNvSpPr>
                            <a:spLocks/>
                          </wps:cNvSpPr>
                          <wps:spPr bwMode="auto">
                            <a:xfrm>
                              <a:off x="6669" y="2156"/>
                              <a:ext cx="16" cy="40"/>
                            </a:xfrm>
                            <a:custGeom>
                              <a:avLst/>
                              <a:gdLst>
                                <a:gd name="T0" fmla="*/ 0 w 21"/>
                                <a:gd name="T1" fmla="*/ 42 h 51"/>
                                <a:gd name="T2" fmla="*/ 0 w 21"/>
                                <a:gd name="T3" fmla="*/ 42 h 51"/>
                                <a:gd name="T4" fmla="*/ 9 w 21"/>
                                <a:gd name="T5" fmla="*/ 32 h 51"/>
                                <a:gd name="T6" fmla="*/ 11 w 21"/>
                                <a:gd name="T7" fmla="*/ 24 h 51"/>
                                <a:gd name="T8" fmla="*/ 11 w 21"/>
                                <a:gd name="T9" fmla="*/ 22 h 51"/>
                                <a:gd name="T10" fmla="*/ 11 w 21"/>
                                <a:gd name="T11" fmla="*/ 21 h 51"/>
                                <a:gd name="T12" fmla="*/ 0 w 21"/>
                                <a:gd name="T13" fmla="*/ 21 h 51"/>
                                <a:gd name="T14" fmla="*/ 0 w 21"/>
                                <a:gd name="T15" fmla="*/ 0 h 51"/>
                                <a:gd name="T16" fmla="*/ 21 w 21"/>
                                <a:gd name="T17" fmla="*/ 0 h 51"/>
                                <a:gd name="T18" fmla="*/ 21 w 21"/>
                                <a:gd name="T19" fmla="*/ 20 h 51"/>
                                <a:gd name="T20" fmla="*/ 16 w 21"/>
                                <a:gd name="T21" fmla="*/ 40 h 51"/>
                                <a:gd name="T22" fmla="*/ 0 w 21"/>
                                <a:gd name="T23" fmla="*/ 51 h 51"/>
                                <a:gd name="T24" fmla="*/ 0 w 21"/>
                                <a:gd name="T25" fmla="*/ 42 h 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1" h="51">
                                  <a:moveTo>
                                    <a:pt x="0" y="42"/>
                                  </a:moveTo>
                                  <a:lnTo>
                                    <a:pt x="0" y="42"/>
                                  </a:lnTo>
                                  <a:cubicBezTo>
                                    <a:pt x="4" y="41"/>
                                    <a:pt x="8" y="38"/>
                                    <a:pt x="9" y="32"/>
                                  </a:cubicBezTo>
                                  <a:cubicBezTo>
                                    <a:pt x="10" y="29"/>
                                    <a:pt x="11" y="26"/>
                                    <a:pt x="11" y="24"/>
                                  </a:cubicBezTo>
                                  <a:cubicBezTo>
                                    <a:pt x="11" y="23"/>
                                    <a:pt x="11" y="23"/>
                                    <a:pt x="11" y="22"/>
                                  </a:cubicBezTo>
                                  <a:cubicBezTo>
                                    <a:pt x="11" y="22"/>
                                    <a:pt x="11" y="22"/>
                                    <a:pt x="11" y="21"/>
                                  </a:cubicBezTo>
                                  <a:lnTo>
                                    <a:pt x="0" y="21"/>
                                  </a:lnTo>
                                  <a:lnTo>
                                    <a:pt x="0" y="0"/>
                                  </a:lnTo>
                                  <a:lnTo>
                                    <a:pt x="21" y="0"/>
                                  </a:lnTo>
                                  <a:lnTo>
                                    <a:pt x="21" y="20"/>
                                  </a:lnTo>
                                  <a:cubicBezTo>
                                    <a:pt x="21" y="27"/>
                                    <a:pt x="19" y="34"/>
                                    <a:pt x="16" y="40"/>
                                  </a:cubicBezTo>
                                  <a:cubicBezTo>
                                    <a:pt x="13" y="46"/>
                                    <a:pt x="8" y="50"/>
                                    <a:pt x="0" y="51"/>
                                  </a:cubicBezTo>
                                  <a:lnTo>
                                    <a:pt x="0" y="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64" name="Freeform 421"/>
                          <wps:cNvSpPr>
                            <a:spLocks/>
                          </wps:cNvSpPr>
                          <wps:spPr bwMode="auto">
                            <a:xfrm>
                              <a:off x="6750" y="2062"/>
                              <a:ext cx="78" cy="110"/>
                            </a:xfrm>
                            <a:custGeom>
                              <a:avLst/>
                              <a:gdLst>
                                <a:gd name="T0" fmla="*/ 98 w 98"/>
                                <a:gd name="T1" fmla="*/ 0 h 139"/>
                                <a:gd name="T2" fmla="*/ 98 w 98"/>
                                <a:gd name="T3" fmla="*/ 0 h 139"/>
                                <a:gd name="T4" fmla="*/ 98 w 98"/>
                                <a:gd name="T5" fmla="*/ 16 h 139"/>
                                <a:gd name="T6" fmla="*/ 80 w 98"/>
                                <a:gd name="T7" fmla="*/ 39 h 139"/>
                                <a:gd name="T8" fmla="*/ 60 w 98"/>
                                <a:gd name="T9" fmla="*/ 74 h 139"/>
                                <a:gd name="T10" fmla="*/ 47 w 98"/>
                                <a:gd name="T11" fmla="*/ 108 h 139"/>
                                <a:gd name="T12" fmla="*/ 40 w 98"/>
                                <a:gd name="T13" fmla="*/ 139 h 139"/>
                                <a:gd name="T14" fmla="*/ 20 w 98"/>
                                <a:gd name="T15" fmla="*/ 139 h 139"/>
                                <a:gd name="T16" fmla="*/ 50 w 98"/>
                                <a:gd name="T17" fmla="*/ 59 h 139"/>
                                <a:gd name="T18" fmla="*/ 78 w 98"/>
                                <a:gd name="T19" fmla="*/ 18 h 139"/>
                                <a:gd name="T20" fmla="*/ 0 w 98"/>
                                <a:gd name="T21" fmla="*/ 18 h 139"/>
                                <a:gd name="T22" fmla="*/ 0 w 98"/>
                                <a:gd name="T23" fmla="*/ 0 h 139"/>
                                <a:gd name="T24" fmla="*/ 98 w 98"/>
                                <a:gd name="T25"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98" h="139">
                                  <a:moveTo>
                                    <a:pt x="98" y="0"/>
                                  </a:moveTo>
                                  <a:lnTo>
                                    <a:pt x="98" y="0"/>
                                  </a:lnTo>
                                  <a:lnTo>
                                    <a:pt x="98" y="16"/>
                                  </a:lnTo>
                                  <a:cubicBezTo>
                                    <a:pt x="94" y="20"/>
                                    <a:pt x="88" y="28"/>
                                    <a:pt x="80" y="39"/>
                                  </a:cubicBezTo>
                                  <a:cubicBezTo>
                                    <a:pt x="73" y="50"/>
                                    <a:pt x="66" y="62"/>
                                    <a:pt x="60" y="74"/>
                                  </a:cubicBezTo>
                                  <a:cubicBezTo>
                                    <a:pt x="55" y="86"/>
                                    <a:pt x="50" y="98"/>
                                    <a:pt x="47" y="108"/>
                                  </a:cubicBezTo>
                                  <a:cubicBezTo>
                                    <a:pt x="45" y="114"/>
                                    <a:pt x="43" y="125"/>
                                    <a:pt x="40" y="139"/>
                                  </a:cubicBezTo>
                                  <a:lnTo>
                                    <a:pt x="20" y="139"/>
                                  </a:lnTo>
                                  <a:cubicBezTo>
                                    <a:pt x="25" y="112"/>
                                    <a:pt x="35" y="85"/>
                                    <a:pt x="50" y="59"/>
                                  </a:cubicBezTo>
                                  <a:cubicBezTo>
                                    <a:pt x="59" y="43"/>
                                    <a:pt x="68" y="30"/>
                                    <a:pt x="78" y="18"/>
                                  </a:cubicBezTo>
                                  <a:lnTo>
                                    <a:pt x="0" y="18"/>
                                  </a:lnTo>
                                  <a:lnTo>
                                    <a:pt x="0" y="0"/>
                                  </a:lnTo>
                                  <a:lnTo>
                                    <a:pt x="9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65" name="Freeform 422"/>
                          <wps:cNvSpPr>
                            <a:spLocks/>
                          </wps:cNvSpPr>
                          <wps:spPr bwMode="auto">
                            <a:xfrm>
                              <a:off x="6848" y="2156"/>
                              <a:ext cx="16" cy="16"/>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66" name="Freeform 423"/>
                          <wps:cNvSpPr>
                            <a:spLocks noEditPoints="1"/>
                          </wps:cNvSpPr>
                          <wps:spPr bwMode="auto">
                            <a:xfrm>
                              <a:off x="6882" y="2061"/>
                              <a:ext cx="80" cy="111"/>
                            </a:xfrm>
                            <a:custGeom>
                              <a:avLst/>
                              <a:gdLst>
                                <a:gd name="T0" fmla="*/ 62 w 101"/>
                                <a:gd name="T1" fmla="*/ 91 h 141"/>
                                <a:gd name="T2" fmla="*/ 62 w 101"/>
                                <a:gd name="T3" fmla="*/ 91 h 141"/>
                                <a:gd name="T4" fmla="*/ 62 w 101"/>
                                <a:gd name="T5" fmla="*/ 27 h 141"/>
                                <a:gd name="T6" fmla="*/ 17 w 101"/>
                                <a:gd name="T7" fmla="*/ 91 h 141"/>
                                <a:gd name="T8" fmla="*/ 62 w 101"/>
                                <a:gd name="T9" fmla="*/ 91 h 141"/>
                                <a:gd name="T10" fmla="*/ 62 w 101"/>
                                <a:gd name="T11" fmla="*/ 141 h 141"/>
                                <a:gd name="T12" fmla="*/ 62 w 101"/>
                                <a:gd name="T13" fmla="*/ 141 h 141"/>
                                <a:gd name="T14" fmla="*/ 62 w 101"/>
                                <a:gd name="T15" fmla="*/ 107 h 141"/>
                                <a:gd name="T16" fmla="*/ 0 w 101"/>
                                <a:gd name="T17" fmla="*/ 107 h 141"/>
                                <a:gd name="T18" fmla="*/ 0 w 101"/>
                                <a:gd name="T19" fmla="*/ 89 h 141"/>
                                <a:gd name="T20" fmla="*/ 65 w 101"/>
                                <a:gd name="T21" fmla="*/ 0 h 141"/>
                                <a:gd name="T22" fmla="*/ 80 w 101"/>
                                <a:gd name="T23" fmla="*/ 0 h 141"/>
                                <a:gd name="T24" fmla="*/ 80 w 101"/>
                                <a:gd name="T25" fmla="*/ 91 h 141"/>
                                <a:gd name="T26" fmla="*/ 101 w 101"/>
                                <a:gd name="T27" fmla="*/ 91 h 141"/>
                                <a:gd name="T28" fmla="*/ 101 w 101"/>
                                <a:gd name="T29" fmla="*/ 107 h 141"/>
                                <a:gd name="T30" fmla="*/ 80 w 101"/>
                                <a:gd name="T31" fmla="*/ 107 h 141"/>
                                <a:gd name="T32" fmla="*/ 80 w 101"/>
                                <a:gd name="T33" fmla="*/ 141 h 141"/>
                                <a:gd name="T34" fmla="*/ 62 w 101"/>
                                <a:gd name="T35"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01" h="141">
                                  <a:moveTo>
                                    <a:pt x="62" y="91"/>
                                  </a:moveTo>
                                  <a:lnTo>
                                    <a:pt x="62" y="91"/>
                                  </a:lnTo>
                                  <a:lnTo>
                                    <a:pt x="62" y="27"/>
                                  </a:lnTo>
                                  <a:lnTo>
                                    <a:pt x="17" y="91"/>
                                  </a:lnTo>
                                  <a:lnTo>
                                    <a:pt x="62" y="91"/>
                                  </a:lnTo>
                                  <a:close/>
                                  <a:moveTo>
                                    <a:pt x="62" y="141"/>
                                  </a:moveTo>
                                  <a:lnTo>
                                    <a:pt x="62" y="141"/>
                                  </a:lnTo>
                                  <a:lnTo>
                                    <a:pt x="62" y="107"/>
                                  </a:lnTo>
                                  <a:lnTo>
                                    <a:pt x="0" y="107"/>
                                  </a:lnTo>
                                  <a:lnTo>
                                    <a:pt x="0" y="89"/>
                                  </a:lnTo>
                                  <a:lnTo>
                                    <a:pt x="65" y="0"/>
                                  </a:lnTo>
                                  <a:lnTo>
                                    <a:pt x="80" y="0"/>
                                  </a:lnTo>
                                  <a:lnTo>
                                    <a:pt x="80" y="91"/>
                                  </a:lnTo>
                                  <a:lnTo>
                                    <a:pt x="101" y="91"/>
                                  </a:lnTo>
                                  <a:lnTo>
                                    <a:pt x="101" y="107"/>
                                  </a:lnTo>
                                  <a:lnTo>
                                    <a:pt x="80" y="107"/>
                                  </a:lnTo>
                                  <a:lnTo>
                                    <a:pt x="80" y="141"/>
                                  </a:lnTo>
                                  <a:lnTo>
                                    <a:pt x="62" y="1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67" name="Freeform 424"/>
                          <wps:cNvSpPr>
                            <a:spLocks noEditPoints="1"/>
                          </wps:cNvSpPr>
                          <wps:spPr bwMode="auto">
                            <a:xfrm>
                              <a:off x="6973" y="2061"/>
                              <a:ext cx="77" cy="115"/>
                            </a:xfrm>
                            <a:custGeom>
                              <a:avLst/>
                              <a:gdLst>
                                <a:gd name="T0" fmla="*/ 48 w 98"/>
                                <a:gd name="T1" fmla="*/ 0 h 145"/>
                                <a:gd name="T2" fmla="*/ 48 w 98"/>
                                <a:gd name="T3" fmla="*/ 0 h 145"/>
                                <a:gd name="T4" fmla="*/ 88 w 98"/>
                                <a:gd name="T5" fmla="*/ 23 h 145"/>
                                <a:gd name="T6" fmla="*/ 98 w 98"/>
                                <a:gd name="T7" fmla="*/ 70 h 145"/>
                                <a:gd name="T8" fmla="*/ 89 w 98"/>
                                <a:gd name="T9" fmla="*/ 118 h 145"/>
                                <a:gd name="T10" fmla="*/ 48 w 98"/>
                                <a:gd name="T11" fmla="*/ 145 h 145"/>
                                <a:gd name="T12" fmla="*/ 11 w 98"/>
                                <a:gd name="T13" fmla="*/ 123 h 145"/>
                                <a:gd name="T14" fmla="*/ 0 w 98"/>
                                <a:gd name="T15" fmla="*/ 73 h 145"/>
                                <a:gd name="T16" fmla="*/ 6 w 98"/>
                                <a:gd name="T17" fmla="*/ 32 h 145"/>
                                <a:gd name="T18" fmla="*/ 48 w 98"/>
                                <a:gd name="T19" fmla="*/ 0 h 145"/>
                                <a:gd name="T20" fmla="*/ 48 w 98"/>
                                <a:gd name="T21" fmla="*/ 0 h 145"/>
                                <a:gd name="T22" fmla="*/ 48 w 98"/>
                                <a:gd name="T23" fmla="*/ 129 h 145"/>
                                <a:gd name="T24" fmla="*/ 48 w 98"/>
                                <a:gd name="T25" fmla="*/ 129 h 145"/>
                                <a:gd name="T26" fmla="*/ 70 w 98"/>
                                <a:gd name="T27" fmla="*/ 117 h 145"/>
                                <a:gd name="T28" fmla="*/ 78 w 98"/>
                                <a:gd name="T29" fmla="*/ 71 h 145"/>
                                <a:gd name="T30" fmla="*/ 73 w 98"/>
                                <a:gd name="T31" fmla="*/ 32 h 145"/>
                                <a:gd name="T32" fmla="*/ 50 w 98"/>
                                <a:gd name="T33" fmla="*/ 16 h 145"/>
                                <a:gd name="T34" fmla="*/ 27 w 98"/>
                                <a:gd name="T35" fmla="*/ 31 h 145"/>
                                <a:gd name="T36" fmla="*/ 19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8" y="0"/>
                                  </a:moveTo>
                                  <a:lnTo>
                                    <a:pt x="48" y="0"/>
                                  </a:lnTo>
                                  <a:cubicBezTo>
                                    <a:pt x="67" y="0"/>
                                    <a:pt x="80" y="8"/>
                                    <a:pt x="88" y="23"/>
                                  </a:cubicBezTo>
                                  <a:cubicBezTo>
                                    <a:pt x="94" y="34"/>
                                    <a:pt x="98" y="50"/>
                                    <a:pt x="98" y="70"/>
                                  </a:cubicBezTo>
                                  <a:cubicBezTo>
                                    <a:pt x="98" y="90"/>
                                    <a:pt x="95" y="106"/>
                                    <a:pt x="89" y="118"/>
                                  </a:cubicBezTo>
                                  <a:cubicBezTo>
                                    <a:pt x="81" y="136"/>
                                    <a:pt x="67" y="145"/>
                                    <a:pt x="48" y="145"/>
                                  </a:cubicBezTo>
                                  <a:cubicBezTo>
                                    <a:pt x="31" y="145"/>
                                    <a:pt x="19" y="138"/>
                                    <a:pt x="11" y="123"/>
                                  </a:cubicBezTo>
                                  <a:cubicBezTo>
                                    <a:pt x="4" y="111"/>
                                    <a:pt x="0" y="94"/>
                                    <a:pt x="0" y="73"/>
                                  </a:cubicBezTo>
                                  <a:cubicBezTo>
                                    <a:pt x="0" y="57"/>
                                    <a:pt x="2" y="44"/>
                                    <a:pt x="6" y="32"/>
                                  </a:cubicBezTo>
                                  <a:cubicBezTo>
                                    <a:pt x="14" y="11"/>
                                    <a:pt x="28" y="0"/>
                                    <a:pt x="48" y="0"/>
                                  </a:cubicBezTo>
                                  <a:lnTo>
                                    <a:pt x="48" y="0"/>
                                  </a:lnTo>
                                  <a:close/>
                                  <a:moveTo>
                                    <a:pt x="48" y="129"/>
                                  </a:moveTo>
                                  <a:lnTo>
                                    <a:pt x="48" y="129"/>
                                  </a:lnTo>
                                  <a:cubicBezTo>
                                    <a:pt x="57" y="129"/>
                                    <a:pt x="65" y="125"/>
                                    <a:pt x="70" y="117"/>
                                  </a:cubicBezTo>
                                  <a:cubicBezTo>
                                    <a:pt x="76" y="109"/>
                                    <a:pt x="78" y="93"/>
                                    <a:pt x="78" y="71"/>
                                  </a:cubicBezTo>
                                  <a:cubicBezTo>
                                    <a:pt x="78" y="55"/>
                                    <a:pt x="76" y="42"/>
                                    <a:pt x="73" y="32"/>
                                  </a:cubicBezTo>
                                  <a:cubicBezTo>
                                    <a:pt x="69" y="21"/>
                                    <a:pt x="61" y="16"/>
                                    <a:pt x="50" y="16"/>
                                  </a:cubicBezTo>
                                  <a:cubicBezTo>
                                    <a:pt x="39" y="16"/>
                                    <a:pt x="31" y="21"/>
                                    <a:pt x="27" y="31"/>
                                  </a:cubicBezTo>
                                  <a:cubicBezTo>
                                    <a:pt x="22" y="41"/>
                                    <a:pt x="19" y="55"/>
                                    <a:pt x="19" y="74"/>
                                  </a:cubicBezTo>
                                  <a:cubicBezTo>
                                    <a:pt x="19" y="89"/>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68" name="Freeform 425"/>
                          <wps:cNvSpPr>
                            <a:spLocks/>
                          </wps:cNvSpPr>
                          <wps:spPr bwMode="auto">
                            <a:xfrm>
                              <a:off x="7062" y="2056"/>
                              <a:ext cx="36" cy="149"/>
                            </a:xfrm>
                            <a:custGeom>
                              <a:avLst/>
                              <a:gdLst>
                                <a:gd name="T0" fmla="*/ 1 w 46"/>
                                <a:gd name="T1" fmla="*/ 188 h 188"/>
                                <a:gd name="T2" fmla="*/ 1 w 46"/>
                                <a:gd name="T3" fmla="*/ 188 h 188"/>
                                <a:gd name="T4" fmla="*/ 21 w 46"/>
                                <a:gd name="T5" fmla="*/ 144 h 188"/>
                                <a:gd name="T6" fmla="*/ 28 w 46"/>
                                <a:gd name="T7" fmla="*/ 94 h 188"/>
                                <a:gd name="T8" fmla="*/ 20 w 46"/>
                                <a:gd name="T9" fmla="*/ 42 h 188"/>
                                <a:gd name="T10" fmla="*/ 0 w 46"/>
                                <a:gd name="T11" fmla="*/ 0 h 188"/>
                                <a:gd name="T12" fmla="*/ 12 w 46"/>
                                <a:gd name="T13" fmla="*/ 0 h 188"/>
                                <a:gd name="T14" fmla="*/ 31 w 46"/>
                                <a:gd name="T15" fmla="*/ 30 h 188"/>
                                <a:gd name="T16" fmla="*/ 38 w 46"/>
                                <a:gd name="T17" fmla="*/ 46 h 188"/>
                                <a:gd name="T18" fmla="*/ 44 w 46"/>
                                <a:gd name="T19" fmla="*/ 70 h 188"/>
                                <a:gd name="T20" fmla="*/ 46 w 46"/>
                                <a:gd name="T21" fmla="*/ 93 h 188"/>
                                <a:gd name="T22" fmla="*/ 37 w 46"/>
                                <a:gd name="T23" fmla="*/ 145 h 188"/>
                                <a:gd name="T24" fmla="*/ 13 w 46"/>
                                <a:gd name="T25" fmla="*/ 188 h 188"/>
                                <a:gd name="T26" fmla="*/ 1 w 46"/>
                                <a:gd name="T27" fmla="*/ 188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1" y="188"/>
                                  </a:moveTo>
                                  <a:lnTo>
                                    <a:pt x="1" y="188"/>
                                  </a:lnTo>
                                  <a:cubicBezTo>
                                    <a:pt x="11" y="168"/>
                                    <a:pt x="18" y="153"/>
                                    <a:pt x="21" y="144"/>
                                  </a:cubicBezTo>
                                  <a:cubicBezTo>
                                    <a:pt x="25" y="130"/>
                                    <a:pt x="28" y="113"/>
                                    <a:pt x="28" y="94"/>
                                  </a:cubicBezTo>
                                  <a:cubicBezTo>
                                    <a:pt x="28" y="75"/>
                                    <a:pt x="25" y="58"/>
                                    <a:pt x="20" y="42"/>
                                  </a:cubicBezTo>
                                  <a:cubicBezTo>
                                    <a:pt x="17" y="32"/>
                                    <a:pt x="10" y="18"/>
                                    <a:pt x="0" y="0"/>
                                  </a:cubicBezTo>
                                  <a:lnTo>
                                    <a:pt x="12" y="0"/>
                                  </a:lnTo>
                                  <a:cubicBezTo>
                                    <a:pt x="22" y="16"/>
                                    <a:pt x="29" y="26"/>
                                    <a:pt x="31" y="30"/>
                                  </a:cubicBezTo>
                                  <a:cubicBezTo>
                                    <a:pt x="33" y="34"/>
                                    <a:pt x="35" y="39"/>
                                    <a:pt x="38" y="46"/>
                                  </a:cubicBezTo>
                                  <a:cubicBezTo>
                                    <a:pt x="41" y="54"/>
                                    <a:pt x="43" y="62"/>
                                    <a:pt x="44" y="70"/>
                                  </a:cubicBezTo>
                                  <a:cubicBezTo>
                                    <a:pt x="46" y="78"/>
                                    <a:pt x="46" y="86"/>
                                    <a:pt x="46" y="93"/>
                                  </a:cubicBezTo>
                                  <a:cubicBezTo>
                                    <a:pt x="46" y="113"/>
                                    <a:pt x="43" y="130"/>
                                    <a:pt x="37" y="145"/>
                                  </a:cubicBezTo>
                                  <a:cubicBezTo>
                                    <a:pt x="33" y="155"/>
                                    <a:pt x="25" y="169"/>
                                    <a:pt x="13" y="188"/>
                                  </a:cubicBezTo>
                                  <a:lnTo>
                                    <a:pt x="1" y="18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69" name="Freeform 426"/>
                          <wps:cNvSpPr>
                            <a:spLocks/>
                          </wps:cNvSpPr>
                          <wps:spPr bwMode="auto">
                            <a:xfrm>
                              <a:off x="7209" y="4560"/>
                              <a:ext cx="42" cy="112"/>
                            </a:xfrm>
                            <a:custGeom>
                              <a:avLst/>
                              <a:gdLst>
                                <a:gd name="T0" fmla="*/ 0 w 53"/>
                                <a:gd name="T1" fmla="*/ 41 h 141"/>
                                <a:gd name="T2" fmla="*/ 0 w 53"/>
                                <a:gd name="T3" fmla="*/ 41 h 141"/>
                                <a:gd name="T4" fmla="*/ 0 w 53"/>
                                <a:gd name="T5" fmla="*/ 28 h 141"/>
                                <a:gd name="T6" fmla="*/ 27 w 53"/>
                                <a:gd name="T7" fmla="*/ 21 h 141"/>
                                <a:gd name="T8" fmla="*/ 39 w 53"/>
                                <a:gd name="T9" fmla="*/ 0 h 141"/>
                                <a:gd name="T10" fmla="*/ 53 w 53"/>
                                <a:gd name="T11" fmla="*/ 0 h 141"/>
                                <a:gd name="T12" fmla="*/ 53 w 53"/>
                                <a:gd name="T13" fmla="*/ 141 h 141"/>
                                <a:gd name="T14" fmla="*/ 34 w 53"/>
                                <a:gd name="T15" fmla="*/ 141 h 141"/>
                                <a:gd name="T16" fmla="*/ 34 w 53"/>
                                <a:gd name="T17" fmla="*/ 41 h 141"/>
                                <a:gd name="T18" fmla="*/ 0 w 53"/>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3" h="141">
                                  <a:moveTo>
                                    <a:pt x="0" y="41"/>
                                  </a:moveTo>
                                  <a:lnTo>
                                    <a:pt x="0" y="41"/>
                                  </a:lnTo>
                                  <a:lnTo>
                                    <a:pt x="0" y="28"/>
                                  </a:lnTo>
                                  <a:cubicBezTo>
                                    <a:pt x="13" y="26"/>
                                    <a:pt x="22" y="24"/>
                                    <a:pt x="27" y="21"/>
                                  </a:cubicBezTo>
                                  <a:cubicBezTo>
                                    <a:pt x="32" y="18"/>
                                    <a:pt x="36" y="11"/>
                                    <a:pt x="39" y="0"/>
                                  </a:cubicBezTo>
                                  <a:lnTo>
                                    <a:pt x="53" y="0"/>
                                  </a:lnTo>
                                  <a:lnTo>
                                    <a:pt x="53" y="141"/>
                                  </a:lnTo>
                                  <a:lnTo>
                                    <a:pt x="34" y="141"/>
                                  </a:lnTo>
                                  <a:lnTo>
                                    <a:pt x="34"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70" name="Freeform 427"/>
                          <wps:cNvSpPr>
                            <a:spLocks noEditPoints="1"/>
                          </wps:cNvSpPr>
                          <wps:spPr bwMode="auto">
                            <a:xfrm>
                              <a:off x="7288" y="4560"/>
                              <a:ext cx="78" cy="115"/>
                            </a:xfrm>
                            <a:custGeom>
                              <a:avLst/>
                              <a:gdLst>
                                <a:gd name="T0" fmla="*/ 49 w 98"/>
                                <a:gd name="T1" fmla="*/ 0 h 145"/>
                                <a:gd name="T2" fmla="*/ 49 w 98"/>
                                <a:gd name="T3" fmla="*/ 0 h 145"/>
                                <a:gd name="T4" fmla="*/ 88 w 98"/>
                                <a:gd name="T5" fmla="*/ 22 h 145"/>
                                <a:gd name="T6" fmla="*/ 98 w 98"/>
                                <a:gd name="T7" fmla="*/ 70 h 145"/>
                                <a:gd name="T8" fmla="*/ 89 w 98"/>
                                <a:gd name="T9" fmla="*/ 118 h 145"/>
                                <a:gd name="T10" fmla="*/ 48 w 98"/>
                                <a:gd name="T11" fmla="*/ 145 h 145"/>
                                <a:gd name="T12" fmla="*/ 11 w 98"/>
                                <a:gd name="T13" fmla="*/ 123 h 145"/>
                                <a:gd name="T14" fmla="*/ 0 w 98"/>
                                <a:gd name="T15" fmla="*/ 73 h 145"/>
                                <a:gd name="T16" fmla="*/ 6 w 98"/>
                                <a:gd name="T17" fmla="*/ 32 h 145"/>
                                <a:gd name="T18" fmla="*/ 49 w 98"/>
                                <a:gd name="T19" fmla="*/ 0 h 145"/>
                                <a:gd name="T20" fmla="*/ 49 w 98"/>
                                <a:gd name="T21" fmla="*/ 0 h 145"/>
                                <a:gd name="T22" fmla="*/ 48 w 98"/>
                                <a:gd name="T23" fmla="*/ 129 h 145"/>
                                <a:gd name="T24" fmla="*/ 48 w 98"/>
                                <a:gd name="T25" fmla="*/ 129 h 145"/>
                                <a:gd name="T26" fmla="*/ 70 w 98"/>
                                <a:gd name="T27" fmla="*/ 117 h 145"/>
                                <a:gd name="T28" fmla="*/ 78 w 98"/>
                                <a:gd name="T29" fmla="*/ 71 h 145"/>
                                <a:gd name="T30" fmla="*/ 73 w 98"/>
                                <a:gd name="T31" fmla="*/ 31 h 145"/>
                                <a:gd name="T32" fmla="*/ 50 w 98"/>
                                <a:gd name="T33" fmla="*/ 16 h 145"/>
                                <a:gd name="T34" fmla="*/ 27 w 98"/>
                                <a:gd name="T35" fmla="*/ 31 h 145"/>
                                <a:gd name="T36" fmla="*/ 19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7"/>
                                    <a:pt x="88" y="22"/>
                                  </a:cubicBezTo>
                                  <a:cubicBezTo>
                                    <a:pt x="94" y="34"/>
                                    <a:pt x="98" y="50"/>
                                    <a:pt x="98" y="70"/>
                                  </a:cubicBezTo>
                                  <a:cubicBezTo>
                                    <a:pt x="98" y="90"/>
                                    <a:pt x="95" y="105"/>
                                    <a:pt x="89" y="118"/>
                                  </a:cubicBezTo>
                                  <a:cubicBezTo>
                                    <a:pt x="81" y="136"/>
                                    <a:pt x="67" y="145"/>
                                    <a:pt x="48" y="145"/>
                                  </a:cubicBezTo>
                                  <a:cubicBezTo>
                                    <a:pt x="31" y="145"/>
                                    <a:pt x="19" y="138"/>
                                    <a:pt x="11" y="123"/>
                                  </a:cubicBezTo>
                                  <a:cubicBezTo>
                                    <a:pt x="4" y="111"/>
                                    <a:pt x="0" y="94"/>
                                    <a:pt x="0" y="73"/>
                                  </a:cubicBezTo>
                                  <a:cubicBezTo>
                                    <a:pt x="0" y="57"/>
                                    <a:pt x="2" y="44"/>
                                    <a:pt x="6" y="32"/>
                                  </a:cubicBezTo>
                                  <a:cubicBezTo>
                                    <a:pt x="14" y="11"/>
                                    <a:pt x="28" y="0"/>
                                    <a:pt x="49" y="0"/>
                                  </a:cubicBezTo>
                                  <a:lnTo>
                                    <a:pt x="49" y="0"/>
                                  </a:lnTo>
                                  <a:close/>
                                  <a:moveTo>
                                    <a:pt x="48" y="129"/>
                                  </a:moveTo>
                                  <a:lnTo>
                                    <a:pt x="48" y="129"/>
                                  </a:lnTo>
                                  <a:cubicBezTo>
                                    <a:pt x="58" y="129"/>
                                    <a:pt x="65" y="125"/>
                                    <a:pt x="70" y="117"/>
                                  </a:cubicBezTo>
                                  <a:cubicBezTo>
                                    <a:pt x="76" y="108"/>
                                    <a:pt x="78" y="93"/>
                                    <a:pt x="78" y="71"/>
                                  </a:cubicBezTo>
                                  <a:cubicBezTo>
                                    <a:pt x="78" y="55"/>
                                    <a:pt x="77" y="42"/>
                                    <a:pt x="73" y="31"/>
                                  </a:cubicBezTo>
                                  <a:cubicBezTo>
                                    <a:pt x="69" y="21"/>
                                    <a:pt x="61" y="16"/>
                                    <a:pt x="50" y="16"/>
                                  </a:cubicBezTo>
                                  <a:cubicBezTo>
                                    <a:pt x="39" y="16"/>
                                    <a:pt x="31" y="21"/>
                                    <a:pt x="27" y="31"/>
                                  </a:cubicBezTo>
                                  <a:cubicBezTo>
                                    <a:pt x="22" y="40"/>
                                    <a:pt x="19" y="55"/>
                                    <a:pt x="19" y="74"/>
                                  </a:cubicBezTo>
                                  <a:cubicBezTo>
                                    <a:pt x="19" y="88"/>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71" name="Freeform 428"/>
                          <wps:cNvSpPr>
                            <a:spLocks noEditPoints="1"/>
                          </wps:cNvSpPr>
                          <wps:spPr bwMode="auto">
                            <a:xfrm>
                              <a:off x="7378" y="4560"/>
                              <a:ext cx="76" cy="115"/>
                            </a:xfrm>
                            <a:custGeom>
                              <a:avLst/>
                              <a:gdLst>
                                <a:gd name="T0" fmla="*/ 48 w 97"/>
                                <a:gd name="T1" fmla="*/ 0 h 145"/>
                                <a:gd name="T2" fmla="*/ 48 w 97"/>
                                <a:gd name="T3" fmla="*/ 0 h 145"/>
                                <a:gd name="T4" fmla="*/ 88 w 97"/>
                                <a:gd name="T5" fmla="*/ 22 h 145"/>
                                <a:gd name="T6" fmla="*/ 97 w 97"/>
                                <a:gd name="T7" fmla="*/ 70 h 145"/>
                                <a:gd name="T8" fmla="*/ 89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9 h 145"/>
                                <a:gd name="T24" fmla="*/ 48 w 97"/>
                                <a:gd name="T25" fmla="*/ 129 h 145"/>
                                <a:gd name="T26" fmla="*/ 70 w 97"/>
                                <a:gd name="T27" fmla="*/ 117 h 145"/>
                                <a:gd name="T28" fmla="*/ 78 w 97"/>
                                <a:gd name="T29" fmla="*/ 71 h 145"/>
                                <a:gd name="T30" fmla="*/ 72 w 97"/>
                                <a:gd name="T31" fmla="*/ 31 h 145"/>
                                <a:gd name="T32" fmla="*/ 49 w 97"/>
                                <a:gd name="T33" fmla="*/ 16 h 145"/>
                                <a:gd name="T34" fmla="*/ 26 w 97"/>
                                <a:gd name="T35" fmla="*/ 31 h 145"/>
                                <a:gd name="T36" fmla="*/ 19 w 97"/>
                                <a:gd name="T37" fmla="*/ 74 h 145"/>
                                <a:gd name="T38" fmla="*/ 24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7" y="0"/>
                                    <a:pt x="80" y="7"/>
                                    <a:pt x="88" y="22"/>
                                  </a:cubicBezTo>
                                  <a:cubicBezTo>
                                    <a:pt x="94" y="34"/>
                                    <a:pt x="97" y="50"/>
                                    <a:pt x="97" y="70"/>
                                  </a:cubicBezTo>
                                  <a:cubicBezTo>
                                    <a:pt x="97" y="90"/>
                                    <a:pt x="95" y="105"/>
                                    <a:pt x="89" y="118"/>
                                  </a:cubicBezTo>
                                  <a:cubicBezTo>
                                    <a:pt x="81" y="136"/>
                                    <a:pt x="67" y="145"/>
                                    <a:pt x="48" y="145"/>
                                  </a:cubicBezTo>
                                  <a:cubicBezTo>
                                    <a:pt x="31" y="145"/>
                                    <a:pt x="19" y="138"/>
                                    <a:pt x="10" y="123"/>
                                  </a:cubicBezTo>
                                  <a:cubicBezTo>
                                    <a:pt x="3" y="111"/>
                                    <a:pt x="0" y="94"/>
                                    <a:pt x="0" y="73"/>
                                  </a:cubicBezTo>
                                  <a:cubicBezTo>
                                    <a:pt x="0" y="57"/>
                                    <a:pt x="2" y="44"/>
                                    <a:pt x="6" y="32"/>
                                  </a:cubicBezTo>
                                  <a:cubicBezTo>
                                    <a:pt x="14" y="11"/>
                                    <a:pt x="28" y="0"/>
                                    <a:pt x="48" y="0"/>
                                  </a:cubicBezTo>
                                  <a:lnTo>
                                    <a:pt x="48" y="0"/>
                                  </a:lnTo>
                                  <a:close/>
                                  <a:moveTo>
                                    <a:pt x="48" y="129"/>
                                  </a:moveTo>
                                  <a:lnTo>
                                    <a:pt x="48" y="129"/>
                                  </a:lnTo>
                                  <a:cubicBezTo>
                                    <a:pt x="57" y="129"/>
                                    <a:pt x="65" y="125"/>
                                    <a:pt x="70" y="117"/>
                                  </a:cubicBezTo>
                                  <a:cubicBezTo>
                                    <a:pt x="76" y="108"/>
                                    <a:pt x="78" y="93"/>
                                    <a:pt x="78" y="71"/>
                                  </a:cubicBezTo>
                                  <a:cubicBezTo>
                                    <a:pt x="78" y="55"/>
                                    <a:pt x="76" y="42"/>
                                    <a:pt x="72" y="31"/>
                                  </a:cubicBezTo>
                                  <a:cubicBezTo>
                                    <a:pt x="68" y="21"/>
                                    <a:pt x="61" y="16"/>
                                    <a:pt x="49" y="16"/>
                                  </a:cubicBezTo>
                                  <a:cubicBezTo>
                                    <a:pt x="39" y="16"/>
                                    <a:pt x="31" y="21"/>
                                    <a:pt x="26" y="31"/>
                                  </a:cubicBezTo>
                                  <a:cubicBezTo>
                                    <a:pt x="22" y="40"/>
                                    <a:pt x="19" y="55"/>
                                    <a:pt x="19" y="74"/>
                                  </a:cubicBezTo>
                                  <a:cubicBezTo>
                                    <a:pt x="19" y="88"/>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72" name="Freeform 429"/>
                          <wps:cNvSpPr>
                            <a:spLocks/>
                          </wps:cNvSpPr>
                          <wps:spPr bwMode="auto">
                            <a:xfrm>
                              <a:off x="7476" y="4655"/>
                              <a:ext cx="16" cy="17"/>
                            </a:xfrm>
                            <a:custGeom>
                              <a:avLst/>
                              <a:gdLst>
                                <a:gd name="T0" fmla="*/ 0 w 20"/>
                                <a:gd name="T1" fmla="*/ 0 h 21"/>
                                <a:gd name="T2" fmla="*/ 0 w 20"/>
                                <a:gd name="T3" fmla="*/ 0 h 21"/>
                                <a:gd name="T4" fmla="*/ 20 w 20"/>
                                <a:gd name="T5" fmla="*/ 0 h 21"/>
                                <a:gd name="T6" fmla="*/ 20 w 20"/>
                                <a:gd name="T7" fmla="*/ 21 h 21"/>
                                <a:gd name="T8" fmla="*/ 0 w 20"/>
                                <a:gd name="T9" fmla="*/ 21 h 21"/>
                                <a:gd name="T10" fmla="*/ 0 w 20"/>
                                <a:gd name="T11" fmla="*/ 0 h 21"/>
                              </a:gdLst>
                              <a:ahLst/>
                              <a:cxnLst>
                                <a:cxn ang="0">
                                  <a:pos x="T0" y="T1"/>
                                </a:cxn>
                                <a:cxn ang="0">
                                  <a:pos x="T2" y="T3"/>
                                </a:cxn>
                                <a:cxn ang="0">
                                  <a:pos x="T4" y="T5"/>
                                </a:cxn>
                                <a:cxn ang="0">
                                  <a:pos x="T6" y="T7"/>
                                </a:cxn>
                                <a:cxn ang="0">
                                  <a:pos x="T8" y="T9"/>
                                </a:cxn>
                                <a:cxn ang="0">
                                  <a:pos x="T10" y="T11"/>
                                </a:cxn>
                              </a:cxnLst>
                              <a:rect l="0" t="0" r="r" b="b"/>
                              <a:pathLst>
                                <a:path w="20" h="21">
                                  <a:moveTo>
                                    <a:pt x="0" y="0"/>
                                  </a:moveTo>
                                  <a:lnTo>
                                    <a:pt x="0" y="0"/>
                                  </a:lnTo>
                                  <a:lnTo>
                                    <a:pt x="20" y="0"/>
                                  </a:lnTo>
                                  <a:lnTo>
                                    <a:pt x="20"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73" name="Freeform 430"/>
                          <wps:cNvSpPr>
                            <a:spLocks noEditPoints="1"/>
                          </wps:cNvSpPr>
                          <wps:spPr bwMode="auto">
                            <a:xfrm>
                              <a:off x="7511" y="4560"/>
                              <a:ext cx="78" cy="115"/>
                            </a:xfrm>
                            <a:custGeom>
                              <a:avLst/>
                              <a:gdLst>
                                <a:gd name="T0" fmla="*/ 49 w 98"/>
                                <a:gd name="T1" fmla="*/ 0 h 145"/>
                                <a:gd name="T2" fmla="*/ 49 w 98"/>
                                <a:gd name="T3" fmla="*/ 0 h 145"/>
                                <a:gd name="T4" fmla="*/ 88 w 98"/>
                                <a:gd name="T5" fmla="*/ 22 h 145"/>
                                <a:gd name="T6" fmla="*/ 98 w 98"/>
                                <a:gd name="T7" fmla="*/ 70 h 145"/>
                                <a:gd name="T8" fmla="*/ 89 w 98"/>
                                <a:gd name="T9" fmla="*/ 118 h 145"/>
                                <a:gd name="T10" fmla="*/ 49 w 98"/>
                                <a:gd name="T11" fmla="*/ 145 h 145"/>
                                <a:gd name="T12" fmla="*/ 11 w 98"/>
                                <a:gd name="T13" fmla="*/ 123 h 145"/>
                                <a:gd name="T14" fmla="*/ 0 w 98"/>
                                <a:gd name="T15" fmla="*/ 73 h 145"/>
                                <a:gd name="T16" fmla="*/ 6 w 98"/>
                                <a:gd name="T17" fmla="*/ 32 h 145"/>
                                <a:gd name="T18" fmla="*/ 49 w 98"/>
                                <a:gd name="T19" fmla="*/ 0 h 145"/>
                                <a:gd name="T20" fmla="*/ 49 w 98"/>
                                <a:gd name="T21" fmla="*/ 0 h 145"/>
                                <a:gd name="T22" fmla="*/ 48 w 98"/>
                                <a:gd name="T23" fmla="*/ 129 h 145"/>
                                <a:gd name="T24" fmla="*/ 48 w 98"/>
                                <a:gd name="T25" fmla="*/ 129 h 145"/>
                                <a:gd name="T26" fmla="*/ 70 w 98"/>
                                <a:gd name="T27" fmla="*/ 117 h 145"/>
                                <a:gd name="T28" fmla="*/ 79 w 98"/>
                                <a:gd name="T29" fmla="*/ 71 h 145"/>
                                <a:gd name="T30" fmla="*/ 73 w 98"/>
                                <a:gd name="T31" fmla="*/ 31 h 145"/>
                                <a:gd name="T32" fmla="*/ 50 w 98"/>
                                <a:gd name="T33" fmla="*/ 16 h 145"/>
                                <a:gd name="T34" fmla="*/ 27 w 98"/>
                                <a:gd name="T35" fmla="*/ 31 h 145"/>
                                <a:gd name="T36" fmla="*/ 20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7"/>
                                    <a:pt x="88" y="22"/>
                                  </a:cubicBezTo>
                                  <a:cubicBezTo>
                                    <a:pt x="95" y="34"/>
                                    <a:pt x="98" y="50"/>
                                    <a:pt x="98" y="70"/>
                                  </a:cubicBezTo>
                                  <a:cubicBezTo>
                                    <a:pt x="98" y="90"/>
                                    <a:pt x="95" y="105"/>
                                    <a:pt x="89" y="118"/>
                                  </a:cubicBezTo>
                                  <a:cubicBezTo>
                                    <a:pt x="81" y="136"/>
                                    <a:pt x="67" y="145"/>
                                    <a:pt x="49" y="145"/>
                                  </a:cubicBezTo>
                                  <a:cubicBezTo>
                                    <a:pt x="32" y="145"/>
                                    <a:pt x="19" y="138"/>
                                    <a:pt x="11" y="123"/>
                                  </a:cubicBezTo>
                                  <a:cubicBezTo>
                                    <a:pt x="4" y="111"/>
                                    <a:pt x="0" y="94"/>
                                    <a:pt x="0" y="73"/>
                                  </a:cubicBezTo>
                                  <a:cubicBezTo>
                                    <a:pt x="0" y="57"/>
                                    <a:pt x="2" y="44"/>
                                    <a:pt x="6" y="32"/>
                                  </a:cubicBezTo>
                                  <a:cubicBezTo>
                                    <a:pt x="14" y="11"/>
                                    <a:pt x="28" y="0"/>
                                    <a:pt x="49" y="0"/>
                                  </a:cubicBezTo>
                                  <a:lnTo>
                                    <a:pt x="49" y="0"/>
                                  </a:lnTo>
                                  <a:close/>
                                  <a:moveTo>
                                    <a:pt x="48" y="129"/>
                                  </a:moveTo>
                                  <a:lnTo>
                                    <a:pt x="48" y="129"/>
                                  </a:lnTo>
                                  <a:cubicBezTo>
                                    <a:pt x="58" y="129"/>
                                    <a:pt x="65" y="125"/>
                                    <a:pt x="70" y="117"/>
                                  </a:cubicBezTo>
                                  <a:cubicBezTo>
                                    <a:pt x="76" y="108"/>
                                    <a:pt x="79" y="93"/>
                                    <a:pt x="79" y="71"/>
                                  </a:cubicBezTo>
                                  <a:cubicBezTo>
                                    <a:pt x="79" y="55"/>
                                    <a:pt x="77" y="42"/>
                                    <a:pt x="73" y="31"/>
                                  </a:cubicBezTo>
                                  <a:cubicBezTo>
                                    <a:pt x="69" y="21"/>
                                    <a:pt x="61" y="16"/>
                                    <a:pt x="50" y="16"/>
                                  </a:cubicBezTo>
                                  <a:cubicBezTo>
                                    <a:pt x="39" y="16"/>
                                    <a:pt x="32" y="21"/>
                                    <a:pt x="27" y="31"/>
                                  </a:cubicBezTo>
                                  <a:cubicBezTo>
                                    <a:pt x="22" y="40"/>
                                    <a:pt x="20" y="55"/>
                                    <a:pt x="20" y="74"/>
                                  </a:cubicBezTo>
                                  <a:cubicBezTo>
                                    <a:pt x="20" y="88"/>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74" name="Freeform 431"/>
                          <wps:cNvSpPr>
                            <a:spLocks noEditPoints="1"/>
                          </wps:cNvSpPr>
                          <wps:spPr bwMode="auto">
                            <a:xfrm>
                              <a:off x="7601" y="4560"/>
                              <a:ext cx="77" cy="115"/>
                            </a:xfrm>
                            <a:custGeom>
                              <a:avLst/>
                              <a:gdLst>
                                <a:gd name="T0" fmla="*/ 48 w 98"/>
                                <a:gd name="T1" fmla="*/ 0 h 145"/>
                                <a:gd name="T2" fmla="*/ 48 w 98"/>
                                <a:gd name="T3" fmla="*/ 0 h 145"/>
                                <a:gd name="T4" fmla="*/ 88 w 98"/>
                                <a:gd name="T5" fmla="*/ 22 h 145"/>
                                <a:gd name="T6" fmla="*/ 98 w 98"/>
                                <a:gd name="T7" fmla="*/ 70 h 145"/>
                                <a:gd name="T8" fmla="*/ 89 w 98"/>
                                <a:gd name="T9" fmla="*/ 118 h 145"/>
                                <a:gd name="T10" fmla="*/ 48 w 98"/>
                                <a:gd name="T11" fmla="*/ 145 h 145"/>
                                <a:gd name="T12" fmla="*/ 10 w 98"/>
                                <a:gd name="T13" fmla="*/ 123 h 145"/>
                                <a:gd name="T14" fmla="*/ 0 w 98"/>
                                <a:gd name="T15" fmla="*/ 73 h 145"/>
                                <a:gd name="T16" fmla="*/ 6 w 98"/>
                                <a:gd name="T17" fmla="*/ 32 h 145"/>
                                <a:gd name="T18" fmla="*/ 48 w 98"/>
                                <a:gd name="T19" fmla="*/ 0 h 145"/>
                                <a:gd name="T20" fmla="*/ 48 w 98"/>
                                <a:gd name="T21" fmla="*/ 0 h 145"/>
                                <a:gd name="T22" fmla="*/ 48 w 98"/>
                                <a:gd name="T23" fmla="*/ 129 h 145"/>
                                <a:gd name="T24" fmla="*/ 48 w 98"/>
                                <a:gd name="T25" fmla="*/ 129 h 145"/>
                                <a:gd name="T26" fmla="*/ 70 w 98"/>
                                <a:gd name="T27" fmla="*/ 117 h 145"/>
                                <a:gd name="T28" fmla="*/ 78 w 98"/>
                                <a:gd name="T29" fmla="*/ 71 h 145"/>
                                <a:gd name="T30" fmla="*/ 72 w 98"/>
                                <a:gd name="T31" fmla="*/ 31 h 145"/>
                                <a:gd name="T32" fmla="*/ 50 w 98"/>
                                <a:gd name="T33" fmla="*/ 16 h 145"/>
                                <a:gd name="T34" fmla="*/ 27 w 98"/>
                                <a:gd name="T35" fmla="*/ 31 h 145"/>
                                <a:gd name="T36" fmla="*/ 19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8" y="0"/>
                                  </a:moveTo>
                                  <a:lnTo>
                                    <a:pt x="48" y="0"/>
                                  </a:lnTo>
                                  <a:cubicBezTo>
                                    <a:pt x="67" y="0"/>
                                    <a:pt x="80" y="7"/>
                                    <a:pt x="88" y="22"/>
                                  </a:cubicBezTo>
                                  <a:cubicBezTo>
                                    <a:pt x="94" y="34"/>
                                    <a:pt x="98" y="50"/>
                                    <a:pt x="98" y="70"/>
                                  </a:cubicBezTo>
                                  <a:cubicBezTo>
                                    <a:pt x="98" y="90"/>
                                    <a:pt x="95" y="105"/>
                                    <a:pt x="89" y="118"/>
                                  </a:cubicBezTo>
                                  <a:cubicBezTo>
                                    <a:pt x="81" y="136"/>
                                    <a:pt x="67" y="145"/>
                                    <a:pt x="48" y="145"/>
                                  </a:cubicBezTo>
                                  <a:cubicBezTo>
                                    <a:pt x="31" y="145"/>
                                    <a:pt x="19" y="138"/>
                                    <a:pt x="10" y="123"/>
                                  </a:cubicBezTo>
                                  <a:cubicBezTo>
                                    <a:pt x="4" y="111"/>
                                    <a:pt x="0" y="94"/>
                                    <a:pt x="0" y="73"/>
                                  </a:cubicBezTo>
                                  <a:cubicBezTo>
                                    <a:pt x="0" y="57"/>
                                    <a:pt x="2" y="44"/>
                                    <a:pt x="6" y="32"/>
                                  </a:cubicBezTo>
                                  <a:cubicBezTo>
                                    <a:pt x="14" y="11"/>
                                    <a:pt x="28" y="0"/>
                                    <a:pt x="48" y="0"/>
                                  </a:cubicBezTo>
                                  <a:lnTo>
                                    <a:pt x="48" y="0"/>
                                  </a:lnTo>
                                  <a:close/>
                                  <a:moveTo>
                                    <a:pt x="48" y="129"/>
                                  </a:moveTo>
                                  <a:lnTo>
                                    <a:pt x="48" y="129"/>
                                  </a:lnTo>
                                  <a:cubicBezTo>
                                    <a:pt x="57" y="129"/>
                                    <a:pt x="65" y="125"/>
                                    <a:pt x="70" y="117"/>
                                  </a:cubicBezTo>
                                  <a:cubicBezTo>
                                    <a:pt x="76" y="108"/>
                                    <a:pt x="78" y="93"/>
                                    <a:pt x="78" y="71"/>
                                  </a:cubicBezTo>
                                  <a:cubicBezTo>
                                    <a:pt x="78" y="55"/>
                                    <a:pt x="76" y="42"/>
                                    <a:pt x="72" y="31"/>
                                  </a:cubicBezTo>
                                  <a:cubicBezTo>
                                    <a:pt x="69" y="21"/>
                                    <a:pt x="61" y="16"/>
                                    <a:pt x="50" y="16"/>
                                  </a:cubicBezTo>
                                  <a:cubicBezTo>
                                    <a:pt x="39" y="16"/>
                                    <a:pt x="31" y="21"/>
                                    <a:pt x="27" y="31"/>
                                  </a:cubicBezTo>
                                  <a:cubicBezTo>
                                    <a:pt x="22" y="40"/>
                                    <a:pt x="19" y="55"/>
                                    <a:pt x="19" y="74"/>
                                  </a:cubicBezTo>
                                  <a:cubicBezTo>
                                    <a:pt x="19" y="88"/>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75" name="Freeform 432"/>
                          <wps:cNvSpPr>
                            <a:spLocks/>
                          </wps:cNvSpPr>
                          <wps:spPr bwMode="auto">
                            <a:xfrm>
                              <a:off x="7199" y="4247"/>
                              <a:ext cx="77" cy="113"/>
                            </a:xfrm>
                            <a:custGeom>
                              <a:avLst/>
                              <a:gdLst>
                                <a:gd name="T0" fmla="*/ 0 w 98"/>
                                <a:gd name="T1" fmla="*/ 142 h 142"/>
                                <a:gd name="T2" fmla="*/ 0 w 98"/>
                                <a:gd name="T3" fmla="*/ 142 h 142"/>
                                <a:gd name="T4" fmla="*/ 8 w 98"/>
                                <a:gd name="T5" fmla="*/ 110 h 142"/>
                                <a:gd name="T6" fmla="*/ 33 w 98"/>
                                <a:gd name="T7" fmla="*/ 85 h 142"/>
                                <a:gd name="T8" fmla="*/ 52 w 98"/>
                                <a:gd name="T9" fmla="*/ 74 h 142"/>
                                <a:gd name="T10" fmla="*/ 70 w 98"/>
                                <a:gd name="T11" fmla="*/ 62 h 142"/>
                                <a:gd name="T12" fmla="*/ 78 w 98"/>
                                <a:gd name="T13" fmla="*/ 43 h 142"/>
                                <a:gd name="T14" fmla="*/ 71 w 98"/>
                                <a:gd name="T15" fmla="*/ 24 h 142"/>
                                <a:gd name="T16" fmla="*/ 51 w 98"/>
                                <a:gd name="T17" fmla="*/ 16 h 142"/>
                                <a:gd name="T18" fmla="*/ 26 w 98"/>
                                <a:gd name="T19" fmla="*/ 30 h 142"/>
                                <a:gd name="T20" fmla="*/ 22 w 98"/>
                                <a:gd name="T21" fmla="*/ 51 h 142"/>
                                <a:gd name="T22" fmla="*/ 4 w 98"/>
                                <a:gd name="T23" fmla="*/ 51 h 142"/>
                                <a:gd name="T24" fmla="*/ 11 w 98"/>
                                <a:gd name="T25" fmla="*/ 21 h 142"/>
                                <a:gd name="T26" fmla="*/ 51 w 98"/>
                                <a:gd name="T27" fmla="*/ 0 h 142"/>
                                <a:gd name="T28" fmla="*/ 87 w 98"/>
                                <a:gd name="T29" fmla="*/ 13 h 142"/>
                                <a:gd name="T30" fmla="*/ 98 w 98"/>
                                <a:gd name="T31" fmla="*/ 42 h 142"/>
                                <a:gd name="T32" fmla="*/ 86 w 98"/>
                                <a:gd name="T33" fmla="*/ 71 h 142"/>
                                <a:gd name="T34" fmla="*/ 61 w 98"/>
                                <a:gd name="T35" fmla="*/ 88 h 142"/>
                                <a:gd name="T36" fmla="*/ 48 w 98"/>
                                <a:gd name="T37" fmla="*/ 96 h 142"/>
                                <a:gd name="T38" fmla="*/ 33 w 98"/>
                                <a:gd name="T39" fmla="*/ 106 h 142"/>
                                <a:gd name="T40" fmla="*/ 20 w 98"/>
                                <a:gd name="T41" fmla="*/ 125 h 142"/>
                                <a:gd name="T42" fmla="*/ 97 w 98"/>
                                <a:gd name="T43" fmla="*/ 125 h 142"/>
                                <a:gd name="T44" fmla="*/ 97 w 98"/>
                                <a:gd name="T45" fmla="*/ 142 h 142"/>
                                <a:gd name="T46" fmla="*/ 0 w 98"/>
                                <a:gd name="T47"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8" h="142">
                                  <a:moveTo>
                                    <a:pt x="0" y="142"/>
                                  </a:moveTo>
                                  <a:lnTo>
                                    <a:pt x="0" y="142"/>
                                  </a:lnTo>
                                  <a:cubicBezTo>
                                    <a:pt x="1" y="130"/>
                                    <a:pt x="4" y="119"/>
                                    <a:pt x="8" y="110"/>
                                  </a:cubicBezTo>
                                  <a:cubicBezTo>
                                    <a:pt x="12" y="101"/>
                                    <a:pt x="21" y="93"/>
                                    <a:pt x="33" y="85"/>
                                  </a:cubicBezTo>
                                  <a:lnTo>
                                    <a:pt x="52" y="74"/>
                                  </a:lnTo>
                                  <a:cubicBezTo>
                                    <a:pt x="61" y="70"/>
                                    <a:pt x="67" y="65"/>
                                    <a:pt x="70" y="62"/>
                                  </a:cubicBezTo>
                                  <a:cubicBezTo>
                                    <a:pt x="76" y="56"/>
                                    <a:pt x="78" y="50"/>
                                    <a:pt x="78" y="43"/>
                                  </a:cubicBezTo>
                                  <a:cubicBezTo>
                                    <a:pt x="78" y="35"/>
                                    <a:pt x="76" y="28"/>
                                    <a:pt x="71" y="24"/>
                                  </a:cubicBezTo>
                                  <a:cubicBezTo>
                                    <a:pt x="66" y="19"/>
                                    <a:pt x="59" y="16"/>
                                    <a:pt x="51" y="16"/>
                                  </a:cubicBezTo>
                                  <a:cubicBezTo>
                                    <a:pt x="39" y="16"/>
                                    <a:pt x="31" y="21"/>
                                    <a:pt x="26" y="30"/>
                                  </a:cubicBezTo>
                                  <a:cubicBezTo>
                                    <a:pt x="23" y="35"/>
                                    <a:pt x="22" y="42"/>
                                    <a:pt x="22" y="51"/>
                                  </a:cubicBezTo>
                                  <a:lnTo>
                                    <a:pt x="4" y="51"/>
                                  </a:lnTo>
                                  <a:cubicBezTo>
                                    <a:pt x="4" y="38"/>
                                    <a:pt x="6" y="28"/>
                                    <a:pt x="11" y="21"/>
                                  </a:cubicBezTo>
                                  <a:cubicBezTo>
                                    <a:pt x="18" y="7"/>
                                    <a:pt x="32" y="0"/>
                                    <a:pt x="51" y="0"/>
                                  </a:cubicBezTo>
                                  <a:cubicBezTo>
                                    <a:pt x="68" y="0"/>
                                    <a:pt x="79" y="4"/>
                                    <a:pt x="87" y="13"/>
                                  </a:cubicBezTo>
                                  <a:cubicBezTo>
                                    <a:pt x="94" y="22"/>
                                    <a:pt x="98" y="32"/>
                                    <a:pt x="98" y="42"/>
                                  </a:cubicBezTo>
                                  <a:cubicBezTo>
                                    <a:pt x="98" y="54"/>
                                    <a:pt x="94" y="63"/>
                                    <a:pt x="86" y="71"/>
                                  </a:cubicBezTo>
                                  <a:cubicBezTo>
                                    <a:pt x="81" y="76"/>
                                    <a:pt x="73" y="82"/>
                                    <a:pt x="61" y="88"/>
                                  </a:cubicBezTo>
                                  <a:lnTo>
                                    <a:pt x="48" y="96"/>
                                  </a:lnTo>
                                  <a:cubicBezTo>
                                    <a:pt x="41" y="99"/>
                                    <a:pt x="36" y="103"/>
                                    <a:pt x="33" y="106"/>
                                  </a:cubicBezTo>
                                  <a:cubicBezTo>
                                    <a:pt x="26" y="112"/>
                                    <a:pt x="22" y="118"/>
                                    <a:pt x="20" y="125"/>
                                  </a:cubicBezTo>
                                  <a:lnTo>
                                    <a:pt x="97" y="125"/>
                                  </a:lnTo>
                                  <a:lnTo>
                                    <a:pt x="97" y="142"/>
                                  </a:lnTo>
                                  <a:lnTo>
                                    <a:pt x="0"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76" name="Freeform 433"/>
                          <wps:cNvSpPr>
                            <a:spLocks/>
                          </wps:cNvSpPr>
                          <wps:spPr bwMode="auto">
                            <a:xfrm>
                              <a:off x="7288" y="4250"/>
                              <a:ext cx="78" cy="112"/>
                            </a:xfrm>
                            <a:custGeom>
                              <a:avLst/>
                              <a:gdLst>
                                <a:gd name="T0" fmla="*/ 19 w 98"/>
                                <a:gd name="T1" fmla="*/ 103 h 142"/>
                                <a:gd name="T2" fmla="*/ 19 w 98"/>
                                <a:gd name="T3" fmla="*/ 103 h 142"/>
                                <a:gd name="T4" fmla="*/ 33 w 98"/>
                                <a:gd name="T5" fmla="*/ 124 h 142"/>
                                <a:gd name="T6" fmla="*/ 48 w 98"/>
                                <a:gd name="T7" fmla="*/ 127 h 142"/>
                                <a:gd name="T8" fmla="*/ 71 w 98"/>
                                <a:gd name="T9" fmla="*/ 117 h 142"/>
                                <a:gd name="T10" fmla="*/ 78 w 98"/>
                                <a:gd name="T11" fmla="*/ 94 h 142"/>
                                <a:gd name="T12" fmla="*/ 69 w 98"/>
                                <a:gd name="T13" fmla="*/ 71 h 142"/>
                                <a:gd name="T14" fmla="*/ 48 w 98"/>
                                <a:gd name="T15" fmla="*/ 63 h 142"/>
                                <a:gd name="T16" fmla="*/ 32 w 98"/>
                                <a:gd name="T17" fmla="*/ 67 h 142"/>
                                <a:gd name="T18" fmla="*/ 21 w 98"/>
                                <a:gd name="T19" fmla="*/ 77 h 142"/>
                                <a:gd name="T20" fmla="*/ 6 w 98"/>
                                <a:gd name="T21" fmla="*/ 76 h 142"/>
                                <a:gd name="T22" fmla="*/ 16 w 98"/>
                                <a:gd name="T23" fmla="*/ 0 h 142"/>
                                <a:gd name="T24" fmla="*/ 90 w 98"/>
                                <a:gd name="T25" fmla="*/ 0 h 142"/>
                                <a:gd name="T26" fmla="*/ 90 w 98"/>
                                <a:gd name="T27" fmla="*/ 17 h 142"/>
                                <a:gd name="T28" fmla="*/ 30 w 98"/>
                                <a:gd name="T29" fmla="*/ 17 h 142"/>
                                <a:gd name="T30" fmla="*/ 24 w 98"/>
                                <a:gd name="T31" fmla="*/ 56 h 142"/>
                                <a:gd name="T32" fmla="*/ 33 w 98"/>
                                <a:gd name="T33" fmla="*/ 51 h 142"/>
                                <a:gd name="T34" fmla="*/ 51 w 98"/>
                                <a:gd name="T35" fmla="*/ 47 h 142"/>
                                <a:gd name="T36" fmla="*/ 84 w 98"/>
                                <a:gd name="T37" fmla="*/ 60 h 142"/>
                                <a:gd name="T38" fmla="*/ 98 w 98"/>
                                <a:gd name="T39" fmla="*/ 92 h 142"/>
                                <a:gd name="T40" fmla="*/ 85 w 98"/>
                                <a:gd name="T41" fmla="*/ 127 h 142"/>
                                <a:gd name="T42" fmla="*/ 46 w 98"/>
                                <a:gd name="T43" fmla="*/ 142 h 142"/>
                                <a:gd name="T44" fmla="*/ 15 w 98"/>
                                <a:gd name="T45" fmla="*/ 133 h 142"/>
                                <a:gd name="T46" fmla="*/ 0 w 98"/>
                                <a:gd name="T47" fmla="*/ 103 h 142"/>
                                <a:gd name="T48" fmla="*/ 19 w 98"/>
                                <a:gd name="T49" fmla="*/ 103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8" h="142">
                                  <a:moveTo>
                                    <a:pt x="19" y="103"/>
                                  </a:moveTo>
                                  <a:lnTo>
                                    <a:pt x="19" y="103"/>
                                  </a:lnTo>
                                  <a:cubicBezTo>
                                    <a:pt x="20" y="113"/>
                                    <a:pt x="25" y="120"/>
                                    <a:pt x="33" y="124"/>
                                  </a:cubicBezTo>
                                  <a:cubicBezTo>
                                    <a:pt x="37" y="126"/>
                                    <a:pt x="42" y="127"/>
                                    <a:pt x="48" y="127"/>
                                  </a:cubicBezTo>
                                  <a:cubicBezTo>
                                    <a:pt x="58" y="127"/>
                                    <a:pt x="66" y="123"/>
                                    <a:pt x="71" y="117"/>
                                  </a:cubicBezTo>
                                  <a:cubicBezTo>
                                    <a:pt x="76" y="110"/>
                                    <a:pt x="78" y="103"/>
                                    <a:pt x="78" y="94"/>
                                  </a:cubicBezTo>
                                  <a:cubicBezTo>
                                    <a:pt x="78" y="85"/>
                                    <a:pt x="75" y="77"/>
                                    <a:pt x="69" y="71"/>
                                  </a:cubicBezTo>
                                  <a:cubicBezTo>
                                    <a:pt x="63" y="66"/>
                                    <a:pt x="56" y="63"/>
                                    <a:pt x="48" y="63"/>
                                  </a:cubicBezTo>
                                  <a:cubicBezTo>
                                    <a:pt x="42" y="63"/>
                                    <a:pt x="36" y="65"/>
                                    <a:pt x="32" y="67"/>
                                  </a:cubicBezTo>
                                  <a:cubicBezTo>
                                    <a:pt x="28" y="69"/>
                                    <a:pt x="24" y="73"/>
                                    <a:pt x="21" y="77"/>
                                  </a:cubicBezTo>
                                  <a:lnTo>
                                    <a:pt x="6" y="76"/>
                                  </a:lnTo>
                                  <a:lnTo>
                                    <a:pt x="16" y="0"/>
                                  </a:lnTo>
                                  <a:lnTo>
                                    <a:pt x="90" y="0"/>
                                  </a:lnTo>
                                  <a:lnTo>
                                    <a:pt x="90" y="17"/>
                                  </a:lnTo>
                                  <a:lnTo>
                                    <a:pt x="30" y="17"/>
                                  </a:lnTo>
                                  <a:lnTo>
                                    <a:pt x="24" y="56"/>
                                  </a:lnTo>
                                  <a:cubicBezTo>
                                    <a:pt x="27" y="54"/>
                                    <a:pt x="30" y="52"/>
                                    <a:pt x="33" y="51"/>
                                  </a:cubicBezTo>
                                  <a:cubicBezTo>
                                    <a:pt x="38" y="49"/>
                                    <a:pt x="44" y="47"/>
                                    <a:pt x="51" y="47"/>
                                  </a:cubicBezTo>
                                  <a:cubicBezTo>
                                    <a:pt x="64" y="47"/>
                                    <a:pt x="75" y="52"/>
                                    <a:pt x="84" y="60"/>
                                  </a:cubicBezTo>
                                  <a:cubicBezTo>
                                    <a:pt x="93" y="68"/>
                                    <a:pt x="98" y="79"/>
                                    <a:pt x="98" y="92"/>
                                  </a:cubicBezTo>
                                  <a:cubicBezTo>
                                    <a:pt x="98" y="105"/>
                                    <a:pt x="93" y="117"/>
                                    <a:pt x="85" y="127"/>
                                  </a:cubicBezTo>
                                  <a:cubicBezTo>
                                    <a:pt x="77" y="137"/>
                                    <a:pt x="64" y="142"/>
                                    <a:pt x="46" y="142"/>
                                  </a:cubicBezTo>
                                  <a:cubicBezTo>
                                    <a:pt x="34" y="142"/>
                                    <a:pt x="24" y="139"/>
                                    <a:pt x="15" y="133"/>
                                  </a:cubicBezTo>
                                  <a:cubicBezTo>
                                    <a:pt x="6" y="126"/>
                                    <a:pt x="1" y="116"/>
                                    <a:pt x="0" y="103"/>
                                  </a:cubicBezTo>
                                  <a:lnTo>
                                    <a:pt x="19" y="10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77" name="Freeform 434"/>
                          <wps:cNvSpPr>
                            <a:spLocks/>
                          </wps:cNvSpPr>
                          <wps:spPr bwMode="auto">
                            <a:xfrm>
                              <a:off x="7386" y="4342"/>
                              <a:ext cx="17" cy="18"/>
                            </a:xfrm>
                            <a:custGeom>
                              <a:avLst/>
                              <a:gdLst>
                                <a:gd name="T0" fmla="*/ 0 w 21"/>
                                <a:gd name="T1" fmla="*/ 0 h 22"/>
                                <a:gd name="T2" fmla="*/ 0 w 21"/>
                                <a:gd name="T3" fmla="*/ 0 h 22"/>
                                <a:gd name="T4" fmla="*/ 21 w 21"/>
                                <a:gd name="T5" fmla="*/ 0 h 22"/>
                                <a:gd name="T6" fmla="*/ 21 w 21"/>
                                <a:gd name="T7" fmla="*/ 22 h 22"/>
                                <a:gd name="T8" fmla="*/ 0 w 21"/>
                                <a:gd name="T9" fmla="*/ 22 h 22"/>
                                <a:gd name="T10" fmla="*/ 0 w 21"/>
                                <a:gd name="T11" fmla="*/ 0 h 22"/>
                              </a:gdLst>
                              <a:ahLst/>
                              <a:cxnLst>
                                <a:cxn ang="0">
                                  <a:pos x="T0" y="T1"/>
                                </a:cxn>
                                <a:cxn ang="0">
                                  <a:pos x="T2" y="T3"/>
                                </a:cxn>
                                <a:cxn ang="0">
                                  <a:pos x="T4" y="T5"/>
                                </a:cxn>
                                <a:cxn ang="0">
                                  <a:pos x="T6" y="T7"/>
                                </a:cxn>
                                <a:cxn ang="0">
                                  <a:pos x="T8" y="T9"/>
                                </a:cxn>
                                <a:cxn ang="0">
                                  <a:pos x="T10" y="T11"/>
                                </a:cxn>
                              </a:cxnLst>
                              <a:rect l="0" t="0" r="r" b="b"/>
                              <a:pathLst>
                                <a:path w="21" h="22">
                                  <a:moveTo>
                                    <a:pt x="0" y="0"/>
                                  </a:moveTo>
                                  <a:lnTo>
                                    <a:pt x="0" y="0"/>
                                  </a:lnTo>
                                  <a:lnTo>
                                    <a:pt x="21" y="0"/>
                                  </a:lnTo>
                                  <a:lnTo>
                                    <a:pt x="21"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78" name="Freeform 435"/>
                          <wps:cNvSpPr>
                            <a:spLocks noEditPoints="1"/>
                          </wps:cNvSpPr>
                          <wps:spPr bwMode="auto">
                            <a:xfrm>
                              <a:off x="7423" y="4247"/>
                              <a:ext cx="76" cy="116"/>
                            </a:xfrm>
                            <a:custGeom>
                              <a:avLst/>
                              <a:gdLst>
                                <a:gd name="T0" fmla="*/ 20 w 96"/>
                                <a:gd name="T1" fmla="*/ 108 h 146"/>
                                <a:gd name="T2" fmla="*/ 20 w 96"/>
                                <a:gd name="T3" fmla="*/ 108 h 146"/>
                                <a:gd name="T4" fmla="*/ 31 w 96"/>
                                <a:gd name="T5" fmla="*/ 128 h 146"/>
                                <a:gd name="T6" fmla="*/ 44 w 96"/>
                                <a:gd name="T7" fmla="*/ 131 h 146"/>
                                <a:gd name="T8" fmla="*/ 65 w 96"/>
                                <a:gd name="T9" fmla="*/ 120 h 146"/>
                                <a:gd name="T10" fmla="*/ 78 w 96"/>
                                <a:gd name="T11" fmla="*/ 77 h 146"/>
                                <a:gd name="T12" fmla="*/ 63 w 96"/>
                                <a:gd name="T13" fmla="*/ 90 h 146"/>
                                <a:gd name="T14" fmla="*/ 45 w 96"/>
                                <a:gd name="T15" fmla="*/ 94 h 146"/>
                                <a:gd name="T16" fmla="*/ 12 w 96"/>
                                <a:gd name="T17" fmla="*/ 81 h 146"/>
                                <a:gd name="T18" fmla="*/ 0 w 96"/>
                                <a:gd name="T19" fmla="*/ 49 h 146"/>
                                <a:gd name="T20" fmla="*/ 12 w 96"/>
                                <a:gd name="T21" fmla="*/ 15 h 146"/>
                                <a:gd name="T22" fmla="*/ 47 w 96"/>
                                <a:gd name="T23" fmla="*/ 0 h 146"/>
                                <a:gd name="T24" fmla="*/ 89 w 96"/>
                                <a:gd name="T25" fmla="*/ 28 h 146"/>
                                <a:gd name="T26" fmla="*/ 96 w 96"/>
                                <a:gd name="T27" fmla="*/ 66 h 146"/>
                                <a:gd name="T28" fmla="*/ 88 w 96"/>
                                <a:gd name="T29" fmla="*/ 112 h 146"/>
                                <a:gd name="T30" fmla="*/ 44 w 96"/>
                                <a:gd name="T31" fmla="*/ 146 h 146"/>
                                <a:gd name="T32" fmla="*/ 13 w 96"/>
                                <a:gd name="T33" fmla="*/ 135 h 146"/>
                                <a:gd name="T34" fmla="*/ 2 w 96"/>
                                <a:gd name="T35" fmla="*/ 108 h 146"/>
                                <a:gd name="T36" fmla="*/ 20 w 96"/>
                                <a:gd name="T37" fmla="*/ 108 h 146"/>
                                <a:gd name="T38" fmla="*/ 47 w 96"/>
                                <a:gd name="T39" fmla="*/ 79 h 146"/>
                                <a:gd name="T40" fmla="*/ 47 w 96"/>
                                <a:gd name="T41" fmla="*/ 79 h 146"/>
                                <a:gd name="T42" fmla="*/ 66 w 96"/>
                                <a:gd name="T43" fmla="*/ 72 h 146"/>
                                <a:gd name="T44" fmla="*/ 75 w 96"/>
                                <a:gd name="T45" fmla="*/ 47 h 146"/>
                                <a:gd name="T46" fmla="*/ 67 w 96"/>
                                <a:gd name="T47" fmla="*/ 24 h 146"/>
                                <a:gd name="T48" fmla="*/ 47 w 96"/>
                                <a:gd name="T49" fmla="*/ 16 h 146"/>
                                <a:gd name="T50" fmla="*/ 26 w 96"/>
                                <a:gd name="T51" fmla="*/ 25 h 146"/>
                                <a:gd name="T52" fmla="*/ 19 w 96"/>
                                <a:gd name="T53" fmla="*/ 49 h 146"/>
                                <a:gd name="T54" fmla="*/ 25 w 96"/>
                                <a:gd name="T55" fmla="*/ 70 h 146"/>
                                <a:gd name="T56" fmla="*/ 47 w 96"/>
                                <a:gd name="T57" fmla="*/ 79 h 146"/>
                                <a:gd name="T58" fmla="*/ 47 w 96"/>
                                <a:gd name="T59" fmla="*/ 79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96" h="146">
                                  <a:moveTo>
                                    <a:pt x="20" y="108"/>
                                  </a:moveTo>
                                  <a:lnTo>
                                    <a:pt x="20" y="108"/>
                                  </a:lnTo>
                                  <a:cubicBezTo>
                                    <a:pt x="20" y="117"/>
                                    <a:pt x="24" y="124"/>
                                    <a:pt x="31" y="128"/>
                                  </a:cubicBezTo>
                                  <a:cubicBezTo>
                                    <a:pt x="35" y="130"/>
                                    <a:pt x="39" y="131"/>
                                    <a:pt x="44" y="131"/>
                                  </a:cubicBezTo>
                                  <a:cubicBezTo>
                                    <a:pt x="52" y="131"/>
                                    <a:pt x="59" y="127"/>
                                    <a:pt x="65" y="120"/>
                                  </a:cubicBezTo>
                                  <a:cubicBezTo>
                                    <a:pt x="71" y="113"/>
                                    <a:pt x="75" y="99"/>
                                    <a:pt x="78" y="77"/>
                                  </a:cubicBezTo>
                                  <a:cubicBezTo>
                                    <a:pt x="74" y="84"/>
                                    <a:pt x="69" y="88"/>
                                    <a:pt x="63" y="90"/>
                                  </a:cubicBezTo>
                                  <a:cubicBezTo>
                                    <a:pt x="57" y="93"/>
                                    <a:pt x="51" y="94"/>
                                    <a:pt x="45" y="94"/>
                                  </a:cubicBezTo>
                                  <a:cubicBezTo>
                                    <a:pt x="31" y="94"/>
                                    <a:pt x="20" y="90"/>
                                    <a:pt x="12" y="81"/>
                                  </a:cubicBezTo>
                                  <a:cubicBezTo>
                                    <a:pt x="4" y="73"/>
                                    <a:pt x="0" y="62"/>
                                    <a:pt x="0" y="49"/>
                                  </a:cubicBezTo>
                                  <a:cubicBezTo>
                                    <a:pt x="0" y="36"/>
                                    <a:pt x="4" y="25"/>
                                    <a:pt x="12" y="15"/>
                                  </a:cubicBezTo>
                                  <a:cubicBezTo>
                                    <a:pt x="20" y="5"/>
                                    <a:pt x="31" y="0"/>
                                    <a:pt x="47" y="0"/>
                                  </a:cubicBezTo>
                                  <a:cubicBezTo>
                                    <a:pt x="67" y="0"/>
                                    <a:pt x="81" y="10"/>
                                    <a:pt x="89" y="28"/>
                                  </a:cubicBezTo>
                                  <a:cubicBezTo>
                                    <a:pt x="94" y="38"/>
                                    <a:pt x="96" y="51"/>
                                    <a:pt x="96" y="66"/>
                                  </a:cubicBezTo>
                                  <a:cubicBezTo>
                                    <a:pt x="96" y="84"/>
                                    <a:pt x="93" y="99"/>
                                    <a:pt x="88" y="112"/>
                                  </a:cubicBezTo>
                                  <a:cubicBezTo>
                                    <a:pt x="79" y="135"/>
                                    <a:pt x="65" y="146"/>
                                    <a:pt x="44" y="146"/>
                                  </a:cubicBezTo>
                                  <a:cubicBezTo>
                                    <a:pt x="30" y="146"/>
                                    <a:pt x="20" y="142"/>
                                    <a:pt x="13" y="135"/>
                                  </a:cubicBezTo>
                                  <a:cubicBezTo>
                                    <a:pt x="6" y="128"/>
                                    <a:pt x="2" y="119"/>
                                    <a:pt x="2" y="108"/>
                                  </a:cubicBezTo>
                                  <a:lnTo>
                                    <a:pt x="20" y="108"/>
                                  </a:lnTo>
                                  <a:close/>
                                  <a:moveTo>
                                    <a:pt x="47" y="79"/>
                                  </a:moveTo>
                                  <a:lnTo>
                                    <a:pt x="47" y="79"/>
                                  </a:lnTo>
                                  <a:cubicBezTo>
                                    <a:pt x="54" y="79"/>
                                    <a:pt x="60" y="76"/>
                                    <a:pt x="66" y="72"/>
                                  </a:cubicBezTo>
                                  <a:cubicBezTo>
                                    <a:pt x="72" y="67"/>
                                    <a:pt x="75" y="59"/>
                                    <a:pt x="75" y="47"/>
                                  </a:cubicBezTo>
                                  <a:cubicBezTo>
                                    <a:pt x="75" y="37"/>
                                    <a:pt x="72" y="29"/>
                                    <a:pt x="67" y="24"/>
                                  </a:cubicBezTo>
                                  <a:cubicBezTo>
                                    <a:pt x="62" y="19"/>
                                    <a:pt x="55" y="16"/>
                                    <a:pt x="47" y="16"/>
                                  </a:cubicBezTo>
                                  <a:cubicBezTo>
                                    <a:pt x="38" y="16"/>
                                    <a:pt x="32" y="19"/>
                                    <a:pt x="26" y="25"/>
                                  </a:cubicBezTo>
                                  <a:cubicBezTo>
                                    <a:pt x="21" y="31"/>
                                    <a:pt x="19" y="39"/>
                                    <a:pt x="19" y="49"/>
                                  </a:cubicBezTo>
                                  <a:cubicBezTo>
                                    <a:pt x="19" y="58"/>
                                    <a:pt x="21" y="65"/>
                                    <a:pt x="25" y="70"/>
                                  </a:cubicBezTo>
                                  <a:cubicBezTo>
                                    <a:pt x="30" y="76"/>
                                    <a:pt x="37" y="79"/>
                                    <a:pt x="47" y="79"/>
                                  </a:cubicBezTo>
                                  <a:lnTo>
                                    <a:pt x="47" y="7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79" name="Freeform 436"/>
                          <wps:cNvSpPr>
                            <a:spLocks/>
                          </wps:cNvSpPr>
                          <wps:spPr bwMode="auto">
                            <a:xfrm>
                              <a:off x="7511" y="4250"/>
                              <a:ext cx="78" cy="112"/>
                            </a:xfrm>
                            <a:custGeom>
                              <a:avLst/>
                              <a:gdLst>
                                <a:gd name="T0" fmla="*/ 19 w 98"/>
                                <a:gd name="T1" fmla="*/ 103 h 142"/>
                                <a:gd name="T2" fmla="*/ 19 w 98"/>
                                <a:gd name="T3" fmla="*/ 103 h 142"/>
                                <a:gd name="T4" fmla="*/ 33 w 98"/>
                                <a:gd name="T5" fmla="*/ 124 h 142"/>
                                <a:gd name="T6" fmla="*/ 48 w 98"/>
                                <a:gd name="T7" fmla="*/ 127 h 142"/>
                                <a:gd name="T8" fmla="*/ 71 w 98"/>
                                <a:gd name="T9" fmla="*/ 117 h 142"/>
                                <a:gd name="T10" fmla="*/ 79 w 98"/>
                                <a:gd name="T11" fmla="*/ 94 h 142"/>
                                <a:gd name="T12" fmla="*/ 70 w 98"/>
                                <a:gd name="T13" fmla="*/ 71 h 142"/>
                                <a:gd name="T14" fmla="*/ 48 w 98"/>
                                <a:gd name="T15" fmla="*/ 63 h 142"/>
                                <a:gd name="T16" fmla="*/ 32 w 98"/>
                                <a:gd name="T17" fmla="*/ 67 h 142"/>
                                <a:gd name="T18" fmla="*/ 21 w 98"/>
                                <a:gd name="T19" fmla="*/ 77 h 142"/>
                                <a:gd name="T20" fmla="*/ 6 w 98"/>
                                <a:gd name="T21" fmla="*/ 76 h 142"/>
                                <a:gd name="T22" fmla="*/ 16 w 98"/>
                                <a:gd name="T23" fmla="*/ 0 h 142"/>
                                <a:gd name="T24" fmla="*/ 90 w 98"/>
                                <a:gd name="T25" fmla="*/ 0 h 142"/>
                                <a:gd name="T26" fmla="*/ 90 w 98"/>
                                <a:gd name="T27" fmla="*/ 17 h 142"/>
                                <a:gd name="T28" fmla="*/ 30 w 98"/>
                                <a:gd name="T29" fmla="*/ 17 h 142"/>
                                <a:gd name="T30" fmla="*/ 24 w 98"/>
                                <a:gd name="T31" fmla="*/ 56 h 142"/>
                                <a:gd name="T32" fmla="*/ 33 w 98"/>
                                <a:gd name="T33" fmla="*/ 51 h 142"/>
                                <a:gd name="T34" fmla="*/ 51 w 98"/>
                                <a:gd name="T35" fmla="*/ 47 h 142"/>
                                <a:gd name="T36" fmla="*/ 84 w 98"/>
                                <a:gd name="T37" fmla="*/ 60 h 142"/>
                                <a:gd name="T38" fmla="*/ 98 w 98"/>
                                <a:gd name="T39" fmla="*/ 92 h 142"/>
                                <a:gd name="T40" fmla="*/ 85 w 98"/>
                                <a:gd name="T41" fmla="*/ 127 h 142"/>
                                <a:gd name="T42" fmla="*/ 46 w 98"/>
                                <a:gd name="T43" fmla="*/ 142 h 142"/>
                                <a:gd name="T44" fmla="*/ 15 w 98"/>
                                <a:gd name="T45" fmla="*/ 133 h 142"/>
                                <a:gd name="T46" fmla="*/ 0 w 98"/>
                                <a:gd name="T47" fmla="*/ 103 h 142"/>
                                <a:gd name="T48" fmla="*/ 19 w 98"/>
                                <a:gd name="T49" fmla="*/ 103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8" h="142">
                                  <a:moveTo>
                                    <a:pt x="19" y="103"/>
                                  </a:moveTo>
                                  <a:lnTo>
                                    <a:pt x="19" y="103"/>
                                  </a:lnTo>
                                  <a:cubicBezTo>
                                    <a:pt x="20" y="113"/>
                                    <a:pt x="25" y="120"/>
                                    <a:pt x="33" y="124"/>
                                  </a:cubicBezTo>
                                  <a:cubicBezTo>
                                    <a:pt x="37" y="126"/>
                                    <a:pt x="42" y="127"/>
                                    <a:pt x="48" y="127"/>
                                  </a:cubicBezTo>
                                  <a:cubicBezTo>
                                    <a:pt x="58" y="127"/>
                                    <a:pt x="66" y="123"/>
                                    <a:pt x="71" y="117"/>
                                  </a:cubicBezTo>
                                  <a:cubicBezTo>
                                    <a:pt x="76" y="110"/>
                                    <a:pt x="79" y="103"/>
                                    <a:pt x="79" y="94"/>
                                  </a:cubicBezTo>
                                  <a:cubicBezTo>
                                    <a:pt x="79" y="85"/>
                                    <a:pt x="76" y="77"/>
                                    <a:pt x="70" y="71"/>
                                  </a:cubicBezTo>
                                  <a:cubicBezTo>
                                    <a:pt x="64" y="66"/>
                                    <a:pt x="56" y="63"/>
                                    <a:pt x="48" y="63"/>
                                  </a:cubicBezTo>
                                  <a:cubicBezTo>
                                    <a:pt x="42" y="63"/>
                                    <a:pt x="37" y="65"/>
                                    <a:pt x="32" y="67"/>
                                  </a:cubicBezTo>
                                  <a:cubicBezTo>
                                    <a:pt x="28" y="69"/>
                                    <a:pt x="24" y="73"/>
                                    <a:pt x="21" y="77"/>
                                  </a:cubicBezTo>
                                  <a:lnTo>
                                    <a:pt x="6" y="76"/>
                                  </a:lnTo>
                                  <a:lnTo>
                                    <a:pt x="16" y="0"/>
                                  </a:lnTo>
                                  <a:lnTo>
                                    <a:pt x="90" y="0"/>
                                  </a:lnTo>
                                  <a:lnTo>
                                    <a:pt x="90" y="17"/>
                                  </a:lnTo>
                                  <a:lnTo>
                                    <a:pt x="30" y="17"/>
                                  </a:lnTo>
                                  <a:lnTo>
                                    <a:pt x="24" y="56"/>
                                  </a:lnTo>
                                  <a:cubicBezTo>
                                    <a:pt x="27" y="54"/>
                                    <a:pt x="30" y="52"/>
                                    <a:pt x="33" y="51"/>
                                  </a:cubicBezTo>
                                  <a:cubicBezTo>
                                    <a:pt x="38" y="49"/>
                                    <a:pt x="44" y="47"/>
                                    <a:pt x="51" y="47"/>
                                  </a:cubicBezTo>
                                  <a:cubicBezTo>
                                    <a:pt x="64" y="47"/>
                                    <a:pt x="75" y="52"/>
                                    <a:pt x="84" y="60"/>
                                  </a:cubicBezTo>
                                  <a:cubicBezTo>
                                    <a:pt x="93" y="68"/>
                                    <a:pt x="98" y="79"/>
                                    <a:pt x="98" y="92"/>
                                  </a:cubicBezTo>
                                  <a:cubicBezTo>
                                    <a:pt x="98" y="105"/>
                                    <a:pt x="94" y="117"/>
                                    <a:pt x="85" y="127"/>
                                  </a:cubicBezTo>
                                  <a:cubicBezTo>
                                    <a:pt x="77" y="137"/>
                                    <a:pt x="64" y="142"/>
                                    <a:pt x="46" y="142"/>
                                  </a:cubicBezTo>
                                  <a:cubicBezTo>
                                    <a:pt x="34" y="142"/>
                                    <a:pt x="24" y="139"/>
                                    <a:pt x="15" y="133"/>
                                  </a:cubicBezTo>
                                  <a:cubicBezTo>
                                    <a:pt x="6" y="126"/>
                                    <a:pt x="2" y="116"/>
                                    <a:pt x="0" y="103"/>
                                  </a:cubicBezTo>
                                  <a:lnTo>
                                    <a:pt x="19" y="10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80" name="Freeform 437"/>
                          <wps:cNvSpPr>
                            <a:spLocks noEditPoints="1"/>
                          </wps:cNvSpPr>
                          <wps:spPr bwMode="auto">
                            <a:xfrm>
                              <a:off x="7199" y="3310"/>
                              <a:ext cx="77" cy="115"/>
                            </a:xfrm>
                            <a:custGeom>
                              <a:avLst/>
                              <a:gdLst>
                                <a:gd name="T0" fmla="*/ 49 w 98"/>
                                <a:gd name="T1" fmla="*/ 0 h 145"/>
                                <a:gd name="T2" fmla="*/ 49 w 98"/>
                                <a:gd name="T3" fmla="*/ 0 h 145"/>
                                <a:gd name="T4" fmla="*/ 88 w 98"/>
                                <a:gd name="T5" fmla="*/ 23 h 145"/>
                                <a:gd name="T6" fmla="*/ 98 w 98"/>
                                <a:gd name="T7" fmla="*/ 71 h 145"/>
                                <a:gd name="T8" fmla="*/ 89 w 98"/>
                                <a:gd name="T9" fmla="*/ 118 h 145"/>
                                <a:gd name="T10" fmla="*/ 49 w 98"/>
                                <a:gd name="T11" fmla="*/ 145 h 145"/>
                                <a:gd name="T12" fmla="*/ 11 w 98"/>
                                <a:gd name="T13" fmla="*/ 123 h 145"/>
                                <a:gd name="T14" fmla="*/ 0 w 98"/>
                                <a:gd name="T15" fmla="*/ 74 h 145"/>
                                <a:gd name="T16" fmla="*/ 7 w 98"/>
                                <a:gd name="T17" fmla="*/ 32 h 145"/>
                                <a:gd name="T18" fmla="*/ 49 w 98"/>
                                <a:gd name="T19" fmla="*/ 0 h 145"/>
                                <a:gd name="T20" fmla="*/ 49 w 98"/>
                                <a:gd name="T21" fmla="*/ 0 h 145"/>
                                <a:gd name="T22" fmla="*/ 48 w 98"/>
                                <a:gd name="T23" fmla="*/ 129 h 145"/>
                                <a:gd name="T24" fmla="*/ 48 w 98"/>
                                <a:gd name="T25" fmla="*/ 129 h 145"/>
                                <a:gd name="T26" fmla="*/ 70 w 98"/>
                                <a:gd name="T27" fmla="*/ 117 h 145"/>
                                <a:gd name="T28" fmla="*/ 79 w 98"/>
                                <a:gd name="T29" fmla="*/ 71 h 145"/>
                                <a:gd name="T30" fmla="*/ 73 w 98"/>
                                <a:gd name="T31" fmla="*/ 32 h 145"/>
                                <a:gd name="T32" fmla="*/ 50 w 98"/>
                                <a:gd name="T33" fmla="*/ 16 h 145"/>
                                <a:gd name="T34" fmla="*/ 27 w 98"/>
                                <a:gd name="T35" fmla="*/ 31 h 145"/>
                                <a:gd name="T36" fmla="*/ 20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8"/>
                                    <a:pt x="88" y="23"/>
                                  </a:cubicBezTo>
                                  <a:cubicBezTo>
                                    <a:pt x="95" y="35"/>
                                    <a:pt x="98" y="50"/>
                                    <a:pt x="98" y="71"/>
                                  </a:cubicBezTo>
                                  <a:cubicBezTo>
                                    <a:pt x="98" y="90"/>
                                    <a:pt x="95" y="106"/>
                                    <a:pt x="89" y="118"/>
                                  </a:cubicBezTo>
                                  <a:cubicBezTo>
                                    <a:pt x="81" y="136"/>
                                    <a:pt x="67" y="145"/>
                                    <a:pt x="49" y="145"/>
                                  </a:cubicBezTo>
                                  <a:cubicBezTo>
                                    <a:pt x="32" y="145"/>
                                    <a:pt x="19" y="138"/>
                                    <a:pt x="11" y="123"/>
                                  </a:cubicBezTo>
                                  <a:cubicBezTo>
                                    <a:pt x="4" y="111"/>
                                    <a:pt x="0" y="94"/>
                                    <a:pt x="0" y="74"/>
                                  </a:cubicBezTo>
                                  <a:cubicBezTo>
                                    <a:pt x="0" y="58"/>
                                    <a:pt x="2" y="44"/>
                                    <a:pt x="7" y="32"/>
                                  </a:cubicBezTo>
                                  <a:cubicBezTo>
                                    <a:pt x="14" y="11"/>
                                    <a:pt x="28" y="0"/>
                                    <a:pt x="49" y="0"/>
                                  </a:cubicBezTo>
                                  <a:lnTo>
                                    <a:pt x="49" y="0"/>
                                  </a:lnTo>
                                  <a:close/>
                                  <a:moveTo>
                                    <a:pt x="48" y="129"/>
                                  </a:moveTo>
                                  <a:lnTo>
                                    <a:pt x="48" y="129"/>
                                  </a:lnTo>
                                  <a:cubicBezTo>
                                    <a:pt x="58" y="129"/>
                                    <a:pt x="65" y="125"/>
                                    <a:pt x="70" y="117"/>
                                  </a:cubicBezTo>
                                  <a:cubicBezTo>
                                    <a:pt x="76" y="109"/>
                                    <a:pt x="79" y="94"/>
                                    <a:pt x="79" y="71"/>
                                  </a:cubicBezTo>
                                  <a:cubicBezTo>
                                    <a:pt x="79" y="55"/>
                                    <a:pt x="77" y="42"/>
                                    <a:pt x="73" y="32"/>
                                  </a:cubicBezTo>
                                  <a:cubicBezTo>
                                    <a:pt x="69" y="21"/>
                                    <a:pt x="61" y="16"/>
                                    <a:pt x="50" y="16"/>
                                  </a:cubicBezTo>
                                  <a:cubicBezTo>
                                    <a:pt x="39" y="16"/>
                                    <a:pt x="32" y="21"/>
                                    <a:pt x="27" y="31"/>
                                  </a:cubicBezTo>
                                  <a:cubicBezTo>
                                    <a:pt x="22" y="41"/>
                                    <a:pt x="20" y="55"/>
                                    <a:pt x="20" y="74"/>
                                  </a:cubicBezTo>
                                  <a:cubicBezTo>
                                    <a:pt x="20" y="89"/>
                                    <a:pt x="21" y="100"/>
                                    <a:pt x="24" y="109"/>
                                  </a:cubicBezTo>
                                  <a:cubicBezTo>
                                    <a:pt x="29" y="123"/>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81" name="Freeform 438"/>
                          <wps:cNvSpPr>
                            <a:spLocks/>
                          </wps:cNvSpPr>
                          <wps:spPr bwMode="auto">
                            <a:xfrm>
                              <a:off x="7297" y="3405"/>
                              <a:ext cx="17" cy="18"/>
                            </a:xfrm>
                            <a:custGeom>
                              <a:avLst/>
                              <a:gdLst>
                                <a:gd name="T0" fmla="*/ 0 w 21"/>
                                <a:gd name="T1" fmla="*/ 0 h 22"/>
                                <a:gd name="T2" fmla="*/ 0 w 21"/>
                                <a:gd name="T3" fmla="*/ 0 h 22"/>
                                <a:gd name="T4" fmla="*/ 21 w 21"/>
                                <a:gd name="T5" fmla="*/ 0 h 22"/>
                                <a:gd name="T6" fmla="*/ 21 w 21"/>
                                <a:gd name="T7" fmla="*/ 22 h 22"/>
                                <a:gd name="T8" fmla="*/ 0 w 21"/>
                                <a:gd name="T9" fmla="*/ 22 h 22"/>
                                <a:gd name="T10" fmla="*/ 0 w 21"/>
                                <a:gd name="T11" fmla="*/ 0 h 22"/>
                              </a:gdLst>
                              <a:ahLst/>
                              <a:cxnLst>
                                <a:cxn ang="0">
                                  <a:pos x="T0" y="T1"/>
                                </a:cxn>
                                <a:cxn ang="0">
                                  <a:pos x="T2" y="T3"/>
                                </a:cxn>
                                <a:cxn ang="0">
                                  <a:pos x="T4" y="T5"/>
                                </a:cxn>
                                <a:cxn ang="0">
                                  <a:pos x="T6" y="T7"/>
                                </a:cxn>
                                <a:cxn ang="0">
                                  <a:pos x="T8" y="T9"/>
                                </a:cxn>
                                <a:cxn ang="0">
                                  <a:pos x="T10" y="T11"/>
                                </a:cxn>
                              </a:cxnLst>
                              <a:rect l="0" t="0" r="r" b="b"/>
                              <a:pathLst>
                                <a:path w="21" h="22">
                                  <a:moveTo>
                                    <a:pt x="0" y="0"/>
                                  </a:moveTo>
                                  <a:lnTo>
                                    <a:pt x="0" y="0"/>
                                  </a:lnTo>
                                  <a:lnTo>
                                    <a:pt x="21" y="0"/>
                                  </a:lnTo>
                                  <a:lnTo>
                                    <a:pt x="21"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82" name="Freeform 439"/>
                          <wps:cNvSpPr>
                            <a:spLocks/>
                          </wps:cNvSpPr>
                          <wps:spPr bwMode="auto">
                            <a:xfrm>
                              <a:off x="7333" y="3310"/>
                              <a:ext cx="77" cy="113"/>
                            </a:xfrm>
                            <a:custGeom>
                              <a:avLst/>
                              <a:gdLst>
                                <a:gd name="T0" fmla="*/ 0 w 97"/>
                                <a:gd name="T1" fmla="*/ 142 h 142"/>
                                <a:gd name="T2" fmla="*/ 0 w 97"/>
                                <a:gd name="T3" fmla="*/ 142 h 142"/>
                                <a:gd name="T4" fmla="*/ 7 w 97"/>
                                <a:gd name="T5" fmla="*/ 110 h 142"/>
                                <a:gd name="T6" fmla="*/ 33 w 97"/>
                                <a:gd name="T7" fmla="*/ 85 h 142"/>
                                <a:gd name="T8" fmla="*/ 52 w 97"/>
                                <a:gd name="T9" fmla="*/ 74 h 142"/>
                                <a:gd name="T10" fmla="*/ 70 w 97"/>
                                <a:gd name="T11" fmla="*/ 62 h 142"/>
                                <a:gd name="T12" fmla="*/ 78 w 97"/>
                                <a:gd name="T13" fmla="*/ 43 h 142"/>
                                <a:gd name="T14" fmla="*/ 70 w 97"/>
                                <a:gd name="T15" fmla="*/ 23 h 142"/>
                                <a:gd name="T16" fmla="*/ 51 w 97"/>
                                <a:gd name="T17" fmla="*/ 16 h 142"/>
                                <a:gd name="T18" fmla="*/ 25 w 97"/>
                                <a:gd name="T19" fmla="*/ 30 h 142"/>
                                <a:gd name="T20" fmla="*/ 21 w 97"/>
                                <a:gd name="T21" fmla="*/ 50 h 142"/>
                                <a:gd name="T22" fmla="*/ 3 w 97"/>
                                <a:gd name="T23" fmla="*/ 50 h 142"/>
                                <a:gd name="T24" fmla="*/ 10 w 97"/>
                                <a:gd name="T25" fmla="*/ 20 h 142"/>
                                <a:gd name="T26" fmla="*/ 51 w 97"/>
                                <a:gd name="T27" fmla="*/ 0 h 142"/>
                                <a:gd name="T28" fmla="*/ 86 w 97"/>
                                <a:gd name="T29" fmla="*/ 13 h 142"/>
                                <a:gd name="T30" fmla="*/ 97 w 97"/>
                                <a:gd name="T31" fmla="*/ 42 h 142"/>
                                <a:gd name="T32" fmla="*/ 85 w 97"/>
                                <a:gd name="T33" fmla="*/ 71 h 142"/>
                                <a:gd name="T34" fmla="*/ 61 w 97"/>
                                <a:gd name="T35" fmla="*/ 88 h 142"/>
                                <a:gd name="T36" fmla="*/ 47 w 97"/>
                                <a:gd name="T37" fmla="*/ 96 h 142"/>
                                <a:gd name="T38" fmla="*/ 32 w 97"/>
                                <a:gd name="T39" fmla="*/ 106 h 142"/>
                                <a:gd name="T40" fmla="*/ 19 w 97"/>
                                <a:gd name="T41" fmla="*/ 125 h 142"/>
                                <a:gd name="T42" fmla="*/ 97 w 97"/>
                                <a:gd name="T43" fmla="*/ 125 h 142"/>
                                <a:gd name="T44" fmla="*/ 97 w 97"/>
                                <a:gd name="T45" fmla="*/ 142 h 142"/>
                                <a:gd name="T46" fmla="*/ 0 w 97"/>
                                <a:gd name="T47"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7" h="142">
                                  <a:moveTo>
                                    <a:pt x="0" y="142"/>
                                  </a:moveTo>
                                  <a:lnTo>
                                    <a:pt x="0" y="142"/>
                                  </a:lnTo>
                                  <a:cubicBezTo>
                                    <a:pt x="0" y="129"/>
                                    <a:pt x="3" y="119"/>
                                    <a:pt x="7" y="110"/>
                                  </a:cubicBezTo>
                                  <a:cubicBezTo>
                                    <a:pt x="12" y="101"/>
                                    <a:pt x="20" y="93"/>
                                    <a:pt x="33" y="85"/>
                                  </a:cubicBezTo>
                                  <a:lnTo>
                                    <a:pt x="52" y="74"/>
                                  </a:lnTo>
                                  <a:cubicBezTo>
                                    <a:pt x="60" y="69"/>
                                    <a:pt x="66" y="65"/>
                                    <a:pt x="70" y="62"/>
                                  </a:cubicBezTo>
                                  <a:cubicBezTo>
                                    <a:pt x="75" y="56"/>
                                    <a:pt x="78" y="50"/>
                                    <a:pt x="78" y="43"/>
                                  </a:cubicBezTo>
                                  <a:cubicBezTo>
                                    <a:pt x="78" y="35"/>
                                    <a:pt x="75" y="28"/>
                                    <a:pt x="70" y="23"/>
                                  </a:cubicBezTo>
                                  <a:cubicBezTo>
                                    <a:pt x="65" y="18"/>
                                    <a:pt x="59" y="16"/>
                                    <a:pt x="51" y="16"/>
                                  </a:cubicBezTo>
                                  <a:cubicBezTo>
                                    <a:pt x="38" y="16"/>
                                    <a:pt x="30" y="21"/>
                                    <a:pt x="25" y="30"/>
                                  </a:cubicBezTo>
                                  <a:cubicBezTo>
                                    <a:pt x="23" y="35"/>
                                    <a:pt x="21" y="42"/>
                                    <a:pt x="21" y="50"/>
                                  </a:cubicBezTo>
                                  <a:lnTo>
                                    <a:pt x="3" y="50"/>
                                  </a:lnTo>
                                  <a:cubicBezTo>
                                    <a:pt x="3" y="38"/>
                                    <a:pt x="6" y="28"/>
                                    <a:pt x="10" y="20"/>
                                  </a:cubicBezTo>
                                  <a:cubicBezTo>
                                    <a:pt x="18" y="7"/>
                                    <a:pt x="31" y="0"/>
                                    <a:pt x="51" y="0"/>
                                  </a:cubicBezTo>
                                  <a:cubicBezTo>
                                    <a:pt x="67" y="0"/>
                                    <a:pt x="79" y="4"/>
                                    <a:pt x="86" y="13"/>
                                  </a:cubicBezTo>
                                  <a:cubicBezTo>
                                    <a:pt x="94" y="22"/>
                                    <a:pt x="97" y="31"/>
                                    <a:pt x="97" y="42"/>
                                  </a:cubicBezTo>
                                  <a:cubicBezTo>
                                    <a:pt x="97" y="53"/>
                                    <a:pt x="93" y="63"/>
                                    <a:pt x="85" y="71"/>
                                  </a:cubicBezTo>
                                  <a:cubicBezTo>
                                    <a:pt x="81" y="76"/>
                                    <a:pt x="72" y="81"/>
                                    <a:pt x="61" y="88"/>
                                  </a:cubicBezTo>
                                  <a:lnTo>
                                    <a:pt x="47" y="96"/>
                                  </a:lnTo>
                                  <a:cubicBezTo>
                                    <a:pt x="41" y="99"/>
                                    <a:pt x="36" y="103"/>
                                    <a:pt x="32" y="106"/>
                                  </a:cubicBezTo>
                                  <a:cubicBezTo>
                                    <a:pt x="25" y="111"/>
                                    <a:pt x="21" y="118"/>
                                    <a:pt x="19" y="125"/>
                                  </a:cubicBezTo>
                                  <a:lnTo>
                                    <a:pt x="97" y="125"/>
                                  </a:lnTo>
                                  <a:lnTo>
                                    <a:pt x="97" y="142"/>
                                  </a:lnTo>
                                  <a:lnTo>
                                    <a:pt x="0"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83" name="Freeform 440"/>
                          <wps:cNvSpPr>
                            <a:spLocks/>
                          </wps:cNvSpPr>
                          <wps:spPr bwMode="auto">
                            <a:xfrm>
                              <a:off x="7423" y="3313"/>
                              <a:ext cx="77" cy="112"/>
                            </a:xfrm>
                            <a:custGeom>
                              <a:avLst/>
                              <a:gdLst>
                                <a:gd name="T0" fmla="*/ 18 w 97"/>
                                <a:gd name="T1" fmla="*/ 103 h 142"/>
                                <a:gd name="T2" fmla="*/ 18 w 97"/>
                                <a:gd name="T3" fmla="*/ 103 h 142"/>
                                <a:gd name="T4" fmla="*/ 32 w 97"/>
                                <a:gd name="T5" fmla="*/ 124 h 142"/>
                                <a:gd name="T6" fmla="*/ 47 w 97"/>
                                <a:gd name="T7" fmla="*/ 127 h 142"/>
                                <a:gd name="T8" fmla="*/ 70 w 97"/>
                                <a:gd name="T9" fmla="*/ 116 h 142"/>
                                <a:gd name="T10" fmla="*/ 78 w 97"/>
                                <a:gd name="T11" fmla="*/ 94 h 142"/>
                                <a:gd name="T12" fmla="*/ 69 w 97"/>
                                <a:gd name="T13" fmla="*/ 71 h 142"/>
                                <a:gd name="T14" fmla="*/ 47 w 97"/>
                                <a:gd name="T15" fmla="*/ 63 h 142"/>
                                <a:gd name="T16" fmla="*/ 31 w 97"/>
                                <a:gd name="T17" fmla="*/ 67 h 142"/>
                                <a:gd name="T18" fmla="*/ 20 w 97"/>
                                <a:gd name="T19" fmla="*/ 77 h 142"/>
                                <a:gd name="T20" fmla="*/ 5 w 97"/>
                                <a:gd name="T21" fmla="*/ 76 h 142"/>
                                <a:gd name="T22" fmla="*/ 16 w 97"/>
                                <a:gd name="T23" fmla="*/ 0 h 142"/>
                                <a:gd name="T24" fmla="*/ 89 w 97"/>
                                <a:gd name="T25" fmla="*/ 0 h 142"/>
                                <a:gd name="T26" fmla="*/ 89 w 97"/>
                                <a:gd name="T27" fmla="*/ 17 h 142"/>
                                <a:gd name="T28" fmla="*/ 29 w 97"/>
                                <a:gd name="T29" fmla="*/ 17 h 142"/>
                                <a:gd name="T30" fmla="*/ 23 w 97"/>
                                <a:gd name="T31" fmla="*/ 56 h 142"/>
                                <a:gd name="T32" fmla="*/ 32 w 97"/>
                                <a:gd name="T33" fmla="*/ 50 h 142"/>
                                <a:gd name="T34" fmla="*/ 50 w 97"/>
                                <a:gd name="T35" fmla="*/ 47 h 142"/>
                                <a:gd name="T36" fmla="*/ 83 w 97"/>
                                <a:gd name="T37" fmla="*/ 60 h 142"/>
                                <a:gd name="T38" fmla="*/ 97 w 97"/>
                                <a:gd name="T39" fmla="*/ 91 h 142"/>
                                <a:gd name="T40" fmla="*/ 85 w 97"/>
                                <a:gd name="T41" fmla="*/ 127 h 142"/>
                                <a:gd name="T42" fmla="*/ 45 w 97"/>
                                <a:gd name="T43" fmla="*/ 142 h 142"/>
                                <a:gd name="T44" fmla="*/ 14 w 97"/>
                                <a:gd name="T45" fmla="*/ 132 h 142"/>
                                <a:gd name="T46" fmla="*/ 0 w 97"/>
                                <a:gd name="T47" fmla="*/ 103 h 142"/>
                                <a:gd name="T48" fmla="*/ 18 w 97"/>
                                <a:gd name="T49" fmla="*/ 103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7" h="142">
                                  <a:moveTo>
                                    <a:pt x="18" y="103"/>
                                  </a:moveTo>
                                  <a:lnTo>
                                    <a:pt x="18" y="103"/>
                                  </a:lnTo>
                                  <a:cubicBezTo>
                                    <a:pt x="19" y="113"/>
                                    <a:pt x="24" y="120"/>
                                    <a:pt x="32" y="124"/>
                                  </a:cubicBezTo>
                                  <a:cubicBezTo>
                                    <a:pt x="36" y="126"/>
                                    <a:pt x="41" y="127"/>
                                    <a:pt x="47" y="127"/>
                                  </a:cubicBezTo>
                                  <a:cubicBezTo>
                                    <a:pt x="57" y="127"/>
                                    <a:pt x="65" y="123"/>
                                    <a:pt x="70" y="116"/>
                                  </a:cubicBezTo>
                                  <a:cubicBezTo>
                                    <a:pt x="75" y="110"/>
                                    <a:pt x="78" y="102"/>
                                    <a:pt x="78" y="94"/>
                                  </a:cubicBezTo>
                                  <a:cubicBezTo>
                                    <a:pt x="78" y="84"/>
                                    <a:pt x="75" y="77"/>
                                    <a:pt x="69" y="71"/>
                                  </a:cubicBezTo>
                                  <a:cubicBezTo>
                                    <a:pt x="63" y="66"/>
                                    <a:pt x="55" y="63"/>
                                    <a:pt x="47" y="63"/>
                                  </a:cubicBezTo>
                                  <a:cubicBezTo>
                                    <a:pt x="41" y="63"/>
                                    <a:pt x="36" y="64"/>
                                    <a:pt x="31" y="67"/>
                                  </a:cubicBezTo>
                                  <a:cubicBezTo>
                                    <a:pt x="27" y="69"/>
                                    <a:pt x="23" y="72"/>
                                    <a:pt x="20" y="77"/>
                                  </a:cubicBezTo>
                                  <a:lnTo>
                                    <a:pt x="5" y="76"/>
                                  </a:lnTo>
                                  <a:lnTo>
                                    <a:pt x="16" y="0"/>
                                  </a:lnTo>
                                  <a:lnTo>
                                    <a:pt x="89" y="0"/>
                                  </a:lnTo>
                                  <a:lnTo>
                                    <a:pt x="89" y="17"/>
                                  </a:lnTo>
                                  <a:lnTo>
                                    <a:pt x="29" y="17"/>
                                  </a:lnTo>
                                  <a:lnTo>
                                    <a:pt x="23" y="56"/>
                                  </a:lnTo>
                                  <a:cubicBezTo>
                                    <a:pt x="26" y="54"/>
                                    <a:pt x="29" y="52"/>
                                    <a:pt x="32" y="50"/>
                                  </a:cubicBezTo>
                                  <a:cubicBezTo>
                                    <a:pt x="37" y="48"/>
                                    <a:pt x="44" y="47"/>
                                    <a:pt x="50" y="47"/>
                                  </a:cubicBezTo>
                                  <a:cubicBezTo>
                                    <a:pt x="63" y="47"/>
                                    <a:pt x="74" y="51"/>
                                    <a:pt x="83" y="60"/>
                                  </a:cubicBezTo>
                                  <a:cubicBezTo>
                                    <a:pt x="92" y="68"/>
                                    <a:pt x="97" y="79"/>
                                    <a:pt x="97" y="91"/>
                                  </a:cubicBezTo>
                                  <a:cubicBezTo>
                                    <a:pt x="97" y="105"/>
                                    <a:pt x="93" y="117"/>
                                    <a:pt x="85" y="127"/>
                                  </a:cubicBezTo>
                                  <a:cubicBezTo>
                                    <a:pt x="76" y="137"/>
                                    <a:pt x="63" y="142"/>
                                    <a:pt x="45" y="142"/>
                                  </a:cubicBezTo>
                                  <a:cubicBezTo>
                                    <a:pt x="34" y="142"/>
                                    <a:pt x="23" y="139"/>
                                    <a:pt x="14" y="132"/>
                                  </a:cubicBezTo>
                                  <a:cubicBezTo>
                                    <a:pt x="6" y="126"/>
                                    <a:pt x="1" y="116"/>
                                    <a:pt x="0" y="103"/>
                                  </a:cubicBezTo>
                                  <a:lnTo>
                                    <a:pt x="18" y="10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84" name="Freeform 441"/>
                          <wps:cNvSpPr>
                            <a:spLocks/>
                          </wps:cNvSpPr>
                          <wps:spPr bwMode="auto">
                            <a:xfrm>
                              <a:off x="7199" y="3622"/>
                              <a:ext cx="77" cy="113"/>
                            </a:xfrm>
                            <a:custGeom>
                              <a:avLst/>
                              <a:gdLst>
                                <a:gd name="T0" fmla="*/ 0 w 98"/>
                                <a:gd name="T1" fmla="*/ 142 h 142"/>
                                <a:gd name="T2" fmla="*/ 0 w 98"/>
                                <a:gd name="T3" fmla="*/ 142 h 142"/>
                                <a:gd name="T4" fmla="*/ 8 w 98"/>
                                <a:gd name="T5" fmla="*/ 110 h 142"/>
                                <a:gd name="T6" fmla="*/ 33 w 98"/>
                                <a:gd name="T7" fmla="*/ 86 h 142"/>
                                <a:gd name="T8" fmla="*/ 52 w 98"/>
                                <a:gd name="T9" fmla="*/ 75 h 142"/>
                                <a:gd name="T10" fmla="*/ 70 w 98"/>
                                <a:gd name="T11" fmla="*/ 62 h 142"/>
                                <a:gd name="T12" fmla="*/ 78 w 98"/>
                                <a:gd name="T13" fmla="*/ 43 h 142"/>
                                <a:gd name="T14" fmla="*/ 71 w 98"/>
                                <a:gd name="T15" fmla="*/ 24 h 142"/>
                                <a:gd name="T16" fmla="*/ 51 w 98"/>
                                <a:gd name="T17" fmla="*/ 16 h 142"/>
                                <a:gd name="T18" fmla="*/ 26 w 98"/>
                                <a:gd name="T19" fmla="*/ 30 h 142"/>
                                <a:gd name="T20" fmla="*/ 22 w 98"/>
                                <a:gd name="T21" fmla="*/ 51 h 142"/>
                                <a:gd name="T22" fmla="*/ 4 w 98"/>
                                <a:gd name="T23" fmla="*/ 51 h 142"/>
                                <a:gd name="T24" fmla="*/ 11 w 98"/>
                                <a:gd name="T25" fmla="*/ 21 h 142"/>
                                <a:gd name="T26" fmla="*/ 51 w 98"/>
                                <a:gd name="T27" fmla="*/ 0 h 142"/>
                                <a:gd name="T28" fmla="*/ 87 w 98"/>
                                <a:gd name="T29" fmla="*/ 13 h 142"/>
                                <a:gd name="T30" fmla="*/ 98 w 98"/>
                                <a:gd name="T31" fmla="*/ 43 h 142"/>
                                <a:gd name="T32" fmla="*/ 86 w 98"/>
                                <a:gd name="T33" fmla="*/ 72 h 142"/>
                                <a:gd name="T34" fmla="*/ 61 w 98"/>
                                <a:gd name="T35" fmla="*/ 88 h 142"/>
                                <a:gd name="T36" fmla="*/ 48 w 98"/>
                                <a:gd name="T37" fmla="*/ 96 h 142"/>
                                <a:gd name="T38" fmla="*/ 33 w 98"/>
                                <a:gd name="T39" fmla="*/ 106 h 142"/>
                                <a:gd name="T40" fmla="*/ 20 w 98"/>
                                <a:gd name="T41" fmla="*/ 125 h 142"/>
                                <a:gd name="T42" fmla="*/ 97 w 98"/>
                                <a:gd name="T43" fmla="*/ 125 h 142"/>
                                <a:gd name="T44" fmla="*/ 97 w 98"/>
                                <a:gd name="T45" fmla="*/ 142 h 142"/>
                                <a:gd name="T46" fmla="*/ 0 w 98"/>
                                <a:gd name="T47"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8" h="142">
                                  <a:moveTo>
                                    <a:pt x="0" y="142"/>
                                  </a:moveTo>
                                  <a:lnTo>
                                    <a:pt x="0" y="142"/>
                                  </a:lnTo>
                                  <a:cubicBezTo>
                                    <a:pt x="1" y="130"/>
                                    <a:pt x="4" y="119"/>
                                    <a:pt x="8" y="110"/>
                                  </a:cubicBezTo>
                                  <a:cubicBezTo>
                                    <a:pt x="12" y="101"/>
                                    <a:pt x="21" y="93"/>
                                    <a:pt x="33" y="86"/>
                                  </a:cubicBezTo>
                                  <a:lnTo>
                                    <a:pt x="52" y="75"/>
                                  </a:lnTo>
                                  <a:cubicBezTo>
                                    <a:pt x="61" y="70"/>
                                    <a:pt x="67" y="66"/>
                                    <a:pt x="70" y="62"/>
                                  </a:cubicBezTo>
                                  <a:cubicBezTo>
                                    <a:pt x="76" y="57"/>
                                    <a:pt x="78" y="50"/>
                                    <a:pt x="78" y="43"/>
                                  </a:cubicBezTo>
                                  <a:cubicBezTo>
                                    <a:pt x="78" y="35"/>
                                    <a:pt x="76" y="29"/>
                                    <a:pt x="71" y="24"/>
                                  </a:cubicBezTo>
                                  <a:cubicBezTo>
                                    <a:pt x="66" y="19"/>
                                    <a:pt x="59" y="16"/>
                                    <a:pt x="51" y="16"/>
                                  </a:cubicBezTo>
                                  <a:cubicBezTo>
                                    <a:pt x="39" y="16"/>
                                    <a:pt x="31" y="21"/>
                                    <a:pt x="26" y="30"/>
                                  </a:cubicBezTo>
                                  <a:cubicBezTo>
                                    <a:pt x="23" y="35"/>
                                    <a:pt x="22" y="42"/>
                                    <a:pt x="22" y="51"/>
                                  </a:cubicBezTo>
                                  <a:lnTo>
                                    <a:pt x="4" y="51"/>
                                  </a:lnTo>
                                  <a:cubicBezTo>
                                    <a:pt x="4" y="39"/>
                                    <a:pt x="6" y="28"/>
                                    <a:pt x="11" y="21"/>
                                  </a:cubicBezTo>
                                  <a:cubicBezTo>
                                    <a:pt x="18" y="7"/>
                                    <a:pt x="32" y="0"/>
                                    <a:pt x="51" y="0"/>
                                  </a:cubicBezTo>
                                  <a:cubicBezTo>
                                    <a:pt x="68" y="0"/>
                                    <a:pt x="79" y="5"/>
                                    <a:pt x="87" y="13"/>
                                  </a:cubicBezTo>
                                  <a:cubicBezTo>
                                    <a:pt x="94" y="22"/>
                                    <a:pt x="98" y="32"/>
                                    <a:pt x="98" y="43"/>
                                  </a:cubicBezTo>
                                  <a:cubicBezTo>
                                    <a:pt x="98" y="54"/>
                                    <a:pt x="94" y="64"/>
                                    <a:pt x="86" y="72"/>
                                  </a:cubicBezTo>
                                  <a:cubicBezTo>
                                    <a:pt x="81" y="76"/>
                                    <a:pt x="73" y="82"/>
                                    <a:pt x="61" y="88"/>
                                  </a:cubicBezTo>
                                  <a:lnTo>
                                    <a:pt x="48" y="96"/>
                                  </a:lnTo>
                                  <a:cubicBezTo>
                                    <a:pt x="41" y="100"/>
                                    <a:pt x="36" y="103"/>
                                    <a:pt x="33" y="106"/>
                                  </a:cubicBezTo>
                                  <a:cubicBezTo>
                                    <a:pt x="26" y="112"/>
                                    <a:pt x="22" y="118"/>
                                    <a:pt x="20" y="125"/>
                                  </a:cubicBezTo>
                                  <a:lnTo>
                                    <a:pt x="97" y="125"/>
                                  </a:lnTo>
                                  <a:lnTo>
                                    <a:pt x="97" y="142"/>
                                  </a:lnTo>
                                  <a:lnTo>
                                    <a:pt x="0"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85" name="Freeform 442"/>
                          <wps:cNvSpPr>
                            <a:spLocks/>
                          </wps:cNvSpPr>
                          <wps:spPr bwMode="auto">
                            <a:xfrm>
                              <a:off x="7288" y="3625"/>
                              <a:ext cx="78" cy="112"/>
                            </a:xfrm>
                            <a:custGeom>
                              <a:avLst/>
                              <a:gdLst>
                                <a:gd name="T0" fmla="*/ 19 w 98"/>
                                <a:gd name="T1" fmla="*/ 103 h 142"/>
                                <a:gd name="T2" fmla="*/ 19 w 98"/>
                                <a:gd name="T3" fmla="*/ 103 h 142"/>
                                <a:gd name="T4" fmla="*/ 33 w 98"/>
                                <a:gd name="T5" fmla="*/ 124 h 142"/>
                                <a:gd name="T6" fmla="*/ 48 w 98"/>
                                <a:gd name="T7" fmla="*/ 127 h 142"/>
                                <a:gd name="T8" fmla="*/ 71 w 98"/>
                                <a:gd name="T9" fmla="*/ 117 h 142"/>
                                <a:gd name="T10" fmla="*/ 78 w 98"/>
                                <a:gd name="T11" fmla="*/ 95 h 142"/>
                                <a:gd name="T12" fmla="*/ 69 w 98"/>
                                <a:gd name="T13" fmla="*/ 72 h 142"/>
                                <a:gd name="T14" fmla="*/ 48 w 98"/>
                                <a:gd name="T15" fmla="*/ 64 h 142"/>
                                <a:gd name="T16" fmla="*/ 32 w 98"/>
                                <a:gd name="T17" fmla="*/ 67 h 142"/>
                                <a:gd name="T18" fmla="*/ 21 w 98"/>
                                <a:gd name="T19" fmla="*/ 77 h 142"/>
                                <a:gd name="T20" fmla="*/ 6 w 98"/>
                                <a:gd name="T21" fmla="*/ 76 h 142"/>
                                <a:gd name="T22" fmla="*/ 16 w 98"/>
                                <a:gd name="T23" fmla="*/ 0 h 142"/>
                                <a:gd name="T24" fmla="*/ 90 w 98"/>
                                <a:gd name="T25" fmla="*/ 0 h 142"/>
                                <a:gd name="T26" fmla="*/ 90 w 98"/>
                                <a:gd name="T27" fmla="*/ 17 h 142"/>
                                <a:gd name="T28" fmla="*/ 30 w 98"/>
                                <a:gd name="T29" fmla="*/ 17 h 142"/>
                                <a:gd name="T30" fmla="*/ 24 w 98"/>
                                <a:gd name="T31" fmla="*/ 56 h 142"/>
                                <a:gd name="T32" fmla="*/ 33 w 98"/>
                                <a:gd name="T33" fmla="*/ 51 h 142"/>
                                <a:gd name="T34" fmla="*/ 51 w 98"/>
                                <a:gd name="T35" fmla="*/ 48 h 142"/>
                                <a:gd name="T36" fmla="*/ 84 w 98"/>
                                <a:gd name="T37" fmla="*/ 60 h 142"/>
                                <a:gd name="T38" fmla="*/ 98 w 98"/>
                                <a:gd name="T39" fmla="*/ 92 h 142"/>
                                <a:gd name="T40" fmla="*/ 85 w 98"/>
                                <a:gd name="T41" fmla="*/ 127 h 142"/>
                                <a:gd name="T42" fmla="*/ 46 w 98"/>
                                <a:gd name="T43" fmla="*/ 142 h 142"/>
                                <a:gd name="T44" fmla="*/ 15 w 98"/>
                                <a:gd name="T45" fmla="*/ 133 h 142"/>
                                <a:gd name="T46" fmla="*/ 0 w 98"/>
                                <a:gd name="T47" fmla="*/ 103 h 142"/>
                                <a:gd name="T48" fmla="*/ 19 w 98"/>
                                <a:gd name="T49" fmla="*/ 103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8" h="142">
                                  <a:moveTo>
                                    <a:pt x="19" y="103"/>
                                  </a:moveTo>
                                  <a:lnTo>
                                    <a:pt x="19" y="103"/>
                                  </a:lnTo>
                                  <a:cubicBezTo>
                                    <a:pt x="20" y="113"/>
                                    <a:pt x="25" y="120"/>
                                    <a:pt x="33" y="124"/>
                                  </a:cubicBezTo>
                                  <a:cubicBezTo>
                                    <a:pt x="37" y="126"/>
                                    <a:pt x="42" y="127"/>
                                    <a:pt x="48" y="127"/>
                                  </a:cubicBezTo>
                                  <a:cubicBezTo>
                                    <a:pt x="58" y="127"/>
                                    <a:pt x="66" y="124"/>
                                    <a:pt x="71" y="117"/>
                                  </a:cubicBezTo>
                                  <a:cubicBezTo>
                                    <a:pt x="76" y="110"/>
                                    <a:pt x="78" y="103"/>
                                    <a:pt x="78" y="95"/>
                                  </a:cubicBezTo>
                                  <a:cubicBezTo>
                                    <a:pt x="78" y="85"/>
                                    <a:pt x="75" y="77"/>
                                    <a:pt x="69" y="72"/>
                                  </a:cubicBezTo>
                                  <a:cubicBezTo>
                                    <a:pt x="63" y="66"/>
                                    <a:pt x="56" y="64"/>
                                    <a:pt x="48" y="64"/>
                                  </a:cubicBezTo>
                                  <a:cubicBezTo>
                                    <a:pt x="42" y="64"/>
                                    <a:pt x="36" y="65"/>
                                    <a:pt x="32" y="67"/>
                                  </a:cubicBezTo>
                                  <a:cubicBezTo>
                                    <a:pt x="28" y="70"/>
                                    <a:pt x="24" y="73"/>
                                    <a:pt x="21" y="77"/>
                                  </a:cubicBezTo>
                                  <a:lnTo>
                                    <a:pt x="6" y="76"/>
                                  </a:lnTo>
                                  <a:lnTo>
                                    <a:pt x="16" y="0"/>
                                  </a:lnTo>
                                  <a:lnTo>
                                    <a:pt x="90" y="0"/>
                                  </a:lnTo>
                                  <a:lnTo>
                                    <a:pt x="90" y="17"/>
                                  </a:lnTo>
                                  <a:lnTo>
                                    <a:pt x="30" y="17"/>
                                  </a:lnTo>
                                  <a:lnTo>
                                    <a:pt x="24" y="56"/>
                                  </a:lnTo>
                                  <a:cubicBezTo>
                                    <a:pt x="27" y="54"/>
                                    <a:pt x="30" y="52"/>
                                    <a:pt x="33" y="51"/>
                                  </a:cubicBezTo>
                                  <a:cubicBezTo>
                                    <a:pt x="38" y="49"/>
                                    <a:pt x="44" y="48"/>
                                    <a:pt x="51" y="48"/>
                                  </a:cubicBezTo>
                                  <a:cubicBezTo>
                                    <a:pt x="64" y="48"/>
                                    <a:pt x="75" y="52"/>
                                    <a:pt x="84" y="60"/>
                                  </a:cubicBezTo>
                                  <a:cubicBezTo>
                                    <a:pt x="93" y="68"/>
                                    <a:pt x="98" y="79"/>
                                    <a:pt x="98" y="92"/>
                                  </a:cubicBezTo>
                                  <a:cubicBezTo>
                                    <a:pt x="98" y="105"/>
                                    <a:pt x="93" y="117"/>
                                    <a:pt x="85" y="127"/>
                                  </a:cubicBezTo>
                                  <a:cubicBezTo>
                                    <a:pt x="77" y="137"/>
                                    <a:pt x="64" y="142"/>
                                    <a:pt x="46" y="142"/>
                                  </a:cubicBezTo>
                                  <a:cubicBezTo>
                                    <a:pt x="34" y="142"/>
                                    <a:pt x="24" y="139"/>
                                    <a:pt x="15" y="133"/>
                                  </a:cubicBezTo>
                                  <a:cubicBezTo>
                                    <a:pt x="6" y="126"/>
                                    <a:pt x="1" y="116"/>
                                    <a:pt x="0" y="103"/>
                                  </a:cubicBezTo>
                                  <a:lnTo>
                                    <a:pt x="19" y="10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86" name="Freeform 443"/>
                          <wps:cNvSpPr>
                            <a:spLocks/>
                          </wps:cNvSpPr>
                          <wps:spPr bwMode="auto">
                            <a:xfrm>
                              <a:off x="7386" y="3717"/>
                              <a:ext cx="17" cy="18"/>
                            </a:xfrm>
                            <a:custGeom>
                              <a:avLst/>
                              <a:gdLst>
                                <a:gd name="T0" fmla="*/ 0 w 21"/>
                                <a:gd name="T1" fmla="*/ 0 h 22"/>
                                <a:gd name="T2" fmla="*/ 0 w 21"/>
                                <a:gd name="T3" fmla="*/ 0 h 22"/>
                                <a:gd name="T4" fmla="*/ 21 w 21"/>
                                <a:gd name="T5" fmla="*/ 0 h 22"/>
                                <a:gd name="T6" fmla="*/ 21 w 21"/>
                                <a:gd name="T7" fmla="*/ 22 h 22"/>
                                <a:gd name="T8" fmla="*/ 0 w 21"/>
                                <a:gd name="T9" fmla="*/ 22 h 22"/>
                                <a:gd name="T10" fmla="*/ 0 w 21"/>
                                <a:gd name="T11" fmla="*/ 0 h 22"/>
                              </a:gdLst>
                              <a:ahLst/>
                              <a:cxnLst>
                                <a:cxn ang="0">
                                  <a:pos x="T0" y="T1"/>
                                </a:cxn>
                                <a:cxn ang="0">
                                  <a:pos x="T2" y="T3"/>
                                </a:cxn>
                                <a:cxn ang="0">
                                  <a:pos x="T4" y="T5"/>
                                </a:cxn>
                                <a:cxn ang="0">
                                  <a:pos x="T6" y="T7"/>
                                </a:cxn>
                                <a:cxn ang="0">
                                  <a:pos x="T8" y="T9"/>
                                </a:cxn>
                                <a:cxn ang="0">
                                  <a:pos x="T10" y="T11"/>
                                </a:cxn>
                              </a:cxnLst>
                              <a:rect l="0" t="0" r="r" b="b"/>
                              <a:pathLst>
                                <a:path w="21" h="22">
                                  <a:moveTo>
                                    <a:pt x="0" y="0"/>
                                  </a:moveTo>
                                  <a:lnTo>
                                    <a:pt x="0" y="0"/>
                                  </a:lnTo>
                                  <a:lnTo>
                                    <a:pt x="21" y="0"/>
                                  </a:lnTo>
                                  <a:lnTo>
                                    <a:pt x="21"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87" name="Freeform 444"/>
                          <wps:cNvSpPr>
                            <a:spLocks noEditPoints="1"/>
                          </wps:cNvSpPr>
                          <wps:spPr bwMode="auto">
                            <a:xfrm>
                              <a:off x="7423" y="3623"/>
                              <a:ext cx="76" cy="115"/>
                            </a:xfrm>
                            <a:custGeom>
                              <a:avLst/>
                              <a:gdLst>
                                <a:gd name="T0" fmla="*/ 20 w 96"/>
                                <a:gd name="T1" fmla="*/ 107 h 145"/>
                                <a:gd name="T2" fmla="*/ 20 w 96"/>
                                <a:gd name="T3" fmla="*/ 107 h 145"/>
                                <a:gd name="T4" fmla="*/ 31 w 96"/>
                                <a:gd name="T5" fmla="*/ 127 h 145"/>
                                <a:gd name="T6" fmla="*/ 44 w 96"/>
                                <a:gd name="T7" fmla="*/ 130 h 145"/>
                                <a:gd name="T8" fmla="*/ 65 w 96"/>
                                <a:gd name="T9" fmla="*/ 119 h 145"/>
                                <a:gd name="T10" fmla="*/ 78 w 96"/>
                                <a:gd name="T11" fmla="*/ 76 h 145"/>
                                <a:gd name="T12" fmla="*/ 63 w 96"/>
                                <a:gd name="T13" fmla="*/ 90 h 145"/>
                                <a:gd name="T14" fmla="*/ 45 w 96"/>
                                <a:gd name="T15" fmla="*/ 93 h 145"/>
                                <a:gd name="T16" fmla="*/ 12 w 96"/>
                                <a:gd name="T17" fmla="*/ 81 h 145"/>
                                <a:gd name="T18" fmla="*/ 0 w 96"/>
                                <a:gd name="T19" fmla="*/ 48 h 145"/>
                                <a:gd name="T20" fmla="*/ 12 w 96"/>
                                <a:gd name="T21" fmla="*/ 14 h 145"/>
                                <a:gd name="T22" fmla="*/ 47 w 96"/>
                                <a:gd name="T23" fmla="*/ 0 h 145"/>
                                <a:gd name="T24" fmla="*/ 89 w 96"/>
                                <a:gd name="T25" fmla="*/ 27 h 145"/>
                                <a:gd name="T26" fmla="*/ 96 w 96"/>
                                <a:gd name="T27" fmla="*/ 66 h 145"/>
                                <a:gd name="T28" fmla="*/ 88 w 96"/>
                                <a:gd name="T29" fmla="*/ 112 h 145"/>
                                <a:gd name="T30" fmla="*/ 44 w 96"/>
                                <a:gd name="T31" fmla="*/ 145 h 145"/>
                                <a:gd name="T32" fmla="*/ 13 w 96"/>
                                <a:gd name="T33" fmla="*/ 134 h 145"/>
                                <a:gd name="T34" fmla="*/ 2 w 96"/>
                                <a:gd name="T35" fmla="*/ 107 h 145"/>
                                <a:gd name="T36" fmla="*/ 20 w 96"/>
                                <a:gd name="T37" fmla="*/ 107 h 145"/>
                                <a:gd name="T38" fmla="*/ 47 w 96"/>
                                <a:gd name="T39" fmla="*/ 78 h 145"/>
                                <a:gd name="T40" fmla="*/ 47 w 96"/>
                                <a:gd name="T41" fmla="*/ 78 h 145"/>
                                <a:gd name="T42" fmla="*/ 66 w 96"/>
                                <a:gd name="T43" fmla="*/ 71 h 145"/>
                                <a:gd name="T44" fmla="*/ 75 w 96"/>
                                <a:gd name="T45" fmla="*/ 47 h 145"/>
                                <a:gd name="T46" fmla="*/ 67 w 96"/>
                                <a:gd name="T47" fmla="*/ 23 h 145"/>
                                <a:gd name="T48" fmla="*/ 47 w 96"/>
                                <a:gd name="T49" fmla="*/ 16 h 145"/>
                                <a:gd name="T50" fmla="*/ 26 w 96"/>
                                <a:gd name="T51" fmla="*/ 24 h 145"/>
                                <a:gd name="T52" fmla="*/ 19 w 96"/>
                                <a:gd name="T53" fmla="*/ 48 h 145"/>
                                <a:gd name="T54" fmla="*/ 25 w 96"/>
                                <a:gd name="T55" fmla="*/ 70 h 145"/>
                                <a:gd name="T56" fmla="*/ 47 w 96"/>
                                <a:gd name="T57" fmla="*/ 78 h 145"/>
                                <a:gd name="T58" fmla="*/ 47 w 96"/>
                                <a:gd name="T59" fmla="*/ 7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96" h="145">
                                  <a:moveTo>
                                    <a:pt x="20" y="107"/>
                                  </a:moveTo>
                                  <a:lnTo>
                                    <a:pt x="20" y="107"/>
                                  </a:lnTo>
                                  <a:cubicBezTo>
                                    <a:pt x="20" y="117"/>
                                    <a:pt x="24" y="123"/>
                                    <a:pt x="31" y="127"/>
                                  </a:cubicBezTo>
                                  <a:cubicBezTo>
                                    <a:pt x="35" y="129"/>
                                    <a:pt x="39" y="130"/>
                                    <a:pt x="44" y="130"/>
                                  </a:cubicBezTo>
                                  <a:cubicBezTo>
                                    <a:pt x="52" y="130"/>
                                    <a:pt x="59" y="127"/>
                                    <a:pt x="65" y="119"/>
                                  </a:cubicBezTo>
                                  <a:cubicBezTo>
                                    <a:pt x="71" y="112"/>
                                    <a:pt x="75" y="98"/>
                                    <a:pt x="78" y="76"/>
                                  </a:cubicBezTo>
                                  <a:cubicBezTo>
                                    <a:pt x="74" y="83"/>
                                    <a:pt x="69" y="87"/>
                                    <a:pt x="63" y="90"/>
                                  </a:cubicBezTo>
                                  <a:cubicBezTo>
                                    <a:pt x="57" y="92"/>
                                    <a:pt x="51" y="93"/>
                                    <a:pt x="45" y="93"/>
                                  </a:cubicBezTo>
                                  <a:cubicBezTo>
                                    <a:pt x="31" y="93"/>
                                    <a:pt x="20" y="89"/>
                                    <a:pt x="12" y="81"/>
                                  </a:cubicBezTo>
                                  <a:cubicBezTo>
                                    <a:pt x="4" y="72"/>
                                    <a:pt x="0" y="61"/>
                                    <a:pt x="0" y="48"/>
                                  </a:cubicBezTo>
                                  <a:cubicBezTo>
                                    <a:pt x="0" y="35"/>
                                    <a:pt x="4" y="24"/>
                                    <a:pt x="12" y="14"/>
                                  </a:cubicBezTo>
                                  <a:cubicBezTo>
                                    <a:pt x="20" y="4"/>
                                    <a:pt x="31" y="0"/>
                                    <a:pt x="47" y="0"/>
                                  </a:cubicBezTo>
                                  <a:cubicBezTo>
                                    <a:pt x="67" y="0"/>
                                    <a:pt x="81" y="9"/>
                                    <a:pt x="89" y="27"/>
                                  </a:cubicBezTo>
                                  <a:cubicBezTo>
                                    <a:pt x="94" y="38"/>
                                    <a:pt x="96" y="50"/>
                                    <a:pt x="96" y="66"/>
                                  </a:cubicBezTo>
                                  <a:cubicBezTo>
                                    <a:pt x="96" y="83"/>
                                    <a:pt x="93" y="98"/>
                                    <a:pt x="88" y="112"/>
                                  </a:cubicBezTo>
                                  <a:cubicBezTo>
                                    <a:pt x="79" y="134"/>
                                    <a:pt x="65" y="145"/>
                                    <a:pt x="44" y="145"/>
                                  </a:cubicBezTo>
                                  <a:cubicBezTo>
                                    <a:pt x="30" y="145"/>
                                    <a:pt x="20" y="141"/>
                                    <a:pt x="13" y="134"/>
                                  </a:cubicBezTo>
                                  <a:cubicBezTo>
                                    <a:pt x="6" y="127"/>
                                    <a:pt x="2" y="118"/>
                                    <a:pt x="2" y="107"/>
                                  </a:cubicBezTo>
                                  <a:lnTo>
                                    <a:pt x="20" y="107"/>
                                  </a:lnTo>
                                  <a:close/>
                                  <a:moveTo>
                                    <a:pt x="47" y="78"/>
                                  </a:moveTo>
                                  <a:lnTo>
                                    <a:pt x="47" y="78"/>
                                  </a:lnTo>
                                  <a:cubicBezTo>
                                    <a:pt x="54" y="78"/>
                                    <a:pt x="60" y="76"/>
                                    <a:pt x="66" y="71"/>
                                  </a:cubicBezTo>
                                  <a:cubicBezTo>
                                    <a:pt x="72" y="66"/>
                                    <a:pt x="75" y="58"/>
                                    <a:pt x="75" y="47"/>
                                  </a:cubicBezTo>
                                  <a:cubicBezTo>
                                    <a:pt x="75" y="36"/>
                                    <a:pt x="72" y="28"/>
                                    <a:pt x="67" y="23"/>
                                  </a:cubicBezTo>
                                  <a:cubicBezTo>
                                    <a:pt x="62" y="18"/>
                                    <a:pt x="55" y="16"/>
                                    <a:pt x="47" y="16"/>
                                  </a:cubicBezTo>
                                  <a:cubicBezTo>
                                    <a:pt x="38" y="16"/>
                                    <a:pt x="32" y="19"/>
                                    <a:pt x="26" y="24"/>
                                  </a:cubicBezTo>
                                  <a:cubicBezTo>
                                    <a:pt x="21" y="30"/>
                                    <a:pt x="19" y="38"/>
                                    <a:pt x="19" y="48"/>
                                  </a:cubicBezTo>
                                  <a:cubicBezTo>
                                    <a:pt x="19" y="57"/>
                                    <a:pt x="21" y="64"/>
                                    <a:pt x="25" y="70"/>
                                  </a:cubicBezTo>
                                  <a:cubicBezTo>
                                    <a:pt x="30" y="75"/>
                                    <a:pt x="37" y="78"/>
                                    <a:pt x="47" y="78"/>
                                  </a:cubicBezTo>
                                  <a:lnTo>
                                    <a:pt x="47" y="7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88" name="Freeform 445"/>
                          <wps:cNvSpPr>
                            <a:spLocks/>
                          </wps:cNvSpPr>
                          <wps:spPr bwMode="auto">
                            <a:xfrm>
                              <a:off x="7511" y="3623"/>
                              <a:ext cx="78" cy="115"/>
                            </a:xfrm>
                            <a:custGeom>
                              <a:avLst/>
                              <a:gdLst>
                                <a:gd name="T0" fmla="*/ 47 w 99"/>
                                <a:gd name="T1" fmla="*/ 145 h 145"/>
                                <a:gd name="T2" fmla="*/ 47 w 99"/>
                                <a:gd name="T3" fmla="*/ 145 h 145"/>
                                <a:gd name="T4" fmla="*/ 11 w 99"/>
                                <a:gd name="T5" fmla="*/ 131 h 145"/>
                                <a:gd name="T6" fmla="*/ 0 w 99"/>
                                <a:gd name="T7" fmla="*/ 98 h 145"/>
                                <a:gd name="T8" fmla="*/ 18 w 99"/>
                                <a:gd name="T9" fmla="*/ 98 h 145"/>
                                <a:gd name="T10" fmla="*/ 23 w 99"/>
                                <a:gd name="T11" fmla="*/ 117 h 145"/>
                                <a:gd name="T12" fmla="*/ 48 w 99"/>
                                <a:gd name="T13" fmla="*/ 129 h 145"/>
                                <a:gd name="T14" fmla="*/ 71 w 99"/>
                                <a:gd name="T15" fmla="*/ 121 h 145"/>
                                <a:gd name="T16" fmla="*/ 79 w 99"/>
                                <a:gd name="T17" fmla="*/ 102 h 145"/>
                                <a:gd name="T18" fmla="*/ 70 w 99"/>
                                <a:gd name="T19" fmla="*/ 81 h 145"/>
                                <a:gd name="T20" fmla="*/ 46 w 99"/>
                                <a:gd name="T21" fmla="*/ 76 h 145"/>
                                <a:gd name="T22" fmla="*/ 42 w 99"/>
                                <a:gd name="T23" fmla="*/ 76 h 145"/>
                                <a:gd name="T24" fmla="*/ 38 w 99"/>
                                <a:gd name="T25" fmla="*/ 76 h 145"/>
                                <a:gd name="T26" fmla="*/ 38 w 99"/>
                                <a:gd name="T27" fmla="*/ 60 h 145"/>
                                <a:gd name="T28" fmla="*/ 43 w 99"/>
                                <a:gd name="T29" fmla="*/ 60 h 145"/>
                                <a:gd name="T30" fmla="*/ 47 w 99"/>
                                <a:gd name="T31" fmla="*/ 61 h 145"/>
                                <a:gd name="T32" fmla="*/ 63 w 99"/>
                                <a:gd name="T33" fmla="*/ 57 h 145"/>
                                <a:gd name="T34" fmla="*/ 75 w 99"/>
                                <a:gd name="T35" fmla="*/ 38 h 145"/>
                                <a:gd name="T36" fmla="*/ 67 w 99"/>
                                <a:gd name="T37" fmla="*/ 21 h 145"/>
                                <a:gd name="T38" fmla="*/ 50 w 99"/>
                                <a:gd name="T39" fmla="*/ 16 h 145"/>
                                <a:gd name="T40" fmla="*/ 25 w 99"/>
                                <a:gd name="T41" fmla="*/ 28 h 145"/>
                                <a:gd name="T42" fmla="*/ 21 w 99"/>
                                <a:gd name="T43" fmla="*/ 46 h 145"/>
                                <a:gd name="T44" fmla="*/ 3 w 99"/>
                                <a:gd name="T45" fmla="*/ 46 h 145"/>
                                <a:gd name="T46" fmla="*/ 10 w 99"/>
                                <a:gd name="T47" fmla="*/ 19 h 145"/>
                                <a:gd name="T48" fmla="*/ 48 w 99"/>
                                <a:gd name="T49" fmla="*/ 0 h 145"/>
                                <a:gd name="T50" fmla="*/ 81 w 99"/>
                                <a:gd name="T51" fmla="*/ 9 h 145"/>
                                <a:gd name="T52" fmla="*/ 93 w 99"/>
                                <a:gd name="T53" fmla="*/ 37 h 145"/>
                                <a:gd name="T54" fmla="*/ 86 w 99"/>
                                <a:gd name="T55" fmla="*/ 58 h 145"/>
                                <a:gd name="T56" fmla="*/ 75 w 99"/>
                                <a:gd name="T57" fmla="*/ 66 h 145"/>
                                <a:gd name="T58" fmla="*/ 92 w 99"/>
                                <a:gd name="T59" fmla="*/ 78 h 145"/>
                                <a:gd name="T60" fmla="*/ 99 w 99"/>
                                <a:gd name="T61" fmla="*/ 99 h 145"/>
                                <a:gd name="T62" fmla="*/ 85 w 99"/>
                                <a:gd name="T63" fmla="*/ 132 h 145"/>
                                <a:gd name="T64" fmla="*/ 47 w 99"/>
                                <a:gd name="T65" fmla="*/ 145 h 145"/>
                                <a:gd name="T66" fmla="*/ 47 w 99"/>
                                <a:gd name="T67" fmla="*/ 145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99" h="145">
                                  <a:moveTo>
                                    <a:pt x="47" y="145"/>
                                  </a:moveTo>
                                  <a:lnTo>
                                    <a:pt x="47" y="145"/>
                                  </a:lnTo>
                                  <a:cubicBezTo>
                                    <a:pt x="31" y="145"/>
                                    <a:pt x="19" y="140"/>
                                    <a:pt x="11" y="131"/>
                                  </a:cubicBezTo>
                                  <a:cubicBezTo>
                                    <a:pt x="4" y="122"/>
                                    <a:pt x="0" y="111"/>
                                    <a:pt x="0" y="98"/>
                                  </a:cubicBezTo>
                                  <a:lnTo>
                                    <a:pt x="18" y="98"/>
                                  </a:lnTo>
                                  <a:cubicBezTo>
                                    <a:pt x="19" y="107"/>
                                    <a:pt x="21" y="113"/>
                                    <a:pt x="23" y="117"/>
                                  </a:cubicBezTo>
                                  <a:cubicBezTo>
                                    <a:pt x="28" y="125"/>
                                    <a:pt x="36" y="129"/>
                                    <a:pt x="48" y="129"/>
                                  </a:cubicBezTo>
                                  <a:cubicBezTo>
                                    <a:pt x="58" y="129"/>
                                    <a:pt x="65" y="126"/>
                                    <a:pt x="71" y="121"/>
                                  </a:cubicBezTo>
                                  <a:cubicBezTo>
                                    <a:pt x="77" y="116"/>
                                    <a:pt x="79" y="110"/>
                                    <a:pt x="79" y="102"/>
                                  </a:cubicBezTo>
                                  <a:cubicBezTo>
                                    <a:pt x="79" y="92"/>
                                    <a:pt x="76" y="85"/>
                                    <a:pt x="70" y="81"/>
                                  </a:cubicBezTo>
                                  <a:cubicBezTo>
                                    <a:pt x="65" y="78"/>
                                    <a:pt x="56" y="76"/>
                                    <a:pt x="46" y="76"/>
                                  </a:cubicBezTo>
                                  <a:cubicBezTo>
                                    <a:pt x="44" y="76"/>
                                    <a:pt x="43" y="76"/>
                                    <a:pt x="42" y="76"/>
                                  </a:cubicBezTo>
                                  <a:cubicBezTo>
                                    <a:pt x="41" y="76"/>
                                    <a:pt x="40" y="76"/>
                                    <a:pt x="38" y="76"/>
                                  </a:cubicBezTo>
                                  <a:lnTo>
                                    <a:pt x="38" y="60"/>
                                  </a:lnTo>
                                  <a:cubicBezTo>
                                    <a:pt x="40" y="60"/>
                                    <a:pt x="42" y="60"/>
                                    <a:pt x="43" y="60"/>
                                  </a:cubicBezTo>
                                  <a:cubicBezTo>
                                    <a:pt x="44" y="61"/>
                                    <a:pt x="46" y="61"/>
                                    <a:pt x="47" y="61"/>
                                  </a:cubicBezTo>
                                  <a:cubicBezTo>
                                    <a:pt x="54" y="61"/>
                                    <a:pt x="59" y="60"/>
                                    <a:pt x="63" y="57"/>
                                  </a:cubicBezTo>
                                  <a:cubicBezTo>
                                    <a:pt x="71" y="54"/>
                                    <a:pt x="75" y="47"/>
                                    <a:pt x="75" y="38"/>
                                  </a:cubicBezTo>
                                  <a:cubicBezTo>
                                    <a:pt x="75" y="31"/>
                                    <a:pt x="72" y="25"/>
                                    <a:pt x="67" y="21"/>
                                  </a:cubicBezTo>
                                  <a:cubicBezTo>
                                    <a:pt x="62" y="18"/>
                                    <a:pt x="56" y="16"/>
                                    <a:pt x="50" y="16"/>
                                  </a:cubicBezTo>
                                  <a:cubicBezTo>
                                    <a:pt x="38" y="16"/>
                                    <a:pt x="30" y="20"/>
                                    <a:pt x="25" y="28"/>
                                  </a:cubicBezTo>
                                  <a:cubicBezTo>
                                    <a:pt x="23" y="32"/>
                                    <a:pt x="21" y="38"/>
                                    <a:pt x="21" y="46"/>
                                  </a:cubicBezTo>
                                  <a:lnTo>
                                    <a:pt x="3" y="46"/>
                                  </a:lnTo>
                                  <a:cubicBezTo>
                                    <a:pt x="3" y="36"/>
                                    <a:pt x="5" y="27"/>
                                    <a:pt x="10" y="19"/>
                                  </a:cubicBezTo>
                                  <a:cubicBezTo>
                                    <a:pt x="17" y="6"/>
                                    <a:pt x="30" y="0"/>
                                    <a:pt x="48" y="0"/>
                                  </a:cubicBezTo>
                                  <a:cubicBezTo>
                                    <a:pt x="62" y="0"/>
                                    <a:pt x="73" y="3"/>
                                    <a:pt x="81" y="9"/>
                                  </a:cubicBezTo>
                                  <a:cubicBezTo>
                                    <a:pt x="89" y="16"/>
                                    <a:pt x="93" y="25"/>
                                    <a:pt x="93" y="37"/>
                                  </a:cubicBezTo>
                                  <a:cubicBezTo>
                                    <a:pt x="93" y="46"/>
                                    <a:pt x="91" y="53"/>
                                    <a:pt x="86" y="58"/>
                                  </a:cubicBezTo>
                                  <a:cubicBezTo>
                                    <a:pt x="83" y="61"/>
                                    <a:pt x="79" y="64"/>
                                    <a:pt x="75" y="66"/>
                                  </a:cubicBezTo>
                                  <a:cubicBezTo>
                                    <a:pt x="82" y="68"/>
                                    <a:pt x="88" y="72"/>
                                    <a:pt x="92" y="78"/>
                                  </a:cubicBezTo>
                                  <a:cubicBezTo>
                                    <a:pt x="96" y="84"/>
                                    <a:pt x="99" y="91"/>
                                    <a:pt x="99" y="99"/>
                                  </a:cubicBezTo>
                                  <a:cubicBezTo>
                                    <a:pt x="99" y="113"/>
                                    <a:pt x="94" y="124"/>
                                    <a:pt x="85" y="132"/>
                                  </a:cubicBezTo>
                                  <a:cubicBezTo>
                                    <a:pt x="76" y="141"/>
                                    <a:pt x="64" y="145"/>
                                    <a:pt x="47" y="145"/>
                                  </a:cubicBezTo>
                                  <a:lnTo>
                                    <a:pt x="47" y="145"/>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89" name="Freeform 446"/>
                          <wps:cNvSpPr>
                            <a:spLocks noEditPoints="1"/>
                          </wps:cNvSpPr>
                          <wps:spPr bwMode="auto">
                            <a:xfrm>
                              <a:off x="7198" y="3935"/>
                              <a:ext cx="80" cy="112"/>
                            </a:xfrm>
                            <a:custGeom>
                              <a:avLst/>
                              <a:gdLst>
                                <a:gd name="T0" fmla="*/ 62 w 101"/>
                                <a:gd name="T1" fmla="*/ 91 h 141"/>
                                <a:gd name="T2" fmla="*/ 62 w 101"/>
                                <a:gd name="T3" fmla="*/ 91 h 141"/>
                                <a:gd name="T4" fmla="*/ 62 w 101"/>
                                <a:gd name="T5" fmla="*/ 27 h 141"/>
                                <a:gd name="T6" fmla="*/ 17 w 101"/>
                                <a:gd name="T7" fmla="*/ 91 h 141"/>
                                <a:gd name="T8" fmla="*/ 62 w 101"/>
                                <a:gd name="T9" fmla="*/ 91 h 141"/>
                                <a:gd name="T10" fmla="*/ 62 w 101"/>
                                <a:gd name="T11" fmla="*/ 141 h 141"/>
                                <a:gd name="T12" fmla="*/ 62 w 101"/>
                                <a:gd name="T13" fmla="*/ 141 h 141"/>
                                <a:gd name="T14" fmla="*/ 62 w 101"/>
                                <a:gd name="T15" fmla="*/ 107 h 141"/>
                                <a:gd name="T16" fmla="*/ 0 w 101"/>
                                <a:gd name="T17" fmla="*/ 107 h 141"/>
                                <a:gd name="T18" fmla="*/ 0 w 101"/>
                                <a:gd name="T19" fmla="*/ 89 h 141"/>
                                <a:gd name="T20" fmla="*/ 65 w 101"/>
                                <a:gd name="T21" fmla="*/ 0 h 141"/>
                                <a:gd name="T22" fmla="*/ 80 w 101"/>
                                <a:gd name="T23" fmla="*/ 0 h 141"/>
                                <a:gd name="T24" fmla="*/ 80 w 101"/>
                                <a:gd name="T25" fmla="*/ 91 h 141"/>
                                <a:gd name="T26" fmla="*/ 101 w 101"/>
                                <a:gd name="T27" fmla="*/ 91 h 141"/>
                                <a:gd name="T28" fmla="*/ 101 w 101"/>
                                <a:gd name="T29" fmla="*/ 107 h 141"/>
                                <a:gd name="T30" fmla="*/ 80 w 101"/>
                                <a:gd name="T31" fmla="*/ 107 h 141"/>
                                <a:gd name="T32" fmla="*/ 80 w 101"/>
                                <a:gd name="T33" fmla="*/ 141 h 141"/>
                                <a:gd name="T34" fmla="*/ 62 w 101"/>
                                <a:gd name="T35"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01" h="141">
                                  <a:moveTo>
                                    <a:pt x="62" y="91"/>
                                  </a:moveTo>
                                  <a:lnTo>
                                    <a:pt x="62" y="91"/>
                                  </a:lnTo>
                                  <a:lnTo>
                                    <a:pt x="62" y="27"/>
                                  </a:lnTo>
                                  <a:lnTo>
                                    <a:pt x="17" y="91"/>
                                  </a:lnTo>
                                  <a:lnTo>
                                    <a:pt x="62" y="91"/>
                                  </a:lnTo>
                                  <a:close/>
                                  <a:moveTo>
                                    <a:pt x="62" y="141"/>
                                  </a:moveTo>
                                  <a:lnTo>
                                    <a:pt x="62" y="141"/>
                                  </a:lnTo>
                                  <a:lnTo>
                                    <a:pt x="62" y="107"/>
                                  </a:lnTo>
                                  <a:lnTo>
                                    <a:pt x="0" y="107"/>
                                  </a:lnTo>
                                  <a:lnTo>
                                    <a:pt x="0" y="89"/>
                                  </a:lnTo>
                                  <a:lnTo>
                                    <a:pt x="65" y="0"/>
                                  </a:lnTo>
                                  <a:lnTo>
                                    <a:pt x="80" y="0"/>
                                  </a:lnTo>
                                  <a:lnTo>
                                    <a:pt x="80" y="91"/>
                                  </a:lnTo>
                                  <a:lnTo>
                                    <a:pt x="101" y="91"/>
                                  </a:lnTo>
                                  <a:lnTo>
                                    <a:pt x="101" y="107"/>
                                  </a:lnTo>
                                  <a:lnTo>
                                    <a:pt x="80" y="107"/>
                                  </a:lnTo>
                                  <a:lnTo>
                                    <a:pt x="80" y="141"/>
                                  </a:lnTo>
                                  <a:lnTo>
                                    <a:pt x="62" y="1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90" name="Freeform 447"/>
                          <wps:cNvSpPr>
                            <a:spLocks noEditPoints="1"/>
                          </wps:cNvSpPr>
                          <wps:spPr bwMode="auto">
                            <a:xfrm>
                              <a:off x="7288" y="3935"/>
                              <a:ext cx="78" cy="115"/>
                            </a:xfrm>
                            <a:custGeom>
                              <a:avLst/>
                              <a:gdLst>
                                <a:gd name="T0" fmla="*/ 49 w 98"/>
                                <a:gd name="T1" fmla="*/ 0 h 145"/>
                                <a:gd name="T2" fmla="*/ 49 w 98"/>
                                <a:gd name="T3" fmla="*/ 0 h 145"/>
                                <a:gd name="T4" fmla="*/ 88 w 98"/>
                                <a:gd name="T5" fmla="*/ 23 h 145"/>
                                <a:gd name="T6" fmla="*/ 98 w 98"/>
                                <a:gd name="T7" fmla="*/ 71 h 145"/>
                                <a:gd name="T8" fmla="*/ 89 w 98"/>
                                <a:gd name="T9" fmla="*/ 118 h 145"/>
                                <a:gd name="T10" fmla="*/ 48 w 98"/>
                                <a:gd name="T11" fmla="*/ 145 h 145"/>
                                <a:gd name="T12" fmla="*/ 11 w 98"/>
                                <a:gd name="T13" fmla="*/ 123 h 145"/>
                                <a:gd name="T14" fmla="*/ 0 w 98"/>
                                <a:gd name="T15" fmla="*/ 74 h 145"/>
                                <a:gd name="T16" fmla="*/ 6 w 98"/>
                                <a:gd name="T17" fmla="*/ 32 h 145"/>
                                <a:gd name="T18" fmla="*/ 49 w 98"/>
                                <a:gd name="T19" fmla="*/ 0 h 145"/>
                                <a:gd name="T20" fmla="*/ 49 w 98"/>
                                <a:gd name="T21" fmla="*/ 0 h 145"/>
                                <a:gd name="T22" fmla="*/ 48 w 98"/>
                                <a:gd name="T23" fmla="*/ 129 h 145"/>
                                <a:gd name="T24" fmla="*/ 48 w 98"/>
                                <a:gd name="T25" fmla="*/ 129 h 145"/>
                                <a:gd name="T26" fmla="*/ 70 w 98"/>
                                <a:gd name="T27" fmla="*/ 117 h 145"/>
                                <a:gd name="T28" fmla="*/ 78 w 98"/>
                                <a:gd name="T29" fmla="*/ 71 h 145"/>
                                <a:gd name="T30" fmla="*/ 73 w 98"/>
                                <a:gd name="T31" fmla="*/ 32 h 145"/>
                                <a:gd name="T32" fmla="*/ 50 w 98"/>
                                <a:gd name="T33" fmla="*/ 16 h 145"/>
                                <a:gd name="T34" fmla="*/ 27 w 98"/>
                                <a:gd name="T35" fmla="*/ 31 h 145"/>
                                <a:gd name="T36" fmla="*/ 19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8"/>
                                    <a:pt x="88" y="23"/>
                                  </a:cubicBezTo>
                                  <a:cubicBezTo>
                                    <a:pt x="94" y="34"/>
                                    <a:pt x="98" y="50"/>
                                    <a:pt x="98" y="71"/>
                                  </a:cubicBezTo>
                                  <a:cubicBezTo>
                                    <a:pt x="98" y="90"/>
                                    <a:pt x="95" y="106"/>
                                    <a:pt x="89" y="118"/>
                                  </a:cubicBezTo>
                                  <a:cubicBezTo>
                                    <a:pt x="81" y="136"/>
                                    <a:pt x="67" y="145"/>
                                    <a:pt x="48" y="145"/>
                                  </a:cubicBezTo>
                                  <a:cubicBezTo>
                                    <a:pt x="31" y="145"/>
                                    <a:pt x="19" y="138"/>
                                    <a:pt x="11" y="123"/>
                                  </a:cubicBezTo>
                                  <a:cubicBezTo>
                                    <a:pt x="4" y="111"/>
                                    <a:pt x="0" y="94"/>
                                    <a:pt x="0" y="74"/>
                                  </a:cubicBezTo>
                                  <a:cubicBezTo>
                                    <a:pt x="0" y="58"/>
                                    <a:pt x="2" y="44"/>
                                    <a:pt x="6" y="32"/>
                                  </a:cubicBezTo>
                                  <a:cubicBezTo>
                                    <a:pt x="14" y="11"/>
                                    <a:pt x="28" y="0"/>
                                    <a:pt x="49" y="0"/>
                                  </a:cubicBezTo>
                                  <a:lnTo>
                                    <a:pt x="49" y="0"/>
                                  </a:lnTo>
                                  <a:close/>
                                  <a:moveTo>
                                    <a:pt x="48" y="129"/>
                                  </a:moveTo>
                                  <a:lnTo>
                                    <a:pt x="48" y="129"/>
                                  </a:lnTo>
                                  <a:cubicBezTo>
                                    <a:pt x="58" y="129"/>
                                    <a:pt x="65" y="125"/>
                                    <a:pt x="70" y="117"/>
                                  </a:cubicBezTo>
                                  <a:cubicBezTo>
                                    <a:pt x="76" y="109"/>
                                    <a:pt x="78" y="93"/>
                                    <a:pt x="78" y="71"/>
                                  </a:cubicBezTo>
                                  <a:cubicBezTo>
                                    <a:pt x="78" y="55"/>
                                    <a:pt x="77" y="42"/>
                                    <a:pt x="73" y="32"/>
                                  </a:cubicBezTo>
                                  <a:cubicBezTo>
                                    <a:pt x="69" y="21"/>
                                    <a:pt x="61" y="16"/>
                                    <a:pt x="50" y="16"/>
                                  </a:cubicBezTo>
                                  <a:cubicBezTo>
                                    <a:pt x="39" y="16"/>
                                    <a:pt x="31" y="21"/>
                                    <a:pt x="27" y="31"/>
                                  </a:cubicBezTo>
                                  <a:cubicBezTo>
                                    <a:pt x="22" y="41"/>
                                    <a:pt x="19" y="55"/>
                                    <a:pt x="19" y="74"/>
                                  </a:cubicBezTo>
                                  <a:cubicBezTo>
                                    <a:pt x="19" y="89"/>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91" name="Freeform 448"/>
                          <wps:cNvSpPr>
                            <a:spLocks/>
                          </wps:cNvSpPr>
                          <wps:spPr bwMode="auto">
                            <a:xfrm>
                              <a:off x="7386" y="4030"/>
                              <a:ext cx="17" cy="17"/>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92" name="Freeform 449"/>
                          <wps:cNvSpPr>
                            <a:spLocks noEditPoints="1"/>
                          </wps:cNvSpPr>
                          <wps:spPr bwMode="auto">
                            <a:xfrm>
                              <a:off x="7421" y="3935"/>
                              <a:ext cx="80" cy="112"/>
                            </a:xfrm>
                            <a:custGeom>
                              <a:avLst/>
                              <a:gdLst>
                                <a:gd name="T0" fmla="*/ 62 w 101"/>
                                <a:gd name="T1" fmla="*/ 91 h 141"/>
                                <a:gd name="T2" fmla="*/ 62 w 101"/>
                                <a:gd name="T3" fmla="*/ 91 h 141"/>
                                <a:gd name="T4" fmla="*/ 62 w 101"/>
                                <a:gd name="T5" fmla="*/ 27 h 141"/>
                                <a:gd name="T6" fmla="*/ 17 w 101"/>
                                <a:gd name="T7" fmla="*/ 91 h 141"/>
                                <a:gd name="T8" fmla="*/ 62 w 101"/>
                                <a:gd name="T9" fmla="*/ 91 h 141"/>
                                <a:gd name="T10" fmla="*/ 62 w 101"/>
                                <a:gd name="T11" fmla="*/ 141 h 141"/>
                                <a:gd name="T12" fmla="*/ 62 w 101"/>
                                <a:gd name="T13" fmla="*/ 141 h 141"/>
                                <a:gd name="T14" fmla="*/ 62 w 101"/>
                                <a:gd name="T15" fmla="*/ 107 h 141"/>
                                <a:gd name="T16" fmla="*/ 0 w 101"/>
                                <a:gd name="T17" fmla="*/ 107 h 141"/>
                                <a:gd name="T18" fmla="*/ 0 w 101"/>
                                <a:gd name="T19" fmla="*/ 89 h 141"/>
                                <a:gd name="T20" fmla="*/ 65 w 101"/>
                                <a:gd name="T21" fmla="*/ 0 h 141"/>
                                <a:gd name="T22" fmla="*/ 80 w 101"/>
                                <a:gd name="T23" fmla="*/ 0 h 141"/>
                                <a:gd name="T24" fmla="*/ 80 w 101"/>
                                <a:gd name="T25" fmla="*/ 91 h 141"/>
                                <a:gd name="T26" fmla="*/ 101 w 101"/>
                                <a:gd name="T27" fmla="*/ 91 h 141"/>
                                <a:gd name="T28" fmla="*/ 101 w 101"/>
                                <a:gd name="T29" fmla="*/ 107 h 141"/>
                                <a:gd name="T30" fmla="*/ 80 w 101"/>
                                <a:gd name="T31" fmla="*/ 107 h 141"/>
                                <a:gd name="T32" fmla="*/ 80 w 101"/>
                                <a:gd name="T33" fmla="*/ 141 h 141"/>
                                <a:gd name="T34" fmla="*/ 62 w 101"/>
                                <a:gd name="T35"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01" h="141">
                                  <a:moveTo>
                                    <a:pt x="62" y="91"/>
                                  </a:moveTo>
                                  <a:lnTo>
                                    <a:pt x="62" y="91"/>
                                  </a:lnTo>
                                  <a:lnTo>
                                    <a:pt x="62" y="27"/>
                                  </a:lnTo>
                                  <a:lnTo>
                                    <a:pt x="17" y="91"/>
                                  </a:lnTo>
                                  <a:lnTo>
                                    <a:pt x="62" y="91"/>
                                  </a:lnTo>
                                  <a:close/>
                                  <a:moveTo>
                                    <a:pt x="62" y="141"/>
                                  </a:moveTo>
                                  <a:lnTo>
                                    <a:pt x="62" y="141"/>
                                  </a:lnTo>
                                  <a:lnTo>
                                    <a:pt x="62" y="107"/>
                                  </a:lnTo>
                                  <a:lnTo>
                                    <a:pt x="0" y="107"/>
                                  </a:lnTo>
                                  <a:lnTo>
                                    <a:pt x="0" y="89"/>
                                  </a:lnTo>
                                  <a:lnTo>
                                    <a:pt x="65" y="0"/>
                                  </a:lnTo>
                                  <a:lnTo>
                                    <a:pt x="80" y="0"/>
                                  </a:lnTo>
                                  <a:lnTo>
                                    <a:pt x="80" y="91"/>
                                  </a:lnTo>
                                  <a:lnTo>
                                    <a:pt x="101" y="91"/>
                                  </a:lnTo>
                                  <a:lnTo>
                                    <a:pt x="101" y="107"/>
                                  </a:lnTo>
                                  <a:lnTo>
                                    <a:pt x="80" y="107"/>
                                  </a:lnTo>
                                  <a:lnTo>
                                    <a:pt x="80" y="141"/>
                                  </a:lnTo>
                                  <a:lnTo>
                                    <a:pt x="62" y="1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93" name="Freeform 450"/>
                          <wps:cNvSpPr>
                            <a:spLocks/>
                          </wps:cNvSpPr>
                          <wps:spPr bwMode="auto">
                            <a:xfrm>
                              <a:off x="7512" y="3937"/>
                              <a:ext cx="79" cy="110"/>
                            </a:xfrm>
                            <a:custGeom>
                              <a:avLst/>
                              <a:gdLst>
                                <a:gd name="T0" fmla="*/ 99 w 99"/>
                                <a:gd name="T1" fmla="*/ 0 h 139"/>
                                <a:gd name="T2" fmla="*/ 99 w 99"/>
                                <a:gd name="T3" fmla="*/ 0 h 139"/>
                                <a:gd name="T4" fmla="*/ 99 w 99"/>
                                <a:gd name="T5" fmla="*/ 16 h 139"/>
                                <a:gd name="T6" fmla="*/ 80 w 99"/>
                                <a:gd name="T7" fmla="*/ 39 h 139"/>
                                <a:gd name="T8" fmla="*/ 61 w 99"/>
                                <a:gd name="T9" fmla="*/ 74 h 139"/>
                                <a:gd name="T10" fmla="*/ 48 w 99"/>
                                <a:gd name="T11" fmla="*/ 108 h 139"/>
                                <a:gd name="T12" fmla="*/ 40 w 99"/>
                                <a:gd name="T13" fmla="*/ 139 h 139"/>
                                <a:gd name="T14" fmla="*/ 20 w 99"/>
                                <a:gd name="T15" fmla="*/ 139 h 139"/>
                                <a:gd name="T16" fmla="*/ 50 w 99"/>
                                <a:gd name="T17" fmla="*/ 59 h 139"/>
                                <a:gd name="T18" fmla="*/ 78 w 99"/>
                                <a:gd name="T19" fmla="*/ 18 h 139"/>
                                <a:gd name="T20" fmla="*/ 0 w 99"/>
                                <a:gd name="T21" fmla="*/ 18 h 139"/>
                                <a:gd name="T22" fmla="*/ 0 w 99"/>
                                <a:gd name="T23" fmla="*/ 0 h 139"/>
                                <a:gd name="T24" fmla="*/ 99 w 99"/>
                                <a:gd name="T25"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99" h="139">
                                  <a:moveTo>
                                    <a:pt x="99" y="0"/>
                                  </a:moveTo>
                                  <a:lnTo>
                                    <a:pt x="99" y="0"/>
                                  </a:lnTo>
                                  <a:lnTo>
                                    <a:pt x="99" y="16"/>
                                  </a:lnTo>
                                  <a:cubicBezTo>
                                    <a:pt x="94" y="20"/>
                                    <a:pt x="88" y="28"/>
                                    <a:pt x="80" y="39"/>
                                  </a:cubicBezTo>
                                  <a:cubicBezTo>
                                    <a:pt x="73" y="50"/>
                                    <a:pt x="66" y="62"/>
                                    <a:pt x="61" y="74"/>
                                  </a:cubicBezTo>
                                  <a:cubicBezTo>
                                    <a:pt x="55" y="87"/>
                                    <a:pt x="50" y="98"/>
                                    <a:pt x="48" y="108"/>
                                  </a:cubicBezTo>
                                  <a:cubicBezTo>
                                    <a:pt x="46" y="114"/>
                                    <a:pt x="43" y="125"/>
                                    <a:pt x="40" y="139"/>
                                  </a:cubicBezTo>
                                  <a:lnTo>
                                    <a:pt x="20" y="139"/>
                                  </a:lnTo>
                                  <a:cubicBezTo>
                                    <a:pt x="25" y="112"/>
                                    <a:pt x="35" y="86"/>
                                    <a:pt x="50" y="59"/>
                                  </a:cubicBezTo>
                                  <a:cubicBezTo>
                                    <a:pt x="59" y="43"/>
                                    <a:pt x="69" y="30"/>
                                    <a:pt x="78" y="18"/>
                                  </a:cubicBezTo>
                                  <a:lnTo>
                                    <a:pt x="0" y="18"/>
                                  </a:lnTo>
                                  <a:lnTo>
                                    <a:pt x="0" y="0"/>
                                  </a:lnTo>
                                  <a:lnTo>
                                    <a:pt x="99"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94" name="Freeform 451"/>
                          <wps:cNvSpPr>
                            <a:spLocks noEditPoints="1"/>
                          </wps:cNvSpPr>
                          <wps:spPr bwMode="auto">
                            <a:xfrm>
                              <a:off x="7198" y="2373"/>
                              <a:ext cx="80" cy="112"/>
                            </a:xfrm>
                            <a:custGeom>
                              <a:avLst/>
                              <a:gdLst>
                                <a:gd name="T0" fmla="*/ 62 w 101"/>
                                <a:gd name="T1" fmla="*/ 92 h 142"/>
                                <a:gd name="T2" fmla="*/ 62 w 101"/>
                                <a:gd name="T3" fmla="*/ 92 h 142"/>
                                <a:gd name="T4" fmla="*/ 62 w 101"/>
                                <a:gd name="T5" fmla="*/ 28 h 142"/>
                                <a:gd name="T6" fmla="*/ 17 w 101"/>
                                <a:gd name="T7" fmla="*/ 92 h 142"/>
                                <a:gd name="T8" fmla="*/ 62 w 101"/>
                                <a:gd name="T9" fmla="*/ 92 h 142"/>
                                <a:gd name="T10" fmla="*/ 62 w 101"/>
                                <a:gd name="T11" fmla="*/ 142 h 142"/>
                                <a:gd name="T12" fmla="*/ 62 w 101"/>
                                <a:gd name="T13" fmla="*/ 142 h 142"/>
                                <a:gd name="T14" fmla="*/ 62 w 101"/>
                                <a:gd name="T15" fmla="*/ 107 h 142"/>
                                <a:gd name="T16" fmla="*/ 0 w 101"/>
                                <a:gd name="T17" fmla="*/ 107 h 142"/>
                                <a:gd name="T18" fmla="*/ 0 w 101"/>
                                <a:gd name="T19" fmla="*/ 90 h 142"/>
                                <a:gd name="T20" fmla="*/ 65 w 101"/>
                                <a:gd name="T21" fmla="*/ 0 h 142"/>
                                <a:gd name="T22" fmla="*/ 80 w 101"/>
                                <a:gd name="T23" fmla="*/ 0 h 142"/>
                                <a:gd name="T24" fmla="*/ 80 w 101"/>
                                <a:gd name="T25" fmla="*/ 92 h 142"/>
                                <a:gd name="T26" fmla="*/ 101 w 101"/>
                                <a:gd name="T27" fmla="*/ 92 h 142"/>
                                <a:gd name="T28" fmla="*/ 101 w 101"/>
                                <a:gd name="T29" fmla="*/ 107 h 142"/>
                                <a:gd name="T30" fmla="*/ 80 w 101"/>
                                <a:gd name="T31" fmla="*/ 107 h 142"/>
                                <a:gd name="T32" fmla="*/ 80 w 101"/>
                                <a:gd name="T33" fmla="*/ 142 h 142"/>
                                <a:gd name="T34" fmla="*/ 62 w 101"/>
                                <a:gd name="T35"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01" h="142">
                                  <a:moveTo>
                                    <a:pt x="62" y="92"/>
                                  </a:moveTo>
                                  <a:lnTo>
                                    <a:pt x="62" y="92"/>
                                  </a:lnTo>
                                  <a:lnTo>
                                    <a:pt x="62" y="28"/>
                                  </a:lnTo>
                                  <a:lnTo>
                                    <a:pt x="17" y="92"/>
                                  </a:lnTo>
                                  <a:lnTo>
                                    <a:pt x="62" y="92"/>
                                  </a:lnTo>
                                  <a:close/>
                                  <a:moveTo>
                                    <a:pt x="62" y="142"/>
                                  </a:moveTo>
                                  <a:lnTo>
                                    <a:pt x="62" y="142"/>
                                  </a:lnTo>
                                  <a:lnTo>
                                    <a:pt x="62" y="107"/>
                                  </a:lnTo>
                                  <a:lnTo>
                                    <a:pt x="0" y="107"/>
                                  </a:lnTo>
                                  <a:lnTo>
                                    <a:pt x="0" y="90"/>
                                  </a:lnTo>
                                  <a:lnTo>
                                    <a:pt x="65" y="0"/>
                                  </a:lnTo>
                                  <a:lnTo>
                                    <a:pt x="80" y="0"/>
                                  </a:lnTo>
                                  <a:lnTo>
                                    <a:pt x="80" y="92"/>
                                  </a:lnTo>
                                  <a:lnTo>
                                    <a:pt x="101" y="92"/>
                                  </a:lnTo>
                                  <a:lnTo>
                                    <a:pt x="101" y="107"/>
                                  </a:lnTo>
                                  <a:lnTo>
                                    <a:pt x="80" y="107"/>
                                  </a:lnTo>
                                  <a:lnTo>
                                    <a:pt x="80" y="142"/>
                                  </a:lnTo>
                                  <a:lnTo>
                                    <a:pt x="62"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95" name="Freeform 452"/>
                          <wps:cNvSpPr>
                            <a:spLocks/>
                          </wps:cNvSpPr>
                          <wps:spPr bwMode="auto">
                            <a:xfrm>
                              <a:off x="7297" y="2468"/>
                              <a:ext cx="17" cy="17"/>
                            </a:xfrm>
                            <a:custGeom>
                              <a:avLst/>
                              <a:gdLst>
                                <a:gd name="T0" fmla="*/ 0 w 21"/>
                                <a:gd name="T1" fmla="*/ 0 h 22"/>
                                <a:gd name="T2" fmla="*/ 0 w 21"/>
                                <a:gd name="T3" fmla="*/ 0 h 22"/>
                                <a:gd name="T4" fmla="*/ 21 w 21"/>
                                <a:gd name="T5" fmla="*/ 0 h 22"/>
                                <a:gd name="T6" fmla="*/ 21 w 21"/>
                                <a:gd name="T7" fmla="*/ 22 h 22"/>
                                <a:gd name="T8" fmla="*/ 0 w 21"/>
                                <a:gd name="T9" fmla="*/ 22 h 22"/>
                                <a:gd name="T10" fmla="*/ 0 w 21"/>
                                <a:gd name="T11" fmla="*/ 0 h 22"/>
                              </a:gdLst>
                              <a:ahLst/>
                              <a:cxnLst>
                                <a:cxn ang="0">
                                  <a:pos x="T0" y="T1"/>
                                </a:cxn>
                                <a:cxn ang="0">
                                  <a:pos x="T2" y="T3"/>
                                </a:cxn>
                                <a:cxn ang="0">
                                  <a:pos x="T4" y="T5"/>
                                </a:cxn>
                                <a:cxn ang="0">
                                  <a:pos x="T6" y="T7"/>
                                </a:cxn>
                                <a:cxn ang="0">
                                  <a:pos x="T8" y="T9"/>
                                </a:cxn>
                                <a:cxn ang="0">
                                  <a:pos x="T10" y="T11"/>
                                </a:cxn>
                              </a:cxnLst>
                              <a:rect l="0" t="0" r="r" b="b"/>
                              <a:pathLst>
                                <a:path w="21" h="22">
                                  <a:moveTo>
                                    <a:pt x="0" y="0"/>
                                  </a:moveTo>
                                  <a:lnTo>
                                    <a:pt x="0" y="0"/>
                                  </a:lnTo>
                                  <a:lnTo>
                                    <a:pt x="21" y="0"/>
                                  </a:lnTo>
                                  <a:lnTo>
                                    <a:pt x="21"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96" name="Freeform 453"/>
                          <wps:cNvSpPr>
                            <a:spLocks/>
                          </wps:cNvSpPr>
                          <wps:spPr bwMode="auto">
                            <a:xfrm>
                              <a:off x="7333" y="2373"/>
                              <a:ext cx="77" cy="112"/>
                            </a:xfrm>
                            <a:custGeom>
                              <a:avLst/>
                              <a:gdLst>
                                <a:gd name="T0" fmla="*/ 0 w 97"/>
                                <a:gd name="T1" fmla="*/ 142 h 142"/>
                                <a:gd name="T2" fmla="*/ 0 w 97"/>
                                <a:gd name="T3" fmla="*/ 142 h 142"/>
                                <a:gd name="T4" fmla="*/ 7 w 97"/>
                                <a:gd name="T5" fmla="*/ 110 h 142"/>
                                <a:gd name="T6" fmla="*/ 33 w 97"/>
                                <a:gd name="T7" fmla="*/ 85 h 142"/>
                                <a:gd name="T8" fmla="*/ 52 w 97"/>
                                <a:gd name="T9" fmla="*/ 74 h 142"/>
                                <a:gd name="T10" fmla="*/ 70 w 97"/>
                                <a:gd name="T11" fmla="*/ 62 h 142"/>
                                <a:gd name="T12" fmla="*/ 78 w 97"/>
                                <a:gd name="T13" fmla="*/ 43 h 142"/>
                                <a:gd name="T14" fmla="*/ 70 w 97"/>
                                <a:gd name="T15" fmla="*/ 23 h 142"/>
                                <a:gd name="T16" fmla="*/ 51 w 97"/>
                                <a:gd name="T17" fmla="*/ 16 h 142"/>
                                <a:gd name="T18" fmla="*/ 25 w 97"/>
                                <a:gd name="T19" fmla="*/ 30 h 142"/>
                                <a:gd name="T20" fmla="*/ 21 w 97"/>
                                <a:gd name="T21" fmla="*/ 51 h 142"/>
                                <a:gd name="T22" fmla="*/ 3 w 97"/>
                                <a:gd name="T23" fmla="*/ 51 h 142"/>
                                <a:gd name="T24" fmla="*/ 10 w 97"/>
                                <a:gd name="T25" fmla="*/ 20 h 142"/>
                                <a:gd name="T26" fmla="*/ 51 w 97"/>
                                <a:gd name="T27" fmla="*/ 0 h 142"/>
                                <a:gd name="T28" fmla="*/ 86 w 97"/>
                                <a:gd name="T29" fmla="*/ 13 h 142"/>
                                <a:gd name="T30" fmla="*/ 97 w 97"/>
                                <a:gd name="T31" fmla="*/ 42 h 142"/>
                                <a:gd name="T32" fmla="*/ 85 w 97"/>
                                <a:gd name="T33" fmla="*/ 71 h 142"/>
                                <a:gd name="T34" fmla="*/ 61 w 97"/>
                                <a:gd name="T35" fmla="*/ 88 h 142"/>
                                <a:gd name="T36" fmla="*/ 47 w 97"/>
                                <a:gd name="T37" fmla="*/ 96 h 142"/>
                                <a:gd name="T38" fmla="*/ 32 w 97"/>
                                <a:gd name="T39" fmla="*/ 106 h 142"/>
                                <a:gd name="T40" fmla="*/ 19 w 97"/>
                                <a:gd name="T41" fmla="*/ 125 h 142"/>
                                <a:gd name="T42" fmla="*/ 97 w 97"/>
                                <a:gd name="T43" fmla="*/ 125 h 142"/>
                                <a:gd name="T44" fmla="*/ 97 w 97"/>
                                <a:gd name="T45" fmla="*/ 142 h 142"/>
                                <a:gd name="T46" fmla="*/ 0 w 97"/>
                                <a:gd name="T47"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7" h="142">
                                  <a:moveTo>
                                    <a:pt x="0" y="142"/>
                                  </a:moveTo>
                                  <a:lnTo>
                                    <a:pt x="0" y="142"/>
                                  </a:lnTo>
                                  <a:cubicBezTo>
                                    <a:pt x="0" y="129"/>
                                    <a:pt x="3" y="119"/>
                                    <a:pt x="7" y="110"/>
                                  </a:cubicBezTo>
                                  <a:cubicBezTo>
                                    <a:pt x="12" y="101"/>
                                    <a:pt x="20" y="93"/>
                                    <a:pt x="33" y="85"/>
                                  </a:cubicBezTo>
                                  <a:lnTo>
                                    <a:pt x="52" y="74"/>
                                  </a:lnTo>
                                  <a:cubicBezTo>
                                    <a:pt x="60" y="69"/>
                                    <a:pt x="66" y="65"/>
                                    <a:pt x="70" y="62"/>
                                  </a:cubicBezTo>
                                  <a:cubicBezTo>
                                    <a:pt x="75" y="56"/>
                                    <a:pt x="78" y="50"/>
                                    <a:pt x="78" y="43"/>
                                  </a:cubicBezTo>
                                  <a:cubicBezTo>
                                    <a:pt x="78" y="35"/>
                                    <a:pt x="75" y="28"/>
                                    <a:pt x="70" y="23"/>
                                  </a:cubicBezTo>
                                  <a:cubicBezTo>
                                    <a:pt x="65" y="19"/>
                                    <a:pt x="59" y="16"/>
                                    <a:pt x="51" y="16"/>
                                  </a:cubicBezTo>
                                  <a:cubicBezTo>
                                    <a:pt x="38" y="16"/>
                                    <a:pt x="30" y="21"/>
                                    <a:pt x="25" y="30"/>
                                  </a:cubicBezTo>
                                  <a:cubicBezTo>
                                    <a:pt x="23" y="35"/>
                                    <a:pt x="21" y="42"/>
                                    <a:pt x="21" y="51"/>
                                  </a:cubicBezTo>
                                  <a:lnTo>
                                    <a:pt x="3" y="51"/>
                                  </a:lnTo>
                                  <a:cubicBezTo>
                                    <a:pt x="3" y="38"/>
                                    <a:pt x="6" y="28"/>
                                    <a:pt x="10" y="20"/>
                                  </a:cubicBezTo>
                                  <a:cubicBezTo>
                                    <a:pt x="18" y="7"/>
                                    <a:pt x="31" y="0"/>
                                    <a:pt x="51" y="0"/>
                                  </a:cubicBezTo>
                                  <a:cubicBezTo>
                                    <a:pt x="67" y="0"/>
                                    <a:pt x="79" y="4"/>
                                    <a:pt x="86" y="13"/>
                                  </a:cubicBezTo>
                                  <a:cubicBezTo>
                                    <a:pt x="94" y="22"/>
                                    <a:pt x="97" y="32"/>
                                    <a:pt x="97" y="42"/>
                                  </a:cubicBezTo>
                                  <a:cubicBezTo>
                                    <a:pt x="97" y="54"/>
                                    <a:pt x="93" y="63"/>
                                    <a:pt x="85" y="71"/>
                                  </a:cubicBezTo>
                                  <a:cubicBezTo>
                                    <a:pt x="81" y="76"/>
                                    <a:pt x="72" y="82"/>
                                    <a:pt x="61" y="88"/>
                                  </a:cubicBezTo>
                                  <a:lnTo>
                                    <a:pt x="47" y="96"/>
                                  </a:lnTo>
                                  <a:cubicBezTo>
                                    <a:pt x="41" y="99"/>
                                    <a:pt x="36" y="103"/>
                                    <a:pt x="32" y="106"/>
                                  </a:cubicBezTo>
                                  <a:cubicBezTo>
                                    <a:pt x="25" y="112"/>
                                    <a:pt x="21" y="118"/>
                                    <a:pt x="19" y="125"/>
                                  </a:cubicBezTo>
                                  <a:lnTo>
                                    <a:pt x="97" y="125"/>
                                  </a:lnTo>
                                  <a:lnTo>
                                    <a:pt x="97" y="142"/>
                                  </a:lnTo>
                                  <a:lnTo>
                                    <a:pt x="0"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97" name="Freeform 454"/>
                          <wps:cNvSpPr>
                            <a:spLocks/>
                          </wps:cNvSpPr>
                          <wps:spPr bwMode="auto">
                            <a:xfrm>
                              <a:off x="7423" y="2375"/>
                              <a:ext cx="77" cy="113"/>
                            </a:xfrm>
                            <a:custGeom>
                              <a:avLst/>
                              <a:gdLst>
                                <a:gd name="T0" fmla="*/ 18 w 97"/>
                                <a:gd name="T1" fmla="*/ 103 h 142"/>
                                <a:gd name="T2" fmla="*/ 18 w 97"/>
                                <a:gd name="T3" fmla="*/ 103 h 142"/>
                                <a:gd name="T4" fmla="*/ 32 w 97"/>
                                <a:gd name="T5" fmla="*/ 124 h 142"/>
                                <a:gd name="T6" fmla="*/ 47 w 97"/>
                                <a:gd name="T7" fmla="*/ 127 h 142"/>
                                <a:gd name="T8" fmla="*/ 70 w 97"/>
                                <a:gd name="T9" fmla="*/ 117 h 142"/>
                                <a:gd name="T10" fmla="*/ 78 w 97"/>
                                <a:gd name="T11" fmla="*/ 94 h 142"/>
                                <a:gd name="T12" fmla="*/ 69 w 97"/>
                                <a:gd name="T13" fmla="*/ 71 h 142"/>
                                <a:gd name="T14" fmla="*/ 47 w 97"/>
                                <a:gd name="T15" fmla="*/ 63 h 142"/>
                                <a:gd name="T16" fmla="*/ 31 w 97"/>
                                <a:gd name="T17" fmla="*/ 67 h 142"/>
                                <a:gd name="T18" fmla="*/ 20 w 97"/>
                                <a:gd name="T19" fmla="*/ 77 h 142"/>
                                <a:gd name="T20" fmla="*/ 5 w 97"/>
                                <a:gd name="T21" fmla="*/ 76 h 142"/>
                                <a:gd name="T22" fmla="*/ 16 w 97"/>
                                <a:gd name="T23" fmla="*/ 0 h 142"/>
                                <a:gd name="T24" fmla="*/ 89 w 97"/>
                                <a:gd name="T25" fmla="*/ 0 h 142"/>
                                <a:gd name="T26" fmla="*/ 89 w 97"/>
                                <a:gd name="T27" fmla="*/ 17 h 142"/>
                                <a:gd name="T28" fmla="*/ 29 w 97"/>
                                <a:gd name="T29" fmla="*/ 17 h 142"/>
                                <a:gd name="T30" fmla="*/ 23 w 97"/>
                                <a:gd name="T31" fmla="*/ 56 h 142"/>
                                <a:gd name="T32" fmla="*/ 32 w 97"/>
                                <a:gd name="T33" fmla="*/ 51 h 142"/>
                                <a:gd name="T34" fmla="*/ 50 w 97"/>
                                <a:gd name="T35" fmla="*/ 47 h 142"/>
                                <a:gd name="T36" fmla="*/ 83 w 97"/>
                                <a:gd name="T37" fmla="*/ 60 h 142"/>
                                <a:gd name="T38" fmla="*/ 97 w 97"/>
                                <a:gd name="T39" fmla="*/ 92 h 142"/>
                                <a:gd name="T40" fmla="*/ 85 w 97"/>
                                <a:gd name="T41" fmla="*/ 127 h 142"/>
                                <a:gd name="T42" fmla="*/ 45 w 97"/>
                                <a:gd name="T43" fmla="*/ 142 h 142"/>
                                <a:gd name="T44" fmla="*/ 14 w 97"/>
                                <a:gd name="T45" fmla="*/ 132 h 142"/>
                                <a:gd name="T46" fmla="*/ 0 w 97"/>
                                <a:gd name="T47" fmla="*/ 103 h 142"/>
                                <a:gd name="T48" fmla="*/ 18 w 97"/>
                                <a:gd name="T49" fmla="*/ 103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7" h="142">
                                  <a:moveTo>
                                    <a:pt x="18" y="103"/>
                                  </a:moveTo>
                                  <a:lnTo>
                                    <a:pt x="18" y="103"/>
                                  </a:lnTo>
                                  <a:cubicBezTo>
                                    <a:pt x="19" y="113"/>
                                    <a:pt x="24" y="120"/>
                                    <a:pt x="32" y="124"/>
                                  </a:cubicBezTo>
                                  <a:cubicBezTo>
                                    <a:pt x="36" y="126"/>
                                    <a:pt x="41" y="127"/>
                                    <a:pt x="47" y="127"/>
                                  </a:cubicBezTo>
                                  <a:cubicBezTo>
                                    <a:pt x="57" y="127"/>
                                    <a:pt x="65" y="123"/>
                                    <a:pt x="70" y="117"/>
                                  </a:cubicBezTo>
                                  <a:cubicBezTo>
                                    <a:pt x="75" y="110"/>
                                    <a:pt x="78" y="102"/>
                                    <a:pt x="78" y="94"/>
                                  </a:cubicBezTo>
                                  <a:cubicBezTo>
                                    <a:pt x="78" y="84"/>
                                    <a:pt x="75" y="77"/>
                                    <a:pt x="69" y="71"/>
                                  </a:cubicBezTo>
                                  <a:cubicBezTo>
                                    <a:pt x="63" y="66"/>
                                    <a:pt x="55" y="63"/>
                                    <a:pt x="47" y="63"/>
                                  </a:cubicBezTo>
                                  <a:cubicBezTo>
                                    <a:pt x="41" y="63"/>
                                    <a:pt x="36" y="64"/>
                                    <a:pt x="31" y="67"/>
                                  </a:cubicBezTo>
                                  <a:cubicBezTo>
                                    <a:pt x="27" y="69"/>
                                    <a:pt x="23" y="73"/>
                                    <a:pt x="20" y="77"/>
                                  </a:cubicBezTo>
                                  <a:lnTo>
                                    <a:pt x="5" y="76"/>
                                  </a:lnTo>
                                  <a:lnTo>
                                    <a:pt x="16" y="0"/>
                                  </a:lnTo>
                                  <a:lnTo>
                                    <a:pt x="89" y="0"/>
                                  </a:lnTo>
                                  <a:lnTo>
                                    <a:pt x="89" y="17"/>
                                  </a:lnTo>
                                  <a:lnTo>
                                    <a:pt x="29" y="17"/>
                                  </a:lnTo>
                                  <a:lnTo>
                                    <a:pt x="23" y="56"/>
                                  </a:lnTo>
                                  <a:cubicBezTo>
                                    <a:pt x="26" y="54"/>
                                    <a:pt x="29" y="52"/>
                                    <a:pt x="32" y="51"/>
                                  </a:cubicBezTo>
                                  <a:cubicBezTo>
                                    <a:pt x="37" y="48"/>
                                    <a:pt x="44" y="47"/>
                                    <a:pt x="50" y="47"/>
                                  </a:cubicBezTo>
                                  <a:cubicBezTo>
                                    <a:pt x="63" y="47"/>
                                    <a:pt x="74" y="52"/>
                                    <a:pt x="83" y="60"/>
                                  </a:cubicBezTo>
                                  <a:cubicBezTo>
                                    <a:pt x="92" y="68"/>
                                    <a:pt x="97" y="79"/>
                                    <a:pt x="97" y="92"/>
                                  </a:cubicBezTo>
                                  <a:cubicBezTo>
                                    <a:pt x="97" y="105"/>
                                    <a:pt x="93" y="117"/>
                                    <a:pt x="85" y="127"/>
                                  </a:cubicBezTo>
                                  <a:cubicBezTo>
                                    <a:pt x="76" y="137"/>
                                    <a:pt x="63" y="142"/>
                                    <a:pt x="45" y="142"/>
                                  </a:cubicBezTo>
                                  <a:cubicBezTo>
                                    <a:pt x="34" y="142"/>
                                    <a:pt x="23" y="139"/>
                                    <a:pt x="14" y="132"/>
                                  </a:cubicBezTo>
                                  <a:cubicBezTo>
                                    <a:pt x="6" y="126"/>
                                    <a:pt x="1" y="116"/>
                                    <a:pt x="0" y="103"/>
                                  </a:cubicBezTo>
                                  <a:lnTo>
                                    <a:pt x="18" y="10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98" name="Freeform 455"/>
                          <wps:cNvSpPr>
                            <a:spLocks noEditPoints="1"/>
                          </wps:cNvSpPr>
                          <wps:spPr bwMode="auto">
                            <a:xfrm>
                              <a:off x="7199" y="2686"/>
                              <a:ext cx="77" cy="115"/>
                            </a:xfrm>
                            <a:custGeom>
                              <a:avLst/>
                              <a:gdLst>
                                <a:gd name="T0" fmla="*/ 49 w 98"/>
                                <a:gd name="T1" fmla="*/ 0 h 145"/>
                                <a:gd name="T2" fmla="*/ 49 w 98"/>
                                <a:gd name="T3" fmla="*/ 0 h 145"/>
                                <a:gd name="T4" fmla="*/ 88 w 98"/>
                                <a:gd name="T5" fmla="*/ 22 h 145"/>
                                <a:gd name="T6" fmla="*/ 98 w 98"/>
                                <a:gd name="T7" fmla="*/ 70 h 145"/>
                                <a:gd name="T8" fmla="*/ 89 w 98"/>
                                <a:gd name="T9" fmla="*/ 118 h 145"/>
                                <a:gd name="T10" fmla="*/ 49 w 98"/>
                                <a:gd name="T11" fmla="*/ 145 h 145"/>
                                <a:gd name="T12" fmla="*/ 11 w 98"/>
                                <a:gd name="T13" fmla="*/ 123 h 145"/>
                                <a:gd name="T14" fmla="*/ 0 w 98"/>
                                <a:gd name="T15" fmla="*/ 73 h 145"/>
                                <a:gd name="T16" fmla="*/ 7 w 98"/>
                                <a:gd name="T17" fmla="*/ 32 h 145"/>
                                <a:gd name="T18" fmla="*/ 49 w 98"/>
                                <a:gd name="T19" fmla="*/ 0 h 145"/>
                                <a:gd name="T20" fmla="*/ 49 w 98"/>
                                <a:gd name="T21" fmla="*/ 0 h 145"/>
                                <a:gd name="T22" fmla="*/ 48 w 98"/>
                                <a:gd name="T23" fmla="*/ 129 h 145"/>
                                <a:gd name="T24" fmla="*/ 48 w 98"/>
                                <a:gd name="T25" fmla="*/ 129 h 145"/>
                                <a:gd name="T26" fmla="*/ 70 w 98"/>
                                <a:gd name="T27" fmla="*/ 116 h 145"/>
                                <a:gd name="T28" fmla="*/ 79 w 98"/>
                                <a:gd name="T29" fmla="*/ 71 h 145"/>
                                <a:gd name="T30" fmla="*/ 73 w 98"/>
                                <a:gd name="T31" fmla="*/ 31 h 145"/>
                                <a:gd name="T32" fmla="*/ 50 w 98"/>
                                <a:gd name="T33" fmla="*/ 16 h 145"/>
                                <a:gd name="T34" fmla="*/ 27 w 98"/>
                                <a:gd name="T35" fmla="*/ 31 h 145"/>
                                <a:gd name="T36" fmla="*/ 20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7"/>
                                    <a:pt x="88" y="22"/>
                                  </a:cubicBezTo>
                                  <a:cubicBezTo>
                                    <a:pt x="95" y="34"/>
                                    <a:pt x="98" y="50"/>
                                    <a:pt x="98" y="70"/>
                                  </a:cubicBezTo>
                                  <a:cubicBezTo>
                                    <a:pt x="98" y="89"/>
                                    <a:pt x="95" y="105"/>
                                    <a:pt x="89" y="118"/>
                                  </a:cubicBezTo>
                                  <a:cubicBezTo>
                                    <a:pt x="81" y="136"/>
                                    <a:pt x="67" y="145"/>
                                    <a:pt x="49" y="145"/>
                                  </a:cubicBezTo>
                                  <a:cubicBezTo>
                                    <a:pt x="32" y="145"/>
                                    <a:pt x="19" y="138"/>
                                    <a:pt x="11" y="123"/>
                                  </a:cubicBezTo>
                                  <a:cubicBezTo>
                                    <a:pt x="4" y="111"/>
                                    <a:pt x="0" y="94"/>
                                    <a:pt x="0" y="73"/>
                                  </a:cubicBezTo>
                                  <a:cubicBezTo>
                                    <a:pt x="0" y="57"/>
                                    <a:pt x="2" y="43"/>
                                    <a:pt x="7" y="32"/>
                                  </a:cubicBezTo>
                                  <a:cubicBezTo>
                                    <a:pt x="14" y="11"/>
                                    <a:pt x="28" y="0"/>
                                    <a:pt x="49" y="0"/>
                                  </a:cubicBezTo>
                                  <a:lnTo>
                                    <a:pt x="49" y="0"/>
                                  </a:lnTo>
                                  <a:close/>
                                  <a:moveTo>
                                    <a:pt x="48" y="129"/>
                                  </a:moveTo>
                                  <a:lnTo>
                                    <a:pt x="48" y="129"/>
                                  </a:lnTo>
                                  <a:cubicBezTo>
                                    <a:pt x="58" y="129"/>
                                    <a:pt x="65" y="125"/>
                                    <a:pt x="70" y="116"/>
                                  </a:cubicBezTo>
                                  <a:cubicBezTo>
                                    <a:pt x="76" y="108"/>
                                    <a:pt x="79" y="93"/>
                                    <a:pt x="79" y="71"/>
                                  </a:cubicBezTo>
                                  <a:cubicBezTo>
                                    <a:pt x="79" y="55"/>
                                    <a:pt x="77" y="42"/>
                                    <a:pt x="73" y="31"/>
                                  </a:cubicBezTo>
                                  <a:cubicBezTo>
                                    <a:pt x="69" y="21"/>
                                    <a:pt x="61" y="16"/>
                                    <a:pt x="50" y="16"/>
                                  </a:cubicBezTo>
                                  <a:cubicBezTo>
                                    <a:pt x="39" y="16"/>
                                    <a:pt x="32" y="21"/>
                                    <a:pt x="27" y="31"/>
                                  </a:cubicBezTo>
                                  <a:cubicBezTo>
                                    <a:pt x="22" y="40"/>
                                    <a:pt x="20" y="55"/>
                                    <a:pt x="20" y="74"/>
                                  </a:cubicBezTo>
                                  <a:cubicBezTo>
                                    <a:pt x="20" y="88"/>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499" name="Freeform 456"/>
                          <wps:cNvSpPr>
                            <a:spLocks/>
                          </wps:cNvSpPr>
                          <wps:spPr bwMode="auto">
                            <a:xfrm>
                              <a:off x="7297" y="2781"/>
                              <a:ext cx="17" cy="17"/>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00" name="Freeform 457"/>
                          <wps:cNvSpPr>
                            <a:spLocks/>
                          </wps:cNvSpPr>
                          <wps:spPr bwMode="auto">
                            <a:xfrm>
                              <a:off x="7344" y="2686"/>
                              <a:ext cx="41" cy="112"/>
                            </a:xfrm>
                            <a:custGeom>
                              <a:avLst/>
                              <a:gdLst>
                                <a:gd name="T0" fmla="*/ 0 w 52"/>
                                <a:gd name="T1" fmla="*/ 41 h 141"/>
                                <a:gd name="T2" fmla="*/ 0 w 52"/>
                                <a:gd name="T3" fmla="*/ 41 h 141"/>
                                <a:gd name="T4" fmla="*/ 0 w 52"/>
                                <a:gd name="T5" fmla="*/ 27 h 141"/>
                                <a:gd name="T6" fmla="*/ 26 w 52"/>
                                <a:gd name="T7" fmla="*/ 21 h 141"/>
                                <a:gd name="T8" fmla="*/ 38 w 52"/>
                                <a:gd name="T9" fmla="*/ 0 h 141"/>
                                <a:gd name="T10" fmla="*/ 52 w 52"/>
                                <a:gd name="T11" fmla="*/ 0 h 141"/>
                                <a:gd name="T12" fmla="*/ 52 w 52"/>
                                <a:gd name="T13" fmla="*/ 141 h 141"/>
                                <a:gd name="T14" fmla="*/ 33 w 52"/>
                                <a:gd name="T15" fmla="*/ 141 h 141"/>
                                <a:gd name="T16" fmla="*/ 33 w 52"/>
                                <a:gd name="T17" fmla="*/ 41 h 141"/>
                                <a:gd name="T18" fmla="*/ 0 w 52"/>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1">
                                  <a:moveTo>
                                    <a:pt x="0" y="41"/>
                                  </a:moveTo>
                                  <a:lnTo>
                                    <a:pt x="0" y="41"/>
                                  </a:lnTo>
                                  <a:lnTo>
                                    <a:pt x="0" y="27"/>
                                  </a:lnTo>
                                  <a:cubicBezTo>
                                    <a:pt x="12" y="26"/>
                                    <a:pt x="21" y="24"/>
                                    <a:pt x="26" y="21"/>
                                  </a:cubicBezTo>
                                  <a:cubicBezTo>
                                    <a:pt x="32" y="18"/>
                                    <a:pt x="35" y="11"/>
                                    <a:pt x="38" y="0"/>
                                  </a:cubicBezTo>
                                  <a:lnTo>
                                    <a:pt x="52" y="0"/>
                                  </a:lnTo>
                                  <a:lnTo>
                                    <a:pt x="52" y="141"/>
                                  </a:lnTo>
                                  <a:lnTo>
                                    <a:pt x="33" y="141"/>
                                  </a:lnTo>
                                  <a:lnTo>
                                    <a:pt x="33"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01" name="Freeform 458"/>
                          <wps:cNvSpPr>
                            <a:spLocks/>
                          </wps:cNvSpPr>
                          <wps:spPr bwMode="auto">
                            <a:xfrm>
                              <a:off x="7420" y="2686"/>
                              <a:ext cx="42" cy="112"/>
                            </a:xfrm>
                            <a:custGeom>
                              <a:avLst/>
                              <a:gdLst>
                                <a:gd name="T0" fmla="*/ 0 w 53"/>
                                <a:gd name="T1" fmla="*/ 41 h 141"/>
                                <a:gd name="T2" fmla="*/ 0 w 53"/>
                                <a:gd name="T3" fmla="*/ 41 h 141"/>
                                <a:gd name="T4" fmla="*/ 0 w 53"/>
                                <a:gd name="T5" fmla="*/ 27 h 141"/>
                                <a:gd name="T6" fmla="*/ 27 w 53"/>
                                <a:gd name="T7" fmla="*/ 21 h 141"/>
                                <a:gd name="T8" fmla="*/ 39 w 53"/>
                                <a:gd name="T9" fmla="*/ 0 h 141"/>
                                <a:gd name="T10" fmla="*/ 53 w 53"/>
                                <a:gd name="T11" fmla="*/ 0 h 141"/>
                                <a:gd name="T12" fmla="*/ 53 w 53"/>
                                <a:gd name="T13" fmla="*/ 141 h 141"/>
                                <a:gd name="T14" fmla="*/ 34 w 53"/>
                                <a:gd name="T15" fmla="*/ 141 h 141"/>
                                <a:gd name="T16" fmla="*/ 34 w 53"/>
                                <a:gd name="T17" fmla="*/ 41 h 141"/>
                                <a:gd name="T18" fmla="*/ 0 w 53"/>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3" h="141">
                                  <a:moveTo>
                                    <a:pt x="0" y="41"/>
                                  </a:moveTo>
                                  <a:lnTo>
                                    <a:pt x="0" y="41"/>
                                  </a:lnTo>
                                  <a:lnTo>
                                    <a:pt x="0" y="27"/>
                                  </a:lnTo>
                                  <a:cubicBezTo>
                                    <a:pt x="13" y="26"/>
                                    <a:pt x="22" y="24"/>
                                    <a:pt x="27" y="21"/>
                                  </a:cubicBezTo>
                                  <a:cubicBezTo>
                                    <a:pt x="32" y="18"/>
                                    <a:pt x="36" y="11"/>
                                    <a:pt x="39" y="0"/>
                                  </a:cubicBezTo>
                                  <a:lnTo>
                                    <a:pt x="53" y="0"/>
                                  </a:lnTo>
                                  <a:lnTo>
                                    <a:pt x="53" y="141"/>
                                  </a:lnTo>
                                  <a:lnTo>
                                    <a:pt x="34" y="141"/>
                                  </a:lnTo>
                                  <a:lnTo>
                                    <a:pt x="34"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02" name="Freeform 459"/>
                          <wps:cNvSpPr>
                            <a:spLocks noEditPoints="1"/>
                          </wps:cNvSpPr>
                          <wps:spPr bwMode="auto">
                            <a:xfrm>
                              <a:off x="7199" y="2998"/>
                              <a:ext cx="77" cy="115"/>
                            </a:xfrm>
                            <a:custGeom>
                              <a:avLst/>
                              <a:gdLst>
                                <a:gd name="T0" fmla="*/ 49 w 98"/>
                                <a:gd name="T1" fmla="*/ 0 h 145"/>
                                <a:gd name="T2" fmla="*/ 49 w 98"/>
                                <a:gd name="T3" fmla="*/ 0 h 145"/>
                                <a:gd name="T4" fmla="*/ 88 w 98"/>
                                <a:gd name="T5" fmla="*/ 23 h 145"/>
                                <a:gd name="T6" fmla="*/ 98 w 98"/>
                                <a:gd name="T7" fmla="*/ 71 h 145"/>
                                <a:gd name="T8" fmla="*/ 89 w 98"/>
                                <a:gd name="T9" fmla="*/ 118 h 145"/>
                                <a:gd name="T10" fmla="*/ 49 w 98"/>
                                <a:gd name="T11" fmla="*/ 145 h 145"/>
                                <a:gd name="T12" fmla="*/ 11 w 98"/>
                                <a:gd name="T13" fmla="*/ 123 h 145"/>
                                <a:gd name="T14" fmla="*/ 0 w 98"/>
                                <a:gd name="T15" fmla="*/ 74 h 145"/>
                                <a:gd name="T16" fmla="*/ 7 w 98"/>
                                <a:gd name="T17" fmla="*/ 32 h 145"/>
                                <a:gd name="T18" fmla="*/ 49 w 98"/>
                                <a:gd name="T19" fmla="*/ 0 h 145"/>
                                <a:gd name="T20" fmla="*/ 49 w 98"/>
                                <a:gd name="T21" fmla="*/ 0 h 145"/>
                                <a:gd name="T22" fmla="*/ 48 w 98"/>
                                <a:gd name="T23" fmla="*/ 129 h 145"/>
                                <a:gd name="T24" fmla="*/ 48 w 98"/>
                                <a:gd name="T25" fmla="*/ 129 h 145"/>
                                <a:gd name="T26" fmla="*/ 70 w 98"/>
                                <a:gd name="T27" fmla="*/ 117 h 145"/>
                                <a:gd name="T28" fmla="*/ 79 w 98"/>
                                <a:gd name="T29" fmla="*/ 71 h 145"/>
                                <a:gd name="T30" fmla="*/ 73 w 98"/>
                                <a:gd name="T31" fmla="*/ 32 h 145"/>
                                <a:gd name="T32" fmla="*/ 50 w 98"/>
                                <a:gd name="T33" fmla="*/ 16 h 145"/>
                                <a:gd name="T34" fmla="*/ 27 w 98"/>
                                <a:gd name="T35" fmla="*/ 31 h 145"/>
                                <a:gd name="T36" fmla="*/ 20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8"/>
                                    <a:pt x="88" y="23"/>
                                  </a:cubicBezTo>
                                  <a:cubicBezTo>
                                    <a:pt x="95" y="34"/>
                                    <a:pt x="98" y="50"/>
                                    <a:pt x="98" y="71"/>
                                  </a:cubicBezTo>
                                  <a:cubicBezTo>
                                    <a:pt x="98" y="90"/>
                                    <a:pt x="95" y="106"/>
                                    <a:pt x="89" y="118"/>
                                  </a:cubicBezTo>
                                  <a:cubicBezTo>
                                    <a:pt x="81" y="136"/>
                                    <a:pt x="67" y="145"/>
                                    <a:pt x="49" y="145"/>
                                  </a:cubicBezTo>
                                  <a:cubicBezTo>
                                    <a:pt x="32" y="145"/>
                                    <a:pt x="19" y="138"/>
                                    <a:pt x="11" y="123"/>
                                  </a:cubicBezTo>
                                  <a:cubicBezTo>
                                    <a:pt x="4" y="111"/>
                                    <a:pt x="0" y="94"/>
                                    <a:pt x="0" y="74"/>
                                  </a:cubicBezTo>
                                  <a:cubicBezTo>
                                    <a:pt x="0" y="58"/>
                                    <a:pt x="2" y="44"/>
                                    <a:pt x="7" y="32"/>
                                  </a:cubicBezTo>
                                  <a:cubicBezTo>
                                    <a:pt x="14" y="11"/>
                                    <a:pt x="28" y="0"/>
                                    <a:pt x="49" y="0"/>
                                  </a:cubicBezTo>
                                  <a:lnTo>
                                    <a:pt x="49" y="0"/>
                                  </a:lnTo>
                                  <a:close/>
                                  <a:moveTo>
                                    <a:pt x="48" y="129"/>
                                  </a:moveTo>
                                  <a:lnTo>
                                    <a:pt x="48" y="129"/>
                                  </a:lnTo>
                                  <a:cubicBezTo>
                                    <a:pt x="58" y="129"/>
                                    <a:pt x="65" y="125"/>
                                    <a:pt x="70" y="117"/>
                                  </a:cubicBezTo>
                                  <a:cubicBezTo>
                                    <a:pt x="76" y="109"/>
                                    <a:pt x="79" y="94"/>
                                    <a:pt x="79" y="71"/>
                                  </a:cubicBezTo>
                                  <a:cubicBezTo>
                                    <a:pt x="79" y="55"/>
                                    <a:pt x="77" y="42"/>
                                    <a:pt x="73" y="32"/>
                                  </a:cubicBezTo>
                                  <a:cubicBezTo>
                                    <a:pt x="69" y="21"/>
                                    <a:pt x="61" y="16"/>
                                    <a:pt x="50" y="16"/>
                                  </a:cubicBezTo>
                                  <a:cubicBezTo>
                                    <a:pt x="39" y="16"/>
                                    <a:pt x="32" y="21"/>
                                    <a:pt x="27" y="31"/>
                                  </a:cubicBezTo>
                                  <a:cubicBezTo>
                                    <a:pt x="22" y="41"/>
                                    <a:pt x="20" y="55"/>
                                    <a:pt x="20" y="74"/>
                                  </a:cubicBezTo>
                                  <a:cubicBezTo>
                                    <a:pt x="20" y="89"/>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03" name="Freeform 460"/>
                          <wps:cNvSpPr>
                            <a:spLocks/>
                          </wps:cNvSpPr>
                          <wps:spPr bwMode="auto">
                            <a:xfrm>
                              <a:off x="7297" y="3093"/>
                              <a:ext cx="17" cy="17"/>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04" name="Freeform 461"/>
                          <wps:cNvSpPr>
                            <a:spLocks noEditPoints="1"/>
                          </wps:cNvSpPr>
                          <wps:spPr bwMode="auto">
                            <a:xfrm>
                              <a:off x="7333" y="2998"/>
                              <a:ext cx="77" cy="115"/>
                            </a:xfrm>
                            <a:custGeom>
                              <a:avLst/>
                              <a:gdLst>
                                <a:gd name="T0" fmla="*/ 48 w 97"/>
                                <a:gd name="T1" fmla="*/ 0 h 145"/>
                                <a:gd name="T2" fmla="*/ 48 w 97"/>
                                <a:gd name="T3" fmla="*/ 0 h 145"/>
                                <a:gd name="T4" fmla="*/ 88 w 97"/>
                                <a:gd name="T5" fmla="*/ 23 h 145"/>
                                <a:gd name="T6" fmla="*/ 97 w 97"/>
                                <a:gd name="T7" fmla="*/ 71 h 145"/>
                                <a:gd name="T8" fmla="*/ 88 w 97"/>
                                <a:gd name="T9" fmla="*/ 118 h 145"/>
                                <a:gd name="T10" fmla="*/ 48 w 97"/>
                                <a:gd name="T11" fmla="*/ 145 h 145"/>
                                <a:gd name="T12" fmla="*/ 10 w 97"/>
                                <a:gd name="T13" fmla="*/ 123 h 145"/>
                                <a:gd name="T14" fmla="*/ 0 w 97"/>
                                <a:gd name="T15" fmla="*/ 74 h 145"/>
                                <a:gd name="T16" fmla="*/ 6 w 97"/>
                                <a:gd name="T17" fmla="*/ 32 h 145"/>
                                <a:gd name="T18" fmla="*/ 48 w 97"/>
                                <a:gd name="T19" fmla="*/ 0 h 145"/>
                                <a:gd name="T20" fmla="*/ 48 w 97"/>
                                <a:gd name="T21" fmla="*/ 0 h 145"/>
                                <a:gd name="T22" fmla="*/ 48 w 97"/>
                                <a:gd name="T23" fmla="*/ 129 h 145"/>
                                <a:gd name="T24" fmla="*/ 48 w 97"/>
                                <a:gd name="T25" fmla="*/ 129 h 145"/>
                                <a:gd name="T26" fmla="*/ 70 w 97"/>
                                <a:gd name="T27" fmla="*/ 117 h 145"/>
                                <a:gd name="T28" fmla="*/ 78 w 97"/>
                                <a:gd name="T29" fmla="*/ 71 h 145"/>
                                <a:gd name="T30" fmla="*/ 72 w 97"/>
                                <a:gd name="T31" fmla="*/ 32 h 145"/>
                                <a:gd name="T32" fmla="*/ 49 w 97"/>
                                <a:gd name="T33" fmla="*/ 16 h 145"/>
                                <a:gd name="T34" fmla="*/ 26 w 97"/>
                                <a:gd name="T35" fmla="*/ 31 h 145"/>
                                <a:gd name="T36" fmla="*/ 19 w 97"/>
                                <a:gd name="T37" fmla="*/ 74 h 145"/>
                                <a:gd name="T38" fmla="*/ 23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79" y="8"/>
                                    <a:pt x="88" y="23"/>
                                  </a:cubicBezTo>
                                  <a:cubicBezTo>
                                    <a:pt x="94" y="34"/>
                                    <a:pt x="97" y="50"/>
                                    <a:pt x="97" y="71"/>
                                  </a:cubicBezTo>
                                  <a:cubicBezTo>
                                    <a:pt x="97" y="90"/>
                                    <a:pt x="94" y="106"/>
                                    <a:pt x="88" y="118"/>
                                  </a:cubicBezTo>
                                  <a:cubicBezTo>
                                    <a:pt x="80" y="136"/>
                                    <a:pt x="67" y="145"/>
                                    <a:pt x="48" y="145"/>
                                  </a:cubicBezTo>
                                  <a:cubicBezTo>
                                    <a:pt x="31" y="145"/>
                                    <a:pt x="18" y="138"/>
                                    <a:pt x="10" y="123"/>
                                  </a:cubicBezTo>
                                  <a:cubicBezTo>
                                    <a:pt x="3" y="111"/>
                                    <a:pt x="0" y="94"/>
                                    <a:pt x="0" y="74"/>
                                  </a:cubicBezTo>
                                  <a:cubicBezTo>
                                    <a:pt x="0" y="58"/>
                                    <a:pt x="2" y="44"/>
                                    <a:pt x="6" y="32"/>
                                  </a:cubicBezTo>
                                  <a:cubicBezTo>
                                    <a:pt x="14" y="11"/>
                                    <a:pt x="28" y="0"/>
                                    <a:pt x="48" y="0"/>
                                  </a:cubicBezTo>
                                  <a:lnTo>
                                    <a:pt x="48" y="0"/>
                                  </a:lnTo>
                                  <a:close/>
                                  <a:moveTo>
                                    <a:pt x="48" y="129"/>
                                  </a:moveTo>
                                  <a:lnTo>
                                    <a:pt x="48" y="129"/>
                                  </a:lnTo>
                                  <a:cubicBezTo>
                                    <a:pt x="57" y="129"/>
                                    <a:pt x="64" y="125"/>
                                    <a:pt x="70" y="117"/>
                                  </a:cubicBezTo>
                                  <a:cubicBezTo>
                                    <a:pt x="75" y="109"/>
                                    <a:pt x="78" y="94"/>
                                    <a:pt x="78" y="71"/>
                                  </a:cubicBezTo>
                                  <a:cubicBezTo>
                                    <a:pt x="78" y="55"/>
                                    <a:pt x="76" y="42"/>
                                    <a:pt x="72" y="32"/>
                                  </a:cubicBezTo>
                                  <a:cubicBezTo>
                                    <a:pt x="68" y="21"/>
                                    <a:pt x="60" y="16"/>
                                    <a:pt x="49" y="16"/>
                                  </a:cubicBezTo>
                                  <a:cubicBezTo>
                                    <a:pt x="39" y="16"/>
                                    <a:pt x="31" y="21"/>
                                    <a:pt x="26" y="31"/>
                                  </a:cubicBezTo>
                                  <a:cubicBezTo>
                                    <a:pt x="21" y="41"/>
                                    <a:pt x="19" y="55"/>
                                    <a:pt x="19" y="74"/>
                                  </a:cubicBezTo>
                                  <a:cubicBezTo>
                                    <a:pt x="19" y="89"/>
                                    <a:pt x="20" y="100"/>
                                    <a:pt x="23" y="109"/>
                                  </a:cubicBezTo>
                                  <a:cubicBezTo>
                                    <a:pt x="28" y="122"/>
                                    <a:pt x="36"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05" name="Freeform 462"/>
                          <wps:cNvSpPr>
                            <a:spLocks noEditPoints="1"/>
                          </wps:cNvSpPr>
                          <wps:spPr bwMode="auto">
                            <a:xfrm>
                              <a:off x="7423" y="2998"/>
                              <a:ext cx="76" cy="115"/>
                            </a:xfrm>
                            <a:custGeom>
                              <a:avLst/>
                              <a:gdLst>
                                <a:gd name="T0" fmla="*/ 20 w 96"/>
                                <a:gd name="T1" fmla="*/ 107 h 145"/>
                                <a:gd name="T2" fmla="*/ 20 w 96"/>
                                <a:gd name="T3" fmla="*/ 107 h 145"/>
                                <a:gd name="T4" fmla="*/ 31 w 96"/>
                                <a:gd name="T5" fmla="*/ 128 h 145"/>
                                <a:gd name="T6" fmla="*/ 44 w 96"/>
                                <a:gd name="T7" fmla="*/ 131 h 145"/>
                                <a:gd name="T8" fmla="*/ 65 w 96"/>
                                <a:gd name="T9" fmla="*/ 120 h 145"/>
                                <a:gd name="T10" fmla="*/ 78 w 96"/>
                                <a:gd name="T11" fmla="*/ 77 h 145"/>
                                <a:gd name="T12" fmla="*/ 63 w 96"/>
                                <a:gd name="T13" fmla="*/ 90 h 145"/>
                                <a:gd name="T14" fmla="*/ 45 w 96"/>
                                <a:gd name="T15" fmla="*/ 94 h 145"/>
                                <a:gd name="T16" fmla="*/ 12 w 96"/>
                                <a:gd name="T17" fmla="*/ 81 h 145"/>
                                <a:gd name="T18" fmla="*/ 0 w 96"/>
                                <a:gd name="T19" fmla="*/ 48 h 145"/>
                                <a:gd name="T20" fmla="*/ 12 w 96"/>
                                <a:gd name="T21" fmla="*/ 15 h 145"/>
                                <a:gd name="T22" fmla="*/ 47 w 96"/>
                                <a:gd name="T23" fmla="*/ 0 h 145"/>
                                <a:gd name="T24" fmla="*/ 89 w 96"/>
                                <a:gd name="T25" fmla="*/ 28 h 145"/>
                                <a:gd name="T26" fmla="*/ 96 w 96"/>
                                <a:gd name="T27" fmla="*/ 66 h 145"/>
                                <a:gd name="T28" fmla="*/ 88 w 96"/>
                                <a:gd name="T29" fmla="*/ 112 h 145"/>
                                <a:gd name="T30" fmla="*/ 44 w 96"/>
                                <a:gd name="T31" fmla="*/ 145 h 145"/>
                                <a:gd name="T32" fmla="*/ 13 w 96"/>
                                <a:gd name="T33" fmla="*/ 135 h 145"/>
                                <a:gd name="T34" fmla="*/ 2 w 96"/>
                                <a:gd name="T35" fmla="*/ 107 h 145"/>
                                <a:gd name="T36" fmla="*/ 20 w 96"/>
                                <a:gd name="T37" fmla="*/ 107 h 145"/>
                                <a:gd name="T38" fmla="*/ 47 w 96"/>
                                <a:gd name="T39" fmla="*/ 78 h 145"/>
                                <a:gd name="T40" fmla="*/ 47 w 96"/>
                                <a:gd name="T41" fmla="*/ 78 h 145"/>
                                <a:gd name="T42" fmla="*/ 66 w 96"/>
                                <a:gd name="T43" fmla="*/ 71 h 145"/>
                                <a:gd name="T44" fmla="*/ 75 w 96"/>
                                <a:gd name="T45" fmla="*/ 47 h 145"/>
                                <a:gd name="T46" fmla="*/ 67 w 96"/>
                                <a:gd name="T47" fmla="*/ 24 h 145"/>
                                <a:gd name="T48" fmla="*/ 47 w 96"/>
                                <a:gd name="T49" fmla="*/ 16 h 145"/>
                                <a:gd name="T50" fmla="*/ 26 w 96"/>
                                <a:gd name="T51" fmla="*/ 25 h 145"/>
                                <a:gd name="T52" fmla="*/ 19 w 96"/>
                                <a:gd name="T53" fmla="*/ 48 h 145"/>
                                <a:gd name="T54" fmla="*/ 25 w 96"/>
                                <a:gd name="T55" fmla="*/ 70 h 145"/>
                                <a:gd name="T56" fmla="*/ 47 w 96"/>
                                <a:gd name="T57" fmla="*/ 78 h 145"/>
                                <a:gd name="T58" fmla="*/ 47 w 96"/>
                                <a:gd name="T59" fmla="*/ 7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96" h="145">
                                  <a:moveTo>
                                    <a:pt x="20" y="107"/>
                                  </a:moveTo>
                                  <a:lnTo>
                                    <a:pt x="20" y="107"/>
                                  </a:lnTo>
                                  <a:cubicBezTo>
                                    <a:pt x="20" y="117"/>
                                    <a:pt x="24" y="124"/>
                                    <a:pt x="31" y="128"/>
                                  </a:cubicBezTo>
                                  <a:cubicBezTo>
                                    <a:pt x="35" y="130"/>
                                    <a:pt x="39" y="131"/>
                                    <a:pt x="44" y="131"/>
                                  </a:cubicBezTo>
                                  <a:cubicBezTo>
                                    <a:pt x="52" y="131"/>
                                    <a:pt x="59" y="127"/>
                                    <a:pt x="65" y="120"/>
                                  </a:cubicBezTo>
                                  <a:cubicBezTo>
                                    <a:pt x="71" y="113"/>
                                    <a:pt x="75" y="99"/>
                                    <a:pt x="78" y="77"/>
                                  </a:cubicBezTo>
                                  <a:cubicBezTo>
                                    <a:pt x="74" y="83"/>
                                    <a:pt x="69" y="88"/>
                                    <a:pt x="63" y="90"/>
                                  </a:cubicBezTo>
                                  <a:cubicBezTo>
                                    <a:pt x="57" y="93"/>
                                    <a:pt x="51" y="94"/>
                                    <a:pt x="45" y="94"/>
                                  </a:cubicBezTo>
                                  <a:cubicBezTo>
                                    <a:pt x="31" y="94"/>
                                    <a:pt x="20" y="90"/>
                                    <a:pt x="12" y="81"/>
                                  </a:cubicBezTo>
                                  <a:cubicBezTo>
                                    <a:pt x="4" y="73"/>
                                    <a:pt x="0" y="62"/>
                                    <a:pt x="0" y="48"/>
                                  </a:cubicBezTo>
                                  <a:cubicBezTo>
                                    <a:pt x="0" y="36"/>
                                    <a:pt x="4" y="24"/>
                                    <a:pt x="12" y="15"/>
                                  </a:cubicBezTo>
                                  <a:cubicBezTo>
                                    <a:pt x="20" y="5"/>
                                    <a:pt x="31" y="0"/>
                                    <a:pt x="47" y="0"/>
                                  </a:cubicBezTo>
                                  <a:cubicBezTo>
                                    <a:pt x="67" y="0"/>
                                    <a:pt x="81" y="9"/>
                                    <a:pt x="89" y="28"/>
                                  </a:cubicBezTo>
                                  <a:cubicBezTo>
                                    <a:pt x="94" y="38"/>
                                    <a:pt x="96" y="51"/>
                                    <a:pt x="96" y="66"/>
                                  </a:cubicBezTo>
                                  <a:cubicBezTo>
                                    <a:pt x="96" y="83"/>
                                    <a:pt x="93" y="99"/>
                                    <a:pt x="88" y="112"/>
                                  </a:cubicBezTo>
                                  <a:cubicBezTo>
                                    <a:pt x="79" y="134"/>
                                    <a:pt x="65" y="145"/>
                                    <a:pt x="44" y="145"/>
                                  </a:cubicBezTo>
                                  <a:cubicBezTo>
                                    <a:pt x="30" y="145"/>
                                    <a:pt x="20" y="142"/>
                                    <a:pt x="13" y="135"/>
                                  </a:cubicBezTo>
                                  <a:cubicBezTo>
                                    <a:pt x="6" y="127"/>
                                    <a:pt x="2" y="118"/>
                                    <a:pt x="2" y="107"/>
                                  </a:cubicBezTo>
                                  <a:lnTo>
                                    <a:pt x="20" y="107"/>
                                  </a:lnTo>
                                  <a:close/>
                                  <a:moveTo>
                                    <a:pt x="47" y="78"/>
                                  </a:moveTo>
                                  <a:lnTo>
                                    <a:pt x="47" y="78"/>
                                  </a:lnTo>
                                  <a:cubicBezTo>
                                    <a:pt x="54" y="78"/>
                                    <a:pt x="60" y="76"/>
                                    <a:pt x="66" y="71"/>
                                  </a:cubicBezTo>
                                  <a:cubicBezTo>
                                    <a:pt x="72" y="67"/>
                                    <a:pt x="75" y="59"/>
                                    <a:pt x="75" y="47"/>
                                  </a:cubicBezTo>
                                  <a:cubicBezTo>
                                    <a:pt x="75" y="37"/>
                                    <a:pt x="72" y="29"/>
                                    <a:pt x="67" y="24"/>
                                  </a:cubicBezTo>
                                  <a:cubicBezTo>
                                    <a:pt x="62" y="19"/>
                                    <a:pt x="55" y="16"/>
                                    <a:pt x="47" y="16"/>
                                  </a:cubicBezTo>
                                  <a:cubicBezTo>
                                    <a:pt x="38" y="16"/>
                                    <a:pt x="32" y="19"/>
                                    <a:pt x="26" y="25"/>
                                  </a:cubicBezTo>
                                  <a:cubicBezTo>
                                    <a:pt x="21" y="31"/>
                                    <a:pt x="19" y="39"/>
                                    <a:pt x="19" y="48"/>
                                  </a:cubicBezTo>
                                  <a:cubicBezTo>
                                    <a:pt x="19" y="57"/>
                                    <a:pt x="21" y="65"/>
                                    <a:pt x="25" y="70"/>
                                  </a:cubicBezTo>
                                  <a:cubicBezTo>
                                    <a:pt x="30" y="76"/>
                                    <a:pt x="37" y="78"/>
                                    <a:pt x="47" y="78"/>
                                  </a:cubicBezTo>
                                  <a:lnTo>
                                    <a:pt x="47" y="7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06" name="Freeform 463"/>
                          <wps:cNvSpPr>
                            <a:spLocks noEditPoints="1"/>
                          </wps:cNvSpPr>
                          <wps:spPr bwMode="auto">
                            <a:xfrm>
                              <a:off x="7199" y="1749"/>
                              <a:ext cx="77" cy="114"/>
                            </a:xfrm>
                            <a:custGeom>
                              <a:avLst/>
                              <a:gdLst>
                                <a:gd name="T0" fmla="*/ 49 w 98"/>
                                <a:gd name="T1" fmla="*/ 0 h 145"/>
                                <a:gd name="T2" fmla="*/ 49 w 98"/>
                                <a:gd name="T3" fmla="*/ 0 h 145"/>
                                <a:gd name="T4" fmla="*/ 88 w 98"/>
                                <a:gd name="T5" fmla="*/ 23 h 145"/>
                                <a:gd name="T6" fmla="*/ 98 w 98"/>
                                <a:gd name="T7" fmla="*/ 70 h 145"/>
                                <a:gd name="T8" fmla="*/ 89 w 98"/>
                                <a:gd name="T9" fmla="*/ 118 h 145"/>
                                <a:gd name="T10" fmla="*/ 49 w 98"/>
                                <a:gd name="T11" fmla="*/ 145 h 145"/>
                                <a:gd name="T12" fmla="*/ 11 w 98"/>
                                <a:gd name="T13" fmla="*/ 123 h 145"/>
                                <a:gd name="T14" fmla="*/ 0 w 98"/>
                                <a:gd name="T15" fmla="*/ 73 h 145"/>
                                <a:gd name="T16" fmla="*/ 7 w 98"/>
                                <a:gd name="T17" fmla="*/ 32 h 145"/>
                                <a:gd name="T18" fmla="*/ 49 w 98"/>
                                <a:gd name="T19" fmla="*/ 0 h 145"/>
                                <a:gd name="T20" fmla="*/ 49 w 98"/>
                                <a:gd name="T21" fmla="*/ 0 h 145"/>
                                <a:gd name="T22" fmla="*/ 48 w 98"/>
                                <a:gd name="T23" fmla="*/ 129 h 145"/>
                                <a:gd name="T24" fmla="*/ 48 w 98"/>
                                <a:gd name="T25" fmla="*/ 129 h 145"/>
                                <a:gd name="T26" fmla="*/ 70 w 98"/>
                                <a:gd name="T27" fmla="*/ 117 h 145"/>
                                <a:gd name="T28" fmla="*/ 79 w 98"/>
                                <a:gd name="T29" fmla="*/ 71 h 145"/>
                                <a:gd name="T30" fmla="*/ 73 w 98"/>
                                <a:gd name="T31" fmla="*/ 31 h 145"/>
                                <a:gd name="T32" fmla="*/ 50 w 98"/>
                                <a:gd name="T33" fmla="*/ 16 h 145"/>
                                <a:gd name="T34" fmla="*/ 27 w 98"/>
                                <a:gd name="T35" fmla="*/ 31 h 145"/>
                                <a:gd name="T36" fmla="*/ 20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7"/>
                                    <a:pt x="88" y="23"/>
                                  </a:cubicBezTo>
                                  <a:cubicBezTo>
                                    <a:pt x="95" y="34"/>
                                    <a:pt x="98" y="50"/>
                                    <a:pt x="98" y="70"/>
                                  </a:cubicBezTo>
                                  <a:cubicBezTo>
                                    <a:pt x="98" y="90"/>
                                    <a:pt x="95" y="105"/>
                                    <a:pt x="89" y="118"/>
                                  </a:cubicBezTo>
                                  <a:cubicBezTo>
                                    <a:pt x="81" y="136"/>
                                    <a:pt x="67" y="145"/>
                                    <a:pt x="49" y="145"/>
                                  </a:cubicBezTo>
                                  <a:cubicBezTo>
                                    <a:pt x="32" y="145"/>
                                    <a:pt x="19" y="138"/>
                                    <a:pt x="11" y="123"/>
                                  </a:cubicBezTo>
                                  <a:cubicBezTo>
                                    <a:pt x="4" y="111"/>
                                    <a:pt x="0" y="94"/>
                                    <a:pt x="0" y="73"/>
                                  </a:cubicBezTo>
                                  <a:cubicBezTo>
                                    <a:pt x="0" y="57"/>
                                    <a:pt x="2" y="44"/>
                                    <a:pt x="7" y="32"/>
                                  </a:cubicBezTo>
                                  <a:cubicBezTo>
                                    <a:pt x="14" y="11"/>
                                    <a:pt x="28" y="0"/>
                                    <a:pt x="49" y="0"/>
                                  </a:cubicBezTo>
                                  <a:lnTo>
                                    <a:pt x="49" y="0"/>
                                  </a:lnTo>
                                  <a:close/>
                                  <a:moveTo>
                                    <a:pt x="48" y="129"/>
                                  </a:moveTo>
                                  <a:lnTo>
                                    <a:pt x="48" y="129"/>
                                  </a:lnTo>
                                  <a:cubicBezTo>
                                    <a:pt x="58" y="129"/>
                                    <a:pt x="65" y="125"/>
                                    <a:pt x="70" y="117"/>
                                  </a:cubicBezTo>
                                  <a:cubicBezTo>
                                    <a:pt x="76" y="108"/>
                                    <a:pt x="79" y="93"/>
                                    <a:pt x="79" y="71"/>
                                  </a:cubicBezTo>
                                  <a:cubicBezTo>
                                    <a:pt x="79" y="55"/>
                                    <a:pt x="77" y="42"/>
                                    <a:pt x="73" y="31"/>
                                  </a:cubicBezTo>
                                  <a:cubicBezTo>
                                    <a:pt x="69" y="21"/>
                                    <a:pt x="61" y="16"/>
                                    <a:pt x="50" y="16"/>
                                  </a:cubicBezTo>
                                  <a:cubicBezTo>
                                    <a:pt x="39" y="16"/>
                                    <a:pt x="32" y="21"/>
                                    <a:pt x="27" y="31"/>
                                  </a:cubicBezTo>
                                  <a:cubicBezTo>
                                    <a:pt x="22" y="40"/>
                                    <a:pt x="20" y="55"/>
                                    <a:pt x="20" y="74"/>
                                  </a:cubicBezTo>
                                  <a:cubicBezTo>
                                    <a:pt x="20" y="88"/>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07" name="Freeform 464"/>
                          <wps:cNvSpPr>
                            <a:spLocks/>
                          </wps:cNvSpPr>
                          <wps:spPr bwMode="auto">
                            <a:xfrm>
                              <a:off x="7297" y="1844"/>
                              <a:ext cx="17" cy="16"/>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08" name="Freeform 465"/>
                          <wps:cNvSpPr>
                            <a:spLocks/>
                          </wps:cNvSpPr>
                          <wps:spPr bwMode="auto">
                            <a:xfrm>
                              <a:off x="7334" y="1750"/>
                              <a:ext cx="78" cy="110"/>
                            </a:xfrm>
                            <a:custGeom>
                              <a:avLst/>
                              <a:gdLst>
                                <a:gd name="T0" fmla="*/ 98 w 98"/>
                                <a:gd name="T1" fmla="*/ 0 h 139"/>
                                <a:gd name="T2" fmla="*/ 98 w 98"/>
                                <a:gd name="T3" fmla="*/ 0 h 139"/>
                                <a:gd name="T4" fmla="*/ 98 w 98"/>
                                <a:gd name="T5" fmla="*/ 16 h 139"/>
                                <a:gd name="T6" fmla="*/ 80 w 98"/>
                                <a:gd name="T7" fmla="*/ 39 h 139"/>
                                <a:gd name="T8" fmla="*/ 60 w 98"/>
                                <a:gd name="T9" fmla="*/ 74 h 139"/>
                                <a:gd name="T10" fmla="*/ 47 w 98"/>
                                <a:gd name="T11" fmla="*/ 108 h 139"/>
                                <a:gd name="T12" fmla="*/ 39 w 98"/>
                                <a:gd name="T13" fmla="*/ 139 h 139"/>
                                <a:gd name="T14" fmla="*/ 20 w 98"/>
                                <a:gd name="T15" fmla="*/ 139 h 139"/>
                                <a:gd name="T16" fmla="*/ 49 w 98"/>
                                <a:gd name="T17" fmla="*/ 59 h 139"/>
                                <a:gd name="T18" fmla="*/ 78 w 98"/>
                                <a:gd name="T19" fmla="*/ 18 h 139"/>
                                <a:gd name="T20" fmla="*/ 0 w 98"/>
                                <a:gd name="T21" fmla="*/ 18 h 139"/>
                                <a:gd name="T22" fmla="*/ 0 w 98"/>
                                <a:gd name="T23" fmla="*/ 0 h 139"/>
                                <a:gd name="T24" fmla="*/ 98 w 98"/>
                                <a:gd name="T25"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98" h="139">
                                  <a:moveTo>
                                    <a:pt x="98" y="0"/>
                                  </a:moveTo>
                                  <a:lnTo>
                                    <a:pt x="98" y="0"/>
                                  </a:lnTo>
                                  <a:lnTo>
                                    <a:pt x="98" y="16"/>
                                  </a:lnTo>
                                  <a:cubicBezTo>
                                    <a:pt x="93" y="20"/>
                                    <a:pt x="87" y="28"/>
                                    <a:pt x="80" y="39"/>
                                  </a:cubicBezTo>
                                  <a:cubicBezTo>
                                    <a:pt x="72" y="50"/>
                                    <a:pt x="66" y="61"/>
                                    <a:pt x="60" y="74"/>
                                  </a:cubicBezTo>
                                  <a:cubicBezTo>
                                    <a:pt x="54" y="86"/>
                                    <a:pt x="50" y="98"/>
                                    <a:pt x="47" y="108"/>
                                  </a:cubicBezTo>
                                  <a:cubicBezTo>
                                    <a:pt x="45" y="114"/>
                                    <a:pt x="42" y="125"/>
                                    <a:pt x="39" y="139"/>
                                  </a:cubicBezTo>
                                  <a:lnTo>
                                    <a:pt x="20" y="139"/>
                                  </a:lnTo>
                                  <a:cubicBezTo>
                                    <a:pt x="24" y="112"/>
                                    <a:pt x="34" y="85"/>
                                    <a:pt x="49" y="59"/>
                                  </a:cubicBezTo>
                                  <a:cubicBezTo>
                                    <a:pt x="58" y="43"/>
                                    <a:pt x="68" y="30"/>
                                    <a:pt x="78" y="18"/>
                                  </a:cubicBezTo>
                                  <a:lnTo>
                                    <a:pt x="0" y="18"/>
                                  </a:lnTo>
                                  <a:lnTo>
                                    <a:pt x="0" y="0"/>
                                  </a:lnTo>
                                  <a:lnTo>
                                    <a:pt x="9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09" name="Freeform 466"/>
                          <wps:cNvSpPr>
                            <a:spLocks/>
                          </wps:cNvSpPr>
                          <wps:spPr bwMode="auto">
                            <a:xfrm>
                              <a:off x="7432" y="1749"/>
                              <a:ext cx="42" cy="111"/>
                            </a:xfrm>
                            <a:custGeom>
                              <a:avLst/>
                              <a:gdLst>
                                <a:gd name="T0" fmla="*/ 0 w 53"/>
                                <a:gd name="T1" fmla="*/ 40 h 140"/>
                                <a:gd name="T2" fmla="*/ 0 w 53"/>
                                <a:gd name="T3" fmla="*/ 40 h 140"/>
                                <a:gd name="T4" fmla="*/ 0 w 53"/>
                                <a:gd name="T5" fmla="*/ 27 h 140"/>
                                <a:gd name="T6" fmla="*/ 27 w 53"/>
                                <a:gd name="T7" fmla="*/ 20 h 140"/>
                                <a:gd name="T8" fmla="*/ 39 w 53"/>
                                <a:gd name="T9" fmla="*/ 0 h 140"/>
                                <a:gd name="T10" fmla="*/ 53 w 53"/>
                                <a:gd name="T11" fmla="*/ 0 h 140"/>
                                <a:gd name="T12" fmla="*/ 53 w 53"/>
                                <a:gd name="T13" fmla="*/ 140 h 140"/>
                                <a:gd name="T14" fmla="*/ 34 w 53"/>
                                <a:gd name="T15" fmla="*/ 140 h 140"/>
                                <a:gd name="T16" fmla="*/ 34 w 53"/>
                                <a:gd name="T17" fmla="*/ 40 h 140"/>
                                <a:gd name="T18" fmla="*/ 0 w 53"/>
                                <a:gd name="T19" fmla="*/ 40 h 1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3" h="140">
                                  <a:moveTo>
                                    <a:pt x="0" y="40"/>
                                  </a:moveTo>
                                  <a:lnTo>
                                    <a:pt x="0" y="40"/>
                                  </a:lnTo>
                                  <a:lnTo>
                                    <a:pt x="0" y="27"/>
                                  </a:lnTo>
                                  <a:cubicBezTo>
                                    <a:pt x="13" y="25"/>
                                    <a:pt x="22" y="23"/>
                                    <a:pt x="27" y="20"/>
                                  </a:cubicBezTo>
                                  <a:cubicBezTo>
                                    <a:pt x="32" y="17"/>
                                    <a:pt x="36" y="10"/>
                                    <a:pt x="39" y="0"/>
                                  </a:cubicBezTo>
                                  <a:lnTo>
                                    <a:pt x="53" y="0"/>
                                  </a:lnTo>
                                  <a:lnTo>
                                    <a:pt x="53" y="140"/>
                                  </a:lnTo>
                                  <a:lnTo>
                                    <a:pt x="34" y="140"/>
                                  </a:lnTo>
                                  <a:lnTo>
                                    <a:pt x="34" y="40"/>
                                  </a:lnTo>
                                  <a:lnTo>
                                    <a:pt x="0" y="4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10" name="Freeform 467"/>
                          <wps:cNvSpPr>
                            <a:spLocks/>
                          </wps:cNvSpPr>
                          <wps:spPr bwMode="auto">
                            <a:xfrm>
                              <a:off x="7197" y="1120"/>
                              <a:ext cx="146" cy="115"/>
                            </a:xfrm>
                            <a:custGeom>
                              <a:avLst/>
                              <a:gdLst>
                                <a:gd name="T0" fmla="*/ 21 w 184"/>
                                <a:gd name="T1" fmla="*/ 0 h 145"/>
                                <a:gd name="T2" fmla="*/ 21 w 184"/>
                                <a:gd name="T3" fmla="*/ 0 h 145"/>
                                <a:gd name="T4" fmla="*/ 48 w 184"/>
                                <a:gd name="T5" fmla="*/ 118 h 145"/>
                                <a:gd name="T6" fmla="*/ 81 w 184"/>
                                <a:gd name="T7" fmla="*/ 0 h 145"/>
                                <a:gd name="T8" fmla="*/ 102 w 184"/>
                                <a:gd name="T9" fmla="*/ 0 h 145"/>
                                <a:gd name="T10" fmla="*/ 135 w 184"/>
                                <a:gd name="T11" fmla="*/ 118 h 145"/>
                                <a:gd name="T12" fmla="*/ 162 w 184"/>
                                <a:gd name="T13" fmla="*/ 0 h 145"/>
                                <a:gd name="T14" fmla="*/ 184 w 184"/>
                                <a:gd name="T15" fmla="*/ 0 h 145"/>
                                <a:gd name="T16" fmla="*/ 146 w 184"/>
                                <a:gd name="T17" fmla="*/ 145 h 145"/>
                                <a:gd name="T18" fmla="*/ 125 w 184"/>
                                <a:gd name="T19" fmla="*/ 145 h 145"/>
                                <a:gd name="T20" fmla="*/ 92 w 184"/>
                                <a:gd name="T21" fmla="*/ 25 h 145"/>
                                <a:gd name="T22" fmla="*/ 58 w 184"/>
                                <a:gd name="T23" fmla="*/ 145 h 145"/>
                                <a:gd name="T24" fmla="*/ 38 w 184"/>
                                <a:gd name="T25" fmla="*/ 145 h 145"/>
                                <a:gd name="T26" fmla="*/ 0 w 184"/>
                                <a:gd name="T27" fmla="*/ 0 h 145"/>
                                <a:gd name="T28" fmla="*/ 21 w 184"/>
                                <a:gd name="T29" fmla="*/ 0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84" h="145">
                                  <a:moveTo>
                                    <a:pt x="21" y="0"/>
                                  </a:moveTo>
                                  <a:lnTo>
                                    <a:pt x="21" y="0"/>
                                  </a:lnTo>
                                  <a:lnTo>
                                    <a:pt x="48" y="118"/>
                                  </a:lnTo>
                                  <a:lnTo>
                                    <a:pt x="81" y="0"/>
                                  </a:lnTo>
                                  <a:lnTo>
                                    <a:pt x="102" y="0"/>
                                  </a:lnTo>
                                  <a:lnTo>
                                    <a:pt x="135" y="118"/>
                                  </a:lnTo>
                                  <a:lnTo>
                                    <a:pt x="162" y="0"/>
                                  </a:lnTo>
                                  <a:lnTo>
                                    <a:pt x="184" y="0"/>
                                  </a:lnTo>
                                  <a:lnTo>
                                    <a:pt x="146" y="145"/>
                                  </a:lnTo>
                                  <a:lnTo>
                                    <a:pt x="125" y="145"/>
                                  </a:lnTo>
                                  <a:lnTo>
                                    <a:pt x="92" y="25"/>
                                  </a:lnTo>
                                  <a:lnTo>
                                    <a:pt x="58" y="145"/>
                                  </a:lnTo>
                                  <a:lnTo>
                                    <a:pt x="38" y="145"/>
                                  </a:lnTo>
                                  <a:lnTo>
                                    <a:pt x="0" y="0"/>
                                  </a:lnTo>
                                  <a:lnTo>
                                    <a:pt x="21"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11" name="Freeform 468"/>
                          <wps:cNvSpPr>
                            <a:spLocks noEditPoints="1"/>
                          </wps:cNvSpPr>
                          <wps:spPr bwMode="auto">
                            <a:xfrm>
                              <a:off x="7348" y="1150"/>
                              <a:ext cx="77" cy="88"/>
                            </a:xfrm>
                            <a:custGeom>
                              <a:avLst/>
                              <a:gdLst>
                                <a:gd name="T0" fmla="*/ 50 w 97"/>
                                <a:gd name="T1" fmla="*/ 0 h 112"/>
                                <a:gd name="T2" fmla="*/ 50 w 97"/>
                                <a:gd name="T3" fmla="*/ 0 h 112"/>
                                <a:gd name="T4" fmla="*/ 72 w 97"/>
                                <a:gd name="T5" fmla="*/ 6 h 112"/>
                                <a:gd name="T6" fmla="*/ 88 w 97"/>
                                <a:gd name="T7" fmla="*/ 19 h 112"/>
                                <a:gd name="T8" fmla="*/ 95 w 97"/>
                                <a:gd name="T9" fmla="*/ 38 h 112"/>
                                <a:gd name="T10" fmla="*/ 97 w 97"/>
                                <a:gd name="T11" fmla="*/ 61 h 112"/>
                                <a:gd name="T12" fmla="*/ 19 w 97"/>
                                <a:gd name="T13" fmla="*/ 61 h 112"/>
                                <a:gd name="T14" fmla="*/ 27 w 97"/>
                                <a:gd name="T15" fmla="*/ 87 h 112"/>
                                <a:gd name="T16" fmla="*/ 49 w 97"/>
                                <a:gd name="T17" fmla="*/ 97 h 112"/>
                                <a:gd name="T18" fmla="*/ 71 w 97"/>
                                <a:gd name="T19" fmla="*/ 88 h 112"/>
                                <a:gd name="T20" fmla="*/ 78 w 97"/>
                                <a:gd name="T21" fmla="*/ 75 h 112"/>
                                <a:gd name="T22" fmla="*/ 95 w 97"/>
                                <a:gd name="T23" fmla="*/ 75 h 112"/>
                                <a:gd name="T24" fmla="*/ 90 w 97"/>
                                <a:gd name="T25" fmla="*/ 88 h 112"/>
                                <a:gd name="T26" fmla="*/ 82 w 97"/>
                                <a:gd name="T27" fmla="*/ 100 h 112"/>
                                <a:gd name="T28" fmla="*/ 62 w 97"/>
                                <a:gd name="T29" fmla="*/ 111 h 112"/>
                                <a:gd name="T30" fmla="*/ 47 w 97"/>
                                <a:gd name="T31" fmla="*/ 112 h 112"/>
                                <a:gd name="T32" fmla="*/ 14 w 97"/>
                                <a:gd name="T33" fmla="*/ 98 h 112"/>
                                <a:gd name="T34" fmla="*/ 0 w 97"/>
                                <a:gd name="T35" fmla="*/ 58 h 112"/>
                                <a:gd name="T36" fmla="*/ 14 w 97"/>
                                <a:gd name="T37" fmla="*/ 16 h 112"/>
                                <a:gd name="T38" fmla="*/ 50 w 97"/>
                                <a:gd name="T39" fmla="*/ 0 h 112"/>
                                <a:gd name="T40" fmla="*/ 50 w 97"/>
                                <a:gd name="T41" fmla="*/ 0 h 112"/>
                                <a:gd name="T42" fmla="*/ 78 w 97"/>
                                <a:gd name="T43" fmla="*/ 47 h 112"/>
                                <a:gd name="T44" fmla="*/ 78 w 97"/>
                                <a:gd name="T45" fmla="*/ 47 h 112"/>
                                <a:gd name="T46" fmla="*/ 73 w 97"/>
                                <a:gd name="T47" fmla="*/ 29 h 112"/>
                                <a:gd name="T48" fmla="*/ 49 w 97"/>
                                <a:gd name="T49" fmla="*/ 16 h 112"/>
                                <a:gd name="T50" fmla="*/ 28 w 97"/>
                                <a:gd name="T51" fmla="*/ 25 h 112"/>
                                <a:gd name="T52" fmla="*/ 20 w 97"/>
                                <a:gd name="T53" fmla="*/ 47 h 112"/>
                                <a:gd name="T54" fmla="*/ 78 w 97"/>
                                <a:gd name="T55" fmla="*/ 47 h 112"/>
                                <a:gd name="T56" fmla="*/ 48 w 97"/>
                                <a:gd name="T57" fmla="*/ 0 h 112"/>
                                <a:gd name="T58" fmla="*/ 48 w 97"/>
                                <a:gd name="T59" fmla="*/ 0 h 112"/>
                                <a:gd name="T60" fmla="*/ 48 w 97"/>
                                <a:gd name="T61"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97" h="112">
                                  <a:moveTo>
                                    <a:pt x="50" y="0"/>
                                  </a:moveTo>
                                  <a:lnTo>
                                    <a:pt x="50" y="0"/>
                                  </a:lnTo>
                                  <a:cubicBezTo>
                                    <a:pt x="57" y="0"/>
                                    <a:pt x="65" y="2"/>
                                    <a:pt x="72" y="6"/>
                                  </a:cubicBezTo>
                                  <a:cubicBezTo>
                                    <a:pt x="79" y="9"/>
                                    <a:pt x="84" y="14"/>
                                    <a:pt x="88" y="19"/>
                                  </a:cubicBezTo>
                                  <a:cubicBezTo>
                                    <a:pt x="91" y="25"/>
                                    <a:pt x="94" y="31"/>
                                    <a:pt x="95" y="38"/>
                                  </a:cubicBezTo>
                                  <a:cubicBezTo>
                                    <a:pt x="96" y="43"/>
                                    <a:pt x="97" y="51"/>
                                    <a:pt x="97" y="61"/>
                                  </a:cubicBezTo>
                                  <a:lnTo>
                                    <a:pt x="19" y="61"/>
                                  </a:lnTo>
                                  <a:cubicBezTo>
                                    <a:pt x="19" y="72"/>
                                    <a:pt x="22" y="81"/>
                                    <a:pt x="27" y="87"/>
                                  </a:cubicBezTo>
                                  <a:cubicBezTo>
                                    <a:pt x="31" y="93"/>
                                    <a:pt x="39" y="97"/>
                                    <a:pt x="49" y="97"/>
                                  </a:cubicBezTo>
                                  <a:cubicBezTo>
                                    <a:pt x="58" y="97"/>
                                    <a:pt x="65" y="94"/>
                                    <a:pt x="71" y="88"/>
                                  </a:cubicBezTo>
                                  <a:cubicBezTo>
                                    <a:pt x="74" y="84"/>
                                    <a:pt x="76" y="80"/>
                                    <a:pt x="78" y="75"/>
                                  </a:cubicBezTo>
                                  <a:lnTo>
                                    <a:pt x="95" y="75"/>
                                  </a:lnTo>
                                  <a:cubicBezTo>
                                    <a:pt x="95" y="79"/>
                                    <a:pt x="93" y="83"/>
                                    <a:pt x="90" y="88"/>
                                  </a:cubicBezTo>
                                  <a:cubicBezTo>
                                    <a:pt x="88" y="93"/>
                                    <a:pt x="85" y="97"/>
                                    <a:pt x="82" y="100"/>
                                  </a:cubicBezTo>
                                  <a:cubicBezTo>
                                    <a:pt x="76" y="105"/>
                                    <a:pt x="70" y="109"/>
                                    <a:pt x="62" y="111"/>
                                  </a:cubicBezTo>
                                  <a:cubicBezTo>
                                    <a:pt x="57" y="112"/>
                                    <a:pt x="53" y="112"/>
                                    <a:pt x="47" y="112"/>
                                  </a:cubicBezTo>
                                  <a:cubicBezTo>
                                    <a:pt x="34" y="112"/>
                                    <a:pt x="23" y="107"/>
                                    <a:pt x="14" y="98"/>
                                  </a:cubicBezTo>
                                  <a:cubicBezTo>
                                    <a:pt x="5" y="88"/>
                                    <a:pt x="0" y="75"/>
                                    <a:pt x="0" y="58"/>
                                  </a:cubicBezTo>
                                  <a:cubicBezTo>
                                    <a:pt x="0" y="41"/>
                                    <a:pt x="5" y="27"/>
                                    <a:pt x="14" y="16"/>
                                  </a:cubicBezTo>
                                  <a:cubicBezTo>
                                    <a:pt x="23" y="6"/>
                                    <a:pt x="35" y="0"/>
                                    <a:pt x="50" y="0"/>
                                  </a:cubicBezTo>
                                  <a:lnTo>
                                    <a:pt x="50" y="0"/>
                                  </a:lnTo>
                                  <a:close/>
                                  <a:moveTo>
                                    <a:pt x="78" y="47"/>
                                  </a:moveTo>
                                  <a:lnTo>
                                    <a:pt x="78" y="47"/>
                                  </a:lnTo>
                                  <a:cubicBezTo>
                                    <a:pt x="78" y="39"/>
                                    <a:pt x="76" y="33"/>
                                    <a:pt x="73" y="29"/>
                                  </a:cubicBezTo>
                                  <a:cubicBezTo>
                                    <a:pt x="68" y="20"/>
                                    <a:pt x="60" y="16"/>
                                    <a:pt x="49" y="16"/>
                                  </a:cubicBezTo>
                                  <a:cubicBezTo>
                                    <a:pt x="41" y="16"/>
                                    <a:pt x="34" y="19"/>
                                    <a:pt x="28" y="25"/>
                                  </a:cubicBezTo>
                                  <a:cubicBezTo>
                                    <a:pt x="23" y="31"/>
                                    <a:pt x="20" y="38"/>
                                    <a:pt x="20" y="47"/>
                                  </a:cubicBezTo>
                                  <a:lnTo>
                                    <a:pt x="78" y="47"/>
                                  </a:lnTo>
                                  <a:close/>
                                  <a:moveTo>
                                    <a:pt x="48" y="0"/>
                                  </a:moveTo>
                                  <a:lnTo>
                                    <a:pt x="48" y="0"/>
                                  </a:lnTo>
                                  <a:lnTo>
                                    <a:pt x="4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12" name="Freeform 469"/>
                          <wps:cNvSpPr>
                            <a:spLocks noEditPoints="1"/>
                          </wps:cNvSpPr>
                          <wps:spPr bwMode="auto">
                            <a:xfrm>
                              <a:off x="7443" y="1120"/>
                              <a:ext cx="14" cy="115"/>
                            </a:xfrm>
                            <a:custGeom>
                              <a:avLst/>
                              <a:gdLst>
                                <a:gd name="T0" fmla="*/ 0 w 18"/>
                                <a:gd name="T1" fmla="*/ 40 h 145"/>
                                <a:gd name="T2" fmla="*/ 0 w 18"/>
                                <a:gd name="T3" fmla="*/ 40 h 145"/>
                                <a:gd name="T4" fmla="*/ 18 w 18"/>
                                <a:gd name="T5" fmla="*/ 40 h 145"/>
                                <a:gd name="T6" fmla="*/ 18 w 18"/>
                                <a:gd name="T7" fmla="*/ 145 h 145"/>
                                <a:gd name="T8" fmla="*/ 0 w 18"/>
                                <a:gd name="T9" fmla="*/ 145 h 145"/>
                                <a:gd name="T10" fmla="*/ 0 w 18"/>
                                <a:gd name="T11" fmla="*/ 40 h 145"/>
                                <a:gd name="T12" fmla="*/ 0 w 18"/>
                                <a:gd name="T13" fmla="*/ 0 h 145"/>
                                <a:gd name="T14" fmla="*/ 0 w 18"/>
                                <a:gd name="T15" fmla="*/ 0 h 145"/>
                                <a:gd name="T16" fmla="*/ 18 w 18"/>
                                <a:gd name="T17" fmla="*/ 0 h 145"/>
                                <a:gd name="T18" fmla="*/ 18 w 18"/>
                                <a:gd name="T19" fmla="*/ 21 h 145"/>
                                <a:gd name="T20" fmla="*/ 0 w 18"/>
                                <a:gd name="T21" fmla="*/ 21 h 145"/>
                                <a:gd name="T22" fmla="*/ 0 w 18"/>
                                <a:gd name="T23" fmla="*/ 0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8" h="145">
                                  <a:moveTo>
                                    <a:pt x="0" y="40"/>
                                  </a:moveTo>
                                  <a:lnTo>
                                    <a:pt x="0" y="40"/>
                                  </a:lnTo>
                                  <a:lnTo>
                                    <a:pt x="18" y="40"/>
                                  </a:lnTo>
                                  <a:lnTo>
                                    <a:pt x="18" y="145"/>
                                  </a:lnTo>
                                  <a:lnTo>
                                    <a:pt x="0" y="145"/>
                                  </a:lnTo>
                                  <a:lnTo>
                                    <a:pt x="0" y="40"/>
                                  </a:lnTo>
                                  <a:close/>
                                  <a:moveTo>
                                    <a:pt x="0" y="0"/>
                                  </a:moveTo>
                                  <a:lnTo>
                                    <a:pt x="0" y="0"/>
                                  </a:lnTo>
                                  <a:lnTo>
                                    <a:pt x="18" y="0"/>
                                  </a:lnTo>
                                  <a:lnTo>
                                    <a:pt x="18"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13" name="Freeform 470"/>
                          <wps:cNvSpPr>
                            <a:spLocks noEditPoints="1"/>
                          </wps:cNvSpPr>
                          <wps:spPr bwMode="auto">
                            <a:xfrm>
                              <a:off x="7473" y="1150"/>
                              <a:ext cx="73" cy="121"/>
                            </a:xfrm>
                            <a:custGeom>
                              <a:avLst/>
                              <a:gdLst>
                                <a:gd name="T0" fmla="*/ 44 w 93"/>
                                <a:gd name="T1" fmla="*/ 1 h 153"/>
                                <a:gd name="T2" fmla="*/ 44 w 93"/>
                                <a:gd name="T3" fmla="*/ 1 h 153"/>
                                <a:gd name="T4" fmla="*/ 66 w 93"/>
                                <a:gd name="T5" fmla="*/ 7 h 153"/>
                                <a:gd name="T6" fmla="*/ 76 w 93"/>
                                <a:gd name="T7" fmla="*/ 17 h 153"/>
                                <a:gd name="T8" fmla="*/ 76 w 93"/>
                                <a:gd name="T9" fmla="*/ 4 h 153"/>
                                <a:gd name="T10" fmla="*/ 93 w 93"/>
                                <a:gd name="T11" fmla="*/ 4 h 153"/>
                                <a:gd name="T12" fmla="*/ 93 w 93"/>
                                <a:gd name="T13" fmla="*/ 100 h 153"/>
                                <a:gd name="T14" fmla="*/ 87 w 93"/>
                                <a:gd name="T15" fmla="*/ 132 h 153"/>
                                <a:gd name="T16" fmla="*/ 45 w 93"/>
                                <a:gd name="T17" fmla="*/ 153 h 153"/>
                                <a:gd name="T18" fmla="*/ 16 w 93"/>
                                <a:gd name="T19" fmla="*/ 145 h 153"/>
                                <a:gd name="T20" fmla="*/ 3 w 93"/>
                                <a:gd name="T21" fmla="*/ 121 h 153"/>
                                <a:gd name="T22" fmla="*/ 21 w 93"/>
                                <a:gd name="T23" fmla="*/ 121 h 153"/>
                                <a:gd name="T24" fmla="*/ 26 w 93"/>
                                <a:gd name="T25" fmla="*/ 132 h 153"/>
                                <a:gd name="T26" fmla="*/ 45 w 93"/>
                                <a:gd name="T27" fmla="*/ 138 h 153"/>
                                <a:gd name="T28" fmla="*/ 72 w 93"/>
                                <a:gd name="T29" fmla="*/ 124 h 153"/>
                                <a:gd name="T30" fmla="*/ 75 w 93"/>
                                <a:gd name="T31" fmla="*/ 94 h 153"/>
                                <a:gd name="T32" fmla="*/ 63 w 93"/>
                                <a:gd name="T33" fmla="*/ 106 h 153"/>
                                <a:gd name="T34" fmla="*/ 43 w 93"/>
                                <a:gd name="T35" fmla="*/ 110 h 153"/>
                                <a:gd name="T36" fmla="*/ 13 w 93"/>
                                <a:gd name="T37" fmla="*/ 97 h 153"/>
                                <a:gd name="T38" fmla="*/ 0 w 93"/>
                                <a:gd name="T39" fmla="*/ 57 h 153"/>
                                <a:gd name="T40" fmla="*/ 13 w 93"/>
                                <a:gd name="T41" fmla="*/ 16 h 153"/>
                                <a:gd name="T42" fmla="*/ 44 w 93"/>
                                <a:gd name="T43" fmla="*/ 1 h 153"/>
                                <a:gd name="T44" fmla="*/ 44 w 93"/>
                                <a:gd name="T45" fmla="*/ 1 h 153"/>
                                <a:gd name="T46" fmla="*/ 76 w 93"/>
                                <a:gd name="T47" fmla="*/ 55 h 153"/>
                                <a:gd name="T48" fmla="*/ 76 w 93"/>
                                <a:gd name="T49" fmla="*/ 55 h 153"/>
                                <a:gd name="T50" fmla="*/ 68 w 93"/>
                                <a:gd name="T51" fmla="*/ 26 h 153"/>
                                <a:gd name="T52" fmla="*/ 47 w 93"/>
                                <a:gd name="T53" fmla="*/ 17 h 153"/>
                                <a:gd name="T54" fmla="*/ 22 w 93"/>
                                <a:gd name="T55" fmla="*/ 34 h 153"/>
                                <a:gd name="T56" fmla="*/ 18 w 93"/>
                                <a:gd name="T57" fmla="*/ 59 h 153"/>
                                <a:gd name="T58" fmla="*/ 25 w 93"/>
                                <a:gd name="T59" fmla="*/ 86 h 153"/>
                                <a:gd name="T60" fmla="*/ 45 w 93"/>
                                <a:gd name="T61" fmla="*/ 95 h 153"/>
                                <a:gd name="T62" fmla="*/ 72 w 93"/>
                                <a:gd name="T63" fmla="*/ 78 h 153"/>
                                <a:gd name="T64" fmla="*/ 76 w 93"/>
                                <a:gd name="T65" fmla="*/ 55 h 153"/>
                                <a:gd name="T66" fmla="*/ 76 w 93"/>
                                <a:gd name="T67" fmla="*/ 55 h 153"/>
                                <a:gd name="T68" fmla="*/ 46 w 93"/>
                                <a:gd name="T69" fmla="*/ 0 h 153"/>
                                <a:gd name="T70" fmla="*/ 46 w 93"/>
                                <a:gd name="T71" fmla="*/ 0 h 153"/>
                                <a:gd name="T72" fmla="*/ 46 w 93"/>
                                <a:gd name="T73" fmla="*/ 0 h 1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Lst>
                              <a:rect l="0" t="0" r="r" b="b"/>
                              <a:pathLst>
                                <a:path w="93" h="153">
                                  <a:moveTo>
                                    <a:pt x="44" y="1"/>
                                  </a:moveTo>
                                  <a:lnTo>
                                    <a:pt x="44" y="1"/>
                                  </a:lnTo>
                                  <a:cubicBezTo>
                                    <a:pt x="52" y="1"/>
                                    <a:pt x="60" y="3"/>
                                    <a:pt x="66" y="7"/>
                                  </a:cubicBezTo>
                                  <a:cubicBezTo>
                                    <a:pt x="69" y="9"/>
                                    <a:pt x="73" y="13"/>
                                    <a:pt x="76" y="17"/>
                                  </a:cubicBezTo>
                                  <a:lnTo>
                                    <a:pt x="76" y="4"/>
                                  </a:lnTo>
                                  <a:lnTo>
                                    <a:pt x="93" y="4"/>
                                  </a:lnTo>
                                  <a:lnTo>
                                    <a:pt x="93" y="100"/>
                                  </a:lnTo>
                                  <a:cubicBezTo>
                                    <a:pt x="93" y="113"/>
                                    <a:pt x="91" y="124"/>
                                    <a:pt x="87" y="132"/>
                                  </a:cubicBezTo>
                                  <a:cubicBezTo>
                                    <a:pt x="79" y="146"/>
                                    <a:pt x="65" y="153"/>
                                    <a:pt x="45" y="153"/>
                                  </a:cubicBezTo>
                                  <a:cubicBezTo>
                                    <a:pt x="34" y="153"/>
                                    <a:pt x="24" y="150"/>
                                    <a:pt x="16" y="145"/>
                                  </a:cubicBezTo>
                                  <a:cubicBezTo>
                                    <a:pt x="8" y="140"/>
                                    <a:pt x="4" y="132"/>
                                    <a:pt x="3" y="121"/>
                                  </a:cubicBezTo>
                                  <a:lnTo>
                                    <a:pt x="21" y="121"/>
                                  </a:lnTo>
                                  <a:cubicBezTo>
                                    <a:pt x="22" y="126"/>
                                    <a:pt x="24" y="130"/>
                                    <a:pt x="26" y="132"/>
                                  </a:cubicBezTo>
                                  <a:cubicBezTo>
                                    <a:pt x="30" y="136"/>
                                    <a:pt x="37" y="138"/>
                                    <a:pt x="45" y="138"/>
                                  </a:cubicBezTo>
                                  <a:cubicBezTo>
                                    <a:pt x="59" y="138"/>
                                    <a:pt x="68" y="134"/>
                                    <a:pt x="72" y="124"/>
                                  </a:cubicBezTo>
                                  <a:cubicBezTo>
                                    <a:pt x="75" y="118"/>
                                    <a:pt x="76" y="108"/>
                                    <a:pt x="75" y="94"/>
                                  </a:cubicBezTo>
                                  <a:cubicBezTo>
                                    <a:pt x="72" y="99"/>
                                    <a:pt x="68" y="103"/>
                                    <a:pt x="63" y="106"/>
                                  </a:cubicBezTo>
                                  <a:cubicBezTo>
                                    <a:pt x="58" y="108"/>
                                    <a:pt x="51" y="110"/>
                                    <a:pt x="43" y="110"/>
                                  </a:cubicBezTo>
                                  <a:cubicBezTo>
                                    <a:pt x="31" y="110"/>
                                    <a:pt x="21" y="106"/>
                                    <a:pt x="13" y="97"/>
                                  </a:cubicBezTo>
                                  <a:cubicBezTo>
                                    <a:pt x="4" y="89"/>
                                    <a:pt x="0" y="76"/>
                                    <a:pt x="0" y="57"/>
                                  </a:cubicBezTo>
                                  <a:cubicBezTo>
                                    <a:pt x="0" y="39"/>
                                    <a:pt x="4" y="26"/>
                                    <a:pt x="13" y="16"/>
                                  </a:cubicBezTo>
                                  <a:cubicBezTo>
                                    <a:pt x="22" y="6"/>
                                    <a:pt x="32" y="1"/>
                                    <a:pt x="44" y="1"/>
                                  </a:cubicBezTo>
                                  <a:lnTo>
                                    <a:pt x="44" y="1"/>
                                  </a:lnTo>
                                  <a:close/>
                                  <a:moveTo>
                                    <a:pt x="76" y="55"/>
                                  </a:moveTo>
                                  <a:lnTo>
                                    <a:pt x="76" y="55"/>
                                  </a:lnTo>
                                  <a:cubicBezTo>
                                    <a:pt x="76" y="42"/>
                                    <a:pt x="73" y="32"/>
                                    <a:pt x="68" y="26"/>
                                  </a:cubicBezTo>
                                  <a:cubicBezTo>
                                    <a:pt x="63" y="20"/>
                                    <a:pt x="56" y="17"/>
                                    <a:pt x="47" y="17"/>
                                  </a:cubicBezTo>
                                  <a:cubicBezTo>
                                    <a:pt x="35" y="17"/>
                                    <a:pt x="26" y="22"/>
                                    <a:pt x="22" y="34"/>
                                  </a:cubicBezTo>
                                  <a:cubicBezTo>
                                    <a:pt x="19" y="40"/>
                                    <a:pt x="18" y="49"/>
                                    <a:pt x="18" y="59"/>
                                  </a:cubicBezTo>
                                  <a:cubicBezTo>
                                    <a:pt x="18" y="71"/>
                                    <a:pt x="21" y="80"/>
                                    <a:pt x="25" y="86"/>
                                  </a:cubicBezTo>
                                  <a:cubicBezTo>
                                    <a:pt x="30" y="92"/>
                                    <a:pt x="37" y="95"/>
                                    <a:pt x="45" y="95"/>
                                  </a:cubicBezTo>
                                  <a:cubicBezTo>
                                    <a:pt x="58" y="95"/>
                                    <a:pt x="67" y="89"/>
                                    <a:pt x="72" y="78"/>
                                  </a:cubicBezTo>
                                  <a:cubicBezTo>
                                    <a:pt x="75" y="71"/>
                                    <a:pt x="76" y="64"/>
                                    <a:pt x="76" y="55"/>
                                  </a:cubicBezTo>
                                  <a:lnTo>
                                    <a:pt x="76" y="55"/>
                                  </a:lnTo>
                                  <a:close/>
                                  <a:moveTo>
                                    <a:pt x="46" y="0"/>
                                  </a:moveTo>
                                  <a:lnTo>
                                    <a:pt x="46" y="0"/>
                                  </a:lnTo>
                                  <a:lnTo>
                                    <a:pt x="46"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14" name="Freeform 471"/>
                          <wps:cNvSpPr>
                            <a:spLocks/>
                          </wps:cNvSpPr>
                          <wps:spPr bwMode="auto">
                            <a:xfrm>
                              <a:off x="7568" y="1120"/>
                              <a:ext cx="68" cy="115"/>
                            </a:xfrm>
                            <a:custGeom>
                              <a:avLst/>
                              <a:gdLst>
                                <a:gd name="T0" fmla="*/ 0 w 86"/>
                                <a:gd name="T1" fmla="*/ 0 h 145"/>
                                <a:gd name="T2" fmla="*/ 0 w 86"/>
                                <a:gd name="T3" fmla="*/ 0 h 145"/>
                                <a:gd name="T4" fmla="*/ 18 w 86"/>
                                <a:gd name="T5" fmla="*/ 0 h 145"/>
                                <a:gd name="T6" fmla="*/ 18 w 86"/>
                                <a:gd name="T7" fmla="*/ 54 h 145"/>
                                <a:gd name="T8" fmla="*/ 29 w 86"/>
                                <a:gd name="T9" fmla="*/ 43 h 145"/>
                                <a:gd name="T10" fmla="*/ 50 w 86"/>
                                <a:gd name="T11" fmla="*/ 37 h 145"/>
                                <a:gd name="T12" fmla="*/ 81 w 86"/>
                                <a:gd name="T13" fmla="*/ 53 h 145"/>
                                <a:gd name="T14" fmla="*/ 86 w 86"/>
                                <a:gd name="T15" fmla="*/ 78 h 145"/>
                                <a:gd name="T16" fmla="*/ 86 w 86"/>
                                <a:gd name="T17" fmla="*/ 145 h 145"/>
                                <a:gd name="T18" fmla="*/ 68 w 86"/>
                                <a:gd name="T19" fmla="*/ 145 h 145"/>
                                <a:gd name="T20" fmla="*/ 68 w 86"/>
                                <a:gd name="T21" fmla="*/ 79 h 145"/>
                                <a:gd name="T22" fmla="*/ 65 w 86"/>
                                <a:gd name="T23" fmla="*/ 62 h 145"/>
                                <a:gd name="T24" fmla="*/ 47 w 86"/>
                                <a:gd name="T25" fmla="*/ 53 h 145"/>
                                <a:gd name="T26" fmla="*/ 26 w 86"/>
                                <a:gd name="T27" fmla="*/ 61 h 145"/>
                                <a:gd name="T28" fmla="*/ 18 w 86"/>
                                <a:gd name="T29" fmla="*/ 89 h 145"/>
                                <a:gd name="T30" fmla="*/ 18 w 86"/>
                                <a:gd name="T31" fmla="*/ 145 h 145"/>
                                <a:gd name="T32" fmla="*/ 0 w 86"/>
                                <a:gd name="T33" fmla="*/ 145 h 145"/>
                                <a:gd name="T34" fmla="*/ 0 w 86"/>
                                <a:gd name="T35" fmla="*/ 0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86" h="145">
                                  <a:moveTo>
                                    <a:pt x="0" y="0"/>
                                  </a:moveTo>
                                  <a:lnTo>
                                    <a:pt x="0" y="0"/>
                                  </a:lnTo>
                                  <a:lnTo>
                                    <a:pt x="18" y="0"/>
                                  </a:lnTo>
                                  <a:lnTo>
                                    <a:pt x="18" y="54"/>
                                  </a:lnTo>
                                  <a:cubicBezTo>
                                    <a:pt x="22" y="49"/>
                                    <a:pt x="26" y="45"/>
                                    <a:pt x="29" y="43"/>
                                  </a:cubicBezTo>
                                  <a:cubicBezTo>
                                    <a:pt x="35" y="39"/>
                                    <a:pt x="42" y="37"/>
                                    <a:pt x="50" y="37"/>
                                  </a:cubicBezTo>
                                  <a:cubicBezTo>
                                    <a:pt x="66" y="37"/>
                                    <a:pt x="76" y="43"/>
                                    <a:pt x="81" y="53"/>
                                  </a:cubicBezTo>
                                  <a:cubicBezTo>
                                    <a:pt x="84" y="59"/>
                                    <a:pt x="86" y="67"/>
                                    <a:pt x="86" y="78"/>
                                  </a:cubicBezTo>
                                  <a:lnTo>
                                    <a:pt x="86" y="145"/>
                                  </a:lnTo>
                                  <a:lnTo>
                                    <a:pt x="68" y="145"/>
                                  </a:lnTo>
                                  <a:lnTo>
                                    <a:pt x="68" y="79"/>
                                  </a:lnTo>
                                  <a:cubicBezTo>
                                    <a:pt x="68" y="71"/>
                                    <a:pt x="67" y="65"/>
                                    <a:pt x="65" y="62"/>
                                  </a:cubicBezTo>
                                  <a:cubicBezTo>
                                    <a:pt x="61" y="56"/>
                                    <a:pt x="55" y="53"/>
                                    <a:pt x="47" y="53"/>
                                  </a:cubicBezTo>
                                  <a:cubicBezTo>
                                    <a:pt x="39" y="53"/>
                                    <a:pt x="32" y="56"/>
                                    <a:pt x="26" y="61"/>
                                  </a:cubicBezTo>
                                  <a:cubicBezTo>
                                    <a:pt x="21" y="66"/>
                                    <a:pt x="18" y="75"/>
                                    <a:pt x="18" y="89"/>
                                  </a:cubicBezTo>
                                  <a:lnTo>
                                    <a:pt x="18" y="145"/>
                                  </a:lnTo>
                                  <a:lnTo>
                                    <a:pt x="0" y="145"/>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15" name="Freeform 472"/>
                          <wps:cNvSpPr>
                            <a:spLocks/>
                          </wps:cNvSpPr>
                          <wps:spPr bwMode="auto">
                            <a:xfrm>
                              <a:off x="7648" y="1128"/>
                              <a:ext cx="39" cy="109"/>
                            </a:xfrm>
                            <a:custGeom>
                              <a:avLst/>
                              <a:gdLst>
                                <a:gd name="T0" fmla="*/ 14 w 49"/>
                                <a:gd name="T1" fmla="*/ 0 h 137"/>
                                <a:gd name="T2" fmla="*/ 14 w 49"/>
                                <a:gd name="T3" fmla="*/ 0 h 137"/>
                                <a:gd name="T4" fmla="*/ 32 w 49"/>
                                <a:gd name="T5" fmla="*/ 0 h 137"/>
                                <a:gd name="T6" fmla="*/ 32 w 49"/>
                                <a:gd name="T7" fmla="*/ 30 h 137"/>
                                <a:gd name="T8" fmla="*/ 49 w 49"/>
                                <a:gd name="T9" fmla="*/ 30 h 137"/>
                                <a:gd name="T10" fmla="*/ 49 w 49"/>
                                <a:gd name="T11" fmla="*/ 44 h 137"/>
                                <a:gd name="T12" fmla="*/ 32 w 49"/>
                                <a:gd name="T13" fmla="*/ 44 h 137"/>
                                <a:gd name="T14" fmla="*/ 32 w 49"/>
                                <a:gd name="T15" fmla="*/ 113 h 137"/>
                                <a:gd name="T16" fmla="*/ 36 w 49"/>
                                <a:gd name="T17" fmla="*/ 121 h 137"/>
                                <a:gd name="T18" fmla="*/ 43 w 49"/>
                                <a:gd name="T19" fmla="*/ 122 h 137"/>
                                <a:gd name="T20" fmla="*/ 46 w 49"/>
                                <a:gd name="T21" fmla="*/ 122 h 137"/>
                                <a:gd name="T22" fmla="*/ 49 w 49"/>
                                <a:gd name="T23" fmla="*/ 121 h 137"/>
                                <a:gd name="T24" fmla="*/ 49 w 49"/>
                                <a:gd name="T25" fmla="*/ 135 h 137"/>
                                <a:gd name="T26" fmla="*/ 43 w 49"/>
                                <a:gd name="T27" fmla="*/ 137 h 137"/>
                                <a:gd name="T28" fmla="*/ 35 w 49"/>
                                <a:gd name="T29" fmla="*/ 137 h 137"/>
                                <a:gd name="T30" fmla="*/ 19 w 49"/>
                                <a:gd name="T31" fmla="*/ 131 h 137"/>
                                <a:gd name="T32" fmla="*/ 14 w 49"/>
                                <a:gd name="T33" fmla="*/ 114 h 137"/>
                                <a:gd name="T34" fmla="*/ 14 w 49"/>
                                <a:gd name="T35" fmla="*/ 44 h 137"/>
                                <a:gd name="T36" fmla="*/ 0 w 49"/>
                                <a:gd name="T37" fmla="*/ 44 h 137"/>
                                <a:gd name="T38" fmla="*/ 0 w 49"/>
                                <a:gd name="T39" fmla="*/ 30 h 137"/>
                                <a:gd name="T40" fmla="*/ 14 w 49"/>
                                <a:gd name="T41" fmla="*/ 30 h 137"/>
                                <a:gd name="T42" fmla="*/ 14 w 49"/>
                                <a:gd name="T43" fmla="*/ 0 h 1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49" h="137">
                                  <a:moveTo>
                                    <a:pt x="14" y="0"/>
                                  </a:moveTo>
                                  <a:lnTo>
                                    <a:pt x="14" y="0"/>
                                  </a:lnTo>
                                  <a:lnTo>
                                    <a:pt x="32" y="0"/>
                                  </a:lnTo>
                                  <a:lnTo>
                                    <a:pt x="32" y="30"/>
                                  </a:lnTo>
                                  <a:lnTo>
                                    <a:pt x="49" y="30"/>
                                  </a:lnTo>
                                  <a:lnTo>
                                    <a:pt x="49" y="44"/>
                                  </a:lnTo>
                                  <a:lnTo>
                                    <a:pt x="32" y="44"/>
                                  </a:lnTo>
                                  <a:lnTo>
                                    <a:pt x="32" y="113"/>
                                  </a:lnTo>
                                  <a:cubicBezTo>
                                    <a:pt x="32" y="117"/>
                                    <a:pt x="33" y="119"/>
                                    <a:pt x="36" y="121"/>
                                  </a:cubicBezTo>
                                  <a:cubicBezTo>
                                    <a:pt x="37" y="121"/>
                                    <a:pt x="40" y="122"/>
                                    <a:pt x="43" y="122"/>
                                  </a:cubicBezTo>
                                  <a:cubicBezTo>
                                    <a:pt x="44" y="122"/>
                                    <a:pt x="45" y="122"/>
                                    <a:pt x="46" y="122"/>
                                  </a:cubicBezTo>
                                  <a:cubicBezTo>
                                    <a:pt x="47" y="122"/>
                                    <a:pt x="48" y="121"/>
                                    <a:pt x="49" y="121"/>
                                  </a:cubicBezTo>
                                  <a:lnTo>
                                    <a:pt x="49" y="135"/>
                                  </a:lnTo>
                                  <a:cubicBezTo>
                                    <a:pt x="47" y="136"/>
                                    <a:pt x="45" y="136"/>
                                    <a:pt x="43" y="137"/>
                                  </a:cubicBezTo>
                                  <a:cubicBezTo>
                                    <a:pt x="40" y="137"/>
                                    <a:pt x="38" y="137"/>
                                    <a:pt x="35" y="137"/>
                                  </a:cubicBezTo>
                                  <a:cubicBezTo>
                                    <a:pt x="27" y="137"/>
                                    <a:pt x="22" y="135"/>
                                    <a:pt x="19" y="131"/>
                                  </a:cubicBezTo>
                                  <a:cubicBezTo>
                                    <a:pt x="16" y="126"/>
                                    <a:pt x="14" y="121"/>
                                    <a:pt x="14" y="114"/>
                                  </a:cubicBezTo>
                                  <a:lnTo>
                                    <a:pt x="14" y="44"/>
                                  </a:lnTo>
                                  <a:lnTo>
                                    <a:pt x="0" y="44"/>
                                  </a:lnTo>
                                  <a:lnTo>
                                    <a:pt x="0" y="30"/>
                                  </a:lnTo>
                                  <a:lnTo>
                                    <a:pt x="14" y="30"/>
                                  </a:lnTo>
                                  <a:lnTo>
                                    <a:pt x="14"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16" name="Freeform 473"/>
                          <wps:cNvSpPr>
                            <a:spLocks/>
                          </wps:cNvSpPr>
                          <wps:spPr bwMode="auto">
                            <a:xfrm>
                              <a:off x="7199" y="2061"/>
                              <a:ext cx="77" cy="111"/>
                            </a:xfrm>
                            <a:custGeom>
                              <a:avLst/>
                              <a:gdLst>
                                <a:gd name="T0" fmla="*/ 0 w 98"/>
                                <a:gd name="T1" fmla="*/ 141 h 141"/>
                                <a:gd name="T2" fmla="*/ 0 w 98"/>
                                <a:gd name="T3" fmla="*/ 141 h 141"/>
                                <a:gd name="T4" fmla="*/ 8 w 98"/>
                                <a:gd name="T5" fmla="*/ 109 h 141"/>
                                <a:gd name="T6" fmla="*/ 33 w 98"/>
                                <a:gd name="T7" fmla="*/ 85 h 141"/>
                                <a:gd name="T8" fmla="*/ 52 w 98"/>
                                <a:gd name="T9" fmla="*/ 74 h 141"/>
                                <a:gd name="T10" fmla="*/ 70 w 98"/>
                                <a:gd name="T11" fmla="*/ 61 h 141"/>
                                <a:gd name="T12" fmla="*/ 78 w 98"/>
                                <a:gd name="T13" fmla="*/ 43 h 141"/>
                                <a:gd name="T14" fmla="*/ 71 w 98"/>
                                <a:gd name="T15" fmla="*/ 23 h 141"/>
                                <a:gd name="T16" fmla="*/ 51 w 98"/>
                                <a:gd name="T17" fmla="*/ 16 h 141"/>
                                <a:gd name="T18" fmla="*/ 26 w 98"/>
                                <a:gd name="T19" fmla="*/ 30 h 141"/>
                                <a:gd name="T20" fmla="*/ 22 w 98"/>
                                <a:gd name="T21" fmla="*/ 50 h 141"/>
                                <a:gd name="T22" fmla="*/ 4 w 98"/>
                                <a:gd name="T23" fmla="*/ 50 h 141"/>
                                <a:gd name="T24" fmla="*/ 11 w 98"/>
                                <a:gd name="T25" fmla="*/ 20 h 141"/>
                                <a:gd name="T26" fmla="*/ 51 w 98"/>
                                <a:gd name="T27" fmla="*/ 0 h 141"/>
                                <a:gd name="T28" fmla="*/ 87 w 98"/>
                                <a:gd name="T29" fmla="*/ 13 h 141"/>
                                <a:gd name="T30" fmla="*/ 98 w 98"/>
                                <a:gd name="T31" fmla="*/ 42 h 141"/>
                                <a:gd name="T32" fmla="*/ 86 w 98"/>
                                <a:gd name="T33" fmla="*/ 71 h 141"/>
                                <a:gd name="T34" fmla="*/ 61 w 98"/>
                                <a:gd name="T35" fmla="*/ 88 h 141"/>
                                <a:gd name="T36" fmla="*/ 48 w 98"/>
                                <a:gd name="T37" fmla="*/ 95 h 141"/>
                                <a:gd name="T38" fmla="*/ 33 w 98"/>
                                <a:gd name="T39" fmla="*/ 105 h 141"/>
                                <a:gd name="T40" fmla="*/ 20 w 98"/>
                                <a:gd name="T41" fmla="*/ 124 h 141"/>
                                <a:gd name="T42" fmla="*/ 97 w 98"/>
                                <a:gd name="T43" fmla="*/ 124 h 141"/>
                                <a:gd name="T44" fmla="*/ 97 w 98"/>
                                <a:gd name="T45" fmla="*/ 141 h 141"/>
                                <a:gd name="T46" fmla="*/ 0 w 98"/>
                                <a:gd name="T47"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8" h="141">
                                  <a:moveTo>
                                    <a:pt x="0" y="141"/>
                                  </a:moveTo>
                                  <a:lnTo>
                                    <a:pt x="0" y="141"/>
                                  </a:lnTo>
                                  <a:cubicBezTo>
                                    <a:pt x="1" y="129"/>
                                    <a:pt x="4" y="118"/>
                                    <a:pt x="8" y="109"/>
                                  </a:cubicBezTo>
                                  <a:cubicBezTo>
                                    <a:pt x="12" y="100"/>
                                    <a:pt x="21" y="92"/>
                                    <a:pt x="33" y="85"/>
                                  </a:cubicBezTo>
                                  <a:lnTo>
                                    <a:pt x="52" y="74"/>
                                  </a:lnTo>
                                  <a:cubicBezTo>
                                    <a:pt x="61" y="69"/>
                                    <a:pt x="67" y="65"/>
                                    <a:pt x="70" y="61"/>
                                  </a:cubicBezTo>
                                  <a:cubicBezTo>
                                    <a:pt x="76" y="56"/>
                                    <a:pt x="78" y="50"/>
                                    <a:pt x="78" y="43"/>
                                  </a:cubicBezTo>
                                  <a:cubicBezTo>
                                    <a:pt x="78" y="34"/>
                                    <a:pt x="76" y="28"/>
                                    <a:pt x="71" y="23"/>
                                  </a:cubicBezTo>
                                  <a:cubicBezTo>
                                    <a:pt x="66" y="18"/>
                                    <a:pt x="59" y="16"/>
                                    <a:pt x="51" y="16"/>
                                  </a:cubicBezTo>
                                  <a:cubicBezTo>
                                    <a:pt x="39" y="16"/>
                                    <a:pt x="31" y="20"/>
                                    <a:pt x="26" y="30"/>
                                  </a:cubicBezTo>
                                  <a:cubicBezTo>
                                    <a:pt x="23" y="35"/>
                                    <a:pt x="22" y="41"/>
                                    <a:pt x="22" y="50"/>
                                  </a:cubicBezTo>
                                  <a:lnTo>
                                    <a:pt x="4" y="50"/>
                                  </a:lnTo>
                                  <a:cubicBezTo>
                                    <a:pt x="4" y="38"/>
                                    <a:pt x="6" y="28"/>
                                    <a:pt x="11" y="20"/>
                                  </a:cubicBezTo>
                                  <a:cubicBezTo>
                                    <a:pt x="18" y="6"/>
                                    <a:pt x="32" y="0"/>
                                    <a:pt x="51" y="0"/>
                                  </a:cubicBezTo>
                                  <a:cubicBezTo>
                                    <a:pt x="68" y="0"/>
                                    <a:pt x="79" y="4"/>
                                    <a:pt x="87" y="13"/>
                                  </a:cubicBezTo>
                                  <a:cubicBezTo>
                                    <a:pt x="94" y="21"/>
                                    <a:pt x="98" y="31"/>
                                    <a:pt x="98" y="42"/>
                                  </a:cubicBezTo>
                                  <a:cubicBezTo>
                                    <a:pt x="98" y="53"/>
                                    <a:pt x="94" y="63"/>
                                    <a:pt x="86" y="71"/>
                                  </a:cubicBezTo>
                                  <a:cubicBezTo>
                                    <a:pt x="81" y="75"/>
                                    <a:pt x="73" y="81"/>
                                    <a:pt x="61" y="88"/>
                                  </a:cubicBezTo>
                                  <a:lnTo>
                                    <a:pt x="48" y="95"/>
                                  </a:lnTo>
                                  <a:cubicBezTo>
                                    <a:pt x="41" y="99"/>
                                    <a:pt x="36" y="102"/>
                                    <a:pt x="33" y="105"/>
                                  </a:cubicBezTo>
                                  <a:cubicBezTo>
                                    <a:pt x="26" y="111"/>
                                    <a:pt x="22" y="118"/>
                                    <a:pt x="20" y="124"/>
                                  </a:cubicBezTo>
                                  <a:lnTo>
                                    <a:pt x="97" y="124"/>
                                  </a:lnTo>
                                  <a:lnTo>
                                    <a:pt x="97" y="141"/>
                                  </a:lnTo>
                                  <a:lnTo>
                                    <a:pt x="0" y="1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17" name="Freeform 474"/>
                          <wps:cNvSpPr>
                            <a:spLocks/>
                          </wps:cNvSpPr>
                          <wps:spPr bwMode="auto">
                            <a:xfrm>
                              <a:off x="7297" y="2156"/>
                              <a:ext cx="17" cy="16"/>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18" name="Freeform 475"/>
                          <wps:cNvSpPr>
                            <a:spLocks/>
                          </wps:cNvSpPr>
                          <wps:spPr bwMode="auto">
                            <a:xfrm>
                              <a:off x="7333" y="2061"/>
                              <a:ext cx="77" cy="111"/>
                            </a:xfrm>
                            <a:custGeom>
                              <a:avLst/>
                              <a:gdLst>
                                <a:gd name="T0" fmla="*/ 0 w 97"/>
                                <a:gd name="T1" fmla="*/ 141 h 141"/>
                                <a:gd name="T2" fmla="*/ 0 w 97"/>
                                <a:gd name="T3" fmla="*/ 141 h 141"/>
                                <a:gd name="T4" fmla="*/ 7 w 97"/>
                                <a:gd name="T5" fmla="*/ 109 h 141"/>
                                <a:gd name="T6" fmla="*/ 33 w 97"/>
                                <a:gd name="T7" fmla="*/ 85 h 141"/>
                                <a:gd name="T8" fmla="*/ 52 w 97"/>
                                <a:gd name="T9" fmla="*/ 74 h 141"/>
                                <a:gd name="T10" fmla="*/ 70 w 97"/>
                                <a:gd name="T11" fmla="*/ 61 h 141"/>
                                <a:gd name="T12" fmla="*/ 78 w 97"/>
                                <a:gd name="T13" fmla="*/ 43 h 141"/>
                                <a:gd name="T14" fmla="*/ 70 w 97"/>
                                <a:gd name="T15" fmla="*/ 23 h 141"/>
                                <a:gd name="T16" fmla="*/ 51 w 97"/>
                                <a:gd name="T17" fmla="*/ 16 h 141"/>
                                <a:gd name="T18" fmla="*/ 25 w 97"/>
                                <a:gd name="T19" fmla="*/ 30 h 141"/>
                                <a:gd name="T20" fmla="*/ 21 w 97"/>
                                <a:gd name="T21" fmla="*/ 50 h 141"/>
                                <a:gd name="T22" fmla="*/ 3 w 97"/>
                                <a:gd name="T23" fmla="*/ 50 h 141"/>
                                <a:gd name="T24" fmla="*/ 10 w 97"/>
                                <a:gd name="T25" fmla="*/ 20 h 141"/>
                                <a:gd name="T26" fmla="*/ 51 w 97"/>
                                <a:gd name="T27" fmla="*/ 0 h 141"/>
                                <a:gd name="T28" fmla="*/ 86 w 97"/>
                                <a:gd name="T29" fmla="*/ 13 h 141"/>
                                <a:gd name="T30" fmla="*/ 97 w 97"/>
                                <a:gd name="T31" fmla="*/ 42 h 141"/>
                                <a:gd name="T32" fmla="*/ 85 w 97"/>
                                <a:gd name="T33" fmla="*/ 71 h 141"/>
                                <a:gd name="T34" fmla="*/ 61 w 97"/>
                                <a:gd name="T35" fmla="*/ 88 h 141"/>
                                <a:gd name="T36" fmla="*/ 47 w 97"/>
                                <a:gd name="T37" fmla="*/ 95 h 141"/>
                                <a:gd name="T38" fmla="*/ 32 w 97"/>
                                <a:gd name="T39" fmla="*/ 105 h 141"/>
                                <a:gd name="T40" fmla="*/ 19 w 97"/>
                                <a:gd name="T41" fmla="*/ 124 h 141"/>
                                <a:gd name="T42" fmla="*/ 97 w 97"/>
                                <a:gd name="T43" fmla="*/ 124 h 141"/>
                                <a:gd name="T44" fmla="*/ 97 w 97"/>
                                <a:gd name="T45" fmla="*/ 141 h 141"/>
                                <a:gd name="T46" fmla="*/ 0 w 97"/>
                                <a:gd name="T47"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7" h="141">
                                  <a:moveTo>
                                    <a:pt x="0" y="141"/>
                                  </a:moveTo>
                                  <a:lnTo>
                                    <a:pt x="0" y="141"/>
                                  </a:lnTo>
                                  <a:cubicBezTo>
                                    <a:pt x="0" y="129"/>
                                    <a:pt x="3" y="118"/>
                                    <a:pt x="7" y="109"/>
                                  </a:cubicBezTo>
                                  <a:cubicBezTo>
                                    <a:pt x="12" y="100"/>
                                    <a:pt x="20" y="92"/>
                                    <a:pt x="33" y="85"/>
                                  </a:cubicBezTo>
                                  <a:lnTo>
                                    <a:pt x="52" y="74"/>
                                  </a:lnTo>
                                  <a:cubicBezTo>
                                    <a:pt x="60" y="69"/>
                                    <a:pt x="66" y="65"/>
                                    <a:pt x="70" y="61"/>
                                  </a:cubicBezTo>
                                  <a:cubicBezTo>
                                    <a:pt x="75" y="56"/>
                                    <a:pt x="78" y="50"/>
                                    <a:pt x="78" y="43"/>
                                  </a:cubicBezTo>
                                  <a:cubicBezTo>
                                    <a:pt x="78" y="34"/>
                                    <a:pt x="75" y="28"/>
                                    <a:pt x="70" y="23"/>
                                  </a:cubicBezTo>
                                  <a:cubicBezTo>
                                    <a:pt x="65" y="18"/>
                                    <a:pt x="59" y="16"/>
                                    <a:pt x="51" y="16"/>
                                  </a:cubicBezTo>
                                  <a:cubicBezTo>
                                    <a:pt x="38" y="16"/>
                                    <a:pt x="30" y="20"/>
                                    <a:pt x="25" y="30"/>
                                  </a:cubicBezTo>
                                  <a:cubicBezTo>
                                    <a:pt x="23" y="35"/>
                                    <a:pt x="21" y="41"/>
                                    <a:pt x="21" y="50"/>
                                  </a:cubicBezTo>
                                  <a:lnTo>
                                    <a:pt x="3" y="50"/>
                                  </a:lnTo>
                                  <a:cubicBezTo>
                                    <a:pt x="3" y="38"/>
                                    <a:pt x="6" y="28"/>
                                    <a:pt x="10" y="20"/>
                                  </a:cubicBezTo>
                                  <a:cubicBezTo>
                                    <a:pt x="18" y="6"/>
                                    <a:pt x="31" y="0"/>
                                    <a:pt x="51" y="0"/>
                                  </a:cubicBezTo>
                                  <a:cubicBezTo>
                                    <a:pt x="67" y="0"/>
                                    <a:pt x="79" y="4"/>
                                    <a:pt x="86" y="13"/>
                                  </a:cubicBezTo>
                                  <a:cubicBezTo>
                                    <a:pt x="94" y="21"/>
                                    <a:pt x="97" y="31"/>
                                    <a:pt x="97" y="42"/>
                                  </a:cubicBezTo>
                                  <a:cubicBezTo>
                                    <a:pt x="97" y="53"/>
                                    <a:pt x="93" y="63"/>
                                    <a:pt x="85" y="71"/>
                                  </a:cubicBezTo>
                                  <a:cubicBezTo>
                                    <a:pt x="81" y="75"/>
                                    <a:pt x="72" y="81"/>
                                    <a:pt x="61" y="88"/>
                                  </a:cubicBezTo>
                                  <a:lnTo>
                                    <a:pt x="47" y="95"/>
                                  </a:lnTo>
                                  <a:cubicBezTo>
                                    <a:pt x="41" y="99"/>
                                    <a:pt x="36" y="102"/>
                                    <a:pt x="32" y="105"/>
                                  </a:cubicBezTo>
                                  <a:cubicBezTo>
                                    <a:pt x="25" y="111"/>
                                    <a:pt x="21" y="118"/>
                                    <a:pt x="19" y="124"/>
                                  </a:cubicBezTo>
                                  <a:lnTo>
                                    <a:pt x="97" y="124"/>
                                  </a:lnTo>
                                  <a:lnTo>
                                    <a:pt x="97" y="141"/>
                                  </a:lnTo>
                                  <a:lnTo>
                                    <a:pt x="0" y="1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19" name="Freeform 476"/>
                          <wps:cNvSpPr>
                            <a:spLocks noEditPoints="1"/>
                          </wps:cNvSpPr>
                          <wps:spPr bwMode="auto">
                            <a:xfrm>
                              <a:off x="7421" y="2061"/>
                              <a:ext cx="80" cy="111"/>
                            </a:xfrm>
                            <a:custGeom>
                              <a:avLst/>
                              <a:gdLst>
                                <a:gd name="T0" fmla="*/ 62 w 101"/>
                                <a:gd name="T1" fmla="*/ 91 h 141"/>
                                <a:gd name="T2" fmla="*/ 62 w 101"/>
                                <a:gd name="T3" fmla="*/ 91 h 141"/>
                                <a:gd name="T4" fmla="*/ 62 w 101"/>
                                <a:gd name="T5" fmla="*/ 27 h 141"/>
                                <a:gd name="T6" fmla="*/ 17 w 101"/>
                                <a:gd name="T7" fmla="*/ 91 h 141"/>
                                <a:gd name="T8" fmla="*/ 62 w 101"/>
                                <a:gd name="T9" fmla="*/ 91 h 141"/>
                                <a:gd name="T10" fmla="*/ 62 w 101"/>
                                <a:gd name="T11" fmla="*/ 141 h 141"/>
                                <a:gd name="T12" fmla="*/ 62 w 101"/>
                                <a:gd name="T13" fmla="*/ 141 h 141"/>
                                <a:gd name="T14" fmla="*/ 62 w 101"/>
                                <a:gd name="T15" fmla="*/ 107 h 141"/>
                                <a:gd name="T16" fmla="*/ 0 w 101"/>
                                <a:gd name="T17" fmla="*/ 107 h 141"/>
                                <a:gd name="T18" fmla="*/ 0 w 101"/>
                                <a:gd name="T19" fmla="*/ 89 h 141"/>
                                <a:gd name="T20" fmla="*/ 65 w 101"/>
                                <a:gd name="T21" fmla="*/ 0 h 141"/>
                                <a:gd name="T22" fmla="*/ 80 w 101"/>
                                <a:gd name="T23" fmla="*/ 0 h 141"/>
                                <a:gd name="T24" fmla="*/ 80 w 101"/>
                                <a:gd name="T25" fmla="*/ 91 h 141"/>
                                <a:gd name="T26" fmla="*/ 101 w 101"/>
                                <a:gd name="T27" fmla="*/ 91 h 141"/>
                                <a:gd name="T28" fmla="*/ 101 w 101"/>
                                <a:gd name="T29" fmla="*/ 107 h 141"/>
                                <a:gd name="T30" fmla="*/ 80 w 101"/>
                                <a:gd name="T31" fmla="*/ 107 h 141"/>
                                <a:gd name="T32" fmla="*/ 80 w 101"/>
                                <a:gd name="T33" fmla="*/ 141 h 141"/>
                                <a:gd name="T34" fmla="*/ 62 w 101"/>
                                <a:gd name="T35"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01" h="141">
                                  <a:moveTo>
                                    <a:pt x="62" y="91"/>
                                  </a:moveTo>
                                  <a:lnTo>
                                    <a:pt x="62" y="91"/>
                                  </a:lnTo>
                                  <a:lnTo>
                                    <a:pt x="62" y="27"/>
                                  </a:lnTo>
                                  <a:lnTo>
                                    <a:pt x="17" y="91"/>
                                  </a:lnTo>
                                  <a:lnTo>
                                    <a:pt x="62" y="91"/>
                                  </a:lnTo>
                                  <a:close/>
                                  <a:moveTo>
                                    <a:pt x="62" y="141"/>
                                  </a:moveTo>
                                  <a:lnTo>
                                    <a:pt x="62" y="141"/>
                                  </a:lnTo>
                                  <a:lnTo>
                                    <a:pt x="62" y="107"/>
                                  </a:lnTo>
                                  <a:lnTo>
                                    <a:pt x="0" y="107"/>
                                  </a:lnTo>
                                  <a:lnTo>
                                    <a:pt x="0" y="89"/>
                                  </a:lnTo>
                                  <a:lnTo>
                                    <a:pt x="65" y="0"/>
                                  </a:lnTo>
                                  <a:lnTo>
                                    <a:pt x="80" y="0"/>
                                  </a:lnTo>
                                  <a:lnTo>
                                    <a:pt x="80" y="91"/>
                                  </a:lnTo>
                                  <a:lnTo>
                                    <a:pt x="101" y="91"/>
                                  </a:lnTo>
                                  <a:lnTo>
                                    <a:pt x="101" y="107"/>
                                  </a:lnTo>
                                  <a:lnTo>
                                    <a:pt x="80" y="107"/>
                                  </a:lnTo>
                                  <a:lnTo>
                                    <a:pt x="80" y="141"/>
                                  </a:lnTo>
                                  <a:lnTo>
                                    <a:pt x="62" y="1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20" name="Freeform 477"/>
                          <wps:cNvSpPr>
                            <a:spLocks noEditPoints="1"/>
                          </wps:cNvSpPr>
                          <wps:spPr bwMode="auto">
                            <a:xfrm>
                              <a:off x="7200" y="811"/>
                              <a:ext cx="130" cy="115"/>
                            </a:xfrm>
                            <a:custGeom>
                              <a:avLst/>
                              <a:gdLst>
                                <a:gd name="T0" fmla="*/ 131 w 165"/>
                                <a:gd name="T1" fmla="*/ 72 h 145"/>
                                <a:gd name="T2" fmla="*/ 131 w 165"/>
                                <a:gd name="T3" fmla="*/ 72 h 145"/>
                                <a:gd name="T4" fmla="*/ 155 w 165"/>
                                <a:gd name="T5" fmla="*/ 82 h 145"/>
                                <a:gd name="T6" fmla="*/ 165 w 165"/>
                                <a:gd name="T7" fmla="*/ 107 h 145"/>
                                <a:gd name="T8" fmla="*/ 155 w 165"/>
                                <a:gd name="T9" fmla="*/ 131 h 145"/>
                                <a:gd name="T10" fmla="*/ 131 w 165"/>
                                <a:gd name="T11" fmla="*/ 141 h 145"/>
                                <a:gd name="T12" fmla="*/ 106 w 165"/>
                                <a:gd name="T13" fmla="*/ 131 h 145"/>
                                <a:gd name="T14" fmla="*/ 96 w 165"/>
                                <a:gd name="T15" fmla="*/ 107 h 145"/>
                                <a:gd name="T16" fmla="*/ 106 w 165"/>
                                <a:gd name="T17" fmla="*/ 82 h 145"/>
                                <a:gd name="T18" fmla="*/ 131 w 165"/>
                                <a:gd name="T19" fmla="*/ 72 h 145"/>
                                <a:gd name="T20" fmla="*/ 131 w 165"/>
                                <a:gd name="T21" fmla="*/ 72 h 145"/>
                                <a:gd name="T22" fmla="*/ 116 w 165"/>
                                <a:gd name="T23" fmla="*/ 0 h 145"/>
                                <a:gd name="T24" fmla="*/ 116 w 165"/>
                                <a:gd name="T25" fmla="*/ 0 h 145"/>
                                <a:gd name="T26" fmla="*/ 127 w 165"/>
                                <a:gd name="T27" fmla="*/ 0 h 145"/>
                                <a:gd name="T28" fmla="*/ 48 w 165"/>
                                <a:gd name="T29" fmla="*/ 145 h 145"/>
                                <a:gd name="T30" fmla="*/ 37 w 165"/>
                                <a:gd name="T31" fmla="*/ 145 h 145"/>
                                <a:gd name="T32" fmla="*/ 116 w 165"/>
                                <a:gd name="T33" fmla="*/ 0 h 145"/>
                                <a:gd name="T34" fmla="*/ 34 w 165"/>
                                <a:gd name="T35" fmla="*/ 59 h 145"/>
                                <a:gd name="T36" fmla="*/ 34 w 165"/>
                                <a:gd name="T37" fmla="*/ 59 h 145"/>
                                <a:gd name="T38" fmla="*/ 48 w 165"/>
                                <a:gd name="T39" fmla="*/ 53 h 145"/>
                                <a:gd name="T40" fmla="*/ 54 w 165"/>
                                <a:gd name="T41" fmla="*/ 38 h 145"/>
                                <a:gd name="T42" fmla="*/ 48 w 165"/>
                                <a:gd name="T43" fmla="*/ 24 h 145"/>
                                <a:gd name="T44" fmla="*/ 34 w 165"/>
                                <a:gd name="T45" fmla="*/ 18 h 145"/>
                                <a:gd name="T46" fmla="*/ 20 w 165"/>
                                <a:gd name="T47" fmla="*/ 24 h 145"/>
                                <a:gd name="T48" fmla="*/ 14 w 165"/>
                                <a:gd name="T49" fmla="*/ 38 h 145"/>
                                <a:gd name="T50" fmla="*/ 20 w 165"/>
                                <a:gd name="T51" fmla="*/ 53 h 145"/>
                                <a:gd name="T52" fmla="*/ 34 w 165"/>
                                <a:gd name="T53" fmla="*/ 59 h 145"/>
                                <a:gd name="T54" fmla="*/ 34 w 165"/>
                                <a:gd name="T55" fmla="*/ 59 h 145"/>
                                <a:gd name="T56" fmla="*/ 34 w 165"/>
                                <a:gd name="T57" fmla="*/ 4 h 145"/>
                                <a:gd name="T58" fmla="*/ 34 w 165"/>
                                <a:gd name="T59" fmla="*/ 4 h 145"/>
                                <a:gd name="T60" fmla="*/ 58 w 165"/>
                                <a:gd name="T61" fmla="*/ 14 h 145"/>
                                <a:gd name="T62" fmla="*/ 68 w 165"/>
                                <a:gd name="T63" fmla="*/ 38 h 145"/>
                                <a:gd name="T64" fmla="*/ 58 w 165"/>
                                <a:gd name="T65" fmla="*/ 63 h 145"/>
                                <a:gd name="T66" fmla="*/ 34 w 165"/>
                                <a:gd name="T67" fmla="*/ 73 h 145"/>
                                <a:gd name="T68" fmla="*/ 10 w 165"/>
                                <a:gd name="T69" fmla="*/ 63 h 145"/>
                                <a:gd name="T70" fmla="*/ 0 w 165"/>
                                <a:gd name="T71" fmla="*/ 38 h 145"/>
                                <a:gd name="T72" fmla="*/ 10 w 165"/>
                                <a:gd name="T73" fmla="*/ 14 h 145"/>
                                <a:gd name="T74" fmla="*/ 34 w 165"/>
                                <a:gd name="T75" fmla="*/ 4 h 145"/>
                                <a:gd name="T76" fmla="*/ 34 w 165"/>
                                <a:gd name="T77" fmla="*/ 4 h 145"/>
                                <a:gd name="T78" fmla="*/ 131 w 165"/>
                                <a:gd name="T79" fmla="*/ 127 h 145"/>
                                <a:gd name="T80" fmla="*/ 131 w 165"/>
                                <a:gd name="T81" fmla="*/ 127 h 145"/>
                                <a:gd name="T82" fmla="*/ 145 w 165"/>
                                <a:gd name="T83" fmla="*/ 121 h 145"/>
                                <a:gd name="T84" fmla="*/ 151 w 165"/>
                                <a:gd name="T85" fmla="*/ 107 h 145"/>
                                <a:gd name="T86" fmla="*/ 145 w 165"/>
                                <a:gd name="T87" fmla="*/ 92 h 145"/>
                                <a:gd name="T88" fmla="*/ 131 w 165"/>
                                <a:gd name="T89" fmla="*/ 86 h 145"/>
                                <a:gd name="T90" fmla="*/ 116 w 165"/>
                                <a:gd name="T91" fmla="*/ 92 h 145"/>
                                <a:gd name="T92" fmla="*/ 110 w 165"/>
                                <a:gd name="T93" fmla="*/ 107 h 145"/>
                                <a:gd name="T94" fmla="*/ 116 w 165"/>
                                <a:gd name="T95" fmla="*/ 121 h 145"/>
                                <a:gd name="T96" fmla="*/ 131 w 165"/>
                                <a:gd name="T97" fmla="*/ 127 h 145"/>
                                <a:gd name="T98" fmla="*/ 131 w 165"/>
                                <a:gd name="T99" fmla="*/ 127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165" h="145">
                                  <a:moveTo>
                                    <a:pt x="131" y="72"/>
                                  </a:moveTo>
                                  <a:lnTo>
                                    <a:pt x="131" y="72"/>
                                  </a:lnTo>
                                  <a:cubicBezTo>
                                    <a:pt x="140" y="72"/>
                                    <a:pt x="148" y="76"/>
                                    <a:pt x="155" y="82"/>
                                  </a:cubicBezTo>
                                  <a:cubicBezTo>
                                    <a:pt x="162" y="89"/>
                                    <a:pt x="165" y="97"/>
                                    <a:pt x="165" y="107"/>
                                  </a:cubicBezTo>
                                  <a:cubicBezTo>
                                    <a:pt x="165" y="116"/>
                                    <a:pt x="162" y="124"/>
                                    <a:pt x="155" y="131"/>
                                  </a:cubicBezTo>
                                  <a:cubicBezTo>
                                    <a:pt x="148" y="138"/>
                                    <a:pt x="140" y="141"/>
                                    <a:pt x="131" y="141"/>
                                  </a:cubicBezTo>
                                  <a:cubicBezTo>
                                    <a:pt x="121" y="141"/>
                                    <a:pt x="113" y="138"/>
                                    <a:pt x="106" y="131"/>
                                  </a:cubicBezTo>
                                  <a:cubicBezTo>
                                    <a:pt x="100" y="124"/>
                                    <a:pt x="96" y="116"/>
                                    <a:pt x="96" y="107"/>
                                  </a:cubicBezTo>
                                  <a:cubicBezTo>
                                    <a:pt x="96" y="97"/>
                                    <a:pt x="100" y="89"/>
                                    <a:pt x="106" y="82"/>
                                  </a:cubicBezTo>
                                  <a:cubicBezTo>
                                    <a:pt x="113" y="76"/>
                                    <a:pt x="121" y="72"/>
                                    <a:pt x="131" y="72"/>
                                  </a:cubicBezTo>
                                  <a:lnTo>
                                    <a:pt x="131" y="72"/>
                                  </a:lnTo>
                                  <a:close/>
                                  <a:moveTo>
                                    <a:pt x="116" y="0"/>
                                  </a:moveTo>
                                  <a:lnTo>
                                    <a:pt x="116" y="0"/>
                                  </a:lnTo>
                                  <a:lnTo>
                                    <a:pt x="127" y="0"/>
                                  </a:lnTo>
                                  <a:lnTo>
                                    <a:pt x="48" y="145"/>
                                  </a:lnTo>
                                  <a:lnTo>
                                    <a:pt x="37" y="145"/>
                                  </a:lnTo>
                                  <a:lnTo>
                                    <a:pt x="116" y="0"/>
                                  </a:lnTo>
                                  <a:close/>
                                  <a:moveTo>
                                    <a:pt x="34" y="59"/>
                                  </a:moveTo>
                                  <a:lnTo>
                                    <a:pt x="34" y="59"/>
                                  </a:lnTo>
                                  <a:cubicBezTo>
                                    <a:pt x="40" y="59"/>
                                    <a:pt x="44" y="57"/>
                                    <a:pt x="48" y="53"/>
                                  </a:cubicBezTo>
                                  <a:cubicBezTo>
                                    <a:pt x="52" y="49"/>
                                    <a:pt x="54" y="44"/>
                                    <a:pt x="54" y="38"/>
                                  </a:cubicBezTo>
                                  <a:cubicBezTo>
                                    <a:pt x="54" y="33"/>
                                    <a:pt x="52" y="28"/>
                                    <a:pt x="48" y="24"/>
                                  </a:cubicBezTo>
                                  <a:cubicBezTo>
                                    <a:pt x="44" y="20"/>
                                    <a:pt x="40" y="18"/>
                                    <a:pt x="34" y="18"/>
                                  </a:cubicBezTo>
                                  <a:cubicBezTo>
                                    <a:pt x="28" y="18"/>
                                    <a:pt x="23" y="20"/>
                                    <a:pt x="20" y="24"/>
                                  </a:cubicBezTo>
                                  <a:cubicBezTo>
                                    <a:pt x="16" y="28"/>
                                    <a:pt x="14" y="33"/>
                                    <a:pt x="14" y="38"/>
                                  </a:cubicBezTo>
                                  <a:cubicBezTo>
                                    <a:pt x="14" y="44"/>
                                    <a:pt x="16" y="49"/>
                                    <a:pt x="20" y="53"/>
                                  </a:cubicBezTo>
                                  <a:cubicBezTo>
                                    <a:pt x="23" y="57"/>
                                    <a:pt x="28" y="59"/>
                                    <a:pt x="34" y="59"/>
                                  </a:cubicBezTo>
                                  <a:lnTo>
                                    <a:pt x="34" y="59"/>
                                  </a:lnTo>
                                  <a:close/>
                                  <a:moveTo>
                                    <a:pt x="34" y="4"/>
                                  </a:moveTo>
                                  <a:lnTo>
                                    <a:pt x="34" y="4"/>
                                  </a:lnTo>
                                  <a:cubicBezTo>
                                    <a:pt x="43" y="4"/>
                                    <a:pt x="52" y="7"/>
                                    <a:pt x="58" y="14"/>
                                  </a:cubicBezTo>
                                  <a:cubicBezTo>
                                    <a:pt x="65" y="21"/>
                                    <a:pt x="68" y="29"/>
                                    <a:pt x="68" y="38"/>
                                  </a:cubicBezTo>
                                  <a:cubicBezTo>
                                    <a:pt x="68" y="48"/>
                                    <a:pt x="65" y="56"/>
                                    <a:pt x="58" y="63"/>
                                  </a:cubicBezTo>
                                  <a:cubicBezTo>
                                    <a:pt x="52" y="69"/>
                                    <a:pt x="43" y="73"/>
                                    <a:pt x="34" y="73"/>
                                  </a:cubicBezTo>
                                  <a:cubicBezTo>
                                    <a:pt x="24" y="73"/>
                                    <a:pt x="16" y="69"/>
                                    <a:pt x="10" y="63"/>
                                  </a:cubicBezTo>
                                  <a:cubicBezTo>
                                    <a:pt x="3" y="56"/>
                                    <a:pt x="0" y="48"/>
                                    <a:pt x="0" y="38"/>
                                  </a:cubicBezTo>
                                  <a:cubicBezTo>
                                    <a:pt x="0" y="29"/>
                                    <a:pt x="3" y="21"/>
                                    <a:pt x="10" y="14"/>
                                  </a:cubicBezTo>
                                  <a:cubicBezTo>
                                    <a:pt x="16" y="7"/>
                                    <a:pt x="24" y="4"/>
                                    <a:pt x="34" y="4"/>
                                  </a:cubicBezTo>
                                  <a:lnTo>
                                    <a:pt x="34" y="4"/>
                                  </a:lnTo>
                                  <a:close/>
                                  <a:moveTo>
                                    <a:pt x="131" y="127"/>
                                  </a:moveTo>
                                  <a:lnTo>
                                    <a:pt x="131" y="127"/>
                                  </a:lnTo>
                                  <a:cubicBezTo>
                                    <a:pt x="136" y="127"/>
                                    <a:pt x="141" y="125"/>
                                    <a:pt x="145" y="121"/>
                                  </a:cubicBezTo>
                                  <a:cubicBezTo>
                                    <a:pt x="149" y="117"/>
                                    <a:pt x="151" y="112"/>
                                    <a:pt x="151" y="107"/>
                                  </a:cubicBezTo>
                                  <a:cubicBezTo>
                                    <a:pt x="151" y="101"/>
                                    <a:pt x="149" y="96"/>
                                    <a:pt x="145" y="92"/>
                                  </a:cubicBezTo>
                                  <a:cubicBezTo>
                                    <a:pt x="141" y="88"/>
                                    <a:pt x="136" y="86"/>
                                    <a:pt x="131" y="86"/>
                                  </a:cubicBezTo>
                                  <a:cubicBezTo>
                                    <a:pt x="125" y="86"/>
                                    <a:pt x="120" y="88"/>
                                    <a:pt x="116" y="92"/>
                                  </a:cubicBezTo>
                                  <a:cubicBezTo>
                                    <a:pt x="112" y="96"/>
                                    <a:pt x="110" y="101"/>
                                    <a:pt x="110" y="107"/>
                                  </a:cubicBezTo>
                                  <a:cubicBezTo>
                                    <a:pt x="110" y="112"/>
                                    <a:pt x="112" y="117"/>
                                    <a:pt x="116" y="121"/>
                                  </a:cubicBezTo>
                                  <a:cubicBezTo>
                                    <a:pt x="120" y="125"/>
                                    <a:pt x="125" y="127"/>
                                    <a:pt x="131" y="127"/>
                                  </a:cubicBezTo>
                                  <a:lnTo>
                                    <a:pt x="131" y="127"/>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21" name="Freeform 478"/>
                          <wps:cNvSpPr>
                            <a:spLocks/>
                          </wps:cNvSpPr>
                          <wps:spPr bwMode="auto">
                            <a:xfrm>
                              <a:off x="5960" y="4560"/>
                              <a:ext cx="41" cy="112"/>
                            </a:xfrm>
                            <a:custGeom>
                              <a:avLst/>
                              <a:gdLst>
                                <a:gd name="T0" fmla="*/ 0 w 52"/>
                                <a:gd name="T1" fmla="*/ 41 h 141"/>
                                <a:gd name="T2" fmla="*/ 0 w 52"/>
                                <a:gd name="T3" fmla="*/ 41 h 141"/>
                                <a:gd name="T4" fmla="*/ 0 w 52"/>
                                <a:gd name="T5" fmla="*/ 28 h 141"/>
                                <a:gd name="T6" fmla="*/ 27 w 52"/>
                                <a:gd name="T7" fmla="*/ 21 h 141"/>
                                <a:gd name="T8" fmla="*/ 38 w 52"/>
                                <a:gd name="T9" fmla="*/ 0 h 141"/>
                                <a:gd name="T10" fmla="*/ 52 w 52"/>
                                <a:gd name="T11" fmla="*/ 0 h 141"/>
                                <a:gd name="T12" fmla="*/ 52 w 52"/>
                                <a:gd name="T13" fmla="*/ 141 h 141"/>
                                <a:gd name="T14" fmla="*/ 33 w 52"/>
                                <a:gd name="T15" fmla="*/ 141 h 141"/>
                                <a:gd name="T16" fmla="*/ 33 w 52"/>
                                <a:gd name="T17" fmla="*/ 41 h 141"/>
                                <a:gd name="T18" fmla="*/ 0 w 52"/>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1">
                                  <a:moveTo>
                                    <a:pt x="0" y="41"/>
                                  </a:moveTo>
                                  <a:lnTo>
                                    <a:pt x="0" y="41"/>
                                  </a:lnTo>
                                  <a:lnTo>
                                    <a:pt x="0" y="28"/>
                                  </a:lnTo>
                                  <a:cubicBezTo>
                                    <a:pt x="13" y="26"/>
                                    <a:pt x="22" y="24"/>
                                    <a:pt x="27" y="21"/>
                                  </a:cubicBezTo>
                                  <a:cubicBezTo>
                                    <a:pt x="32" y="18"/>
                                    <a:pt x="36" y="11"/>
                                    <a:pt x="38" y="0"/>
                                  </a:cubicBezTo>
                                  <a:lnTo>
                                    <a:pt x="52" y="0"/>
                                  </a:lnTo>
                                  <a:lnTo>
                                    <a:pt x="52" y="141"/>
                                  </a:lnTo>
                                  <a:lnTo>
                                    <a:pt x="33" y="141"/>
                                  </a:lnTo>
                                  <a:lnTo>
                                    <a:pt x="33"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22" name="Freeform 479"/>
                          <wps:cNvSpPr>
                            <a:spLocks/>
                          </wps:cNvSpPr>
                          <wps:spPr bwMode="auto">
                            <a:xfrm>
                              <a:off x="6048" y="4655"/>
                              <a:ext cx="16" cy="17"/>
                            </a:xfrm>
                            <a:custGeom>
                              <a:avLst/>
                              <a:gdLst>
                                <a:gd name="T0" fmla="*/ 0 w 20"/>
                                <a:gd name="T1" fmla="*/ 0 h 21"/>
                                <a:gd name="T2" fmla="*/ 0 w 20"/>
                                <a:gd name="T3" fmla="*/ 0 h 21"/>
                                <a:gd name="T4" fmla="*/ 20 w 20"/>
                                <a:gd name="T5" fmla="*/ 0 h 21"/>
                                <a:gd name="T6" fmla="*/ 20 w 20"/>
                                <a:gd name="T7" fmla="*/ 21 h 21"/>
                                <a:gd name="T8" fmla="*/ 0 w 20"/>
                                <a:gd name="T9" fmla="*/ 21 h 21"/>
                                <a:gd name="T10" fmla="*/ 0 w 20"/>
                                <a:gd name="T11" fmla="*/ 0 h 21"/>
                              </a:gdLst>
                              <a:ahLst/>
                              <a:cxnLst>
                                <a:cxn ang="0">
                                  <a:pos x="T0" y="T1"/>
                                </a:cxn>
                                <a:cxn ang="0">
                                  <a:pos x="T2" y="T3"/>
                                </a:cxn>
                                <a:cxn ang="0">
                                  <a:pos x="T4" y="T5"/>
                                </a:cxn>
                                <a:cxn ang="0">
                                  <a:pos x="T6" y="T7"/>
                                </a:cxn>
                                <a:cxn ang="0">
                                  <a:pos x="T8" y="T9"/>
                                </a:cxn>
                                <a:cxn ang="0">
                                  <a:pos x="T10" y="T11"/>
                                </a:cxn>
                              </a:cxnLst>
                              <a:rect l="0" t="0" r="r" b="b"/>
                              <a:pathLst>
                                <a:path w="20" h="21">
                                  <a:moveTo>
                                    <a:pt x="0" y="0"/>
                                  </a:moveTo>
                                  <a:lnTo>
                                    <a:pt x="0" y="0"/>
                                  </a:lnTo>
                                  <a:lnTo>
                                    <a:pt x="20" y="0"/>
                                  </a:lnTo>
                                  <a:lnTo>
                                    <a:pt x="20"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23" name="Freeform 480"/>
                          <wps:cNvSpPr>
                            <a:spLocks/>
                          </wps:cNvSpPr>
                          <wps:spPr bwMode="auto">
                            <a:xfrm>
                              <a:off x="6084" y="4562"/>
                              <a:ext cx="78" cy="110"/>
                            </a:xfrm>
                            <a:custGeom>
                              <a:avLst/>
                              <a:gdLst>
                                <a:gd name="T0" fmla="*/ 98 w 98"/>
                                <a:gd name="T1" fmla="*/ 0 h 139"/>
                                <a:gd name="T2" fmla="*/ 98 w 98"/>
                                <a:gd name="T3" fmla="*/ 0 h 139"/>
                                <a:gd name="T4" fmla="*/ 98 w 98"/>
                                <a:gd name="T5" fmla="*/ 16 h 139"/>
                                <a:gd name="T6" fmla="*/ 80 w 98"/>
                                <a:gd name="T7" fmla="*/ 39 h 139"/>
                                <a:gd name="T8" fmla="*/ 60 w 98"/>
                                <a:gd name="T9" fmla="*/ 74 h 139"/>
                                <a:gd name="T10" fmla="*/ 47 w 98"/>
                                <a:gd name="T11" fmla="*/ 108 h 139"/>
                                <a:gd name="T12" fmla="*/ 40 w 98"/>
                                <a:gd name="T13" fmla="*/ 139 h 139"/>
                                <a:gd name="T14" fmla="*/ 20 w 98"/>
                                <a:gd name="T15" fmla="*/ 139 h 139"/>
                                <a:gd name="T16" fmla="*/ 50 w 98"/>
                                <a:gd name="T17" fmla="*/ 59 h 139"/>
                                <a:gd name="T18" fmla="*/ 78 w 98"/>
                                <a:gd name="T19" fmla="*/ 18 h 139"/>
                                <a:gd name="T20" fmla="*/ 0 w 98"/>
                                <a:gd name="T21" fmla="*/ 18 h 139"/>
                                <a:gd name="T22" fmla="*/ 0 w 98"/>
                                <a:gd name="T23" fmla="*/ 0 h 139"/>
                                <a:gd name="T24" fmla="*/ 98 w 98"/>
                                <a:gd name="T25"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98" h="139">
                                  <a:moveTo>
                                    <a:pt x="98" y="0"/>
                                  </a:moveTo>
                                  <a:lnTo>
                                    <a:pt x="98" y="0"/>
                                  </a:lnTo>
                                  <a:lnTo>
                                    <a:pt x="98" y="16"/>
                                  </a:lnTo>
                                  <a:cubicBezTo>
                                    <a:pt x="94" y="20"/>
                                    <a:pt x="88" y="28"/>
                                    <a:pt x="80" y="39"/>
                                  </a:cubicBezTo>
                                  <a:cubicBezTo>
                                    <a:pt x="73" y="50"/>
                                    <a:pt x="66" y="61"/>
                                    <a:pt x="60" y="74"/>
                                  </a:cubicBezTo>
                                  <a:cubicBezTo>
                                    <a:pt x="55" y="86"/>
                                    <a:pt x="50" y="98"/>
                                    <a:pt x="47" y="108"/>
                                  </a:cubicBezTo>
                                  <a:cubicBezTo>
                                    <a:pt x="45" y="114"/>
                                    <a:pt x="43" y="125"/>
                                    <a:pt x="40" y="139"/>
                                  </a:cubicBezTo>
                                  <a:lnTo>
                                    <a:pt x="20" y="139"/>
                                  </a:lnTo>
                                  <a:cubicBezTo>
                                    <a:pt x="25" y="112"/>
                                    <a:pt x="35" y="85"/>
                                    <a:pt x="50" y="59"/>
                                  </a:cubicBezTo>
                                  <a:cubicBezTo>
                                    <a:pt x="59" y="43"/>
                                    <a:pt x="68" y="30"/>
                                    <a:pt x="78" y="18"/>
                                  </a:cubicBezTo>
                                  <a:lnTo>
                                    <a:pt x="0" y="18"/>
                                  </a:lnTo>
                                  <a:lnTo>
                                    <a:pt x="0" y="0"/>
                                  </a:lnTo>
                                  <a:lnTo>
                                    <a:pt x="9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24" name="Freeform 481"/>
                          <wps:cNvSpPr>
                            <a:spLocks noEditPoints="1"/>
                          </wps:cNvSpPr>
                          <wps:spPr bwMode="auto">
                            <a:xfrm>
                              <a:off x="6172" y="4560"/>
                              <a:ext cx="79" cy="112"/>
                            </a:xfrm>
                            <a:custGeom>
                              <a:avLst/>
                              <a:gdLst>
                                <a:gd name="T0" fmla="*/ 61 w 100"/>
                                <a:gd name="T1" fmla="*/ 91 h 141"/>
                                <a:gd name="T2" fmla="*/ 61 w 100"/>
                                <a:gd name="T3" fmla="*/ 91 h 141"/>
                                <a:gd name="T4" fmla="*/ 61 w 100"/>
                                <a:gd name="T5" fmla="*/ 27 h 141"/>
                                <a:gd name="T6" fmla="*/ 16 w 100"/>
                                <a:gd name="T7" fmla="*/ 91 h 141"/>
                                <a:gd name="T8" fmla="*/ 61 w 100"/>
                                <a:gd name="T9" fmla="*/ 91 h 141"/>
                                <a:gd name="T10" fmla="*/ 62 w 100"/>
                                <a:gd name="T11" fmla="*/ 141 h 141"/>
                                <a:gd name="T12" fmla="*/ 62 w 100"/>
                                <a:gd name="T13" fmla="*/ 141 h 141"/>
                                <a:gd name="T14" fmla="*/ 62 w 100"/>
                                <a:gd name="T15" fmla="*/ 107 h 141"/>
                                <a:gd name="T16" fmla="*/ 0 w 100"/>
                                <a:gd name="T17" fmla="*/ 107 h 141"/>
                                <a:gd name="T18" fmla="*/ 0 w 100"/>
                                <a:gd name="T19" fmla="*/ 89 h 141"/>
                                <a:gd name="T20" fmla="*/ 64 w 100"/>
                                <a:gd name="T21" fmla="*/ 0 h 141"/>
                                <a:gd name="T22" fmla="*/ 79 w 100"/>
                                <a:gd name="T23" fmla="*/ 0 h 141"/>
                                <a:gd name="T24" fmla="*/ 79 w 100"/>
                                <a:gd name="T25" fmla="*/ 91 h 141"/>
                                <a:gd name="T26" fmla="*/ 100 w 100"/>
                                <a:gd name="T27" fmla="*/ 91 h 141"/>
                                <a:gd name="T28" fmla="*/ 100 w 100"/>
                                <a:gd name="T29" fmla="*/ 107 h 141"/>
                                <a:gd name="T30" fmla="*/ 79 w 100"/>
                                <a:gd name="T31" fmla="*/ 107 h 141"/>
                                <a:gd name="T32" fmla="*/ 79 w 100"/>
                                <a:gd name="T33" fmla="*/ 141 h 141"/>
                                <a:gd name="T34" fmla="*/ 62 w 100"/>
                                <a:gd name="T35"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00" h="141">
                                  <a:moveTo>
                                    <a:pt x="61" y="91"/>
                                  </a:moveTo>
                                  <a:lnTo>
                                    <a:pt x="61" y="91"/>
                                  </a:lnTo>
                                  <a:lnTo>
                                    <a:pt x="61" y="27"/>
                                  </a:lnTo>
                                  <a:lnTo>
                                    <a:pt x="16" y="91"/>
                                  </a:lnTo>
                                  <a:lnTo>
                                    <a:pt x="61" y="91"/>
                                  </a:lnTo>
                                  <a:close/>
                                  <a:moveTo>
                                    <a:pt x="62" y="141"/>
                                  </a:moveTo>
                                  <a:lnTo>
                                    <a:pt x="62" y="141"/>
                                  </a:lnTo>
                                  <a:lnTo>
                                    <a:pt x="62" y="107"/>
                                  </a:lnTo>
                                  <a:lnTo>
                                    <a:pt x="0" y="107"/>
                                  </a:lnTo>
                                  <a:lnTo>
                                    <a:pt x="0" y="89"/>
                                  </a:lnTo>
                                  <a:lnTo>
                                    <a:pt x="64" y="0"/>
                                  </a:lnTo>
                                  <a:lnTo>
                                    <a:pt x="79" y="0"/>
                                  </a:lnTo>
                                  <a:lnTo>
                                    <a:pt x="79" y="91"/>
                                  </a:lnTo>
                                  <a:lnTo>
                                    <a:pt x="100" y="91"/>
                                  </a:lnTo>
                                  <a:lnTo>
                                    <a:pt x="100" y="107"/>
                                  </a:lnTo>
                                  <a:lnTo>
                                    <a:pt x="79" y="107"/>
                                  </a:lnTo>
                                  <a:lnTo>
                                    <a:pt x="79" y="141"/>
                                  </a:lnTo>
                                  <a:lnTo>
                                    <a:pt x="62" y="1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25" name="Freeform 482"/>
                          <wps:cNvSpPr>
                            <a:spLocks/>
                          </wps:cNvSpPr>
                          <wps:spPr bwMode="auto">
                            <a:xfrm>
                              <a:off x="6313" y="4556"/>
                              <a:ext cx="36" cy="149"/>
                            </a:xfrm>
                            <a:custGeom>
                              <a:avLst/>
                              <a:gdLst>
                                <a:gd name="T0" fmla="*/ 45 w 46"/>
                                <a:gd name="T1" fmla="*/ 0 h 188"/>
                                <a:gd name="T2" fmla="*/ 45 w 46"/>
                                <a:gd name="T3" fmla="*/ 0 h 188"/>
                                <a:gd name="T4" fmla="*/ 25 w 46"/>
                                <a:gd name="T5" fmla="*/ 44 h 188"/>
                                <a:gd name="T6" fmla="*/ 18 w 46"/>
                                <a:gd name="T7" fmla="*/ 94 h 188"/>
                                <a:gd name="T8" fmla="*/ 26 w 46"/>
                                <a:gd name="T9" fmla="*/ 146 h 188"/>
                                <a:gd name="T10" fmla="*/ 46 w 46"/>
                                <a:gd name="T11" fmla="*/ 188 h 188"/>
                                <a:gd name="T12" fmla="*/ 34 w 46"/>
                                <a:gd name="T13" fmla="*/ 188 h 188"/>
                                <a:gd name="T14" fmla="*/ 16 w 46"/>
                                <a:gd name="T15" fmla="*/ 160 h 188"/>
                                <a:gd name="T16" fmla="*/ 8 w 46"/>
                                <a:gd name="T17" fmla="*/ 143 h 188"/>
                                <a:gd name="T18" fmla="*/ 1 w 46"/>
                                <a:gd name="T19" fmla="*/ 112 h 188"/>
                                <a:gd name="T20" fmla="*/ 0 w 46"/>
                                <a:gd name="T21" fmla="*/ 95 h 188"/>
                                <a:gd name="T22" fmla="*/ 9 w 46"/>
                                <a:gd name="T23" fmla="*/ 43 h 188"/>
                                <a:gd name="T24" fmla="*/ 33 w 46"/>
                                <a:gd name="T25" fmla="*/ 0 h 188"/>
                                <a:gd name="T26" fmla="*/ 45 w 46"/>
                                <a:gd name="T27" fmla="*/ 0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45" y="0"/>
                                  </a:moveTo>
                                  <a:lnTo>
                                    <a:pt x="45" y="0"/>
                                  </a:lnTo>
                                  <a:cubicBezTo>
                                    <a:pt x="35" y="20"/>
                                    <a:pt x="28" y="35"/>
                                    <a:pt x="25" y="44"/>
                                  </a:cubicBezTo>
                                  <a:cubicBezTo>
                                    <a:pt x="21" y="59"/>
                                    <a:pt x="18" y="75"/>
                                    <a:pt x="18" y="94"/>
                                  </a:cubicBezTo>
                                  <a:cubicBezTo>
                                    <a:pt x="18" y="113"/>
                                    <a:pt x="21" y="131"/>
                                    <a:pt x="26" y="146"/>
                                  </a:cubicBezTo>
                                  <a:cubicBezTo>
                                    <a:pt x="30" y="156"/>
                                    <a:pt x="36" y="170"/>
                                    <a:pt x="46" y="188"/>
                                  </a:cubicBezTo>
                                  <a:lnTo>
                                    <a:pt x="34" y="188"/>
                                  </a:lnTo>
                                  <a:cubicBezTo>
                                    <a:pt x="24" y="173"/>
                                    <a:pt x="18" y="164"/>
                                    <a:pt x="16" y="160"/>
                                  </a:cubicBezTo>
                                  <a:cubicBezTo>
                                    <a:pt x="14" y="156"/>
                                    <a:pt x="11" y="150"/>
                                    <a:pt x="8" y="143"/>
                                  </a:cubicBezTo>
                                  <a:cubicBezTo>
                                    <a:pt x="5" y="133"/>
                                    <a:pt x="2" y="123"/>
                                    <a:pt x="1" y="112"/>
                                  </a:cubicBezTo>
                                  <a:cubicBezTo>
                                    <a:pt x="0" y="106"/>
                                    <a:pt x="0" y="100"/>
                                    <a:pt x="0" y="95"/>
                                  </a:cubicBezTo>
                                  <a:cubicBezTo>
                                    <a:pt x="0" y="76"/>
                                    <a:pt x="3" y="58"/>
                                    <a:pt x="9" y="43"/>
                                  </a:cubicBezTo>
                                  <a:cubicBezTo>
                                    <a:pt x="13" y="34"/>
                                    <a:pt x="21" y="19"/>
                                    <a:pt x="33" y="0"/>
                                  </a:cubicBezTo>
                                  <a:lnTo>
                                    <a:pt x="45"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26" name="Freeform 483"/>
                          <wps:cNvSpPr>
                            <a:spLocks/>
                          </wps:cNvSpPr>
                          <wps:spPr bwMode="auto">
                            <a:xfrm>
                              <a:off x="6371" y="4560"/>
                              <a:ext cx="41" cy="112"/>
                            </a:xfrm>
                            <a:custGeom>
                              <a:avLst/>
                              <a:gdLst>
                                <a:gd name="T0" fmla="*/ 0 w 52"/>
                                <a:gd name="T1" fmla="*/ 41 h 141"/>
                                <a:gd name="T2" fmla="*/ 0 w 52"/>
                                <a:gd name="T3" fmla="*/ 41 h 141"/>
                                <a:gd name="T4" fmla="*/ 0 w 52"/>
                                <a:gd name="T5" fmla="*/ 28 h 141"/>
                                <a:gd name="T6" fmla="*/ 26 w 52"/>
                                <a:gd name="T7" fmla="*/ 21 h 141"/>
                                <a:gd name="T8" fmla="*/ 38 w 52"/>
                                <a:gd name="T9" fmla="*/ 0 h 141"/>
                                <a:gd name="T10" fmla="*/ 52 w 52"/>
                                <a:gd name="T11" fmla="*/ 0 h 141"/>
                                <a:gd name="T12" fmla="*/ 52 w 52"/>
                                <a:gd name="T13" fmla="*/ 141 h 141"/>
                                <a:gd name="T14" fmla="*/ 33 w 52"/>
                                <a:gd name="T15" fmla="*/ 141 h 141"/>
                                <a:gd name="T16" fmla="*/ 33 w 52"/>
                                <a:gd name="T17" fmla="*/ 41 h 141"/>
                                <a:gd name="T18" fmla="*/ 0 w 52"/>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1">
                                  <a:moveTo>
                                    <a:pt x="0" y="41"/>
                                  </a:moveTo>
                                  <a:lnTo>
                                    <a:pt x="0" y="41"/>
                                  </a:lnTo>
                                  <a:lnTo>
                                    <a:pt x="0" y="28"/>
                                  </a:lnTo>
                                  <a:cubicBezTo>
                                    <a:pt x="12" y="26"/>
                                    <a:pt x="21" y="24"/>
                                    <a:pt x="26" y="21"/>
                                  </a:cubicBezTo>
                                  <a:cubicBezTo>
                                    <a:pt x="31" y="18"/>
                                    <a:pt x="35" y="11"/>
                                    <a:pt x="38" y="0"/>
                                  </a:cubicBezTo>
                                  <a:lnTo>
                                    <a:pt x="52" y="0"/>
                                  </a:lnTo>
                                  <a:lnTo>
                                    <a:pt x="52" y="141"/>
                                  </a:lnTo>
                                  <a:lnTo>
                                    <a:pt x="33" y="141"/>
                                  </a:lnTo>
                                  <a:lnTo>
                                    <a:pt x="33"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27" name="Freeform 484"/>
                          <wps:cNvSpPr>
                            <a:spLocks/>
                          </wps:cNvSpPr>
                          <wps:spPr bwMode="auto">
                            <a:xfrm>
                              <a:off x="6458" y="4655"/>
                              <a:ext cx="16" cy="17"/>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28" name="Freeform 485"/>
                          <wps:cNvSpPr>
                            <a:spLocks/>
                          </wps:cNvSpPr>
                          <wps:spPr bwMode="auto">
                            <a:xfrm>
                              <a:off x="6494" y="4560"/>
                              <a:ext cx="77" cy="112"/>
                            </a:xfrm>
                            <a:custGeom>
                              <a:avLst/>
                              <a:gdLst>
                                <a:gd name="T0" fmla="*/ 0 w 97"/>
                                <a:gd name="T1" fmla="*/ 142 h 142"/>
                                <a:gd name="T2" fmla="*/ 0 w 97"/>
                                <a:gd name="T3" fmla="*/ 142 h 142"/>
                                <a:gd name="T4" fmla="*/ 7 w 97"/>
                                <a:gd name="T5" fmla="*/ 110 h 142"/>
                                <a:gd name="T6" fmla="*/ 33 w 97"/>
                                <a:gd name="T7" fmla="*/ 86 h 142"/>
                                <a:gd name="T8" fmla="*/ 52 w 97"/>
                                <a:gd name="T9" fmla="*/ 75 h 142"/>
                                <a:gd name="T10" fmla="*/ 70 w 97"/>
                                <a:gd name="T11" fmla="*/ 62 h 142"/>
                                <a:gd name="T12" fmla="*/ 78 w 97"/>
                                <a:gd name="T13" fmla="*/ 44 h 142"/>
                                <a:gd name="T14" fmla="*/ 70 w 97"/>
                                <a:gd name="T15" fmla="*/ 24 h 142"/>
                                <a:gd name="T16" fmla="*/ 51 w 97"/>
                                <a:gd name="T17" fmla="*/ 17 h 142"/>
                                <a:gd name="T18" fmla="*/ 25 w 97"/>
                                <a:gd name="T19" fmla="*/ 30 h 142"/>
                                <a:gd name="T20" fmla="*/ 21 w 97"/>
                                <a:gd name="T21" fmla="*/ 51 h 142"/>
                                <a:gd name="T22" fmla="*/ 3 w 97"/>
                                <a:gd name="T23" fmla="*/ 51 h 142"/>
                                <a:gd name="T24" fmla="*/ 10 w 97"/>
                                <a:gd name="T25" fmla="*/ 21 h 142"/>
                                <a:gd name="T26" fmla="*/ 51 w 97"/>
                                <a:gd name="T27" fmla="*/ 0 h 142"/>
                                <a:gd name="T28" fmla="*/ 86 w 97"/>
                                <a:gd name="T29" fmla="*/ 14 h 142"/>
                                <a:gd name="T30" fmla="*/ 97 w 97"/>
                                <a:gd name="T31" fmla="*/ 43 h 142"/>
                                <a:gd name="T32" fmla="*/ 85 w 97"/>
                                <a:gd name="T33" fmla="*/ 72 h 142"/>
                                <a:gd name="T34" fmla="*/ 61 w 97"/>
                                <a:gd name="T35" fmla="*/ 89 h 142"/>
                                <a:gd name="T36" fmla="*/ 47 w 97"/>
                                <a:gd name="T37" fmla="*/ 96 h 142"/>
                                <a:gd name="T38" fmla="*/ 32 w 97"/>
                                <a:gd name="T39" fmla="*/ 106 h 142"/>
                                <a:gd name="T40" fmla="*/ 20 w 97"/>
                                <a:gd name="T41" fmla="*/ 125 h 142"/>
                                <a:gd name="T42" fmla="*/ 97 w 97"/>
                                <a:gd name="T43" fmla="*/ 125 h 142"/>
                                <a:gd name="T44" fmla="*/ 97 w 97"/>
                                <a:gd name="T45" fmla="*/ 142 h 142"/>
                                <a:gd name="T46" fmla="*/ 0 w 97"/>
                                <a:gd name="T47"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7" h="142">
                                  <a:moveTo>
                                    <a:pt x="0" y="142"/>
                                  </a:moveTo>
                                  <a:lnTo>
                                    <a:pt x="0" y="142"/>
                                  </a:lnTo>
                                  <a:cubicBezTo>
                                    <a:pt x="0" y="130"/>
                                    <a:pt x="3" y="119"/>
                                    <a:pt x="7" y="110"/>
                                  </a:cubicBezTo>
                                  <a:cubicBezTo>
                                    <a:pt x="12" y="101"/>
                                    <a:pt x="20" y="93"/>
                                    <a:pt x="33" y="86"/>
                                  </a:cubicBezTo>
                                  <a:lnTo>
                                    <a:pt x="52" y="75"/>
                                  </a:lnTo>
                                  <a:cubicBezTo>
                                    <a:pt x="60" y="70"/>
                                    <a:pt x="66" y="66"/>
                                    <a:pt x="70" y="62"/>
                                  </a:cubicBezTo>
                                  <a:cubicBezTo>
                                    <a:pt x="75" y="57"/>
                                    <a:pt x="78" y="51"/>
                                    <a:pt x="78" y="44"/>
                                  </a:cubicBezTo>
                                  <a:cubicBezTo>
                                    <a:pt x="78" y="35"/>
                                    <a:pt x="75" y="29"/>
                                    <a:pt x="70" y="24"/>
                                  </a:cubicBezTo>
                                  <a:cubicBezTo>
                                    <a:pt x="65" y="19"/>
                                    <a:pt x="59" y="17"/>
                                    <a:pt x="51" y="17"/>
                                  </a:cubicBezTo>
                                  <a:cubicBezTo>
                                    <a:pt x="38" y="17"/>
                                    <a:pt x="30" y="21"/>
                                    <a:pt x="25" y="30"/>
                                  </a:cubicBezTo>
                                  <a:cubicBezTo>
                                    <a:pt x="23" y="35"/>
                                    <a:pt x="22" y="42"/>
                                    <a:pt x="21" y="51"/>
                                  </a:cubicBezTo>
                                  <a:lnTo>
                                    <a:pt x="3" y="51"/>
                                  </a:lnTo>
                                  <a:cubicBezTo>
                                    <a:pt x="3" y="39"/>
                                    <a:pt x="6" y="29"/>
                                    <a:pt x="10" y="21"/>
                                  </a:cubicBezTo>
                                  <a:cubicBezTo>
                                    <a:pt x="18" y="7"/>
                                    <a:pt x="31" y="0"/>
                                    <a:pt x="51" y="0"/>
                                  </a:cubicBezTo>
                                  <a:cubicBezTo>
                                    <a:pt x="67" y="0"/>
                                    <a:pt x="79" y="5"/>
                                    <a:pt x="86" y="14"/>
                                  </a:cubicBezTo>
                                  <a:cubicBezTo>
                                    <a:pt x="94" y="22"/>
                                    <a:pt x="97" y="32"/>
                                    <a:pt x="97" y="43"/>
                                  </a:cubicBezTo>
                                  <a:cubicBezTo>
                                    <a:pt x="97" y="54"/>
                                    <a:pt x="93" y="64"/>
                                    <a:pt x="85" y="72"/>
                                  </a:cubicBezTo>
                                  <a:cubicBezTo>
                                    <a:pt x="81" y="76"/>
                                    <a:pt x="73" y="82"/>
                                    <a:pt x="61" y="89"/>
                                  </a:cubicBezTo>
                                  <a:lnTo>
                                    <a:pt x="47" y="96"/>
                                  </a:lnTo>
                                  <a:cubicBezTo>
                                    <a:pt x="41" y="100"/>
                                    <a:pt x="36" y="103"/>
                                    <a:pt x="32" y="106"/>
                                  </a:cubicBezTo>
                                  <a:cubicBezTo>
                                    <a:pt x="25" y="112"/>
                                    <a:pt x="21" y="118"/>
                                    <a:pt x="20" y="125"/>
                                  </a:cubicBezTo>
                                  <a:lnTo>
                                    <a:pt x="97" y="125"/>
                                  </a:lnTo>
                                  <a:lnTo>
                                    <a:pt x="97" y="142"/>
                                  </a:lnTo>
                                  <a:lnTo>
                                    <a:pt x="0"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29" name="Freeform 486"/>
                          <wps:cNvSpPr>
                            <a:spLocks/>
                          </wps:cNvSpPr>
                          <wps:spPr bwMode="auto">
                            <a:xfrm>
                              <a:off x="6594" y="4560"/>
                              <a:ext cx="41" cy="112"/>
                            </a:xfrm>
                            <a:custGeom>
                              <a:avLst/>
                              <a:gdLst>
                                <a:gd name="T0" fmla="*/ 0 w 52"/>
                                <a:gd name="T1" fmla="*/ 41 h 141"/>
                                <a:gd name="T2" fmla="*/ 0 w 52"/>
                                <a:gd name="T3" fmla="*/ 41 h 141"/>
                                <a:gd name="T4" fmla="*/ 0 w 52"/>
                                <a:gd name="T5" fmla="*/ 28 h 141"/>
                                <a:gd name="T6" fmla="*/ 26 w 52"/>
                                <a:gd name="T7" fmla="*/ 21 h 141"/>
                                <a:gd name="T8" fmla="*/ 38 w 52"/>
                                <a:gd name="T9" fmla="*/ 0 h 141"/>
                                <a:gd name="T10" fmla="*/ 52 w 52"/>
                                <a:gd name="T11" fmla="*/ 0 h 141"/>
                                <a:gd name="T12" fmla="*/ 52 w 52"/>
                                <a:gd name="T13" fmla="*/ 141 h 141"/>
                                <a:gd name="T14" fmla="*/ 33 w 52"/>
                                <a:gd name="T15" fmla="*/ 141 h 141"/>
                                <a:gd name="T16" fmla="*/ 33 w 52"/>
                                <a:gd name="T17" fmla="*/ 41 h 141"/>
                                <a:gd name="T18" fmla="*/ 0 w 52"/>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1">
                                  <a:moveTo>
                                    <a:pt x="0" y="41"/>
                                  </a:moveTo>
                                  <a:lnTo>
                                    <a:pt x="0" y="41"/>
                                  </a:lnTo>
                                  <a:lnTo>
                                    <a:pt x="0" y="28"/>
                                  </a:lnTo>
                                  <a:cubicBezTo>
                                    <a:pt x="12" y="26"/>
                                    <a:pt x="21" y="24"/>
                                    <a:pt x="26" y="21"/>
                                  </a:cubicBezTo>
                                  <a:cubicBezTo>
                                    <a:pt x="31" y="18"/>
                                    <a:pt x="35" y="11"/>
                                    <a:pt x="38" y="0"/>
                                  </a:cubicBezTo>
                                  <a:lnTo>
                                    <a:pt x="52" y="0"/>
                                  </a:lnTo>
                                  <a:lnTo>
                                    <a:pt x="52" y="141"/>
                                  </a:lnTo>
                                  <a:lnTo>
                                    <a:pt x="33" y="141"/>
                                  </a:lnTo>
                                  <a:lnTo>
                                    <a:pt x="33"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30" name="Freeform 487"/>
                          <wps:cNvSpPr>
                            <a:spLocks/>
                          </wps:cNvSpPr>
                          <wps:spPr bwMode="auto">
                            <a:xfrm>
                              <a:off x="6681" y="4655"/>
                              <a:ext cx="16" cy="41"/>
                            </a:xfrm>
                            <a:custGeom>
                              <a:avLst/>
                              <a:gdLst>
                                <a:gd name="T0" fmla="*/ 0 w 21"/>
                                <a:gd name="T1" fmla="*/ 42 h 51"/>
                                <a:gd name="T2" fmla="*/ 0 w 21"/>
                                <a:gd name="T3" fmla="*/ 42 h 51"/>
                                <a:gd name="T4" fmla="*/ 9 w 21"/>
                                <a:gd name="T5" fmla="*/ 32 h 51"/>
                                <a:gd name="T6" fmla="*/ 11 w 21"/>
                                <a:gd name="T7" fmla="*/ 24 h 51"/>
                                <a:gd name="T8" fmla="*/ 11 w 21"/>
                                <a:gd name="T9" fmla="*/ 22 h 51"/>
                                <a:gd name="T10" fmla="*/ 11 w 21"/>
                                <a:gd name="T11" fmla="*/ 21 h 51"/>
                                <a:gd name="T12" fmla="*/ 0 w 21"/>
                                <a:gd name="T13" fmla="*/ 21 h 51"/>
                                <a:gd name="T14" fmla="*/ 0 w 21"/>
                                <a:gd name="T15" fmla="*/ 0 h 51"/>
                                <a:gd name="T16" fmla="*/ 21 w 21"/>
                                <a:gd name="T17" fmla="*/ 0 h 51"/>
                                <a:gd name="T18" fmla="*/ 21 w 21"/>
                                <a:gd name="T19" fmla="*/ 20 h 51"/>
                                <a:gd name="T20" fmla="*/ 16 w 21"/>
                                <a:gd name="T21" fmla="*/ 40 h 51"/>
                                <a:gd name="T22" fmla="*/ 0 w 21"/>
                                <a:gd name="T23" fmla="*/ 51 h 51"/>
                                <a:gd name="T24" fmla="*/ 0 w 21"/>
                                <a:gd name="T25" fmla="*/ 42 h 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1" h="51">
                                  <a:moveTo>
                                    <a:pt x="0" y="42"/>
                                  </a:moveTo>
                                  <a:lnTo>
                                    <a:pt x="0" y="42"/>
                                  </a:lnTo>
                                  <a:cubicBezTo>
                                    <a:pt x="4" y="41"/>
                                    <a:pt x="8" y="38"/>
                                    <a:pt x="9" y="32"/>
                                  </a:cubicBezTo>
                                  <a:cubicBezTo>
                                    <a:pt x="10" y="29"/>
                                    <a:pt x="11" y="26"/>
                                    <a:pt x="11" y="24"/>
                                  </a:cubicBezTo>
                                  <a:cubicBezTo>
                                    <a:pt x="11" y="23"/>
                                    <a:pt x="11" y="23"/>
                                    <a:pt x="11" y="22"/>
                                  </a:cubicBezTo>
                                  <a:cubicBezTo>
                                    <a:pt x="11" y="22"/>
                                    <a:pt x="11" y="22"/>
                                    <a:pt x="11" y="21"/>
                                  </a:cubicBezTo>
                                  <a:lnTo>
                                    <a:pt x="0" y="21"/>
                                  </a:lnTo>
                                  <a:lnTo>
                                    <a:pt x="0" y="0"/>
                                  </a:lnTo>
                                  <a:lnTo>
                                    <a:pt x="21" y="0"/>
                                  </a:lnTo>
                                  <a:lnTo>
                                    <a:pt x="21" y="20"/>
                                  </a:lnTo>
                                  <a:cubicBezTo>
                                    <a:pt x="21" y="27"/>
                                    <a:pt x="19" y="34"/>
                                    <a:pt x="16" y="40"/>
                                  </a:cubicBezTo>
                                  <a:cubicBezTo>
                                    <a:pt x="13" y="46"/>
                                    <a:pt x="8" y="50"/>
                                    <a:pt x="0" y="51"/>
                                  </a:cubicBezTo>
                                  <a:lnTo>
                                    <a:pt x="0" y="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31" name="Freeform 488"/>
                          <wps:cNvSpPr>
                            <a:spLocks/>
                          </wps:cNvSpPr>
                          <wps:spPr bwMode="auto">
                            <a:xfrm>
                              <a:off x="6761" y="4560"/>
                              <a:ext cx="78" cy="112"/>
                            </a:xfrm>
                            <a:custGeom>
                              <a:avLst/>
                              <a:gdLst>
                                <a:gd name="T0" fmla="*/ 0 w 98"/>
                                <a:gd name="T1" fmla="*/ 142 h 142"/>
                                <a:gd name="T2" fmla="*/ 0 w 98"/>
                                <a:gd name="T3" fmla="*/ 142 h 142"/>
                                <a:gd name="T4" fmla="*/ 8 w 98"/>
                                <a:gd name="T5" fmla="*/ 110 h 142"/>
                                <a:gd name="T6" fmla="*/ 33 w 98"/>
                                <a:gd name="T7" fmla="*/ 86 h 142"/>
                                <a:gd name="T8" fmla="*/ 52 w 98"/>
                                <a:gd name="T9" fmla="*/ 75 h 142"/>
                                <a:gd name="T10" fmla="*/ 70 w 98"/>
                                <a:gd name="T11" fmla="*/ 62 h 142"/>
                                <a:gd name="T12" fmla="*/ 78 w 98"/>
                                <a:gd name="T13" fmla="*/ 44 h 142"/>
                                <a:gd name="T14" fmla="*/ 71 w 98"/>
                                <a:gd name="T15" fmla="*/ 24 h 142"/>
                                <a:gd name="T16" fmla="*/ 51 w 98"/>
                                <a:gd name="T17" fmla="*/ 17 h 142"/>
                                <a:gd name="T18" fmla="*/ 26 w 98"/>
                                <a:gd name="T19" fmla="*/ 30 h 142"/>
                                <a:gd name="T20" fmla="*/ 22 w 98"/>
                                <a:gd name="T21" fmla="*/ 51 h 142"/>
                                <a:gd name="T22" fmla="*/ 4 w 98"/>
                                <a:gd name="T23" fmla="*/ 51 h 142"/>
                                <a:gd name="T24" fmla="*/ 10 w 98"/>
                                <a:gd name="T25" fmla="*/ 21 h 142"/>
                                <a:gd name="T26" fmla="*/ 51 w 98"/>
                                <a:gd name="T27" fmla="*/ 0 h 142"/>
                                <a:gd name="T28" fmla="*/ 87 w 98"/>
                                <a:gd name="T29" fmla="*/ 14 h 142"/>
                                <a:gd name="T30" fmla="*/ 98 w 98"/>
                                <a:gd name="T31" fmla="*/ 43 h 142"/>
                                <a:gd name="T32" fmla="*/ 86 w 98"/>
                                <a:gd name="T33" fmla="*/ 72 h 142"/>
                                <a:gd name="T34" fmla="*/ 61 w 98"/>
                                <a:gd name="T35" fmla="*/ 89 h 142"/>
                                <a:gd name="T36" fmla="*/ 48 w 98"/>
                                <a:gd name="T37" fmla="*/ 96 h 142"/>
                                <a:gd name="T38" fmla="*/ 32 w 98"/>
                                <a:gd name="T39" fmla="*/ 106 h 142"/>
                                <a:gd name="T40" fmla="*/ 20 w 98"/>
                                <a:gd name="T41" fmla="*/ 125 h 142"/>
                                <a:gd name="T42" fmla="*/ 97 w 98"/>
                                <a:gd name="T43" fmla="*/ 125 h 142"/>
                                <a:gd name="T44" fmla="*/ 97 w 98"/>
                                <a:gd name="T45" fmla="*/ 142 h 142"/>
                                <a:gd name="T46" fmla="*/ 0 w 98"/>
                                <a:gd name="T47"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8" h="142">
                                  <a:moveTo>
                                    <a:pt x="0" y="142"/>
                                  </a:moveTo>
                                  <a:lnTo>
                                    <a:pt x="0" y="142"/>
                                  </a:lnTo>
                                  <a:cubicBezTo>
                                    <a:pt x="1" y="130"/>
                                    <a:pt x="3" y="119"/>
                                    <a:pt x="8" y="110"/>
                                  </a:cubicBezTo>
                                  <a:cubicBezTo>
                                    <a:pt x="12" y="101"/>
                                    <a:pt x="21" y="93"/>
                                    <a:pt x="33" y="86"/>
                                  </a:cubicBezTo>
                                  <a:lnTo>
                                    <a:pt x="52" y="75"/>
                                  </a:lnTo>
                                  <a:cubicBezTo>
                                    <a:pt x="61" y="70"/>
                                    <a:pt x="67" y="66"/>
                                    <a:pt x="70" y="62"/>
                                  </a:cubicBezTo>
                                  <a:cubicBezTo>
                                    <a:pt x="75" y="57"/>
                                    <a:pt x="78" y="51"/>
                                    <a:pt x="78" y="44"/>
                                  </a:cubicBezTo>
                                  <a:cubicBezTo>
                                    <a:pt x="78" y="35"/>
                                    <a:pt x="76" y="29"/>
                                    <a:pt x="71" y="24"/>
                                  </a:cubicBezTo>
                                  <a:cubicBezTo>
                                    <a:pt x="66" y="19"/>
                                    <a:pt x="59" y="17"/>
                                    <a:pt x="51" y="17"/>
                                  </a:cubicBezTo>
                                  <a:cubicBezTo>
                                    <a:pt x="39" y="17"/>
                                    <a:pt x="30" y="21"/>
                                    <a:pt x="26" y="30"/>
                                  </a:cubicBezTo>
                                  <a:cubicBezTo>
                                    <a:pt x="23" y="35"/>
                                    <a:pt x="22" y="42"/>
                                    <a:pt x="22" y="51"/>
                                  </a:cubicBezTo>
                                  <a:lnTo>
                                    <a:pt x="4" y="51"/>
                                  </a:lnTo>
                                  <a:cubicBezTo>
                                    <a:pt x="4" y="39"/>
                                    <a:pt x="6" y="29"/>
                                    <a:pt x="10" y="21"/>
                                  </a:cubicBezTo>
                                  <a:cubicBezTo>
                                    <a:pt x="18" y="7"/>
                                    <a:pt x="32" y="0"/>
                                    <a:pt x="51" y="0"/>
                                  </a:cubicBezTo>
                                  <a:cubicBezTo>
                                    <a:pt x="67" y="0"/>
                                    <a:pt x="79" y="5"/>
                                    <a:pt x="87" y="14"/>
                                  </a:cubicBezTo>
                                  <a:cubicBezTo>
                                    <a:pt x="94" y="22"/>
                                    <a:pt x="98" y="32"/>
                                    <a:pt x="98" y="43"/>
                                  </a:cubicBezTo>
                                  <a:cubicBezTo>
                                    <a:pt x="98" y="54"/>
                                    <a:pt x="94" y="64"/>
                                    <a:pt x="86" y="72"/>
                                  </a:cubicBezTo>
                                  <a:cubicBezTo>
                                    <a:pt x="81" y="76"/>
                                    <a:pt x="73" y="82"/>
                                    <a:pt x="61" y="89"/>
                                  </a:cubicBezTo>
                                  <a:lnTo>
                                    <a:pt x="48" y="96"/>
                                  </a:lnTo>
                                  <a:cubicBezTo>
                                    <a:pt x="41" y="100"/>
                                    <a:pt x="36" y="103"/>
                                    <a:pt x="32" y="106"/>
                                  </a:cubicBezTo>
                                  <a:cubicBezTo>
                                    <a:pt x="26" y="112"/>
                                    <a:pt x="22" y="118"/>
                                    <a:pt x="20" y="125"/>
                                  </a:cubicBezTo>
                                  <a:lnTo>
                                    <a:pt x="97" y="125"/>
                                  </a:lnTo>
                                  <a:lnTo>
                                    <a:pt x="97" y="142"/>
                                  </a:lnTo>
                                  <a:lnTo>
                                    <a:pt x="0"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32" name="Freeform 489"/>
                          <wps:cNvSpPr>
                            <a:spLocks/>
                          </wps:cNvSpPr>
                          <wps:spPr bwMode="auto">
                            <a:xfrm>
                              <a:off x="6860" y="4655"/>
                              <a:ext cx="16" cy="17"/>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33" name="Freeform 490"/>
                          <wps:cNvSpPr>
                            <a:spLocks/>
                          </wps:cNvSpPr>
                          <wps:spPr bwMode="auto">
                            <a:xfrm>
                              <a:off x="6895" y="4560"/>
                              <a:ext cx="78" cy="112"/>
                            </a:xfrm>
                            <a:custGeom>
                              <a:avLst/>
                              <a:gdLst>
                                <a:gd name="T0" fmla="*/ 0 w 98"/>
                                <a:gd name="T1" fmla="*/ 142 h 142"/>
                                <a:gd name="T2" fmla="*/ 0 w 98"/>
                                <a:gd name="T3" fmla="*/ 142 h 142"/>
                                <a:gd name="T4" fmla="*/ 8 w 98"/>
                                <a:gd name="T5" fmla="*/ 110 h 142"/>
                                <a:gd name="T6" fmla="*/ 33 w 98"/>
                                <a:gd name="T7" fmla="*/ 86 h 142"/>
                                <a:gd name="T8" fmla="*/ 52 w 98"/>
                                <a:gd name="T9" fmla="*/ 75 h 142"/>
                                <a:gd name="T10" fmla="*/ 70 w 98"/>
                                <a:gd name="T11" fmla="*/ 62 h 142"/>
                                <a:gd name="T12" fmla="*/ 78 w 98"/>
                                <a:gd name="T13" fmla="*/ 44 h 142"/>
                                <a:gd name="T14" fmla="*/ 71 w 98"/>
                                <a:gd name="T15" fmla="*/ 24 h 142"/>
                                <a:gd name="T16" fmla="*/ 51 w 98"/>
                                <a:gd name="T17" fmla="*/ 17 h 142"/>
                                <a:gd name="T18" fmla="*/ 26 w 98"/>
                                <a:gd name="T19" fmla="*/ 30 h 142"/>
                                <a:gd name="T20" fmla="*/ 22 w 98"/>
                                <a:gd name="T21" fmla="*/ 51 h 142"/>
                                <a:gd name="T22" fmla="*/ 4 w 98"/>
                                <a:gd name="T23" fmla="*/ 51 h 142"/>
                                <a:gd name="T24" fmla="*/ 11 w 98"/>
                                <a:gd name="T25" fmla="*/ 21 h 142"/>
                                <a:gd name="T26" fmla="*/ 51 w 98"/>
                                <a:gd name="T27" fmla="*/ 0 h 142"/>
                                <a:gd name="T28" fmla="*/ 87 w 98"/>
                                <a:gd name="T29" fmla="*/ 14 h 142"/>
                                <a:gd name="T30" fmla="*/ 98 w 98"/>
                                <a:gd name="T31" fmla="*/ 43 h 142"/>
                                <a:gd name="T32" fmla="*/ 86 w 98"/>
                                <a:gd name="T33" fmla="*/ 72 h 142"/>
                                <a:gd name="T34" fmla="*/ 61 w 98"/>
                                <a:gd name="T35" fmla="*/ 89 h 142"/>
                                <a:gd name="T36" fmla="*/ 48 w 98"/>
                                <a:gd name="T37" fmla="*/ 96 h 142"/>
                                <a:gd name="T38" fmla="*/ 33 w 98"/>
                                <a:gd name="T39" fmla="*/ 106 h 142"/>
                                <a:gd name="T40" fmla="*/ 20 w 98"/>
                                <a:gd name="T41" fmla="*/ 125 h 142"/>
                                <a:gd name="T42" fmla="*/ 97 w 98"/>
                                <a:gd name="T43" fmla="*/ 125 h 142"/>
                                <a:gd name="T44" fmla="*/ 97 w 98"/>
                                <a:gd name="T45" fmla="*/ 142 h 142"/>
                                <a:gd name="T46" fmla="*/ 0 w 98"/>
                                <a:gd name="T47"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8" h="142">
                                  <a:moveTo>
                                    <a:pt x="0" y="142"/>
                                  </a:moveTo>
                                  <a:lnTo>
                                    <a:pt x="0" y="142"/>
                                  </a:lnTo>
                                  <a:cubicBezTo>
                                    <a:pt x="1" y="130"/>
                                    <a:pt x="3" y="119"/>
                                    <a:pt x="8" y="110"/>
                                  </a:cubicBezTo>
                                  <a:cubicBezTo>
                                    <a:pt x="12" y="101"/>
                                    <a:pt x="21" y="93"/>
                                    <a:pt x="33" y="86"/>
                                  </a:cubicBezTo>
                                  <a:lnTo>
                                    <a:pt x="52" y="75"/>
                                  </a:lnTo>
                                  <a:cubicBezTo>
                                    <a:pt x="61" y="70"/>
                                    <a:pt x="67" y="66"/>
                                    <a:pt x="70" y="62"/>
                                  </a:cubicBezTo>
                                  <a:cubicBezTo>
                                    <a:pt x="76" y="57"/>
                                    <a:pt x="78" y="51"/>
                                    <a:pt x="78" y="44"/>
                                  </a:cubicBezTo>
                                  <a:cubicBezTo>
                                    <a:pt x="78" y="35"/>
                                    <a:pt x="76" y="29"/>
                                    <a:pt x="71" y="24"/>
                                  </a:cubicBezTo>
                                  <a:cubicBezTo>
                                    <a:pt x="66" y="19"/>
                                    <a:pt x="59" y="17"/>
                                    <a:pt x="51" y="17"/>
                                  </a:cubicBezTo>
                                  <a:cubicBezTo>
                                    <a:pt x="39" y="17"/>
                                    <a:pt x="31" y="21"/>
                                    <a:pt x="26" y="30"/>
                                  </a:cubicBezTo>
                                  <a:cubicBezTo>
                                    <a:pt x="23" y="35"/>
                                    <a:pt x="22" y="42"/>
                                    <a:pt x="22" y="51"/>
                                  </a:cubicBezTo>
                                  <a:lnTo>
                                    <a:pt x="4" y="51"/>
                                  </a:lnTo>
                                  <a:cubicBezTo>
                                    <a:pt x="4" y="39"/>
                                    <a:pt x="6" y="29"/>
                                    <a:pt x="11" y="21"/>
                                  </a:cubicBezTo>
                                  <a:cubicBezTo>
                                    <a:pt x="18" y="7"/>
                                    <a:pt x="32" y="0"/>
                                    <a:pt x="51" y="0"/>
                                  </a:cubicBezTo>
                                  <a:cubicBezTo>
                                    <a:pt x="67" y="0"/>
                                    <a:pt x="79" y="5"/>
                                    <a:pt x="87" y="14"/>
                                  </a:cubicBezTo>
                                  <a:cubicBezTo>
                                    <a:pt x="94" y="22"/>
                                    <a:pt x="98" y="32"/>
                                    <a:pt x="98" y="43"/>
                                  </a:cubicBezTo>
                                  <a:cubicBezTo>
                                    <a:pt x="98" y="54"/>
                                    <a:pt x="94" y="64"/>
                                    <a:pt x="86" y="72"/>
                                  </a:cubicBezTo>
                                  <a:cubicBezTo>
                                    <a:pt x="81" y="76"/>
                                    <a:pt x="73" y="82"/>
                                    <a:pt x="61" y="89"/>
                                  </a:cubicBezTo>
                                  <a:lnTo>
                                    <a:pt x="48" y="96"/>
                                  </a:lnTo>
                                  <a:cubicBezTo>
                                    <a:pt x="41" y="100"/>
                                    <a:pt x="36" y="103"/>
                                    <a:pt x="33" y="106"/>
                                  </a:cubicBezTo>
                                  <a:cubicBezTo>
                                    <a:pt x="26" y="112"/>
                                    <a:pt x="22" y="118"/>
                                    <a:pt x="20" y="125"/>
                                  </a:cubicBezTo>
                                  <a:lnTo>
                                    <a:pt x="97" y="125"/>
                                  </a:lnTo>
                                  <a:lnTo>
                                    <a:pt x="97" y="142"/>
                                  </a:lnTo>
                                  <a:lnTo>
                                    <a:pt x="0"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34" name="Freeform 491"/>
                          <wps:cNvSpPr>
                            <a:spLocks noEditPoints="1"/>
                          </wps:cNvSpPr>
                          <wps:spPr bwMode="auto">
                            <a:xfrm>
                              <a:off x="6985" y="4560"/>
                              <a:ext cx="76" cy="115"/>
                            </a:xfrm>
                            <a:custGeom>
                              <a:avLst/>
                              <a:gdLst>
                                <a:gd name="T0" fmla="*/ 49 w 97"/>
                                <a:gd name="T1" fmla="*/ 59 h 145"/>
                                <a:gd name="T2" fmla="*/ 49 w 97"/>
                                <a:gd name="T3" fmla="*/ 59 h 145"/>
                                <a:gd name="T4" fmla="*/ 67 w 97"/>
                                <a:gd name="T5" fmla="*/ 53 h 145"/>
                                <a:gd name="T6" fmla="*/ 74 w 97"/>
                                <a:gd name="T7" fmla="*/ 37 h 145"/>
                                <a:gd name="T8" fmla="*/ 67 w 97"/>
                                <a:gd name="T9" fmla="*/ 22 h 145"/>
                                <a:gd name="T10" fmla="*/ 48 w 97"/>
                                <a:gd name="T11" fmla="*/ 16 h 145"/>
                                <a:gd name="T12" fmla="*/ 30 w 97"/>
                                <a:gd name="T13" fmla="*/ 22 h 145"/>
                                <a:gd name="T14" fmla="*/ 24 w 97"/>
                                <a:gd name="T15" fmla="*/ 38 h 145"/>
                                <a:gd name="T16" fmla="*/ 31 w 97"/>
                                <a:gd name="T17" fmla="*/ 53 h 145"/>
                                <a:gd name="T18" fmla="*/ 49 w 97"/>
                                <a:gd name="T19" fmla="*/ 59 h 145"/>
                                <a:gd name="T20" fmla="*/ 49 w 97"/>
                                <a:gd name="T21" fmla="*/ 59 h 145"/>
                                <a:gd name="T22" fmla="*/ 50 w 97"/>
                                <a:gd name="T23" fmla="*/ 129 h 145"/>
                                <a:gd name="T24" fmla="*/ 50 w 97"/>
                                <a:gd name="T25" fmla="*/ 129 h 145"/>
                                <a:gd name="T26" fmla="*/ 70 w 97"/>
                                <a:gd name="T27" fmla="*/ 122 h 145"/>
                                <a:gd name="T28" fmla="*/ 78 w 97"/>
                                <a:gd name="T29" fmla="*/ 102 h 145"/>
                                <a:gd name="T30" fmla="*/ 70 w 97"/>
                                <a:gd name="T31" fmla="*/ 82 h 145"/>
                                <a:gd name="T32" fmla="*/ 49 w 97"/>
                                <a:gd name="T33" fmla="*/ 75 h 145"/>
                                <a:gd name="T34" fmla="*/ 28 w 97"/>
                                <a:gd name="T35" fmla="*/ 82 h 145"/>
                                <a:gd name="T36" fmla="*/ 20 w 97"/>
                                <a:gd name="T37" fmla="*/ 102 h 145"/>
                                <a:gd name="T38" fmla="*/ 27 w 97"/>
                                <a:gd name="T39" fmla="*/ 121 h 145"/>
                                <a:gd name="T40" fmla="*/ 50 w 97"/>
                                <a:gd name="T41" fmla="*/ 129 h 145"/>
                                <a:gd name="T42" fmla="*/ 50 w 97"/>
                                <a:gd name="T43" fmla="*/ 129 h 145"/>
                                <a:gd name="T44" fmla="*/ 25 w 97"/>
                                <a:gd name="T45" fmla="*/ 66 h 145"/>
                                <a:gd name="T46" fmla="*/ 25 w 97"/>
                                <a:gd name="T47" fmla="*/ 66 h 145"/>
                                <a:gd name="T48" fmla="*/ 13 w 97"/>
                                <a:gd name="T49" fmla="*/ 58 h 145"/>
                                <a:gd name="T50" fmla="*/ 5 w 97"/>
                                <a:gd name="T51" fmla="*/ 38 h 145"/>
                                <a:gd name="T52" fmla="*/ 17 w 97"/>
                                <a:gd name="T53" fmla="*/ 11 h 145"/>
                                <a:gd name="T54" fmla="*/ 49 w 97"/>
                                <a:gd name="T55" fmla="*/ 0 h 145"/>
                                <a:gd name="T56" fmla="*/ 81 w 97"/>
                                <a:gd name="T57" fmla="*/ 10 h 145"/>
                                <a:gd name="T58" fmla="*/ 93 w 97"/>
                                <a:gd name="T59" fmla="*/ 35 h 145"/>
                                <a:gd name="T60" fmla="*/ 86 w 97"/>
                                <a:gd name="T61" fmla="*/ 57 h 145"/>
                                <a:gd name="T62" fmla="*/ 74 w 97"/>
                                <a:gd name="T63" fmla="*/ 66 h 145"/>
                                <a:gd name="T64" fmla="*/ 88 w 97"/>
                                <a:gd name="T65" fmla="*/ 75 h 145"/>
                                <a:gd name="T66" fmla="*/ 97 w 97"/>
                                <a:gd name="T67" fmla="*/ 101 h 145"/>
                                <a:gd name="T68" fmla="*/ 85 w 97"/>
                                <a:gd name="T69" fmla="*/ 132 h 145"/>
                                <a:gd name="T70" fmla="*/ 49 w 97"/>
                                <a:gd name="T71" fmla="*/ 145 h 145"/>
                                <a:gd name="T72" fmla="*/ 15 w 97"/>
                                <a:gd name="T73" fmla="*/ 134 h 145"/>
                                <a:gd name="T74" fmla="*/ 0 w 97"/>
                                <a:gd name="T75" fmla="*/ 101 h 145"/>
                                <a:gd name="T76" fmla="*/ 6 w 97"/>
                                <a:gd name="T77" fmla="*/ 80 h 145"/>
                                <a:gd name="T78" fmla="*/ 25 w 97"/>
                                <a:gd name="T79" fmla="*/ 66 h 145"/>
                                <a:gd name="T80" fmla="*/ 25 w 97"/>
                                <a:gd name="T81" fmla="*/ 66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97" h="145">
                                  <a:moveTo>
                                    <a:pt x="49" y="59"/>
                                  </a:moveTo>
                                  <a:lnTo>
                                    <a:pt x="49" y="59"/>
                                  </a:lnTo>
                                  <a:cubicBezTo>
                                    <a:pt x="57" y="59"/>
                                    <a:pt x="63" y="57"/>
                                    <a:pt x="67" y="53"/>
                                  </a:cubicBezTo>
                                  <a:cubicBezTo>
                                    <a:pt x="72" y="48"/>
                                    <a:pt x="74" y="43"/>
                                    <a:pt x="74" y="37"/>
                                  </a:cubicBezTo>
                                  <a:cubicBezTo>
                                    <a:pt x="74" y="32"/>
                                    <a:pt x="72" y="27"/>
                                    <a:pt x="67" y="22"/>
                                  </a:cubicBezTo>
                                  <a:cubicBezTo>
                                    <a:pt x="63" y="18"/>
                                    <a:pt x="57" y="16"/>
                                    <a:pt x="48" y="16"/>
                                  </a:cubicBezTo>
                                  <a:cubicBezTo>
                                    <a:pt x="40" y="16"/>
                                    <a:pt x="33" y="18"/>
                                    <a:pt x="30" y="22"/>
                                  </a:cubicBezTo>
                                  <a:cubicBezTo>
                                    <a:pt x="26" y="27"/>
                                    <a:pt x="24" y="32"/>
                                    <a:pt x="24" y="38"/>
                                  </a:cubicBezTo>
                                  <a:cubicBezTo>
                                    <a:pt x="24" y="45"/>
                                    <a:pt x="26" y="50"/>
                                    <a:pt x="31" y="53"/>
                                  </a:cubicBezTo>
                                  <a:cubicBezTo>
                                    <a:pt x="36" y="57"/>
                                    <a:pt x="42" y="59"/>
                                    <a:pt x="49" y="59"/>
                                  </a:cubicBezTo>
                                  <a:lnTo>
                                    <a:pt x="49" y="59"/>
                                  </a:lnTo>
                                  <a:close/>
                                  <a:moveTo>
                                    <a:pt x="50" y="129"/>
                                  </a:moveTo>
                                  <a:lnTo>
                                    <a:pt x="50" y="129"/>
                                  </a:lnTo>
                                  <a:cubicBezTo>
                                    <a:pt x="58" y="129"/>
                                    <a:pt x="65" y="127"/>
                                    <a:pt x="70" y="122"/>
                                  </a:cubicBezTo>
                                  <a:cubicBezTo>
                                    <a:pt x="76" y="118"/>
                                    <a:pt x="78" y="111"/>
                                    <a:pt x="78" y="102"/>
                                  </a:cubicBezTo>
                                  <a:cubicBezTo>
                                    <a:pt x="78" y="93"/>
                                    <a:pt x="76" y="86"/>
                                    <a:pt x="70" y="82"/>
                                  </a:cubicBezTo>
                                  <a:cubicBezTo>
                                    <a:pt x="64" y="77"/>
                                    <a:pt x="57" y="75"/>
                                    <a:pt x="49" y="75"/>
                                  </a:cubicBezTo>
                                  <a:cubicBezTo>
                                    <a:pt x="40" y="75"/>
                                    <a:pt x="33" y="77"/>
                                    <a:pt x="28" y="82"/>
                                  </a:cubicBezTo>
                                  <a:cubicBezTo>
                                    <a:pt x="22" y="87"/>
                                    <a:pt x="20" y="93"/>
                                    <a:pt x="20" y="102"/>
                                  </a:cubicBezTo>
                                  <a:cubicBezTo>
                                    <a:pt x="20" y="109"/>
                                    <a:pt x="22" y="116"/>
                                    <a:pt x="27" y="121"/>
                                  </a:cubicBezTo>
                                  <a:cubicBezTo>
                                    <a:pt x="32" y="126"/>
                                    <a:pt x="40" y="129"/>
                                    <a:pt x="50" y="129"/>
                                  </a:cubicBezTo>
                                  <a:lnTo>
                                    <a:pt x="50" y="129"/>
                                  </a:lnTo>
                                  <a:close/>
                                  <a:moveTo>
                                    <a:pt x="25" y="66"/>
                                  </a:moveTo>
                                  <a:lnTo>
                                    <a:pt x="25" y="66"/>
                                  </a:lnTo>
                                  <a:cubicBezTo>
                                    <a:pt x="20" y="64"/>
                                    <a:pt x="16" y="61"/>
                                    <a:pt x="13" y="58"/>
                                  </a:cubicBezTo>
                                  <a:cubicBezTo>
                                    <a:pt x="8" y="53"/>
                                    <a:pt x="5" y="46"/>
                                    <a:pt x="5" y="38"/>
                                  </a:cubicBezTo>
                                  <a:cubicBezTo>
                                    <a:pt x="5" y="27"/>
                                    <a:pt x="9" y="18"/>
                                    <a:pt x="17" y="11"/>
                                  </a:cubicBezTo>
                                  <a:cubicBezTo>
                                    <a:pt x="24" y="3"/>
                                    <a:pt x="35" y="0"/>
                                    <a:pt x="49" y="0"/>
                                  </a:cubicBezTo>
                                  <a:cubicBezTo>
                                    <a:pt x="63" y="0"/>
                                    <a:pt x="73" y="3"/>
                                    <a:pt x="81" y="10"/>
                                  </a:cubicBezTo>
                                  <a:cubicBezTo>
                                    <a:pt x="89" y="17"/>
                                    <a:pt x="93" y="26"/>
                                    <a:pt x="93" y="35"/>
                                  </a:cubicBezTo>
                                  <a:cubicBezTo>
                                    <a:pt x="93" y="44"/>
                                    <a:pt x="90" y="51"/>
                                    <a:pt x="86" y="57"/>
                                  </a:cubicBezTo>
                                  <a:cubicBezTo>
                                    <a:pt x="83" y="60"/>
                                    <a:pt x="79" y="63"/>
                                    <a:pt x="74" y="66"/>
                                  </a:cubicBezTo>
                                  <a:cubicBezTo>
                                    <a:pt x="80" y="68"/>
                                    <a:pt x="85" y="71"/>
                                    <a:pt x="88" y="75"/>
                                  </a:cubicBezTo>
                                  <a:cubicBezTo>
                                    <a:pt x="94" y="82"/>
                                    <a:pt x="97" y="90"/>
                                    <a:pt x="97" y="101"/>
                                  </a:cubicBezTo>
                                  <a:cubicBezTo>
                                    <a:pt x="97" y="113"/>
                                    <a:pt x="93" y="124"/>
                                    <a:pt x="85" y="132"/>
                                  </a:cubicBezTo>
                                  <a:cubicBezTo>
                                    <a:pt x="77" y="141"/>
                                    <a:pt x="65" y="145"/>
                                    <a:pt x="49" y="145"/>
                                  </a:cubicBezTo>
                                  <a:cubicBezTo>
                                    <a:pt x="36" y="145"/>
                                    <a:pt x="24" y="141"/>
                                    <a:pt x="15" y="134"/>
                                  </a:cubicBezTo>
                                  <a:cubicBezTo>
                                    <a:pt x="5" y="127"/>
                                    <a:pt x="0" y="116"/>
                                    <a:pt x="0" y="101"/>
                                  </a:cubicBezTo>
                                  <a:cubicBezTo>
                                    <a:pt x="0" y="93"/>
                                    <a:pt x="2" y="86"/>
                                    <a:pt x="6" y="80"/>
                                  </a:cubicBezTo>
                                  <a:cubicBezTo>
                                    <a:pt x="11" y="74"/>
                                    <a:pt x="17" y="69"/>
                                    <a:pt x="25" y="66"/>
                                  </a:cubicBezTo>
                                  <a:lnTo>
                                    <a:pt x="25" y="66"/>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35" name="Freeform 492"/>
                          <wps:cNvSpPr>
                            <a:spLocks/>
                          </wps:cNvSpPr>
                          <wps:spPr bwMode="auto">
                            <a:xfrm>
                              <a:off x="7074" y="4556"/>
                              <a:ext cx="36" cy="149"/>
                            </a:xfrm>
                            <a:custGeom>
                              <a:avLst/>
                              <a:gdLst>
                                <a:gd name="T0" fmla="*/ 1 w 46"/>
                                <a:gd name="T1" fmla="*/ 188 h 188"/>
                                <a:gd name="T2" fmla="*/ 1 w 46"/>
                                <a:gd name="T3" fmla="*/ 188 h 188"/>
                                <a:gd name="T4" fmla="*/ 21 w 46"/>
                                <a:gd name="T5" fmla="*/ 144 h 188"/>
                                <a:gd name="T6" fmla="*/ 28 w 46"/>
                                <a:gd name="T7" fmla="*/ 94 h 188"/>
                                <a:gd name="T8" fmla="*/ 20 w 46"/>
                                <a:gd name="T9" fmla="*/ 42 h 188"/>
                                <a:gd name="T10" fmla="*/ 0 w 46"/>
                                <a:gd name="T11" fmla="*/ 0 h 188"/>
                                <a:gd name="T12" fmla="*/ 12 w 46"/>
                                <a:gd name="T13" fmla="*/ 0 h 188"/>
                                <a:gd name="T14" fmla="*/ 31 w 46"/>
                                <a:gd name="T15" fmla="*/ 30 h 188"/>
                                <a:gd name="T16" fmla="*/ 38 w 46"/>
                                <a:gd name="T17" fmla="*/ 45 h 188"/>
                                <a:gd name="T18" fmla="*/ 44 w 46"/>
                                <a:gd name="T19" fmla="*/ 70 h 188"/>
                                <a:gd name="T20" fmla="*/ 46 w 46"/>
                                <a:gd name="T21" fmla="*/ 93 h 188"/>
                                <a:gd name="T22" fmla="*/ 37 w 46"/>
                                <a:gd name="T23" fmla="*/ 145 h 188"/>
                                <a:gd name="T24" fmla="*/ 13 w 46"/>
                                <a:gd name="T25" fmla="*/ 188 h 188"/>
                                <a:gd name="T26" fmla="*/ 1 w 46"/>
                                <a:gd name="T27" fmla="*/ 188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1" y="188"/>
                                  </a:moveTo>
                                  <a:lnTo>
                                    <a:pt x="1" y="188"/>
                                  </a:lnTo>
                                  <a:cubicBezTo>
                                    <a:pt x="11" y="168"/>
                                    <a:pt x="18" y="153"/>
                                    <a:pt x="21" y="144"/>
                                  </a:cubicBezTo>
                                  <a:cubicBezTo>
                                    <a:pt x="25" y="130"/>
                                    <a:pt x="28" y="113"/>
                                    <a:pt x="28" y="94"/>
                                  </a:cubicBezTo>
                                  <a:cubicBezTo>
                                    <a:pt x="28" y="75"/>
                                    <a:pt x="25" y="58"/>
                                    <a:pt x="20" y="42"/>
                                  </a:cubicBezTo>
                                  <a:cubicBezTo>
                                    <a:pt x="16" y="32"/>
                                    <a:pt x="10" y="18"/>
                                    <a:pt x="0" y="0"/>
                                  </a:cubicBezTo>
                                  <a:lnTo>
                                    <a:pt x="12" y="0"/>
                                  </a:lnTo>
                                  <a:cubicBezTo>
                                    <a:pt x="22" y="16"/>
                                    <a:pt x="29" y="26"/>
                                    <a:pt x="31" y="30"/>
                                  </a:cubicBezTo>
                                  <a:cubicBezTo>
                                    <a:pt x="33" y="34"/>
                                    <a:pt x="35" y="39"/>
                                    <a:pt x="38" y="45"/>
                                  </a:cubicBezTo>
                                  <a:cubicBezTo>
                                    <a:pt x="41" y="54"/>
                                    <a:pt x="43" y="62"/>
                                    <a:pt x="44" y="70"/>
                                  </a:cubicBezTo>
                                  <a:cubicBezTo>
                                    <a:pt x="46" y="78"/>
                                    <a:pt x="46" y="86"/>
                                    <a:pt x="46" y="93"/>
                                  </a:cubicBezTo>
                                  <a:cubicBezTo>
                                    <a:pt x="46" y="112"/>
                                    <a:pt x="43" y="130"/>
                                    <a:pt x="37" y="145"/>
                                  </a:cubicBezTo>
                                  <a:cubicBezTo>
                                    <a:pt x="33" y="155"/>
                                    <a:pt x="25" y="169"/>
                                    <a:pt x="13" y="188"/>
                                  </a:cubicBezTo>
                                  <a:lnTo>
                                    <a:pt x="1" y="18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36" name="Freeform 493"/>
                          <wps:cNvSpPr>
                            <a:spLocks noEditPoints="1"/>
                          </wps:cNvSpPr>
                          <wps:spPr bwMode="auto">
                            <a:xfrm>
                              <a:off x="5950" y="4248"/>
                              <a:ext cx="76" cy="115"/>
                            </a:xfrm>
                            <a:custGeom>
                              <a:avLst/>
                              <a:gdLst>
                                <a:gd name="T0" fmla="*/ 48 w 97"/>
                                <a:gd name="T1" fmla="*/ 0 h 145"/>
                                <a:gd name="T2" fmla="*/ 48 w 97"/>
                                <a:gd name="T3" fmla="*/ 0 h 145"/>
                                <a:gd name="T4" fmla="*/ 88 w 97"/>
                                <a:gd name="T5" fmla="*/ 22 h 145"/>
                                <a:gd name="T6" fmla="*/ 97 w 97"/>
                                <a:gd name="T7" fmla="*/ 70 h 145"/>
                                <a:gd name="T8" fmla="*/ 89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8 h 145"/>
                                <a:gd name="T24" fmla="*/ 48 w 97"/>
                                <a:gd name="T25" fmla="*/ 128 h 145"/>
                                <a:gd name="T26" fmla="*/ 70 w 97"/>
                                <a:gd name="T27" fmla="*/ 116 h 145"/>
                                <a:gd name="T28" fmla="*/ 78 w 97"/>
                                <a:gd name="T29" fmla="*/ 71 h 145"/>
                                <a:gd name="T30" fmla="*/ 72 w 97"/>
                                <a:gd name="T31" fmla="*/ 31 h 145"/>
                                <a:gd name="T32" fmla="*/ 49 w 97"/>
                                <a:gd name="T33" fmla="*/ 15 h 145"/>
                                <a:gd name="T34" fmla="*/ 26 w 97"/>
                                <a:gd name="T35" fmla="*/ 30 h 145"/>
                                <a:gd name="T36" fmla="*/ 19 w 97"/>
                                <a:gd name="T37" fmla="*/ 74 h 145"/>
                                <a:gd name="T38" fmla="*/ 24 w 97"/>
                                <a:gd name="T39" fmla="*/ 108 h 145"/>
                                <a:gd name="T40" fmla="*/ 48 w 97"/>
                                <a:gd name="T41" fmla="*/ 128 h 145"/>
                                <a:gd name="T42" fmla="*/ 48 w 97"/>
                                <a:gd name="T43" fmla="*/ 12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80" y="7"/>
                                    <a:pt x="88" y="22"/>
                                  </a:cubicBezTo>
                                  <a:cubicBezTo>
                                    <a:pt x="94" y="34"/>
                                    <a:pt x="97" y="50"/>
                                    <a:pt x="97" y="70"/>
                                  </a:cubicBezTo>
                                  <a:cubicBezTo>
                                    <a:pt x="97" y="89"/>
                                    <a:pt x="94" y="105"/>
                                    <a:pt x="89" y="118"/>
                                  </a:cubicBezTo>
                                  <a:cubicBezTo>
                                    <a:pt x="80" y="136"/>
                                    <a:pt x="67" y="145"/>
                                    <a:pt x="48" y="145"/>
                                  </a:cubicBezTo>
                                  <a:cubicBezTo>
                                    <a:pt x="31" y="145"/>
                                    <a:pt x="18" y="137"/>
                                    <a:pt x="10" y="123"/>
                                  </a:cubicBezTo>
                                  <a:cubicBezTo>
                                    <a:pt x="3" y="110"/>
                                    <a:pt x="0" y="94"/>
                                    <a:pt x="0" y="73"/>
                                  </a:cubicBezTo>
                                  <a:cubicBezTo>
                                    <a:pt x="0" y="57"/>
                                    <a:pt x="2" y="43"/>
                                    <a:pt x="6" y="32"/>
                                  </a:cubicBezTo>
                                  <a:cubicBezTo>
                                    <a:pt x="14" y="10"/>
                                    <a:pt x="28" y="0"/>
                                    <a:pt x="48" y="0"/>
                                  </a:cubicBezTo>
                                  <a:lnTo>
                                    <a:pt x="48" y="0"/>
                                  </a:lnTo>
                                  <a:close/>
                                  <a:moveTo>
                                    <a:pt x="48" y="128"/>
                                  </a:moveTo>
                                  <a:lnTo>
                                    <a:pt x="48" y="128"/>
                                  </a:lnTo>
                                  <a:cubicBezTo>
                                    <a:pt x="57" y="128"/>
                                    <a:pt x="64" y="124"/>
                                    <a:pt x="70" y="116"/>
                                  </a:cubicBezTo>
                                  <a:cubicBezTo>
                                    <a:pt x="75" y="108"/>
                                    <a:pt x="78" y="93"/>
                                    <a:pt x="78" y="71"/>
                                  </a:cubicBezTo>
                                  <a:cubicBezTo>
                                    <a:pt x="78" y="55"/>
                                    <a:pt x="76" y="41"/>
                                    <a:pt x="72" y="31"/>
                                  </a:cubicBezTo>
                                  <a:cubicBezTo>
                                    <a:pt x="68" y="21"/>
                                    <a:pt x="61" y="15"/>
                                    <a:pt x="49" y="15"/>
                                  </a:cubicBezTo>
                                  <a:cubicBezTo>
                                    <a:pt x="39" y="15"/>
                                    <a:pt x="31" y="20"/>
                                    <a:pt x="26" y="30"/>
                                  </a:cubicBezTo>
                                  <a:cubicBezTo>
                                    <a:pt x="21" y="40"/>
                                    <a:pt x="19" y="55"/>
                                    <a:pt x="19" y="74"/>
                                  </a:cubicBezTo>
                                  <a:cubicBezTo>
                                    <a:pt x="19" y="88"/>
                                    <a:pt x="21" y="100"/>
                                    <a:pt x="24" y="108"/>
                                  </a:cubicBezTo>
                                  <a:cubicBezTo>
                                    <a:pt x="28" y="122"/>
                                    <a:pt x="37" y="128"/>
                                    <a:pt x="48" y="128"/>
                                  </a:cubicBezTo>
                                  <a:lnTo>
                                    <a:pt x="48" y="12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37" name="Freeform 494"/>
                          <wps:cNvSpPr>
                            <a:spLocks/>
                          </wps:cNvSpPr>
                          <wps:spPr bwMode="auto">
                            <a:xfrm>
                              <a:off x="6048" y="4342"/>
                              <a:ext cx="16" cy="18"/>
                            </a:xfrm>
                            <a:custGeom>
                              <a:avLst/>
                              <a:gdLst>
                                <a:gd name="T0" fmla="*/ 0 w 20"/>
                                <a:gd name="T1" fmla="*/ 0 h 22"/>
                                <a:gd name="T2" fmla="*/ 0 w 20"/>
                                <a:gd name="T3" fmla="*/ 0 h 22"/>
                                <a:gd name="T4" fmla="*/ 20 w 20"/>
                                <a:gd name="T5" fmla="*/ 0 h 22"/>
                                <a:gd name="T6" fmla="*/ 20 w 20"/>
                                <a:gd name="T7" fmla="*/ 22 h 22"/>
                                <a:gd name="T8" fmla="*/ 0 w 20"/>
                                <a:gd name="T9" fmla="*/ 22 h 22"/>
                                <a:gd name="T10" fmla="*/ 0 w 20"/>
                                <a:gd name="T11" fmla="*/ 0 h 22"/>
                              </a:gdLst>
                              <a:ahLst/>
                              <a:cxnLst>
                                <a:cxn ang="0">
                                  <a:pos x="T0" y="T1"/>
                                </a:cxn>
                                <a:cxn ang="0">
                                  <a:pos x="T2" y="T3"/>
                                </a:cxn>
                                <a:cxn ang="0">
                                  <a:pos x="T4" y="T5"/>
                                </a:cxn>
                                <a:cxn ang="0">
                                  <a:pos x="T6" y="T7"/>
                                </a:cxn>
                                <a:cxn ang="0">
                                  <a:pos x="T8" y="T9"/>
                                </a:cxn>
                                <a:cxn ang="0">
                                  <a:pos x="T10" y="T11"/>
                                </a:cxn>
                              </a:cxnLst>
                              <a:rect l="0" t="0" r="r" b="b"/>
                              <a:pathLst>
                                <a:path w="20" h="22">
                                  <a:moveTo>
                                    <a:pt x="0" y="0"/>
                                  </a:moveTo>
                                  <a:lnTo>
                                    <a:pt x="0" y="0"/>
                                  </a:lnTo>
                                  <a:lnTo>
                                    <a:pt x="20" y="0"/>
                                  </a:lnTo>
                                  <a:lnTo>
                                    <a:pt x="20"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38" name="Freeform 495"/>
                          <wps:cNvSpPr>
                            <a:spLocks noEditPoints="1"/>
                          </wps:cNvSpPr>
                          <wps:spPr bwMode="auto">
                            <a:xfrm>
                              <a:off x="6083" y="4248"/>
                              <a:ext cx="77" cy="115"/>
                            </a:xfrm>
                            <a:custGeom>
                              <a:avLst/>
                              <a:gdLst>
                                <a:gd name="T0" fmla="*/ 48 w 97"/>
                                <a:gd name="T1" fmla="*/ 0 h 145"/>
                                <a:gd name="T2" fmla="*/ 48 w 97"/>
                                <a:gd name="T3" fmla="*/ 0 h 145"/>
                                <a:gd name="T4" fmla="*/ 88 w 97"/>
                                <a:gd name="T5" fmla="*/ 22 h 145"/>
                                <a:gd name="T6" fmla="*/ 97 w 97"/>
                                <a:gd name="T7" fmla="*/ 70 h 145"/>
                                <a:gd name="T8" fmla="*/ 89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8 h 145"/>
                                <a:gd name="T24" fmla="*/ 48 w 97"/>
                                <a:gd name="T25" fmla="*/ 128 h 145"/>
                                <a:gd name="T26" fmla="*/ 70 w 97"/>
                                <a:gd name="T27" fmla="*/ 116 h 145"/>
                                <a:gd name="T28" fmla="*/ 78 w 97"/>
                                <a:gd name="T29" fmla="*/ 71 h 145"/>
                                <a:gd name="T30" fmla="*/ 72 w 97"/>
                                <a:gd name="T31" fmla="*/ 31 h 145"/>
                                <a:gd name="T32" fmla="*/ 49 w 97"/>
                                <a:gd name="T33" fmla="*/ 15 h 145"/>
                                <a:gd name="T34" fmla="*/ 27 w 97"/>
                                <a:gd name="T35" fmla="*/ 30 h 145"/>
                                <a:gd name="T36" fmla="*/ 19 w 97"/>
                                <a:gd name="T37" fmla="*/ 74 h 145"/>
                                <a:gd name="T38" fmla="*/ 24 w 97"/>
                                <a:gd name="T39" fmla="*/ 108 h 145"/>
                                <a:gd name="T40" fmla="*/ 48 w 97"/>
                                <a:gd name="T41" fmla="*/ 128 h 145"/>
                                <a:gd name="T42" fmla="*/ 48 w 97"/>
                                <a:gd name="T43" fmla="*/ 12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7" y="0"/>
                                    <a:pt x="80" y="7"/>
                                    <a:pt x="88" y="22"/>
                                  </a:cubicBezTo>
                                  <a:cubicBezTo>
                                    <a:pt x="94" y="34"/>
                                    <a:pt x="97" y="50"/>
                                    <a:pt x="97" y="70"/>
                                  </a:cubicBezTo>
                                  <a:cubicBezTo>
                                    <a:pt x="97" y="89"/>
                                    <a:pt x="95" y="105"/>
                                    <a:pt x="89" y="118"/>
                                  </a:cubicBezTo>
                                  <a:cubicBezTo>
                                    <a:pt x="81" y="136"/>
                                    <a:pt x="67" y="145"/>
                                    <a:pt x="48" y="145"/>
                                  </a:cubicBezTo>
                                  <a:cubicBezTo>
                                    <a:pt x="31" y="145"/>
                                    <a:pt x="19" y="137"/>
                                    <a:pt x="10" y="123"/>
                                  </a:cubicBezTo>
                                  <a:cubicBezTo>
                                    <a:pt x="3" y="110"/>
                                    <a:pt x="0" y="94"/>
                                    <a:pt x="0" y="73"/>
                                  </a:cubicBezTo>
                                  <a:cubicBezTo>
                                    <a:pt x="0" y="57"/>
                                    <a:pt x="2" y="43"/>
                                    <a:pt x="6" y="32"/>
                                  </a:cubicBezTo>
                                  <a:cubicBezTo>
                                    <a:pt x="14" y="10"/>
                                    <a:pt x="28" y="0"/>
                                    <a:pt x="48" y="0"/>
                                  </a:cubicBezTo>
                                  <a:lnTo>
                                    <a:pt x="48" y="0"/>
                                  </a:lnTo>
                                  <a:close/>
                                  <a:moveTo>
                                    <a:pt x="48" y="128"/>
                                  </a:moveTo>
                                  <a:lnTo>
                                    <a:pt x="48" y="128"/>
                                  </a:lnTo>
                                  <a:cubicBezTo>
                                    <a:pt x="57" y="128"/>
                                    <a:pt x="65" y="124"/>
                                    <a:pt x="70" y="116"/>
                                  </a:cubicBezTo>
                                  <a:cubicBezTo>
                                    <a:pt x="76" y="108"/>
                                    <a:pt x="78" y="93"/>
                                    <a:pt x="78" y="71"/>
                                  </a:cubicBezTo>
                                  <a:cubicBezTo>
                                    <a:pt x="78" y="55"/>
                                    <a:pt x="76" y="41"/>
                                    <a:pt x="72" y="31"/>
                                  </a:cubicBezTo>
                                  <a:cubicBezTo>
                                    <a:pt x="68" y="21"/>
                                    <a:pt x="61" y="15"/>
                                    <a:pt x="49" y="15"/>
                                  </a:cubicBezTo>
                                  <a:cubicBezTo>
                                    <a:pt x="39" y="15"/>
                                    <a:pt x="31" y="20"/>
                                    <a:pt x="27" y="30"/>
                                  </a:cubicBezTo>
                                  <a:cubicBezTo>
                                    <a:pt x="22" y="40"/>
                                    <a:pt x="19" y="55"/>
                                    <a:pt x="19" y="74"/>
                                  </a:cubicBezTo>
                                  <a:cubicBezTo>
                                    <a:pt x="19" y="88"/>
                                    <a:pt x="21" y="100"/>
                                    <a:pt x="24" y="108"/>
                                  </a:cubicBezTo>
                                  <a:cubicBezTo>
                                    <a:pt x="29" y="122"/>
                                    <a:pt x="37" y="128"/>
                                    <a:pt x="48" y="128"/>
                                  </a:cubicBezTo>
                                  <a:lnTo>
                                    <a:pt x="48" y="12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39" name="Freeform 496"/>
                          <wps:cNvSpPr>
                            <a:spLocks noEditPoints="1"/>
                          </wps:cNvSpPr>
                          <wps:spPr bwMode="auto">
                            <a:xfrm>
                              <a:off x="6173" y="4248"/>
                              <a:ext cx="77" cy="115"/>
                            </a:xfrm>
                            <a:custGeom>
                              <a:avLst/>
                              <a:gdLst>
                                <a:gd name="T0" fmla="*/ 48 w 97"/>
                                <a:gd name="T1" fmla="*/ 0 h 145"/>
                                <a:gd name="T2" fmla="*/ 48 w 97"/>
                                <a:gd name="T3" fmla="*/ 0 h 145"/>
                                <a:gd name="T4" fmla="*/ 88 w 97"/>
                                <a:gd name="T5" fmla="*/ 22 h 145"/>
                                <a:gd name="T6" fmla="*/ 97 w 97"/>
                                <a:gd name="T7" fmla="*/ 70 h 145"/>
                                <a:gd name="T8" fmla="*/ 89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8 h 145"/>
                                <a:gd name="T24" fmla="*/ 48 w 97"/>
                                <a:gd name="T25" fmla="*/ 128 h 145"/>
                                <a:gd name="T26" fmla="*/ 70 w 97"/>
                                <a:gd name="T27" fmla="*/ 116 h 145"/>
                                <a:gd name="T28" fmla="*/ 78 w 97"/>
                                <a:gd name="T29" fmla="*/ 71 h 145"/>
                                <a:gd name="T30" fmla="*/ 72 w 97"/>
                                <a:gd name="T31" fmla="*/ 31 h 145"/>
                                <a:gd name="T32" fmla="*/ 49 w 97"/>
                                <a:gd name="T33" fmla="*/ 15 h 145"/>
                                <a:gd name="T34" fmla="*/ 26 w 97"/>
                                <a:gd name="T35" fmla="*/ 30 h 145"/>
                                <a:gd name="T36" fmla="*/ 19 w 97"/>
                                <a:gd name="T37" fmla="*/ 74 h 145"/>
                                <a:gd name="T38" fmla="*/ 24 w 97"/>
                                <a:gd name="T39" fmla="*/ 108 h 145"/>
                                <a:gd name="T40" fmla="*/ 48 w 97"/>
                                <a:gd name="T41" fmla="*/ 128 h 145"/>
                                <a:gd name="T42" fmla="*/ 48 w 97"/>
                                <a:gd name="T43" fmla="*/ 12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80" y="7"/>
                                    <a:pt x="88" y="22"/>
                                  </a:cubicBezTo>
                                  <a:cubicBezTo>
                                    <a:pt x="94" y="34"/>
                                    <a:pt x="97" y="50"/>
                                    <a:pt x="97" y="70"/>
                                  </a:cubicBezTo>
                                  <a:cubicBezTo>
                                    <a:pt x="97" y="89"/>
                                    <a:pt x="94" y="105"/>
                                    <a:pt x="89" y="118"/>
                                  </a:cubicBezTo>
                                  <a:cubicBezTo>
                                    <a:pt x="80" y="136"/>
                                    <a:pt x="67" y="145"/>
                                    <a:pt x="48" y="145"/>
                                  </a:cubicBezTo>
                                  <a:cubicBezTo>
                                    <a:pt x="31" y="145"/>
                                    <a:pt x="18" y="137"/>
                                    <a:pt x="10" y="123"/>
                                  </a:cubicBezTo>
                                  <a:cubicBezTo>
                                    <a:pt x="3" y="110"/>
                                    <a:pt x="0" y="94"/>
                                    <a:pt x="0" y="73"/>
                                  </a:cubicBezTo>
                                  <a:cubicBezTo>
                                    <a:pt x="0" y="57"/>
                                    <a:pt x="2" y="43"/>
                                    <a:pt x="6" y="32"/>
                                  </a:cubicBezTo>
                                  <a:cubicBezTo>
                                    <a:pt x="14" y="10"/>
                                    <a:pt x="28" y="0"/>
                                    <a:pt x="48" y="0"/>
                                  </a:cubicBezTo>
                                  <a:lnTo>
                                    <a:pt x="48" y="0"/>
                                  </a:lnTo>
                                  <a:close/>
                                  <a:moveTo>
                                    <a:pt x="48" y="128"/>
                                  </a:moveTo>
                                  <a:lnTo>
                                    <a:pt x="48" y="128"/>
                                  </a:lnTo>
                                  <a:cubicBezTo>
                                    <a:pt x="57" y="128"/>
                                    <a:pt x="65" y="124"/>
                                    <a:pt x="70" y="116"/>
                                  </a:cubicBezTo>
                                  <a:cubicBezTo>
                                    <a:pt x="75" y="108"/>
                                    <a:pt x="78" y="93"/>
                                    <a:pt x="78" y="71"/>
                                  </a:cubicBezTo>
                                  <a:cubicBezTo>
                                    <a:pt x="78" y="55"/>
                                    <a:pt x="76" y="41"/>
                                    <a:pt x="72" y="31"/>
                                  </a:cubicBezTo>
                                  <a:cubicBezTo>
                                    <a:pt x="68" y="21"/>
                                    <a:pt x="61" y="15"/>
                                    <a:pt x="49" y="15"/>
                                  </a:cubicBezTo>
                                  <a:cubicBezTo>
                                    <a:pt x="39" y="15"/>
                                    <a:pt x="31" y="20"/>
                                    <a:pt x="26" y="30"/>
                                  </a:cubicBezTo>
                                  <a:cubicBezTo>
                                    <a:pt x="21" y="40"/>
                                    <a:pt x="19" y="55"/>
                                    <a:pt x="19" y="74"/>
                                  </a:cubicBezTo>
                                  <a:cubicBezTo>
                                    <a:pt x="19" y="88"/>
                                    <a:pt x="21" y="100"/>
                                    <a:pt x="24" y="108"/>
                                  </a:cubicBezTo>
                                  <a:cubicBezTo>
                                    <a:pt x="28" y="122"/>
                                    <a:pt x="37" y="128"/>
                                    <a:pt x="48" y="128"/>
                                  </a:cubicBezTo>
                                  <a:lnTo>
                                    <a:pt x="48" y="12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40" name="Freeform 497"/>
                          <wps:cNvSpPr>
                            <a:spLocks/>
                          </wps:cNvSpPr>
                          <wps:spPr bwMode="auto">
                            <a:xfrm>
                              <a:off x="6313" y="4243"/>
                              <a:ext cx="36" cy="149"/>
                            </a:xfrm>
                            <a:custGeom>
                              <a:avLst/>
                              <a:gdLst>
                                <a:gd name="T0" fmla="*/ 45 w 46"/>
                                <a:gd name="T1" fmla="*/ 0 h 189"/>
                                <a:gd name="T2" fmla="*/ 45 w 46"/>
                                <a:gd name="T3" fmla="*/ 0 h 189"/>
                                <a:gd name="T4" fmla="*/ 25 w 46"/>
                                <a:gd name="T5" fmla="*/ 45 h 189"/>
                                <a:gd name="T6" fmla="*/ 18 w 46"/>
                                <a:gd name="T7" fmla="*/ 95 h 189"/>
                                <a:gd name="T8" fmla="*/ 26 w 46"/>
                                <a:gd name="T9" fmla="*/ 147 h 189"/>
                                <a:gd name="T10" fmla="*/ 46 w 46"/>
                                <a:gd name="T11" fmla="*/ 189 h 189"/>
                                <a:gd name="T12" fmla="*/ 34 w 46"/>
                                <a:gd name="T13" fmla="*/ 189 h 189"/>
                                <a:gd name="T14" fmla="*/ 16 w 46"/>
                                <a:gd name="T15" fmla="*/ 160 h 189"/>
                                <a:gd name="T16" fmla="*/ 8 w 46"/>
                                <a:gd name="T17" fmla="*/ 143 h 189"/>
                                <a:gd name="T18" fmla="*/ 1 w 46"/>
                                <a:gd name="T19" fmla="*/ 112 h 189"/>
                                <a:gd name="T20" fmla="*/ 0 w 46"/>
                                <a:gd name="T21" fmla="*/ 96 h 189"/>
                                <a:gd name="T22" fmla="*/ 9 w 46"/>
                                <a:gd name="T23" fmla="*/ 44 h 189"/>
                                <a:gd name="T24" fmla="*/ 33 w 46"/>
                                <a:gd name="T25" fmla="*/ 0 h 189"/>
                                <a:gd name="T26" fmla="*/ 45 w 46"/>
                                <a:gd name="T27" fmla="*/ 0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45" y="0"/>
                                  </a:moveTo>
                                  <a:lnTo>
                                    <a:pt x="45" y="0"/>
                                  </a:lnTo>
                                  <a:cubicBezTo>
                                    <a:pt x="35" y="21"/>
                                    <a:pt x="28" y="35"/>
                                    <a:pt x="25" y="45"/>
                                  </a:cubicBezTo>
                                  <a:cubicBezTo>
                                    <a:pt x="21" y="59"/>
                                    <a:pt x="18" y="76"/>
                                    <a:pt x="18" y="95"/>
                                  </a:cubicBezTo>
                                  <a:cubicBezTo>
                                    <a:pt x="18" y="114"/>
                                    <a:pt x="21" y="131"/>
                                    <a:pt x="26" y="147"/>
                                  </a:cubicBezTo>
                                  <a:cubicBezTo>
                                    <a:pt x="30" y="157"/>
                                    <a:pt x="36" y="171"/>
                                    <a:pt x="46" y="189"/>
                                  </a:cubicBezTo>
                                  <a:lnTo>
                                    <a:pt x="34" y="189"/>
                                  </a:lnTo>
                                  <a:cubicBezTo>
                                    <a:pt x="24" y="174"/>
                                    <a:pt x="18" y="164"/>
                                    <a:pt x="16" y="160"/>
                                  </a:cubicBezTo>
                                  <a:cubicBezTo>
                                    <a:pt x="14" y="156"/>
                                    <a:pt x="11" y="151"/>
                                    <a:pt x="8" y="143"/>
                                  </a:cubicBezTo>
                                  <a:cubicBezTo>
                                    <a:pt x="5" y="134"/>
                                    <a:pt x="2" y="123"/>
                                    <a:pt x="1" y="112"/>
                                  </a:cubicBezTo>
                                  <a:cubicBezTo>
                                    <a:pt x="0" y="107"/>
                                    <a:pt x="0" y="101"/>
                                    <a:pt x="0" y="96"/>
                                  </a:cubicBezTo>
                                  <a:cubicBezTo>
                                    <a:pt x="0" y="76"/>
                                    <a:pt x="3" y="59"/>
                                    <a:pt x="9" y="44"/>
                                  </a:cubicBezTo>
                                  <a:cubicBezTo>
                                    <a:pt x="13" y="34"/>
                                    <a:pt x="21" y="20"/>
                                    <a:pt x="33" y="0"/>
                                  </a:cubicBezTo>
                                  <a:lnTo>
                                    <a:pt x="45"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41" name="Freeform 498"/>
                          <wps:cNvSpPr>
                            <a:spLocks noEditPoints="1"/>
                          </wps:cNvSpPr>
                          <wps:spPr bwMode="auto">
                            <a:xfrm>
                              <a:off x="6360" y="4248"/>
                              <a:ext cx="77" cy="115"/>
                            </a:xfrm>
                            <a:custGeom>
                              <a:avLst/>
                              <a:gdLst>
                                <a:gd name="T0" fmla="*/ 48 w 97"/>
                                <a:gd name="T1" fmla="*/ 0 h 145"/>
                                <a:gd name="T2" fmla="*/ 48 w 97"/>
                                <a:gd name="T3" fmla="*/ 0 h 145"/>
                                <a:gd name="T4" fmla="*/ 88 w 97"/>
                                <a:gd name="T5" fmla="*/ 22 h 145"/>
                                <a:gd name="T6" fmla="*/ 97 w 97"/>
                                <a:gd name="T7" fmla="*/ 70 h 145"/>
                                <a:gd name="T8" fmla="*/ 88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8 h 145"/>
                                <a:gd name="T24" fmla="*/ 48 w 97"/>
                                <a:gd name="T25" fmla="*/ 128 h 145"/>
                                <a:gd name="T26" fmla="*/ 70 w 97"/>
                                <a:gd name="T27" fmla="*/ 116 h 145"/>
                                <a:gd name="T28" fmla="*/ 78 w 97"/>
                                <a:gd name="T29" fmla="*/ 71 h 145"/>
                                <a:gd name="T30" fmla="*/ 72 w 97"/>
                                <a:gd name="T31" fmla="*/ 31 h 145"/>
                                <a:gd name="T32" fmla="*/ 49 w 97"/>
                                <a:gd name="T33" fmla="*/ 15 h 145"/>
                                <a:gd name="T34" fmla="*/ 26 w 97"/>
                                <a:gd name="T35" fmla="*/ 30 h 145"/>
                                <a:gd name="T36" fmla="*/ 19 w 97"/>
                                <a:gd name="T37" fmla="*/ 74 h 145"/>
                                <a:gd name="T38" fmla="*/ 23 w 97"/>
                                <a:gd name="T39" fmla="*/ 108 h 145"/>
                                <a:gd name="T40" fmla="*/ 48 w 97"/>
                                <a:gd name="T41" fmla="*/ 128 h 145"/>
                                <a:gd name="T42" fmla="*/ 48 w 97"/>
                                <a:gd name="T43" fmla="*/ 12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79" y="7"/>
                                    <a:pt x="88" y="22"/>
                                  </a:cubicBezTo>
                                  <a:cubicBezTo>
                                    <a:pt x="94" y="34"/>
                                    <a:pt x="97" y="50"/>
                                    <a:pt x="97" y="70"/>
                                  </a:cubicBezTo>
                                  <a:cubicBezTo>
                                    <a:pt x="97" y="89"/>
                                    <a:pt x="94" y="105"/>
                                    <a:pt x="88" y="118"/>
                                  </a:cubicBezTo>
                                  <a:cubicBezTo>
                                    <a:pt x="80" y="136"/>
                                    <a:pt x="67" y="145"/>
                                    <a:pt x="48" y="145"/>
                                  </a:cubicBezTo>
                                  <a:cubicBezTo>
                                    <a:pt x="31" y="145"/>
                                    <a:pt x="18" y="137"/>
                                    <a:pt x="10" y="123"/>
                                  </a:cubicBezTo>
                                  <a:cubicBezTo>
                                    <a:pt x="3" y="110"/>
                                    <a:pt x="0" y="94"/>
                                    <a:pt x="0" y="73"/>
                                  </a:cubicBezTo>
                                  <a:cubicBezTo>
                                    <a:pt x="0" y="57"/>
                                    <a:pt x="2" y="43"/>
                                    <a:pt x="6" y="32"/>
                                  </a:cubicBezTo>
                                  <a:cubicBezTo>
                                    <a:pt x="14" y="10"/>
                                    <a:pt x="28" y="0"/>
                                    <a:pt x="48" y="0"/>
                                  </a:cubicBezTo>
                                  <a:lnTo>
                                    <a:pt x="48" y="0"/>
                                  </a:lnTo>
                                  <a:close/>
                                  <a:moveTo>
                                    <a:pt x="48" y="128"/>
                                  </a:moveTo>
                                  <a:lnTo>
                                    <a:pt x="48" y="128"/>
                                  </a:lnTo>
                                  <a:cubicBezTo>
                                    <a:pt x="57" y="128"/>
                                    <a:pt x="64" y="124"/>
                                    <a:pt x="70" y="116"/>
                                  </a:cubicBezTo>
                                  <a:cubicBezTo>
                                    <a:pt x="75" y="108"/>
                                    <a:pt x="78" y="93"/>
                                    <a:pt x="78" y="71"/>
                                  </a:cubicBezTo>
                                  <a:cubicBezTo>
                                    <a:pt x="78" y="55"/>
                                    <a:pt x="76" y="41"/>
                                    <a:pt x="72" y="31"/>
                                  </a:cubicBezTo>
                                  <a:cubicBezTo>
                                    <a:pt x="68" y="21"/>
                                    <a:pt x="60" y="15"/>
                                    <a:pt x="49" y="15"/>
                                  </a:cubicBezTo>
                                  <a:cubicBezTo>
                                    <a:pt x="39" y="15"/>
                                    <a:pt x="31" y="20"/>
                                    <a:pt x="26" y="30"/>
                                  </a:cubicBezTo>
                                  <a:cubicBezTo>
                                    <a:pt x="21" y="40"/>
                                    <a:pt x="19" y="55"/>
                                    <a:pt x="19" y="74"/>
                                  </a:cubicBezTo>
                                  <a:cubicBezTo>
                                    <a:pt x="19" y="88"/>
                                    <a:pt x="20" y="100"/>
                                    <a:pt x="23" y="108"/>
                                  </a:cubicBezTo>
                                  <a:cubicBezTo>
                                    <a:pt x="28" y="122"/>
                                    <a:pt x="36" y="128"/>
                                    <a:pt x="48" y="128"/>
                                  </a:cubicBezTo>
                                  <a:lnTo>
                                    <a:pt x="48" y="12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42" name="Freeform 499"/>
                          <wps:cNvSpPr>
                            <a:spLocks/>
                          </wps:cNvSpPr>
                          <wps:spPr bwMode="auto">
                            <a:xfrm>
                              <a:off x="6458" y="4342"/>
                              <a:ext cx="16" cy="18"/>
                            </a:xfrm>
                            <a:custGeom>
                              <a:avLst/>
                              <a:gdLst>
                                <a:gd name="T0" fmla="*/ 0 w 21"/>
                                <a:gd name="T1" fmla="*/ 0 h 22"/>
                                <a:gd name="T2" fmla="*/ 0 w 21"/>
                                <a:gd name="T3" fmla="*/ 0 h 22"/>
                                <a:gd name="T4" fmla="*/ 21 w 21"/>
                                <a:gd name="T5" fmla="*/ 0 h 22"/>
                                <a:gd name="T6" fmla="*/ 21 w 21"/>
                                <a:gd name="T7" fmla="*/ 22 h 22"/>
                                <a:gd name="T8" fmla="*/ 0 w 21"/>
                                <a:gd name="T9" fmla="*/ 22 h 22"/>
                                <a:gd name="T10" fmla="*/ 0 w 21"/>
                                <a:gd name="T11" fmla="*/ 0 h 22"/>
                              </a:gdLst>
                              <a:ahLst/>
                              <a:cxnLst>
                                <a:cxn ang="0">
                                  <a:pos x="T0" y="T1"/>
                                </a:cxn>
                                <a:cxn ang="0">
                                  <a:pos x="T2" y="T3"/>
                                </a:cxn>
                                <a:cxn ang="0">
                                  <a:pos x="T4" y="T5"/>
                                </a:cxn>
                                <a:cxn ang="0">
                                  <a:pos x="T6" y="T7"/>
                                </a:cxn>
                                <a:cxn ang="0">
                                  <a:pos x="T8" y="T9"/>
                                </a:cxn>
                                <a:cxn ang="0">
                                  <a:pos x="T10" y="T11"/>
                                </a:cxn>
                              </a:cxnLst>
                              <a:rect l="0" t="0" r="r" b="b"/>
                              <a:pathLst>
                                <a:path w="21" h="22">
                                  <a:moveTo>
                                    <a:pt x="0" y="0"/>
                                  </a:moveTo>
                                  <a:lnTo>
                                    <a:pt x="0" y="0"/>
                                  </a:lnTo>
                                  <a:lnTo>
                                    <a:pt x="21" y="0"/>
                                  </a:lnTo>
                                  <a:lnTo>
                                    <a:pt x="21"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43" name="Freeform 500"/>
                          <wps:cNvSpPr>
                            <a:spLocks noEditPoints="1"/>
                          </wps:cNvSpPr>
                          <wps:spPr bwMode="auto">
                            <a:xfrm>
                              <a:off x="6494" y="4248"/>
                              <a:ext cx="77" cy="115"/>
                            </a:xfrm>
                            <a:custGeom>
                              <a:avLst/>
                              <a:gdLst>
                                <a:gd name="T0" fmla="*/ 48 w 97"/>
                                <a:gd name="T1" fmla="*/ 0 h 145"/>
                                <a:gd name="T2" fmla="*/ 48 w 97"/>
                                <a:gd name="T3" fmla="*/ 0 h 145"/>
                                <a:gd name="T4" fmla="*/ 88 w 97"/>
                                <a:gd name="T5" fmla="*/ 22 h 145"/>
                                <a:gd name="T6" fmla="*/ 97 w 97"/>
                                <a:gd name="T7" fmla="*/ 70 h 145"/>
                                <a:gd name="T8" fmla="*/ 89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8 h 145"/>
                                <a:gd name="T24" fmla="*/ 48 w 97"/>
                                <a:gd name="T25" fmla="*/ 128 h 145"/>
                                <a:gd name="T26" fmla="*/ 70 w 97"/>
                                <a:gd name="T27" fmla="*/ 116 h 145"/>
                                <a:gd name="T28" fmla="*/ 78 w 97"/>
                                <a:gd name="T29" fmla="*/ 71 h 145"/>
                                <a:gd name="T30" fmla="*/ 72 w 97"/>
                                <a:gd name="T31" fmla="*/ 31 h 145"/>
                                <a:gd name="T32" fmla="*/ 49 w 97"/>
                                <a:gd name="T33" fmla="*/ 15 h 145"/>
                                <a:gd name="T34" fmla="*/ 26 w 97"/>
                                <a:gd name="T35" fmla="*/ 30 h 145"/>
                                <a:gd name="T36" fmla="*/ 19 w 97"/>
                                <a:gd name="T37" fmla="*/ 74 h 145"/>
                                <a:gd name="T38" fmla="*/ 24 w 97"/>
                                <a:gd name="T39" fmla="*/ 108 h 145"/>
                                <a:gd name="T40" fmla="*/ 48 w 97"/>
                                <a:gd name="T41" fmla="*/ 128 h 145"/>
                                <a:gd name="T42" fmla="*/ 48 w 97"/>
                                <a:gd name="T43" fmla="*/ 12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80" y="7"/>
                                    <a:pt x="88" y="22"/>
                                  </a:cubicBezTo>
                                  <a:cubicBezTo>
                                    <a:pt x="94" y="34"/>
                                    <a:pt x="97" y="50"/>
                                    <a:pt x="97" y="70"/>
                                  </a:cubicBezTo>
                                  <a:cubicBezTo>
                                    <a:pt x="97" y="89"/>
                                    <a:pt x="94" y="105"/>
                                    <a:pt x="89" y="118"/>
                                  </a:cubicBezTo>
                                  <a:cubicBezTo>
                                    <a:pt x="80" y="136"/>
                                    <a:pt x="67" y="145"/>
                                    <a:pt x="48" y="145"/>
                                  </a:cubicBezTo>
                                  <a:cubicBezTo>
                                    <a:pt x="31" y="145"/>
                                    <a:pt x="18" y="137"/>
                                    <a:pt x="10" y="123"/>
                                  </a:cubicBezTo>
                                  <a:cubicBezTo>
                                    <a:pt x="3" y="110"/>
                                    <a:pt x="0" y="94"/>
                                    <a:pt x="0" y="73"/>
                                  </a:cubicBezTo>
                                  <a:cubicBezTo>
                                    <a:pt x="0" y="57"/>
                                    <a:pt x="2" y="43"/>
                                    <a:pt x="6" y="32"/>
                                  </a:cubicBezTo>
                                  <a:cubicBezTo>
                                    <a:pt x="14" y="10"/>
                                    <a:pt x="28" y="0"/>
                                    <a:pt x="48" y="0"/>
                                  </a:cubicBezTo>
                                  <a:lnTo>
                                    <a:pt x="48" y="0"/>
                                  </a:lnTo>
                                  <a:close/>
                                  <a:moveTo>
                                    <a:pt x="48" y="128"/>
                                  </a:moveTo>
                                  <a:lnTo>
                                    <a:pt x="48" y="128"/>
                                  </a:lnTo>
                                  <a:cubicBezTo>
                                    <a:pt x="57" y="128"/>
                                    <a:pt x="64" y="124"/>
                                    <a:pt x="70" y="116"/>
                                  </a:cubicBezTo>
                                  <a:cubicBezTo>
                                    <a:pt x="75" y="108"/>
                                    <a:pt x="78" y="93"/>
                                    <a:pt x="78" y="71"/>
                                  </a:cubicBezTo>
                                  <a:cubicBezTo>
                                    <a:pt x="78" y="55"/>
                                    <a:pt x="76" y="41"/>
                                    <a:pt x="72" y="31"/>
                                  </a:cubicBezTo>
                                  <a:cubicBezTo>
                                    <a:pt x="68" y="21"/>
                                    <a:pt x="61" y="15"/>
                                    <a:pt x="49" y="15"/>
                                  </a:cubicBezTo>
                                  <a:cubicBezTo>
                                    <a:pt x="39" y="15"/>
                                    <a:pt x="31" y="20"/>
                                    <a:pt x="26" y="30"/>
                                  </a:cubicBezTo>
                                  <a:cubicBezTo>
                                    <a:pt x="21" y="40"/>
                                    <a:pt x="19" y="55"/>
                                    <a:pt x="19" y="74"/>
                                  </a:cubicBezTo>
                                  <a:cubicBezTo>
                                    <a:pt x="19" y="88"/>
                                    <a:pt x="21" y="100"/>
                                    <a:pt x="24" y="108"/>
                                  </a:cubicBezTo>
                                  <a:cubicBezTo>
                                    <a:pt x="28" y="122"/>
                                    <a:pt x="36" y="128"/>
                                    <a:pt x="48" y="128"/>
                                  </a:cubicBezTo>
                                  <a:lnTo>
                                    <a:pt x="48" y="12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44" name="Freeform 501"/>
                          <wps:cNvSpPr>
                            <a:spLocks noEditPoints="1"/>
                          </wps:cNvSpPr>
                          <wps:spPr bwMode="auto">
                            <a:xfrm>
                              <a:off x="6583" y="4248"/>
                              <a:ext cx="77" cy="115"/>
                            </a:xfrm>
                            <a:custGeom>
                              <a:avLst/>
                              <a:gdLst>
                                <a:gd name="T0" fmla="*/ 48 w 97"/>
                                <a:gd name="T1" fmla="*/ 0 h 145"/>
                                <a:gd name="T2" fmla="*/ 48 w 97"/>
                                <a:gd name="T3" fmla="*/ 0 h 145"/>
                                <a:gd name="T4" fmla="*/ 88 w 97"/>
                                <a:gd name="T5" fmla="*/ 22 h 145"/>
                                <a:gd name="T6" fmla="*/ 97 w 97"/>
                                <a:gd name="T7" fmla="*/ 70 h 145"/>
                                <a:gd name="T8" fmla="*/ 88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8 h 145"/>
                                <a:gd name="T24" fmla="*/ 48 w 97"/>
                                <a:gd name="T25" fmla="*/ 128 h 145"/>
                                <a:gd name="T26" fmla="*/ 70 w 97"/>
                                <a:gd name="T27" fmla="*/ 116 h 145"/>
                                <a:gd name="T28" fmla="*/ 78 w 97"/>
                                <a:gd name="T29" fmla="*/ 71 h 145"/>
                                <a:gd name="T30" fmla="*/ 72 w 97"/>
                                <a:gd name="T31" fmla="*/ 31 h 145"/>
                                <a:gd name="T32" fmla="*/ 49 w 97"/>
                                <a:gd name="T33" fmla="*/ 15 h 145"/>
                                <a:gd name="T34" fmla="*/ 26 w 97"/>
                                <a:gd name="T35" fmla="*/ 30 h 145"/>
                                <a:gd name="T36" fmla="*/ 19 w 97"/>
                                <a:gd name="T37" fmla="*/ 74 h 145"/>
                                <a:gd name="T38" fmla="*/ 23 w 97"/>
                                <a:gd name="T39" fmla="*/ 108 h 145"/>
                                <a:gd name="T40" fmla="*/ 48 w 97"/>
                                <a:gd name="T41" fmla="*/ 128 h 145"/>
                                <a:gd name="T42" fmla="*/ 48 w 97"/>
                                <a:gd name="T43" fmla="*/ 12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79" y="7"/>
                                    <a:pt x="88" y="22"/>
                                  </a:cubicBezTo>
                                  <a:cubicBezTo>
                                    <a:pt x="94" y="34"/>
                                    <a:pt x="97" y="50"/>
                                    <a:pt x="97" y="70"/>
                                  </a:cubicBezTo>
                                  <a:cubicBezTo>
                                    <a:pt x="97" y="89"/>
                                    <a:pt x="94" y="105"/>
                                    <a:pt x="88" y="118"/>
                                  </a:cubicBezTo>
                                  <a:cubicBezTo>
                                    <a:pt x="80" y="136"/>
                                    <a:pt x="67" y="145"/>
                                    <a:pt x="48" y="145"/>
                                  </a:cubicBezTo>
                                  <a:cubicBezTo>
                                    <a:pt x="31" y="145"/>
                                    <a:pt x="18" y="137"/>
                                    <a:pt x="10" y="123"/>
                                  </a:cubicBezTo>
                                  <a:cubicBezTo>
                                    <a:pt x="3" y="110"/>
                                    <a:pt x="0" y="94"/>
                                    <a:pt x="0" y="73"/>
                                  </a:cubicBezTo>
                                  <a:cubicBezTo>
                                    <a:pt x="0" y="57"/>
                                    <a:pt x="2" y="43"/>
                                    <a:pt x="6" y="32"/>
                                  </a:cubicBezTo>
                                  <a:cubicBezTo>
                                    <a:pt x="14" y="10"/>
                                    <a:pt x="28" y="0"/>
                                    <a:pt x="48" y="0"/>
                                  </a:cubicBezTo>
                                  <a:lnTo>
                                    <a:pt x="48" y="0"/>
                                  </a:lnTo>
                                  <a:close/>
                                  <a:moveTo>
                                    <a:pt x="48" y="128"/>
                                  </a:moveTo>
                                  <a:lnTo>
                                    <a:pt x="48" y="128"/>
                                  </a:lnTo>
                                  <a:cubicBezTo>
                                    <a:pt x="57" y="128"/>
                                    <a:pt x="64" y="124"/>
                                    <a:pt x="70" y="116"/>
                                  </a:cubicBezTo>
                                  <a:cubicBezTo>
                                    <a:pt x="75" y="108"/>
                                    <a:pt x="78" y="93"/>
                                    <a:pt x="78" y="71"/>
                                  </a:cubicBezTo>
                                  <a:cubicBezTo>
                                    <a:pt x="78" y="55"/>
                                    <a:pt x="76" y="41"/>
                                    <a:pt x="72" y="31"/>
                                  </a:cubicBezTo>
                                  <a:cubicBezTo>
                                    <a:pt x="68" y="21"/>
                                    <a:pt x="60" y="15"/>
                                    <a:pt x="49" y="15"/>
                                  </a:cubicBezTo>
                                  <a:cubicBezTo>
                                    <a:pt x="39" y="15"/>
                                    <a:pt x="31" y="20"/>
                                    <a:pt x="26" y="30"/>
                                  </a:cubicBezTo>
                                  <a:cubicBezTo>
                                    <a:pt x="21" y="40"/>
                                    <a:pt x="19" y="55"/>
                                    <a:pt x="19" y="74"/>
                                  </a:cubicBezTo>
                                  <a:cubicBezTo>
                                    <a:pt x="19" y="88"/>
                                    <a:pt x="20" y="100"/>
                                    <a:pt x="23" y="108"/>
                                  </a:cubicBezTo>
                                  <a:cubicBezTo>
                                    <a:pt x="28" y="122"/>
                                    <a:pt x="36" y="128"/>
                                    <a:pt x="48" y="128"/>
                                  </a:cubicBezTo>
                                  <a:lnTo>
                                    <a:pt x="48" y="12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45" name="Freeform 502"/>
                          <wps:cNvSpPr>
                            <a:spLocks/>
                          </wps:cNvSpPr>
                          <wps:spPr bwMode="auto">
                            <a:xfrm>
                              <a:off x="6681" y="4342"/>
                              <a:ext cx="16" cy="42"/>
                            </a:xfrm>
                            <a:custGeom>
                              <a:avLst/>
                              <a:gdLst>
                                <a:gd name="T0" fmla="*/ 0 w 21"/>
                                <a:gd name="T1" fmla="*/ 42 h 52"/>
                                <a:gd name="T2" fmla="*/ 0 w 21"/>
                                <a:gd name="T3" fmla="*/ 42 h 52"/>
                                <a:gd name="T4" fmla="*/ 9 w 21"/>
                                <a:gd name="T5" fmla="*/ 33 h 52"/>
                                <a:gd name="T6" fmla="*/ 11 w 21"/>
                                <a:gd name="T7" fmla="*/ 24 h 52"/>
                                <a:gd name="T8" fmla="*/ 11 w 21"/>
                                <a:gd name="T9" fmla="*/ 23 h 52"/>
                                <a:gd name="T10" fmla="*/ 11 w 21"/>
                                <a:gd name="T11" fmla="*/ 22 h 52"/>
                                <a:gd name="T12" fmla="*/ 0 w 21"/>
                                <a:gd name="T13" fmla="*/ 22 h 52"/>
                                <a:gd name="T14" fmla="*/ 0 w 21"/>
                                <a:gd name="T15" fmla="*/ 0 h 52"/>
                                <a:gd name="T16" fmla="*/ 21 w 21"/>
                                <a:gd name="T17" fmla="*/ 0 h 52"/>
                                <a:gd name="T18" fmla="*/ 21 w 21"/>
                                <a:gd name="T19" fmla="*/ 20 h 52"/>
                                <a:gd name="T20" fmla="*/ 16 w 21"/>
                                <a:gd name="T21" fmla="*/ 41 h 52"/>
                                <a:gd name="T22" fmla="*/ 0 w 21"/>
                                <a:gd name="T23" fmla="*/ 52 h 52"/>
                                <a:gd name="T24" fmla="*/ 0 w 21"/>
                                <a:gd name="T25" fmla="*/ 42 h 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1" h="52">
                                  <a:moveTo>
                                    <a:pt x="0" y="42"/>
                                  </a:moveTo>
                                  <a:lnTo>
                                    <a:pt x="0" y="42"/>
                                  </a:lnTo>
                                  <a:cubicBezTo>
                                    <a:pt x="4" y="42"/>
                                    <a:pt x="8" y="38"/>
                                    <a:pt x="9" y="33"/>
                                  </a:cubicBezTo>
                                  <a:cubicBezTo>
                                    <a:pt x="10" y="30"/>
                                    <a:pt x="11" y="27"/>
                                    <a:pt x="11" y="24"/>
                                  </a:cubicBezTo>
                                  <a:cubicBezTo>
                                    <a:pt x="11" y="24"/>
                                    <a:pt x="11" y="23"/>
                                    <a:pt x="11" y="23"/>
                                  </a:cubicBezTo>
                                  <a:cubicBezTo>
                                    <a:pt x="11" y="23"/>
                                    <a:pt x="11" y="22"/>
                                    <a:pt x="11" y="22"/>
                                  </a:cubicBezTo>
                                  <a:lnTo>
                                    <a:pt x="0" y="22"/>
                                  </a:lnTo>
                                  <a:lnTo>
                                    <a:pt x="0" y="0"/>
                                  </a:lnTo>
                                  <a:lnTo>
                                    <a:pt x="21" y="0"/>
                                  </a:lnTo>
                                  <a:lnTo>
                                    <a:pt x="21" y="20"/>
                                  </a:lnTo>
                                  <a:cubicBezTo>
                                    <a:pt x="21" y="28"/>
                                    <a:pt x="19" y="35"/>
                                    <a:pt x="16" y="41"/>
                                  </a:cubicBezTo>
                                  <a:cubicBezTo>
                                    <a:pt x="13" y="47"/>
                                    <a:pt x="8" y="50"/>
                                    <a:pt x="0" y="52"/>
                                  </a:cubicBezTo>
                                  <a:lnTo>
                                    <a:pt x="0" y="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46" name="Freeform 503"/>
                          <wps:cNvSpPr>
                            <a:spLocks/>
                          </wps:cNvSpPr>
                          <wps:spPr bwMode="auto">
                            <a:xfrm>
                              <a:off x="6761" y="4247"/>
                              <a:ext cx="78" cy="113"/>
                            </a:xfrm>
                            <a:custGeom>
                              <a:avLst/>
                              <a:gdLst>
                                <a:gd name="T0" fmla="*/ 0 w 98"/>
                                <a:gd name="T1" fmla="*/ 142 h 142"/>
                                <a:gd name="T2" fmla="*/ 0 w 98"/>
                                <a:gd name="T3" fmla="*/ 142 h 142"/>
                                <a:gd name="T4" fmla="*/ 8 w 98"/>
                                <a:gd name="T5" fmla="*/ 110 h 142"/>
                                <a:gd name="T6" fmla="*/ 33 w 98"/>
                                <a:gd name="T7" fmla="*/ 85 h 142"/>
                                <a:gd name="T8" fmla="*/ 52 w 98"/>
                                <a:gd name="T9" fmla="*/ 74 h 142"/>
                                <a:gd name="T10" fmla="*/ 70 w 98"/>
                                <a:gd name="T11" fmla="*/ 62 h 142"/>
                                <a:gd name="T12" fmla="*/ 78 w 98"/>
                                <a:gd name="T13" fmla="*/ 43 h 142"/>
                                <a:gd name="T14" fmla="*/ 71 w 98"/>
                                <a:gd name="T15" fmla="*/ 24 h 142"/>
                                <a:gd name="T16" fmla="*/ 51 w 98"/>
                                <a:gd name="T17" fmla="*/ 16 h 142"/>
                                <a:gd name="T18" fmla="*/ 26 w 98"/>
                                <a:gd name="T19" fmla="*/ 30 h 142"/>
                                <a:gd name="T20" fmla="*/ 22 w 98"/>
                                <a:gd name="T21" fmla="*/ 51 h 142"/>
                                <a:gd name="T22" fmla="*/ 4 w 98"/>
                                <a:gd name="T23" fmla="*/ 51 h 142"/>
                                <a:gd name="T24" fmla="*/ 10 w 98"/>
                                <a:gd name="T25" fmla="*/ 21 h 142"/>
                                <a:gd name="T26" fmla="*/ 51 w 98"/>
                                <a:gd name="T27" fmla="*/ 0 h 142"/>
                                <a:gd name="T28" fmla="*/ 87 w 98"/>
                                <a:gd name="T29" fmla="*/ 13 h 142"/>
                                <a:gd name="T30" fmla="*/ 98 w 98"/>
                                <a:gd name="T31" fmla="*/ 42 h 142"/>
                                <a:gd name="T32" fmla="*/ 86 w 98"/>
                                <a:gd name="T33" fmla="*/ 71 h 142"/>
                                <a:gd name="T34" fmla="*/ 61 w 98"/>
                                <a:gd name="T35" fmla="*/ 88 h 142"/>
                                <a:gd name="T36" fmla="*/ 48 w 98"/>
                                <a:gd name="T37" fmla="*/ 96 h 142"/>
                                <a:gd name="T38" fmla="*/ 32 w 98"/>
                                <a:gd name="T39" fmla="*/ 106 h 142"/>
                                <a:gd name="T40" fmla="*/ 20 w 98"/>
                                <a:gd name="T41" fmla="*/ 125 h 142"/>
                                <a:gd name="T42" fmla="*/ 97 w 98"/>
                                <a:gd name="T43" fmla="*/ 125 h 142"/>
                                <a:gd name="T44" fmla="*/ 97 w 98"/>
                                <a:gd name="T45" fmla="*/ 142 h 142"/>
                                <a:gd name="T46" fmla="*/ 0 w 98"/>
                                <a:gd name="T47"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8" h="142">
                                  <a:moveTo>
                                    <a:pt x="0" y="142"/>
                                  </a:moveTo>
                                  <a:lnTo>
                                    <a:pt x="0" y="142"/>
                                  </a:lnTo>
                                  <a:cubicBezTo>
                                    <a:pt x="1" y="130"/>
                                    <a:pt x="3" y="119"/>
                                    <a:pt x="8" y="110"/>
                                  </a:cubicBezTo>
                                  <a:cubicBezTo>
                                    <a:pt x="12" y="101"/>
                                    <a:pt x="21" y="93"/>
                                    <a:pt x="33" y="85"/>
                                  </a:cubicBezTo>
                                  <a:lnTo>
                                    <a:pt x="52" y="74"/>
                                  </a:lnTo>
                                  <a:cubicBezTo>
                                    <a:pt x="61" y="70"/>
                                    <a:pt x="67" y="65"/>
                                    <a:pt x="70" y="62"/>
                                  </a:cubicBezTo>
                                  <a:cubicBezTo>
                                    <a:pt x="75" y="56"/>
                                    <a:pt x="78" y="50"/>
                                    <a:pt x="78" y="43"/>
                                  </a:cubicBezTo>
                                  <a:cubicBezTo>
                                    <a:pt x="78" y="35"/>
                                    <a:pt x="76" y="28"/>
                                    <a:pt x="71" y="24"/>
                                  </a:cubicBezTo>
                                  <a:cubicBezTo>
                                    <a:pt x="66" y="19"/>
                                    <a:pt x="59" y="16"/>
                                    <a:pt x="51" y="16"/>
                                  </a:cubicBezTo>
                                  <a:cubicBezTo>
                                    <a:pt x="39" y="16"/>
                                    <a:pt x="30" y="21"/>
                                    <a:pt x="26" y="30"/>
                                  </a:cubicBezTo>
                                  <a:cubicBezTo>
                                    <a:pt x="23" y="35"/>
                                    <a:pt x="22" y="42"/>
                                    <a:pt x="22" y="51"/>
                                  </a:cubicBezTo>
                                  <a:lnTo>
                                    <a:pt x="4" y="51"/>
                                  </a:lnTo>
                                  <a:cubicBezTo>
                                    <a:pt x="4" y="38"/>
                                    <a:pt x="6" y="28"/>
                                    <a:pt x="10" y="21"/>
                                  </a:cubicBezTo>
                                  <a:cubicBezTo>
                                    <a:pt x="18" y="7"/>
                                    <a:pt x="32" y="0"/>
                                    <a:pt x="51" y="0"/>
                                  </a:cubicBezTo>
                                  <a:cubicBezTo>
                                    <a:pt x="67" y="0"/>
                                    <a:pt x="79" y="4"/>
                                    <a:pt x="87" y="13"/>
                                  </a:cubicBezTo>
                                  <a:cubicBezTo>
                                    <a:pt x="94" y="22"/>
                                    <a:pt x="98" y="32"/>
                                    <a:pt x="98" y="42"/>
                                  </a:cubicBezTo>
                                  <a:cubicBezTo>
                                    <a:pt x="98" y="54"/>
                                    <a:pt x="94" y="63"/>
                                    <a:pt x="86" y="71"/>
                                  </a:cubicBezTo>
                                  <a:cubicBezTo>
                                    <a:pt x="81" y="76"/>
                                    <a:pt x="73" y="82"/>
                                    <a:pt x="61" y="88"/>
                                  </a:cubicBezTo>
                                  <a:lnTo>
                                    <a:pt x="48" y="96"/>
                                  </a:lnTo>
                                  <a:cubicBezTo>
                                    <a:pt x="41" y="99"/>
                                    <a:pt x="36" y="103"/>
                                    <a:pt x="32" y="106"/>
                                  </a:cubicBezTo>
                                  <a:cubicBezTo>
                                    <a:pt x="26" y="112"/>
                                    <a:pt x="22" y="118"/>
                                    <a:pt x="20" y="125"/>
                                  </a:cubicBezTo>
                                  <a:lnTo>
                                    <a:pt x="97" y="125"/>
                                  </a:lnTo>
                                  <a:lnTo>
                                    <a:pt x="97" y="142"/>
                                  </a:lnTo>
                                  <a:lnTo>
                                    <a:pt x="0"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47" name="Freeform 504"/>
                          <wps:cNvSpPr>
                            <a:spLocks/>
                          </wps:cNvSpPr>
                          <wps:spPr bwMode="auto">
                            <a:xfrm>
                              <a:off x="6860" y="4342"/>
                              <a:ext cx="16" cy="18"/>
                            </a:xfrm>
                            <a:custGeom>
                              <a:avLst/>
                              <a:gdLst>
                                <a:gd name="T0" fmla="*/ 0 w 21"/>
                                <a:gd name="T1" fmla="*/ 0 h 22"/>
                                <a:gd name="T2" fmla="*/ 0 w 21"/>
                                <a:gd name="T3" fmla="*/ 0 h 22"/>
                                <a:gd name="T4" fmla="*/ 21 w 21"/>
                                <a:gd name="T5" fmla="*/ 0 h 22"/>
                                <a:gd name="T6" fmla="*/ 21 w 21"/>
                                <a:gd name="T7" fmla="*/ 22 h 22"/>
                                <a:gd name="T8" fmla="*/ 0 w 21"/>
                                <a:gd name="T9" fmla="*/ 22 h 22"/>
                                <a:gd name="T10" fmla="*/ 0 w 21"/>
                                <a:gd name="T11" fmla="*/ 0 h 22"/>
                              </a:gdLst>
                              <a:ahLst/>
                              <a:cxnLst>
                                <a:cxn ang="0">
                                  <a:pos x="T0" y="T1"/>
                                </a:cxn>
                                <a:cxn ang="0">
                                  <a:pos x="T2" y="T3"/>
                                </a:cxn>
                                <a:cxn ang="0">
                                  <a:pos x="T4" y="T5"/>
                                </a:cxn>
                                <a:cxn ang="0">
                                  <a:pos x="T6" y="T7"/>
                                </a:cxn>
                                <a:cxn ang="0">
                                  <a:pos x="T8" y="T9"/>
                                </a:cxn>
                                <a:cxn ang="0">
                                  <a:pos x="T10" y="T11"/>
                                </a:cxn>
                              </a:cxnLst>
                              <a:rect l="0" t="0" r="r" b="b"/>
                              <a:pathLst>
                                <a:path w="21" h="22">
                                  <a:moveTo>
                                    <a:pt x="0" y="0"/>
                                  </a:moveTo>
                                  <a:lnTo>
                                    <a:pt x="0" y="0"/>
                                  </a:lnTo>
                                  <a:lnTo>
                                    <a:pt x="21" y="0"/>
                                  </a:lnTo>
                                  <a:lnTo>
                                    <a:pt x="21"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48" name="Freeform 505"/>
                          <wps:cNvSpPr>
                            <a:spLocks/>
                          </wps:cNvSpPr>
                          <wps:spPr bwMode="auto">
                            <a:xfrm>
                              <a:off x="6905" y="4248"/>
                              <a:ext cx="42" cy="112"/>
                            </a:xfrm>
                            <a:custGeom>
                              <a:avLst/>
                              <a:gdLst>
                                <a:gd name="T0" fmla="*/ 0 w 53"/>
                                <a:gd name="T1" fmla="*/ 41 h 141"/>
                                <a:gd name="T2" fmla="*/ 0 w 53"/>
                                <a:gd name="T3" fmla="*/ 41 h 141"/>
                                <a:gd name="T4" fmla="*/ 0 w 53"/>
                                <a:gd name="T5" fmla="*/ 27 h 141"/>
                                <a:gd name="T6" fmla="*/ 27 w 53"/>
                                <a:gd name="T7" fmla="*/ 21 h 141"/>
                                <a:gd name="T8" fmla="*/ 38 w 53"/>
                                <a:gd name="T9" fmla="*/ 0 h 141"/>
                                <a:gd name="T10" fmla="*/ 53 w 53"/>
                                <a:gd name="T11" fmla="*/ 0 h 141"/>
                                <a:gd name="T12" fmla="*/ 53 w 53"/>
                                <a:gd name="T13" fmla="*/ 141 h 141"/>
                                <a:gd name="T14" fmla="*/ 34 w 53"/>
                                <a:gd name="T15" fmla="*/ 141 h 141"/>
                                <a:gd name="T16" fmla="*/ 34 w 53"/>
                                <a:gd name="T17" fmla="*/ 41 h 141"/>
                                <a:gd name="T18" fmla="*/ 0 w 53"/>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3" h="141">
                                  <a:moveTo>
                                    <a:pt x="0" y="41"/>
                                  </a:moveTo>
                                  <a:lnTo>
                                    <a:pt x="0" y="41"/>
                                  </a:lnTo>
                                  <a:lnTo>
                                    <a:pt x="0" y="27"/>
                                  </a:lnTo>
                                  <a:cubicBezTo>
                                    <a:pt x="13" y="26"/>
                                    <a:pt x="22" y="24"/>
                                    <a:pt x="27" y="21"/>
                                  </a:cubicBezTo>
                                  <a:cubicBezTo>
                                    <a:pt x="32" y="18"/>
                                    <a:pt x="36" y="11"/>
                                    <a:pt x="38" y="0"/>
                                  </a:cubicBezTo>
                                  <a:lnTo>
                                    <a:pt x="53" y="0"/>
                                  </a:lnTo>
                                  <a:lnTo>
                                    <a:pt x="53" y="141"/>
                                  </a:lnTo>
                                  <a:lnTo>
                                    <a:pt x="34" y="141"/>
                                  </a:lnTo>
                                  <a:lnTo>
                                    <a:pt x="34"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49" name="Freeform 506"/>
                          <wps:cNvSpPr>
                            <a:spLocks noEditPoints="1"/>
                          </wps:cNvSpPr>
                          <wps:spPr bwMode="auto">
                            <a:xfrm>
                              <a:off x="6985" y="4248"/>
                              <a:ext cx="77" cy="115"/>
                            </a:xfrm>
                            <a:custGeom>
                              <a:avLst/>
                              <a:gdLst>
                                <a:gd name="T0" fmla="*/ 48 w 98"/>
                                <a:gd name="T1" fmla="*/ 0 h 145"/>
                                <a:gd name="T2" fmla="*/ 48 w 98"/>
                                <a:gd name="T3" fmla="*/ 0 h 145"/>
                                <a:gd name="T4" fmla="*/ 88 w 98"/>
                                <a:gd name="T5" fmla="*/ 22 h 145"/>
                                <a:gd name="T6" fmla="*/ 98 w 98"/>
                                <a:gd name="T7" fmla="*/ 70 h 145"/>
                                <a:gd name="T8" fmla="*/ 89 w 98"/>
                                <a:gd name="T9" fmla="*/ 118 h 145"/>
                                <a:gd name="T10" fmla="*/ 48 w 98"/>
                                <a:gd name="T11" fmla="*/ 145 h 145"/>
                                <a:gd name="T12" fmla="*/ 10 w 98"/>
                                <a:gd name="T13" fmla="*/ 123 h 145"/>
                                <a:gd name="T14" fmla="*/ 0 w 98"/>
                                <a:gd name="T15" fmla="*/ 73 h 145"/>
                                <a:gd name="T16" fmla="*/ 6 w 98"/>
                                <a:gd name="T17" fmla="*/ 32 h 145"/>
                                <a:gd name="T18" fmla="*/ 48 w 98"/>
                                <a:gd name="T19" fmla="*/ 0 h 145"/>
                                <a:gd name="T20" fmla="*/ 48 w 98"/>
                                <a:gd name="T21" fmla="*/ 0 h 145"/>
                                <a:gd name="T22" fmla="*/ 48 w 98"/>
                                <a:gd name="T23" fmla="*/ 128 h 145"/>
                                <a:gd name="T24" fmla="*/ 48 w 98"/>
                                <a:gd name="T25" fmla="*/ 128 h 145"/>
                                <a:gd name="T26" fmla="*/ 70 w 98"/>
                                <a:gd name="T27" fmla="*/ 116 h 145"/>
                                <a:gd name="T28" fmla="*/ 78 w 98"/>
                                <a:gd name="T29" fmla="*/ 71 h 145"/>
                                <a:gd name="T30" fmla="*/ 73 w 98"/>
                                <a:gd name="T31" fmla="*/ 31 h 145"/>
                                <a:gd name="T32" fmla="*/ 50 w 98"/>
                                <a:gd name="T33" fmla="*/ 15 h 145"/>
                                <a:gd name="T34" fmla="*/ 27 w 98"/>
                                <a:gd name="T35" fmla="*/ 30 h 145"/>
                                <a:gd name="T36" fmla="*/ 19 w 98"/>
                                <a:gd name="T37" fmla="*/ 74 h 145"/>
                                <a:gd name="T38" fmla="*/ 24 w 98"/>
                                <a:gd name="T39" fmla="*/ 108 h 145"/>
                                <a:gd name="T40" fmla="*/ 48 w 98"/>
                                <a:gd name="T41" fmla="*/ 128 h 145"/>
                                <a:gd name="T42" fmla="*/ 48 w 98"/>
                                <a:gd name="T43" fmla="*/ 12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8" y="0"/>
                                  </a:moveTo>
                                  <a:lnTo>
                                    <a:pt x="48" y="0"/>
                                  </a:lnTo>
                                  <a:cubicBezTo>
                                    <a:pt x="67" y="0"/>
                                    <a:pt x="80" y="7"/>
                                    <a:pt x="88" y="22"/>
                                  </a:cubicBezTo>
                                  <a:cubicBezTo>
                                    <a:pt x="94" y="34"/>
                                    <a:pt x="98" y="50"/>
                                    <a:pt x="98" y="70"/>
                                  </a:cubicBezTo>
                                  <a:cubicBezTo>
                                    <a:pt x="98" y="89"/>
                                    <a:pt x="95" y="105"/>
                                    <a:pt x="89" y="118"/>
                                  </a:cubicBezTo>
                                  <a:cubicBezTo>
                                    <a:pt x="81" y="136"/>
                                    <a:pt x="67" y="145"/>
                                    <a:pt x="48" y="145"/>
                                  </a:cubicBezTo>
                                  <a:cubicBezTo>
                                    <a:pt x="31" y="145"/>
                                    <a:pt x="19" y="137"/>
                                    <a:pt x="10" y="123"/>
                                  </a:cubicBezTo>
                                  <a:cubicBezTo>
                                    <a:pt x="4" y="110"/>
                                    <a:pt x="0" y="94"/>
                                    <a:pt x="0" y="73"/>
                                  </a:cubicBezTo>
                                  <a:cubicBezTo>
                                    <a:pt x="0" y="57"/>
                                    <a:pt x="2" y="43"/>
                                    <a:pt x="6" y="32"/>
                                  </a:cubicBezTo>
                                  <a:cubicBezTo>
                                    <a:pt x="14" y="10"/>
                                    <a:pt x="28" y="0"/>
                                    <a:pt x="48" y="0"/>
                                  </a:cubicBezTo>
                                  <a:lnTo>
                                    <a:pt x="48" y="0"/>
                                  </a:lnTo>
                                  <a:close/>
                                  <a:moveTo>
                                    <a:pt x="48" y="128"/>
                                  </a:moveTo>
                                  <a:lnTo>
                                    <a:pt x="48" y="128"/>
                                  </a:lnTo>
                                  <a:cubicBezTo>
                                    <a:pt x="57" y="128"/>
                                    <a:pt x="65" y="124"/>
                                    <a:pt x="70" y="116"/>
                                  </a:cubicBezTo>
                                  <a:cubicBezTo>
                                    <a:pt x="76" y="108"/>
                                    <a:pt x="78" y="93"/>
                                    <a:pt x="78" y="71"/>
                                  </a:cubicBezTo>
                                  <a:cubicBezTo>
                                    <a:pt x="78" y="55"/>
                                    <a:pt x="76" y="41"/>
                                    <a:pt x="73" y="31"/>
                                  </a:cubicBezTo>
                                  <a:cubicBezTo>
                                    <a:pt x="69" y="21"/>
                                    <a:pt x="61" y="15"/>
                                    <a:pt x="50" y="15"/>
                                  </a:cubicBezTo>
                                  <a:cubicBezTo>
                                    <a:pt x="39" y="15"/>
                                    <a:pt x="31" y="20"/>
                                    <a:pt x="27" y="30"/>
                                  </a:cubicBezTo>
                                  <a:cubicBezTo>
                                    <a:pt x="22" y="40"/>
                                    <a:pt x="19" y="55"/>
                                    <a:pt x="19" y="74"/>
                                  </a:cubicBezTo>
                                  <a:cubicBezTo>
                                    <a:pt x="19" y="88"/>
                                    <a:pt x="21" y="100"/>
                                    <a:pt x="24" y="108"/>
                                  </a:cubicBezTo>
                                  <a:cubicBezTo>
                                    <a:pt x="29" y="122"/>
                                    <a:pt x="37" y="128"/>
                                    <a:pt x="48" y="128"/>
                                  </a:cubicBezTo>
                                  <a:lnTo>
                                    <a:pt x="48" y="12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50" name="Freeform 507"/>
                          <wps:cNvSpPr>
                            <a:spLocks/>
                          </wps:cNvSpPr>
                          <wps:spPr bwMode="auto">
                            <a:xfrm>
                              <a:off x="7074" y="4243"/>
                              <a:ext cx="36" cy="149"/>
                            </a:xfrm>
                            <a:custGeom>
                              <a:avLst/>
                              <a:gdLst>
                                <a:gd name="T0" fmla="*/ 1 w 46"/>
                                <a:gd name="T1" fmla="*/ 189 h 189"/>
                                <a:gd name="T2" fmla="*/ 1 w 46"/>
                                <a:gd name="T3" fmla="*/ 189 h 189"/>
                                <a:gd name="T4" fmla="*/ 21 w 46"/>
                                <a:gd name="T5" fmla="*/ 144 h 189"/>
                                <a:gd name="T6" fmla="*/ 28 w 46"/>
                                <a:gd name="T7" fmla="*/ 95 h 189"/>
                                <a:gd name="T8" fmla="*/ 20 w 46"/>
                                <a:gd name="T9" fmla="*/ 43 h 189"/>
                                <a:gd name="T10" fmla="*/ 0 w 46"/>
                                <a:gd name="T11" fmla="*/ 0 h 189"/>
                                <a:gd name="T12" fmla="*/ 12 w 46"/>
                                <a:gd name="T13" fmla="*/ 0 h 189"/>
                                <a:gd name="T14" fmla="*/ 31 w 46"/>
                                <a:gd name="T15" fmla="*/ 30 h 189"/>
                                <a:gd name="T16" fmla="*/ 38 w 46"/>
                                <a:gd name="T17" fmla="*/ 46 h 189"/>
                                <a:gd name="T18" fmla="*/ 44 w 46"/>
                                <a:gd name="T19" fmla="*/ 70 h 189"/>
                                <a:gd name="T20" fmla="*/ 46 w 46"/>
                                <a:gd name="T21" fmla="*/ 94 h 189"/>
                                <a:gd name="T22" fmla="*/ 37 w 46"/>
                                <a:gd name="T23" fmla="*/ 146 h 189"/>
                                <a:gd name="T24" fmla="*/ 13 w 46"/>
                                <a:gd name="T25" fmla="*/ 189 h 189"/>
                                <a:gd name="T26" fmla="*/ 1 w 46"/>
                                <a:gd name="T27" fmla="*/ 189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1" y="189"/>
                                  </a:moveTo>
                                  <a:lnTo>
                                    <a:pt x="1" y="189"/>
                                  </a:lnTo>
                                  <a:cubicBezTo>
                                    <a:pt x="11" y="169"/>
                                    <a:pt x="18" y="154"/>
                                    <a:pt x="21" y="144"/>
                                  </a:cubicBezTo>
                                  <a:cubicBezTo>
                                    <a:pt x="25" y="130"/>
                                    <a:pt x="28" y="114"/>
                                    <a:pt x="28" y="95"/>
                                  </a:cubicBezTo>
                                  <a:cubicBezTo>
                                    <a:pt x="28" y="76"/>
                                    <a:pt x="25" y="58"/>
                                    <a:pt x="20" y="43"/>
                                  </a:cubicBezTo>
                                  <a:cubicBezTo>
                                    <a:pt x="16" y="33"/>
                                    <a:pt x="10" y="19"/>
                                    <a:pt x="0" y="0"/>
                                  </a:cubicBezTo>
                                  <a:lnTo>
                                    <a:pt x="12" y="0"/>
                                  </a:lnTo>
                                  <a:cubicBezTo>
                                    <a:pt x="22" y="17"/>
                                    <a:pt x="29" y="27"/>
                                    <a:pt x="31" y="30"/>
                                  </a:cubicBezTo>
                                  <a:cubicBezTo>
                                    <a:pt x="33" y="34"/>
                                    <a:pt x="35" y="39"/>
                                    <a:pt x="38" y="46"/>
                                  </a:cubicBezTo>
                                  <a:cubicBezTo>
                                    <a:pt x="41" y="54"/>
                                    <a:pt x="43" y="62"/>
                                    <a:pt x="44" y="70"/>
                                  </a:cubicBezTo>
                                  <a:cubicBezTo>
                                    <a:pt x="46" y="78"/>
                                    <a:pt x="46" y="86"/>
                                    <a:pt x="46" y="94"/>
                                  </a:cubicBezTo>
                                  <a:cubicBezTo>
                                    <a:pt x="46" y="113"/>
                                    <a:pt x="43" y="130"/>
                                    <a:pt x="37" y="146"/>
                                  </a:cubicBezTo>
                                  <a:cubicBezTo>
                                    <a:pt x="33" y="155"/>
                                    <a:pt x="25" y="170"/>
                                    <a:pt x="13" y="189"/>
                                  </a:cubicBezTo>
                                  <a:lnTo>
                                    <a:pt x="1" y="18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51" name="Freeform 508"/>
                          <wps:cNvSpPr>
                            <a:spLocks noEditPoints="1"/>
                          </wps:cNvSpPr>
                          <wps:spPr bwMode="auto">
                            <a:xfrm>
                              <a:off x="5950" y="3310"/>
                              <a:ext cx="76" cy="116"/>
                            </a:xfrm>
                            <a:custGeom>
                              <a:avLst/>
                              <a:gdLst>
                                <a:gd name="T0" fmla="*/ 48 w 97"/>
                                <a:gd name="T1" fmla="*/ 59 h 146"/>
                                <a:gd name="T2" fmla="*/ 48 w 97"/>
                                <a:gd name="T3" fmla="*/ 59 h 146"/>
                                <a:gd name="T4" fmla="*/ 67 w 97"/>
                                <a:gd name="T5" fmla="*/ 53 h 146"/>
                                <a:gd name="T6" fmla="*/ 73 w 97"/>
                                <a:gd name="T7" fmla="*/ 37 h 146"/>
                                <a:gd name="T8" fmla="*/ 67 w 97"/>
                                <a:gd name="T9" fmla="*/ 23 h 146"/>
                                <a:gd name="T10" fmla="*/ 48 w 97"/>
                                <a:gd name="T11" fmla="*/ 16 h 146"/>
                                <a:gd name="T12" fmla="*/ 29 w 97"/>
                                <a:gd name="T13" fmla="*/ 23 h 146"/>
                                <a:gd name="T14" fmla="*/ 24 w 97"/>
                                <a:gd name="T15" fmla="*/ 38 h 146"/>
                                <a:gd name="T16" fmla="*/ 31 w 97"/>
                                <a:gd name="T17" fmla="*/ 54 h 146"/>
                                <a:gd name="T18" fmla="*/ 48 w 97"/>
                                <a:gd name="T19" fmla="*/ 59 h 146"/>
                                <a:gd name="T20" fmla="*/ 48 w 97"/>
                                <a:gd name="T21" fmla="*/ 59 h 146"/>
                                <a:gd name="T22" fmla="*/ 50 w 97"/>
                                <a:gd name="T23" fmla="*/ 129 h 146"/>
                                <a:gd name="T24" fmla="*/ 50 w 97"/>
                                <a:gd name="T25" fmla="*/ 129 h 146"/>
                                <a:gd name="T26" fmla="*/ 70 w 97"/>
                                <a:gd name="T27" fmla="*/ 123 h 146"/>
                                <a:gd name="T28" fmla="*/ 78 w 97"/>
                                <a:gd name="T29" fmla="*/ 103 h 146"/>
                                <a:gd name="T30" fmla="*/ 70 w 97"/>
                                <a:gd name="T31" fmla="*/ 82 h 146"/>
                                <a:gd name="T32" fmla="*/ 48 w 97"/>
                                <a:gd name="T33" fmla="*/ 75 h 146"/>
                                <a:gd name="T34" fmla="*/ 27 w 97"/>
                                <a:gd name="T35" fmla="*/ 82 h 146"/>
                                <a:gd name="T36" fmla="*/ 19 w 97"/>
                                <a:gd name="T37" fmla="*/ 102 h 146"/>
                                <a:gd name="T38" fmla="*/ 27 w 97"/>
                                <a:gd name="T39" fmla="*/ 121 h 146"/>
                                <a:gd name="T40" fmla="*/ 50 w 97"/>
                                <a:gd name="T41" fmla="*/ 129 h 146"/>
                                <a:gd name="T42" fmla="*/ 50 w 97"/>
                                <a:gd name="T43" fmla="*/ 129 h 146"/>
                                <a:gd name="T44" fmla="*/ 24 w 97"/>
                                <a:gd name="T45" fmla="*/ 66 h 146"/>
                                <a:gd name="T46" fmla="*/ 24 w 97"/>
                                <a:gd name="T47" fmla="*/ 66 h 146"/>
                                <a:gd name="T48" fmla="*/ 13 w 97"/>
                                <a:gd name="T49" fmla="*/ 59 h 146"/>
                                <a:gd name="T50" fmla="*/ 5 w 97"/>
                                <a:gd name="T51" fmla="*/ 38 h 146"/>
                                <a:gd name="T52" fmla="*/ 16 w 97"/>
                                <a:gd name="T53" fmla="*/ 11 h 146"/>
                                <a:gd name="T54" fmla="*/ 49 w 97"/>
                                <a:gd name="T55" fmla="*/ 0 h 146"/>
                                <a:gd name="T56" fmla="*/ 81 w 97"/>
                                <a:gd name="T57" fmla="*/ 11 h 146"/>
                                <a:gd name="T58" fmla="*/ 92 w 97"/>
                                <a:gd name="T59" fmla="*/ 36 h 146"/>
                                <a:gd name="T60" fmla="*/ 86 w 97"/>
                                <a:gd name="T61" fmla="*/ 57 h 146"/>
                                <a:gd name="T62" fmla="*/ 74 w 97"/>
                                <a:gd name="T63" fmla="*/ 66 h 146"/>
                                <a:gd name="T64" fmla="*/ 88 w 97"/>
                                <a:gd name="T65" fmla="*/ 75 h 146"/>
                                <a:gd name="T66" fmla="*/ 97 w 97"/>
                                <a:gd name="T67" fmla="*/ 101 h 146"/>
                                <a:gd name="T68" fmla="*/ 85 w 97"/>
                                <a:gd name="T69" fmla="*/ 133 h 146"/>
                                <a:gd name="T70" fmla="*/ 49 w 97"/>
                                <a:gd name="T71" fmla="*/ 146 h 146"/>
                                <a:gd name="T72" fmla="*/ 14 w 97"/>
                                <a:gd name="T73" fmla="*/ 134 h 146"/>
                                <a:gd name="T74" fmla="*/ 0 w 97"/>
                                <a:gd name="T75" fmla="*/ 102 h 146"/>
                                <a:gd name="T76" fmla="*/ 6 w 97"/>
                                <a:gd name="T77" fmla="*/ 80 h 146"/>
                                <a:gd name="T78" fmla="*/ 24 w 97"/>
                                <a:gd name="T79" fmla="*/ 66 h 146"/>
                                <a:gd name="T80" fmla="*/ 24 w 97"/>
                                <a:gd name="T81" fmla="*/ 66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97" h="146">
                                  <a:moveTo>
                                    <a:pt x="48" y="59"/>
                                  </a:moveTo>
                                  <a:lnTo>
                                    <a:pt x="48" y="59"/>
                                  </a:lnTo>
                                  <a:cubicBezTo>
                                    <a:pt x="56" y="59"/>
                                    <a:pt x="62" y="57"/>
                                    <a:pt x="67" y="53"/>
                                  </a:cubicBezTo>
                                  <a:cubicBezTo>
                                    <a:pt x="71" y="49"/>
                                    <a:pt x="73" y="43"/>
                                    <a:pt x="73" y="37"/>
                                  </a:cubicBezTo>
                                  <a:cubicBezTo>
                                    <a:pt x="73" y="32"/>
                                    <a:pt x="71" y="27"/>
                                    <a:pt x="67" y="23"/>
                                  </a:cubicBezTo>
                                  <a:cubicBezTo>
                                    <a:pt x="63" y="18"/>
                                    <a:pt x="56" y="16"/>
                                    <a:pt x="48" y="16"/>
                                  </a:cubicBezTo>
                                  <a:cubicBezTo>
                                    <a:pt x="39" y="16"/>
                                    <a:pt x="33" y="18"/>
                                    <a:pt x="29" y="23"/>
                                  </a:cubicBezTo>
                                  <a:cubicBezTo>
                                    <a:pt x="26" y="27"/>
                                    <a:pt x="24" y="32"/>
                                    <a:pt x="24" y="38"/>
                                  </a:cubicBezTo>
                                  <a:cubicBezTo>
                                    <a:pt x="24" y="45"/>
                                    <a:pt x="26" y="50"/>
                                    <a:pt x="31" y="54"/>
                                  </a:cubicBezTo>
                                  <a:cubicBezTo>
                                    <a:pt x="36" y="58"/>
                                    <a:pt x="42" y="59"/>
                                    <a:pt x="48" y="59"/>
                                  </a:cubicBezTo>
                                  <a:lnTo>
                                    <a:pt x="48" y="59"/>
                                  </a:lnTo>
                                  <a:close/>
                                  <a:moveTo>
                                    <a:pt x="50" y="129"/>
                                  </a:moveTo>
                                  <a:lnTo>
                                    <a:pt x="50" y="129"/>
                                  </a:lnTo>
                                  <a:cubicBezTo>
                                    <a:pt x="58" y="129"/>
                                    <a:pt x="65" y="127"/>
                                    <a:pt x="70" y="123"/>
                                  </a:cubicBezTo>
                                  <a:cubicBezTo>
                                    <a:pt x="75" y="118"/>
                                    <a:pt x="78" y="112"/>
                                    <a:pt x="78" y="103"/>
                                  </a:cubicBezTo>
                                  <a:cubicBezTo>
                                    <a:pt x="78" y="94"/>
                                    <a:pt x="75" y="87"/>
                                    <a:pt x="70" y="82"/>
                                  </a:cubicBezTo>
                                  <a:cubicBezTo>
                                    <a:pt x="64" y="77"/>
                                    <a:pt x="57" y="75"/>
                                    <a:pt x="48" y="75"/>
                                  </a:cubicBezTo>
                                  <a:cubicBezTo>
                                    <a:pt x="40" y="75"/>
                                    <a:pt x="33" y="77"/>
                                    <a:pt x="27" y="82"/>
                                  </a:cubicBezTo>
                                  <a:cubicBezTo>
                                    <a:pt x="22" y="87"/>
                                    <a:pt x="19" y="94"/>
                                    <a:pt x="19" y="102"/>
                                  </a:cubicBezTo>
                                  <a:cubicBezTo>
                                    <a:pt x="19" y="110"/>
                                    <a:pt x="22" y="116"/>
                                    <a:pt x="27" y="121"/>
                                  </a:cubicBezTo>
                                  <a:cubicBezTo>
                                    <a:pt x="32" y="127"/>
                                    <a:pt x="39" y="129"/>
                                    <a:pt x="50" y="129"/>
                                  </a:cubicBezTo>
                                  <a:lnTo>
                                    <a:pt x="50" y="129"/>
                                  </a:lnTo>
                                  <a:close/>
                                  <a:moveTo>
                                    <a:pt x="24" y="66"/>
                                  </a:moveTo>
                                  <a:lnTo>
                                    <a:pt x="24" y="66"/>
                                  </a:lnTo>
                                  <a:cubicBezTo>
                                    <a:pt x="19" y="64"/>
                                    <a:pt x="16" y="62"/>
                                    <a:pt x="13" y="59"/>
                                  </a:cubicBezTo>
                                  <a:cubicBezTo>
                                    <a:pt x="8" y="54"/>
                                    <a:pt x="5" y="47"/>
                                    <a:pt x="5" y="38"/>
                                  </a:cubicBezTo>
                                  <a:cubicBezTo>
                                    <a:pt x="5" y="28"/>
                                    <a:pt x="9" y="19"/>
                                    <a:pt x="16" y="11"/>
                                  </a:cubicBezTo>
                                  <a:cubicBezTo>
                                    <a:pt x="24" y="4"/>
                                    <a:pt x="35" y="0"/>
                                    <a:pt x="49" y="0"/>
                                  </a:cubicBezTo>
                                  <a:cubicBezTo>
                                    <a:pt x="62" y="0"/>
                                    <a:pt x="73" y="3"/>
                                    <a:pt x="81" y="11"/>
                                  </a:cubicBezTo>
                                  <a:cubicBezTo>
                                    <a:pt x="88" y="18"/>
                                    <a:pt x="92" y="26"/>
                                    <a:pt x="92" y="36"/>
                                  </a:cubicBezTo>
                                  <a:cubicBezTo>
                                    <a:pt x="92" y="44"/>
                                    <a:pt x="90" y="52"/>
                                    <a:pt x="86" y="57"/>
                                  </a:cubicBezTo>
                                  <a:cubicBezTo>
                                    <a:pt x="83" y="60"/>
                                    <a:pt x="79" y="63"/>
                                    <a:pt x="74" y="66"/>
                                  </a:cubicBezTo>
                                  <a:cubicBezTo>
                                    <a:pt x="80" y="69"/>
                                    <a:pt x="84" y="72"/>
                                    <a:pt x="88" y="75"/>
                                  </a:cubicBezTo>
                                  <a:cubicBezTo>
                                    <a:pt x="94" y="82"/>
                                    <a:pt x="97" y="90"/>
                                    <a:pt x="97" y="101"/>
                                  </a:cubicBezTo>
                                  <a:cubicBezTo>
                                    <a:pt x="97" y="113"/>
                                    <a:pt x="93" y="124"/>
                                    <a:pt x="85" y="133"/>
                                  </a:cubicBezTo>
                                  <a:cubicBezTo>
                                    <a:pt x="76" y="141"/>
                                    <a:pt x="64" y="146"/>
                                    <a:pt x="49" y="146"/>
                                  </a:cubicBezTo>
                                  <a:cubicBezTo>
                                    <a:pt x="35" y="146"/>
                                    <a:pt x="24" y="142"/>
                                    <a:pt x="14" y="134"/>
                                  </a:cubicBezTo>
                                  <a:cubicBezTo>
                                    <a:pt x="5" y="127"/>
                                    <a:pt x="0" y="116"/>
                                    <a:pt x="0" y="102"/>
                                  </a:cubicBezTo>
                                  <a:cubicBezTo>
                                    <a:pt x="0" y="94"/>
                                    <a:pt x="2" y="86"/>
                                    <a:pt x="6" y="80"/>
                                  </a:cubicBezTo>
                                  <a:cubicBezTo>
                                    <a:pt x="10" y="74"/>
                                    <a:pt x="16" y="70"/>
                                    <a:pt x="24" y="66"/>
                                  </a:cubicBezTo>
                                  <a:lnTo>
                                    <a:pt x="24" y="66"/>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52" name="Freeform 509"/>
                          <wps:cNvSpPr>
                            <a:spLocks/>
                          </wps:cNvSpPr>
                          <wps:spPr bwMode="auto">
                            <a:xfrm>
                              <a:off x="6048" y="3405"/>
                              <a:ext cx="16" cy="18"/>
                            </a:xfrm>
                            <a:custGeom>
                              <a:avLst/>
                              <a:gdLst>
                                <a:gd name="T0" fmla="*/ 0 w 20"/>
                                <a:gd name="T1" fmla="*/ 0 h 22"/>
                                <a:gd name="T2" fmla="*/ 0 w 20"/>
                                <a:gd name="T3" fmla="*/ 0 h 22"/>
                                <a:gd name="T4" fmla="*/ 20 w 20"/>
                                <a:gd name="T5" fmla="*/ 0 h 22"/>
                                <a:gd name="T6" fmla="*/ 20 w 20"/>
                                <a:gd name="T7" fmla="*/ 22 h 22"/>
                                <a:gd name="T8" fmla="*/ 0 w 20"/>
                                <a:gd name="T9" fmla="*/ 22 h 22"/>
                                <a:gd name="T10" fmla="*/ 0 w 20"/>
                                <a:gd name="T11" fmla="*/ 0 h 22"/>
                              </a:gdLst>
                              <a:ahLst/>
                              <a:cxnLst>
                                <a:cxn ang="0">
                                  <a:pos x="T0" y="T1"/>
                                </a:cxn>
                                <a:cxn ang="0">
                                  <a:pos x="T2" y="T3"/>
                                </a:cxn>
                                <a:cxn ang="0">
                                  <a:pos x="T4" y="T5"/>
                                </a:cxn>
                                <a:cxn ang="0">
                                  <a:pos x="T6" y="T7"/>
                                </a:cxn>
                                <a:cxn ang="0">
                                  <a:pos x="T8" y="T9"/>
                                </a:cxn>
                                <a:cxn ang="0">
                                  <a:pos x="T10" y="T11"/>
                                </a:cxn>
                              </a:cxnLst>
                              <a:rect l="0" t="0" r="r" b="b"/>
                              <a:pathLst>
                                <a:path w="20" h="22">
                                  <a:moveTo>
                                    <a:pt x="0" y="0"/>
                                  </a:moveTo>
                                  <a:lnTo>
                                    <a:pt x="0" y="0"/>
                                  </a:lnTo>
                                  <a:lnTo>
                                    <a:pt x="20" y="0"/>
                                  </a:lnTo>
                                  <a:lnTo>
                                    <a:pt x="20"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53" name="Freeform 510"/>
                          <wps:cNvSpPr>
                            <a:spLocks/>
                          </wps:cNvSpPr>
                          <wps:spPr bwMode="auto">
                            <a:xfrm>
                              <a:off x="6083" y="3313"/>
                              <a:ext cx="77" cy="112"/>
                            </a:xfrm>
                            <a:custGeom>
                              <a:avLst/>
                              <a:gdLst>
                                <a:gd name="T0" fmla="*/ 19 w 97"/>
                                <a:gd name="T1" fmla="*/ 103 h 142"/>
                                <a:gd name="T2" fmla="*/ 19 w 97"/>
                                <a:gd name="T3" fmla="*/ 103 h 142"/>
                                <a:gd name="T4" fmla="*/ 33 w 97"/>
                                <a:gd name="T5" fmla="*/ 124 h 142"/>
                                <a:gd name="T6" fmla="*/ 47 w 97"/>
                                <a:gd name="T7" fmla="*/ 127 h 142"/>
                                <a:gd name="T8" fmla="*/ 71 w 97"/>
                                <a:gd name="T9" fmla="*/ 116 h 142"/>
                                <a:gd name="T10" fmla="*/ 78 w 97"/>
                                <a:gd name="T11" fmla="*/ 94 h 142"/>
                                <a:gd name="T12" fmla="*/ 69 w 97"/>
                                <a:gd name="T13" fmla="*/ 71 h 142"/>
                                <a:gd name="T14" fmla="*/ 48 w 97"/>
                                <a:gd name="T15" fmla="*/ 63 h 142"/>
                                <a:gd name="T16" fmla="*/ 32 w 97"/>
                                <a:gd name="T17" fmla="*/ 67 h 142"/>
                                <a:gd name="T18" fmla="*/ 21 w 97"/>
                                <a:gd name="T19" fmla="*/ 77 h 142"/>
                                <a:gd name="T20" fmla="*/ 5 w 97"/>
                                <a:gd name="T21" fmla="*/ 76 h 142"/>
                                <a:gd name="T22" fmla="*/ 16 w 97"/>
                                <a:gd name="T23" fmla="*/ 0 h 142"/>
                                <a:gd name="T24" fmla="*/ 89 w 97"/>
                                <a:gd name="T25" fmla="*/ 0 h 142"/>
                                <a:gd name="T26" fmla="*/ 89 w 97"/>
                                <a:gd name="T27" fmla="*/ 17 h 142"/>
                                <a:gd name="T28" fmla="*/ 29 w 97"/>
                                <a:gd name="T29" fmla="*/ 17 h 142"/>
                                <a:gd name="T30" fmla="*/ 23 w 97"/>
                                <a:gd name="T31" fmla="*/ 56 h 142"/>
                                <a:gd name="T32" fmla="*/ 33 w 97"/>
                                <a:gd name="T33" fmla="*/ 50 h 142"/>
                                <a:gd name="T34" fmla="*/ 51 w 97"/>
                                <a:gd name="T35" fmla="*/ 47 h 142"/>
                                <a:gd name="T36" fmla="*/ 84 w 97"/>
                                <a:gd name="T37" fmla="*/ 60 h 142"/>
                                <a:gd name="T38" fmla="*/ 97 w 97"/>
                                <a:gd name="T39" fmla="*/ 91 h 142"/>
                                <a:gd name="T40" fmla="*/ 85 w 97"/>
                                <a:gd name="T41" fmla="*/ 127 h 142"/>
                                <a:gd name="T42" fmla="*/ 46 w 97"/>
                                <a:gd name="T43" fmla="*/ 142 h 142"/>
                                <a:gd name="T44" fmla="*/ 15 w 97"/>
                                <a:gd name="T45" fmla="*/ 132 h 142"/>
                                <a:gd name="T46" fmla="*/ 0 w 97"/>
                                <a:gd name="T47" fmla="*/ 103 h 142"/>
                                <a:gd name="T48" fmla="*/ 19 w 97"/>
                                <a:gd name="T49" fmla="*/ 103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7" h="142">
                                  <a:moveTo>
                                    <a:pt x="19" y="103"/>
                                  </a:moveTo>
                                  <a:lnTo>
                                    <a:pt x="19" y="103"/>
                                  </a:lnTo>
                                  <a:cubicBezTo>
                                    <a:pt x="20" y="113"/>
                                    <a:pt x="25" y="120"/>
                                    <a:pt x="33" y="124"/>
                                  </a:cubicBezTo>
                                  <a:cubicBezTo>
                                    <a:pt x="37" y="126"/>
                                    <a:pt x="42" y="127"/>
                                    <a:pt x="47" y="127"/>
                                  </a:cubicBezTo>
                                  <a:cubicBezTo>
                                    <a:pt x="58" y="127"/>
                                    <a:pt x="66" y="123"/>
                                    <a:pt x="71" y="116"/>
                                  </a:cubicBezTo>
                                  <a:cubicBezTo>
                                    <a:pt x="76" y="110"/>
                                    <a:pt x="78" y="102"/>
                                    <a:pt x="78" y="94"/>
                                  </a:cubicBezTo>
                                  <a:cubicBezTo>
                                    <a:pt x="78" y="84"/>
                                    <a:pt x="75" y="77"/>
                                    <a:pt x="69" y="71"/>
                                  </a:cubicBezTo>
                                  <a:cubicBezTo>
                                    <a:pt x="63" y="66"/>
                                    <a:pt x="56" y="63"/>
                                    <a:pt x="48" y="63"/>
                                  </a:cubicBezTo>
                                  <a:cubicBezTo>
                                    <a:pt x="42" y="63"/>
                                    <a:pt x="36" y="64"/>
                                    <a:pt x="32" y="67"/>
                                  </a:cubicBezTo>
                                  <a:cubicBezTo>
                                    <a:pt x="28" y="69"/>
                                    <a:pt x="24" y="72"/>
                                    <a:pt x="21" y="77"/>
                                  </a:cubicBezTo>
                                  <a:lnTo>
                                    <a:pt x="5" y="76"/>
                                  </a:lnTo>
                                  <a:lnTo>
                                    <a:pt x="16" y="0"/>
                                  </a:lnTo>
                                  <a:lnTo>
                                    <a:pt x="89" y="0"/>
                                  </a:lnTo>
                                  <a:lnTo>
                                    <a:pt x="89" y="17"/>
                                  </a:lnTo>
                                  <a:lnTo>
                                    <a:pt x="29" y="17"/>
                                  </a:lnTo>
                                  <a:lnTo>
                                    <a:pt x="23" y="56"/>
                                  </a:lnTo>
                                  <a:cubicBezTo>
                                    <a:pt x="27" y="54"/>
                                    <a:pt x="30" y="52"/>
                                    <a:pt x="33" y="50"/>
                                  </a:cubicBezTo>
                                  <a:cubicBezTo>
                                    <a:pt x="38" y="48"/>
                                    <a:pt x="44" y="47"/>
                                    <a:pt x="51" y="47"/>
                                  </a:cubicBezTo>
                                  <a:cubicBezTo>
                                    <a:pt x="64" y="47"/>
                                    <a:pt x="75" y="51"/>
                                    <a:pt x="84" y="60"/>
                                  </a:cubicBezTo>
                                  <a:cubicBezTo>
                                    <a:pt x="93" y="68"/>
                                    <a:pt x="97" y="79"/>
                                    <a:pt x="97" y="91"/>
                                  </a:cubicBezTo>
                                  <a:cubicBezTo>
                                    <a:pt x="97" y="105"/>
                                    <a:pt x="93" y="117"/>
                                    <a:pt x="85" y="127"/>
                                  </a:cubicBezTo>
                                  <a:cubicBezTo>
                                    <a:pt x="77" y="137"/>
                                    <a:pt x="64" y="142"/>
                                    <a:pt x="46" y="142"/>
                                  </a:cubicBezTo>
                                  <a:cubicBezTo>
                                    <a:pt x="34" y="142"/>
                                    <a:pt x="24" y="139"/>
                                    <a:pt x="15" y="132"/>
                                  </a:cubicBezTo>
                                  <a:cubicBezTo>
                                    <a:pt x="6" y="126"/>
                                    <a:pt x="1" y="116"/>
                                    <a:pt x="0" y="103"/>
                                  </a:cubicBezTo>
                                  <a:lnTo>
                                    <a:pt x="19" y="10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54" name="Freeform 511"/>
                          <wps:cNvSpPr>
                            <a:spLocks/>
                          </wps:cNvSpPr>
                          <wps:spPr bwMode="auto">
                            <a:xfrm>
                              <a:off x="6174" y="3313"/>
                              <a:ext cx="77" cy="110"/>
                            </a:xfrm>
                            <a:custGeom>
                              <a:avLst/>
                              <a:gdLst>
                                <a:gd name="T0" fmla="*/ 98 w 98"/>
                                <a:gd name="T1" fmla="*/ 0 h 139"/>
                                <a:gd name="T2" fmla="*/ 98 w 98"/>
                                <a:gd name="T3" fmla="*/ 0 h 139"/>
                                <a:gd name="T4" fmla="*/ 98 w 98"/>
                                <a:gd name="T5" fmla="*/ 15 h 139"/>
                                <a:gd name="T6" fmla="*/ 80 w 98"/>
                                <a:gd name="T7" fmla="*/ 38 h 139"/>
                                <a:gd name="T8" fmla="*/ 60 w 98"/>
                                <a:gd name="T9" fmla="*/ 73 h 139"/>
                                <a:gd name="T10" fmla="*/ 47 w 98"/>
                                <a:gd name="T11" fmla="*/ 107 h 139"/>
                                <a:gd name="T12" fmla="*/ 40 w 98"/>
                                <a:gd name="T13" fmla="*/ 139 h 139"/>
                                <a:gd name="T14" fmla="*/ 20 w 98"/>
                                <a:gd name="T15" fmla="*/ 139 h 139"/>
                                <a:gd name="T16" fmla="*/ 50 w 98"/>
                                <a:gd name="T17" fmla="*/ 58 h 139"/>
                                <a:gd name="T18" fmla="*/ 78 w 98"/>
                                <a:gd name="T19" fmla="*/ 18 h 139"/>
                                <a:gd name="T20" fmla="*/ 0 w 98"/>
                                <a:gd name="T21" fmla="*/ 18 h 139"/>
                                <a:gd name="T22" fmla="*/ 0 w 98"/>
                                <a:gd name="T23" fmla="*/ 0 h 139"/>
                                <a:gd name="T24" fmla="*/ 98 w 98"/>
                                <a:gd name="T25"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98" h="139">
                                  <a:moveTo>
                                    <a:pt x="98" y="0"/>
                                  </a:moveTo>
                                  <a:lnTo>
                                    <a:pt x="98" y="0"/>
                                  </a:lnTo>
                                  <a:lnTo>
                                    <a:pt x="98" y="15"/>
                                  </a:lnTo>
                                  <a:cubicBezTo>
                                    <a:pt x="94" y="20"/>
                                    <a:pt x="88" y="27"/>
                                    <a:pt x="80" y="38"/>
                                  </a:cubicBezTo>
                                  <a:cubicBezTo>
                                    <a:pt x="73" y="49"/>
                                    <a:pt x="66" y="61"/>
                                    <a:pt x="60" y="73"/>
                                  </a:cubicBezTo>
                                  <a:cubicBezTo>
                                    <a:pt x="54" y="86"/>
                                    <a:pt x="50" y="97"/>
                                    <a:pt x="47" y="107"/>
                                  </a:cubicBezTo>
                                  <a:cubicBezTo>
                                    <a:pt x="45" y="114"/>
                                    <a:pt x="43" y="124"/>
                                    <a:pt x="40" y="139"/>
                                  </a:cubicBezTo>
                                  <a:lnTo>
                                    <a:pt x="20" y="139"/>
                                  </a:lnTo>
                                  <a:cubicBezTo>
                                    <a:pt x="25" y="112"/>
                                    <a:pt x="34" y="85"/>
                                    <a:pt x="50" y="58"/>
                                  </a:cubicBezTo>
                                  <a:cubicBezTo>
                                    <a:pt x="59" y="42"/>
                                    <a:pt x="68" y="29"/>
                                    <a:pt x="78" y="18"/>
                                  </a:cubicBezTo>
                                  <a:lnTo>
                                    <a:pt x="0" y="18"/>
                                  </a:lnTo>
                                  <a:lnTo>
                                    <a:pt x="0" y="0"/>
                                  </a:lnTo>
                                  <a:lnTo>
                                    <a:pt x="9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55" name="Freeform 512"/>
                          <wps:cNvSpPr>
                            <a:spLocks/>
                          </wps:cNvSpPr>
                          <wps:spPr bwMode="auto">
                            <a:xfrm>
                              <a:off x="6313" y="3305"/>
                              <a:ext cx="36" cy="150"/>
                            </a:xfrm>
                            <a:custGeom>
                              <a:avLst/>
                              <a:gdLst>
                                <a:gd name="T0" fmla="*/ 45 w 46"/>
                                <a:gd name="T1" fmla="*/ 0 h 189"/>
                                <a:gd name="T2" fmla="*/ 45 w 46"/>
                                <a:gd name="T3" fmla="*/ 0 h 189"/>
                                <a:gd name="T4" fmla="*/ 25 w 46"/>
                                <a:gd name="T5" fmla="*/ 45 h 189"/>
                                <a:gd name="T6" fmla="*/ 18 w 46"/>
                                <a:gd name="T7" fmla="*/ 94 h 189"/>
                                <a:gd name="T8" fmla="*/ 26 w 46"/>
                                <a:gd name="T9" fmla="*/ 147 h 189"/>
                                <a:gd name="T10" fmla="*/ 46 w 46"/>
                                <a:gd name="T11" fmla="*/ 189 h 189"/>
                                <a:gd name="T12" fmla="*/ 34 w 46"/>
                                <a:gd name="T13" fmla="*/ 189 h 189"/>
                                <a:gd name="T14" fmla="*/ 16 w 46"/>
                                <a:gd name="T15" fmla="*/ 160 h 189"/>
                                <a:gd name="T16" fmla="*/ 8 w 46"/>
                                <a:gd name="T17" fmla="*/ 143 h 189"/>
                                <a:gd name="T18" fmla="*/ 1 w 46"/>
                                <a:gd name="T19" fmla="*/ 112 h 189"/>
                                <a:gd name="T20" fmla="*/ 0 w 46"/>
                                <a:gd name="T21" fmla="*/ 96 h 189"/>
                                <a:gd name="T22" fmla="*/ 9 w 46"/>
                                <a:gd name="T23" fmla="*/ 44 h 189"/>
                                <a:gd name="T24" fmla="*/ 33 w 46"/>
                                <a:gd name="T25" fmla="*/ 0 h 189"/>
                                <a:gd name="T26" fmla="*/ 45 w 46"/>
                                <a:gd name="T27" fmla="*/ 0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45" y="0"/>
                                  </a:moveTo>
                                  <a:lnTo>
                                    <a:pt x="45" y="0"/>
                                  </a:lnTo>
                                  <a:cubicBezTo>
                                    <a:pt x="35" y="20"/>
                                    <a:pt x="28" y="35"/>
                                    <a:pt x="25" y="45"/>
                                  </a:cubicBezTo>
                                  <a:cubicBezTo>
                                    <a:pt x="21" y="59"/>
                                    <a:pt x="18" y="76"/>
                                    <a:pt x="18" y="94"/>
                                  </a:cubicBezTo>
                                  <a:cubicBezTo>
                                    <a:pt x="18" y="114"/>
                                    <a:pt x="21" y="131"/>
                                    <a:pt x="26" y="147"/>
                                  </a:cubicBezTo>
                                  <a:cubicBezTo>
                                    <a:pt x="30" y="156"/>
                                    <a:pt x="36" y="170"/>
                                    <a:pt x="46" y="189"/>
                                  </a:cubicBezTo>
                                  <a:lnTo>
                                    <a:pt x="34" y="189"/>
                                  </a:lnTo>
                                  <a:cubicBezTo>
                                    <a:pt x="24" y="174"/>
                                    <a:pt x="18" y="164"/>
                                    <a:pt x="16" y="160"/>
                                  </a:cubicBezTo>
                                  <a:cubicBezTo>
                                    <a:pt x="14" y="156"/>
                                    <a:pt x="11" y="150"/>
                                    <a:pt x="8" y="143"/>
                                  </a:cubicBezTo>
                                  <a:cubicBezTo>
                                    <a:pt x="5" y="133"/>
                                    <a:pt x="2" y="123"/>
                                    <a:pt x="1" y="112"/>
                                  </a:cubicBezTo>
                                  <a:cubicBezTo>
                                    <a:pt x="0" y="106"/>
                                    <a:pt x="0" y="101"/>
                                    <a:pt x="0" y="96"/>
                                  </a:cubicBezTo>
                                  <a:cubicBezTo>
                                    <a:pt x="0" y="76"/>
                                    <a:pt x="3" y="59"/>
                                    <a:pt x="9" y="44"/>
                                  </a:cubicBezTo>
                                  <a:cubicBezTo>
                                    <a:pt x="13" y="34"/>
                                    <a:pt x="21" y="20"/>
                                    <a:pt x="33" y="0"/>
                                  </a:cubicBezTo>
                                  <a:lnTo>
                                    <a:pt x="45"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56" name="Freeform 513"/>
                          <wps:cNvSpPr>
                            <a:spLocks/>
                          </wps:cNvSpPr>
                          <wps:spPr bwMode="auto">
                            <a:xfrm>
                              <a:off x="6371" y="3311"/>
                              <a:ext cx="41" cy="112"/>
                            </a:xfrm>
                            <a:custGeom>
                              <a:avLst/>
                              <a:gdLst>
                                <a:gd name="T0" fmla="*/ 0 w 52"/>
                                <a:gd name="T1" fmla="*/ 41 h 141"/>
                                <a:gd name="T2" fmla="*/ 0 w 52"/>
                                <a:gd name="T3" fmla="*/ 41 h 141"/>
                                <a:gd name="T4" fmla="*/ 0 w 52"/>
                                <a:gd name="T5" fmla="*/ 27 h 141"/>
                                <a:gd name="T6" fmla="*/ 26 w 52"/>
                                <a:gd name="T7" fmla="*/ 21 h 141"/>
                                <a:gd name="T8" fmla="*/ 38 w 52"/>
                                <a:gd name="T9" fmla="*/ 0 h 141"/>
                                <a:gd name="T10" fmla="*/ 52 w 52"/>
                                <a:gd name="T11" fmla="*/ 0 h 141"/>
                                <a:gd name="T12" fmla="*/ 52 w 52"/>
                                <a:gd name="T13" fmla="*/ 141 h 141"/>
                                <a:gd name="T14" fmla="*/ 33 w 52"/>
                                <a:gd name="T15" fmla="*/ 141 h 141"/>
                                <a:gd name="T16" fmla="*/ 33 w 52"/>
                                <a:gd name="T17" fmla="*/ 41 h 141"/>
                                <a:gd name="T18" fmla="*/ 0 w 52"/>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1">
                                  <a:moveTo>
                                    <a:pt x="0" y="41"/>
                                  </a:moveTo>
                                  <a:lnTo>
                                    <a:pt x="0" y="41"/>
                                  </a:lnTo>
                                  <a:lnTo>
                                    <a:pt x="0" y="27"/>
                                  </a:lnTo>
                                  <a:cubicBezTo>
                                    <a:pt x="12" y="26"/>
                                    <a:pt x="21" y="24"/>
                                    <a:pt x="26" y="21"/>
                                  </a:cubicBezTo>
                                  <a:cubicBezTo>
                                    <a:pt x="31" y="18"/>
                                    <a:pt x="35" y="11"/>
                                    <a:pt x="38" y="0"/>
                                  </a:cubicBezTo>
                                  <a:lnTo>
                                    <a:pt x="52" y="0"/>
                                  </a:lnTo>
                                  <a:lnTo>
                                    <a:pt x="52" y="141"/>
                                  </a:lnTo>
                                  <a:lnTo>
                                    <a:pt x="33" y="141"/>
                                  </a:lnTo>
                                  <a:lnTo>
                                    <a:pt x="33"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57" name="Freeform 514"/>
                          <wps:cNvSpPr>
                            <a:spLocks/>
                          </wps:cNvSpPr>
                          <wps:spPr bwMode="auto">
                            <a:xfrm>
                              <a:off x="6458" y="3405"/>
                              <a:ext cx="16" cy="18"/>
                            </a:xfrm>
                            <a:custGeom>
                              <a:avLst/>
                              <a:gdLst>
                                <a:gd name="T0" fmla="*/ 0 w 21"/>
                                <a:gd name="T1" fmla="*/ 0 h 22"/>
                                <a:gd name="T2" fmla="*/ 0 w 21"/>
                                <a:gd name="T3" fmla="*/ 0 h 22"/>
                                <a:gd name="T4" fmla="*/ 21 w 21"/>
                                <a:gd name="T5" fmla="*/ 0 h 22"/>
                                <a:gd name="T6" fmla="*/ 21 w 21"/>
                                <a:gd name="T7" fmla="*/ 22 h 22"/>
                                <a:gd name="T8" fmla="*/ 0 w 21"/>
                                <a:gd name="T9" fmla="*/ 22 h 22"/>
                                <a:gd name="T10" fmla="*/ 0 w 21"/>
                                <a:gd name="T11" fmla="*/ 0 h 22"/>
                              </a:gdLst>
                              <a:ahLst/>
                              <a:cxnLst>
                                <a:cxn ang="0">
                                  <a:pos x="T0" y="T1"/>
                                </a:cxn>
                                <a:cxn ang="0">
                                  <a:pos x="T2" y="T3"/>
                                </a:cxn>
                                <a:cxn ang="0">
                                  <a:pos x="T4" y="T5"/>
                                </a:cxn>
                                <a:cxn ang="0">
                                  <a:pos x="T6" y="T7"/>
                                </a:cxn>
                                <a:cxn ang="0">
                                  <a:pos x="T8" y="T9"/>
                                </a:cxn>
                                <a:cxn ang="0">
                                  <a:pos x="T10" y="T11"/>
                                </a:cxn>
                              </a:cxnLst>
                              <a:rect l="0" t="0" r="r" b="b"/>
                              <a:pathLst>
                                <a:path w="21" h="22">
                                  <a:moveTo>
                                    <a:pt x="0" y="0"/>
                                  </a:moveTo>
                                  <a:lnTo>
                                    <a:pt x="0" y="0"/>
                                  </a:lnTo>
                                  <a:lnTo>
                                    <a:pt x="21" y="0"/>
                                  </a:lnTo>
                                  <a:lnTo>
                                    <a:pt x="21"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58" name="Freeform 515"/>
                          <wps:cNvSpPr>
                            <a:spLocks noEditPoints="1"/>
                          </wps:cNvSpPr>
                          <wps:spPr bwMode="auto">
                            <a:xfrm>
                              <a:off x="6494" y="3310"/>
                              <a:ext cx="77" cy="116"/>
                            </a:xfrm>
                            <a:custGeom>
                              <a:avLst/>
                              <a:gdLst>
                                <a:gd name="T0" fmla="*/ 48 w 97"/>
                                <a:gd name="T1" fmla="*/ 59 h 146"/>
                                <a:gd name="T2" fmla="*/ 48 w 97"/>
                                <a:gd name="T3" fmla="*/ 59 h 146"/>
                                <a:gd name="T4" fmla="*/ 67 w 97"/>
                                <a:gd name="T5" fmla="*/ 53 h 146"/>
                                <a:gd name="T6" fmla="*/ 73 w 97"/>
                                <a:gd name="T7" fmla="*/ 37 h 146"/>
                                <a:gd name="T8" fmla="*/ 67 w 97"/>
                                <a:gd name="T9" fmla="*/ 23 h 146"/>
                                <a:gd name="T10" fmla="*/ 48 w 97"/>
                                <a:gd name="T11" fmla="*/ 16 h 146"/>
                                <a:gd name="T12" fmla="*/ 29 w 97"/>
                                <a:gd name="T13" fmla="*/ 23 h 146"/>
                                <a:gd name="T14" fmla="*/ 24 w 97"/>
                                <a:gd name="T15" fmla="*/ 38 h 146"/>
                                <a:gd name="T16" fmla="*/ 31 w 97"/>
                                <a:gd name="T17" fmla="*/ 54 h 146"/>
                                <a:gd name="T18" fmla="*/ 48 w 97"/>
                                <a:gd name="T19" fmla="*/ 59 h 146"/>
                                <a:gd name="T20" fmla="*/ 48 w 97"/>
                                <a:gd name="T21" fmla="*/ 59 h 146"/>
                                <a:gd name="T22" fmla="*/ 49 w 97"/>
                                <a:gd name="T23" fmla="*/ 129 h 146"/>
                                <a:gd name="T24" fmla="*/ 49 w 97"/>
                                <a:gd name="T25" fmla="*/ 129 h 146"/>
                                <a:gd name="T26" fmla="*/ 70 w 97"/>
                                <a:gd name="T27" fmla="*/ 123 h 146"/>
                                <a:gd name="T28" fmla="*/ 78 w 97"/>
                                <a:gd name="T29" fmla="*/ 103 h 146"/>
                                <a:gd name="T30" fmla="*/ 70 w 97"/>
                                <a:gd name="T31" fmla="*/ 82 h 146"/>
                                <a:gd name="T32" fmla="*/ 48 w 97"/>
                                <a:gd name="T33" fmla="*/ 75 h 146"/>
                                <a:gd name="T34" fmla="*/ 27 w 97"/>
                                <a:gd name="T35" fmla="*/ 82 h 146"/>
                                <a:gd name="T36" fmla="*/ 19 w 97"/>
                                <a:gd name="T37" fmla="*/ 102 h 146"/>
                                <a:gd name="T38" fmla="*/ 27 w 97"/>
                                <a:gd name="T39" fmla="*/ 121 h 146"/>
                                <a:gd name="T40" fmla="*/ 49 w 97"/>
                                <a:gd name="T41" fmla="*/ 129 h 146"/>
                                <a:gd name="T42" fmla="*/ 49 w 97"/>
                                <a:gd name="T43" fmla="*/ 129 h 146"/>
                                <a:gd name="T44" fmla="*/ 24 w 97"/>
                                <a:gd name="T45" fmla="*/ 66 h 146"/>
                                <a:gd name="T46" fmla="*/ 24 w 97"/>
                                <a:gd name="T47" fmla="*/ 66 h 146"/>
                                <a:gd name="T48" fmla="*/ 13 w 97"/>
                                <a:gd name="T49" fmla="*/ 59 h 146"/>
                                <a:gd name="T50" fmla="*/ 5 w 97"/>
                                <a:gd name="T51" fmla="*/ 38 h 146"/>
                                <a:gd name="T52" fmla="*/ 16 w 97"/>
                                <a:gd name="T53" fmla="*/ 11 h 146"/>
                                <a:gd name="T54" fmla="*/ 49 w 97"/>
                                <a:gd name="T55" fmla="*/ 0 h 146"/>
                                <a:gd name="T56" fmla="*/ 81 w 97"/>
                                <a:gd name="T57" fmla="*/ 11 h 146"/>
                                <a:gd name="T58" fmla="*/ 92 w 97"/>
                                <a:gd name="T59" fmla="*/ 36 h 146"/>
                                <a:gd name="T60" fmla="*/ 85 w 97"/>
                                <a:gd name="T61" fmla="*/ 57 h 146"/>
                                <a:gd name="T62" fmla="*/ 74 w 97"/>
                                <a:gd name="T63" fmla="*/ 66 h 146"/>
                                <a:gd name="T64" fmla="*/ 88 w 97"/>
                                <a:gd name="T65" fmla="*/ 75 h 146"/>
                                <a:gd name="T66" fmla="*/ 97 w 97"/>
                                <a:gd name="T67" fmla="*/ 101 h 146"/>
                                <a:gd name="T68" fmla="*/ 84 w 97"/>
                                <a:gd name="T69" fmla="*/ 133 h 146"/>
                                <a:gd name="T70" fmla="*/ 49 w 97"/>
                                <a:gd name="T71" fmla="*/ 146 h 146"/>
                                <a:gd name="T72" fmla="*/ 14 w 97"/>
                                <a:gd name="T73" fmla="*/ 134 h 146"/>
                                <a:gd name="T74" fmla="*/ 0 w 97"/>
                                <a:gd name="T75" fmla="*/ 102 h 146"/>
                                <a:gd name="T76" fmla="*/ 6 w 97"/>
                                <a:gd name="T77" fmla="*/ 80 h 146"/>
                                <a:gd name="T78" fmla="*/ 24 w 97"/>
                                <a:gd name="T79" fmla="*/ 66 h 146"/>
                                <a:gd name="T80" fmla="*/ 24 w 97"/>
                                <a:gd name="T81" fmla="*/ 66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97" h="146">
                                  <a:moveTo>
                                    <a:pt x="48" y="59"/>
                                  </a:moveTo>
                                  <a:lnTo>
                                    <a:pt x="48" y="59"/>
                                  </a:lnTo>
                                  <a:cubicBezTo>
                                    <a:pt x="56" y="59"/>
                                    <a:pt x="62" y="57"/>
                                    <a:pt x="67" y="53"/>
                                  </a:cubicBezTo>
                                  <a:cubicBezTo>
                                    <a:pt x="71" y="49"/>
                                    <a:pt x="73" y="43"/>
                                    <a:pt x="73" y="37"/>
                                  </a:cubicBezTo>
                                  <a:cubicBezTo>
                                    <a:pt x="73" y="32"/>
                                    <a:pt x="71" y="27"/>
                                    <a:pt x="67" y="23"/>
                                  </a:cubicBezTo>
                                  <a:cubicBezTo>
                                    <a:pt x="63" y="18"/>
                                    <a:pt x="56" y="16"/>
                                    <a:pt x="48" y="16"/>
                                  </a:cubicBezTo>
                                  <a:cubicBezTo>
                                    <a:pt x="39" y="16"/>
                                    <a:pt x="33" y="18"/>
                                    <a:pt x="29" y="23"/>
                                  </a:cubicBezTo>
                                  <a:cubicBezTo>
                                    <a:pt x="25" y="27"/>
                                    <a:pt x="24" y="32"/>
                                    <a:pt x="24" y="38"/>
                                  </a:cubicBezTo>
                                  <a:cubicBezTo>
                                    <a:pt x="24" y="45"/>
                                    <a:pt x="26" y="50"/>
                                    <a:pt x="31" y="54"/>
                                  </a:cubicBezTo>
                                  <a:cubicBezTo>
                                    <a:pt x="36" y="58"/>
                                    <a:pt x="42" y="59"/>
                                    <a:pt x="48" y="59"/>
                                  </a:cubicBezTo>
                                  <a:lnTo>
                                    <a:pt x="48" y="59"/>
                                  </a:lnTo>
                                  <a:close/>
                                  <a:moveTo>
                                    <a:pt x="49" y="129"/>
                                  </a:moveTo>
                                  <a:lnTo>
                                    <a:pt x="49" y="129"/>
                                  </a:lnTo>
                                  <a:cubicBezTo>
                                    <a:pt x="58" y="129"/>
                                    <a:pt x="65" y="127"/>
                                    <a:pt x="70" y="123"/>
                                  </a:cubicBezTo>
                                  <a:cubicBezTo>
                                    <a:pt x="75" y="118"/>
                                    <a:pt x="78" y="112"/>
                                    <a:pt x="78" y="103"/>
                                  </a:cubicBezTo>
                                  <a:cubicBezTo>
                                    <a:pt x="78" y="94"/>
                                    <a:pt x="75" y="87"/>
                                    <a:pt x="70" y="82"/>
                                  </a:cubicBezTo>
                                  <a:cubicBezTo>
                                    <a:pt x="64" y="77"/>
                                    <a:pt x="57" y="75"/>
                                    <a:pt x="48" y="75"/>
                                  </a:cubicBezTo>
                                  <a:cubicBezTo>
                                    <a:pt x="40" y="75"/>
                                    <a:pt x="33" y="77"/>
                                    <a:pt x="27" y="82"/>
                                  </a:cubicBezTo>
                                  <a:cubicBezTo>
                                    <a:pt x="22" y="87"/>
                                    <a:pt x="19" y="94"/>
                                    <a:pt x="19" y="102"/>
                                  </a:cubicBezTo>
                                  <a:cubicBezTo>
                                    <a:pt x="19" y="110"/>
                                    <a:pt x="22" y="116"/>
                                    <a:pt x="27" y="121"/>
                                  </a:cubicBezTo>
                                  <a:cubicBezTo>
                                    <a:pt x="32" y="127"/>
                                    <a:pt x="39" y="129"/>
                                    <a:pt x="49" y="129"/>
                                  </a:cubicBezTo>
                                  <a:lnTo>
                                    <a:pt x="49" y="129"/>
                                  </a:lnTo>
                                  <a:close/>
                                  <a:moveTo>
                                    <a:pt x="24" y="66"/>
                                  </a:moveTo>
                                  <a:lnTo>
                                    <a:pt x="24" y="66"/>
                                  </a:lnTo>
                                  <a:cubicBezTo>
                                    <a:pt x="19" y="64"/>
                                    <a:pt x="15" y="62"/>
                                    <a:pt x="13" y="59"/>
                                  </a:cubicBezTo>
                                  <a:cubicBezTo>
                                    <a:pt x="7" y="54"/>
                                    <a:pt x="5" y="47"/>
                                    <a:pt x="5" y="38"/>
                                  </a:cubicBezTo>
                                  <a:cubicBezTo>
                                    <a:pt x="5" y="28"/>
                                    <a:pt x="9" y="19"/>
                                    <a:pt x="16" y="11"/>
                                  </a:cubicBezTo>
                                  <a:cubicBezTo>
                                    <a:pt x="24" y="4"/>
                                    <a:pt x="35" y="0"/>
                                    <a:pt x="49" y="0"/>
                                  </a:cubicBezTo>
                                  <a:cubicBezTo>
                                    <a:pt x="62" y="0"/>
                                    <a:pt x="73" y="3"/>
                                    <a:pt x="81" y="11"/>
                                  </a:cubicBezTo>
                                  <a:cubicBezTo>
                                    <a:pt x="88" y="18"/>
                                    <a:pt x="92" y="26"/>
                                    <a:pt x="92" y="36"/>
                                  </a:cubicBezTo>
                                  <a:cubicBezTo>
                                    <a:pt x="92" y="44"/>
                                    <a:pt x="90" y="52"/>
                                    <a:pt x="85" y="57"/>
                                  </a:cubicBezTo>
                                  <a:cubicBezTo>
                                    <a:pt x="83" y="60"/>
                                    <a:pt x="79" y="63"/>
                                    <a:pt x="74" y="66"/>
                                  </a:cubicBezTo>
                                  <a:cubicBezTo>
                                    <a:pt x="80" y="69"/>
                                    <a:pt x="84" y="72"/>
                                    <a:pt x="88" y="75"/>
                                  </a:cubicBezTo>
                                  <a:cubicBezTo>
                                    <a:pt x="94" y="82"/>
                                    <a:pt x="97" y="90"/>
                                    <a:pt x="97" y="101"/>
                                  </a:cubicBezTo>
                                  <a:cubicBezTo>
                                    <a:pt x="97" y="113"/>
                                    <a:pt x="93" y="124"/>
                                    <a:pt x="84" y="133"/>
                                  </a:cubicBezTo>
                                  <a:cubicBezTo>
                                    <a:pt x="76" y="141"/>
                                    <a:pt x="64" y="146"/>
                                    <a:pt x="49" y="146"/>
                                  </a:cubicBezTo>
                                  <a:cubicBezTo>
                                    <a:pt x="35" y="146"/>
                                    <a:pt x="24" y="142"/>
                                    <a:pt x="14" y="134"/>
                                  </a:cubicBezTo>
                                  <a:cubicBezTo>
                                    <a:pt x="5" y="127"/>
                                    <a:pt x="0" y="116"/>
                                    <a:pt x="0" y="102"/>
                                  </a:cubicBezTo>
                                  <a:cubicBezTo>
                                    <a:pt x="0" y="94"/>
                                    <a:pt x="2" y="86"/>
                                    <a:pt x="6" y="80"/>
                                  </a:cubicBezTo>
                                  <a:cubicBezTo>
                                    <a:pt x="10" y="74"/>
                                    <a:pt x="16" y="70"/>
                                    <a:pt x="24" y="66"/>
                                  </a:cubicBezTo>
                                  <a:lnTo>
                                    <a:pt x="24" y="66"/>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59" name="Freeform 516"/>
                          <wps:cNvSpPr>
                            <a:spLocks noEditPoints="1"/>
                          </wps:cNvSpPr>
                          <wps:spPr bwMode="auto">
                            <a:xfrm>
                              <a:off x="6583" y="3310"/>
                              <a:ext cx="77" cy="115"/>
                            </a:xfrm>
                            <a:custGeom>
                              <a:avLst/>
                              <a:gdLst>
                                <a:gd name="T0" fmla="*/ 48 w 97"/>
                                <a:gd name="T1" fmla="*/ 0 h 145"/>
                                <a:gd name="T2" fmla="*/ 48 w 97"/>
                                <a:gd name="T3" fmla="*/ 0 h 145"/>
                                <a:gd name="T4" fmla="*/ 88 w 97"/>
                                <a:gd name="T5" fmla="*/ 23 h 145"/>
                                <a:gd name="T6" fmla="*/ 97 w 97"/>
                                <a:gd name="T7" fmla="*/ 71 h 145"/>
                                <a:gd name="T8" fmla="*/ 88 w 97"/>
                                <a:gd name="T9" fmla="*/ 118 h 145"/>
                                <a:gd name="T10" fmla="*/ 48 w 97"/>
                                <a:gd name="T11" fmla="*/ 145 h 145"/>
                                <a:gd name="T12" fmla="*/ 10 w 97"/>
                                <a:gd name="T13" fmla="*/ 123 h 145"/>
                                <a:gd name="T14" fmla="*/ 0 w 97"/>
                                <a:gd name="T15" fmla="*/ 74 h 145"/>
                                <a:gd name="T16" fmla="*/ 6 w 97"/>
                                <a:gd name="T17" fmla="*/ 32 h 145"/>
                                <a:gd name="T18" fmla="*/ 48 w 97"/>
                                <a:gd name="T19" fmla="*/ 0 h 145"/>
                                <a:gd name="T20" fmla="*/ 48 w 97"/>
                                <a:gd name="T21" fmla="*/ 0 h 145"/>
                                <a:gd name="T22" fmla="*/ 48 w 97"/>
                                <a:gd name="T23" fmla="*/ 129 h 145"/>
                                <a:gd name="T24" fmla="*/ 48 w 97"/>
                                <a:gd name="T25" fmla="*/ 129 h 145"/>
                                <a:gd name="T26" fmla="*/ 70 w 97"/>
                                <a:gd name="T27" fmla="*/ 117 h 145"/>
                                <a:gd name="T28" fmla="*/ 78 w 97"/>
                                <a:gd name="T29" fmla="*/ 71 h 145"/>
                                <a:gd name="T30" fmla="*/ 72 w 97"/>
                                <a:gd name="T31" fmla="*/ 32 h 145"/>
                                <a:gd name="T32" fmla="*/ 49 w 97"/>
                                <a:gd name="T33" fmla="*/ 16 h 145"/>
                                <a:gd name="T34" fmla="*/ 26 w 97"/>
                                <a:gd name="T35" fmla="*/ 31 h 145"/>
                                <a:gd name="T36" fmla="*/ 19 w 97"/>
                                <a:gd name="T37" fmla="*/ 74 h 145"/>
                                <a:gd name="T38" fmla="*/ 23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79" y="8"/>
                                    <a:pt x="88" y="23"/>
                                  </a:cubicBezTo>
                                  <a:cubicBezTo>
                                    <a:pt x="94" y="35"/>
                                    <a:pt x="97" y="50"/>
                                    <a:pt x="97" y="71"/>
                                  </a:cubicBezTo>
                                  <a:cubicBezTo>
                                    <a:pt x="97" y="90"/>
                                    <a:pt x="94" y="106"/>
                                    <a:pt x="88" y="118"/>
                                  </a:cubicBezTo>
                                  <a:cubicBezTo>
                                    <a:pt x="80" y="136"/>
                                    <a:pt x="67" y="145"/>
                                    <a:pt x="48" y="145"/>
                                  </a:cubicBezTo>
                                  <a:cubicBezTo>
                                    <a:pt x="31" y="145"/>
                                    <a:pt x="18" y="138"/>
                                    <a:pt x="10" y="123"/>
                                  </a:cubicBezTo>
                                  <a:cubicBezTo>
                                    <a:pt x="3" y="111"/>
                                    <a:pt x="0" y="94"/>
                                    <a:pt x="0" y="74"/>
                                  </a:cubicBezTo>
                                  <a:cubicBezTo>
                                    <a:pt x="0" y="58"/>
                                    <a:pt x="2" y="44"/>
                                    <a:pt x="6" y="32"/>
                                  </a:cubicBezTo>
                                  <a:cubicBezTo>
                                    <a:pt x="14" y="11"/>
                                    <a:pt x="28" y="0"/>
                                    <a:pt x="48" y="0"/>
                                  </a:cubicBezTo>
                                  <a:lnTo>
                                    <a:pt x="48" y="0"/>
                                  </a:lnTo>
                                  <a:close/>
                                  <a:moveTo>
                                    <a:pt x="48" y="129"/>
                                  </a:moveTo>
                                  <a:lnTo>
                                    <a:pt x="48" y="129"/>
                                  </a:lnTo>
                                  <a:cubicBezTo>
                                    <a:pt x="57" y="129"/>
                                    <a:pt x="64" y="125"/>
                                    <a:pt x="70" y="117"/>
                                  </a:cubicBezTo>
                                  <a:cubicBezTo>
                                    <a:pt x="75" y="109"/>
                                    <a:pt x="78" y="94"/>
                                    <a:pt x="78" y="71"/>
                                  </a:cubicBezTo>
                                  <a:cubicBezTo>
                                    <a:pt x="78" y="55"/>
                                    <a:pt x="76" y="42"/>
                                    <a:pt x="72" y="32"/>
                                  </a:cubicBezTo>
                                  <a:cubicBezTo>
                                    <a:pt x="68" y="21"/>
                                    <a:pt x="60" y="16"/>
                                    <a:pt x="49" y="16"/>
                                  </a:cubicBezTo>
                                  <a:cubicBezTo>
                                    <a:pt x="39" y="16"/>
                                    <a:pt x="31" y="21"/>
                                    <a:pt x="26" y="31"/>
                                  </a:cubicBezTo>
                                  <a:cubicBezTo>
                                    <a:pt x="21" y="41"/>
                                    <a:pt x="19" y="55"/>
                                    <a:pt x="19" y="74"/>
                                  </a:cubicBezTo>
                                  <a:cubicBezTo>
                                    <a:pt x="19" y="89"/>
                                    <a:pt x="20" y="100"/>
                                    <a:pt x="23" y="109"/>
                                  </a:cubicBezTo>
                                  <a:cubicBezTo>
                                    <a:pt x="28" y="123"/>
                                    <a:pt x="36"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60" name="Freeform 517"/>
                          <wps:cNvSpPr>
                            <a:spLocks/>
                          </wps:cNvSpPr>
                          <wps:spPr bwMode="auto">
                            <a:xfrm>
                              <a:off x="6681" y="3405"/>
                              <a:ext cx="16" cy="41"/>
                            </a:xfrm>
                            <a:custGeom>
                              <a:avLst/>
                              <a:gdLst>
                                <a:gd name="T0" fmla="*/ 0 w 21"/>
                                <a:gd name="T1" fmla="*/ 42 h 52"/>
                                <a:gd name="T2" fmla="*/ 0 w 21"/>
                                <a:gd name="T3" fmla="*/ 42 h 52"/>
                                <a:gd name="T4" fmla="*/ 9 w 21"/>
                                <a:gd name="T5" fmla="*/ 33 h 52"/>
                                <a:gd name="T6" fmla="*/ 11 w 21"/>
                                <a:gd name="T7" fmla="*/ 24 h 52"/>
                                <a:gd name="T8" fmla="*/ 11 w 21"/>
                                <a:gd name="T9" fmla="*/ 23 h 52"/>
                                <a:gd name="T10" fmla="*/ 11 w 21"/>
                                <a:gd name="T11" fmla="*/ 22 h 52"/>
                                <a:gd name="T12" fmla="*/ 0 w 21"/>
                                <a:gd name="T13" fmla="*/ 22 h 52"/>
                                <a:gd name="T14" fmla="*/ 0 w 21"/>
                                <a:gd name="T15" fmla="*/ 0 h 52"/>
                                <a:gd name="T16" fmla="*/ 21 w 21"/>
                                <a:gd name="T17" fmla="*/ 0 h 52"/>
                                <a:gd name="T18" fmla="*/ 21 w 21"/>
                                <a:gd name="T19" fmla="*/ 20 h 52"/>
                                <a:gd name="T20" fmla="*/ 16 w 21"/>
                                <a:gd name="T21" fmla="*/ 41 h 52"/>
                                <a:gd name="T22" fmla="*/ 0 w 21"/>
                                <a:gd name="T23" fmla="*/ 52 h 52"/>
                                <a:gd name="T24" fmla="*/ 0 w 21"/>
                                <a:gd name="T25" fmla="*/ 42 h 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1" h="52">
                                  <a:moveTo>
                                    <a:pt x="0" y="42"/>
                                  </a:moveTo>
                                  <a:lnTo>
                                    <a:pt x="0" y="42"/>
                                  </a:lnTo>
                                  <a:cubicBezTo>
                                    <a:pt x="4" y="41"/>
                                    <a:pt x="8" y="38"/>
                                    <a:pt x="9" y="33"/>
                                  </a:cubicBezTo>
                                  <a:cubicBezTo>
                                    <a:pt x="10" y="30"/>
                                    <a:pt x="11" y="27"/>
                                    <a:pt x="11" y="24"/>
                                  </a:cubicBezTo>
                                  <a:cubicBezTo>
                                    <a:pt x="11" y="24"/>
                                    <a:pt x="11" y="23"/>
                                    <a:pt x="11" y="23"/>
                                  </a:cubicBezTo>
                                  <a:cubicBezTo>
                                    <a:pt x="11" y="22"/>
                                    <a:pt x="11" y="22"/>
                                    <a:pt x="11" y="22"/>
                                  </a:cubicBezTo>
                                  <a:lnTo>
                                    <a:pt x="0" y="22"/>
                                  </a:lnTo>
                                  <a:lnTo>
                                    <a:pt x="0" y="0"/>
                                  </a:lnTo>
                                  <a:lnTo>
                                    <a:pt x="21" y="0"/>
                                  </a:lnTo>
                                  <a:lnTo>
                                    <a:pt x="21" y="20"/>
                                  </a:lnTo>
                                  <a:cubicBezTo>
                                    <a:pt x="21" y="28"/>
                                    <a:pt x="19" y="35"/>
                                    <a:pt x="16" y="41"/>
                                  </a:cubicBezTo>
                                  <a:cubicBezTo>
                                    <a:pt x="13" y="46"/>
                                    <a:pt x="8" y="50"/>
                                    <a:pt x="0" y="52"/>
                                  </a:cubicBezTo>
                                  <a:lnTo>
                                    <a:pt x="0" y="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61" name="Freeform 518"/>
                          <wps:cNvSpPr>
                            <a:spLocks/>
                          </wps:cNvSpPr>
                          <wps:spPr bwMode="auto">
                            <a:xfrm>
                              <a:off x="6761" y="3310"/>
                              <a:ext cx="78" cy="113"/>
                            </a:xfrm>
                            <a:custGeom>
                              <a:avLst/>
                              <a:gdLst>
                                <a:gd name="T0" fmla="*/ 0 w 98"/>
                                <a:gd name="T1" fmla="*/ 142 h 142"/>
                                <a:gd name="T2" fmla="*/ 0 w 98"/>
                                <a:gd name="T3" fmla="*/ 142 h 142"/>
                                <a:gd name="T4" fmla="*/ 8 w 98"/>
                                <a:gd name="T5" fmla="*/ 110 h 142"/>
                                <a:gd name="T6" fmla="*/ 33 w 98"/>
                                <a:gd name="T7" fmla="*/ 85 h 142"/>
                                <a:gd name="T8" fmla="*/ 52 w 98"/>
                                <a:gd name="T9" fmla="*/ 74 h 142"/>
                                <a:gd name="T10" fmla="*/ 70 w 98"/>
                                <a:gd name="T11" fmla="*/ 62 h 142"/>
                                <a:gd name="T12" fmla="*/ 78 w 98"/>
                                <a:gd name="T13" fmla="*/ 43 h 142"/>
                                <a:gd name="T14" fmla="*/ 71 w 98"/>
                                <a:gd name="T15" fmla="*/ 23 h 142"/>
                                <a:gd name="T16" fmla="*/ 51 w 98"/>
                                <a:gd name="T17" fmla="*/ 16 h 142"/>
                                <a:gd name="T18" fmla="*/ 26 w 98"/>
                                <a:gd name="T19" fmla="*/ 30 h 142"/>
                                <a:gd name="T20" fmla="*/ 22 w 98"/>
                                <a:gd name="T21" fmla="*/ 50 h 142"/>
                                <a:gd name="T22" fmla="*/ 4 w 98"/>
                                <a:gd name="T23" fmla="*/ 50 h 142"/>
                                <a:gd name="T24" fmla="*/ 10 w 98"/>
                                <a:gd name="T25" fmla="*/ 20 h 142"/>
                                <a:gd name="T26" fmla="*/ 51 w 98"/>
                                <a:gd name="T27" fmla="*/ 0 h 142"/>
                                <a:gd name="T28" fmla="*/ 87 w 98"/>
                                <a:gd name="T29" fmla="*/ 13 h 142"/>
                                <a:gd name="T30" fmla="*/ 98 w 98"/>
                                <a:gd name="T31" fmla="*/ 42 h 142"/>
                                <a:gd name="T32" fmla="*/ 86 w 98"/>
                                <a:gd name="T33" fmla="*/ 71 h 142"/>
                                <a:gd name="T34" fmla="*/ 61 w 98"/>
                                <a:gd name="T35" fmla="*/ 88 h 142"/>
                                <a:gd name="T36" fmla="*/ 48 w 98"/>
                                <a:gd name="T37" fmla="*/ 96 h 142"/>
                                <a:gd name="T38" fmla="*/ 32 w 98"/>
                                <a:gd name="T39" fmla="*/ 106 h 142"/>
                                <a:gd name="T40" fmla="*/ 20 w 98"/>
                                <a:gd name="T41" fmla="*/ 125 h 142"/>
                                <a:gd name="T42" fmla="*/ 97 w 98"/>
                                <a:gd name="T43" fmla="*/ 125 h 142"/>
                                <a:gd name="T44" fmla="*/ 97 w 98"/>
                                <a:gd name="T45" fmla="*/ 142 h 142"/>
                                <a:gd name="T46" fmla="*/ 0 w 98"/>
                                <a:gd name="T47"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8" h="142">
                                  <a:moveTo>
                                    <a:pt x="0" y="142"/>
                                  </a:moveTo>
                                  <a:lnTo>
                                    <a:pt x="0" y="142"/>
                                  </a:lnTo>
                                  <a:cubicBezTo>
                                    <a:pt x="1" y="129"/>
                                    <a:pt x="3" y="119"/>
                                    <a:pt x="8" y="110"/>
                                  </a:cubicBezTo>
                                  <a:cubicBezTo>
                                    <a:pt x="12" y="101"/>
                                    <a:pt x="21" y="93"/>
                                    <a:pt x="33" y="85"/>
                                  </a:cubicBezTo>
                                  <a:lnTo>
                                    <a:pt x="52" y="74"/>
                                  </a:lnTo>
                                  <a:cubicBezTo>
                                    <a:pt x="61" y="69"/>
                                    <a:pt x="67" y="65"/>
                                    <a:pt x="70" y="62"/>
                                  </a:cubicBezTo>
                                  <a:cubicBezTo>
                                    <a:pt x="75" y="56"/>
                                    <a:pt x="78" y="50"/>
                                    <a:pt x="78" y="43"/>
                                  </a:cubicBezTo>
                                  <a:cubicBezTo>
                                    <a:pt x="78" y="35"/>
                                    <a:pt x="76" y="28"/>
                                    <a:pt x="71" y="23"/>
                                  </a:cubicBezTo>
                                  <a:cubicBezTo>
                                    <a:pt x="66" y="18"/>
                                    <a:pt x="59" y="16"/>
                                    <a:pt x="51" y="16"/>
                                  </a:cubicBezTo>
                                  <a:cubicBezTo>
                                    <a:pt x="39" y="16"/>
                                    <a:pt x="30" y="21"/>
                                    <a:pt x="26" y="30"/>
                                  </a:cubicBezTo>
                                  <a:cubicBezTo>
                                    <a:pt x="23" y="35"/>
                                    <a:pt x="22" y="42"/>
                                    <a:pt x="22" y="50"/>
                                  </a:cubicBezTo>
                                  <a:lnTo>
                                    <a:pt x="4" y="50"/>
                                  </a:lnTo>
                                  <a:cubicBezTo>
                                    <a:pt x="4" y="38"/>
                                    <a:pt x="6" y="28"/>
                                    <a:pt x="10" y="20"/>
                                  </a:cubicBezTo>
                                  <a:cubicBezTo>
                                    <a:pt x="18" y="7"/>
                                    <a:pt x="32" y="0"/>
                                    <a:pt x="51" y="0"/>
                                  </a:cubicBezTo>
                                  <a:cubicBezTo>
                                    <a:pt x="67" y="0"/>
                                    <a:pt x="79" y="4"/>
                                    <a:pt x="87" y="13"/>
                                  </a:cubicBezTo>
                                  <a:cubicBezTo>
                                    <a:pt x="94" y="22"/>
                                    <a:pt x="98" y="31"/>
                                    <a:pt x="98" y="42"/>
                                  </a:cubicBezTo>
                                  <a:cubicBezTo>
                                    <a:pt x="98" y="53"/>
                                    <a:pt x="94" y="63"/>
                                    <a:pt x="86" y="71"/>
                                  </a:cubicBezTo>
                                  <a:cubicBezTo>
                                    <a:pt x="81" y="76"/>
                                    <a:pt x="73" y="81"/>
                                    <a:pt x="61" y="88"/>
                                  </a:cubicBezTo>
                                  <a:lnTo>
                                    <a:pt x="48" y="96"/>
                                  </a:lnTo>
                                  <a:cubicBezTo>
                                    <a:pt x="41" y="99"/>
                                    <a:pt x="36" y="103"/>
                                    <a:pt x="32" y="106"/>
                                  </a:cubicBezTo>
                                  <a:cubicBezTo>
                                    <a:pt x="26" y="111"/>
                                    <a:pt x="22" y="118"/>
                                    <a:pt x="20" y="125"/>
                                  </a:cubicBezTo>
                                  <a:lnTo>
                                    <a:pt x="97" y="125"/>
                                  </a:lnTo>
                                  <a:lnTo>
                                    <a:pt x="97" y="142"/>
                                  </a:lnTo>
                                  <a:lnTo>
                                    <a:pt x="0"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62" name="Freeform 519"/>
                          <wps:cNvSpPr>
                            <a:spLocks/>
                          </wps:cNvSpPr>
                          <wps:spPr bwMode="auto">
                            <a:xfrm>
                              <a:off x="6849" y="3310"/>
                              <a:ext cx="79" cy="115"/>
                            </a:xfrm>
                            <a:custGeom>
                              <a:avLst/>
                              <a:gdLst>
                                <a:gd name="T0" fmla="*/ 48 w 99"/>
                                <a:gd name="T1" fmla="*/ 145 h 145"/>
                                <a:gd name="T2" fmla="*/ 48 w 99"/>
                                <a:gd name="T3" fmla="*/ 145 h 145"/>
                                <a:gd name="T4" fmla="*/ 12 w 99"/>
                                <a:gd name="T5" fmla="*/ 132 h 145"/>
                                <a:gd name="T6" fmla="*/ 0 w 99"/>
                                <a:gd name="T7" fmla="*/ 98 h 145"/>
                                <a:gd name="T8" fmla="*/ 19 w 99"/>
                                <a:gd name="T9" fmla="*/ 98 h 145"/>
                                <a:gd name="T10" fmla="*/ 24 w 99"/>
                                <a:gd name="T11" fmla="*/ 118 h 145"/>
                                <a:gd name="T12" fmla="*/ 49 w 99"/>
                                <a:gd name="T13" fmla="*/ 129 h 145"/>
                                <a:gd name="T14" fmla="*/ 72 w 99"/>
                                <a:gd name="T15" fmla="*/ 122 h 145"/>
                                <a:gd name="T16" fmla="*/ 80 w 99"/>
                                <a:gd name="T17" fmla="*/ 102 h 145"/>
                                <a:gd name="T18" fmla="*/ 71 w 99"/>
                                <a:gd name="T19" fmla="*/ 82 h 145"/>
                                <a:gd name="T20" fmla="*/ 46 w 99"/>
                                <a:gd name="T21" fmla="*/ 76 h 145"/>
                                <a:gd name="T22" fmla="*/ 43 w 99"/>
                                <a:gd name="T23" fmla="*/ 76 h 145"/>
                                <a:gd name="T24" fmla="*/ 39 w 99"/>
                                <a:gd name="T25" fmla="*/ 76 h 145"/>
                                <a:gd name="T26" fmla="*/ 39 w 99"/>
                                <a:gd name="T27" fmla="*/ 61 h 145"/>
                                <a:gd name="T28" fmla="*/ 44 w 99"/>
                                <a:gd name="T29" fmla="*/ 61 h 145"/>
                                <a:gd name="T30" fmla="*/ 48 w 99"/>
                                <a:gd name="T31" fmla="*/ 61 h 145"/>
                                <a:gd name="T32" fmla="*/ 64 w 99"/>
                                <a:gd name="T33" fmla="*/ 58 h 145"/>
                                <a:gd name="T34" fmla="*/ 75 w 99"/>
                                <a:gd name="T35" fmla="*/ 38 h 145"/>
                                <a:gd name="T36" fmla="*/ 68 w 99"/>
                                <a:gd name="T37" fmla="*/ 22 h 145"/>
                                <a:gd name="T38" fmla="*/ 50 w 99"/>
                                <a:gd name="T39" fmla="*/ 16 h 145"/>
                                <a:gd name="T40" fmla="*/ 26 w 99"/>
                                <a:gd name="T41" fmla="*/ 28 h 145"/>
                                <a:gd name="T42" fmla="*/ 22 w 99"/>
                                <a:gd name="T43" fmla="*/ 47 h 145"/>
                                <a:gd name="T44" fmla="*/ 4 w 99"/>
                                <a:gd name="T45" fmla="*/ 47 h 145"/>
                                <a:gd name="T46" fmla="*/ 10 w 99"/>
                                <a:gd name="T47" fmla="*/ 20 h 145"/>
                                <a:gd name="T48" fmla="*/ 49 w 99"/>
                                <a:gd name="T49" fmla="*/ 0 h 145"/>
                                <a:gd name="T50" fmla="*/ 82 w 99"/>
                                <a:gd name="T51" fmla="*/ 10 h 145"/>
                                <a:gd name="T52" fmla="*/ 94 w 99"/>
                                <a:gd name="T53" fmla="*/ 38 h 145"/>
                                <a:gd name="T54" fmla="*/ 87 w 99"/>
                                <a:gd name="T55" fmla="*/ 59 h 145"/>
                                <a:gd name="T56" fmla="*/ 76 w 99"/>
                                <a:gd name="T57" fmla="*/ 67 h 145"/>
                                <a:gd name="T58" fmla="*/ 93 w 99"/>
                                <a:gd name="T59" fmla="*/ 78 h 145"/>
                                <a:gd name="T60" fmla="*/ 99 w 99"/>
                                <a:gd name="T61" fmla="*/ 100 h 145"/>
                                <a:gd name="T62" fmla="*/ 86 w 99"/>
                                <a:gd name="T63" fmla="*/ 133 h 145"/>
                                <a:gd name="T64" fmla="*/ 48 w 99"/>
                                <a:gd name="T65" fmla="*/ 145 h 145"/>
                                <a:gd name="T66" fmla="*/ 48 w 99"/>
                                <a:gd name="T67" fmla="*/ 145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99" h="145">
                                  <a:moveTo>
                                    <a:pt x="48" y="145"/>
                                  </a:moveTo>
                                  <a:lnTo>
                                    <a:pt x="48" y="145"/>
                                  </a:lnTo>
                                  <a:cubicBezTo>
                                    <a:pt x="31" y="145"/>
                                    <a:pt x="19" y="141"/>
                                    <a:pt x="12" y="132"/>
                                  </a:cubicBezTo>
                                  <a:cubicBezTo>
                                    <a:pt x="4" y="122"/>
                                    <a:pt x="0" y="111"/>
                                    <a:pt x="0" y="98"/>
                                  </a:cubicBezTo>
                                  <a:lnTo>
                                    <a:pt x="19" y="98"/>
                                  </a:lnTo>
                                  <a:cubicBezTo>
                                    <a:pt x="20" y="107"/>
                                    <a:pt x="22" y="114"/>
                                    <a:pt x="24" y="118"/>
                                  </a:cubicBezTo>
                                  <a:cubicBezTo>
                                    <a:pt x="29" y="126"/>
                                    <a:pt x="37" y="129"/>
                                    <a:pt x="49" y="129"/>
                                  </a:cubicBezTo>
                                  <a:cubicBezTo>
                                    <a:pt x="58" y="129"/>
                                    <a:pt x="66" y="127"/>
                                    <a:pt x="72" y="122"/>
                                  </a:cubicBezTo>
                                  <a:cubicBezTo>
                                    <a:pt x="77" y="117"/>
                                    <a:pt x="80" y="110"/>
                                    <a:pt x="80" y="102"/>
                                  </a:cubicBezTo>
                                  <a:cubicBezTo>
                                    <a:pt x="80" y="93"/>
                                    <a:pt x="77" y="86"/>
                                    <a:pt x="71" y="82"/>
                                  </a:cubicBezTo>
                                  <a:cubicBezTo>
                                    <a:pt x="65" y="78"/>
                                    <a:pt x="57" y="76"/>
                                    <a:pt x="46" y="76"/>
                                  </a:cubicBezTo>
                                  <a:cubicBezTo>
                                    <a:pt x="45" y="76"/>
                                    <a:pt x="44" y="76"/>
                                    <a:pt x="43" y="76"/>
                                  </a:cubicBezTo>
                                  <a:cubicBezTo>
                                    <a:pt x="42" y="76"/>
                                    <a:pt x="40" y="76"/>
                                    <a:pt x="39" y="76"/>
                                  </a:cubicBezTo>
                                  <a:lnTo>
                                    <a:pt x="39" y="61"/>
                                  </a:lnTo>
                                  <a:cubicBezTo>
                                    <a:pt x="41" y="61"/>
                                    <a:pt x="42" y="61"/>
                                    <a:pt x="44" y="61"/>
                                  </a:cubicBezTo>
                                  <a:cubicBezTo>
                                    <a:pt x="45" y="61"/>
                                    <a:pt x="46" y="61"/>
                                    <a:pt x="48" y="61"/>
                                  </a:cubicBezTo>
                                  <a:cubicBezTo>
                                    <a:pt x="54" y="61"/>
                                    <a:pt x="60" y="60"/>
                                    <a:pt x="64" y="58"/>
                                  </a:cubicBezTo>
                                  <a:cubicBezTo>
                                    <a:pt x="72" y="54"/>
                                    <a:pt x="75" y="48"/>
                                    <a:pt x="75" y="38"/>
                                  </a:cubicBezTo>
                                  <a:cubicBezTo>
                                    <a:pt x="75" y="31"/>
                                    <a:pt x="73" y="26"/>
                                    <a:pt x="68" y="22"/>
                                  </a:cubicBezTo>
                                  <a:cubicBezTo>
                                    <a:pt x="63" y="18"/>
                                    <a:pt x="57" y="16"/>
                                    <a:pt x="50" y="16"/>
                                  </a:cubicBezTo>
                                  <a:cubicBezTo>
                                    <a:pt x="39" y="16"/>
                                    <a:pt x="30" y="20"/>
                                    <a:pt x="26" y="28"/>
                                  </a:cubicBezTo>
                                  <a:cubicBezTo>
                                    <a:pt x="23" y="32"/>
                                    <a:pt x="22" y="39"/>
                                    <a:pt x="22" y="47"/>
                                  </a:cubicBezTo>
                                  <a:lnTo>
                                    <a:pt x="4" y="47"/>
                                  </a:lnTo>
                                  <a:cubicBezTo>
                                    <a:pt x="4" y="36"/>
                                    <a:pt x="6" y="27"/>
                                    <a:pt x="10" y="20"/>
                                  </a:cubicBezTo>
                                  <a:cubicBezTo>
                                    <a:pt x="18" y="7"/>
                                    <a:pt x="30" y="0"/>
                                    <a:pt x="49" y="0"/>
                                  </a:cubicBezTo>
                                  <a:cubicBezTo>
                                    <a:pt x="63" y="0"/>
                                    <a:pt x="74" y="3"/>
                                    <a:pt x="82" y="10"/>
                                  </a:cubicBezTo>
                                  <a:cubicBezTo>
                                    <a:pt x="90" y="16"/>
                                    <a:pt x="94" y="25"/>
                                    <a:pt x="94" y="38"/>
                                  </a:cubicBezTo>
                                  <a:cubicBezTo>
                                    <a:pt x="94" y="46"/>
                                    <a:pt x="91" y="53"/>
                                    <a:pt x="87" y="59"/>
                                  </a:cubicBezTo>
                                  <a:cubicBezTo>
                                    <a:pt x="84" y="62"/>
                                    <a:pt x="80" y="65"/>
                                    <a:pt x="76" y="67"/>
                                  </a:cubicBezTo>
                                  <a:cubicBezTo>
                                    <a:pt x="83" y="69"/>
                                    <a:pt x="89" y="73"/>
                                    <a:pt x="93" y="78"/>
                                  </a:cubicBezTo>
                                  <a:cubicBezTo>
                                    <a:pt x="97" y="84"/>
                                    <a:pt x="99" y="91"/>
                                    <a:pt x="99" y="100"/>
                                  </a:cubicBezTo>
                                  <a:cubicBezTo>
                                    <a:pt x="99" y="113"/>
                                    <a:pt x="95" y="124"/>
                                    <a:pt x="86" y="133"/>
                                  </a:cubicBezTo>
                                  <a:cubicBezTo>
                                    <a:pt x="77" y="141"/>
                                    <a:pt x="64" y="145"/>
                                    <a:pt x="48" y="145"/>
                                  </a:cubicBezTo>
                                  <a:lnTo>
                                    <a:pt x="48" y="145"/>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63" name="Freeform 520"/>
                          <wps:cNvSpPr>
                            <a:spLocks/>
                          </wps:cNvSpPr>
                          <wps:spPr bwMode="auto">
                            <a:xfrm>
                              <a:off x="6949" y="3405"/>
                              <a:ext cx="16" cy="18"/>
                            </a:xfrm>
                            <a:custGeom>
                              <a:avLst/>
                              <a:gdLst>
                                <a:gd name="T0" fmla="*/ 0 w 20"/>
                                <a:gd name="T1" fmla="*/ 0 h 22"/>
                                <a:gd name="T2" fmla="*/ 0 w 20"/>
                                <a:gd name="T3" fmla="*/ 0 h 22"/>
                                <a:gd name="T4" fmla="*/ 20 w 20"/>
                                <a:gd name="T5" fmla="*/ 0 h 22"/>
                                <a:gd name="T6" fmla="*/ 20 w 20"/>
                                <a:gd name="T7" fmla="*/ 22 h 22"/>
                                <a:gd name="T8" fmla="*/ 0 w 20"/>
                                <a:gd name="T9" fmla="*/ 22 h 22"/>
                                <a:gd name="T10" fmla="*/ 0 w 20"/>
                                <a:gd name="T11" fmla="*/ 0 h 22"/>
                              </a:gdLst>
                              <a:ahLst/>
                              <a:cxnLst>
                                <a:cxn ang="0">
                                  <a:pos x="T0" y="T1"/>
                                </a:cxn>
                                <a:cxn ang="0">
                                  <a:pos x="T2" y="T3"/>
                                </a:cxn>
                                <a:cxn ang="0">
                                  <a:pos x="T4" y="T5"/>
                                </a:cxn>
                                <a:cxn ang="0">
                                  <a:pos x="T6" y="T7"/>
                                </a:cxn>
                                <a:cxn ang="0">
                                  <a:pos x="T8" y="T9"/>
                                </a:cxn>
                                <a:cxn ang="0">
                                  <a:pos x="T10" y="T11"/>
                                </a:cxn>
                              </a:cxnLst>
                              <a:rect l="0" t="0" r="r" b="b"/>
                              <a:pathLst>
                                <a:path w="20" h="22">
                                  <a:moveTo>
                                    <a:pt x="0" y="0"/>
                                  </a:moveTo>
                                  <a:lnTo>
                                    <a:pt x="0" y="0"/>
                                  </a:lnTo>
                                  <a:lnTo>
                                    <a:pt x="20" y="0"/>
                                  </a:lnTo>
                                  <a:lnTo>
                                    <a:pt x="20"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64" name="Freeform 521"/>
                          <wps:cNvSpPr>
                            <a:spLocks noEditPoints="1"/>
                          </wps:cNvSpPr>
                          <wps:spPr bwMode="auto">
                            <a:xfrm>
                              <a:off x="6985" y="3310"/>
                              <a:ext cx="77" cy="115"/>
                            </a:xfrm>
                            <a:custGeom>
                              <a:avLst/>
                              <a:gdLst>
                                <a:gd name="T0" fmla="*/ 48 w 98"/>
                                <a:gd name="T1" fmla="*/ 0 h 145"/>
                                <a:gd name="T2" fmla="*/ 48 w 98"/>
                                <a:gd name="T3" fmla="*/ 0 h 145"/>
                                <a:gd name="T4" fmla="*/ 88 w 98"/>
                                <a:gd name="T5" fmla="*/ 23 h 145"/>
                                <a:gd name="T6" fmla="*/ 98 w 98"/>
                                <a:gd name="T7" fmla="*/ 71 h 145"/>
                                <a:gd name="T8" fmla="*/ 89 w 98"/>
                                <a:gd name="T9" fmla="*/ 118 h 145"/>
                                <a:gd name="T10" fmla="*/ 48 w 98"/>
                                <a:gd name="T11" fmla="*/ 145 h 145"/>
                                <a:gd name="T12" fmla="*/ 10 w 98"/>
                                <a:gd name="T13" fmla="*/ 123 h 145"/>
                                <a:gd name="T14" fmla="*/ 0 w 98"/>
                                <a:gd name="T15" fmla="*/ 74 h 145"/>
                                <a:gd name="T16" fmla="*/ 6 w 98"/>
                                <a:gd name="T17" fmla="*/ 32 h 145"/>
                                <a:gd name="T18" fmla="*/ 48 w 98"/>
                                <a:gd name="T19" fmla="*/ 0 h 145"/>
                                <a:gd name="T20" fmla="*/ 48 w 98"/>
                                <a:gd name="T21" fmla="*/ 0 h 145"/>
                                <a:gd name="T22" fmla="*/ 48 w 98"/>
                                <a:gd name="T23" fmla="*/ 129 h 145"/>
                                <a:gd name="T24" fmla="*/ 48 w 98"/>
                                <a:gd name="T25" fmla="*/ 129 h 145"/>
                                <a:gd name="T26" fmla="*/ 70 w 98"/>
                                <a:gd name="T27" fmla="*/ 117 h 145"/>
                                <a:gd name="T28" fmla="*/ 78 w 98"/>
                                <a:gd name="T29" fmla="*/ 71 h 145"/>
                                <a:gd name="T30" fmla="*/ 73 w 98"/>
                                <a:gd name="T31" fmla="*/ 32 h 145"/>
                                <a:gd name="T32" fmla="*/ 50 w 98"/>
                                <a:gd name="T33" fmla="*/ 16 h 145"/>
                                <a:gd name="T34" fmla="*/ 27 w 98"/>
                                <a:gd name="T35" fmla="*/ 31 h 145"/>
                                <a:gd name="T36" fmla="*/ 19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8" y="0"/>
                                  </a:moveTo>
                                  <a:lnTo>
                                    <a:pt x="48" y="0"/>
                                  </a:lnTo>
                                  <a:cubicBezTo>
                                    <a:pt x="67" y="0"/>
                                    <a:pt x="80" y="8"/>
                                    <a:pt x="88" y="23"/>
                                  </a:cubicBezTo>
                                  <a:cubicBezTo>
                                    <a:pt x="94" y="35"/>
                                    <a:pt x="98" y="50"/>
                                    <a:pt x="98" y="71"/>
                                  </a:cubicBezTo>
                                  <a:cubicBezTo>
                                    <a:pt x="98" y="90"/>
                                    <a:pt x="95" y="106"/>
                                    <a:pt x="89" y="118"/>
                                  </a:cubicBezTo>
                                  <a:cubicBezTo>
                                    <a:pt x="81" y="136"/>
                                    <a:pt x="67" y="145"/>
                                    <a:pt x="48" y="145"/>
                                  </a:cubicBezTo>
                                  <a:cubicBezTo>
                                    <a:pt x="31" y="145"/>
                                    <a:pt x="19" y="138"/>
                                    <a:pt x="10" y="123"/>
                                  </a:cubicBezTo>
                                  <a:cubicBezTo>
                                    <a:pt x="4" y="111"/>
                                    <a:pt x="0" y="94"/>
                                    <a:pt x="0" y="74"/>
                                  </a:cubicBezTo>
                                  <a:cubicBezTo>
                                    <a:pt x="0" y="58"/>
                                    <a:pt x="2" y="44"/>
                                    <a:pt x="6" y="32"/>
                                  </a:cubicBezTo>
                                  <a:cubicBezTo>
                                    <a:pt x="14" y="11"/>
                                    <a:pt x="28" y="0"/>
                                    <a:pt x="48" y="0"/>
                                  </a:cubicBezTo>
                                  <a:lnTo>
                                    <a:pt x="48" y="0"/>
                                  </a:lnTo>
                                  <a:close/>
                                  <a:moveTo>
                                    <a:pt x="48" y="129"/>
                                  </a:moveTo>
                                  <a:lnTo>
                                    <a:pt x="48" y="129"/>
                                  </a:lnTo>
                                  <a:cubicBezTo>
                                    <a:pt x="57" y="129"/>
                                    <a:pt x="65" y="125"/>
                                    <a:pt x="70" y="117"/>
                                  </a:cubicBezTo>
                                  <a:cubicBezTo>
                                    <a:pt x="76" y="109"/>
                                    <a:pt x="78" y="94"/>
                                    <a:pt x="78" y="71"/>
                                  </a:cubicBezTo>
                                  <a:cubicBezTo>
                                    <a:pt x="78" y="55"/>
                                    <a:pt x="76" y="42"/>
                                    <a:pt x="73" y="32"/>
                                  </a:cubicBezTo>
                                  <a:cubicBezTo>
                                    <a:pt x="69" y="21"/>
                                    <a:pt x="61" y="16"/>
                                    <a:pt x="50" y="16"/>
                                  </a:cubicBezTo>
                                  <a:cubicBezTo>
                                    <a:pt x="39" y="16"/>
                                    <a:pt x="31" y="21"/>
                                    <a:pt x="27" y="31"/>
                                  </a:cubicBezTo>
                                  <a:cubicBezTo>
                                    <a:pt x="22" y="41"/>
                                    <a:pt x="19" y="55"/>
                                    <a:pt x="19" y="74"/>
                                  </a:cubicBezTo>
                                  <a:cubicBezTo>
                                    <a:pt x="19" y="89"/>
                                    <a:pt x="21" y="100"/>
                                    <a:pt x="24" y="109"/>
                                  </a:cubicBezTo>
                                  <a:cubicBezTo>
                                    <a:pt x="29" y="123"/>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65" name="Freeform 522"/>
                          <wps:cNvSpPr>
                            <a:spLocks noEditPoints="1"/>
                          </wps:cNvSpPr>
                          <wps:spPr bwMode="auto">
                            <a:xfrm>
                              <a:off x="7075" y="3310"/>
                              <a:ext cx="76" cy="115"/>
                            </a:xfrm>
                            <a:custGeom>
                              <a:avLst/>
                              <a:gdLst>
                                <a:gd name="T0" fmla="*/ 52 w 97"/>
                                <a:gd name="T1" fmla="*/ 0 h 145"/>
                                <a:gd name="T2" fmla="*/ 52 w 97"/>
                                <a:gd name="T3" fmla="*/ 0 h 145"/>
                                <a:gd name="T4" fmla="*/ 85 w 97"/>
                                <a:gd name="T5" fmla="*/ 12 h 145"/>
                                <a:gd name="T6" fmla="*/ 94 w 97"/>
                                <a:gd name="T7" fmla="*/ 37 h 145"/>
                                <a:gd name="T8" fmla="*/ 76 w 97"/>
                                <a:gd name="T9" fmla="*/ 37 h 145"/>
                                <a:gd name="T10" fmla="*/ 71 w 97"/>
                                <a:gd name="T11" fmla="*/ 24 h 145"/>
                                <a:gd name="T12" fmla="*/ 52 w 97"/>
                                <a:gd name="T13" fmla="*/ 15 h 145"/>
                                <a:gd name="T14" fmla="*/ 28 w 97"/>
                                <a:gd name="T15" fmla="*/ 29 h 145"/>
                                <a:gd name="T16" fmla="*/ 19 w 97"/>
                                <a:gd name="T17" fmla="*/ 68 h 145"/>
                                <a:gd name="T18" fmla="*/ 34 w 97"/>
                                <a:gd name="T19" fmla="*/ 55 h 145"/>
                                <a:gd name="T20" fmla="*/ 53 w 97"/>
                                <a:gd name="T21" fmla="*/ 51 h 145"/>
                                <a:gd name="T22" fmla="*/ 84 w 97"/>
                                <a:gd name="T23" fmla="*/ 62 h 145"/>
                                <a:gd name="T24" fmla="*/ 97 w 97"/>
                                <a:gd name="T25" fmla="*/ 96 h 145"/>
                                <a:gd name="T26" fmla="*/ 85 w 97"/>
                                <a:gd name="T27" fmla="*/ 130 h 145"/>
                                <a:gd name="T28" fmla="*/ 49 w 97"/>
                                <a:gd name="T29" fmla="*/ 145 h 145"/>
                                <a:gd name="T30" fmla="*/ 15 w 97"/>
                                <a:gd name="T31" fmla="*/ 130 h 145"/>
                                <a:gd name="T32" fmla="*/ 0 w 97"/>
                                <a:gd name="T33" fmla="*/ 79 h 145"/>
                                <a:gd name="T34" fmla="*/ 7 w 97"/>
                                <a:gd name="T35" fmla="*/ 35 h 145"/>
                                <a:gd name="T36" fmla="*/ 52 w 97"/>
                                <a:gd name="T37" fmla="*/ 0 h 145"/>
                                <a:gd name="T38" fmla="*/ 52 w 97"/>
                                <a:gd name="T39" fmla="*/ 0 h 145"/>
                                <a:gd name="T40" fmla="*/ 50 w 97"/>
                                <a:gd name="T41" fmla="*/ 129 h 145"/>
                                <a:gd name="T42" fmla="*/ 50 w 97"/>
                                <a:gd name="T43" fmla="*/ 129 h 145"/>
                                <a:gd name="T44" fmla="*/ 71 w 97"/>
                                <a:gd name="T45" fmla="*/ 120 h 145"/>
                                <a:gd name="T46" fmla="*/ 78 w 97"/>
                                <a:gd name="T47" fmla="*/ 98 h 145"/>
                                <a:gd name="T48" fmla="*/ 72 w 97"/>
                                <a:gd name="T49" fmla="*/ 77 h 145"/>
                                <a:gd name="T50" fmla="*/ 50 w 97"/>
                                <a:gd name="T51" fmla="*/ 67 h 145"/>
                                <a:gd name="T52" fmla="*/ 29 w 97"/>
                                <a:gd name="T53" fmla="*/ 75 h 145"/>
                                <a:gd name="T54" fmla="*/ 21 w 97"/>
                                <a:gd name="T55" fmla="*/ 98 h 145"/>
                                <a:gd name="T56" fmla="*/ 29 w 97"/>
                                <a:gd name="T57" fmla="*/ 120 h 145"/>
                                <a:gd name="T58" fmla="*/ 50 w 97"/>
                                <a:gd name="T59" fmla="*/ 129 h 145"/>
                                <a:gd name="T60" fmla="*/ 50 w 97"/>
                                <a:gd name="T61"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97" h="145">
                                  <a:moveTo>
                                    <a:pt x="52" y="0"/>
                                  </a:moveTo>
                                  <a:lnTo>
                                    <a:pt x="52" y="0"/>
                                  </a:lnTo>
                                  <a:cubicBezTo>
                                    <a:pt x="68" y="0"/>
                                    <a:pt x="78" y="4"/>
                                    <a:pt x="85" y="12"/>
                                  </a:cubicBezTo>
                                  <a:cubicBezTo>
                                    <a:pt x="91" y="20"/>
                                    <a:pt x="94" y="29"/>
                                    <a:pt x="94" y="37"/>
                                  </a:cubicBezTo>
                                  <a:lnTo>
                                    <a:pt x="76" y="37"/>
                                  </a:lnTo>
                                  <a:cubicBezTo>
                                    <a:pt x="75" y="32"/>
                                    <a:pt x="74" y="27"/>
                                    <a:pt x="71" y="24"/>
                                  </a:cubicBezTo>
                                  <a:cubicBezTo>
                                    <a:pt x="67" y="18"/>
                                    <a:pt x="61" y="15"/>
                                    <a:pt x="52" y="15"/>
                                  </a:cubicBezTo>
                                  <a:cubicBezTo>
                                    <a:pt x="42" y="15"/>
                                    <a:pt x="34" y="20"/>
                                    <a:pt x="28" y="29"/>
                                  </a:cubicBezTo>
                                  <a:cubicBezTo>
                                    <a:pt x="22" y="38"/>
                                    <a:pt x="19" y="51"/>
                                    <a:pt x="19" y="68"/>
                                  </a:cubicBezTo>
                                  <a:cubicBezTo>
                                    <a:pt x="23" y="62"/>
                                    <a:pt x="28" y="58"/>
                                    <a:pt x="34" y="55"/>
                                  </a:cubicBezTo>
                                  <a:cubicBezTo>
                                    <a:pt x="40" y="52"/>
                                    <a:pt x="46" y="51"/>
                                    <a:pt x="53" y="51"/>
                                  </a:cubicBezTo>
                                  <a:cubicBezTo>
                                    <a:pt x="65" y="51"/>
                                    <a:pt x="75" y="55"/>
                                    <a:pt x="84" y="62"/>
                                  </a:cubicBezTo>
                                  <a:cubicBezTo>
                                    <a:pt x="93" y="70"/>
                                    <a:pt x="97" y="81"/>
                                    <a:pt x="97" y="96"/>
                                  </a:cubicBezTo>
                                  <a:cubicBezTo>
                                    <a:pt x="97" y="109"/>
                                    <a:pt x="93" y="120"/>
                                    <a:pt x="85" y="130"/>
                                  </a:cubicBezTo>
                                  <a:cubicBezTo>
                                    <a:pt x="76" y="140"/>
                                    <a:pt x="64" y="145"/>
                                    <a:pt x="49" y="145"/>
                                  </a:cubicBezTo>
                                  <a:cubicBezTo>
                                    <a:pt x="36" y="145"/>
                                    <a:pt x="24" y="140"/>
                                    <a:pt x="15" y="130"/>
                                  </a:cubicBezTo>
                                  <a:cubicBezTo>
                                    <a:pt x="5" y="120"/>
                                    <a:pt x="0" y="103"/>
                                    <a:pt x="0" y="79"/>
                                  </a:cubicBezTo>
                                  <a:cubicBezTo>
                                    <a:pt x="0" y="62"/>
                                    <a:pt x="2" y="47"/>
                                    <a:pt x="7" y="35"/>
                                  </a:cubicBezTo>
                                  <a:cubicBezTo>
                                    <a:pt x="15" y="11"/>
                                    <a:pt x="30" y="0"/>
                                    <a:pt x="52" y="0"/>
                                  </a:cubicBezTo>
                                  <a:lnTo>
                                    <a:pt x="52" y="0"/>
                                  </a:lnTo>
                                  <a:close/>
                                  <a:moveTo>
                                    <a:pt x="50" y="129"/>
                                  </a:moveTo>
                                  <a:lnTo>
                                    <a:pt x="50" y="129"/>
                                  </a:lnTo>
                                  <a:cubicBezTo>
                                    <a:pt x="60" y="129"/>
                                    <a:pt x="67" y="126"/>
                                    <a:pt x="71" y="120"/>
                                  </a:cubicBezTo>
                                  <a:cubicBezTo>
                                    <a:pt x="76" y="114"/>
                                    <a:pt x="78" y="106"/>
                                    <a:pt x="78" y="98"/>
                                  </a:cubicBezTo>
                                  <a:cubicBezTo>
                                    <a:pt x="78" y="91"/>
                                    <a:pt x="76" y="84"/>
                                    <a:pt x="72" y="77"/>
                                  </a:cubicBezTo>
                                  <a:cubicBezTo>
                                    <a:pt x="68" y="71"/>
                                    <a:pt x="60" y="67"/>
                                    <a:pt x="50" y="67"/>
                                  </a:cubicBezTo>
                                  <a:cubicBezTo>
                                    <a:pt x="42" y="67"/>
                                    <a:pt x="35" y="70"/>
                                    <a:pt x="29" y="75"/>
                                  </a:cubicBezTo>
                                  <a:cubicBezTo>
                                    <a:pt x="24" y="80"/>
                                    <a:pt x="21" y="88"/>
                                    <a:pt x="21" y="98"/>
                                  </a:cubicBezTo>
                                  <a:cubicBezTo>
                                    <a:pt x="21" y="107"/>
                                    <a:pt x="23" y="114"/>
                                    <a:pt x="29" y="120"/>
                                  </a:cubicBezTo>
                                  <a:cubicBezTo>
                                    <a:pt x="34" y="126"/>
                                    <a:pt x="41" y="129"/>
                                    <a:pt x="50" y="129"/>
                                  </a:cubicBezTo>
                                  <a:lnTo>
                                    <a:pt x="50"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66" name="Freeform 523"/>
                          <wps:cNvSpPr>
                            <a:spLocks/>
                          </wps:cNvSpPr>
                          <wps:spPr bwMode="auto">
                            <a:xfrm>
                              <a:off x="7163" y="3305"/>
                              <a:ext cx="37" cy="150"/>
                            </a:xfrm>
                            <a:custGeom>
                              <a:avLst/>
                              <a:gdLst>
                                <a:gd name="T0" fmla="*/ 0 w 46"/>
                                <a:gd name="T1" fmla="*/ 189 h 189"/>
                                <a:gd name="T2" fmla="*/ 0 w 46"/>
                                <a:gd name="T3" fmla="*/ 189 h 189"/>
                                <a:gd name="T4" fmla="*/ 21 w 46"/>
                                <a:gd name="T5" fmla="*/ 144 h 189"/>
                                <a:gd name="T6" fmla="*/ 28 w 46"/>
                                <a:gd name="T7" fmla="*/ 94 h 189"/>
                                <a:gd name="T8" fmla="*/ 20 w 46"/>
                                <a:gd name="T9" fmla="*/ 42 h 189"/>
                                <a:gd name="T10" fmla="*/ 0 w 46"/>
                                <a:gd name="T11" fmla="*/ 0 h 189"/>
                                <a:gd name="T12" fmla="*/ 12 w 46"/>
                                <a:gd name="T13" fmla="*/ 0 h 189"/>
                                <a:gd name="T14" fmla="*/ 31 w 46"/>
                                <a:gd name="T15" fmla="*/ 30 h 189"/>
                                <a:gd name="T16" fmla="*/ 37 w 46"/>
                                <a:gd name="T17" fmla="*/ 46 h 189"/>
                                <a:gd name="T18" fmla="*/ 44 w 46"/>
                                <a:gd name="T19" fmla="*/ 70 h 189"/>
                                <a:gd name="T20" fmla="*/ 46 w 46"/>
                                <a:gd name="T21" fmla="*/ 93 h 189"/>
                                <a:gd name="T22" fmla="*/ 37 w 46"/>
                                <a:gd name="T23" fmla="*/ 145 h 189"/>
                                <a:gd name="T24" fmla="*/ 13 w 46"/>
                                <a:gd name="T25" fmla="*/ 189 h 189"/>
                                <a:gd name="T26" fmla="*/ 0 w 46"/>
                                <a:gd name="T27" fmla="*/ 189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0" y="189"/>
                                  </a:moveTo>
                                  <a:lnTo>
                                    <a:pt x="0" y="189"/>
                                  </a:lnTo>
                                  <a:cubicBezTo>
                                    <a:pt x="11" y="168"/>
                                    <a:pt x="18" y="154"/>
                                    <a:pt x="21" y="144"/>
                                  </a:cubicBezTo>
                                  <a:cubicBezTo>
                                    <a:pt x="25" y="130"/>
                                    <a:pt x="28" y="113"/>
                                    <a:pt x="28" y="94"/>
                                  </a:cubicBezTo>
                                  <a:cubicBezTo>
                                    <a:pt x="28" y="75"/>
                                    <a:pt x="25" y="58"/>
                                    <a:pt x="20" y="42"/>
                                  </a:cubicBezTo>
                                  <a:cubicBezTo>
                                    <a:pt x="16" y="33"/>
                                    <a:pt x="10" y="19"/>
                                    <a:pt x="0" y="0"/>
                                  </a:cubicBezTo>
                                  <a:lnTo>
                                    <a:pt x="12" y="0"/>
                                  </a:lnTo>
                                  <a:cubicBezTo>
                                    <a:pt x="22" y="16"/>
                                    <a:pt x="28" y="26"/>
                                    <a:pt x="31" y="30"/>
                                  </a:cubicBezTo>
                                  <a:cubicBezTo>
                                    <a:pt x="33" y="34"/>
                                    <a:pt x="35" y="39"/>
                                    <a:pt x="37" y="46"/>
                                  </a:cubicBezTo>
                                  <a:cubicBezTo>
                                    <a:pt x="41" y="54"/>
                                    <a:pt x="43" y="62"/>
                                    <a:pt x="44" y="70"/>
                                  </a:cubicBezTo>
                                  <a:cubicBezTo>
                                    <a:pt x="46" y="78"/>
                                    <a:pt x="46" y="86"/>
                                    <a:pt x="46" y="93"/>
                                  </a:cubicBezTo>
                                  <a:cubicBezTo>
                                    <a:pt x="46" y="113"/>
                                    <a:pt x="43" y="130"/>
                                    <a:pt x="37" y="145"/>
                                  </a:cubicBezTo>
                                  <a:cubicBezTo>
                                    <a:pt x="33" y="155"/>
                                    <a:pt x="25" y="170"/>
                                    <a:pt x="13" y="189"/>
                                  </a:cubicBezTo>
                                  <a:lnTo>
                                    <a:pt x="0" y="18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67" name="Freeform 524"/>
                          <wps:cNvSpPr>
                            <a:spLocks noEditPoints="1"/>
                          </wps:cNvSpPr>
                          <wps:spPr bwMode="auto">
                            <a:xfrm>
                              <a:off x="5950" y="3623"/>
                              <a:ext cx="76" cy="115"/>
                            </a:xfrm>
                            <a:custGeom>
                              <a:avLst/>
                              <a:gdLst>
                                <a:gd name="T0" fmla="*/ 48 w 97"/>
                                <a:gd name="T1" fmla="*/ 0 h 145"/>
                                <a:gd name="T2" fmla="*/ 48 w 97"/>
                                <a:gd name="T3" fmla="*/ 0 h 145"/>
                                <a:gd name="T4" fmla="*/ 88 w 97"/>
                                <a:gd name="T5" fmla="*/ 22 h 145"/>
                                <a:gd name="T6" fmla="*/ 97 w 97"/>
                                <a:gd name="T7" fmla="*/ 70 h 145"/>
                                <a:gd name="T8" fmla="*/ 89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9 h 145"/>
                                <a:gd name="T24" fmla="*/ 48 w 97"/>
                                <a:gd name="T25" fmla="*/ 129 h 145"/>
                                <a:gd name="T26" fmla="*/ 70 w 97"/>
                                <a:gd name="T27" fmla="*/ 116 h 145"/>
                                <a:gd name="T28" fmla="*/ 78 w 97"/>
                                <a:gd name="T29" fmla="*/ 71 h 145"/>
                                <a:gd name="T30" fmla="*/ 72 w 97"/>
                                <a:gd name="T31" fmla="*/ 31 h 145"/>
                                <a:gd name="T32" fmla="*/ 49 w 97"/>
                                <a:gd name="T33" fmla="*/ 16 h 145"/>
                                <a:gd name="T34" fmla="*/ 26 w 97"/>
                                <a:gd name="T35" fmla="*/ 30 h 145"/>
                                <a:gd name="T36" fmla="*/ 19 w 97"/>
                                <a:gd name="T37" fmla="*/ 74 h 145"/>
                                <a:gd name="T38" fmla="*/ 24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80" y="7"/>
                                    <a:pt x="88" y="22"/>
                                  </a:cubicBezTo>
                                  <a:cubicBezTo>
                                    <a:pt x="94" y="34"/>
                                    <a:pt x="97" y="50"/>
                                    <a:pt x="97" y="70"/>
                                  </a:cubicBezTo>
                                  <a:cubicBezTo>
                                    <a:pt x="97" y="89"/>
                                    <a:pt x="94" y="105"/>
                                    <a:pt x="89" y="118"/>
                                  </a:cubicBezTo>
                                  <a:cubicBezTo>
                                    <a:pt x="80" y="136"/>
                                    <a:pt x="67" y="145"/>
                                    <a:pt x="48" y="145"/>
                                  </a:cubicBezTo>
                                  <a:cubicBezTo>
                                    <a:pt x="31" y="145"/>
                                    <a:pt x="18" y="137"/>
                                    <a:pt x="10" y="123"/>
                                  </a:cubicBezTo>
                                  <a:cubicBezTo>
                                    <a:pt x="3" y="110"/>
                                    <a:pt x="0" y="94"/>
                                    <a:pt x="0" y="73"/>
                                  </a:cubicBezTo>
                                  <a:cubicBezTo>
                                    <a:pt x="0" y="57"/>
                                    <a:pt x="2" y="43"/>
                                    <a:pt x="6" y="32"/>
                                  </a:cubicBezTo>
                                  <a:cubicBezTo>
                                    <a:pt x="14" y="10"/>
                                    <a:pt x="28" y="0"/>
                                    <a:pt x="48" y="0"/>
                                  </a:cubicBezTo>
                                  <a:lnTo>
                                    <a:pt x="48" y="0"/>
                                  </a:lnTo>
                                  <a:close/>
                                  <a:moveTo>
                                    <a:pt x="48" y="129"/>
                                  </a:moveTo>
                                  <a:lnTo>
                                    <a:pt x="48" y="129"/>
                                  </a:lnTo>
                                  <a:cubicBezTo>
                                    <a:pt x="57" y="129"/>
                                    <a:pt x="64" y="125"/>
                                    <a:pt x="70" y="116"/>
                                  </a:cubicBezTo>
                                  <a:cubicBezTo>
                                    <a:pt x="75" y="108"/>
                                    <a:pt x="78" y="93"/>
                                    <a:pt x="78" y="71"/>
                                  </a:cubicBezTo>
                                  <a:cubicBezTo>
                                    <a:pt x="78" y="55"/>
                                    <a:pt x="76" y="42"/>
                                    <a:pt x="72" y="31"/>
                                  </a:cubicBezTo>
                                  <a:cubicBezTo>
                                    <a:pt x="68" y="21"/>
                                    <a:pt x="61" y="16"/>
                                    <a:pt x="49" y="16"/>
                                  </a:cubicBezTo>
                                  <a:cubicBezTo>
                                    <a:pt x="39" y="16"/>
                                    <a:pt x="31" y="21"/>
                                    <a:pt x="26" y="30"/>
                                  </a:cubicBezTo>
                                  <a:cubicBezTo>
                                    <a:pt x="21" y="40"/>
                                    <a:pt x="19" y="55"/>
                                    <a:pt x="19" y="74"/>
                                  </a:cubicBezTo>
                                  <a:cubicBezTo>
                                    <a:pt x="19" y="88"/>
                                    <a:pt x="21" y="100"/>
                                    <a:pt x="24" y="109"/>
                                  </a:cubicBezTo>
                                  <a:cubicBezTo>
                                    <a:pt x="28"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68" name="Freeform 525"/>
                          <wps:cNvSpPr>
                            <a:spLocks/>
                          </wps:cNvSpPr>
                          <wps:spPr bwMode="auto">
                            <a:xfrm>
                              <a:off x="6048" y="3717"/>
                              <a:ext cx="16" cy="18"/>
                            </a:xfrm>
                            <a:custGeom>
                              <a:avLst/>
                              <a:gdLst>
                                <a:gd name="T0" fmla="*/ 0 w 20"/>
                                <a:gd name="T1" fmla="*/ 0 h 22"/>
                                <a:gd name="T2" fmla="*/ 0 w 20"/>
                                <a:gd name="T3" fmla="*/ 0 h 22"/>
                                <a:gd name="T4" fmla="*/ 20 w 20"/>
                                <a:gd name="T5" fmla="*/ 0 h 22"/>
                                <a:gd name="T6" fmla="*/ 20 w 20"/>
                                <a:gd name="T7" fmla="*/ 22 h 22"/>
                                <a:gd name="T8" fmla="*/ 0 w 20"/>
                                <a:gd name="T9" fmla="*/ 22 h 22"/>
                                <a:gd name="T10" fmla="*/ 0 w 20"/>
                                <a:gd name="T11" fmla="*/ 0 h 22"/>
                              </a:gdLst>
                              <a:ahLst/>
                              <a:cxnLst>
                                <a:cxn ang="0">
                                  <a:pos x="T0" y="T1"/>
                                </a:cxn>
                                <a:cxn ang="0">
                                  <a:pos x="T2" y="T3"/>
                                </a:cxn>
                                <a:cxn ang="0">
                                  <a:pos x="T4" y="T5"/>
                                </a:cxn>
                                <a:cxn ang="0">
                                  <a:pos x="T6" y="T7"/>
                                </a:cxn>
                                <a:cxn ang="0">
                                  <a:pos x="T8" y="T9"/>
                                </a:cxn>
                                <a:cxn ang="0">
                                  <a:pos x="T10" y="T11"/>
                                </a:cxn>
                              </a:cxnLst>
                              <a:rect l="0" t="0" r="r" b="b"/>
                              <a:pathLst>
                                <a:path w="20" h="22">
                                  <a:moveTo>
                                    <a:pt x="0" y="0"/>
                                  </a:moveTo>
                                  <a:lnTo>
                                    <a:pt x="0" y="0"/>
                                  </a:lnTo>
                                  <a:lnTo>
                                    <a:pt x="20" y="0"/>
                                  </a:lnTo>
                                  <a:lnTo>
                                    <a:pt x="20"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69" name="Freeform 526"/>
                          <wps:cNvSpPr>
                            <a:spLocks/>
                          </wps:cNvSpPr>
                          <wps:spPr bwMode="auto">
                            <a:xfrm>
                              <a:off x="6083" y="3623"/>
                              <a:ext cx="77" cy="115"/>
                            </a:xfrm>
                            <a:custGeom>
                              <a:avLst/>
                              <a:gdLst>
                                <a:gd name="T0" fmla="*/ 47 w 98"/>
                                <a:gd name="T1" fmla="*/ 145 h 145"/>
                                <a:gd name="T2" fmla="*/ 47 w 98"/>
                                <a:gd name="T3" fmla="*/ 145 h 145"/>
                                <a:gd name="T4" fmla="*/ 11 w 98"/>
                                <a:gd name="T5" fmla="*/ 131 h 145"/>
                                <a:gd name="T6" fmla="*/ 0 w 98"/>
                                <a:gd name="T7" fmla="*/ 98 h 145"/>
                                <a:gd name="T8" fmla="*/ 18 w 98"/>
                                <a:gd name="T9" fmla="*/ 98 h 145"/>
                                <a:gd name="T10" fmla="*/ 23 w 98"/>
                                <a:gd name="T11" fmla="*/ 117 h 145"/>
                                <a:gd name="T12" fmla="*/ 48 w 98"/>
                                <a:gd name="T13" fmla="*/ 129 h 145"/>
                                <a:gd name="T14" fmla="*/ 71 w 98"/>
                                <a:gd name="T15" fmla="*/ 121 h 145"/>
                                <a:gd name="T16" fmla="*/ 79 w 98"/>
                                <a:gd name="T17" fmla="*/ 102 h 145"/>
                                <a:gd name="T18" fmla="*/ 70 w 98"/>
                                <a:gd name="T19" fmla="*/ 81 h 145"/>
                                <a:gd name="T20" fmla="*/ 45 w 98"/>
                                <a:gd name="T21" fmla="*/ 76 h 145"/>
                                <a:gd name="T22" fmla="*/ 42 w 98"/>
                                <a:gd name="T23" fmla="*/ 76 h 145"/>
                                <a:gd name="T24" fmla="*/ 38 w 98"/>
                                <a:gd name="T25" fmla="*/ 76 h 145"/>
                                <a:gd name="T26" fmla="*/ 38 w 98"/>
                                <a:gd name="T27" fmla="*/ 60 h 145"/>
                                <a:gd name="T28" fmla="*/ 43 w 98"/>
                                <a:gd name="T29" fmla="*/ 60 h 145"/>
                                <a:gd name="T30" fmla="*/ 47 w 98"/>
                                <a:gd name="T31" fmla="*/ 61 h 145"/>
                                <a:gd name="T32" fmla="*/ 63 w 98"/>
                                <a:gd name="T33" fmla="*/ 57 h 145"/>
                                <a:gd name="T34" fmla="*/ 74 w 98"/>
                                <a:gd name="T35" fmla="*/ 38 h 145"/>
                                <a:gd name="T36" fmla="*/ 67 w 98"/>
                                <a:gd name="T37" fmla="*/ 21 h 145"/>
                                <a:gd name="T38" fmla="*/ 49 w 98"/>
                                <a:gd name="T39" fmla="*/ 16 h 145"/>
                                <a:gd name="T40" fmla="*/ 25 w 98"/>
                                <a:gd name="T41" fmla="*/ 28 h 145"/>
                                <a:gd name="T42" fmla="*/ 21 w 98"/>
                                <a:gd name="T43" fmla="*/ 46 h 145"/>
                                <a:gd name="T44" fmla="*/ 3 w 98"/>
                                <a:gd name="T45" fmla="*/ 46 h 145"/>
                                <a:gd name="T46" fmla="*/ 9 w 98"/>
                                <a:gd name="T47" fmla="*/ 19 h 145"/>
                                <a:gd name="T48" fmla="*/ 48 w 98"/>
                                <a:gd name="T49" fmla="*/ 0 h 145"/>
                                <a:gd name="T50" fmla="*/ 81 w 98"/>
                                <a:gd name="T51" fmla="*/ 9 h 145"/>
                                <a:gd name="T52" fmla="*/ 93 w 98"/>
                                <a:gd name="T53" fmla="*/ 37 h 145"/>
                                <a:gd name="T54" fmla="*/ 86 w 98"/>
                                <a:gd name="T55" fmla="*/ 58 h 145"/>
                                <a:gd name="T56" fmla="*/ 75 w 98"/>
                                <a:gd name="T57" fmla="*/ 66 h 145"/>
                                <a:gd name="T58" fmla="*/ 92 w 98"/>
                                <a:gd name="T59" fmla="*/ 78 h 145"/>
                                <a:gd name="T60" fmla="*/ 98 w 98"/>
                                <a:gd name="T61" fmla="*/ 99 h 145"/>
                                <a:gd name="T62" fmla="*/ 85 w 98"/>
                                <a:gd name="T63" fmla="*/ 132 h 145"/>
                                <a:gd name="T64" fmla="*/ 47 w 98"/>
                                <a:gd name="T65" fmla="*/ 145 h 145"/>
                                <a:gd name="T66" fmla="*/ 47 w 98"/>
                                <a:gd name="T67" fmla="*/ 145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98" h="145">
                                  <a:moveTo>
                                    <a:pt x="47" y="145"/>
                                  </a:moveTo>
                                  <a:lnTo>
                                    <a:pt x="47" y="145"/>
                                  </a:lnTo>
                                  <a:cubicBezTo>
                                    <a:pt x="30" y="145"/>
                                    <a:pt x="18" y="140"/>
                                    <a:pt x="11" y="131"/>
                                  </a:cubicBezTo>
                                  <a:cubicBezTo>
                                    <a:pt x="3" y="122"/>
                                    <a:pt x="0" y="111"/>
                                    <a:pt x="0" y="98"/>
                                  </a:cubicBezTo>
                                  <a:lnTo>
                                    <a:pt x="18" y="98"/>
                                  </a:lnTo>
                                  <a:cubicBezTo>
                                    <a:pt x="19" y="107"/>
                                    <a:pt x="21" y="113"/>
                                    <a:pt x="23" y="117"/>
                                  </a:cubicBezTo>
                                  <a:cubicBezTo>
                                    <a:pt x="28" y="125"/>
                                    <a:pt x="36" y="129"/>
                                    <a:pt x="48" y="129"/>
                                  </a:cubicBezTo>
                                  <a:cubicBezTo>
                                    <a:pt x="58" y="129"/>
                                    <a:pt x="65" y="126"/>
                                    <a:pt x="71" y="121"/>
                                  </a:cubicBezTo>
                                  <a:cubicBezTo>
                                    <a:pt x="76" y="116"/>
                                    <a:pt x="79" y="110"/>
                                    <a:pt x="79" y="102"/>
                                  </a:cubicBezTo>
                                  <a:cubicBezTo>
                                    <a:pt x="79" y="92"/>
                                    <a:pt x="76" y="85"/>
                                    <a:pt x="70" y="81"/>
                                  </a:cubicBezTo>
                                  <a:cubicBezTo>
                                    <a:pt x="64" y="78"/>
                                    <a:pt x="56" y="76"/>
                                    <a:pt x="45" y="76"/>
                                  </a:cubicBezTo>
                                  <a:cubicBezTo>
                                    <a:pt x="44" y="76"/>
                                    <a:pt x="43" y="76"/>
                                    <a:pt x="42" y="76"/>
                                  </a:cubicBezTo>
                                  <a:cubicBezTo>
                                    <a:pt x="41" y="76"/>
                                    <a:pt x="39" y="76"/>
                                    <a:pt x="38" y="76"/>
                                  </a:cubicBezTo>
                                  <a:lnTo>
                                    <a:pt x="38" y="60"/>
                                  </a:lnTo>
                                  <a:cubicBezTo>
                                    <a:pt x="40" y="60"/>
                                    <a:pt x="41" y="60"/>
                                    <a:pt x="43" y="60"/>
                                  </a:cubicBezTo>
                                  <a:cubicBezTo>
                                    <a:pt x="44" y="61"/>
                                    <a:pt x="45" y="61"/>
                                    <a:pt x="47" y="61"/>
                                  </a:cubicBezTo>
                                  <a:cubicBezTo>
                                    <a:pt x="53" y="61"/>
                                    <a:pt x="59" y="60"/>
                                    <a:pt x="63" y="57"/>
                                  </a:cubicBezTo>
                                  <a:cubicBezTo>
                                    <a:pt x="71" y="54"/>
                                    <a:pt x="74" y="47"/>
                                    <a:pt x="74" y="38"/>
                                  </a:cubicBezTo>
                                  <a:cubicBezTo>
                                    <a:pt x="74" y="31"/>
                                    <a:pt x="72" y="25"/>
                                    <a:pt x="67" y="21"/>
                                  </a:cubicBezTo>
                                  <a:cubicBezTo>
                                    <a:pt x="62" y="18"/>
                                    <a:pt x="56" y="16"/>
                                    <a:pt x="49" y="16"/>
                                  </a:cubicBezTo>
                                  <a:cubicBezTo>
                                    <a:pt x="38" y="16"/>
                                    <a:pt x="29" y="20"/>
                                    <a:pt x="25" y="28"/>
                                  </a:cubicBezTo>
                                  <a:cubicBezTo>
                                    <a:pt x="22" y="32"/>
                                    <a:pt x="21" y="38"/>
                                    <a:pt x="21" y="46"/>
                                  </a:cubicBezTo>
                                  <a:lnTo>
                                    <a:pt x="3" y="46"/>
                                  </a:lnTo>
                                  <a:cubicBezTo>
                                    <a:pt x="3" y="36"/>
                                    <a:pt x="5" y="27"/>
                                    <a:pt x="9" y="19"/>
                                  </a:cubicBezTo>
                                  <a:cubicBezTo>
                                    <a:pt x="17" y="6"/>
                                    <a:pt x="29" y="0"/>
                                    <a:pt x="48" y="0"/>
                                  </a:cubicBezTo>
                                  <a:cubicBezTo>
                                    <a:pt x="62" y="0"/>
                                    <a:pt x="73" y="3"/>
                                    <a:pt x="81" y="9"/>
                                  </a:cubicBezTo>
                                  <a:cubicBezTo>
                                    <a:pt x="89" y="16"/>
                                    <a:pt x="93" y="25"/>
                                    <a:pt x="93" y="37"/>
                                  </a:cubicBezTo>
                                  <a:cubicBezTo>
                                    <a:pt x="93" y="46"/>
                                    <a:pt x="91" y="53"/>
                                    <a:pt x="86" y="58"/>
                                  </a:cubicBezTo>
                                  <a:cubicBezTo>
                                    <a:pt x="83" y="61"/>
                                    <a:pt x="79" y="64"/>
                                    <a:pt x="75" y="66"/>
                                  </a:cubicBezTo>
                                  <a:cubicBezTo>
                                    <a:pt x="82" y="68"/>
                                    <a:pt x="88" y="72"/>
                                    <a:pt x="92" y="78"/>
                                  </a:cubicBezTo>
                                  <a:cubicBezTo>
                                    <a:pt x="96" y="84"/>
                                    <a:pt x="98" y="91"/>
                                    <a:pt x="98" y="99"/>
                                  </a:cubicBezTo>
                                  <a:cubicBezTo>
                                    <a:pt x="98" y="113"/>
                                    <a:pt x="94" y="124"/>
                                    <a:pt x="85" y="132"/>
                                  </a:cubicBezTo>
                                  <a:cubicBezTo>
                                    <a:pt x="76" y="141"/>
                                    <a:pt x="63" y="145"/>
                                    <a:pt x="47" y="145"/>
                                  </a:cubicBezTo>
                                  <a:lnTo>
                                    <a:pt x="47" y="145"/>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70" name="Freeform 527"/>
                          <wps:cNvSpPr>
                            <a:spLocks noEditPoints="1"/>
                          </wps:cNvSpPr>
                          <wps:spPr bwMode="auto">
                            <a:xfrm>
                              <a:off x="6173" y="3622"/>
                              <a:ext cx="77" cy="116"/>
                            </a:xfrm>
                            <a:custGeom>
                              <a:avLst/>
                              <a:gdLst>
                                <a:gd name="T0" fmla="*/ 48 w 97"/>
                                <a:gd name="T1" fmla="*/ 60 h 146"/>
                                <a:gd name="T2" fmla="*/ 48 w 97"/>
                                <a:gd name="T3" fmla="*/ 60 h 146"/>
                                <a:gd name="T4" fmla="*/ 67 w 97"/>
                                <a:gd name="T5" fmla="*/ 53 h 146"/>
                                <a:gd name="T6" fmla="*/ 73 w 97"/>
                                <a:gd name="T7" fmla="*/ 38 h 146"/>
                                <a:gd name="T8" fmla="*/ 67 w 97"/>
                                <a:gd name="T9" fmla="*/ 23 h 146"/>
                                <a:gd name="T10" fmla="*/ 48 w 97"/>
                                <a:gd name="T11" fmla="*/ 17 h 146"/>
                                <a:gd name="T12" fmla="*/ 29 w 97"/>
                                <a:gd name="T13" fmla="*/ 23 h 146"/>
                                <a:gd name="T14" fmla="*/ 24 w 97"/>
                                <a:gd name="T15" fmla="*/ 39 h 146"/>
                                <a:gd name="T16" fmla="*/ 31 w 97"/>
                                <a:gd name="T17" fmla="*/ 54 h 146"/>
                                <a:gd name="T18" fmla="*/ 48 w 97"/>
                                <a:gd name="T19" fmla="*/ 60 h 146"/>
                                <a:gd name="T20" fmla="*/ 48 w 97"/>
                                <a:gd name="T21" fmla="*/ 60 h 146"/>
                                <a:gd name="T22" fmla="*/ 50 w 97"/>
                                <a:gd name="T23" fmla="*/ 130 h 146"/>
                                <a:gd name="T24" fmla="*/ 50 w 97"/>
                                <a:gd name="T25" fmla="*/ 130 h 146"/>
                                <a:gd name="T26" fmla="*/ 70 w 97"/>
                                <a:gd name="T27" fmla="*/ 123 h 146"/>
                                <a:gd name="T28" fmla="*/ 78 w 97"/>
                                <a:gd name="T29" fmla="*/ 103 h 146"/>
                                <a:gd name="T30" fmla="*/ 70 w 97"/>
                                <a:gd name="T31" fmla="*/ 82 h 146"/>
                                <a:gd name="T32" fmla="*/ 48 w 97"/>
                                <a:gd name="T33" fmla="*/ 75 h 146"/>
                                <a:gd name="T34" fmla="*/ 28 w 97"/>
                                <a:gd name="T35" fmla="*/ 83 h 146"/>
                                <a:gd name="T36" fmla="*/ 19 w 97"/>
                                <a:gd name="T37" fmla="*/ 103 h 146"/>
                                <a:gd name="T38" fmla="*/ 27 w 97"/>
                                <a:gd name="T39" fmla="*/ 122 h 146"/>
                                <a:gd name="T40" fmla="*/ 50 w 97"/>
                                <a:gd name="T41" fmla="*/ 130 h 146"/>
                                <a:gd name="T42" fmla="*/ 50 w 97"/>
                                <a:gd name="T43" fmla="*/ 130 h 146"/>
                                <a:gd name="T44" fmla="*/ 24 w 97"/>
                                <a:gd name="T45" fmla="*/ 67 h 146"/>
                                <a:gd name="T46" fmla="*/ 24 w 97"/>
                                <a:gd name="T47" fmla="*/ 67 h 146"/>
                                <a:gd name="T48" fmla="*/ 13 w 97"/>
                                <a:gd name="T49" fmla="*/ 59 h 146"/>
                                <a:gd name="T50" fmla="*/ 5 w 97"/>
                                <a:gd name="T51" fmla="*/ 39 h 146"/>
                                <a:gd name="T52" fmla="*/ 16 w 97"/>
                                <a:gd name="T53" fmla="*/ 12 h 146"/>
                                <a:gd name="T54" fmla="*/ 49 w 97"/>
                                <a:gd name="T55" fmla="*/ 0 h 146"/>
                                <a:gd name="T56" fmla="*/ 81 w 97"/>
                                <a:gd name="T57" fmla="*/ 11 h 146"/>
                                <a:gd name="T58" fmla="*/ 92 w 97"/>
                                <a:gd name="T59" fmla="*/ 36 h 146"/>
                                <a:gd name="T60" fmla="*/ 86 w 97"/>
                                <a:gd name="T61" fmla="*/ 57 h 146"/>
                                <a:gd name="T62" fmla="*/ 74 w 97"/>
                                <a:gd name="T63" fmla="*/ 66 h 146"/>
                                <a:gd name="T64" fmla="*/ 88 w 97"/>
                                <a:gd name="T65" fmla="*/ 76 h 146"/>
                                <a:gd name="T66" fmla="*/ 97 w 97"/>
                                <a:gd name="T67" fmla="*/ 101 h 146"/>
                                <a:gd name="T68" fmla="*/ 85 w 97"/>
                                <a:gd name="T69" fmla="*/ 133 h 146"/>
                                <a:gd name="T70" fmla="*/ 49 w 97"/>
                                <a:gd name="T71" fmla="*/ 146 h 146"/>
                                <a:gd name="T72" fmla="*/ 14 w 97"/>
                                <a:gd name="T73" fmla="*/ 135 h 146"/>
                                <a:gd name="T74" fmla="*/ 0 w 97"/>
                                <a:gd name="T75" fmla="*/ 102 h 146"/>
                                <a:gd name="T76" fmla="*/ 6 w 97"/>
                                <a:gd name="T77" fmla="*/ 81 h 146"/>
                                <a:gd name="T78" fmla="*/ 24 w 97"/>
                                <a:gd name="T79" fmla="*/ 67 h 146"/>
                                <a:gd name="T80" fmla="*/ 24 w 97"/>
                                <a:gd name="T81" fmla="*/ 67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97" h="146">
                                  <a:moveTo>
                                    <a:pt x="48" y="60"/>
                                  </a:moveTo>
                                  <a:lnTo>
                                    <a:pt x="48" y="60"/>
                                  </a:lnTo>
                                  <a:cubicBezTo>
                                    <a:pt x="56" y="60"/>
                                    <a:pt x="62" y="58"/>
                                    <a:pt x="67" y="53"/>
                                  </a:cubicBezTo>
                                  <a:cubicBezTo>
                                    <a:pt x="71" y="49"/>
                                    <a:pt x="73" y="44"/>
                                    <a:pt x="73" y="38"/>
                                  </a:cubicBezTo>
                                  <a:cubicBezTo>
                                    <a:pt x="73" y="32"/>
                                    <a:pt x="71" y="28"/>
                                    <a:pt x="67" y="23"/>
                                  </a:cubicBezTo>
                                  <a:cubicBezTo>
                                    <a:pt x="63" y="19"/>
                                    <a:pt x="56" y="17"/>
                                    <a:pt x="48" y="17"/>
                                  </a:cubicBezTo>
                                  <a:cubicBezTo>
                                    <a:pt x="39" y="17"/>
                                    <a:pt x="33" y="19"/>
                                    <a:pt x="29" y="23"/>
                                  </a:cubicBezTo>
                                  <a:cubicBezTo>
                                    <a:pt x="26" y="28"/>
                                    <a:pt x="24" y="33"/>
                                    <a:pt x="24" y="39"/>
                                  </a:cubicBezTo>
                                  <a:cubicBezTo>
                                    <a:pt x="24" y="45"/>
                                    <a:pt x="26" y="51"/>
                                    <a:pt x="31" y="54"/>
                                  </a:cubicBezTo>
                                  <a:cubicBezTo>
                                    <a:pt x="36" y="58"/>
                                    <a:pt x="42" y="60"/>
                                    <a:pt x="48" y="60"/>
                                  </a:cubicBezTo>
                                  <a:lnTo>
                                    <a:pt x="48" y="60"/>
                                  </a:lnTo>
                                  <a:close/>
                                  <a:moveTo>
                                    <a:pt x="50" y="130"/>
                                  </a:moveTo>
                                  <a:lnTo>
                                    <a:pt x="50" y="130"/>
                                  </a:lnTo>
                                  <a:cubicBezTo>
                                    <a:pt x="58" y="130"/>
                                    <a:pt x="65" y="128"/>
                                    <a:pt x="70" y="123"/>
                                  </a:cubicBezTo>
                                  <a:cubicBezTo>
                                    <a:pt x="75" y="119"/>
                                    <a:pt x="78" y="112"/>
                                    <a:pt x="78" y="103"/>
                                  </a:cubicBezTo>
                                  <a:cubicBezTo>
                                    <a:pt x="78" y="94"/>
                                    <a:pt x="75" y="87"/>
                                    <a:pt x="70" y="82"/>
                                  </a:cubicBezTo>
                                  <a:cubicBezTo>
                                    <a:pt x="64" y="78"/>
                                    <a:pt x="57" y="75"/>
                                    <a:pt x="48" y="75"/>
                                  </a:cubicBezTo>
                                  <a:cubicBezTo>
                                    <a:pt x="40" y="75"/>
                                    <a:pt x="33" y="78"/>
                                    <a:pt x="28" y="83"/>
                                  </a:cubicBezTo>
                                  <a:cubicBezTo>
                                    <a:pt x="22" y="87"/>
                                    <a:pt x="19" y="94"/>
                                    <a:pt x="19" y="103"/>
                                  </a:cubicBezTo>
                                  <a:cubicBezTo>
                                    <a:pt x="19" y="110"/>
                                    <a:pt x="22" y="116"/>
                                    <a:pt x="27" y="122"/>
                                  </a:cubicBezTo>
                                  <a:cubicBezTo>
                                    <a:pt x="32" y="127"/>
                                    <a:pt x="39" y="130"/>
                                    <a:pt x="50" y="130"/>
                                  </a:cubicBezTo>
                                  <a:lnTo>
                                    <a:pt x="50" y="130"/>
                                  </a:lnTo>
                                  <a:close/>
                                  <a:moveTo>
                                    <a:pt x="24" y="67"/>
                                  </a:moveTo>
                                  <a:lnTo>
                                    <a:pt x="24" y="67"/>
                                  </a:lnTo>
                                  <a:cubicBezTo>
                                    <a:pt x="19" y="65"/>
                                    <a:pt x="16" y="62"/>
                                    <a:pt x="13" y="59"/>
                                  </a:cubicBezTo>
                                  <a:cubicBezTo>
                                    <a:pt x="8" y="54"/>
                                    <a:pt x="5" y="47"/>
                                    <a:pt x="5" y="39"/>
                                  </a:cubicBezTo>
                                  <a:cubicBezTo>
                                    <a:pt x="5" y="28"/>
                                    <a:pt x="9" y="19"/>
                                    <a:pt x="16" y="12"/>
                                  </a:cubicBezTo>
                                  <a:cubicBezTo>
                                    <a:pt x="24" y="4"/>
                                    <a:pt x="35" y="0"/>
                                    <a:pt x="49" y="0"/>
                                  </a:cubicBezTo>
                                  <a:cubicBezTo>
                                    <a:pt x="62" y="0"/>
                                    <a:pt x="73" y="4"/>
                                    <a:pt x="81" y="11"/>
                                  </a:cubicBezTo>
                                  <a:cubicBezTo>
                                    <a:pt x="88" y="18"/>
                                    <a:pt x="92" y="26"/>
                                    <a:pt x="92" y="36"/>
                                  </a:cubicBezTo>
                                  <a:cubicBezTo>
                                    <a:pt x="92" y="45"/>
                                    <a:pt x="90" y="52"/>
                                    <a:pt x="86" y="57"/>
                                  </a:cubicBezTo>
                                  <a:cubicBezTo>
                                    <a:pt x="83" y="61"/>
                                    <a:pt x="79" y="64"/>
                                    <a:pt x="74" y="66"/>
                                  </a:cubicBezTo>
                                  <a:cubicBezTo>
                                    <a:pt x="80" y="69"/>
                                    <a:pt x="84" y="72"/>
                                    <a:pt x="88" y="76"/>
                                  </a:cubicBezTo>
                                  <a:cubicBezTo>
                                    <a:pt x="94" y="82"/>
                                    <a:pt x="97" y="91"/>
                                    <a:pt x="97" y="101"/>
                                  </a:cubicBezTo>
                                  <a:cubicBezTo>
                                    <a:pt x="97" y="114"/>
                                    <a:pt x="93" y="124"/>
                                    <a:pt x="85" y="133"/>
                                  </a:cubicBezTo>
                                  <a:cubicBezTo>
                                    <a:pt x="76" y="142"/>
                                    <a:pt x="64" y="146"/>
                                    <a:pt x="49" y="146"/>
                                  </a:cubicBezTo>
                                  <a:cubicBezTo>
                                    <a:pt x="35" y="146"/>
                                    <a:pt x="24" y="142"/>
                                    <a:pt x="14" y="135"/>
                                  </a:cubicBezTo>
                                  <a:cubicBezTo>
                                    <a:pt x="5" y="127"/>
                                    <a:pt x="0" y="117"/>
                                    <a:pt x="0" y="102"/>
                                  </a:cubicBezTo>
                                  <a:cubicBezTo>
                                    <a:pt x="0" y="94"/>
                                    <a:pt x="2" y="87"/>
                                    <a:pt x="6" y="81"/>
                                  </a:cubicBezTo>
                                  <a:cubicBezTo>
                                    <a:pt x="10" y="75"/>
                                    <a:pt x="16" y="70"/>
                                    <a:pt x="24" y="67"/>
                                  </a:cubicBezTo>
                                  <a:lnTo>
                                    <a:pt x="24" y="67"/>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71" name="Freeform 528"/>
                          <wps:cNvSpPr>
                            <a:spLocks/>
                          </wps:cNvSpPr>
                          <wps:spPr bwMode="auto">
                            <a:xfrm>
                              <a:off x="6313" y="3618"/>
                              <a:ext cx="36" cy="149"/>
                            </a:xfrm>
                            <a:custGeom>
                              <a:avLst/>
                              <a:gdLst>
                                <a:gd name="T0" fmla="*/ 45 w 46"/>
                                <a:gd name="T1" fmla="*/ 0 h 188"/>
                                <a:gd name="T2" fmla="*/ 45 w 46"/>
                                <a:gd name="T3" fmla="*/ 0 h 188"/>
                                <a:gd name="T4" fmla="*/ 25 w 46"/>
                                <a:gd name="T5" fmla="*/ 44 h 188"/>
                                <a:gd name="T6" fmla="*/ 18 w 46"/>
                                <a:gd name="T7" fmla="*/ 94 h 188"/>
                                <a:gd name="T8" fmla="*/ 26 w 46"/>
                                <a:gd name="T9" fmla="*/ 146 h 188"/>
                                <a:gd name="T10" fmla="*/ 46 w 46"/>
                                <a:gd name="T11" fmla="*/ 188 h 188"/>
                                <a:gd name="T12" fmla="*/ 34 w 46"/>
                                <a:gd name="T13" fmla="*/ 188 h 188"/>
                                <a:gd name="T14" fmla="*/ 16 w 46"/>
                                <a:gd name="T15" fmla="*/ 159 h 188"/>
                                <a:gd name="T16" fmla="*/ 8 w 46"/>
                                <a:gd name="T17" fmla="*/ 143 h 188"/>
                                <a:gd name="T18" fmla="*/ 1 w 46"/>
                                <a:gd name="T19" fmla="*/ 111 h 188"/>
                                <a:gd name="T20" fmla="*/ 0 w 46"/>
                                <a:gd name="T21" fmla="*/ 95 h 188"/>
                                <a:gd name="T22" fmla="*/ 9 w 46"/>
                                <a:gd name="T23" fmla="*/ 43 h 188"/>
                                <a:gd name="T24" fmla="*/ 33 w 46"/>
                                <a:gd name="T25" fmla="*/ 0 h 188"/>
                                <a:gd name="T26" fmla="*/ 45 w 46"/>
                                <a:gd name="T27" fmla="*/ 0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45" y="0"/>
                                  </a:moveTo>
                                  <a:lnTo>
                                    <a:pt x="45" y="0"/>
                                  </a:lnTo>
                                  <a:cubicBezTo>
                                    <a:pt x="35" y="20"/>
                                    <a:pt x="28" y="35"/>
                                    <a:pt x="25" y="44"/>
                                  </a:cubicBezTo>
                                  <a:cubicBezTo>
                                    <a:pt x="21" y="58"/>
                                    <a:pt x="18" y="75"/>
                                    <a:pt x="18" y="94"/>
                                  </a:cubicBezTo>
                                  <a:cubicBezTo>
                                    <a:pt x="18" y="113"/>
                                    <a:pt x="21" y="130"/>
                                    <a:pt x="26" y="146"/>
                                  </a:cubicBezTo>
                                  <a:cubicBezTo>
                                    <a:pt x="30" y="156"/>
                                    <a:pt x="36" y="170"/>
                                    <a:pt x="46" y="188"/>
                                  </a:cubicBezTo>
                                  <a:lnTo>
                                    <a:pt x="34" y="188"/>
                                  </a:lnTo>
                                  <a:cubicBezTo>
                                    <a:pt x="24" y="173"/>
                                    <a:pt x="18" y="164"/>
                                    <a:pt x="16" y="159"/>
                                  </a:cubicBezTo>
                                  <a:cubicBezTo>
                                    <a:pt x="14" y="155"/>
                                    <a:pt x="11" y="150"/>
                                    <a:pt x="8" y="143"/>
                                  </a:cubicBezTo>
                                  <a:cubicBezTo>
                                    <a:pt x="5" y="133"/>
                                    <a:pt x="2" y="122"/>
                                    <a:pt x="1" y="111"/>
                                  </a:cubicBezTo>
                                  <a:cubicBezTo>
                                    <a:pt x="0" y="106"/>
                                    <a:pt x="0" y="100"/>
                                    <a:pt x="0" y="95"/>
                                  </a:cubicBezTo>
                                  <a:cubicBezTo>
                                    <a:pt x="0" y="76"/>
                                    <a:pt x="3" y="58"/>
                                    <a:pt x="9" y="43"/>
                                  </a:cubicBezTo>
                                  <a:cubicBezTo>
                                    <a:pt x="13" y="33"/>
                                    <a:pt x="21" y="19"/>
                                    <a:pt x="33" y="0"/>
                                  </a:cubicBezTo>
                                  <a:lnTo>
                                    <a:pt x="45"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72" name="Freeform 529"/>
                          <wps:cNvSpPr>
                            <a:spLocks noEditPoints="1"/>
                          </wps:cNvSpPr>
                          <wps:spPr bwMode="auto">
                            <a:xfrm>
                              <a:off x="6360" y="3623"/>
                              <a:ext cx="77" cy="115"/>
                            </a:xfrm>
                            <a:custGeom>
                              <a:avLst/>
                              <a:gdLst>
                                <a:gd name="T0" fmla="*/ 48 w 97"/>
                                <a:gd name="T1" fmla="*/ 0 h 145"/>
                                <a:gd name="T2" fmla="*/ 48 w 97"/>
                                <a:gd name="T3" fmla="*/ 0 h 145"/>
                                <a:gd name="T4" fmla="*/ 88 w 97"/>
                                <a:gd name="T5" fmla="*/ 22 h 145"/>
                                <a:gd name="T6" fmla="*/ 97 w 97"/>
                                <a:gd name="T7" fmla="*/ 70 h 145"/>
                                <a:gd name="T8" fmla="*/ 88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9 h 145"/>
                                <a:gd name="T24" fmla="*/ 48 w 97"/>
                                <a:gd name="T25" fmla="*/ 129 h 145"/>
                                <a:gd name="T26" fmla="*/ 70 w 97"/>
                                <a:gd name="T27" fmla="*/ 116 h 145"/>
                                <a:gd name="T28" fmla="*/ 78 w 97"/>
                                <a:gd name="T29" fmla="*/ 71 h 145"/>
                                <a:gd name="T30" fmla="*/ 72 w 97"/>
                                <a:gd name="T31" fmla="*/ 31 h 145"/>
                                <a:gd name="T32" fmla="*/ 49 w 97"/>
                                <a:gd name="T33" fmla="*/ 16 h 145"/>
                                <a:gd name="T34" fmla="*/ 26 w 97"/>
                                <a:gd name="T35" fmla="*/ 30 h 145"/>
                                <a:gd name="T36" fmla="*/ 19 w 97"/>
                                <a:gd name="T37" fmla="*/ 74 h 145"/>
                                <a:gd name="T38" fmla="*/ 23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79" y="7"/>
                                    <a:pt x="88" y="22"/>
                                  </a:cubicBezTo>
                                  <a:cubicBezTo>
                                    <a:pt x="94" y="34"/>
                                    <a:pt x="97" y="50"/>
                                    <a:pt x="97" y="70"/>
                                  </a:cubicBezTo>
                                  <a:cubicBezTo>
                                    <a:pt x="97" y="89"/>
                                    <a:pt x="94" y="105"/>
                                    <a:pt x="88" y="118"/>
                                  </a:cubicBezTo>
                                  <a:cubicBezTo>
                                    <a:pt x="80" y="136"/>
                                    <a:pt x="67" y="145"/>
                                    <a:pt x="48" y="145"/>
                                  </a:cubicBezTo>
                                  <a:cubicBezTo>
                                    <a:pt x="31" y="145"/>
                                    <a:pt x="18" y="137"/>
                                    <a:pt x="10" y="123"/>
                                  </a:cubicBezTo>
                                  <a:cubicBezTo>
                                    <a:pt x="3" y="110"/>
                                    <a:pt x="0" y="94"/>
                                    <a:pt x="0" y="73"/>
                                  </a:cubicBezTo>
                                  <a:cubicBezTo>
                                    <a:pt x="0" y="57"/>
                                    <a:pt x="2" y="43"/>
                                    <a:pt x="6" y="32"/>
                                  </a:cubicBezTo>
                                  <a:cubicBezTo>
                                    <a:pt x="14" y="10"/>
                                    <a:pt x="28" y="0"/>
                                    <a:pt x="48" y="0"/>
                                  </a:cubicBezTo>
                                  <a:lnTo>
                                    <a:pt x="48" y="0"/>
                                  </a:lnTo>
                                  <a:close/>
                                  <a:moveTo>
                                    <a:pt x="48" y="129"/>
                                  </a:moveTo>
                                  <a:lnTo>
                                    <a:pt x="48" y="129"/>
                                  </a:lnTo>
                                  <a:cubicBezTo>
                                    <a:pt x="57" y="129"/>
                                    <a:pt x="64" y="125"/>
                                    <a:pt x="70" y="116"/>
                                  </a:cubicBezTo>
                                  <a:cubicBezTo>
                                    <a:pt x="75" y="108"/>
                                    <a:pt x="78" y="93"/>
                                    <a:pt x="78" y="71"/>
                                  </a:cubicBezTo>
                                  <a:cubicBezTo>
                                    <a:pt x="78" y="55"/>
                                    <a:pt x="76" y="42"/>
                                    <a:pt x="72" y="31"/>
                                  </a:cubicBezTo>
                                  <a:cubicBezTo>
                                    <a:pt x="68" y="21"/>
                                    <a:pt x="60" y="16"/>
                                    <a:pt x="49" y="16"/>
                                  </a:cubicBezTo>
                                  <a:cubicBezTo>
                                    <a:pt x="39" y="16"/>
                                    <a:pt x="31" y="21"/>
                                    <a:pt x="26" y="30"/>
                                  </a:cubicBezTo>
                                  <a:cubicBezTo>
                                    <a:pt x="21" y="40"/>
                                    <a:pt x="19" y="55"/>
                                    <a:pt x="19" y="74"/>
                                  </a:cubicBezTo>
                                  <a:cubicBezTo>
                                    <a:pt x="19" y="88"/>
                                    <a:pt x="20" y="100"/>
                                    <a:pt x="23" y="109"/>
                                  </a:cubicBezTo>
                                  <a:cubicBezTo>
                                    <a:pt x="28" y="122"/>
                                    <a:pt x="36"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73" name="Freeform 530"/>
                          <wps:cNvSpPr>
                            <a:spLocks/>
                          </wps:cNvSpPr>
                          <wps:spPr bwMode="auto">
                            <a:xfrm>
                              <a:off x="6458" y="3717"/>
                              <a:ext cx="16" cy="18"/>
                            </a:xfrm>
                            <a:custGeom>
                              <a:avLst/>
                              <a:gdLst>
                                <a:gd name="T0" fmla="*/ 0 w 21"/>
                                <a:gd name="T1" fmla="*/ 0 h 22"/>
                                <a:gd name="T2" fmla="*/ 0 w 21"/>
                                <a:gd name="T3" fmla="*/ 0 h 22"/>
                                <a:gd name="T4" fmla="*/ 21 w 21"/>
                                <a:gd name="T5" fmla="*/ 0 h 22"/>
                                <a:gd name="T6" fmla="*/ 21 w 21"/>
                                <a:gd name="T7" fmla="*/ 22 h 22"/>
                                <a:gd name="T8" fmla="*/ 0 w 21"/>
                                <a:gd name="T9" fmla="*/ 22 h 22"/>
                                <a:gd name="T10" fmla="*/ 0 w 21"/>
                                <a:gd name="T11" fmla="*/ 0 h 22"/>
                              </a:gdLst>
                              <a:ahLst/>
                              <a:cxnLst>
                                <a:cxn ang="0">
                                  <a:pos x="T0" y="T1"/>
                                </a:cxn>
                                <a:cxn ang="0">
                                  <a:pos x="T2" y="T3"/>
                                </a:cxn>
                                <a:cxn ang="0">
                                  <a:pos x="T4" y="T5"/>
                                </a:cxn>
                                <a:cxn ang="0">
                                  <a:pos x="T6" y="T7"/>
                                </a:cxn>
                                <a:cxn ang="0">
                                  <a:pos x="T8" y="T9"/>
                                </a:cxn>
                                <a:cxn ang="0">
                                  <a:pos x="T10" y="T11"/>
                                </a:cxn>
                              </a:cxnLst>
                              <a:rect l="0" t="0" r="r" b="b"/>
                              <a:pathLst>
                                <a:path w="21" h="22">
                                  <a:moveTo>
                                    <a:pt x="0" y="0"/>
                                  </a:moveTo>
                                  <a:lnTo>
                                    <a:pt x="0" y="0"/>
                                  </a:lnTo>
                                  <a:lnTo>
                                    <a:pt x="21" y="0"/>
                                  </a:lnTo>
                                  <a:lnTo>
                                    <a:pt x="21"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74" name="Freeform 531"/>
                          <wps:cNvSpPr>
                            <a:spLocks noEditPoints="1"/>
                          </wps:cNvSpPr>
                          <wps:spPr bwMode="auto">
                            <a:xfrm>
                              <a:off x="6494" y="3623"/>
                              <a:ext cx="77" cy="115"/>
                            </a:xfrm>
                            <a:custGeom>
                              <a:avLst/>
                              <a:gdLst>
                                <a:gd name="T0" fmla="*/ 48 w 97"/>
                                <a:gd name="T1" fmla="*/ 0 h 145"/>
                                <a:gd name="T2" fmla="*/ 48 w 97"/>
                                <a:gd name="T3" fmla="*/ 0 h 145"/>
                                <a:gd name="T4" fmla="*/ 88 w 97"/>
                                <a:gd name="T5" fmla="*/ 22 h 145"/>
                                <a:gd name="T6" fmla="*/ 97 w 97"/>
                                <a:gd name="T7" fmla="*/ 70 h 145"/>
                                <a:gd name="T8" fmla="*/ 89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9 h 145"/>
                                <a:gd name="T24" fmla="*/ 48 w 97"/>
                                <a:gd name="T25" fmla="*/ 129 h 145"/>
                                <a:gd name="T26" fmla="*/ 70 w 97"/>
                                <a:gd name="T27" fmla="*/ 116 h 145"/>
                                <a:gd name="T28" fmla="*/ 78 w 97"/>
                                <a:gd name="T29" fmla="*/ 71 h 145"/>
                                <a:gd name="T30" fmla="*/ 72 w 97"/>
                                <a:gd name="T31" fmla="*/ 31 h 145"/>
                                <a:gd name="T32" fmla="*/ 49 w 97"/>
                                <a:gd name="T33" fmla="*/ 16 h 145"/>
                                <a:gd name="T34" fmla="*/ 26 w 97"/>
                                <a:gd name="T35" fmla="*/ 30 h 145"/>
                                <a:gd name="T36" fmla="*/ 19 w 97"/>
                                <a:gd name="T37" fmla="*/ 74 h 145"/>
                                <a:gd name="T38" fmla="*/ 24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80" y="7"/>
                                    <a:pt x="88" y="22"/>
                                  </a:cubicBezTo>
                                  <a:cubicBezTo>
                                    <a:pt x="94" y="34"/>
                                    <a:pt x="97" y="50"/>
                                    <a:pt x="97" y="70"/>
                                  </a:cubicBezTo>
                                  <a:cubicBezTo>
                                    <a:pt x="97" y="89"/>
                                    <a:pt x="94" y="105"/>
                                    <a:pt x="89" y="118"/>
                                  </a:cubicBezTo>
                                  <a:cubicBezTo>
                                    <a:pt x="80" y="136"/>
                                    <a:pt x="67" y="145"/>
                                    <a:pt x="48" y="145"/>
                                  </a:cubicBezTo>
                                  <a:cubicBezTo>
                                    <a:pt x="31" y="145"/>
                                    <a:pt x="18" y="137"/>
                                    <a:pt x="10" y="123"/>
                                  </a:cubicBezTo>
                                  <a:cubicBezTo>
                                    <a:pt x="3" y="110"/>
                                    <a:pt x="0" y="94"/>
                                    <a:pt x="0" y="73"/>
                                  </a:cubicBezTo>
                                  <a:cubicBezTo>
                                    <a:pt x="0" y="57"/>
                                    <a:pt x="2" y="43"/>
                                    <a:pt x="6" y="32"/>
                                  </a:cubicBezTo>
                                  <a:cubicBezTo>
                                    <a:pt x="14" y="10"/>
                                    <a:pt x="28" y="0"/>
                                    <a:pt x="48" y="0"/>
                                  </a:cubicBezTo>
                                  <a:lnTo>
                                    <a:pt x="48" y="0"/>
                                  </a:lnTo>
                                  <a:close/>
                                  <a:moveTo>
                                    <a:pt x="48" y="129"/>
                                  </a:moveTo>
                                  <a:lnTo>
                                    <a:pt x="48" y="129"/>
                                  </a:lnTo>
                                  <a:cubicBezTo>
                                    <a:pt x="57" y="129"/>
                                    <a:pt x="64" y="125"/>
                                    <a:pt x="70" y="116"/>
                                  </a:cubicBezTo>
                                  <a:cubicBezTo>
                                    <a:pt x="75" y="108"/>
                                    <a:pt x="78" y="93"/>
                                    <a:pt x="78" y="71"/>
                                  </a:cubicBezTo>
                                  <a:cubicBezTo>
                                    <a:pt x="78" y="55"/>
                                    <a:pt x="76" y="42"/>
                                    <a:pt x="72" y="31"/>
                                  </a:cubicBezTo>
                                  <a:cubicBezTo>
                                    <a:pt x="68" y="21"/>
                                    <a:pt x="61" y="16"/>
                                    <a:pt x="49" y="16"/>
                                  </a:cubicBezTo>
                                  <a:cubicBezTo>
                                    <a:pt x="39" y="16"/>
                                    <a:pt x="31" y="21"/>
                                    <a:pt x="26" y="30"/>
                                  </a:cubicBezTo>
                                  <a:cubicBezTo>
                                    <a:pt x="21" y="40"/>
                                    <a:pt x="19" y="55"/>
                                    <a:pt x="19" y="74"/>
                                  </a:cubicBezTo>
                                  <a:cubicBezTo>
                                    <a:pt x="19" y="88"/>
                                    <a:pt x="21" y="100"/>
                                    <a:pt x="24" y="109"/>
                                  </a:cubicBezTo>
                                  <a:cubicBezTo>
                                    <a:pt x="28" y="122"/>
                                    <a:pt x="36"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75" name="Freeform 532"/>
                          <wps:cNvSpPr>
                            <a:spLocks/>
                          </wps:cNvSpPr>
                          <wps:spPr bwMode="auto">
                            <a:xfrm>
                              <a:off x="6594" y="3623"/>
                              <a:ext cx="41" cy="112"/>
                            </a:xfrm>
                            <a:custGeom>
                              <a:avLst/>
                              <a:gdLst>
                                <a:gd name="T0" fmla="*/ 0 w 52"/>
                                <a:gd name="T1" fmla="*/ 41 h 141"/>
                                <a:gd name="T2" fmla="*/ 0 w 52"/>
                                <a:gd name="T3" fmla="*/ 41 h 141"/>
                                <a:gd name="T4" fmla="*/ 0 w 52"/>
                                <a:gd name="T5" fmla="*/ 27 h 141"/>
                                <a:gd name="T6" fmla="*/ 26 w 52"/>
                                <a:gd name="T7" fmla="*/ 21 h 141"/>
                                <a:gd name="T8" fmla="*/ 38 w 52"/>
                                <a:gd name="T9" fmla="*/ 0 h 141"/>
                                <a:gd name="T10" fmla="*/ 52 w 52"/>
                                <a:gd name="T11" fmla="*/ 0 h 141"/>
                                <a:gd name="T12" fmla="*/ 52 w 52"/>
                                <a:gd name="T13" fmla="*/ 141 h 141"/>
                                <a:gd name="T14" fmla="*/ 33 w 52"/>
                                <a:gd name="T15" fmla="*/ 141 h 141"/>
                                <a:gd name="T16" fmla="*/ 33 w 52"/>
                                <a:gd name="T17" fmla="*/ 41 h 141"/>
                                <a:gd name="T18" fmla="*/ 0 w 52"/>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1">
                                  <a:moveTo>
                                    <a:pt x="0" y="41"/>
                                  </a:moveTo>
                                  <a:lnTo>
                                    <a:pt x="0" y="41"/>
                                  </a:lnTo>
                                  <a:lnTo>
                                    <a:pt x="0" y="27"/>
                                  </a:lnTo>
                                  <a:cubicBezTo>
                                    <a:pt x="12" y="26"/>
                                    <a:pt x="21" y="24"/>
                                    <a:pt x="26" y="21"/>
                                  </a:cubicBezTo>
                                  <a:cubicBezTo>
                                    <a:pt x="31" y="18"/>
                                    <a:pt x="35" y="11"/>
                                    <a:pt x="38" y="0"/>
                                  </a:cubicBezTo>
                                  <a:lnTo>
                                    <a:pt x="52" y="0"/>
                                  </a:lnTo>
                                  <a:lnTo>
                                    <a:pt x="52" y="141"/>
                                  </a:lnTo>
                                  <a:lnTo>
                                    <a:pt x="33" y="141"/>
                                  </a:lnTo>
                                  <a:lnTo>
                                    <a:pt x="33"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76" name="Freeform 533"/>
                          <wps:cNvSpPr>
                            <a:spLocks/>
                          </wps:cNvSpPr>
                          <wps:spPr bwMode="auto">
                            <a:xfrm>
                              <a:off x="6681" y="3717"/>
                              <a:ext cx="16" cy="42"/>
                            </a:xfrm>
                            <a:custGeom>
                              <a:avLst/>
                              <a:gdLst>
                                <a:gd name="T0" fmla="*/ 0 w 21"/>
                                <a:gd name="T1" fmla="*/ 43 h 52"/>
                                <a:gd name="T2" fmla="*/ 0 w 21"/>
                                <a:gd name="T3" fmla="*/ 43 h 52"/>
                                <a:gd name="T4" fmla="*/ 9 w 21"/>
                                <a:gd name="T5" fmla="*/ 33 h 52"/>
                                <a:gd name="T6" fmla="*/ 11 w 21"/>
                                <a:gd name="T7" fmla="*/ 24 h 52"/>
                                <a:gd name="T8" fmla="*/ 11 w 21"/>
                                <a:gd name="T9" fmla="*/ 23 h 52"/>
                                <a:gd name="T10" fmla="*/ 11 w 21"/>
                                <a:gd name="T11" fmla="*/ 22 h 52"/>
                                <a:gd name="T12" fmla="*/ 0 w 21"/>
                                <a:gd name="T13" fmla="*/ 22 h 52"/>
                                <a:gd name="T14" fmla="*/ 0 w 21"/>
                                <a:gd name="T15" fmla="*/ 0 h 52"/>
                                <a:gd name="T16" fmla="*/ 21 w 21"/>
                                <a:gd name="T17" fmla="*/ 0 h 52"/>
                                <a:gd name="T18" fmla="*/ 21 w 21"/>
                                <a:gd name="T19" fmla="*/ 20 h 52"/>
                                <a:gd name="T20" fmla="*/ 16 w 21"/>
                                <a:gd name="T21" fmla="*/ 41 h 52"/>
                                <a:gd name="T22" fmla="*/ 0 w 21"/>
                                <a:gd name="T23" fmla="*/ 52 h 52"/>
                                <a:gd name="T24" fmla="*/ 0 w 21"/>
                                <a:gd name="T25" fmla="*/ 43 h 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1" h="52">
                                  <a:moveTo>
                                    <a:pt x="0" y="43"/>
                                  </a:moveTo>
                                  <a:lnTo>
                                    <a:pt x="0" y="43"/>
                                  </a:lnTo>
                                  <a:cubicBezTo>
                                    <a:pt x="4" y="42"/>
                                    <a:pt x="8" y="39"/>
                                    <a:pt x="9" y="33"/>
                                  </a:cubicBezTo>
                                  <a:cubicBezTo>
                                    <a:pt x="10" y="30"/>
                                    <a:pt x="11" y="27"/>
                                    <a:pt x="11" y="24"/>
                                  </a:cubicBezTo>
                                  <a:cubicBezTo>
                                    <a:pt x="11" y="24"/>
                                    <a:pt x="11" y="24"/>
                                    <a:pt x="11" y="23"/>
                                  </a:cubicBezTo>
                                  <a:cubicBezTo>
                                    <a:pt x="11" y="23"/>
                                    <a:pt x="11" y="22"/>
                                    <a:pt x="11" y="22"/>
                                  </a:cubicBezTo>
                                  <a:lnTo>
                                    <a:pt x="0" y="22"/>
                                  </a:lnTo>
                                  <a:lnTo>
                                    <a:pt x="0" y="0"/>
                                  </a:lnTo>
                                  <a:lnTo>
                                    <a:pt x="21" y="0"/>
                                  </a:lnTo>
                                  <a:lnTo>
                                    <a:pt x="21" y="20"/>
                                  </a:lnTo>
                                  <a:cubicBezTo>
                                    <a:pt x="21" y="28"/>
                                    <a:pt x="19" y="35"/>
                                    <a:pt x="16" y="41"/>
                                  </a:cubicBezTo>
                                  <a:cubicBezTo>
                                    <a:pt x="13" y="47"/>
                                    <a:pt x="8" y="51"/>
                                    <a:pt x="0" y="52"/>
                                  </a:cubicBezTo>
                                  <a:lnTo>
                                    <a:pt x="0" y="4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77" name="Freeform 534"/>
                          <wps:cNvSpPr>
                            <a:spLocks/>
                          </wps:cNvSpPr>
                          <wps:spPr bwMode="auto">
                            <a:xfrm>
                              <a:off x="6761" y="3622"/>
                              <a:ext cx="78" cy="113"/>
                            </a:xfrm>
                            <a:custGeom>
                              <a:avLst/>
                              <a:gdLst>
                                <a:gd name="T0" fmla="*/ 0 w 98"/>
                                <a:gd name="T1" fmla="*/ 142 h 142"/>
                                <a:gd name="T2" fmla="*/ 0 w 98"/>
                                <a:gd name="T3" fmla="*/ 142 h 142"/>
                                <a:gd name="T4" fmla="*/ 8 w 98"/>
                                <a:gd name="T5" fmla="*/ 110 h 142"/>
                                <a:gd name="T6" fmla="*/ 33 w 98"/>
                                <a:gd name="T7" fmla="*/ 86 h 142"/>
                                <a:gd name="T8" fmla="*/ 52 w 98"/>
                                <a:gd name="T9" fmla="*/ 75 h 142"/>
                                <a:gd name="T10" fmla="*/ 70 w 98"/>
                                <a:gd name="T11" fmla="*/ 62 h 142"/>
                                <a:gd name="T12" fmla="*/ 78 w 98"/>
                                <a:gd name="T13" fmla="*/ 43 h 142"/>
                                <a:gd name="T14" fmla="*/ 71 w 98"/>
                                <a:gd name="T15" fmla="*/ 24 h 142"/>
                                <a:gd name="T16" fmla="*/ 51 w 98"/>
                                <a:gd name="T17" fmla="*/ 16 h 142"/>
                                <a:gd name="T18" fmla="*/ 26 w 98"/>
                                <a:gd name="T19" fmla="*/ 30 h 142"/>
                                <a:gd name="T20" fmla="*/ 22 w 98"/>
                                <a:gd name="T21" fmla="*/ 51 h 142"/>
                                <a:gd name="T22" fmla="*/ 4 w 98"/>
                                <a:gd name="T23" fmla="*/ 51 h 142"/>
                                <a:gd name="T24" fmla="*/ 10 w 98"/>
                                <a:gd name="T25" fmla="*/ 21 h 142"/>
                                <a:gd name="T26" fmla="*/ 51 w 98"/>
                                <a:gd name="T27" fmla="*/ 0 h 142"/>
                                <a:gd name="T28" fmla="*/ 87 w 98"/>
                                <a:gd name="T29" fmla="*/ 13 h 142"/>
                                <a:gd name="T30" fmla="*/ 98 w 98"/>
                                <a:gd name="T31" fmla="*/ 43 h 142"/>
                                <a:gd name="T32" fmla="*/ 86 w 98"/>
                                <a:gd name="T33" fmla="*/ 72 h 142"/>
                                <a:gd name="T34" fmla="*/ 61 w 98"/>
                                <a:gd name="T35" fmla="*/ 88 h 142"/>
                                <a:gd name="T36" fmla="*/ 48 w 98"/>
                                <a:gd name="T37" fmla="*/ 96 h 142"/>
                                <a:gd name="T38" fmla="*/ 32 w 98"/>
                                <a:gd name="T39" fmla="*/ 106 h 142"/>
                                <a:gd name="T40" fmla="*/ 20 w 98"/>
                                <a:gd name="T41" fmla="*/ 125 h 142"/>
                                <a:gd name="T42" fmla="*/ 97 w 98"/>
                                <a:gd name="T43" fmla="*/ 125 h 142"/>
                                <a:gd name="T44" fmla="*/ 97 w 98"/>
                                <a:gd name="T45" fmla="*/ 142 h 142"/>
                                <a:gd name="T46" fmla="*/ 0 w 98"/>
                                <a:gd name="T47"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8" h="142">
                                  <a:moveTo>
                                    <a:pt x="0" y="142"/>
                                  </a:moveTo>
                                  <a:lnTo>
                                    <a:pt x="0" y="142"/>
                                  </a:lnTo>
                                  <a:cubicBezTo>
                                    <a:pt x="1" y="130"/>
                                    <a:pt x="3" y="119"/>
                                    <a:pt x="8" y="110"/>
                                  </a:cubicBezTo>
                                  <a:cubicBezTo>
                                    <a:pt x="12" y="101"/>
                                    <a:pt x="21" y="93"/>
                                    <a:pt x="33" y="86"/>
                                  </a:cubicBezTo>
                                  <a:lnTo>
                                    <a:pt x="52" y="75"/>
                                  </a:lnTo>
                                  <a:cubicBezTo>
                                    <a:pt x="61" y="70"/>
                                    <a:pt x="67" y="66"/>
                                    <a:pt x="70" y="62"/>
                                  </a:cubicBezTo>
                                  <a:cubicBezTo>
                                    <a:pt x="75" y="57"/>
                                    <a:pt x="78" y="50"/>
                                    <a:pt x="78" y="43"/>
                                  </a:cubicBezTo>
                                  <a:cubicBezTo>
                                    <a:pt x="78" y="35"/>
                                    <a:pt x="76" y="29"/>
                                    <a:pt x="71" y="24"/>
                                  </a:cubicBezTo>
                                  <a:cubicBezTo>
                                    <a:pt x="66" y="19"/>
                                    <a:pt x="59" y="16"/>
                                    <a:pt x="51" y="16"/>
                                  </a:cubicBezTo>
                                  <a:cubicBezTo>
                                    <a:pt x="39" y="16"/>
                                    <a:pt x="30" y="21"/>
                                    <a:pt x="26" y="30"/>
                                  </a:cubicBezTo>
                                  <a:cubicBezTo>
                                    <a:pt x="23" y="35"/>
                                    <a:pt x="22" y="42"/>
                                    <a:pt x="22" y="51"/>
                                  </a:cubicBezTo>
                                  <a:lnTo>
                                    <a:pt x="4" y="51"/>
                                  </a:lnTo>
                                  <a:cubicBezTo>
                                    <a:pt x="4" y="39"/>
                                    <a:pt x="6" y="28"/>
                                    <a:pt x="10" y="21"/>
                                  </a:cubicBezTo>
                                  <a:cubicBezTo>
                                    <a:pt x="18" y="7"/>
                                    <a:pt x="32" y="0"/>
                                    <a:pt x="51" y="0"/>
                                  </a:cubicBezTo>
                                  <a:cubicBezTo>
                                    <a:pt x="67" y="0"/>
                                    <a:pt x="79" y="5"/>
                                    <a:pt x="87" y="13"/>
                                  </a:cubicBezTo>
                                  <a:cubicBezTo>
                                    <a:pt x="94" y="22"/>
                                    <a:pt x="98" y="32"/>
                                    <a:pt x="98" y="43"/>
                                  </a:cubicBezTo>
                                  <a:cubicBezTo>
                                    <a:pt x="98" y="54"/>
                                    <a:pt x="94" y="64"/>
                                    <a:pt x="86" y="72"/>
                                  </a:cubicBezTo>
                                  <a:cubicBezTo>
                                    <a:pt x="81" y="76"/>
                                    <a:pt x="73" y="82"/>
                                    <a:pt x="61" y="88"/>
                                  </a:cubicBezTo>
                                  <a:lnTo>
                                    <a:pt x="48" y="96"/>
                                  </a:lnTo>
                                  <a:cubicBezTo>
                                    <a:pt x="41" y="100"/>
                                    <a:pt x="36" y="103"/>
                                    <a:pt x="32" y="106"/>
                                  </a:cubicBezTo>
                                  <a:cubicBezTo>
                                    <a:pt x="26" y="112"/>
                                    <a:pt x="22" y="118"/>
                                    <a:pt x="20" y="125"/>
                                  </a:cubicBezTo>
                                  <a:lnTo>
                                    <a:pt x="97" y="125"/>
                                  </a:lnTo>
                                  <a:lnTo>
                                    <a:pt x="97" y="142"/>
                                  </a:lnTo>
                                  <a:lnTo>
                                    <a:pt x="0"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78" name="Freeform 535"/>
                          <wps:cNvSpPr>
                            <a:spLocks/>
                          </wps:cNvSpPr>
                          <wps:spPr bwMode="auto">
                            <a:xfrm>
                              <a:off x="6860" y="3717"/>
                              <a:ext cx="16" cy="18"/>
                            </a:xfrm>
                            <a:custGeom>
                              <a:avLst/>
                              <a:gdLst>
                                <a:gd name="T0" fmla="*/ 0 w 21"/>
                                <a:gd name="T1" fmla="*/ 0 h 22"/>
                                <a:gd name="T2" fmla="*/ 0 w 21"/>
                                <a:gd name="T3" fmla="*/ 0 h 22"/>
                                <a:gd name="T4" fmla="*/ 21 w 21"/>
                                <a:gd name="T5" fmla="*/ 0 h 22"/>
                                <a:gd name="T6" fmla="*/ 21 w 21"/>
                                <a:gd name="T7" fmla="*/ 22 h 22"/>
                                <a:gd name="T8" fmla="*/ 0 w 21"/>
                                <a:gd name="T9" fmla="*/ 22 h 22"/>
                                <a:gd name="T10" fmla="*/ 0 w 21"/>
                                <a:gd name="T11" fmla="*/ 0 h 22"/>
                              </a:gdLst>
                              <a:ahLst/>
                              <a:cxnLst>
                                <a:cxn ang="0">
                                  <a:pos x="T0" y="T1"/>
                                </a:cxn>
                                <a:cxn ang="0">
                                  <a:pos x="T2" y="T3"/>
                                </a:cxn>
                                <a:cxn ang="0">
                                  <a:pos x="T4" y="T5"/>
                                </a:cxn>
                                <a:cxn ang="0">
                                  <a:pos x="T6" y="T7"/>
                                </a:cxn>
                                <a:cxn ang="0">
                                  <a:pos x="T8" y="T9"/>
                                </a:cxn>
                                <a:cxn ang="0">
                                  <a:pos x="T10" y="T11"/>
                                </a:cxn>
                              </a:cxnLst>
                              <a:rect l="0" t="0" r="r" b="b"/>
                              <a:pathLst>
                                <a:path w="21" h="22">
                                  <a:moveTo>
                                    <a:pt x="0" y="0"/>
                                  </a:moveTo>
                                  <a:lnTo>
                                    <a:pt x="0" y="0"/>
                                  </a:lnTo>
                                  <a:lnTo>
                                    <a:pt x="21" y="0"/>
                                  </a:lnTo>
                                  <a:lnTo>
                                    <a:pt x="21"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79" name="Freeform 536"/>
                          <wps:cNvSpPr>
                            <a:spLocks/>
                          </wps:cNvSpPr>
                          <wps:spPr bwMode="auto">
                            <a:xfrm>
                              <a:off x="6905" y="3623"/>
                              <a:ext cx="42" cy="112"/>
                            </a:xfrm>
                            <a:custGeom>
                              <a:avLst/>
                              <a:gdLst>
                                <a:gd name="T0" fmla="*/ 0 w 53"/>
                                <a:gd name="T1" fmla="*/ 41 h 141"/>
                                <a:gd name="T2" fmla="*/ 0 w 53"/>
                                <a:gd name="T3" fmla="*/ 41 h 141"/>
                                <a:gd name="T4" fmla="*/ 0 w 53"/>
                                <a:gd name="T5" fmla="*/ 27 h 141"/>
                                <a:gd name="T6" fmla="*/ 27 w 53"/>
                                <a:gd name="T7" fmla="*/ 21 h 141"/>
                                <a:gd name="T8" fmla="*/ 38 w 53"/>
                                <a:gd name="T9" fmla="*/ 0 h 141"/>
                                <a:gd name="T10" fmla="*/ 53 w 53"/>
                                <a:gd name="T11" fmla="*/ 0 h 141"/>
                                <a:gd name="T12" fmla="*/ 53 w 53"/>
                                <a:gd name="T13" fmla="*/ 141 h 141"/>
                                <a:gd name="T14" fmla="*/ 34 w 53"/>
                                <a:gd name="T15" fmla="*/ 141 h 141"/>
                                <a:gd name="T16" fmla="*/ 34 w 53"/>
                                <a:gd name="T17" fmla="*/ 41 h 141"/>
                                <a:gd name="T18" fmla="*/ 0 w 53"/>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3" h="141">
                                  <a:moveTo>
                                    <a:pt x="0" y="41"/>
                                  </a:moveTo>
                                  <a:lnTo>
                                    <a:pt x="0" y="41"/>
                                  </a:lnTo>
                                  <a:lnTo>
                                    <a:pt x="0" y="27"/>
                                  </a:lnTo>
                                  <a:cubicBezTo>
                                    <a:pt x="13" y="26"/>
                                    <a:pt x="22" y="24"/>
                                    <a:pt x="27" y="21"/>
                                  </a:cubicBezTo>
                                  <a:cubicBezTo>
                                    <a:pt x="32" y="18"/>
                                    <a:pt x="36" y="11"/>
                                    <a:pt x="38" y="0"/>
                                  </a:cubicBezTo>
                                  <a:lnTo>
                                    <a:pt x="53" y="0"/>
                                  </a:lnTo>
                                  <a:lnTo>
                                    <a:pt x="53" y="141"/>
                                  </a:lnTo>
                                  <a:lnTo>
                                    <a:pt x="34" y="141"/>
                                  </a:lnTo>
                                  <a:lnTo>
                                    <a:pt x="34"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80" name="Freeform 537"/>
                          <wps:cNvSpPr>
                            <a:spLocks/>
                          </wps:cNvSpPr>
                          <wps:spPr bwMode="auto">
                            <a:xfrm>
                              <a:off x="6983" y="3623"/>
                              <a:ext cx="41" cy="112"/>
                            </a:xfrm>
                            <a:custGeom>
                              <a:avLst/>
                              <a:gdLst>
                                <a:gd name="T0" fmla="*/ 0 w 52"/>
                                <a:gd name="T1" fmla="*/ 41 h 141"/>
                                <a:gd name="T2" fmla="*/ 0 w 52"/>
                                <a:gd name="T3" fmla="*/ 41 h 141"/>
                                <a:gd name="T4" fmla="*/ 0 w 52"/>
                                <a:gd name="T5" fmla="*/ 27 h 141"/>
                                <a:gd name="T6" fmla="*/ 27 w 52"/>
                                <a:gd name="T7" fmla="*/ 21 h 141"/>
                                <a:gd name="T8" fmla="*/ 38 w 52"/>
                                <a:gd name="T9" fmla="*/ 0 h 141"/>
                                <a:gd name="T10" fmla="*/ 52 w 52"/>
                                <a:gd name="T11" fmla="*/ 0 h 141"/>
                                <a:gd name="T12" fmla="*/ 52 w 52"/>
                                <a:gd name="T13" fmla="*/ 141 h 141"/>
                                <a:gd name="T14" fmla="*/ 33 w 52"/>
                                <a:gd name="T15" fmla="*/ 141 h 141"/>
                                <a:gd name="T16" fmla="*/ 33 w 52"/>
                                <a:gd name="T17" fmla="*/ 41 h 141"/>
                                <a:gd name="T18" fmla="*/ 0 w 52"/>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1">
                                  <a:moveTo>
                                    <a:pt x="0" y="41"/>
                                  </a:moveTo>
                                  <a:lnTo>
                                    <a:pt x="0" y="41"/>
                                  </a:lnTo>
                                  <a:lnTo>
                                    <a:pt x="0" y="27"/>
                                  </a:lnTo>
                                  <a:cubicBezTo>
                                    <a:pt x="13" y="26"/>
                                    <a:pt x="22" y="24"/>
                                    <a:pt x="27" y="21"/>
                                  </a:cubicBezTo>
                                  <a:cubicBezTo>
                                    <a:pt x="32" y="18"/>
                                    <a:pt x="36" y="11"/>
                                    <a:pt x="38" y="0"/>
                                  </a:cubicBezTo>
                                  <a:lnTo>
                                    <a:pt x="52" y="0"/>
                                  </a:lnTo>
                                  <a:lnTo>
                                    <a:pt x="52" y="141"/>
                                  </a:lnTo>
                                  <a:lnTo>
                                    <a:pt x="33" y="141"/>
                                  </a:lnTo>
                                  <a:lnTo>
                                    <a:pt x="33"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81" name="Freeform 538"/>
                          <wps:cNvSpPr>
                            <a:spLocks/>
                          </wps:cNvSpPr>
                          <wps:spPr bwMode="auto">
                            <a:xfrm>
                              <a:off x="7062" y="3618"/>
                              <a:ext cx="36" cy="149"/>
                            </a:xfrm>
                            <a:custGeom>
                              <a:avLst/>
                              <a:gdLst>
                                <a:gd name="T0" fmla="*/ 1 w 46"/>
                                <a:gd name="T1" fmla="*/ 188 h 188"/>
                                <a:gd name="T2" fmla="*/ 1 w 46"/>
                                <a:gd name="T3" fmla="*/ 188 h 188"/>
                                <a:gd name="T4" fmla="*/ 21 w 46"/>
                                <a:gd name="T5" fmla="*/ 144 h 188"/>
                                <a:gd name="T6" fmla="*/ 28 w 46"/>
                                <a:gd name="T7" fmla="*/ 94 h 188"/>
                                <a:gd name="T8" fmla="*/ 20 w 46"/>
                                <a:gd name="T9" fmla="*/ 42 h 188"/>
                                <a:gd name="T10" fmla="*/ 0 w 46"/>
                                <a:gd name="T11" fmla="*/ 0 h 188"/>
                                <a:gd name="T12" fmla="*/ 12 w 46"/>
                                <a:gd name="T13" fmla="*/ 0 h 188"/>
                                <a:gd name="T14" fmla="*/ 31 w 46"/>
                                <a:gd name="T15" fmla="*/ 30 h 188"/>
                                <a:gd name="T16" fmla="*/ 38 w 46"/>
                                <a:gd name="T17" fmla="*/ 45 h 188"/>
                                <a:gd name="T18" fmla="*/ 44 w 46"/>
                                <a:gd name="T19" fmla="*/ 70 h 188"/>
                                <a:gd name="T20" fmla="*/ 46 w 46"/>
                                <a:gd name="T21" fmla="*/ 93 h 188"/>
                                <a:gd name="T22" fmla="*/ 37 w 46"/>
                                <a:gd name="T23" fmla="*/ 145 h 188"/>
                                <a:gd name="T24" fmla="*/ 13 w 46"/>
                                <a:gd name="T25" fmla="*/ 188 h 188"/>
                                <a:gd name="T26" fmla="*/ 1 w 46"/>
                                <a:gd name="T27" fmla="*/ 188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1" y="188"/>
                                  </a:moveTo>
                                  <a:lnTo>
                                    <a:pt x="1" y="188"/>
                                  </a:lnTo>
                                  <a:cubicBezTo>
                                    <a:pt x="11" y="168"/>
                                    <a:pt x="18" y="153"/>
                                    <a:pt x="21" y="144"/>
                                  </a:cubicBezTo>
                                  <a:cubicBezTo>
                                    <a:pt x="25" y="129"/>
                                    <a:pt x="28" y="113"/>
                                    <a:pt x="28" y="94"/>
                                  </a:cubicBezTo>
                                  <a:cubicBezTo>
                                    <a:pt x="28" y="75"/>
                                    <a:pt x="25" y="57"/>
                                    <a:pt x="20" y="42"/>
                                  </a:cubicBezTo>
                                  <a:cubicBezTo>
                                    <a:pt x="17" y="32"/>
                                    <a:pt x="10" y="18"/>
                                    <a:pt x="0" y="0"/>
                                  </a:cubicBezTo>
                                  <a:lnTo>
                                    <a:pt x="12" y="0"/>
                                  </a:lnTo>
                                  <a:cubicBezTo>
                                    <a:pt x="22" y="16"/>
                                    <a:pt x="29" y="26"/>
                                    <a:pt x="31" y="30"/>
                                  </a:cubicBezTo>
                                  <a:cubicBezTo>
                                    <a:pt x="33" y="33"/>
                                    <a:pt x="35" y="39"/>
                                    <a:pt x="38" y="45"/>
                                  </a:cubicBezTo>
                                  <a:cubicBezTo>
                                    <a:pt x="41" y="53"/>
                                    <a:pt x="43" y="62"/>
                                    <a:pt x="44" y="70"/>
                                  </a:cubicBezTo>
                                  <a:cubicBezTo>
                                    <a:pt x="46" y="78"/>
                                    <a:pt x="46" y="85"/>
                                    <a:pt x="46" y="93"/>
                                  </a:cubicBezTo>
                                  <a:cubicBezTo>
                                    <a:pt x="46" y="112"/>
                                    <a:pt x="43" y="130"/>
                                    <a:pt x="37" y="145"/>
                                  </a:cubicBezTo>
                                  <a:cubicBezTo>
                                    <a:pt x="33" y="155"/>
                                    <a:pt x="25" y="169"/>
                                    <a:pt x="13" y="188"/>
                                  </a:cubicBezTo>
                                  <a:lnTo>
                                    <a:pt x="1" y="18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82" name="Freeform 539"/>
                          <wps:cNvSpPr>
                            <a:spLocks/>
                          </wps:cNvSpPr>
                          <wps:spPr bwMode="auto">
                            <a:xfrm>
                              <a:off x="5948" y="3935"/>
                              <a:ext cx="78" cy="115"/>
                            </a:xfrm>
                            <a:custGeom>
                              <a:avLst/>
                              <a:gdLst>
                                <a:gd name="T0" fmla="*/ 48 w 99"/>
                                <a:gd name="T1" fmla="*/ 145 h 145"/>
                                <a:gd name="T2" fmla="*/ 48 w 99"/>
                                <a:gd name="T3" fmla="*/ 145 h 145"/>
                                <a:gd name="T4" fmla="*/ 12 w 99"/>
                                <a:gd name="T5" fmla="*/ 131 h 145"/>
                                <a:gd name="T6" fmla="*/ 0 w 99"/>
                                <a:gd name="T7" fmla="*/ 98 h 145"/>
                                <a:gd name="T8" fmla="*/ 19 w 99"/>
                                <a:gd name="T9" fmla="*/ 98 h 145"/>
                                <a:gd name="T10" fmla="*/ 24 w 99"/>
                                <a:gd name="T11" fmla="*/ 118 h 145"/>
                                <a:gd name="T12" fmla="*/ 49 w 99"/>
                                <a:gd name="T13" fmla="*/ 129 h 145"/>
                                <a:gd name="T14" fmla="*/ 71 w 99"/>
                                <a:gd name="T15" fmla="*/ 122 h 145"/>
                                <a:gd name="T16" fmla="*/ 80 w 99"/>
                                <a:gd name="T17" fmla="*/ 102 h 145"/>
                                <a:gd name="T18" fmla="*/ 71 w 99"/>
                                <a:gd name="T19" fmla="*/ 82 h 145"/>
                                <a:gd name="T20" fmla="*/ 46 w 99"/>
                                <a:gd name="T21" fmla="*/ 76 h 145"/>
                                <a:gd name="T22" fmla="*/ 43 w 99"/>
                                <a:gd name="T23" fmla="*/ 76 h 145"/>
                                <a:gd name="T24" fmla="*/ 39 w 99"/>
                                <a:gd name="T25" fmla="*/ 76 h 145"/>
                                <a:gd name="T26" fmla="*/ 39 w 99"/>
                                <a:gd name="T27" fmla="*/ 60 h 145"/>
                                <a:gd name="T28" fmla="*/ 44 w 99"/>
                                <a:gd name="T29" fmla="*/ 61 h 145"/>
                                <a:gd name="T30" fmla="*/ 48 w 99"/>
                                <a:gd name="T31" fmla="*/ 61 h 145"/>
                                <a:gd name="T32" fmla="*/ 64 w 99"/>
                                <a:gd name="T33" fmla="*/ 58 h 145"/>
                                <a:gd name="T34" fmla="*/ 75 w 99"/>
                                <a:gd name="T35" fmla="*/ 38 h 145"/>
                                <a:gd name="T36" fmla="*/ 68 w 99"/>
                                <a:gd name="T37" fmla="*/ 22 h 145"/>
                                <a:gd name="T38" fmla="*/ 50 w 99"/>
                                <a:gd name="T39" fmla="*/ 16 h 145"/>
                                <a:gd name="T40" fmla="*/ 26 w 99"/>
                                <a:gd name="T41" fmla="*/ 28 h 145"/>
                                <a:gd name="T42" fmla="*/ 21 w 99"/>
                                <a:gd name="T43" fmla="*/ 46 h 145"/>
                                <a:gd name="T44" fmla="*/ 4 w 99"/>
                                <a:gd name="T45" fmla="*/ 46 h 145"/>
                                <a:gd name="T46" fmla="*/ 10 w 99"/>
                                <a:gd name="T47" fmla="*/ 20 h 145"/>
                                <a:gd name="T48" fmla="*/ 48 w 99"/>
                                <a:gd name="T49" fmla="*/ 0 h 145"/>
                                <a:gd name="T50" fmla="*/ 82 w 99"/>
                                <a:gd name="T51" fmla="*/ 10 h 145"/>
                                <a:gd name="T52" fmla="*/ 94 w 99"/>
                                <a:gd name="T53" fmla="*/ 37 h 145"/>
                                <a:gd name="T54" fmla="*/ 87 w 99"/>
                                <a:gd name="T55" fmla="*/ 58 h 145"/>
                                <a:gd name="T56" fmla="*/ 75 w 99"/>
                                <a:gd name="T57" fmla="*/ 66 h 145"/>
                                <a:gd name="T58" fmla="*/ 93 w 99"/>
                                <a:gd name="T59" fmla="*/ 78 h 145"/>
                                <a:gd name="T60" fmla="*/ 99 w 99"/>
                                <a:gd name="T61" fmla="*/ 100 h 145"/>
                                <a:gd name="T62" fmla="*/ 86 w 99"/>
                                <a:gd name="T63" fmla="*/ 132 h 145"/>
                                <a:gd name="T64" fmla="*/ 48 w 99"/>
                                <a:gd name="T65" fmla="*/ 145 h 145"/>
                                <a:gd name="T66" fmla="*/ 48 w 99"/>
                                <a:gd name="T67" fmla="*/ 145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99" h="145">
                                  <a:moveTo>
                                    <a:pt x="48" y="145"/>
                                  </a:moveTo>
                                  <a:lnTo>
                                    <a:pt x="48" y="145"/>
                                  </a:lnTo>
                                  <a:cubicBezTo>
                                    <a:pt x="31" y="145"/>
                                    <a:pt x="19" y="141"/>
                                    <a:pt x="12" y="131"/>
                                  </a:cubicBezTo>
                                  <a:cubicBezTo>
                                    <a:pt x="4" y="122"/>
                                    <a:pt x="0" y="111"/>
                                    <a:pt x="0" y="98"/>
                                  </a:cubicBezTo>
                                  <a:lnTo>
                                    <a:pt x="19" y="98"/>
                                  </a:lnTo>
                                  <a:cubicBezTo>
                                    <a:pt x="20" y="107"/>
                                    <a:pt x="21" y="114"/>
                                    <a:pt x="24" y="118"/>
                                  </a:cubicBezTo>
                                  <a:cubicBezTo>
                                    <a:pt x="29" y="125"/>
                                    <a:pt x="37" y="129"/>
                                    <a:pt x="49" y="129"/>
                                  </a:cubicBezTo>
                                  <a:cubicBezTo>
                                    <a:pt x="58" y="129"/>
                                    <a:pt x="66" y="127"/>
                                    <a:pt x="71" y="122"/>
                                  </a:cubicBezTo>
                                  <a:cubicBezTo>
                                    <a:pt x="77" y="117"/>
                                    <a:pt x="80" y="110"/>
                                    <a:pt x="80" y="102"/>
                                  </a:cubicBezTo>
                                  <a:cubicBezTo>
                                    <a:pt x="80" y="92"/>
                                    <a:pt x="77" y="86"/>
                                    <a:pt x="71" y="82"/>
                                  </a:cubicBezTo>
                                  <a:cubicBezTo>
                                    <a:pt x="65" y="78"/>
                                    <a:pt x="57" y="76"/>
                                    <a:pt x="46" y="76"/>
                                  </a:cubicBezTo>
                                  <a:cubicBezTo>
                                    <a:pt x="45" y="76"/>
                                    <a:pt x="44" y="76"/>
                                    <a:pt x="43" y="76"/>
                                  </a:cubicBezTo>
                                  <a:cubicBezTo>
                                    <a:pt x="41" y="76"/>
                                    <a:pt x="40" y="76"/>
                                    <a:pt x="39" y="76"/>
                                  </a:cubicBezTo>
                                  <a:lnTo>
                                    <a:pt x="39" y="60"/>
                                  </a:lnTo>
                                  <a:cubicBezTo>
                                    <a:pt x="41" y="61"/>
                                    <a:pt x="42" y="61"/>
                                    <a:pt x="44" y="61"/>
                                  </a:cubicBezTo>
                                  <a:cubicBezTo>
                                    <a:pt x="45" y="61"/>
                                    <a:pt x="46" y="61"/>
                                    <a:pt x="48" y="61"/>
                                  </a:cubicBezTo>
                                  <a:cubicBezTo>
                                    <a:pt x="54" y="61"/>
                                    <a:pt x="60" y="60"/>
                                    <a:pt x="64" y="58"/>
                                  </a:cubicBezTo>
                                  <a:cubicBezTo>
                                    <a:pt x="71" y="54"/>
                                    <a:pt x="75" y="48"/>
                                    <a:pt x="75" y="38"/>
                                  </a:cubicBezTo>
                                  <a:cubicBezTo>
                                    <a:pt x="75" y="31"/>
                                    <a:pt x="73" y="26"/>
                                    <a:pt x="68" y="22"/>
                                  </a:cubicBezTo>
                                  <a:cubicBezTo>
                                    <a:pt x="63" y="18"/>
                                    <a:pt x="57" y="16"/>
                                    <a:pt x="50" y="16"/>
                                  </a:cubicBezTo>
                                  <a:cubicBezTo>
                                    <a:pt x="38" y="16"/>
                                    <a:pt x="30" y="20"/>
                                    <a:pt x="26" y="28"/>
                                  </a:cubicBezTo>
                                  <a:cubicBezTo>
                                    <a:pt x="23" y="32"/>
                                    <a:pt x="22" y="38"/>
                                    <a:pt x="21" y="46"/>
                                  </a:cubicBezTo>
                                  <a:lnTo>
                                    <a:pt x="4" y="46"/>
                                  </a:lnTo>
                                  <a:cubicBezTo>
                                    <a:pt x="4" y="36"/>
                                    <a:pt x="6" y="27"/>
                                    <a:pt x="10" y="20"/>
                                  </a:cubicBezTo>
                                  <a:cubicBezTo>
                                    <a:pt x="17" y="6"/>
                                    <a:pt x="30" y="0"/>
                                    <a:pt x="48" y="0"/>
                                  </a:cubicBezTo>
                                  <a:cubicBezTo>
                                    <a:pt x="63" y="0"/>
                                    <a:pt x="74" y="3"/>
                                    <a:pt x="82" y="10"/>
                                  </a:cubicBezTo>
                                  <a:cubicBezTo>
                                    <a:pt x="90" y="16"/>
                                    <a:pt x="94" y="25"/>
                                    <a:pt x="94" y="37"/>
                                  </a:cubicBezTo>
                                  <a:cubicBezTo>
                                    <a:pt x="94" y="46"/>
                                    <a:pt x="91" y="53"/>
                                    <a:pt x="87" y="58"/>
                                  </a:cubicBezTo>
                                  <a:cubicBezTo>
                                    <a:pt x="84" y="62"/>
                                    <a:pt x="80" y="64"/>
                                    <a:pt x="75" y="66"/>
                                  </a:cubicBezTo>
                                  <a:cubicBezTo>
                                    <a:pt x="83" y="68"/>
                                    <a:pt x="89" y="72"/>
                                    <a:pt x="93" y="78"/>
                                  </a:cubicBezTo>
                                  <a:cubicBezTo>
                                    <a:pt x="97" y="84"/>
                                    <a:pt x="99" y="91"/>
                                    <a:pt x="99" y="100"/>
                                  </a:cubicBezTo>
                                  <a:cubicBezTo>
                                    <a:pt x="99" y="113"/>
                                    <a:pt x="95" y="124"/>
                                    <a:pt x="86" y="132"/>
                                  </a:cubicBezTo>
                                  <a:cubicBezTo>
                                    <a:pt x="77" y="141"/>
                                    <a:pt x="64" y="145"/>
                                    <a:pt x="48" y="145"/>
                                  </a:cubicBezTo>
                                  <a:lnTo>
                                    <a:pt x="48" y="145"/>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83" name="Freeform 540"/>
                          <wps:cNvSpPr>
                            <a:spLocks/>
                          </wps:cNvSpPr>
                          <wps:spPr bwMode="auto">
                            <a:xfrm>
                              <a:off x="6048" y="4030"/>
                              <a:ext cx="16" cy="17"/>
                            </a:xfrm>
                            <a:custGeom>
                              <a:avLst/>
                              <a:gdLst>
                                <a:gd name="T0" fmla="*/ 0 w 20"/>
                                <a:gd name="T1" fmla="*/ 0 h 21"/>
                                <a:gd name="T2" fmla="*/ 0 w 20"/>
                                <a:gd name="T3" fmla="*/ 0 h 21"/>
                                <a:gd name="T4" fmla="*/ 20 w 20"/>
                                <a:gd name="T5" fmla="*/ 0 h 21"/>
                                <a:gd name="T6" fmla="*/ 20 w 20"/>
                                <a:gd name="T7" fmla="*/ 21 h 21"/>
                                <a:gd name="T8" fmla="*/ 0 w 20"/>
                                <a:gd name="T9" fmla="*/ 21 h 21"/>
                                <a:gd name="T10" fmla="*/ 0 w 20"/>
                                <a:gd name="T11" fmla="*/ 0 h 21"/>
                              </a:gdLst>
                              <a:ahLst/>
                              <a:cxnLst>
                                <a:cxn ang="0">
                                  <a:pos x="T0" y="T1"/>
                                </a:cxn>
                                <a:cxn ang="0">
                                  <a:pos x="T2" y="T3"/>
                                </a:cxn>
                                <a:cxn ang="0">
                                  <a:pos x="T4" y="T5"/>
                                </a:cxn>
                                <a:cxn ang="0">
                                  <a:pos x="T6" y="T7"/>
                                </a:cxn>
                                <a:cxn ang="0">
                                  <a:pos x="T8" y="T9"/>
                                </a:cxn>
                                <a:cxn ang="0">
                                  <a:pos x="T10" y="T11"/>
                                </a:cxn>
                              </a:cxnLst>
                              <a:rect l="0" t="0" r="r" b="b"/>
                              <a:pathLst>
                                <a:path w="20" h="21">
                                  <a:moveTo>
                                    <a:pt x="0" y="0"/>
                                  </a:moveTo>
                                  <a:lnTo>
                                    <a:pt x="0" y="0"/>
                                  </a:lnTo>
                                  <a:lnTo>
                                    <a:pt x="20" y="0"/>
                                  </a:lnTo>
                                  <a:lnTo>
                                    <a:pt x="20"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84" name="Freeform 541"/>
                          <wps:cNvSpPr>
                            <a:spLocks/>
                          </wps:cNvSpPr>
                          <wps:spPr bwMode="auto">
                            <a:xfrm>
                              <a:off x="6083" y="3937"/>
                              <a:ext cx="77" cy="113"/>
                            </a:xfrm>
                            <a:custGeom>
                              <a:avLst/>
                              <a:gdLst>
                                <a:gd name="T0" fmla="*/ 19 w 97"/>
                                <a:gd name="T1" fmla="*/ 103 h 143"/>
                                <a:gd name="T2" fmla="*/ 19 w 97"/>
                                <a:gd name="T3" fmla="*/ 103 h 143"/>
                                <a:gd name="T4" fmla="*/ 33 w 97"/>
                                <a:gd name="T5" fmla="*/ 124 h 143"/>
                                <a:gd name="T6" fmla="*/ 47 w 97"/>
                                <a:gd name="T7" fmla="*/ 127 h 143"/>
                                <a:gd name="T8" fmla="*/ 71 w 97"/>
                                <a:gd name="T9" fmla="*/ 117 h 143"/>
                                <a:gd name="T10" fmla="*/ 78 w 97"/>
                                <a:gd name="T11" fmla="*/ 95 h 143"/>
                                <a:gd name="T12" fmla="*/ 69 w 97"/>
                                <a:gd name="T13" fmla="*/ 72 h 143"/>
                                <a:gd name="T14" fmla="*/ 48 w 97"/>
                                <a:gd name="T15" fmla="*/ 64 h 143"/>
                                <a:gd name="T16" fmla="*/ 32 w 97"/>
                                <a:gd name="T17" fmla="*/ 68 h 143"/>
                                <a:gd name="T18" fmla="*/ 21 w 97"/>
                                <a:gd name="T19" fmla="*/ 77 h 143"/>
                                <a:gd name="T20" fmla="*/ 5 w 97"/>
                                <a:gd name="T21" fmla="*/ 77 h 143"/>
                                <a:gd name="T22" fmla="*/ 16 w 97"/>
                                <a:gd name="T23" fmla="*/ 0 h 143"/>
                                <a:gd name="T24" fmla="*/ 89 w 97"/>
                                <a:gd name="T25" fmla="*/ 0 h 143"/>
                                <a:gd name="T26" fmla="*/ 89 w 97"/>
                                <a:gd name="T27" fmla="*/ 18 h 143"/>
                                <a:gd name="T28" fmla="*/ 29 w 97"/>
                                <a:gd name="T29" fmla="*/ 18 h 143"/>
                                <a:gd name="T30" fmla="*/ 23 w 97"/>
                                <a:gd name="T31" fmla="*/ 57 h 143"/>
                                <a:gd name="T32" fmla="*/ 33 w 97"/>
                                <a:gd name="T33" fmla="*/ 51 h 143"/>
                                <a:gd name="T34" fmla="*/ 51 w 97"/>
                                <a:gd name="T35" fmla="*/ 48 h 143"/>
                                <a:gd name="T36" fmla="*/ 84 w 97"/>
                                <a:gd name="T37" fmla="*/ 61 h 143"/>
                                <a:gd name="T38" fmla="*/ 97 w 97"/>
                                <a:gd name="T39" fmla="*/ 92 h 143"/>
                                <a:gd name="T40" fmla="*/ 85 w 97"/>
                                <a:gd name="T41" fmla="*/ 128 h 143"/>
                                <a:gd name="T42" fmla="*/ 46 w 97"/>
                                <a:gd name="T43" fmla="*/ 143 h 143"/>
                                <a:gd name="T44" fmla="*/ 15 w 97"/>
                                <a:gd name="T45" fmla="*/ 133 h 143"/>
                                <a:gd name="T46" fmla="*/ 0 w 97"/>
                                <a:gd name="T47" fmla="*/ 103 h 143"/>
                                <a:gd name="T48" fmla="*/ 19 w 97"/>
                                <a:gd name="T49" fmla="*/ 103 h 1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7" h="143">
                                  <a:moveTo>
                                    <a:pt x="19" y="103"/>
                                  </a:moveTo>
                                  <a:lnTo>
                                    <a:pt x="19" y="103"/>
                                  </a:lnTo>
                                  <a:cubicBezTo>
                                    <a:pt x="20" y="113"/>
                                    <a:pt x="25" y="120"/>
                                    <a:pt x="33" y="124"/>
                                  </a:cubicBezTo>
                                  <a:cubicBezTo>
                                    <a:pt x="37" y="126"/>
                                    <a:pt x="42" y="127"/>
                                    <a:pt x="47" y="127"/>
                                  </a:cubicBezTo>
                                  <a:cubicBezTo>
                                    <a:pt x="58" y="127"/>
                                    <a:pt x="66" y="124"/>
                                    <a:pt x="71" y="117"/>
                                  </a:cubicBezTo>
                                  <a:cubicBezTo>
                                    <a:pt x="76" y="111"/>
                                    <a:pt x="78" y="103"/>
                                    <a:pt x="78" y="95"/>
                                  </a:cubicBezTo>
                                  <a:cubicBezTo>
                                    <a:pt x="78" y="85"/>
                                    <a:pt x="75" y="77"/>
                                    <a:pt x="69" y="72"/>
                                  </a:cubicBezTo>
                                  <a:cubicBezTo>
                                    <a:pt x="63" y="67"/>
                                    <a:pt x="56" y="64"/>
                                    <a:pt x="48" y="64"/>
                                  </a:cubicBezTo>
                                  <a:cubicBezTo>
                                    <a:pt x="42" y="64"/>
                                    <a:pt x="36" y="65"/>
                                    <a:pt x="32" y="68"/>
                                  </a:cubicBezTo>
                                  <a:cubicBezTo>
                                    <a:pt x="28" y="70"/>
                                    <a:pt x="24" y="73"/>
                                    <a:pt x="21" y="77"/>
                                  </a:cubicBezTo>
                                  <a:lnTo>
                                    <a:pt x="5" y="77"/>
                                  </a:lnTo>
                                  <a:lnTo>
                                    <a:pt x="16" y="0"/>
                                  </a:lnTo>
                                  <a:lnTo>
                                    <a:pt x="89" y="0"/>
                                  </a:lnTo>
                                  <a:lnTo>
                                    <a:pt x="89" y="18"/>
                                  </a:lnTo>
                                  <a:lnTo>
                                    <a:pt x="29" y="18"/>
                                  </a:lnTo>
                                  <a:lnTo>
                                    <a:pt x="23" y="57"/>
                                  </a:lnTo>
                                  <a:cubicBezTo>
                                    <a:pt x="27" y="54"/>
                                    <a:pt x="30" y="53"/>
                                    <a:pt x="33" y="51"/>
                                  </a:cubicBezTo>
                                  <a:cubicBezTo>
                                    <a:pt x="38" y="49"/>
                                    <a:pt x="44" y="48"/>
                                    <a:pt x="51" y="48"/>
                                  </a:cubicBezTo>
                                  <a:cubicBezTo>
                                    <a:pt x="64" y="48"/>
                                    <a:pt x="75" y="52"/>
                                    <a:pt x="84" y="61"/>
                                  </a:cubicBezTo>
                                  <a:cubicBezTo>
                                    <a:pt x="93" y="69"/>
                                    <a:pt x="97" y="79"/>
                                    <a:pt x="97" y="92"/>
                                  </a:cubicBezTo>
                                  <a:cubicBezTo>
                                    <a:pt x="97" y="106"/>
                                    <a:pt x="93" y="117"/>
                                    <a:pt x="85" y="128"/>
                                  </a:cubicBezTo>
                                  <a:cubicBezTo>
                                    <a:pt x="77" y="138"/>
                                    <a:pt x="64" y="143"/>
                                    <a:pt x="46" y="143"/>
                                  </a:cubicBezTo>
                                  <a:cubicBezTo>
                                    <a:pt x="34" y="143"/>
                                    <a:pt x="24" y="140"/>
                                    <a:pt x="15" y="133"/>
                                  </a:cubicBezTo>
                                  <a:cubicBezTo>
                                    <a:pt x="6" y="127"/>
                                    <a:pt x="1" y="117"/>
                                    <a:pt x="0" y="103"/>
                                  </a:cubicBezTo>
                                  <a:lnTo>
                                    <a:pt x="19" y="10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85" name="Freeform 542"/>
                          <wps:cNvSpPr>
                            <a:spLocks noEditPoints="1"/>
                          </wps:cNvSpPr>
                          <wps:spPr bwMode="auto">
                            <a:xfrm>
                              <a:off x="6172" y="3935"/>
                              <a:ext cx="79" cy="112"/>
                            </a:xfrm>
                            <a:custGeom>
                              <a:avLst/>
                              <a:gdLst>
                                <a:gd name="T0" fmla="*/ 61 w 100"/>
                                <a:gd name="T1" fmla="*/ 91 h 141"/>
                                <a:gd name="T2" fmla="*/ 61 w 100"/>
                                <a:gd name="T3" fmla="*/ 91 h 141"/>
                                <a:gd name="T4" fmla="*/ 61 w 100"/>
                                <a:gd name="T5" fmla="*/ 27 h 141"/>
                                <a:gd name="T6" fmla="*/ 16 w 100"/>
                                <a:gd name="T7" fmla="*/ 91 h 141"/>
                                <a:gd name="T8" fmla="*/ 61 w 100"/>
                                <a:gd name="T9" fmla="*/ 91 h 141"/>
                                <a:gd name="T10" fmla="*/ 62 w 100"/>
                                <a:gd name="T11" fmla="*/ 141 h 141"/>
                                <a:gd name="T12" fmla="*/ 62 w 100"/>
                                <a:gd name="T13" fmla="*/ 141 h 141"/>
                                <a:gd name="T14" fmla="*/ 62 w 100"/>
                                <a:gd name="T15" fmla="*/ 107 h 141"/>
                                <a:gd name="T16" fmla="*/ 0 w 100"/>
                                <a:gd name="T17" fmla="*/ 107 h 141"/>
                                <a:gd name="T18" fmla="*/ 0 w 100"/>
                                <a:gd name="T19" fmla="*/ 89 h 141"/>
                                <a:gd name="T20" fmla="*/ 64 w 100"/>
                                <a:gd name="T21" fmla="*/ 0 h 141"/>
                                <a:gd name="T22" fmla="*/ 79 w 100"/>
                                <a:gd name="T23" fmla="*/ 0 h 141"/>
                                <a:gd name="T24" fmla="*/ 79 w 100"/>
                                <a:gd name="T25" fmla="*/ 91 h 141"/>
                                <a:gd name="T26" fmla="*/ 100 w 100"/>
                                <a:gd name="T27" fmla="*/ 91 h 141"/>
                                <a:gd name="T28" fmla="*/ 100 w 100"/>
                                <a:gd name="T29" fmla="*/ 107 h 141"/>
                                <a:gd name="T30" fmla="*/ 79 w 100"/>
                                <a:gd name="T31" fmla="*/ 107 h 141"/>
                                <a:gd name="T32" fmla="*/ 79 w 100"/>
                                <a:gd name="T33" fmla="*/ 141 h 141"/>
                                <a:gd name="T34" fmla="*/ 62 w 100"/>
                                <a:gd name="T35"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00" h="141">
                                  <a:moveTo>
                                    <a:pt x="61" y="91"/>
                                  </a:moveTo>
                                  <a:lnTo>
                                    <a:pt x="61" y="91"/>
                                  </a:lnTo>
                                  <a:lnTo>
                                    <a:pt x="61" y="27"/>
                                  </a:lnTo>
                                  <a:lnTo>
                                    <a:pt x="16" y="91"/>
                                  </a:lnTo>
                                  <a:lnTo>
                                    <a:pt x="61" y="91"/>
                                  </a:lnTo>
                                  <a:close/>
                                  <a:moveTo>
                                    <a:pt x="62" y="141"/>
                                  </a:moveTo>
                                  <a:lnTo>
                                    <a:pt x="62" y="141"/>
                                  </a:lnTo>
                                  <a:lnTo>
                                    <a:pt x="62" y="107"/>
                                  </a:lnTo>
                                  <a:lnTo>
                                    <a:pt x="0" y="107"/>
                                  </a:lnTo>
                                  <a:lnTo>
                                    <a:pt x="0" y="89"/>
                                  </a:lnTo>
                                  <a:lnTo>
                                    <a:pt x="64" y="0"/>
                                  </a:lnTo>
                                  <a:lnTo>
                                    <a:pt x="79" y="0"/>
                                  </a:lnTo>
                                  <a:lnTo>
                                    <a:pt x="79" y="91"/>
                                  </a:lnTo>
                                  <a:lnTo>
                                    <a:pt x="100" y="91"/>
                                  </a:lnTo>
                                  <a:lnTo>
                                    <a:pt x="100" y="107"/>
                                  </a:lnTo>
                                  <a:lnTo>
                                    <a:pt x="79" y="107"/>
                                  </a:lnTo>
                                  <a:lnTo>
                                    <a:pt x="79" y="141"/>
                                  </a:lnTo>
                                  <a:lnTo>
                                    <a:pt x="62" y="1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86" name="Freeform 543"/>
                          <wps:cNvSpPr>
                            <a:spLocks/>
                          </wps:cNvSpPr>
                          <wps:spPr bwMode="auto">
                            <a:xfrm>
                              <a:off x="6313" y="3930"/>
                              <a:ext cx="36" cy="150"/>
                            </a:xfrm>
                            <a:custGeom>
                              <a:avLst/>
                              <a:gdLst>
                                <a:gd name="T0" fmla="*/ 45 w 46"/>
                                <a:gd name="T1" fmla="*/ 0 h 189"/>
                                <a:gd name="T2" fmla="*/ 45 w 46"/>
                                <a:gd name="T3" fmla="*/ 0 h 189"/>
                                <a:gd name="T4" fmla="*/ 25 w 46"/>
                                <a:gd name="T5" fmla="*/ 44 h 189"/>
                                <a:gd name="T6" fmla="*/ 18 w 46"/>
                                <a:gd name="T7" fmla="*/ 94 h 189"/>
                                <a:gd name="T8" fmla="*/ 26 w 46"/>
                                <a:gd name="T9" fmla="*/ 147 h 189"/>
                                <a:gd name="T10" fmla="*/ 46 w 46"/>
                                <a:gd name="T11" fmla="*/ 189 h 189"/>
                                <a:gd name="T12" fmla="*/ 34 w 46"/>
                                <a:gd name="T13" fmla="*/ 189 h 189"/>
                                <a:gd name="T14" fmla="*/ 16 w 46"/>
                                <a:gd name="T15" fmla="*/ 160 h 189"/>
                                <a:gd name="T16" fmla="*/ 8 w 46"/>
                                <a:gd name="T17" fmla="*/ 143 h 189"/>
                                <a:gd name="T18" fmla="*/ 1 w 46"/>
                                <a:gd name="T19" fmla="*/ 112 h 189"/>
                                <a:gd name="T20" fmla="*/ 0 w 46"/>
                                <a:gd name="T21" fmla="*/ 95 h 189"/>
                                <a:gd name="T22" fmla="*/ 9 w 46"/>
                                <a:gd name="T23" fmla="*/ 43 h 189"/>
                                <a:gd name="T24" fmla="*/ 33 w 46"/>
                                <a:gd name="T25" fmla="*/ 0 h 189"/>
                                <a:gd name="T26" fmla="*/ 45 w 46"/>
                                <a:gd name="T27" fmla="*/ 0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45" y="0"/>
                                  </a:moveTo>
                                  <a:lnTo>
                                    <a:pt x="45" y="0"/>
                                  </a:lnTo>
                                  <a:cubicBezTo>
                                    <a:pt x="35" y="20"/>
                                    <a:pt x="28" y="35"/>
                                    <a:pt x="25" y="44"/>
                                  </a:cubicBezTo>
                                  <a:cubicBezTo>
                                    <a:pt x="21" y="59"/>
                                    <a:pt x="18" y="75"/>
                                    <a:pt x="18" y="94"/>
                                  </a:cubicBezTo>
                                  <a:cubicBezTo>
                                    <a:pt x="18" y="113"/>
                                    <a:pt x="21" y="131"/>
                                    <a:pt x="26" y="147"/>
                                  </a:cubicBezTo>
                                  <a:cubicBezTo>
                                    <a:pt x="30" y="156"/>
                                    <a:pt x="36" y="170"/>
                                    <a:pt x="46" y="189"/>
                                  </a:cubicBezTo>
                                  <a:lnTo>
                                    <a:pt x="34" y="189"/>
                                  </a:lnTo>
                                  <a:cubicBezTo>
                                    <a:pt x="24" y="174"/>
                                    <a:pt x="18" y="164"/>
                                    <a:pt x="16" y="160"/>
                                  </a:cubicBezTo>
                                  <a:cubicBezTo>
                                    <a:pt x="14" y="156"/>
                                    <a:pt x="11" y="150"/>
                                    <a:pt x="8" y="143"/>
                                  </a:cubicBezTo>
                                  <a:cubicBezTo>
                                    <a:pt x="5" y="133"/>
                                    <a:pt x="2" y="123"/>
                                    <a:pt x="1" y="112"/>
                                  </a:cubicBezTo>
                                  <a:cubicBezTo>
                                    <a:pt x="0" y="106"/>
                                    <a:pt x="0" y="101"/>
                                    <a:pt x="0" y="95"/>
                                  </a:cubicBezTo>
                                  <a:cubicBezTo>
                                    <a:pt x="0" y="76"/>
                                    <a:pt x="3" y="59"/>
                                    <a:pt x="9" y="43"/>
                                  </a:cubicBezTo>
                                  <a:cubicBezTo>
                                    <a:pt x="13" y="34"/>
                                    <a:pt x="21" y="19"/>
                                    <a:pt x="33" y="0"/>
                                  </a:cubicBezTo>
                                  <a:lnTo>
                                    <a:pt x="45"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87" name="Freeform 544"/>
                          <wps:cNvSpPr>
                            <a:spLocks/>
                          </wps:cNvSpPr>
                          <wps:spPr bwMode="auto">
                            <a:xfrm>
                              <a:off x="6360" y="3935"/>
                              <a:ext cx="77" cy="112"/>
                            </a:xfrm>
                            <a:custGeom>
                              <a:avLst/>
                              <a:gdLst>
                                <a:gd name="T0" fmla="*/ 0 w 97"/>
                                <a:gd name="T1" fmla="*/ 141 h 141"/>
                                <a:gd name="T2" fmla="*/ 0 w 97"/>
                                <a:gd name="T3" fmla="*/ 141 h 141"/>
                                <a:gd name="T4" fmla="*/ 7 w 97"/>
                                <a:gd name="T5" fmla="*/ 110 h 141"/>
                                <a:gd name="T6" fmla="*/ 33 w 97"/>
                                <a:gd name="T7" fmla="*/ 85 h 141"/>
                                <a:gd name="T8" fmla="*/ 52 w 97"/>
                                <a:gd name="T9" fmla="*/ 74 h 141"/>
                                <a:gd name="T10" fmla="*/ 70 w 97"/>
                                <a:gd name="T11" fmla="*/ 61 h 141"/>
                                <a:gd name="T12" fmla="*/ 78 w 97"/>
                                <a:gd name="T13" fmla="*/ 43 h 141"/>
                                <a:gd name="T14" fmla="*/ 70 w 97"/>
                                <a:gd name="T15" fmla="*/ 23 h 141"/>
                                <a:gd name="T16" fmla="*/ 50 w 97"/>
                                <a:gd name="T17" fmla="*/ 16 h 141"/>
                                <a:gd name="T18" fmla="*/ 25 w 97"/>
                                <a:gd name="T19" fmla="*/ 30 h 141"/>
                                <a:gd name="T20" fmla="*/ 21 w 97"/>
                                <a:gd name="T21" fmla="*/ 50 h 141"/>
                                <a:gd name="T22" fmla="*/ 3 w 97"/>
                                <a:gd name="T23" fmla="*/ 50 h 141"/>
                                <a:gd name="T24" fmla="*/ 10 w 97"/>
                                <a:gd name="T25" fmla="*/ 20 h 141"/>
                                <a:gd name="T26" fmla="*/ 51 w 97"/>
                                <a:gd name="T27" fmla="*/ 0 h 141"/>
                                <a:gd name="T28" fmla="*/ 86 w 97"/>
                                <a:gd name="T29" fmla="*/ 13 h 141"/>
                                <a:gd name="T30" fmla="*/ 97 w 97"/>
                                <a:gd name="T31" fmla="*/ 42 h 141"/>
                                <a:gd name="T32" fmla="*/ 85 w 97"/>
                                <a:gd name="T33" fmla="*/ 71 h 141"/>
                                <a:gd name="T34" fmla="*/ 61 w 97"/>
                                <a:gd name="T35" fmla="*/ 88 h 141"/>
                                <a:gd name="T36" fmla="*/ 47 w 97"/>
                                <a:gd name="T37" fmla="*/ 95 h 141"/>
                                <a:gd name="T38" fmla="*/ 32 w 97"/>
                                <a:gd name="T39" fmla="*/ 106 h 141"/>
                                <a:gd name="T40" fmla="*/ 19 w 97"/>
                                <a:gd name="T41" fmla="*/ 125 h 141"/>
                                <a:gd name="T42" fmla="*/ 97 w 97"/>
                                <a:gd name="T43" fmla="*/ 125 h 141"/>
                                <a:gd name="T44" fmla="*/ 97 w 97"/>
                                <a:gd name="T45" fmla="*/ 141 h 141"/>
                                <a:gd name="T46" fmla="*/ 0 w 97"/>
                                <a:gd name="T47"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7" h="141">
                                  <a:moveTo>
                                    <a:pt x="0" y="141"/>
                                  </a:moveTo>
                                  <a:lnTo>
                                    <a:pt x="0" y="141"/>
                                  </a:lnTo>
                                  <a:cubicBezTo>
                                    <a:pt x="0" y="129"/>
                                    <a:pt x="3" y="119"/>
                                    <a:pt x="7" y="110"/>
                                  </a:cubicBezTo>
                                  <a:cubicBezTo>
                                    <a:pt x="12" y="101"/>
                                    <a:pt x="20" y="92"/>
                                    <a:pt x="33" y="85"/>
                                  </a:cubicBezTo>
                                  <a:lnTo>
                                    <a:pt x="52" y="74"/>
                                  </a:lnTo>
                                  <a:cubicBezTo>
                                    <a:pt x="60" y="69"/>
                                    <a:pt x="66" y="65"/>
                                    <a:pt x="70" y="61"/>
                                  </a:cubicBezTo>
                                  <a:cubicBezTo>
                                    <a:pt x="75" y="56"/>
                                    <a:pt x="78" y="50"/>
                                    <a:pt x="78" y="43"/>
                                  </a:cubicBezTo>
                                  <a:cubicBezTo>
                                    <a:pt x="78" y="34"/>
                                    <a:pt x="75" y="28"/>
                                    <a:pt x="70" y="23"/>
                                  </a:cubicBezTo>
                                  <a:cubicBezTo>
                                    <a:pt x="65" y="18"/>
                                    <a:pt x="59" y="16"/>
                                    <a:pt x="50" y="16"/>
                                  </a:cubicBezTo>
                                  <a:cubicBezTo>
                                    <a:pt x="38" y="16"/>
                                    <a:pt x="30" y="20"/>
                                    <a:pt x="25" y="30"/>
                                  </a:cubicBezTo>
                                  <a:cubicBezTo>
                                    <a:pt x="23" y="35"/>
                                    <a:pt x="21" y="41"/>
                                    <a:pt x="21" y="50"/>
                                  </a:cubicBezTo>
                                  <a:lnTo>
                                    <a:pt x="3" y="50"/>
                                  </a:lnTo>
                                  <a:cubicBezTo>
                                    <a:pt x="3" y="38"/>
                                    <a:pt x="6" y="28"/>
                                    <a:pt x="10" y="20"/>
                                  </a:cubicBezTo>
                                  <a:cubicBezTo>
                                    <a:pt x="18" y="6"/>
                                    <a:pt x="31" y="0"/>
                                    <a:pt x="51" y="0"/>
                                  </a:cubicBezTo>
                                  <a:cubicBezTo>
                                    <a:pt x="67" y="0"/>
                                    <a:pt x="79" y="4"/>
                                    <a:pt x="86" y="13"/>
                                  </a:cubicBezTo>
                                  <a:cubicBezTo>
                                    <a:pt x="93" y="21"/>
                                    <a:pt x="97" y="31"/>
                                    <a:pt x="97" y="42"/>
                                  </a:cubicBezTo>
                                  <a:cubicBezTo>
                                    <a:pt x="97" y="53"/>
                                    <a:pt x="93" y="63"/>
                                    <a:pt x="85" y="71"/>
                                  </a:cubicBezTo>
                                  <a:cubicBezTo>
                                    <a:pt x="81" y="76"/>
                                    <a:pt x="72" y="81"/>
                                    <a:pt x="61" y="88"/>
                                  </a:cubicBezTo>
                                  <a:lnTo>
                                    <a:pt x="47" y="95"/>
                                  </a:lnTo>
                                  <a:cubicBezTo>
                                    <a:pt x="41" y="99"/>
                                    <a:pt x="36" y="102"/>
                                    <a:pt x="32" y="106"/>
                                  </a:cubicBezTo>
                                  <a:cubicBezTo>
                                    <a:pt x="25" y="111"/>
                                    <a:pt x="21" y="118"/>
                                    <a:pt x="19" y="125"/>
                                  </a:cubicBezTo>
                                  <a:lnTo>
                                    <a:pt x="97" y="125"/>
                                  </a:lnTo>
                                  <a:lnTo>
                                    <a:pt x="97" y="141"/>
                                  </a:lnTo>
                                  <a:lnTo>
                                    <a:pt x="0" y="1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88" name="Freeform 545"/>
                          <wps:cNvSpPr>
                            <a:spLocks/>
                          </wps:cNvSpPr>
                          <wps:spPr bwMode="auto">
                            <a:xfrm>
                              <a:off x="6458" y="4030"/>
                              <a:ext cx="16" cy="17"/>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89" name="Freeform 546"/>
                          <wps:cNvSpPr>
                            <a:spLocks/>
                          </wps:cNvSpPr>
                          <wps:spPr bwMode="auto">
                            <a:xfrm>
                              <a:off x="6495" y="3937"/>
                              <a:ext cx="77" cy="110"/>
                            </a:xfrm>
                            <a:custGeom>
                              <a:avLst/>
                              <a:gdLst>
                                <a:gd name="T0" fmla="*/ 98 w 98"/>
                                <a:gd name="T1" fmla="*/ 0 h 139"/>
                                <a:gd name="T2" fmla="*/ 98 w 98"/>
                                <a:gd name="T3" fmla="*/ 0 h 139"/>
                                <a:gd name="T4" fmla="*/ 98 w 98"/>
                                <a:gd name="T5" fmla="*/ 16 h 139"/>
                                <a:gd name="T6" fmla="*/ 80 w 98"/>
                                <a:gd name="T7" fmla="*/ 39 h 139"/>
                                <a:gd name="T8" fmla="*/ 60 w 98"/>
                                <a:gd name="T9" fmla="*/ 74 h 139"/>
                                <a:gd name="T10" fmla="*/ 47 w 98"/>
                                <a:gd name="T11" fmla="*/ 108 h 139"/>
                                <a:gd name="T12" fmla="*/ 40 w 98"/>
                                <a:gd name="T13" fmla="*/ 139 h 139"/>
                                <a:gd name="T14" fmla="*/ 20 w 98"/>
                                <a:gd name="T15" fmla="*/ 139 h 139"/>
                                <a:gd name="T16" fmla="*/ 50 w 98"/>
                                <a:gd name="T17" fmla="*/ 59 h 139"/>
                                <a:gd name="T18" fmla="*/ 78 w 98"/>
                                <a:gd name="T19" fmla="*/ 18 h 139"/>
                                <a:gd name="T20" fmla="*/ 0 w 98"/>
                                <a:gd name="T21" fmla="*/ 18 h 139"/>
                                <a:gd name="T22" fmla="*/ 0 w 98"/>
                                <a:gd name="T23" fmla="*/ 0 h 139"/>
                                <a:gd name="T24" fmla="*/ 98 w 98"/>
                                <a:gd name="T25"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98" h="139">
                                  <a:moveTo>
                                    <a:pt x="98" y="0"/>
                                  </a:moveTo>
                                  <a:lnTo>
                                    <a:pt x="98" y="0"/>
                                  </a:lnTo>
                                  <a:lnTo>
                                    <a:pt x="98" y="16"/>
                                  </a:lnTo>
                                  <a:cubicBezTo>
                                    <a:pt x="94" y="20"/>
                                    <a:pt x="88" y="28"/>
                                    <a:pt x="80" y="39"/>
                                  </a:cubicBezTo>
                                  <a:cubicBezTo>
                                    <a:pt x="72" y="50"/>
                                    <a:pt x="66" y="62"/>
                                    <a:pt x="60" y="74"/>
                                  </a:cubicBezTo>
                                  <a:cubicBezTo>
                                    <a:pt x="54" y="87"/>
                                    <a:pt x="50" y="98"/>
                                    <a:pt x="47" y="108"/>
                                  </a:cubicBezTo>
                                  <a:cubicBezTo>
                                    <a:pt x="45" y="114"/>
                                    <a:pt x="43" y="125"/>
                                    <a:pt x="40" y="139"/>
                                  </a:cubicBezTo>
                                  <a:lnTo>
                                    <a:pt x="20" y="139"/>
                                  </a:lnTo>
                                  <a:cubicBezTo>
                                    <a:pt x="24" y="112"/>
                                    <a:pt x="34" y="86"/>
                                    <a:pt x="50" y="59"/>
                                  </a:cubicBezTo>
                                  <a:cubicBezTo>
                                    <a:pt x="59" y="43"/>
                                    <a:pt x="68" y="30"/>
                                    <a:pt x="78" y="18"/>
                                  </a:cubicBezTo>
                                  <a:lnTo>
                                    <a:pt x="0" y="18"/>
                                  </a:lnTo>
                                  <a:lnTo>
                                    <a:pt x="0" y="0"/>
                                  </a:lnTo>
                                  <a:lnTo>
                                    <a:pt x="9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90" name="Freeform 547"/>
                          <wps:cNvSpPr>
                            <a:spLocks/>
                          </wps:cNvSpPr>
                          <wps:spPr bwMode="auto">
                            <a:xfrm>
                              <a:off x="6584" y="3937"/>
                              <a:ext cx="78" cy="110"/>
                            </a:xfrm>
                            <a:custGeom>
                              <a:avLst/>
                              <a:gdLst>
                                <a:gd name="T0" fmla="*/ 98 w 98"/>
                                <a:gd name="T1" fmla="*/ 0 h 139"/>
                                <a:gd name="T2" fmla="*/ 98 w 98"/>
                                <a:gd name="T3" fmla="*/ 0 h 139"/>
                                <a:gd name="T4" fmla="*/ 98 w 98"/>
                                <a:gd name="T5" fmla="*/ 16 h 139"/>
                                <a:gd name="T6" fmla="*/ 80 w 98"/>
                                <a:gd name="T7" fmla="*/ 39 h 139"/>
                                <a:gd name="T8" fmla="*/ 60 w 98"/>
                                <a:gd name="T9" fmla="*/ 74 h 139"/>
                                <a:gd name="T10" fmla="*/ 47 w 98"/>
                                <a:gd name="T11" fmla="*/ 108 h 139"/>
                                <a:gd name="T12" fmla="*/ 39 w 98"/>
                                <a:gd name="T13" fmla="*/ 139 h 139"/>
                                <a:gd name="T14" fmla="*/ 20 w 98"/>
                                <a:gd name="T15" fmla="*/ 139 h 139"/>
                                <a:gd name="T16" fmla="*/ 49 w 98"/>
                                <a:gd name="T17" fmla="*/ 59 h 139"/>
                                <a:gd name="T18" fmla="*/ 78 w 98"/>
                                <a:gd name="T19" fmla="*/ 18 h 139"/>
                                <a:gd name="T20" fmla="*/ 0 w 98"/>
                                <a:gd name="T21" fmla="*/ 18 h 139"/>
                                <a:gd name="T22" fmla="*/ 0 w 98"/>
                                <a:gd name="T23" fmla="*/ 0 h 139"/>
                                <a:gd name="T24" fmla="*/ 98 w 98"/>
                                <a:gd name="T25"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98" h="139">
                                  <a:moveTo>
                                    <a:pt x="98" y="0"/>
                                  </a:moveTo>
                                  <a:lnTo>
                                    <a:pt x="98" y="0"/>
                                  </a:lnTo>
                                  <a:lnTo>
                                    <a:pt x="98" y="16"/>
                                  </a:lnTo>
                                  <a:cubicBezTo>
                                    <a:pt x="93" y="20"/>
                                    <a:pt x="87" y="28"/>
                                    <a:pt x="80" y="39"/>
                                  </a:cubicBezTo>
                                  <a:cubicBezTo>
                                    <a:pt x="72" y="50"/>
                                    <a:pt x="66" y="62"/>
                                    <a:pt x="60" y="74"/>
                                  </a:cubicBezTo>
                                  <a:cubicBezTo>
                                    <a:pt x="54" y="87"/>
                                    <a:pt x="50" y="98"/>
                                    <a:pt x="47" y="108"/>
                                  </a:cubicBezTo>
                                  <a:cubicBezTo>
                                    <a:pt x="45" y="114"/>
                                    <a:pt x="42" y="125"/>
                                    <a:pt x="39" y="139"/>
                                  </a:cubicBezTo>
                                  <a:lnTo>
                                    <a:pt x="20" y="139"/>
                                  </a:lnTo>
                                  <a:cubicBezTo>
                                    <a:pt x="24" y="112"/>
                                    <a:pt x="34" y="86"/>
                                    <a:pt x="49" y="59"/>
                                  </a:cubicBezTo>
                                  <a:cubicBezTo>
                                    <a:pt x="58" y="43"/>
                                    <a:pt x="68" y="30"/>
                                    <a:pt x="78" y="18"/>
                                  </a:cubicBezTo>
                                  <a:lnTo>
                                    <a:pt x="0" y="18"/>
                                  </a:lnTo>
                                  <a:lnTo>
                                    <a:pt x="0" y="0"/>
                                  </a:lnTo>
                                  <a:lnTo>
                                    <a:pt x="9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91" name="Freeform 548"/>
                          <wps:cNvSpPr>
                            <a:spLocks/>
                          </wps:cNvSpPr>
                          <wps:spPr bwMode="auto">
                            <a:xfrm>
                              <a:off x="6681" y="4030"/>
                              <a:ext cx="16" cy="41"/>
                            </a:xfrm>
                            <a:custGeom>
                              <a:avLst/>
                              <a:gdLst>
                                <a:gd name="T0" fmla="*/ 0 w 21"/>
                                <a:gd name="T1" fmla="*/ 42 h 51"/>
                                <a:gd name="T2" fmla="*/ 0 w 21"/>
                                <a:gd name="T3" fmla="*/ 42 h 51"/>
                                <a:gd name="T4" fmla="*/ 9 w 21"/>
                                <a:gd name="T5" fmla="*/ 32 h 51"/>
                                <a:gd name="T6" fmla="*/ 11 w 21"/>
                                <a:gd name="T7" fmla="*/ 24 h 51"/>
                                <a:gd name="T8" fmla="*/ 11 w 21"/>
                                <a:gd name="T9" fmla="*/ 23 h 51"/>
                                <a:gd name="T10" fmla="*/ 11 w 21"/>
                                <a:gd name="T11" fmla="*/ 21 h 51"/>
                                <a:gd name="T12" fmla="*/ 0 w 21"/>
                                <a:gd name="T13" fmla="*/ 21 h 51"/>
                                <a:gd name="T14" fmla="*/ 0 w 21"/>
                                <a:gd name="T15" fmla="*/ 0 h 51"/>
                                <a:gd name="T16" fmla="*/ 21 w 21"/>
                                <a:gd name="T17" fmla="*/ 0 h 51"/>
                                <a:gd name="T18" fmla="*/ 21 w 21"/>
                                <a:gd name="T19" fmla="*/ 20 h 51"/>
                                <a:gd name="T20" fmla="*/ 16 w 21"/>
                                <a:gd name="T21" fmla="*/ 40 h 51"/>
                                <a:gd name="T22" fmla="*/ 0 w 21"/>
                                <a:gd name="T23" fmla="*/ 51 h 51"/>
                                <a:gd name="T24" fmla="*/ 0 w 21"/>
                                <a:gd name="T25" fmla="*/ 42 h 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1" h="51">
                                  <a:moveTo>
                                    <a:pt x="0" y="42"/>
                                  </a:moveTo>
                                  <a:lnTo>
                                    <a:pt x="0" y="42"/>
                                  </a:lnTo>
                                  <a:cubicBezTo>
                                    <a:pt x="4" y="41"/>
                                    <a:pt x="8" y="38"/>
                                    <a:pt x="9" y="32"/>
                                  </a:cubicBezTo>
                                  <a:cubicBezTo>
                                    <a:pt x="10" y="29"/>
                                    <a:pt x="11" y="27"/>
                                    <a:pt x="11" y="24"/>
                                  </a:cubicBezTo>
                                  <a:cubicBezTo>
                                    <a:pt x="11" y="23"/>
                                    <a:pt x="11" y="23"/>
                                    <a:pt x="11" y="23"/>
                                  </a:cubicBezTo>
                                  <a:cubicBezTo>
                                    <a:pt x="11" y="22"/>
                                    <a:pt x="11" y="22"/>
                                    <a:pt x="11" y="21"/>
                                  </a:cubicBezTo>
                                  <a:lnTo>
                                    <a:pt x="0" y="21"/>
                                  </a:lnTo>
                                  <a:lnTo>
                                    <a:pt x="0" y="0"/>
                                  </a:lnTo>
                                  <a:lnTo>
                                    <a:pt x="21" y="0"/>
                                  </a:lnTo>
                                  <a:lnTo>
                                    <a:pt x="21" y="20"/>
                                  </a:lnTo>
                                  <a:cubicBezTo>
                                    <a:pt x="21" y="28"/>
                                    <a:pt x="19" y="34"/>
                                    <a:pt x="16" y="40"/>
                                  </a:cubicBezTo>
                                  <a:cubicBezTo>
                                    <a:pt x="13" y="46"/>
                                    <a:pt x="8" y="50"/>
                                    <a:pt x="0" y="51"/>
                                  </a:cubicBezTo>
                                  <a:lnTo>
                                    <a:pt x="0" y="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92" name="Freeform 549"/>
                          <wps:cNvSpPr>
                            <a:spLocks noEditPoints="1"/>
                          </wps:cNvSpPr>
                          <wps:spPr bwMode="auto">
                            <a:xfrm>
                              <a:off x="6761" y="3935"/>
                              <a:ext cx="79" cy="112"/>
                            </a:xfrm>
                            <a:custGeom>
                              <a:avLst/>
                              <a:gdLst>
                                <a:gd name="T0" fmla="*/ 62 w 100"/>
                                <a:gd name="T1" fmla="*/ 91 h 141"/>
                                <a:gd name="T2" fmla="*/ 62 w 100"/>
                                <a:gd name="T3" fmla="*/ 91 h 141"/>
                                <a:gd name="T4" fmla="*/ 62 w 100"/>
                                <a:gd name="T5" fmla="*/ 27 h 141"/>
                                <a:gd name="T6" fmla="*/ 16 w 100"/>
                                <a:gd name="T7" fmla="*/ 91 h 141"/>
                                <a:gd name="T8" fmla="*/ 62 w 100"/>
                                <a:gd name="T9" fmla="*/ 91 h 141"/>
                                <a:gd name="T10" fmla="*/ 62 w 100"/>
                                <a:gd name="T11" fmla="*/ 141 h 141"/>
                                <a:gd name="T12" fmla="*/ 62 w 100"/>
                                <a:gd name="T13" fmla="*/ 141 h 141"/>
                                <a:gd name="T14" fmla="*/ 62 w 100"/>
                                <a:gd name="T15" fmla="*/ 107 h 141"/>
                                <a:gd name="T16" fmla="*/ 0 w 100"/>
                                <a:gd name="T17" fmla="*/ 107 h 141"/>
                                <a:gd name="T18" fmla="*/ 0 w 100"/>
                                <a:gd name="T19" fmla="*/ 89 h 141"/>
                                <a:gd name="T20" fmla="*/ 65 w 100"/>
                                <a:gd name="T21" fmla="*/ 0 h 141"/>
                                <a:gd name="T22" fmla="*/ 80 w 100"/>
                                <a:gd name="T23" fmla="*/ 0 h 141"/>
                                <a:gd name="T24" fmla="*/ 80 w 100"/>
                                <a:gd name="T25" fmla="*/ 91 h 141"/>
                                <a:gd name="T26" fmla="*/ 100 w 100"/>
                                <a:gd name="T27" fmla="*/ 91 h 141"/>
                                <a:gd name="T28" fmla="*/ 100 w 100"/>
                                <a:gd name="T29" fmla="*/ 107 h 141"/>
                                <a:gd name="T30" fmla="*/ 80 w 100"/>
                                <a:gd name="T31" fmla="*/ 107 h 141"/>
                                <a:gd name="T32" fmla="*/ 80 w 100"/>
                                <a:gd name="T33" fmla="*/ 141 h 141"/>
                                <a:gd name="T34" fmla="*/ 62 w 100"/>
                                <a:gd name="T35"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00" h="141">
                                  <a:moveTo>
                                    <a:pt x="62" y="91"/>
                                  </a:moveTo>
                                  <a:lnTo>
                                    <a:pt x="62" y="91"/>
                                  </a:lnTo>
                                  <a:lnTo>
                                    <a:pt x="62" y="27"/>
                                  </a:lnTo>
                                  <a:lnTo>
                                    <a:pt x="16" y="91"/>
                                  </a:lnTo>
                                  <a:lnTo>
                                    <a:pt x="62" y="91"/>
                                  </a:lnTo>
                                  <a:close/>
                                  <a:moveTo>
                                    <a:pt x="62" y="141"/>
                                  </a:moveTo>
                                  <a:lnTo>
                                    <a:pt x="62" y="141"/>
                                  </a:lnTo>
                                  <a:lnTo>
                                    <a:pt x="62" y="107"/>
                                  </a:lnTo>
                                  <a:lnTo>
                                    <a:pt x="0" y="107"/>
                                  </a:lnTo>
                                  <a:lnTo>
                                    <a:pt x="0" y="89"/>
                                  </a:lnTo>
                                  <a:lnTo>
                                    <a:pt x="65" y="0"/>
                                  </a:lnTo>
                                  <a:lnTo>
                                    <a:pt x="80" y="0"/>
                                  </a:lnTo>
                                  <a:lnTo>
                                    <a:pt x="80" y="91"/>
                                  </a:lnTo>
                                  <a:lnTo>
                                    <a:pt x="100" y="91"/>
                                  </a:lnTo>
                                  <a:lnTo>
                                    <a:pt x="100" y="107"/>
                                  </a:lnTo>
                                  <a:lnTo>
                                    <a:pt x="80" y="107"/>
                                  </a:lnTo>
                                  <a:lnTo>
                                    <a:pt x="80" y="141"/>
                                  </a:lnTo>
                                  <a:lnTo>
                                    <a:pt x="62" y="1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93" name="Freeform 550"/>
                          <wps:cNvSpPr>
                            <a:spLocks/>
                          </wps:cNvSpPr>
                          <wps:spPr bwMode="auto">
                            <a:xfrm>
                              <a:off x="6860" y="4030"/>
                              <a:ext cx="16" cy="17"/>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94" name="Freeform 551"/>
                          <wps:cNvSpPr>
                            <a:spLocks noEditPoints="1"/>
                          </wps:cNvSpPr>
                          <wps:spPr bwMode="auto">
                            <a:xfrm>
                              <a:off x="6894" y="3935"/>
                              <a:ext cx="80" cy="112"/>
                            </a:xfrm>
                            <a:custGeom>
                              <a:avLst/>
                              <a:gdLst>
                                <a:gd name="T0" fmla="*/ 62 w 101"/>
                                <a:gd name="T1" fmla="*/ 91 h 141"/>
                                <a:gd name="T2" fmla="*/ 62 w 101"/>
                                <a:gd name="T3" fmla="*/ 91 h 141"/>
                                <a:gd name="T4" fmla="*/ 62 w 101"/>
                                <a:gd name="T5" fmla="*/ 27 h 141"/>
                                <a:gd name="T6" fmla="*/ 16 w 101"/>
                                <a:gd name="T7" fmla="*/ 91 h 141"/>
                                <a:gd name="T8" fmla="*/ 62 w 101"/>
                                <a:gd name="T9" fmla="*/ 91 h 141"/>
                                <a:gd name="T10" fmla="*/ 62 w 101"/>
                                <a:gd name="T11" fmla="*/ 141 h 141"/>
                                <a:gd name="T12" fmla="*/ 62 w 101"/>
                                <a:gd name="T13" fmla="*/ 141 h 141"/>
                                <a:gd name="T14" fmla="*/ 62 w 101"/>
                                <a:gd name="T15" fmla="*/ 107 h 141"/>
                                <a:gd name="T16" fmla="*/ 0 w 101"/>
                                <a:gd name="T17" fmla="*/ 107 h 141"/>
                                <a:gd name="T18" fmla="*/ 0 w 101"/>
                                <a:gd name="T19" fmla="*/ 89 h 141"/>
                                <a:gd name="T20" fmla="*/ 65 w 101"/>
                                <a:gd name="T21" fmla="*/ 0 h 141"/>
                                <a:gd name="T22" fmla="*/ 80 w 101"/>
                                <a:gd name="T23" fmla="*/ 0 h 141"/>
                                <a:gd name="T24" fmla="*/ 80 w 101"/>
                                <a:gd name="T25" fmla="*/ 91 h 141"/>
                                <a:gd name="T26" fmla="*/ 101 w 101"/>
                                <a:gd name="T27" fmla="*/ 91 h 141"/>
                                <a:gd name="T28" fmla="*/ 101 w 101"/>
                                <a:gd name="T29" fmla="*/ 107 h 141"/>
                                <a:gd name="T30" fmla="*/ 80 w 101"/>
                                <a:gd name="T31" fmla="*/ 107 h 141"/>
                                <a:gd name="T32" fmla="*/ 80 w 101"/>
                                <a:gd name="T33" fmla="*/ 141 h 141"/>
                                <a:gd name="T34" fmla="*/ 62 w 101"/>
                                <a:gd name="T35"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01" h="141">
                                  <a:moveTo>
                                    <a:pt x="62" y="91"/>
                                  </a:moveTo>
                                  <a:lnTo>
                                    <a:pt x="62" y="91"/>
                                  </a:lnTo>
                                  <a:lnTo>
                                    <a:pt x="62" y="27"/>
                                  </a:lnTo>
                                  <a:lnTo>
                                    <a:pt x="16" y="91"/>
                                  </a:lnTo>
                                  <a:lnTo>
                                    <a:pt x="62" y="91"/>
                                  </a:lnTo>
                                  <a:close/>
                                  <a:moveTo>
                                    <a:pt x="62" y="141"/>
                                  </a:moveTo>
                                  <a:lnTo>
                                    <a:pt x="62" y="141"/>
                                  </a:lnTo>
                                  <a:lnTo>
                                    <a:pt x="62" y="107"/>
                                  </a:lnTo>
                                  <a:lnTo>
                                    <a:pt x="0" y="107"/>
                                  </a:lnTo>
                                  <a:lnTo>
                                    <a:pt x="0" y="89"/>
                                  </a:lnTo>
                                  <a:lnTo>
                                    <a:pt x="65" y="0"/>
                                  </a:lnTo>
                                  <a:lnTo>
                                    <a:pt x="80" y="0"/>
                                  </a:lnTo>
                                  <a:lnTo>
                                    <a:pt x="80" y="91"/>
                                  </a:lnTo>
                                  <a:lnTo>
                                    <a:pt x="101" y="91"/>
                                  </a:lnTo>
                                  <a:lnTo>
                                    <a:pt x="101" y="107"/>
                                  </a:lnTo>
                                  <a:lnTo>
                                    <a:pt x="80" y="107"/>
                                  </a:lnTo>
                                  <a:lnTo>
                                    <a:pt x="80" y="141"/>
                                  </a:lnTo>
                                  <a:lnTo>
                                    <a:pt x="62" y="1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95" name="Freeform 552"/>
                          <wps:cNvSpPr>
                            <a:spLocks/>
                          </wps:cNvSpPr>
                          <wps:spPr bwMode="auto">
                            <a:xfrm>
                              <a:off x="6985" y="3937"/>
                              <a:ext cx="77" cy="113"/>
                            </a:xfrm>
                            <a:custGeom>
                              <a:avLst/>
                              <a:gdLst>
                                <a:gd name="T0" fmla="*/ 19 w 98"/>
                                <a:gd name="T1" fmla="*/ 103 h 143"/>
                                <a:gd name="T2" fmla="*/ 19 w 98"/>
                                <a:gd name="T3" fmla="*/ 103 h 143"/>
                                <a:gd name="T4" fmla="*/ 33 w 98"/>
                                <a:gd name="T5" fmla="*/ 124 h 143"/>
                                <a:gd name="T6" fmla="*/ 47 w 98"/>
                                <a:gd name="T7" fmla="*/ 127 h 143"/>
                                <a:gd name="T8" fmla="*/ 71 w 98"/>
                                <a:gd name="T9" fmla="*/ 117 h 143"/>
                                <a:gd name="T10" fmla="*/ 78 w 98"/>
                                <a:gd name="T11" fmla="*/ 95 h 143"/>
                                <a:gd name="T12" fmla="*/ 69 w 98"/>
                                <a:gd name="T13" fmla="*/ 72 h 143"/>
                                <a:gd name="T14" fmla="*/ 48 w 98"/>
                                <a:gd name="T15" fmla="*/ 64 h 143"/>
                                <a:gd name="T16" fmla="*/ 32 w 98"/>
                                <a:gd name="T17" fmla="*/ 68 h 143"/>
                                <a:gd name="T18" fmla="*/ 21 w 98"/>
                                <a:gd name="T19" fmla="*/ 77 h 143"/>
                                <a:gd name="T20" fmla="*/ 5 w 98"/>
                                <a:gd name="T21" fmla="*/ 77 h 143"/>
                                <a:gd name="T22" fmla="*/ 16 w 98"/>
                                <a:gd name="T23" fmla="*/ 0 h 143"/>
                                <a:gd name="T24" fmla="*/ 90 w 98"/>
                                <a:gd name="T25" fmla="*/ 0 h 143"/>
                                <a:gd name="T26" fmla="*/ 90 w 98"/>
                                <a:gd name="T27" fmla="*/ 18 h 143"/>
                                <a:gd name="T28" fmla="*/ 30 w 98"/>
                                <a:gd name="T29" fmla="*/ 18 h 143"/>
                                <a:gd name="T30" fmla="*/ 24 w 98"/>
                                <a:gd name="T31" fmla="*/ 57 h 143"/>
                                <a:gd name="T32" fmla="*/ 33 w 98"/>
                                <a:gd name="T33" fmla="*/ 51 h 143"/>
                                <a:gd name="T34" fmla="*/ 51 w 98"/>
                                <a:gd name="T35" fmla="*/ 48 h 143"/>
                                <a:gd name="T36" fmla="*/ 84 w 98"/>
                                <a:gd name="T37" fmla="*/ 61 h 143"/>
                                <a:gd name="T38" fmla="*/ 98 w 98"/>
                                <a:gd name="T39" fmla="*/ 92 h 143"/>
                                <a:gd name="T40" fmla="*/ 85 w 98"/>
                                <a:gd name="T41" fmla="*/ 128 h 143"/>
                                <a:gd name="T42" fmla="*/ 46 w 98"/>
                                <a:gd name="T43" fmla="*/ 143 h 143"/>
                                <a:gd name="T44" fmla="*/ 15 w 98"/>
                                <a:gd name="T45" fmla="*/ 133 h 143"/>
                                <a:gd name="T46" fmla="*/ 0 w 98"/>
                                <a:gd name="T47" fmla="*/ 103 h 143"/>
                                <a:gd name="T48" fmla="*/ 19 w 98"/>
                                <a:gd name="T49" fmla="*/ 103 h 1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8" h="143">
                                  <a:moveTo>
                                    <a:pt x="19" y="103"/>
                                  </a:moveTo>
                                  <a:lnTo>
                                    <a:pt x="19" y="103"/>
                                  </a:lnTo>
                                  <a:cubicBezTo>
                                    <a:pt x="20" y="113"/>
                                    <a:pt x="25" y="120"/>
                                    <a:pt x="33" y="124"/>
                                  </a:cubicBezTo>
                                  <a:cubicBezTo>
                                    <a:pt x="37" y="126"/>
                                    <a:pt x="42" y="127"/>
                                    <a:pt x="47" y="127"/>
                                  </a:cubicBezTo>
                                  <a:cubicBezTo>
                                    <a:pt x="58" y="127"/>
                                    <a:pt x="66" y="124"/>
                                    <a:pt x="71" y="117"/>
                                  </a:cubicBezTo>
                                  <a:cubicBezTo>
                                    <a:pt x="76" y="111"/>
                                    <a:pt x="78" y="103"/>
                                    <a:pt x="78" y="95"/>
                                  </a:cubicBezTo>
                                  <a:cubicBezTo>
                                    <a:pt x="78" y="85"/>
                                    <a:pt x="75" y="77"/>
                                    <a:pt x="69" y="72"/>
                                  </a:cubicBezTo>
                                  <a:cubicBezTo>
                                    <a:pt x="63" y="67"/>
                                    <a:pt x="56" y="64"/>
                                    <a:pt x="48" y="64"/>
                                  </a:cubicBezTo>
                                  <a:cubicBezTo>
                                    <a:pt x="42" y="64"/>
                                    <a:pt x="36" y="65"/>
                                    <a:pt x="32" y="68"/>
                                  </a:cubicBezTo>
                                  <a:cubicBezTo>
                                    <a:pt x="28" y="70"/>
                                    <a:pt x="24" y="73"/>
                                    <a:pt x="21" y="77"/>
                                  </a:cubicBezTo>
                                  <a:lnTo>
                                    <a:pt x="5" y="77"/>
                                  </a:lnTo>
                                  <a:lnTo>
                                    <a:pt x="16" y="0"/>
                                  </a:lnTo>
                                  <a:lnTo>
                                    <a:pt x="90" y="0"/>
                                  </a:lnTo>
                                  <a:lnTo>
                                    <a:pt x="90" y="18"/>
                                  </a:lnTo>
                                  <a:lnTo>
                                    <a:pt x="30" y="18"/>
                                  </a:lnTo>
                                  <a:lnTo>
                                    <a:pt x="24" y="57"/>
                                  </a:lnTo>
                                  <a:cubicBezTo>
                                    <a:pt x="27" y="54"/>
                                    <a:pt x="30" y="53"/>
                                    <a:pt x="33" y="51"/>
                                  </a:cubicBezTo>
                                  <a:cubicBezTo>
                                    <a:pt x="38" y="49"/>
                                    <a:pt x="44" y="48"/>
                                    <a:pt x="51" y="48"/>
                                  </a:cubicBezTo>
                                  <a:cubicBezTo>
                                    <a:pt x="64" y="48"/>
                                    <a:pt x="75" y="52"/>
                                    <a:pt x="84" y="61"/>
                                  </a:cubicBezTo>
                                  <a:cubicBezTo>
                                    <a:pt x="93" y="69"/>
                                    <a:pt x="98" y="79"/>
                                    <a:pt x="98" y="92"/>
                                  </a:cubicBezTo>
                                  <a:cubicBezTo>
                                    <a:pt x="98" y="106"/>
                                    <a:pt x="93" y="117"/>
                                    <a:pt x="85" y="128"/>
                                  </a:cubicBezTo>
                                  <a:cubicBezTo>
                                    <a:pt x="77" y="138"/>
                                    <a:pt x="64" y="143"/>
                                    <a:pt x="46" y="143"/>
                                  </a:cubicBezTo>
                                  <a:cubicBezTo>
                                    <a:pt x="34" y="143"/>
                                    <a:pt x="24" y="140"/>
                                    <a:pt x="15" y="133"/>
                                  </a:cubicBezTo>
                                  <a:cubicBezTo>
                                    <a:pt x="6" y="127"/>
                                    <a:pt x="1" y="117"/>
                                    <a:pt x="0" y="103"/>
                                  </a:cubicBezTo>
                                  <a:lnTo>
                                    <a:pt x="19" y="10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96" name="Freeform 553"/>
                          <wps:cNvSpPr>
                            <a:spLocks/>
                          </wps:cNvSpPr>
                          <wps:spPr bwMode="auto">
                            <a:xfrm>
                              <a:off x="7074" y="3930"/>
                              <a:ext cx="36" cy="150"/>
                            </a:xfrm>
                            <a:custGeom>
                              <a:avLst/>
                              <a:gdLst>
                                <a:gd name="T0" fmla="*/ 1 w 46"/>
                                <a:gd name="T1" fmla="*/ 189 h 189"/>
                                <a:gd name="T2" fmla="*/ 1 w 46"/>
                                <a:gd name="T3" fmla="*/ 189 h 189"/>
                                <a:gd name="T4" fmla="*/ 21 w 46"/>
                                <a:gd name="T5" fmla="*/ 144 h 189"/>
                                <a:gd name="T6" fmla="*/ 28 w 46"/>
                                <a:gd name="T7" fmla="*/ 94 h 189"/>
                                <a:gd name="T8" fmla="*/ 20 w 46"/>
                                <a:gd name="T9" fmla="*/ 42 h 189"/>
                                <a:gd name="T10" fmla="*/ 0 w 46"/>
                                <a:gd name="T11" fmla="*/ 0 h 189"/>
                                <a:gd name="T12" fmla="*/ 12 w 46"/>
                                <a:gd name="T13" fmla="*/ 0 h 189"/>
                                <a:gd name="T14" fmla="*/ 31 w 46"/>
                                <a:gd name="T15" fmla="*/ 30 h 189"/>
                                <a:gd name="T16" fmla="*/ 38 w 46"/>
                                <a:gd name="T17" fmla="*/ 46 h 189"/>
                                <a:gd name="T18" fmla="*/ 44 w 46"/>
                                <a:gd name="T19" fmla="*/ 70 h 189"/>
                                <a:gd name="T20" fmla="*/ 46 w 46"/>
                                <a:gd name="T21" fmla="*/ 93 h 189"/>
                                <a:gd name="T22" fmla="*/ 37 w 46"/>
                                <a:gd name="T23" fmla="*/ 145 h 189"/>
                                <a:gd name="T24" fmla="*/ 13 w 46"/>
                                <a:gd name="T25" fmla="*/ 189 h 189"/>
                                <a:gd name="T26" fmla="*/ 1 w 46"/>
                                <a:gd name="T27" fmla="*/ 189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1" y="189"/>
                                  </a:moveTo>
                                  <a:lnTo>
                                    <a:pt x="1" y="189"/>
                                  </a:lnTo>
                                  <a:cubicBezTo>
                                    <a:pt x="11" y="168"/>
                                    <a:pt x="18" y="153"/>
                                    <a:pt x="21" y="144"/>
                                  </a:cubicBezTo>
                                  <a:cubicBezTo>
                                    <a:pt x="25" y="130"/>
                                    <a:pt x="28" y="113"/>
                                    <a:pt x="28" y="94"/>
                                  </a:cubicBezTo>
                                  <a:cubicBezTo>
                                    <a:pt x="28" y="75"/>
                                    <a:pt x="25" y="58"/>
                                    <a:pt x="20" y="42"/>
                                  </a:cubicBezTo>
                                  <a:cubicBezTo>
                                    <a:pt x="16" y="32"/>
                                    <a:pt x="10" y="18"/>
                                    <a:pt x="0" y="0"/>
                                  </a:cubicBezTo>
                                  <a:lnTo>
                                    <a:pt x="12" y="0"/>
                                  </a:lnTo>
                                  <a:cubicBezTo>
                                    <a:pt x="22" y="16"/>
                                    <a:pt x="29" y="26"/>
                                    <a:pt x="31" y="30"/>
                                  </a:cubicBezTo>
                                  <a:cubicBezTo>
                                    <a:pt x="33" y="34"/>
                                    <a:pt x="35" y="39"/>
                                    <a:pt x="38" y="46"/>
                                  </a:cubicBezTo>
                                  <a:cubicBezTo>
                                    <a:pt x="41" y="54"/>
                                    <a:pt x="43" y="62"/>
                                    <a:pt x="44" y="70"/>
                                  </a:cubicBezTo>
                                  <a:cubicBezTo>
                                    <a:pt x="46" y="78"/>
                                    <a:pt x="46" y="86"/>
                                    <a:pt x="46" y="93"/>
                                  </a:cubicBezTo>
                                  <a:cubicBezTo>
                                    <a:pt x="46" y="113"/>
                                    <a:pt x="43" y="130"/>
                                    <a:pt x="37" y="145"/>
                                  </a:cubicBezTo>
                                  <a:cubicBezTo>
                                    <a:pt x="33" y="155"/>
                                    <a:pt x="25" y="170"/>
                                    <a:pt x="13" y="189"/>
                                  </a:cubicBezTo>
                                  <a:lnTo>
                                    <a:pt x="1" y="18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97" name="Freeform 554"/>
                          <wps:cNvSpPr>
                            <a:spLocks/>
                          </wps:cNvSpPr>
                          <wps:spPr bwMode="auto">
                            <a:xfrm>
                              <a:off x="5960" y="2374"/>
                              <a:ext cx="41" cy="111"/>
                            </a:xfrm>
                            <a:custGeom>
                              <a:avLst/>
                              <a:gdLst>
                                <a:gd name="T0" fmla="*/ 0 w 52"/>
                                <a:gd name="T1" fmla="*/ 41 h 141"/>
                                <a:gd name="T2" fmla="*/ 0 w 52"/>
                                <a:gd name="T3" fmla="*/ 41 h 141"/>
                                <a:gd name="T4" fmla="*/ 0 w 52"/>
                                <a:gd name="T5" fmla="*/ 27 h 141"/>
                                <a:gd name="T6" fmla="*/ 27 w 52"/>
                                <a:gd name="T7" fmla="*/ 21 h 141"/>
                                <a:gd name="T8" fmla="*/ 38 w 52"/>
                                <a:gd name="T9" fmla="*/ 0 h 141"/>
                                <a:gd name="T10" fmla="*/ 52 w 52"/>
                                <a:gd name="T11" fmla="*/ 0 h 141"/>
                                <a:gd name="T12" fmla="*/ 52 w 52"/>
                                <a:gd name="T13" fmla="*/ 141 h 141"/>
                                <a:gd name="T14" fmla="*/ 33 w 52"/>
                                <a:gd name="T15" fmla="*/ 141 h 141"/>
                                <a:gd name="T16" fmla="*/ 33 w 52"/>
                                <a:gd name="T17" fmla="*/ 41 h 141"/>
                                <a:gd name="T18" fmla="*/ 0 w 52"/>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1">
                                  <a:moveTo>
                                    <a:pt x="0" y="41"/>
                                  </a:moveTo>
                                  <a:lnTo>
                                    <a:pt x="0" y="41"/>
                                  </a:lnTo>
                                  <a:lnTo>
                                    <a:pt x="0" y="27"/>
                                  </a:lnTo>
                                  <a:cubicBezTo>
                                    <a:pt x="13" y="26"/>
                                    <a:pt x="22" y="24"/>
                                    <a:pt x="27" y="21"/>
                                  </a:cubicBezTo>
                                  <a:cubicBezTo>
                                    <a:pt x="32" y="18"/>
                                    <a:pt x="36" y="11"/>
                                    <a:pt x="38" y="0"/>
                                  </a:cubicBezTo>
                                  <a:lnTo>
                                    <a:pt x="52" y="0"/>
                                  </a:lnTo>
                                  <a:lnTo>
                                    <a:pt x="52" y="141"/>
                                  </a:lnTo>
                                  <a:lnTo>
                                    <a:pt x="33" y="141"/>
                                  </a:lnTo>
                                  <a:lnTo>
                                    <a:pt x="33"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98" name="Freeform 555"/>
                          <wps:cNvSpPr>
                            <a:spLocks/>
                          </wps:cNvSpPr>
                          <wps:spPr bwMode="auto">
                            <a:xfrm>
                              <a:off x="6048" y="2468"/>
                              <a:ext cx="16" cy="17"/>
                            </a:xfrm>
                            <a:custGeom>
                              <a:avLst/>
                              <a:gdLst>
                                <a:gd name="T0" fmla="*/ 0 w 20"/>
                                <a:gd name="T1" fmla="*/ 0 h 22"/>
                                <a:gd name="T2" fmla="*/ 0 w 20"/>
                                <a:gd name="T3" fmla="*/ 0 h 22"/>
                                <a:gd name="T4" fmla="*/ 20 w 20"/>
                                <a:gd name="T5" fmla="*/ 0 h 22"/>
                                <a:gd name="T6" fmla="*/ 20 w 20"/>
                                <a:gd name="T7" fmla="*/ 22 h 22"/>
                                <a:gd name="T8" fmla="*/ 0 w 20"/>
                                <a:gd name="T9" fmla="*/ 22 h 22"/>
                                <a:gd name="T10" fmla="*/ 0 w 20"/>
                                <a:gd name="T11" fmla="*/ 0 h 22"/>
                              </a:gdLst>
                              <a:ahLst/>
                              <a:cxnLst>
                                <a:cxn ang="0">
                                  <a:pos x="T0" y="T1"/>
                                </a:cxn>
                                <a:cxn ang="0">
                                  <a:pos x="T2" y="T3"/>
                                </a:cxn>
                                <a:cxn ang="0">
                                  <a:pos x="T4" y="T5"/>
                                </a:cxn>
                                <a:cxn ang="0">
                                  <a:pos x="T6" y="T7"/>
                                </a:cxn>
                                <a:cxn ang="0">
                                  <a:pos x="T8" y="T9"/>
                                </a:cxn>
                                <a:cxn ang="0">
                                  <a:pos x="T10" y="T11"/>
                                </a:cxn>
                              </a:cxnLst>
                              <a:rect l="0" t="0" r="r" b="b"/>
                              <a:pathLst>
                                <a:path w="20" h="22">
                                  <a:moveTo>
                                    <a:pt x="0" y="0"/>
                                  </a:moveTo>
                                  <a:lnTo>
                                    <a:pt x="0" y="0"/>
                                  </a:lnTo>
                                  <a:lnTo>
                                    <a:pt x="20" y="0"/>
                                  </a:lnTo>
                                  <a:lnTo>
                                    <a:pt x="20"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599" name="Freeform 556"/>
                          <wps:cNvSpPr>
                            <a:spLocks noEditPoints="1"/>
                          </wps:cNvSpPr>
                          <wps:spPr bwMode="auto">
                            <a:xfrm>
                              <a:off x="6084" y="2373"/>
                              <a:ext cx="75" cy="116"/>
                            </a:xfrm>
                            <a:custGeom>
                              <a:avLst/>
                              <a:gdLst>
                                <a:gd name="T0" fmla="*/ 20 w 95"/>
                                <a:gd name="T1" fmla="*/ 108 h 146"/>
                                <a:gd name="T2" fmla="*/ 20 w 95"/>
                                <a:gd name="T3" fmla="*/ 108 h 146"/>
                                <a:gd name="T4" fmla="*/ 31 w 95"/>
                                <a:gd name="T5" fmla="*/ 128 h 146"/>
                                <a:gd name="T6" fmla="*/ 43 w 95"/>
                                <a:gd name="T7" fmla="*/ 131 h 146"/>
                                <a:gd name="T8" fmla="*/ 65 w 95"/>
                                <a:gd name="T9" fmla="*/ 120 h 146"/>
                                <a:gd name="T10" fmla="*/ 78 w 95"/>
                                <a:gd name="T11" fmla="*/ 77 h 146"/>
                                <a:gd name="T12" fmla="*/ 63 w 95"/>
                                <a:gd name="T13" fmla="*/ 90 h 146"/>
                                <a:gd name="T14" fmla="*/ 44 w 95"/>
                                <a:gd name="T15" fmla="*/ 94 h 146"/>
                                <a:gd name="T16" fmla="*/ 12 w 95"/>
                                <a:gd name="T17" fmla="*/ 81 h 146"/>
                                <a:gd name="T18" fmla="*/ 0 w 95"/>
                                <a:gd name="T19" fmla="*/ 49 h 146"/>
                                <a:gd name="T20" fmla="*/ 12 w 95"/>
                                <a:gd name="T21" fmla="*/ 15 h 146"/>
                                <a:gd name="T22" fmla="*/ 46 w 95"/>
                                <a:gd name="T23" fmla="*/ 0 h 146"/>
                                <a:gd name="T24" fmla="*/ 89 w 95"/>
                                <a:gd name="T25" fmla="*/ 28 h 146"/>
                                <a:gd name="T26" fmla="*/ 95 w 95"/>
                                <a:gd name="T27" fmla="*/ 66 h 146"/>
                                <a:gd name="T28" fmla="*/ 88 w 95"/>
                                <a:gd name="T29" fmla="*/ 112 h 146"/>
                                <a:gd name="T30" fmla="*/ 44 w 95"/>
                                <a:gd name="T31" fmla="*/ 146 h 146"/>
                                <a:gd name="T32" fmla="*/ 12 w 95"/>
                                <a:gd name="T33" fmla="*/ 135 h 146"/>
                                <a:gd name="T34" fmla="*/ 2 w 95"/>
                                <a:gd name="T35" fmla="*/ 108 h 146"/>
                                <a:gd name="T36" fmla="*/ 20 w 95"/>
                                <a:gd name="T37" fmla="*/ 108 h 146"/>
                                <a:gd name="T38" fmla="*/ 46 w 95"/>
                                <a:gd name="T39" fmla="*/ 79 h 146"/>
                                <a:gd name="T40" fmla="*/ 46 w 95"/>
                                <a:gd name="T41" fmla="*/ 79 h 146"/>
                                <a:gd name="T42" fmla="*/ 66 w 95"/>
                                <a:gd name="T43" fmla="*/ 72 h 146"/>
                                <a:gd name="T44" fmla="*/ 74 w 95"/>
                                <a:gd name="T45" fmla="*/ 47 h 146"/>
                                <a:gd name="T46" fmla="*/ 67 w 95"/>
                                <a:gd name="T47" fmla="*/ 24 h 146"/>
                                <a:gd name="T48" fmla="*/ 47 w 95"/>
                                <a:gd name="T49" fmla="*/ 16 h 146"/>
                                <a:gd name="T50" fmla="*/ 26 w 95"/>
                                <a:gd name="T51" fmla="*/ 25 h 146"/>
                                <a:gd name="T52" fmla="*/ 18 w 95"/>
                                <a:gd name="T53" fmla="*/ 48 h 146"/>
                                <a:gd name="T54" fmla="*/ 25 w 95"/>
                                <a:gd name="T55" fmla="*/ 70 h 146"/>
                                <a:gd name="T56" fmla="*/ 46 w 95"/>
                                <a:gd name="T57" fmla="*/ 79 h 146"/>
                                <a:gd name="T58" fmla="*/ 46 w 95"/>
                                <a:gd name="T59" fmla="*/ 79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95" h="146">
                                  <a:moveTo>
                                    <a:pt x="20" y="108"/>
                                  </a:moveTo>
                                  <a:lnTo>
                                    <a:pt x="20" y="108"/>
                                  </a:lnTo>
                                  <a:cubicBezTo>
                                    <a:pt x="20" y="117"/>
                                    <a:pt x="24" y="124"/>
                                    <a:pt x="31" y="128"/>
                                  </a:cubicBezTo>
                                  <a:cubicBezTo>
                                    <a:pt x="34" y="130"/>
                                    <a:pt x="39" y="131"/>
                                    <a:pt x="43" y="131"/>
                                  </a:cubicBezTo>
                                  <a:cubicBezTo>
                                    <a:pt x="52" y="131"/>
                                    <a:pt x="59" y="127"/>
                                    <a:pt x="65" y="120"/>
                                  </a:cubicBezTo>
                                  <a:cubicBezTo>
                                    <a:pt x="71" y="113"/>
                                    <a:pt x="75" y="99"/>
                                    <a:pt x="78" y="77"/>
                                  </a:cubicBezTo>
                                  <a:cubicBezTo>
                                    <a:pt x="74" y="83"/>
                                    <a:pt x="69" y="88"/>
                                    <a:pt x="63" y="90"/>
                                  </a:cubicBezTo>
                                  <a:cubicBezTo>
                                    <a:pt x="57" y="93"/>
                                    <a:pt x="51" y="94"/>
                                    <a:pt x="44" y="94"/>
                                  </a:cubicBezTo>
                                  <a:cubicBezTo>
                                    <a:pt x="30" y="94"/>
                                    <a:pt x="20" y="90"/>
                                    <a:pt x="12" y="81"/>
                                  </a:cubicBezTo>
                                  <a:cubicBezTo>
                                    <a:pt x="4" y="73"/>
                                    <a:pt x="0" y="62"/>
                                    <a:pt x="0" y="49"/>
                                  </a:cubicBezTo>
                                  <a:cubicBezTo>
                                    <a:pt x="0" y="36"/>
                                    <a:pt x="4" y="25"/>
                                    <a:pt x="12" y="15"/>
                                  </a:cubicBezTo>
                                  <a:cubicBezTo>
                                    <a:pt x="19" y="5"/>
                                    <a:pt x="31" y="0"/>
                                    <a:pt x="46" y="0"/>
                                  </a:cubicBezTo>
                                  <a:cubicBezTo>
                                    <a:pt x="67" y="0"/>
                                    <a:pt x="81" y="9"/>
                                    <a:pt x="89" y="28"/>
                                  </a:cubicBezTo>
                                  <a:cubicBezTo>
                                    <a:pt x="93" y="38"/>
                                    <a:pt x="95" y="51"/>
                                    <a:pt x="95" y="66"/>
                                  </a:cubicBezTo>
                                  <a:cubicBezTo>
                                    <a:pt x="95" y="84"/>
                                    <a:pt x="93" y="99"/>
                                    <a:pt x="88" y="112"/>
                                  </a:cubicBezTo>
                                  <a:cubicBezTo>
                                    <a:pt x="79" y="134"/>
                                    <a:pt x="64" y="146"/>
                                    <a:pt x="44" y="146"/>
                                  </a:cubicBezTo>
                                  <a:cubicBezTo>
                                    <a:pt x="30" y="146"/>
                                    <a:pt x="19" y="142"/>
                                    <a:pt x="12" y="135"/>
                                  </a:cubicBezTo>
                                  <a:cubicBezTo>
                                    <a:pt x="5" y="128"/>
                                    <a:pt x="2" y="118"/>
                                    <a:pt x="2" y="108"/>
                                  </a:cubicBezTo>
                                  <a:lnTo>
                                    <a:pt x="20" y="108"/>
                                  </a:lnTo>
                                  <a:close/>
                                  <a:moveTo>
                                    <a:pt x="46" y="79"/>
                                  </a:moveTo>
                                  <a:lnTo>
                                    <a:pt x="46" y="79"/>
                                  </a:lnTo>
                                  <a:cubicBezTo>
                                    <a:pt x="53" y="79"/>
                                    <a:pt x="60" y="76"/>
                                    <a:pt x="66" y="72"/>
                                  </a:cubicBezTo>
                                  <a:cubicBezTo>
                                    <a:pt x="72" y="67"/>
                                    <a:pt x="74" y="59"/>
                                    <a:pt x="74" y="47"/>
                                  </a:cubicBezTo>
                                  <a:cubicBezTo>
                                    <a:pt x="74" y="37"/>
                                    <a:pt x="72" y="29"/>
                                    <a:pt x="67" y="24"/>
                                  </a:cubicBezTo>
                                  <a:cubicBezTo>
                                    <a:pt x="61" y="19"/>
                                    <a:pt x="55" y="16"/>
                                    <a:pt x="47" y="16"/>
                                  </a:cubicBezTo>
                                  <a:cubicBezTo>
                                    <a:pt x="38" y="16"/>
                                    <a:pt x="31" y="19"/>
                                    <a:pt x="26" y="25"/>
                                  </a:cubicBezTo>
                                  <a:cubicBezTo>
                                    <a:pt x="21" y="31"/>
                                    <a:pt x="18" y="39"/>
                                    <a:pt x="18" y="48"/>
                                  </a:cubicBezTo>
                                  <a:cubicBezTo>
                                    <a:pt x="18" y="58"/>
                                    <a:pt x="21" y="65"/>
                                    <a:pt x="25" y="70"/>
                                  </a:cubicBezTo>
                                  <a:cubicBezTo>
                                    <a:pt x="30" y="76"/>
                                    <a:pt x="37" y="79"/>
                                    <a:pt x="46" y="79"/>
                                  </a:cubicBezTo>
                                  <a:lnTo>
                                    <a:pt x="46" y="7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00" name="Freeform 557"/>
                          <wps:cNvSpPr>
                            <a:spLocks/>
                          </wps:cNvSpPr>
                          <wps:spPr bwMode="auto">
                            <a:xfrm>
                              <a:off x="6173" y="2375"/>
                              <a:ext cx="77" cy="113"/>
                            </a:xfrm>
                            <a:custGeom>
                              <a:avLst/>
                              <a:gdLst>
                                <a:gd name="T0" fmla="*/ 18 w 97"/>
                                <a:gd name="T1" fmla="*/ 103 h 142"/>
                                <a:gd name="T2" fmla="*/ 18 w 97"/>
                                <a:gd name="T3" fmla="*/ 103 h 142"/>
                                <a:gd name="T4" fmla="*/ 33 w 97"/>
                                <a:gd name="T5" fmla="*/ 124 h 142"/>
                                <a:gd name="T6" fmla="*/ 47 w 97"/>
                                <a:gd name="T7" fmla="*/ 127 h 142"/>
                                <a:gd name="T8" fmla="*/ 71 w 97"/>
                                <a:gd name="T9" fmla="*/ 117 h 142"/>
                                <a:gd name="T10" fmla="*/ 78 w 97"/>
                                <a:gd name="T11" fmla="*/ 94 h 142"/>
                                <a:gd name="T12" fmla="*/ 69 w 97"/>
                                <a:gd name="T13" fmla="*/ 71 h 142"/>
                                <a:gd name="T14" fmla="*/ 47 w 97"/>
                                <a:gd name="T15" fmla="*/ 63 h 142"/>
                                <a:gd name="T16" fmla="*/ 32 w 97"/>
                                <a:gd name="T17" fmla="*/ 67 h 142"/>
                                <a:gd name="T18" fmla="*/ 21 w 97"/>
                                <a:gd name="T19" fmla="*/ 77 h 142"/>
                                <a:gd name="T20" fmla="*/ 5 w 97"/>
                                <a:gd name="T21" fmla="*/ 76 h 142"/>
                                <a:gd name="T22" fmla="*/ 16 w 97"/>
                                <a:gd name="T23" fmla="*/ 0 h 142"/>
                                <a:gd name="T24" fmla="*/ 89 w 97"/>
                                <a:gd name="T25" fmla="*/ 0 h 142"/>
                                <a:gd name="T26" fmla="*/ 89 w 97"/>
                                <a:gd name="T27" fmla="*/ 17 h 142"/>
                                <a:gd name="T28" fmla="*/ 29 w 97"/>
                                <a:gd name="T29" fmla="*/ 17 h 142"/>
                                <a:gd name="T30" fmla="*/ 23 w 97"/>
                                <a:gd name="T31" fmla="*/ 56 h 142"/>
                                <a:gd name="T32" fmla="*/ 33 w 97"/>
                                <a:gd name="T33" fmla="*/ 51 h 142"/>
                                <a:gd name="T34" fmla="*/ 51 w 97"/>
                                <a:gd name="T35" fmla="*/ 47 h 142"/>
                                <a:gd name="T36" fmla="*/ 84 w 97"/>
                                <a:gd name="T37" fmla="*/ 60 h 142"/>
                                <a:gd name="T38" fmla="*/ 97 w 97"/>
                                <a:gd name="T39" fmla="*/ 92 h 142"/>
                                <a:gd name="T40" fmla="*/ 85 w 97"/>
                                <a:gd name="T41" fmla="*/ 127 h 142"/>
                                <a:gd name="T42" fmla="*/ 45 w 97"/>
                                <a:gd name="T43" fmla="*/ 142 h 142"/>
                                <a:gd name="T44" fmla="*/ 15 w 97"/>
                                <a:gd name="T45" fmla="*/ 132 h 142"/>
                                <a:gd name="T46" fmla="*/ 0 w 97"/>
                                <a:gd name="T47" fmla="*/ 103 h 142"/>
                                <a:gd name="T48" fmla="*/ 18 w 97"/>
                                <a:gd name="T49" fmla="*/ 103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7" h="142">
                                  <a:moveTo>
                                    <a:pt x="18" y="103"/>
                                  </a:moveTo>
                                  <a:lnTo>
                                    <a:pt x="18" y="103"/>
                                  </a:lnTo>
                                  <a:cubicBezTo>
                                    <a:pt x="20" y="113"/>
                                    <a:pt x="24" y="120"/>
                                    <a:pt x="33" y="124"/>
                                  </a:cubicBezTo>
                                  <a:cubicBezTo>
                                    <a:pt x="37" y="126"/>
                                    <a:pt x="42" y="127"/>
                                    <a:pt x="47" y="127"/>
                                  </a:cubicBezTo>
                                  <a:cubicBezTo>
                                    <a:pt x="58" y="127"/>
                                    <a:pt x="66" y="123"/>
                                    <a:pt x="71" y="117"/>
                                  </a:cubicBezTo>
                                  <a:cubicBezTo>
                                    <a:pt x="76" y="110"/>
                                    <a:pt x="78" y="102"/>
                                    <a:pt x="78" y="94"/>
                                  </a:cubicBezTo>
                                  <a:cubicBezTo>
                                    <a:pt x="78" y="84"/>
                                    <a:pt x="75" y="77"/>
                                    <a:pt x="69" y="71"/>
                                  </a:cubicBezTo>
                                  <a:cubicBezTo>
                                    <a:pt x="63" y="66"/>
                                    <a:pt x="56" y="63"/>
                                    <a:pt x="47" y="63"/>
                                  </a:cubicBezTo>
                                  <a:cubicBezTo>
                                    <a:pt x="41" y="63"/>
                                    <a:pt x="36" y="64"/>
                                    <a:pt x="32" y="67"/>
                                  </a:cubicBezTo>
                                  <a:cubicBezTo>
                                    <a:pt x="27" y="69"/>
                                    <a:pt x="24" y="73"/>
                                    <a:pt x="21" y="77"/>
                                  </a:cubicBezTo>
                                  <a:lnTo>
                                    <a:pt x="5" y="76"/>
                                  </a:lnTo>
                                  <a:lnTo>
                                    <a:pt x="16" y="0"/>
                                  </a:lnTo>
                                  <a:lnTo>
                                    <a:pt x="89" y="0"/>
                                  </a:lnTo>
                                  <a:lnTo>
                                    <a:pt x="89" y="17"/>
                                  </a:lnTo>
                                  <a:lnTo>
                                    <a:pt x="29" y="17"/>
                                  </a:lnTo>
                                  <a:lnTo>
                                    <a:pt x="23" y="56"/>
                                  </a:lnTo>
                                  <a:cubicBezTo>
                                    <a:pt x="27" y="54"/>
                                    <a:pt x="30" y="52"/>
                                    <a:pt x="33" y="51"/>
                                  </a:cubicBezTo>
                                  <a:cubicBezTo>
                                    <a:pt x="38" y="48"/>
                                    <a:pt x="44" y="47"/>
                                    <a:pt x="51" y="47"/>
                                  </a:cubicBezTo>
                                  <a:cubicBezTo>
                                    <a:pt x="64" y="47"/>
                                    <a:pt x="75" y="52"/>
                                    <a:pt x="84" y="60"/>
                                  </a:cubicBezTo>
                                  <a:cubicBezTo>
                                    <a:pt x="93" y="68"/>
                                    <a:pt x="97" y="79"/>
                                    <a:pt x="97" y="92"/>
                                  </a:cubicBezTo>
                                  <a:cubicBezTo>
                                    <a:pt x="97" y="105"/>
                                    <a:pt x="93" y="117"/>
                                    <a:pt x="85" y="127"/>
                                  </a:cubicBezTo>
                                  <a:cubicBezTo>
                                    <a:pt x="77" y="137"/>
                                    <a:pt x="63" y="142"/>
                                    <a:pt x="45" y="142"/>
                                  </a:cubicBezTo>
                                  <a:cubicBezTo>
                                    <a:pt x="34" y="142"/>
                                    <a:pt x="24" y="139"/>
                                    <a:pt x="15" y="132"/>
                                  </a:cubicBezTo>
                                  <a:cubicBezTo>
                                    <a:pt x="6" y="126"/>
                                    <a:pt x="1" y="116"/>
                                    <a:pt x="0" y="103"/>
                                  </a:cubicBezTo>
                                  <a:lnTo>
                                    <a:pt x="18" y="10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01" name="Freeform 558"/>
                          <wps:cNvSpPr>
                            <a:spLocks/>
                          </wps:cNvSpPr>
                          <wps:spPr bwMode="auto">
                            <a:xfrm>
                              <a:off x="6313" y="2368"/>
                              <a:ext cx="36" cy="150"/>
                            </a:xfrm>
                            <a:custGeom>
                              <a:avLst/>
                              <a:gdLst>
                                <a:gd name="T0" fmla="*/ 45 w 46"/>
                                <a:gd name="T1" fmla="*/ 0 h 189"/>
                                <a:gd name="T2" fmla="*/ 45 w 46"/>
                                <a:gd name="T3" fmla="*/ 0 h 189"/>
                                <a:gd name="T4" fmla="*/ 25 w 46"/>
                                <a:gd name="T5" fmla="*/ 45 h 189"/>
                                <a:gd name="T6" fmla="*/ 18 w 46"/>
                                <a:gd name="T7" fmla="*/ 95 h 189"/>
                                <a:gd name="T8" fmla="*/ 26 w 46"/>
                                <a:gd name="T9" fmla="*/ 147 h 189"/>
                                <a:gd name="T10" fmla="*/ 46 w 46"/>
                                <a:gd name="T11" fmla="*/ 189 h 189"/>
                                <a:gd name="T12" fmla="*/ 34 w 46"/>
                                <a:gd name="T13" fmla="*/ 189 h 189"/>
                                <a:gd name="T14" fmla="*/ 16 w 46"/>
                                <a:gd name="T15" fmla="*/ 160 h 189"/>
                                <a:gd name="T16" fmla="*/ 8 w 46"/>
                                <a:gd name="T17" fmla="*/ 143 h 189"/>
                                <a:gd name="T18" fmla="*/ 1 w 46"/>
                                <a:gd name="T19" fmla="*/ 112 h 189"/>
                                <a:gd name="T20" fmla="*/ 0 w 46"/>
                                <a:gd name="T21" fmla="*/ 96 h 189"/>
                                <a:gd name="T22" fmla="*/ 9 w 46"/>
                                <a:gd name="T23" fmla="*/ 44 h 189"/>
                                <a:gd name="T24" fmla="*/ 33 w 46"/>
                                <a:gd name="T25" fmla="*/ 0 h 189"/>
                                <a:gd name="T26" fmla="*/ 45 w 46"/>
                                <a:gd name="T27" fmla="*/ 0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45" y="0"/>
                                  </a:moveTo>
                                  <a:lnTo>
                                    <a:pt x="45" y="0"/>
                                  </a:lnTo>
                                  <a:cubicBezTo>
                                    <a:pt x="35" y="20"/>
                                    <a:pt x="28" y="35"/>
                                    <a:pt x="25" y="45"/>
                                  </a:cubicBezTo>
                                  <a:cubicBezTo>
                                    <a:pt x="21" y="59"/>
                                    <a:pt x="18" y="76"/>
                                    <a:pt x="18" y="95"/>
                                  </a:cubicBezTo>
                                  <a:cubicBezTo>
                                    <a:pt x="18" y="114"/>
                                    <a:pt x="21" y="131"/>
                                    <a:pt x="26" y="147"/>
                                  </a:cubicBezTo>
                                  <a:cubicBezTo>
                                    <a:pt x="30" y="157"/>
                                    <a:pt x="36" y="171"/>
                                    <a:pt x="46" y="189"/>
                                  </a:cubicBezTo>
                                  <a:lnTo>
                                    <a:pt x="34" y="189"/>
                                  </a:lnTo>
                                  <a:cubicBezTo>
                                    <a:pt x="24" y="174"/>
                                    <a:pt x="18" y="164"/>
                                    <a:pt x="16" y="160"/>
                                  </a:cubicBezTo>
                                  <a:cubicBezTo>
                                    <a:pt x="14" y="156"/>
                                    <a:pt x="11" y="150"/>
                                    <a:pt x="8" y="143"/>
                                  </a:cubicBezTo>
                                  <a:cubicBezTo>
                                    <a:pt x="5" y="134"/>
                                    <a:pt x="2" y="123"/>
                                    <a:pt x="1" y="112"/>
                                  </a:cubicBezTo>
                                  <a:cubicBezTo>
                                    <a:pt x="0" y="106"/>
                                    <a:pt x="0" y="101"/>
                                    <a:pt x="0" y="96"/>
                                  </a:cubicBezTo>
                                  <a:cubicBezTo>
                                    <a:pt x="0" y="76"/>
                                    <a:pt x="3" y="59"/>
                                    <a:pt x="9" y="44"/>
                                  </a:cubicBezTo>
                                  <a:cubicBezTo>
                                    <a:pt x="13" y="34"/>
                                    <a:pt x="21" y="20"/>
                                    <a:pt x="33" y="0"/>
                                  </a:cubicBezTo>
                                  <a:lnTo>
                                    <a:pt x="45"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02" name="Freeform 559"/>
                          <wps:cNvSpPr>
                            <a:spLocks noEditPoints="1"/>
                          </wps:cNvSpPr>
                          <wps:spPr bwMode="auto">
                            <a:xfrm>
                              <a:off x="6360" y="2373"/>
                              <a:ext cx="77" cy="115"/>
                            </a:xfrm>
                            <a:custGeom>
                              <a:avLst/>
                              <a:gdLst>
                                <a:gd name="T0" fmla="*/ 48 w 97"/>
                                <a:gd name="T1" fmla="*/ 0 h 145"/>
                                <a:gd name="T2" fmla="*/ 48 w 97"/>
                                <a:gd name="T3" fmla="*/ 0 h 145"/>
                                <a:gd name="T4" fmla="*/ 88 w 97"/>
                                <a:gd name="T5" fmla="*/ 23 h 145"/>
                                <a:gd name="T6" fmla="*/ 97 w 97"/>
                                <a:gd name="T7" fmla="*/ 71 h 145"/>
                                <a:gd name="T8" fmla="*/ 88 w 97"/>
                                <a:gd name="T9" fmla="*/ 118 h 145"/>
                                <a:gd name="T10" fmla="*/ 48 w 97"/>
                                <a:gd name="T11" fmla="*/ 145 h 145"/>
                                <a:gd name="T12" fmla="*/ 10 w 97"/>
                                <a:gd name="T13" fmla="*/ 123 h 145"/>
                                <a:gd name="T14" fmla="*/ 0 w 97"/>
                                <a:gd name="T15" fmla="*/ 74 h 145"/>
                                <a:gd name="T16" fmla="*/ 6 w 97"/>
                                <a:gd name="T17" fmla="*/ 33 h 145"/>
                                <a:gd name="T18" fmla="*/ 48 w 97"/>
                                <a:gd name="T19" fmla="*/ 0 h 145"/>
                                <a:gd name="T20" fmla="*/ 48 w 97"/>
                                <a:gd name="T21" fmla="*/ 0 h 145"/>
                                <a:gd name="T22" fmla="*/ 48 w 97"/>
                                <a:gd name="T23" fmla="*/ 129 h 145"/>
                                <a:gd name="T24" fmla="*/ 48 w 97"/>
                                <a:gd name="T25" fmla="*/ 129 h 145"/>
                                <a:gd name="T26" fmla="*/ 70 w 97"/>
                                <a:gd name="T27" fmla="*/ 117 h 145"/>
                                <a:gd name="T28" fmla="*/ 78 w 97"/>
                                <a:gd name="T29" fmla="*/ 72 h 145"/>
                                <a:gd name="T30" fmla="*/ 72 w 97"/>
                                <a:gd name="T31" fmla="*/ 32 h 145"/>
                                <a:gd name="T32" fmla="*/ 49 w 97"/>
                                <a:gd name="T33" fmla="*/ 16 h 145"/>
                                <a:gd name="T34" fmla="*/ 26 w 97"/>
                                <a:gd name="T35" fmla="*/ 31 h 145"/>
                                <a:gd name="T36" fmla="*/ 19 w 97"/>
                                <a:gd name="T37" fmla="*/ 75 h 145"/>
                                <a:gd name="T38" fmla="*/ 23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79" y="8"/>
                                    <a:pt x="88" y="23"/>
                                  </a:cubicBezTo>
                                  <a:cubicBezTo>
                                    <a:pt x="94" y="35"/>
                                    <a:pt x="97" y="51"/>
                                    <a:pt x="97" y="71"/>
                                  </a:cubicBezTo>
                                  <a:cubicBezTo>
                                    <a:pt x="97" y="90"/>
                                    <a:pt x="94" y="106"/>
                                    <a:pt x="88" y="118"/>
                                  </a:cubicBezTo>
                                  <a:cubicBezTo>
                                    <a:pt x="80" y="136"/>
                                    <a:pt x="67" y="145"/>
                                    <a:pt x="48" y="145"/>
                                  </a:cubicBezTo>
                                  <a:cubicBezTo>
                                    <a:pt x="31" y="145"/>
                                    <a:pt x="18" y="138"/>
                                    <a:pt x="10" y="123"/>
                                  </a:cubicBezTo>
                                  <a:cubicBezTo>
                                    <a:pt x="3" y="111"/>
                                    <a:pt x="0" y="95"/>
                                    <a:pt x="0" y="74"/>
                                  </a:cubicBezTo>
                                  <a:cubicBezTo>
                                    <a:pt x="0" y="58"/>
                                    <a:pt x="2" y="44"/>
                                    <a:pt x="6" y="33"/>
                                  </a:cubicBezTo>
                                  <a:cubicBezTo>
                                    <a:pt x="14" y="11"/>
                                    <a:pt x="28" y="0"/>
                                    <a:pt x="48" y="0"/>
                                  </a:cubicBezTo>
                                  <a:lnTo>
                                    <a:pt x="48" y="0"/>
                                  </a:lnTo>
                                  <a:close/>
                                  <a:moveTo>
                                    <a:pt x="48" y="129"/>
                                  </a:moveTo>
                                  <a:lnTo>
                                    <a:pt x="48" y="129"/>
                                  </a:lnTo>
                                  <a:cubicBezTo>
                                    <a:pt x="57" y="129"/>
                                    <a:pt x="64" y="125"/>
                                    <a:pt x="70" y="117"/>
                                  </a:cubicBezTo>
                                  <a:cubicBezTo>
                                    <a:pt x="75" y="109"/>
                                    <a:pt x="78" y="94"/>
                                    <a:pt x="78" y="72"/>
                                  </a:cubicBezTo>
                                  <a:cubicBezTo>
                                    <a:pt x="78" y="55"/>
                                    <a:pt x="76" y="42"/>
                                    <a:pt x="72" y="32"/>
                                  </a:cubicBezTo>
                                  <a:cubicBezTo>
                                    <a:pt x="68" y="22"/>
                                    <a:pt x="60" y="16"/>
                                    <a:pt x="49" y="16"/>
                                  </a:cubicBezTo>
                                  <a:cubicBezTo>
                                    <a:pt x="39" y="16"/>
                                    <a:pt x="31" y="21"/>
                                    <a:pt x="26" y="31"/>
                                  </a:cubicBezTo>
                                  <a:cubicBezTo>
                                    <a:pt x="21" y="41"/>
                                    <a:pt x="19" y="55"/>
                                    <a:pt x="19" y="75"/>
                                  </a:cubicBezTo>
                                  <a:cubicBezTo>
                                    <a:pt x="19" y="89"/>
                                    <a:pt x="20" y="101"/>
                                    <a:pt x="23" y="109"/>
                                  </a:cubicBezTo>
                                  <a:cubicBezTo>
                                    <a:pt x="28" y="123"/>
                                    <a:pt x="36"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03" name="Freeform 560"/>
                          <wps:cNvSpPr>
                            <a:spLocks/>
                          </wps:cNvSpPr>
                          <wps:spPr bwMode="auto">
                            <a:xfrm>
                              <a:off x="6458" y="2468"/>
                              <a:ext cx="16" cy="17"/>
                            </a:xfrm>
                            <a:custGeom>
                              <a:avLst/>
                              <a:gdLst>
                                <a:gd name="T0" fmla="*/ 0 w 21"/>
                                <a:gd name="T1" fmla="*/ 0 h 22"/>
                                <a:gd name="T2" fmla="*/ 0 w 21"/>
                                <a:gd name="T3" fmla="*/ 0 h 22"/>
                                <a:gd name="T4" fmla="*/ 21 w 21"/>
                                <a:gd name="T5" fmla="*/ 0 h 22"/>
                                <a:gd name="T6" fmla="*/ 21 w 21"/>
                                <a:gd name="T7" fmla="*/ 22 h 22"/>
                                <a:gd name="T8" fmla="*/ 0 w 21"/>
                                <a:gd name="T9" fmla="*/ 22 h 22"/>
                                <a:gd name="T10" fmla="*/ 0 w 21"/>
                                <a:gd name="T11" fmla="*/ 0 h 22"/>
                              </a:gdLst>
                              <a:ahLst/>
                              <a:cxnLst>
                                <a:cxn ang="0">
                                  <a:pos x="T0" y="T1"/>
                                </a:cxn>
                                <a:cxn ang="0">
                                  <a:pos x="T2" y="T3"/>
                                </a:cxn>
                                <a:cxn ang="0">
                                  <a:pos x="T4" y="T5"/>
                                </a:cxn>
                                <a:cxn ang="0">
                                  <a:pos x="T6" y="T7"/>
                                </a:cxn>
                                <a:cxn ang="0">
                                  <a:pos x="T8" y="T9"/>
                                </a:cxn>
                                <a:cxn ang="0">
                                  <a:pos x="T10" y="T11"/>
                                </a:cxn>
                              </a:cxnLst>
                              <a:rect l="0" t="0" r="r" b="b"/>
                              <a:pathLst>
                                <a:path w="21" h="22">
                                  <a:moveTo>
                                    <a:pt x="0" y="0"/>
                                  </a:moveTo>
                                  <a:lnTo>
                                    <a:pt x="0" y="0"/>
                                  </a:lnTo>
                                  <a:lnTo>
                                    <a:pt x="21" y="0"/>
                                  </a:lnTo>
                                  <a:lnTo>
                                    <a:pt x="21"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04" name="Freeform 561"/>
                          <wps:cNvSpPr>
                            <a:spLocks noEditPoints="1"/>
                          </wps:cNvSpPr>
                          <wps:spPr bwMode="auto">
                            <a:xfrm>
                              <a:off x="6493" y="2373"/>
                              <a:ext cx="79" cy="112"/>
                            </a:xfrm>
                            <a:custGeom>
                              <a:avLst/>
                              <a:gdLst>
                                <a:gd name="T0" fmla="*/ 61 w 100"/>
                                <a:gd name="T1" fmla="*/ 92 h 142"/>
                                <a:gd name="T2" fmla="*/ 61 w 100"/>
                                <a:gd name="T3" fmla="*/ 92 h 142"/>
                                <a:gd name="T4" fmla="*/ 61 w 100"/>
                                <a:gd name="T5" fmla="*/ 28 h 142"/>
                                <a:gd name="T6" fmla="*/ 16 w 100"/>
                                <a:gd name="T7" fmla="*/ 92 h 142"/>
                                <a:gd name="T8" fmla="*/ 61 w 100"/>
                                <a:gd name="T9" fmla="*/ 92 h 142"/>
                                <a:gd name="T10" fmla="*/ 62 w 100"/>
                                <a:gd name="T11" fmla="*/ 142 h 142"/>
                                <a:gd name="T12" fmla="*/ 62 w 100"/>
                                <a:gd name="T13" fmla="*/ 142 h 142"/>
                                <a:gd name="T14" fmla="*/ 62 w 100"/>
                                <a:gd name="T15" fmla="*/ 107 h 142"/>
                                <a:gd name="T16" fmla="*/ 0 w 100"/>
                                <a:gd name="T17" fmla="*/ 107 h 142"/>
                                <a:gd name="T18" fmla="*/ 0 w 100"/>
                                <a:gd name="T19" fmla="*/ 90 h 142"/>
                                <a:gd name="T20" fmla="*/ 64 w 100"/>
                                <a:gd name="T21" fmla="*/ 0 h 142"/>
                                <a:gd name="T22" fmla="*/ 79 w 100"/>
                                <a:gd name="T23" fmla="*/ 0 h 142"/>
                                <a:gd name="T24" fmla="*/ 79 w 100"/>
                                <a:gd name="T25" fmla="*/ 92 h 142"/>
                                <a:gd name="T26" fmla="*/ 100 w 100"/>
                                <a:gd name="T27" fmla="*/ 92 h 142"/>
                                <a:gd name="T28" fmla="*/ 100 w 100"/>
                                <a:gd name="T29" fmla="*/ 107 h 142"/>
                                <a:gd name="T30" fmla="*/ 79 w 100"/>
                                <a:gd name="T31" fmla="*/ 107 h 142"/>
                                <a:gd name="T32" fmla="*/ 79 w 100"/>
                                <a:gd name="T33" fmla="*/ 142 h 142"/>
                                <a:gd name="T34" fmla="*/ 62 w 100"/>
                                <a:gd name="T35"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00" h="142">
                                  <a:moveTo>
                                    <a:pt x="61" y="92"/>
                                  </a:moveTo>
                                  <a:lnTo>
                                    <a:pt x="61" y="92"/>
                                  </a:lnTo>
                                  <a:lnTo>
                                    <a:pt x="61" y="28"/>
                                  </a:lnTo>
                                  <a:lnTo>
                                    <a:pt x="16" y="92"/>
                                  </a:lnTo>
                                  <a:lnTo>
                                    <a:pt x="61" y="92"/>
                                  </a:lnTo>
                                  <a:close/>
                                  <a:moveTo>
                                    <a:pt x="62" y="142"/>
                                  </a:moveTo>
                                  <a:lnTo>
                                    <a:pt x="62" y="142"/>
                                  </a:lnTo>
                                  <a:lnTo>
                                    <a:pt x="62" y="107"/>
                                  </a:lnTo>
                                  <a:lnTo>
                                    <a:pt x="0" y="107"/>
                                  </a:lnTo>
                                  <a:lnTo>
                                    <a:pt x="0" y="90"/>
                                  </a:lnTo>
                                  <a:lnTo>
                                    <a:pt x="64" y="0"/>
                                  </a:lnTo>
                                  <a:lnTo>
                                    <a:pt x="79" y="0"/>
                                  </a:lnTo>
                                  <a:lnTo>
                                    <a:pt x="79" y="92"/>
                                  </a:lnTo>
                                  <a:lnTo>
                                    <a:pt x="100" y="92"/>
                                  </a:lnTo>
                                  <a:lnTo>
                                    <a:pt x="100" y="107"/>
                                  </a:lnTo>
                                  <a:lnTo>
                                    <a:pt x="79" y="107"/>
                                  </a:lnTo>
                                  <a:lnTo>
                                    <a:pt x="79" y="142"/>
                                  </a:lnTo>
                                  <a:lnTo>
                                    <a:pt x="62"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05" name="Freeform 562"/>
                          <wps:cNvSpPr>
                            <a:spLocks noEditPoints="1"/>
                          </wps:cNvSpPr>
                          <wps:spPr bwMode="auto">
                            <a:xfrm>
                              <a:off x="6583" y="2373"/>
                              <a:ext cx="77" cy="115"/>
                            </a:xfrm>
                            <a:custGeom>
                              <a:avLst/>
                              <a:gdLst>
                                <a:gd name="T0" fmla="*/ 48 w 97"/>
                                <a:gd name="T1" fmla="*/ 0 h 145"/>
                                <a:gd name="T2" fmla="*/ 48 w 97"/>
                                <a:gd name="T3" fmla="*/ 0 h 145"/>
                                <a:gd name="T4" fmla="*/ 88 w 97"/>
                                <a:gd name="T5" fmla="*/ 23 h 145"/>
                                <a:gd name="T6" fmla="*/ 97 w 97"/>
                                <a:gd name="T7" fmla="*/ 71 h 145"/>
                                <a:gd name="T8" fmla="*/ 88 w 97"/>
                                <a:gd name="T9" fmla="*/ 118 h 145"/>
                                <a:gd name="T10" fmla="*/ 48 w 97"/>
                                <a:gd name="T11" fmla="*/ 145 h 145"/>
                                <a:gd name="T12" fmla="*/ 10 w 97"/>
                                <a:gd name="T13" fmla="*/ 123 h 145"/>
                                <a:gd name="T14" fmla="*/ 0 w 97"/>
                                <a:gd name="T15" fmla="*/ 74 h 145"/>
                                <a:gd name="T16" fmla="*/ 6 w 97"/>
                                <a:gd name="T17" fmla="*/ 33 h 145"/>
                                <a:gd name="T18" fmla="*/ 48 w 97"/>
                                <a:gd name="T19" fmla="*/ 0 h 145"/>
                                <a:gd name="T20" fmla="*/ 48 w 97"/>
                                <a:gd name="T21" fmla="*/ 0 h 145"/>
                                <a:gd name="T22" fmla="*/ 48 w 97"/>
                                <a:gd name="T23" fmla="*/ 129 h 145"/>
                                <a:gd name="T24" fmla="*/ 48 w 97"/>
                                <a:gd name="T25" fmla="*/ 129 h 145"/>
                                <a:gd name="T26" fmla="*/ 70 w 97"/>
                                <a:gd name="T27" fmla="*/ 117 h 145"/>
                                <a:gd name="T28" fmla="*/ 78 w 97"/>
                                <a:gd name="T29" fmla="*/ 72 h 145"/>
                                <a:gd name="T30" fmla="*/ 72 w 97"/>
                                <a:gd name="T31" fmla="*/ 32 h 145"/>
                                <a:gd name="T32" fmla="*/ 49 w 97"/>
                                <a:gd name="T33" fmla="*/ 16 h 145"/>
                                <a:gd name="T34" fmla="*/ 26 w 97"/>
                                <a:gd name="T35" fmla="*/ 31 h 145"/>
                                <a:gd name="T36" fmla="*/ 19 w 97"/>
                                <a:gd name="T37" fmla="*/ 75 h 145"/>
                                <a:gd name="T38" fmla="*/ 23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79" y="8"/>
                                    <a:pt x="88" y="23"/>
                                  </a:cubicBezTo>
                                  <a:cubicBezTo>
                                    <a:pt x="94" y="35"/>
                                    <a:pt x="97" y="51"/>
                                    <a:pt x="97" y="71"/>
                                  </a:cubicBezTo>
                                  <a:cubicBezTo>
                                    <a:pt x="97" y="90"/>
                                    <a:pt x="94" y="106"/>
                                    <a:pt x="88" y="118"/>
                                  </a:cubicBezTo>
                                  <a:cubicBezTo>
                                    <a:pt x="80" y="136"/>
                                    <a:pt x="67" y="145"/>
                                    <a:pt x="48" y="145"/>
                                  </a:cubicBezTo>
                                  <a:cubicBezTo>
                                    <a:pt x="31" y="145"/>
                                    <a:pt x="18" y="138"/>
                                    <a:pt x="10" y="123"/>
                                  </a:cubicBezTo>
                                  <a:cubicBezTo>
                                    <a:pt x="3" y="111"/>
                                    <a:pt x="0" y="95"/>
                                    <a:pt x="0" y="74"/>
                                  </a:cubicBezTo>
                                  <a:cubicBezTo>
                                    <a:pt x="0" y="58"/>
                                    <a:pt x="2" y="44"/>
                                    <a:pt x="6" y="33"/>
                                  </a:cubicBezTo>
                                  <a:cubicBezTo>
                                    <a:pt x="14" y="11"/>
                                    <a:pt x="28" y="0"/>
                                    <a:pt x="48" y="0"/>
                                  </a:cubicBezTo>
                                  <a:lnTo>
                                    <a:pt x="48" y="0"/>
                                  </a:lnTo>
                                  <a:close/>
                                  <a:moveTo>
                                    <a:pt x="48" y="129"/>
                                  </a:moveTo>
                                  <a:lnTo>
                                    <a:pt x="48" y="129"/>
                                  </a:lnTo>
                                  <a:cubicBezTo>
                                    <a:pt x="57" y="129"/>
                                    <a:pt x="64" y="125"/>
                                    <a:pt x="70" y="117"/>
                                  </a:cubicBezTo>
                                  <a:cubicBezTo>
                                    <a:pt x="75" y="109"/>
                                    <a:pt x="78" y="94"/>
                                    <a:pt x="78" y="72"/>
                                  </a:cubicBezTo>
                                  <a:cubicBezTo>
                                    <a:pt x="78" y="55"/>
                                    <a:pt x="76" y="42"/>
                                    <a:pt x="72" y="32"/>
                                  </a:cubicBezTo>
                                  <a:cubicBezTo>
                                    <a:pt x="68" y="22"/>
                                    <a:pt x="60" y="16"/>
                                    <a:pt x="49" y="16"/>
                                  </a:cubicBezTo>
                                  <a:cubicBezTo>
                                    <a:pt x="39" y="16"/>
                                    <a:pt x="31" y="21"/>
                                    <a:pt x="26" y="31"/>
                                  </a:cubicBezTo>
                                  <a:cubicBezTo>
                                    <a:pt x="21" y="41"/>
                                    <a:pt x="19" y="55"/>
                                    <a:pt x="19" y="75"/>
                                  </a:cubicBezTo>
                                  <a:cubicBezTo>
                                    <a:pt x="19" y="89"/>
                                    <a:pt x="20" y="101"/>
                                    <a:pt x="23" y="109"/>
                                  </a:cubicBezTo>
                                  <a:cubicBezTo>
                                    <a:pt x="28" y="123"/>
                                    <a:pt x="36"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06" name="Freeform 563"/>
                          <wps:cNvSpPr>
                            <a:spLocks/>
                          </wps:cNvSpPr>
                          <wps:spPr bwMode="auto">
                            <a:xfrm>
                              <a:off x="6681" y="2468"/>
                              <a:ext cx="16" cy="41"/>
                            </a:xfrm>
                            <a:custGeom>
                              <a:avLst/>
                              <a:gdLst>
                                <a:gd name="T0" fmla="*/ 0 w 21"/>
                                <a:gd name="T1" fmla="*/ 42 h 52"/>
                                <a:gd name="T2" fmla="*/ 0 w 21"/>
                                <a:gd name="T3" fmla="*/ 42 h 52"/>
                                <a:gd name="T4" fmla="*/ 9 w 21"/>
                                <a:gd name="T5" fmla="*/ 33 h 52"/>
                                <a:gd name="T6" fmla="*/ 11 w 21"/>
                                <a:gd name="T7" fmla="*/ 24 h 52"/>
                                <a:gd name="T8" fmla="*/ 11 w 21"/>
                                <a:gd name="T9" fmla="*/ 23 h 52"/>
                                <a:gd name="T10" fmla="*/ 11 w 21"/>
                                <a:gd name="T11" fmla="*/ 22 h 52"/>
                                <a:gd name="T12" fmla="*/ 0 w 21"/>
                                <a:gd name="T13" fmla="*/ 22 h 52"/>
                                <a:gd name="T14" fmla="*/ 0 w 21"/>
                                <a:gd name="T15" fmla="*/ 0 h 52"/>
                                <a:gd name="T16" fmla="*/ 21 w 21"/>
                                <a:gd name="T17" fmla="*/ 0 h 52"/>
                                <a:gd name="T18" fmla="*/ 21 w 21"/>
                                <a:gd name="T19" fmla="*/ 20 h 52"/>
                                <a:gd name="T20" fmla="*/ 16 w 21"/>
                                <a:gd name="T21" fmla="*/ 41 h 52"/>
                                <a:gd name="T22" fmla="*/ 0 w 21"/>
                                <a:gd name="T23" fmla="*/ 52 h 52"/>
                                <a:gd name="T24" fmla="*/ 0 w 21"/>
                                <a:gd name="T25" fmla="*/ 42 h 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1" h="52">
                                  <a:moveTo>
                                    <a:pt x="0" y="42"/>
                                  </a:moveTo>
                                  <a:lnTo>
                                    <a:pt x="0" y="42"/>
                                  </a:lnTo>
                                  <a:cubicBezTo>
                                    <a:pt x="4" y="41"/>
                                    <a:pt x="8" y="38"/>
                                    <a:pt x="9" y="33"/>
                                  </a:cubicBezTo>
                                  <a:cubicBezTo>
                                    <a:pt x="10" y="30"/>
                                    <a:pt x="11" y="27"/>
                                    <a:pt x="11" y="24"/>
                                  </a:cubicBezTo>
                                  <a:cubicBezTo>
                                    <a:pt x="11" y="24"/>
                                    <a:pt x="11" y="23"/>
                                    <a:pt x="11" y="23"/>
                                  </a:cubicBezTo>
                                  <a:cubicBezTo>
                                    <a:pt x="11" y="23"/>
                                    <a:pt x="11" y="22"/>
                                    <a:pt x="11" y="22"/>
                                  </a:cubicBezTo>
                                  <a:lnTo>
                                    <a:pt x="0" y="22"/>
                                  </a:lnTo>
                                  <a:lnTo>
                                    <a:pt x="0" y="0"/>
                                  </a:lnTo>
                                  <a:lnTo>
                                    <a:pt x="21" y="0"/>
                                  </a:lnTo>
                                  <a:lnTo>
                                    <a:pt x="21" y="20"/>
                                  </a:lnTo>
                                  <a:cubicBezTo>
                                    <a:pt x="21" y="28"/>
                                    <a:pt x="19" y="35"/>
                                    <a:pt x="16" y="41"/>
                                  </a:cubicBezTo>
                                  <a:cubicBezTo>
                                    <a:pt x="13" y="47"/>
                                    <a:pt x="8" y="50"/>
                                    <a:pt x="0" y="52"/>
                                  </a:cubicBezTo>
                                  <a:lnTo>
                                    <a:pt x="0" y="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07" name="Freeform 564"/>
                          <wps:cNvSpPr>
                            <a:spLocks/>
                          </wps:cNvSpPr>
                          <wps:spPr bwMode="auto">
                            <a:xfrm>
                              <a:off x="6761" y="2375"/>
                              <a:ext cx="78" cy="113"/>
                            </a:xfrm>
                            <a:custGeom>
                              <a:avLst/>
                              <a:gdLst>
                                <a:gd name="T0" fmla="*/ 19 w 98"/>
                                <a:gd name="T1" fmla="*/ 103 h 142"/>
                                <a:gd name="T2" fmla="*/ 19 w 98"/>
                                <a:gd name="T3" fmla="*/ 103 h 142"/>
                                <a:gd name="T4" fmla="*/ 33 w 98"/>
                                <a:gd name="T5" fmla="*/ 124 h 142"/>
                                <a:gd name="T6" fmla="*/ 47 w 98"/>
                                <a:gd name="T7" fmla="*/ 127 h 142"/>
                                <a:gd name="T8" fmla="*/ 71 w 98"/>
                                <a:gd name="T9" fmla="*/ 117 h 142"/>
                                <a:gd name="T10" fmla="*/ 78 w 98"/>
                                <a:gd name="T11" fmla="*/ 94 h 142"/>
                                <a:gd name="T12" fmla="*/ 69 w 98"/>
                                <a:gd name="T13" fmla="*/ 71 h 142"/>
                                <a:gd name="T14" fmla="*/ 48 w 98"/>
                                <a:gd name="T15" fmla="*/ 63 h 142"/>
                                <a:gd name="T16" fmla="*/ 32 w 98"/>
                                <a:gd name="T17" fmla="*/ 67 h 142"/>
                                <a:gd name="T18" fmla="*/ 21 w 98"/>
                                <a:gd name="T19" fmla="*/ 77 h 142"/>
                                <a:gd name="T20" fmla="*/ 5 w 98"/>
                                <a:gd name="T21" fmla="*/ 76 h 142"/>
                                <a:gd name="T22" fmla="*/ 16 w 98"/>
                                <a:gd name="T23" fmla="*/ 0 h 142"/>
                                <a:gd name="T24" fmla="*/ 90 w 98"/>
                                <a:gd name="T25" fmla="*/ 0 h 142"/>
                                <a:gd name="T26" fmla="*/ 90 w 98"/>
                                <a:gd name="T27" fmla="*/ 17 h 142"/>
                                <a:gd name="T28" fmla="*/ 30 w 98"/>
                                <a:gd name="T29" fmla="*/ 17 h 142"/>
                                <a:gd name="T30" fmla="*/ 24 w 98"/>
                                <a:gd name="T31" fmla="*/ 56 h 142"/>
                                <a:gd name="T32" fmla="*/ 33 w 98"/>
                                <a:gd name="T33" fmla="*/ 51 h 142"/>
                                <a:gd name="T34" fmla="*/ 51 w 98"/>
                                <a:gd name="T35" fmla="*/ 47 h 142"/>
                                <a:gd name="T36" fmla="*/ 84 w 98"/>
                                <a:gd name="T37" fmla="*/ 60 h 142"/>
                                <a:gd name="T38" fmla="*/ 98 w 98"/>
                                <a:gd name="T39" fmla="*/ 92 h 142"/>
                                <a:gd name="T40" fmla="*/ 85 w 98"/>
                                <a:gd name="T41" fmla="*/ 127 h 142"/>
                                <a:gd name="T42" fmla="*/ 46 w 98"/>
                                <a:gd name="T43" fmla="*/ 142 h 142"/>
                                <a:gd name="T44" fmla="*/ 15 w 98"/>
                                <a:gd name="T45" fmla="*/ 132 h 142"/>
                                <a:gd name="T46" fmla="*/ 0 w 98"/>
                                <a:gd name="T47" fmla="*/ 103 h 142"/>
                                <a:gd name="T48" fmla="*/ 19 w 98"/>
                                <a:gd name="T49" fmla="*/ 103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8" h="142">
                                  <a:moveTo>
                                    <a:pt x="19" y="103"/>
                                  </a:moveTo>
                                  <a:lnTo>
                                    <a:pt x="19" y="103"/>
                                  </a:lnTo>
                                  <a:cubicBezTo>
                                    <a:pt x="20" y="113"/>
                                    <a:pt x="25" y="120"/>
                                    <a:pt x="33" y="124"/>
                                  </a:cubicBezTo>
                                  <a:cubicBezTo>
                                    <a:pt x="37" y="126"/>
                                    <a:pt x="42" y="127"/>
                                    <a:pt x="47" y="127"/>
                                  </a:cubicBezTo>
                                  <a:cubicBezTo>
                                    <a:pt x="58" y="127"/>
                                    <a:pt x="66" y="123"/>
                                    <a:pt x="71" y="117"/>
                                  </a:cubicBezTo>
                                  <a:cubicBezTo>
                                    <a:pt x="76" y="110"/>
                                    <a:pt x="78" y="102"/>
                                    <a:pt x="78" y="94"/>
                                  </a:cubicBezTo>
                                  <a:cubicBezTo>
                                    <a:pt x="78" y="84"/>
                                    <a:pt x="75" y="77"/>
                                    <a:pt x="69" y="71"/>
                                  </a:cubicBezTo>
                                  <a:cubicBezTo>
                                    <a:pt x="63" y="66"/>
                                    <a:pt x="56" y="63"/>
                                    <a:pt x="48" y="63"/>
                                  </a:cubicBezTo>
                                  <a:cubicBezTo>
                                    <a:pt x="42" y="63"/>
                                    <a:pt x="36" y="64"/>
                                    <a:pt x="32" y="67"/>
                                  </a:cubicBezTo>
                                  <a:cubicBezTo>
                                    <a:pt x="28" y="69"/>
                                    <a:pt x="24" y="73"/>
                                    <a:pt x="21" y="77"/>
                                  </a:cubicBezTo>
                                  <a:lnTo>
                                    <a:pt x="5" y="76"/>
                                  </a:lnTo>
                                  <a:lnTo>
                                    <a:pt x="16" y="0"/>
                                  </a:lnTo>
                                  <a:lnTo>
                                    <a:pt x="90" y="0"/>
                                  </a:lnTo>
                                  <a:lnTo>
                                    <a:pt x="90" y="17"/>
                                  </a:lnTo>
                                  <a:lnTo>
                                    <a:pt x="30" y="17"/>
                                  </a:lnTo>
                                  <a:lnTo>
                                    <a:pt x="24" y="56"/>
                                  </a:lnTo>
                                  <a:cubicBezTo>
                                    <a:pt x="27" y="54"/>
                                    <a:pt x="30" y="52"/>
                                    <a:pt x="33" y="51"/>
                                  </a:cubicBezTo>
                                  <a:cubicBezTo>
                                    <a:pt x="38" y="48"/>
                                    <a:pt x="44" y="47"/>
                                    <a:pt x="51" y="47"/>
                                  </a:cubicBezTo>
                                  <a:cubicBezTo>
                                    <a:pt x="64" y="47"/>
                                    <a:pt x="75" y="52"/>
                                    <a:pt x="84" y="60"/>
                                  </a:cubicBezTo>
                                  <a:cubicBezTo>
                                    <a:pt x="93" y="68"/>
                                    <a:pt x="98" y="79"/>
                                    <a:pt x="98" y="92"/>
                                  </a:cubicBezTo>
                                  <a:cubicBezTo>
                                    <a:pt x="98" y="105"/>
                                    <a:pt x="93" y="117"/>
                                    <a:pt x="85" y="127"/>
                                  </a:cubicBezTo>
                                  <a:cubicBezTo>
                                    <a:pt x="77" y="137"/>
                                    <a:pt x="64" y="142"/>
                                    <a:pt x="46" y="142"/>
                                  </a:cubicBezTo>
                                  <a:cubicBezTo>
                                    <a:pt x="34" y="142"/>
                                    <a:pt x="24" y="139"/>
                                    <a:pt x="15" y="132"/>
                                  </a:cubicBezTo>
                                  <a:cubicBezTo>
                                    <a:pt x="6" y="126"/>
                                    <a:pt x="1" y="116"/>
                                    <a:pt x="0" y="103"/>
                                  </a:cubicBezTo>
                                  <a:lnTo>
                                    <a:pt x="19" y="10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08" name="Freeform 565"/>
                          <wps:cNvSpPr>
                            <a:spLocks/>
                          </wps:cNvSpPr>
                          <wps:spPr bwMode="auto">
                            <a:xfrm>
                              <a:off x="6860" y="2468"/>
                              <a:ext cx="16" cy="17"/>
                            </a:xfrm>
                            <a:custGeom>
                              <a:avLst/>
                              <a:gdLst>
                                <a:gd name="T0" fmla="*/ 0 w 21"/>
                                <a:gd name="T1" fmla="*/ 0 h 22"/>
                                <a:gd name="T2" fmla="*/ 0 w 21"/>
                                <a:gd name="T3" fmla="*/ 0 h 22"/>
                                <a:gd name="T4" fmla="*/ 21 w 21"/>
                                <a:gd name="T5" fmla="*/ 0 h 22"/>
                                <a:gd name="T6" fmla="*/ 21 w 21"/>
                                <a:gd name="T7" fmla="*/ 22 h 22"/>
                                <a:gd name="T8" fmla="*/ 0 w 21"/>
                                <a:gd name="T9" fmla="*/ 22 h 22"/>
                                <a:gd name="T10" fmla="*/ 0 w 21"/>
                                <a:gd name="T11" fmla="*/ 0 h 22"/>
                              </a:gdLst>
                              <a:ahLst/>
                              <a:cxnLst>
                                <a:cxn ang="0">
                                  <a:pos x="T0" y="T1"/>
                                </a:cxn>
                                <a:cxn ang="0">
                                  <a:pos x="T2" y="T3"/>
                                </a:cxn>
                                <a:cxn ang="0">
                                  <a:pos x="T4" y="T5"/>
                                </a:cxn>
                                <a:cxn ang="0">
                                  <a:pos x="T6" y="T7"/>
                                </a:cxn>
                                <a:cxn ang="0">
                                  <a:pos x="T8" y="T9"/>
                                </a:cxn>
                                <a:cxn ang="0">
                                  <a:pos x="T10" y="T11"/>
                                </a:cxn>
                              </a:cxnLst>
                              <a:rect l="0" t="0" r="r" b="b"/>
                              <a:pathLst>
                                <a:path w="21" h="22">
                                  <a:moveTo>
                                    <a:pt x="0" y="0"/>
                                  </a:moveTo>
                                  <a:lnTo>
                                    <a:pt x="0" y="0"/>
                                  </a:lnTo>
                                  <a:lnTo>
                                    <a:pt x="21" y="0"/>
                                  </a:lnTo>
                                  <a:lnTo>
                                    <a:pt x="21"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09" name="Freeform 566"/>
                          <wps:cNvSpPr>
                            <a:spLocks/>
                          </wps:cNvSpPr>
                          <wps:spPr bwMode="auto">
                            <a:xfrm>
                              <a:off x="6896" y="2375"/>
                              <a:ext cx="77" cy="113"/>
                            </a:xfrm>
                            <a:custGeom>
                              <a:avLst/>
                              <a:gdLst>
                                <a:gd name="T0" fmla="*/ 18 w 97"/>
                                <a:gd name="T1" fmla="*/ 103 h 142"/>
                                <a:gd name="T2" fmla="*/ 18 w 97"/>
                                <a:gd name="T3" fmla="*/ 103 h 142"/>
                                <a:gd name="T4" fmla="*/ 32 w 97"/>
                                <a:gd name="T5" fmla="*/ 124 h 142"/>
                                <a:gd name="T6" fmla="*/ 47 w 97"/>
                                <a:gd name="T7" fmla="*/ 127 h 142"/>
                                <a:gd name="T8" fmla="*/ 70 w 97"/>
                                <a:gd name="T9" fmla="*/ 117 h 142"/>
                                <a:gd name="T10" fmla="*/ 78 w 97"/>
                                <a:gd name="T11" fmla="*/ 94 h 142"/>
                                <a:gd name="T12" fmla="*/ 69 w 97"/>
                                <a:gd name="T13" fmla="*/ 71 h 142"/>
                                <a:gd name="T14" fmla="*/ 47 w 97"/>
                                <a:gd name="T15" fmla="*/ 63 h 142"/>
                                <a:gd name="T16" fmla="*/ 31 w 97"/>
                                <a:gd name="T17" fmla="*/ 67 h 142"/>
                                <a:gd name="T18" fmla="*/ 20 w 97"/>
                                <a:gd name="T19" fmla="*/ 77 h 142"/>
                                <a:gd name="T20" fmla="*/ 5 w 97"/>
                                <a:gd name="T21" fmla="*/ 76 h 142"/>
                                <a:gd name="T22" fmla="*/ 15 w 97"/>
                                <a:gd name="T23" fmla="*/ 0 h 142"/>
                                <a:gd name="T24" fmla="*/ 89 w 97"/>
                                <a:gd name="T25" fmla="*/ 0 h 142"/>
                                <a:gd name="T26" fmla="*/ 89 w 97"/>
                                <a:gd name="T27" fmla="*/ 17 h 142"/>
                                <a:gd name="T28" fmla="*/ 29 w 97"/>
                                <a:gd name="T29" fmla="*/ 17 h 142"/>
                                <a:gd name="T30" fmla="*/ 23 w 97"/>
                                <a:gd name="T31" fmla="*/ 56 h 142"/>
                                <a:gd name="T32" fmla="*/ 32 w 97"/>
                                <a:gd name="T33" fmla="*/ 51 h 142"/>
                                <a:gd name="T34" fmla="*/ 50 w 97"/>
                                <a:gd name="T35" fmla="*/ 47 h 142"/>
                                <a:gd name="T36" fmla="*/ 83 w 97"/>
                                <a:gd name="T37" fmla="*/ 60 h 142"/>
                                <a:gd name="T38" fmla="*/ 97 w 97"/>
                                <a:gd name="T39" fmla="*/ 92 h 142"/>
                                <a:gd name="T40" fmla="*/ 84 w 97"/>
                                <a:gd name="T41" fmla="*/ 127 h 142"/>
                                <a:gd name="T42" fmla="*/ 45 w 97"/>
                                <a:gd name="T43" fmla="*/ 142 h 142"/>
                                <a:gd name="T44" fmla="*/ 14 w 97"/>
                                <a:gd name="T45" fmla="*/ 132 h 142"/>
                                <a:gd name="T46" fmla="*/ 0 w 97"/>
                                <a:gd name="T47" fmla="*/ 103 h 142"/>
                                <a:gd name="T48" fmla="*/ 18 w 97"/>
                                <a:gd name="T49" fmla="*/ 103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7" h="142">
                                  <a:moveTo>
                                    <a:pt x="18" y="103"/>
                                  </a:moveTo>
                                  <a:lnTo>
                                    <a:pt x="18" y="103"/>
                                  </a:lnTo>
                                  <a:cubicBezTo>
                                    <a:pt x="19" y="113"/>
                                    <a:pt x="24" y="120"/>
                                    <a:pt x="32" y="124"/>
                                  </a:cubicBezTo>
                                  <a:cubicBezTo>
                                    <a:pt x="36" y="126"/>
                                    <a:pt x="41" y="127"/>
                                    <a:pt x="47" y="127"/>
                                  </a:cubicBezTo>
                                  <a:cubicBezTo>
                                    <a:pt x="57" y="127"/>
                                    <a:pt x="65" y="123"/>
                                    <a:pt x="70" y="117"/>
                                  </a:cubicBezTo>
                                  <a:cubicBezTo>
                                    <a:pt x="75" y="110"/>
                                    <a:pt x="78" y="102"/>
                                    <a:pt x="78" y="94"/>
                                  </a:cubicBezTo>
                                  <a:cubicBezTo>
                                    <a:pt x="78" y="84"/>
                                    <a:pt x="75" y="77"/>
                                    <a:pt x="69" y="71"/>
                                  </a:cubicBezTo>
                                  <a:cubicBezTo>
                                    <a:pt x="63" y="66"/>
                                    <a:pt x="55" y="63"/>
                                    <a:pt x="47" y="63"/>
                                  </a:cubicBezTo>
                                  <a:cubicBezTo>
                                    <a:pt x="41" y="63"/>
                                    <a:pt x="36" y="64"/>
                                    <a:pt x="31" y="67"/>
                                  </a:cubicBezTo>
                                  <a:cubicBezTo>
                                    <a:pt x="27" y="69"/>
                                    <a:pt x="23" y="73"/>
                                    <a:pt x="20" y="77"/>
                                  </a:cubicBezTo>
                                  <a:lnTo>
                                    <a:pt x="5" y="76"/>
                                  </a:lnTo>
                                  <a:lnTo>
                                    <a:pt x="15" y="0"/>
                                  </a:lnTo>
                                  <a:lnTo>
                                    <a:pt x="89" y="0"/>
                                  </a:lnTo>
                                  <a:lnTo>
                                    <a:pt x="89" y="17"/>
                                  </a:lnTo>
                                  <a:lnTo>
                                    <a:pt x="29" y="17"/>
                                  </a:lnTo>
                                  <a:lnTo>
                                    <a:pt x="23" y="56"/>
                                  </a:lnTo>
                                  <a:cubicBezTo>
                                    <a:pt x="26" y="54"/>
                                    <a:pt x="29" y="52"/>
                                    <a:pt x="32" y="51"/>
                                  </a:cubicBezTo>
                                  <a:cubicBezTo>
                                    <a:pt x="37" y="48"/>
                                    <a:pt x="43" y="47"/>
                                    <a:pt x="50" y="47"/>
                                  </a:cubicBezTo>
                                  <a:cubicBezTo>
                                    <a:pt x="63" y="47"/>
                                    <a:pt x="74" y="52"/>
                                    <a:pt x="83" y="60"/>
                                  </a:cubicBezTo>
                                  <a:cubicBezTo>
                                    <a:pt x="92" y="68"/>
                                    <a:pt x="97" y="79"/>
                                    <a:pt x="97" y="92"/>
                                  </a:cubicBezTo>
                                  <a:cubicBezTo>
                                    <a:pt x="97" y="105"/>
                                    <a:pt x="93" y="117"/>
                                    <a:pt x="84" y="127"/>
                                  </a:cubicBezTo>
                                  <a:cubicBezTo>
                                    <a:pt x="76" y="137"/>
                                    <a:pt x="63" y="142"/>
                                    <a:pt x="45" y="142"/>
                                  </a:cubicBezTo>
                                  <a:cubicBezTo>
                                    <a:pt x="33" y="142"/>
                                    <a:pt x="23" y="139"/>
                                    <a:pt x="14" y="132"/>
                                  </a:cubicBezTo>
                                  <a:cubicBezTo>
                                    <a:pt x="6" y="126"/>
                                    <a:pt x="1" y="116"/>
                                    <a:pt x="0" y="103"/>
                                  </a:cubicBezTo>
                                  <a:lnTo>
                                    <a:pt x="18" y="10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10" name="Freeform 567"/>
                          <wps:cNvSpPr>
                            <a:spLocks noEditPoints="1"/>
                          </wps:cNvSpPr>
                          <wps:spPr bwMode="auto">
                            <a:xfrm>
                              <a:off x="6985" y="2373"/>
                              <a:ext cx="75" cy="116"/>
                            </a:xfrm>
                            <a:custGeom>
                              <a:avLst/>
                              <a:gdLst>
                                <a:gd name="T0" fmla="*/ 20 w 95"/>
                                <a:gd name="T1" fmla="*/ 108 h 146"/>
                                <a:gd name="T2" fmla="*/ 20 w 95"/>
                                <a:gd name="T3" fmla="*/ 108 h 146"/>
                                <a:gd name="T4" fmla="*/ 31 w 95"/>
                                <a:gd name="T5" fmla="*/ 128 h 146"/>
                                <a:gd name="T6" fmla="*/ 43 w 95"/>
                                <a:gd name="T7" fmla="*/ 131 h 146"/>
                                <a:gd name="T8" fmla="*/ 65 w 95"/>
                                <a:gd name="T9" fmla="*/ 120 h 146"/>
                                <a:gd name="T10" fmla="*/ 78 w 95"/>
                                <a:gd name="T11" fmla="*/ 77 h 146"/>
                                <a:gd name="T12" fmla="*/ 63 w 95"/>
                                <a:gd name="T13" fmla="*/ 90 h 146"/>
                                <a:gd name="T14" fmla="*/ 44 w 95"/>
                                <a:gd name="T15" fmla="*/ 94 h 146"/>
                                <a:gd name="T16" fmla="*/ 12 w 95"/>
                                <a:gd name="T17" fmla="*/ 81 h 146"/>
                                <a:gd name="T18" fmla="*/ 0 w 95"/>
                                <a:gd name="T19" fmla="*/ 49 h 146"/>
                                <a:gd name="T20" fmla="*/ 12 w 95"/>
                                <a:gd name="T21" fmla="*/ 15 h 146"/>
                                <a:gd name="T22" fmla="*/ 46 w 95"/>
                                <a:gd name="T23" fmla="*/ 0 h 146"/>
                                <a:gd name="T24" fmla="*/ 89 w 95"/>
                                <a:gd name="T25" fmla="*/ 28 h 146"/>
                                <a:gd name="T26" fmla="*/ 95 w 95"/>
                                <a:gd name="T27" fmla="*/ 66 h 146"/>
                                <a:gd name="T28" fmla="*/ 88 w 95"/>
                                <a:gd name="T29" fmla="*/ 112 h 146"/>
                                <a:gd name="T30" fmla="*/ 44 w 95"/>
                                <a:gd name="T31" fmla="*/ 146 h 146"/>
                                <a:gd name="T32" fmla="*/ 12 w 95"/>
                                <a:gd name="T33" fmla="*/ 135 h 146"/>
                                <a:gd name="T34" fmla="*/ 2 w 95"/>
                                <a:gd name="T35" fmla="*/ 108 h 146"/>
                                <a:gd name="T36" fmla="*/ 20 w 95"/>
                                <a:gd name="T37" fmla="*/ 108 h 146"/>
                                <a:gd name="T38" fmla="*/ 47 w 95"/>
                                <a:gd name="T39" fmla="*/ 79 h 146"/>
                                <a:gd name="T40" fmla="*/ 47 w 95"/>
                                <a:gd name="T41" fmla="*/ 79 h 146"/>
                                <a:gd name="T42" fmla="*/ 66 w 95"/>
                                <a:gd name="T43" fmla="*/ 72 h 146"/>
                                <a:gd name="T44" fmla="*/ 75 w 95"/>
                                <a:gd name="T45" fmla="*/ 47 h 146"/>
                                <a:gd name="T46" fmla="*/ 67 w 95"/>
                                <a:gd name="T47" fmla="*/ 24 h 146"/>
                                <a:gd name="T48" fmla="*/ 47 w 95"/>
                                <a:gd name="T49" fmla="*/ 16 h 146"/>
                                <a:gd name="T50" fmla="*/ 26 w 95"/>
                                <a:gd name="T51" fmla="*/ 25 h 146"/>
                                <a:gd name="T52" fmla="*/ 18 w 95"/>
                                <a:gd name="T53" fmla="*/ 48 h 146"/>
                                <a:gd name="T54" fmla="*/ 25 w 95"/>
                                <a:gd name="T55" fmla="*/ 70 h 146"/>
                                <a:gd name="T56" fmla="*/ 47 w 95"/>
                                <a:gd name="T57" fmla="*/ 79 h 146"/>
                                <a:gd name="T58" fmla="*/ 47 w 95"/>
                                <a:gd name="T59" fmla="*/ 79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95" h="146">
                                  <a:moveTo>
                                    <a:pt x="20" y="108"/>
                                  </a:moveTo>
                                  <a:lnTo>
                                    <a:pt x="20" y="108"/>
                                  </a:lnTo>
                                  <a:cubicBezTo>
                                    <a:pt x="20" y="117"/>
                                    <a:pt x="24" y="124"/>
                                    <a:pt x="31" y="128"/>
                                  </a:cubicBezTo>
                                  <a:cubicBezTo>
                                    <a:pt x="35" y="130"/>
                                    <a:pt x="39" y="131"/>
                                    <a:pt x="43" y="131"/>
                                  </a:cubicBezTo>
                                  <a:cubicBezTo>
                                    <a:pt x="52" y="131"/>
                                    <a:pt x="59" y="127"/>
                                    <a:pt x="65" y="120"/>
                                  </a:cubicBezTo>
                                  <a:cubicBezTo>
                                    <a:pt x="71" y="113"/>
                                    <a:pt x="75" y="99"/>
                                    <a:pt x="78" y="77"/>
                                  </a:cubicBezTo>
                                  <a:cubicBezTo>
                                    <a:pt x="74" y="83"/>
                                    <a:pt x="69" y="88"/>
                                    <a:pt x="63" y="90"/>
                                  </a:cubicBezTo>
                                  <a:cubicBezTo>
                                    <a:pt x="57" y="93"/>
                                    <a:pt x="51" y="94"/>
                                    <a:pt x="44" y="94"/>
                                  </a:cubicBezTo>
                                  <a:cubicBezTo>
                                    <a:pt x="31" y="94"/>
                                    <a:pt x="20" y="90"/>
                                    <a:pt x="12" y="81"/>
                                  </a:cubicBezTo>
                                  <a:cubicBezTo>
                                    <a:pt x="4" y="73"/>
                                    <a:pt x="0" y="62"/>
                                    <a:pt x="0" y="49"/>
                                  </a:cubicBezTo>
                                  <a:cubicBezTo>
                                    <a:pt x="0" y="36"/>
                                    <a:pt x="4" y="25"/>
                                    <a:pt x="12" y="15"/>
                                  </a:cubicBezTo>
                                  <a:cubicBezTo>
                                    <a:pt x="20" y="5"/>
                                    <a:pt x="31" y="0"/>
                                    <a:pt x="46" y="0"/>
                                  </a:cubicBezTo>
                                  <a:cubicBezTo>
                                    <a:pt x="67" y="0"/>
                                    <a:pt x="81" y="9"/>
                                    <a:pt x="89" y="28"/>
                                  </a:cubicBezTo>
                                  <a:cubicBezTo>
                                    <a:pt x="93" y="38"/>
                                    <a:pt x="95" y="51"/>
                                    <a:pt x="95" y="66"/>
                                  </a:cubicBezTo>
                                  <a:cubicBezTo>
                                    <a:pt x="95" y="84"/>
                                    <a:pt x="93" y="99"/>
                                    <a:pt x="88" y="112"/>
                                  </a:cubicBezTo>
                                  <a:cubicBezTo>
                                    <a:pt x="79" y="134"/>
                                    <a:pt x="64" y="146"/>
                                    <a:pt x="44" y="146"/>
                                  </a:cubicBezTo>
                                  <a:cubicBezTo>
                                    <a:pt x="30" y="146"/>
                                    <a:pt x="20" y="142"/>
                                    <a:pt x="12" y="135"/>
                                  </a:cubicBezTo>
                                  <a:cubicBezTo>
                                    <a:pt x="5" y="128"/>
                                    <a:pt x="2" y="118"/>
                                    <a:pt x="2" y="108"/>
                                  </a:cubicBezTo>
                                  <a:lnTo>
                                    <a:pt x="20" y="108"/>
                                  </a:lnTo>
                                  <a:close/>
                                  <a:moveTo>
                                    <a:pt x="47" y="79"/>
                                  </a:moveTo>
                                  <a:lnTo>
                                    <a:pt x="47" y="79"/>
                                  </a:lnTo>
                                  <a:cubicBezTo>
                                    <a:pt x="54" y="79"/>
                                    <a:pt x="60" y="76"/>
                                    <a:pt x="66" y="72"/>
                                  </a:cubicBezTo>
                                  <a:cubicBezTo>
                                    <a:pt x="72" y="67"/>
                                    <a:pt x="75" y="59"/>
                                    <a:pt x="75" y="47"/>
                                  </a:cubicBezTo>
                                  <a:cubicBezTo>
                                    <a:pt x="75" y="37"/>
                                    <a:pt x="72" y="29"/>
                                    <a:pt x="67" y="24"/>
                                  </a:cubicBezTo>
                                  <a:cubicBezTo>
                                    <a:pt x="62" y="19"/>
                                    <a:pt x="55" y="16"/>
                                    <a:pt x="47" y="16"/>
                                  </a:cubicBezTo>
                                  <a:cubicBezTo>
                                    <a:pt x="38" y="16"/>
                                    <a:pt x="31" y="19"/>
                                    <a:pt x="26" y="25"/>
                                  </a:cubicBezTo>
                                  <a:cubicBezTo>
                                    <a:pt x="21" y="31"/>
                                    <a:pt x="18" y="39"/>
                                    <a:pt x="18" y="48"/>
                                  </a:cubicBezTo>
                                  <a:cubicBezTo>
                                    <a:pt x="18" y="58"/>
                                    <a:pt x="21" y="65"/>
                                    <a:pt x="25" y="70"/>
                                  </a:cubicBezTo>
                                  <a:cubicBezTo>
                                    <a:pt x="30" y="76"/>
                                    <a:pt x="37" y="79"/>
                                    <a:pt x="47" y="79"/>
                                  </a:cubicBezTo>
                                  <a:lnTo>
                                    <a:pt x="47" y="7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11" name="Freeform 568"/>
                          <wps:cNvSpPr>
                            <a:spLocks/>
                          </wps:cNvSpPr>
                          <wps:spPr bwMode="auto">
                            <a:xfrm>
                              <a:off x="7074" y="2368"/>
                              <a:ext cx="36" cy="150"/>
                            </a:xfrm>
                            <a:custGeom>
                              <a:avLst/>
                              <a:gdLst>
                                <a:gd name="T0" fmla="*/ 1 w 46"/>
                                <a:gd name="T1" fmla="*/ 189 h 189"/>
                                <a:gd name="T2" fmla="*/ 1 w 46"/>
                                <a:gd name="T3" fmla="*/ 189 h 189"/>
                                <a:gd name="T4" fmla="*/ 21 w 46"/>
                                <a:gd name="T5" fmla="*/ 144 h 189"/>
                                <a:gd name="T6" fmla="*/ 28 w 46"/>
                                <a:gd name="T7" fmla="*/ 95 h 189"/>
                                <a:gd name="T8" fmla="*/ 20 w 46"/>
                                <a:gd name="T9" fmla="*/ 42 h 189"/>
                                <a:gd name="T10" fmla="*/ 0 w 46"/>
                                <a:gd name="T11" fmla="*/ 0 h 189"/>
                                <a:gd name="T12" fmla="*/ 12 w 46"/>
                                <a:gd name="T13" fmla="*/ 0 h 189"/>
                                <a:gd name="T14" fmla="*/ 31 w 46"/>
                                <a:gd name="T15" fmla="*/ 30 h 189"/>
                                <a:gd name="T16" fmla="*/ 38 w 46"/>
                                <a:gd name="T17" fmla="*/ 46 h 189"/>
                                <a:gd name="T18" fmla="*/ 44 w 46"/>
                                <a:gd name="T19" fmla="*/ 70 h 189"/>
                                <a:gd name="T20" fmla="*/ 46 w 46"/>
                                <a:gd name="T21" fmla="*/ 93 h 189"/>
                                <a:gd name="T22" fmla="*/ 37 w 46"/>
                                <a:gd name="T23" fmla="*/ 146 h 189"/>
                                <a:gd name="T24" fmla="*/ 13 w 46"/>
                                <a:gd name="T25" fmla="*/ 189 h 189"/>
                                <a:gd name="T26" fmla="*/ 1 w 46"/>
                                <a:gd name="T27" fmla="*/ 189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1" y="189"/>
                                  </a:moveTo>
                                  <a:lnTo>
                                    <a:pt x="1" y="189"/>
                                  </a:lnTo>
                                  <a:cubicBezTo>
                                    <a:pt x="11" y="168"/>
                                    <a:pt x="18" y="154"/>
                                    <a:pt x="21" y="144"/>
                                  </a:cubicBezTo>
                                  <a:cubicBezTo>
                                    <a:pt x="25" y="130"/>
                                    <a:pt x="28" y="114"/>
                                    <a:pt x="28" y="95"/>
                                  </a:cubicBezTo>
                                  <a:cubicBezTo>
                                    <a:pt x="28" y="76"/>
                                    <a:pt x="25" y="58"/>
                                    <a:pt x="20" y="42"/>
                                  </a:cubicBezTo>
                                  <a:cubicBezTo>
                                    <a:pt x="16" y="33"/>
                                    <a:pt x="10" y="19"/>
                                    <a:pt x="0" y="0"/>
                                  </a:cubicBezTo>
                                  <a:lnTo>
                                    <a:pt x="12" y="0"/>
                                  </a:lnTo>
                                  <a:cubicBezTo>
                                    <a:pt x="22" y="17"/>
                                    <a:pt x="29" y="27"/>
                                    <a:pt x="31" y="30"/>
                                  </a:cubicBezTo>
                                  <a:cubicBezTo>
                                    <a:pt x="33" y="34"/>
                                    <a:pt x="35" y="39"/>
                                    <a:pt x="38" y="46"/>
                                  </a:cubicBezTo>
                                  <a:cubicBezTo>
                                    <a:pt x="41" y="54"/>
                                    <a:pt x="43" y="62"/>
                                    <a:pt x="44" y="70"/>
                                  </a:cubicBezTo>
                                  <a:cubicBezTo>
                                    <a:pt x="46" y="78"/>
                                    <a:pt x="46" y="86"/>
                                    <a:pt x="46" y="93"/>
                                  </a:cubicBezTo>
                                  <a:cubicBezTo>
                                    <a:pt x="46" y="113"/>
                                    <a:pt x="43" y="130"/>
                                    <a:pt x="37" y="146"/>
                                  </a:cubicBezTo>
                                  <a:cubicBezTo>
                                    <a:pt x="33" y="155"/>
                                    <a:pt x="25" y="170"/>
                                    <a:pt x="13" y="189"/>
                                  </a:cubicBezTo>
                                  <a:lnTo>
                                    <a:pt x="1" y="18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12" name="Freeform 569"/>
                          <wps:cNvSpPr>
                            <a:spLocks/>
                          </wps:cNvSpPr>
                          <wps:spPr bwMode="auto">
                            <a:xfrm>
                              <a:off x="5960" y="2686"/>
                              <a:ext cx="41" cy="112"/>
                            </a:xfrm>
                            <a:custGeom>
                              <a:avLst/>
                              <a:gdLst>
                                <a:gd name="T0" fmla="*/ 0 w 52"/>
                                <a:gd name="T1" fmla="*/ 41 h 141"/>
                                <a:gd name="T2" fmla="*/ 0 w 52"/>
                                <a:gd name="T3" fmla="*/ 41 h 141"/>
                                <a:gd name="T4" fmla="*/ 0 w 52"/>
                                <a:gd name="T5" fmla="*/ 27 h 141"/>
                                <a:gd name="T6" fmla="*/ 27 w 52"/>
                                <a:gd name="T7" fmla="*/ 21 h 141"/>
                                <a:gd name="T8" fmla="*/ 38 w 52"/>
                                <a:gd name="T9" fmla="*/ 0 h 141"/>
                                <a:gd name="T10" fmla="*/ 52 w 52"/>
                                <a:gd name="T11" fmla="*/ 0 h 141"/>
                                <a:gd name="T12" fmla="*/ 52 w 52"/>
                                <a:gd name="T13" fmla="*/ 141 h 141"/>
                                <a:gd name="T14" fmla="*/ 33 w 52"/>
                                <a:gd name="T15" fmla="*/ 141 h 141"/>
                                <a:gd name="T16" fmla="*/ 33 w 52"/>
                                <a:gd name="T17" fmla="*/ 41 h 141"/>
                                <a:gd name="T18" fmla="*/ 0 w 52"/>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1">
                                  <a:moveTo>
                                    <a:pt x="0" y="41"/>
                                  </a:moveTo>
                                  <a:lnTo>
                                    <a:pt x="0" y="41"/>
                                  </a:lnTo>
                                  <a:lnTo>
                                    <a:pt x="0" y="27"/>
                                  </a:lnTo>
                                  <a:cubicBezTo>
                                    <a:pt x="13" y="26"/>
                                    <a:pt x="22" y="24"/>
                                    <a:pt x="27" y="21"/>
                                  </a:cubicBezTo>
                                  <a:cubicBezTo>
                                    <a:pt x="32" y="18"/>
                                    <a:pt x="36" y="11"/>
                                    <a:pt x="38" y="0"/>
                                  </a:cubicBezTo>
                                  <a:lnTo>
                                    <a:pt x="52" y="0"/>
                                  </a:lnTo>
                                  <a:lnTo>
                                    <a:pt x="52" y="141"/>
                                  </a:lnTo>
                                  <a:lnTo>
                                    <a:pt x="33" y="141"/>
                                  </a:lnTo>
                                  <a:lnTo>
                                    <a:pt x="33"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13" name="Freeform 570"/>
                          <wps:cNvSpPr>
                            <a:spLocks noEditPoints="1"/>
                          </wps:cNvSpPr>
                          <wps:spPr bwMode="auto">
                            <a:xfrm>
                              <a:off x="6040" y="2685"/>
                              <a:ext cx="77" cy="116"/>
                            </a:xfrm>
                            <a:custGeom>
                              <a:avLst/>
                              <a:gdLst>
                                <a:gd name="T0" fmla="*/ 51 w 97"/>
                                <a:gd name="T1" fmla="*/ 0 h 146"/>
                                <a:gd name="T2" fmla="*/ 51 w 97"/>
                                <a:gd name="T3" fmla="*/ 0 h 146"/>
                                <a:gd name="T4" fmla="*/ 84 w 97"/>
                                <a:gd name="T5" fmla="*/ 13 h 146"/>
                                <a:gd name="T6" fmla="*/ 94 w 97"/>
                                <a:gd name="T7" fmla="*/ 38 h 146"/>
                                <a:gd name="T8" fmla="*/ 76 w 97"/>
                                <a:gd name="T9" fmla="*/ 38 h 146"/>
                                <a:gd name="T10" fmla="*/ 71 w 97"/>
                                <a:gd name="T11" fmla="*/ 25 h 146"/>
                                <a:gd name="T12" fmla="*/ 52 w 97"/>
                                <a:gd name="T13" fmla="*/ 16 h 146"/>
                                <a:gd name="T14" fmla="*/ 28 w 97"/>
                                <a:gd name="T15" fmla="*/ 30 h 146"/>
                                <a:gd name="T16" fmla="*/ 18 w 97"/>
                                <a:gd name="T17" fmla="*/ 69 h 146"/>
                                <a:gd name="T18" fmla="*/ 34 w 97"/>
                                <a:gd name="T19" fmla="*/ 56 h 146"/>
                                <a:gd name="T20" fmla="*/ 53 w 97"/>
                                <a:gd name="T21" fmla="*/ 52 h 146"/>
                                <a:gd name="T22" fmla="*/ 84 w 97"/>
                                <a:gd name="T23" fmla="*/ 63 h 146"/>
                                <a:gd name="T24" fmla="*/ 97 w 97"/>
                                <a:gd name="T25" fmla="*/ 97 h 146"/>
                                <a:gd name="T26" fmla="*/ 84 w 97"/>
                                <a:gd name="T27" fmla="*/ 131 h 146"/>
                                <a:gd name="T28" fmla="*/ 49 w 97"/>
                                <a:gd name="T29" fmla="*/ 146 h 146"/>
                                <a:gd name="T30" fmla="*/ 14 w 97"/>
                                <a:gd name="T31" fmla="*/ 131 h 146"/>
                                <a:gd name="T32" fmla="*/ 0 w 97"/>
                                <a:gd name="T33" fmla="*/ 80 h 146"/>
                                <a:gd name="T34" fmla="*/ 6 w 97"/>
                                <a:gd name="T35" fmla="*/ 35 h 146"/>
                                <a:gd name="T36" fmla="*/ 51 w 97"/>
                                <a:gd name="T37" fmla="*/ 0 h 146"/>
                                <a:gd name="T38" fmla="*/ 51 w 97"/>
                                <a:gd name="T39" fmla="*/ 0 h 146"/>
                                <a:gd name="T40" fmla="*/ 50 w 97"/>
                                <a:gd name="T41" fmla="*/ 130 h 146"/>
                                <a:gd name="T42" fmla="*/ 50 w 97"/>
                                <a:gd name="T43" fmla="*/ 130 h 146"/>
                                <a:gd name="T44" fmla="*/ 71 w 97"/>
                                <a:gd name="T45" fmla="*/ 121 h 146"/>
                                <a:gd name="T46" fmla="*/ 78 w 97"/>
                                <a:gd name="T47" fmla="*/ 98 h 146"/>
                                <a:gd name="T48" fmla="*/ 72 w 97"/>
                                <a:gd name="T49" fmla="*/ 78 h 146"/>
                                <a:gd name="T50" fmla="*/ 49 w 97"/>
                                <a:gd name="T51" fmla="*/ 68 h 146"/>
                                <a:gd name="T52" fmla="*/ 29 w 97"/>
                                <a:gd name="T53" fmla="*/ 75 h 146"/>
                                <a:gd name="T54" fmla="*/ 21 w 97"/>
                                <a:gd name="T55" fmla="*/ 98 h 146"/>
                                <a:gd name="T56" fmla="*/ 28 w 97"/>
                                <a:gd name="T57" fmla="*/ 121 h 146"/>
                                <a:gd name="T58" fmla="*/ 50 w 97"/>
                                <a:gd name="T59" fmla="*/ 130 h 146"/>
                                <a:gd name="T60" fmla="*/ 50 w 97"/>
                                <a:gd name="T61" fmla="*/ 130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97" h="146">
                                  <a:moveTo>
                                    <a:pt x="51" y="0"/>
                                  </a:moveTo>
                                  <a:lnTo>
                                    <a:pt x="51" y="0"/>
                                  </a:lnTo>
                                  <a:cubicBezTo>
                                    <a:pt x="67" y="0"/>
                                    <a:pt x="78" y="4"/>
                                    <a:pt x="84" y="13"/>
                                  </a:cubicBezTo>
                                  <a:cubicBezTo>
                                    <a:pt x="91" y="21"/>
                                    <a:pt x="94" y="29"/>
                                    <a:pt x="94" y="38"/>
                                  </a:cubicBezTo>
                                  <a:lnTo>
                                    <a:pt x="76" y="38"/>
                                  </a:lnTo>
                                  <a:cubicBezTo>
                                    <a:pt x="75" y="32"/>
                                    <a:pt x="73" y="28"/>
                                    <a:pt x="71" y="25"/>
                                  </a:cubicBezTo>
                                  <a:cubicBezTo>
                                    <a:pt x="67" y="19"/>
                                    <a:pt x="60" y="16"/>
                                    <a:pt x="52" y="16"/>
                                  </a:cubicBezTo>
                                  <a:cubicBezTo>
                                    <a:pt x="42" y="16"/>
                                    <a:pt x="34" y="20"/>
                                    <a:pt x="28" y="30"/>
                                  </a:cubicBezTo>
                                  <a:cubicBezTo>
                                    <a:pt x="22" y="39"/>
                                    <a:pt x="19" y="52"/>
                                    <a:pt x="18" y="69"/>
                                  </a:cubicBezTo>
                                  <a:cubicBezTo>
                                    <a:pt x="22" y="63"/>
                                    <a:pt x="27" y="59"/>
                                    <a:pt x="34" y="56"/>
                                  </a:cubicBezTo>
                                  <a:cubicBezTo>
                                    <a:pt x="39" y="53"/>
                                    <a:pt x="46" y="52"/>
                                    <a:pt x="53" y="52"/>
                                  </a:cubicBezTo>
                                  <a:cubicBezTo>
                                    <a:pt x="64" y="52"/>
                                    <a:pt x="75" y="55"/>
                                    <a:pt x="84" y="63"/>
                                  </a:cubicBezTo>
                                  <a:cubicBezTo>
                                    <a:pt x="92" y="71"/>
                                    <a:pt x="97" y="82"/>
                                    <a:pt x="97" y="97"/>
                                  </a:cubicBezTo>
                                  <a:cubicBezTo>
                                    <a:pt x="97" y="110"/>
                                    <a:pt x="93" y="121"/>
                                    <a:pt x="84" y="131"/>
                                  </a:cubicBezTo>
                                  <a:cubicBezTo>
                                    <a:pt x="76" y="141"/>
                                    <a:pt x="64" y="146"/>
                                    <a:pt x="49" y="146"/>
                                  </a:cubicBezTo>
                                  <a:cubicBezTo>
                                    <a:pt x="35" y="146"/>
                                    <a:pt x="24" y="141"/>
                                    <a:pt x="14" y="131"/>
                                  </a:cubicBezTo>
                                  <a:cubicBezTo>
                                    <a:pt x="5" y="121"/>
                                    <a:pt x="0" y="104"/>
                                    <a:pt x="0" y="80"/>
                                  </a:cubicBezTo>
                                  <a:cubicBezTo>
                                    <a:pt x="0" y="62"/>
                                    <a:pt x="2" y="48"/>
                                    <a:pt x="6" y="35"/>
                                  </a:cubicBezTo>
                                  <a:cubicBezTo>
                                    <a:pt x="15" y="12"/>
                                    <a:pt x="30" y="0"/>
                                    <a:pt x="51" y="0"/>
                                  </a:cubicBezTo>
                                  <a:lnTo>
                                    <a:pt x="51" y="0"/>
                                  </a:lnTo>
                                  <a:close/>
                                  <a:moveTo>
                                    <a:pt x="50" y="130"/>
                                  </a:moveTo>
                                  <a:lnTo>
                                    <a:pt x="50" y="130"/>
                                  </a:lnTo>
                                  <a:cubicBezTo>
                                    <a:pt x="59" y="130"/>
                                    <a:pt x="66" y="127"/>
                                    <a:pt x="71" y="121"/>
                                  </a:cubicBezTo>
                                  <a:cubicBezTo>
                                    <a:pt x="76" y="114"/>
                                    <a:pt x="78" y="107"/>
                                    <a:pt x="78" y="98"/>
                                  </a:cubicBezTo>
                                  <a:cubicBezTo>
                                    <a:pt x="78" y="91"/>
                                    <a:pt x="76" y="84"/>
                                    <a:pt x="72" y="78"/>
                                  </a:cubicBezTo>
                                  <a:cubicBezTo>
                                    <a:pt x="68" y="71"/>
                                    <a:pt x="60" y="68"/>
                                    <a:pt x="49" y="68"/>
                                  </a:cubicBezTo>
                                  <a:cubicBezTo>
                                    <a:pt x="42" y="68"/>
                                    <a:pt x="35" y="70"/>
                                    <a:pt x="29" y="75"/>
                                  </a:cubicBezTo>
                                  <a:cubicBezTo>
                                    <a:pt x="23" y="80"/>
                                    <a:pt x="21" y="88"/>
                                    <a:pt x="21" y="98"/>
                                  </a:cubicBezTo>
                                  <a:cubicBezTo>
                                    <a:pt x="21" y="107"/>
                                    <a:pt x="23" y="115"/>
                                    <a:pt x="28" y="121"/>
                                  </a:cubicBezTo>
                                  <a:cubicBezTo>
                                    <a:pt x="34" y="127"/>
                                    <a:pt x="41" y="130"/>
                                    <a:pt x="50" y="130"/>
                                  </a:cubicBezTo>
                                  <a:lnTo>
                                    <a:pt x="50" y="13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14" name="Freeform 571"/>
                          <wps:cNvSpPr>
                            <a:spLocks/>
                          </wps:cNvSpPr>
                          <wps:spPr bwMode="auto">
                            <a:xfrm>
                              <a:off x="6136" y="2781"/>
                              <a:ext cx="17" cy="17"/>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15" name="Freeform 572"/>
                          <wps:cNvSpPr>
                            <a:spLocks noEditPoints="1"/>
                          </wps:cNvSpPr>
                          <wps:spPr bwMode="auto">
                            <a:xfrm>
                              <a:off x="6173" y="2686"/>
                              <a:ext cx="77" cy="115"/>
                            </a:xfrm>
                            <a:custGeom>
                              <a:avLst/>
                              <a:gdLst>
                                <a:gd name="T0" fmla="*/ 48 w 97"/>
                                <a:gd name="T1" fmla="*/ 0 h 145"/>
                                <a:gd name="T2" fmla="*/ 48 w 97"/>
                                <a:gd name="T3" fmla="*/ 0 h 145"/>
                                <a:gd name="T4" fmla="*/ 88 w 97"/>
                                <a:gd name="T5" fmla="*/ 22 h 145"/>
                                <a:gd name="T6" fmla="*/ 97 w 97"/>
                                <a:gd name="T7" fmla="*/ 70 h 145"/>
                                <a:gd name="T8" fmla="*/ 89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9 h 145"/>
                                <a:gd name="T24" fmla="*/ 48 w 97"/>
                                <a:gd name="T25" fmla="*/ 129 h 145"/>
                                <a:gd name="T26" fmla="*/ 70 w 97"/>
                                <a:gd name="T27" fmla="*/ 116 h 145"/>
                                <a:gd name="T28" fmla="*/ 78 w 97"/>
                                <a:gd name="T29" fmla="*/ 71 h 145"/>
                                <a:gd name="T30" fmla="*/ 72 w 97"/>
                                <a:gd name="T31" fmla="*/ 31 h 145"/>
                                <a:gd name="T32" fmla="*/ 49 w 97"/>
                                <a:gd name="T33" fmla="*/ 16 h 145"/>
                                <a:gd name="T34" fmla="*/ 26 w 97"/>
                                <a:gd name="T35" fmla="*/ 31 h 145"/>
                                <a:gd name="T36" fmla="*/ 19 w 97"/>
                                <a:gd name="T37" fmla="*/ 74 h 145"/>
                                <a:gd name="T38" fmla="*/ 24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80" y="7"/>
                                    <a:pt x="88" y="22"/>
                                  </a:cubicBezTo>
                                  <a:cubicBezTo>
                                    <a:pt x="94" y="34"/>
                                    <a:pt x="97" y="50"/>
                                    <a:pt x="97" y="70"/>
                                  </a:cubicBezTo>
                                  <a:cubicBezTo>
                                    <a:pt x="97" y="89"/>
                                    <a:pt x="94" y="105"/>
                                    <a:pt x="89" y="118"/>
                                  </a:cubicBezTo>
                                  <a:cubicBezTo>
                                    <a:pt x="80" y="136"/>
                                    <a:pt x="67" y="145"/>
                                    <a:pt x="48" y="145"/>
                                  </a:cubicBezTo>
                                  <a:cubicBezTo>
                                    <a:pt x="31" y="145"/>
                                    <a:pt x="18" y="138"/>
                                    <a:pt x="10" y="123"/>
                                  </a:cubicBezTo>
                                  <a:cubicBezTo>
                                    <a:pt x="3" y="111"/>
                                    <a:pt x="0" y="94"/>
                                    <a:pt x="0" y="73"/>
                                  </a:cubicBezTo>
                                  <a:cubicBezTo>
                                    <a:pt x="0" y="57"/>
                                    <a:pt x="2" y="43"/>
                                    <a:pt x="6" y="32"/>
                                  </a:cubicBezTo>
                                  <a:cubicBezTo>
                                    <a:pt x="14" y="11"/>
                                    <a:pt x="28" y="0"/>
                                    <a:pt x="48" y="0"/>
                                  </a:cubicBezTo>
                                  <a:lnTo>
                                    <a:pt x="48" y="0"/>
                                  </a:lnTo>
                                  <a:close/>
                                  <a:moveTo>
                                    <a:pt x="48" y="129"/>
                                  </a:moveTo>
                                  <a:lnTo>
                                    <a:pt x="48" y="129"/>
                                  </a:lnTo>
                                  <a:cubicBezTo>
                                    <a:pt x="57" y="129"/>
                                    <a:pt x="65" y="125"/>
                                    <a:pt x="70" y="116"/>
                                  </a:cubicBezTo>
                                  <a:cubicBezTo>
                                    <a:pt x="75" y="108"/>
                                    <a:pt x="78" y="93"/>
                                    <a:pt x="78" y="71"/>
                                  </a:cubicBezTo>
                                  <a:cubicBezTo>
                                    <a:pt x="78" y="55"/>
                                    <a:pt x="76" y="42"/>
                                    <a:pt x="72" y="31"/>
                                  </a:cubicBezTo>
                                  <a:cubicBezTo>
                                    <a:pt x="68" y="21"/>
                                    <a:pt x="61" y="16"/>
                                    <a:pt x="49" y="16"/>
                                  </a:cubicBezTo>
                                  <a:cubicBezTo>
                                    <a:pt x="39" y="16"/>
                                    <a:pt x="31" y="21"/>
                                    <a:pt x="26" y="31"/>
                                  </a:cubicBezTo>
                                  <a:cubicBezTo>
                                    <a:pt x="21" y="40"/>
                                    <a:pt x="19" y="55"/>
                                    <a:pt x="19" y="74"/>
                                  </a:cubicBezTo>
                                  <a:cubicBezTo>
                                    <a:pt x="19" y="88"/>
                                    <a:pt x="21" y="100"/>
                                    <a:pt x="24" y="109"/>
                                  </a:cubicBezTo>
                                  <a:cubicBezTo>
                                    <a:pt x="28"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16" name="Freeform 573"/>
                          <wps:cNvSpPr>
                            <a:spLocks noEditPoints="1"/>
                          </wps:cNvSpPr>
                          <wps:spPr bwMode="auto">
                            <a:xfrm>
                              <a:off x="6262" y="2686"/>
                              <a:ext cx="77" cy="115"/>
                            </a:xfrm>
                            <a:custGeom>
                              <a:avLst/>
                              <a:gdLst>
                                <a:gd name="T0" fmla="*/ 48 w 97"/>
                                <a:gd name="T1" fmla="*/ 0 h 145"/>
                                <a:gd name="T2" fmla="*/ 48 w 97"/>
                                <a:gd name="T3" fmla="*/ 0 h 145"/>
                                <a:gd name="T4" fmla="*/ 88 w 97"/>
                                <a:gd name="T5" fmla="*/ 22 h 145"/>
                                <a:gd name="T6" fmla="*/ 97 w 97"/>
                                <a:gd name="T7" fmla="*/ 70 h 145"/>
                                <a:gd name="T8" fmla="*/ 89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9 h 145"/>
                                <a:gd name="T24" fmla="*/ 48 w 97"/>
                                <a:gd name="T25" fmla="*/ 129 h 145"/>
                                <a:gd name="T26" fmla="*/ 70 w 97"/>
                                <a:gd name="T27" fmla="*/ 116 h 145"/>
                                <a:gd name="T28" fmla="*/ 78 w 97"/>
                                <a:gd name="T29" fmla="*/ 71 h 145"/>
                                <a:gd name="T30" fmla="*/ 72 w 97"/>
                                <a:gd name="T31" fmla="*/ 31 h 145"/>
                                <a:gd name="T32" fmla="*/ 49 w 97"/>
                                <a:gd name="T33" fmla="*/ 16 h 145"/>
                                <a:gd name="T34" fmla="*/ 26 w 97"/>
                                <a:gd name="T35" fmla="*/ 31 h 145"/>
                                <a:gd name="T36" fmla="*/ 19 w 97"/>
                                <a:gd name="T37" fmla="*/ 74 h 145"/>
                                <a:gd name="T38" fmla="*/ 24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80" y="7"/>
                                    <a:pt x="88" y="22"/>
                                  </a:cubicBezTo>
                                  <a:cubicBezTo>
                                    <a:pt x="94" y="34"/>
                                    <a:pt x="97" y="50"/>
                                    <a:pt x="97" y="70"/>
                                  </a:cubicBezTo>
                                  <a:cubicBezTo>
                                    <a:pt x="97" y="89"/>
                                    <a:pt x="94" y="105"/>
                                    <a:pt x="89" y="118"/>
                                  </a:cubicBezTo>
                                  <a:cubicBezTo>
                                    <a:pt x="80" y="136"/>
                                    <a:pt x="67" y="145"/>
                                    <a:pt x="48" y="145"/>
                                  </a:cubicBezTo>
                                  <a:cubicBezTo>
                                    <a:pt x="31" y="145"/>
                                    <a:pt x="18" y="138"/>
                                    <a:pt x="10" y="123"/>
                                  </a:cubicBezTo>
                                  <a:cubicBezTo>
                                    <a:pt x="3" y="111"/>
                                    <a:pt x="0" y="94"/>
                                    <a:pt x="0" y="73"/>
                                  </a:cubicBezTo>
                                  <a:cubicBezTo>
                                    <a:pt x="0" y="57"/>
                                    <a:pt x="2" y="43"/>
                                    <a:pt x="6" y="32"/>
                                  </a:cubicBezTo>
                                  <a:cubicBezTo>
                                    <a:pt x="14" y="11"/>
                                    <a:pt x="28" y="0"/>
                                    <a:pt x="48" y="0"/>
                                  </a:cubicBezTo>
                                  <a:lnTo>
                                    <a:pt x="48" y="0"/>
                                  </a:lnTo>
                                  <a:close/>
                                  <a:moveTo>
                                    <a:pt x="48" y="129"/>
                                  </a:moveTo>
                                  <a:lnTo>
                                    <a:pt x="48" y="129"/>
                                  </a:lnTo>
                                  <a:cubicBezTo>
                                    <a:pt x="57" y="129"/>
                                    <a:pt x="64" y="125"/>
                                    <a:pt x="70" y="116"/>
                                  </a:cubicBezTo>
                                  <a:cubicBezTo>
                                    <a:pt x="75" y="108"/>
                                    <a:pt x="78" y="93"/>
                                    <a:pt x="78" y="71"/>
                                  </a:cubicBezTo>
                                  <a:cubicBezTo>
                                    <a:pt x="78" y="55"/>
                                    <a:pt x="76" y="42"/>
                                    <a:pt x="72" y="31"/>
                                  </a:cubicBezTo>
                                  <a:cubicBezTo>
                                    <a:pt x="68" y="21"/>
                                    <a:pt x="60" y="16"/>
                                    <a:pt x="49" y="16"/>
                                  </a:cubicBezTo>
                                  <a:cubicBezTo>
                                    <a:pt x="39" y="16"/>
                                    <a:pt x="31" y="21"/>
                                    <a:pt x="26" y="31"/>
                                  </a:cubicBezTo>
                                  <a:cubicBezTo>
                                    <a:pt x="21" y="40"/>
                                    <a:pt x="19" y="55"/>
                                    <a:pt x="19" y="74"/>
                                  </a:cubicBezTo>
                                  <a:cubicBezTo>
                                    <a:pt x="19" y="88"/>
                                    <a:pt x="20" y="100"/>
                                    <a:pt x="24" y="109"/>
                                  </a:cubicBezTo>
                                  <a:cubicBezTo>
                                    <a:pt x="28" y="122"/>
                                    <a:pt x="36"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17" name="Freeform 574"/>
                          <wps:cNvSpPr>
                            <a:spLocks/>
                          </wps:cNvSpPr>
                          <wps:spPr bwMode="auto">
                            <a:xfrm>
                              <a:off x="6402" y="2681"/>
                              <a:ext cx="37" cy="149"/>
                            </a:xfrm>
                            <a:custGeom>
                              <a:avLst/>
                              <a:gdLst>
                                <a:gd name="T0" fmla="*/ 45 w 46"/>
                                <a:gd name="T1" fmla="*/ 0 h 188"/>
                                <a:gd name="T2" fmla="*/ 45 w 46"/>
                                <a:gd name="T3" fmla="*/ 0 h 188"/>
                                <a:gd name="T4" fmla="*/ 25 w 46"/>
                                <a:gd name="T5" fmla="*/ 44 h 188"/>
                                <a:gd name="T6" fmla="*/ 18 w 46"/>
                                <a:gd name="T7" fmla="*/ 94 h 188"/>
                                <a:gd name="T8" fmla="*/ 26 w 46"/>
                                <a:gd name="T9" fmla="*/ 146 h 188"/>
                                <a:gd name="T10" fmla="*/ 46 w 46"/>
                                <a:gd name="T11" fmla="*/ 188 h 188"/>
                                <a:gd name="T12" fmla="*/ 34 w 46"/>
                                <a:gd name="T13" fmla="*/ 188 h 188"/>
                                <a:gd name="T14" fmla="*/ 16 w 46"/>
                                <a:gd name="T15" fmla="*/ 160 h 188"/>
                                <a:gd name="T16" fmla="*/ 8 w 46"/>
                                <a:gd name="T17" fmla="*/ 143 h 188"/>
                                <a:gd name="T18" fmla="*/ 1 w 46"/>
                                <a:gd name="T19" fmla="*/ 112 h 188"/>
                                <a:gd name="T20" fmla="*/ 0 w 46"/>
                                <a:gd name="T21" fmla="*/ 95 h 188"/>
                                <a:gd name="T22" fmla="*/ 9 w 46"/>
                                <a:gd name="T23" fmla="*/ 43 h 188"/>
                                <a:gd name="T24" fmla="*/ 33 w 46"/>
                                <a:gd name="T25" fmla="*/ 0 h 188"/>
                                <a:gd name="T26" fmla="*/ 45 w 46"/>
                                <a:gd name="T27" fmla="*/ 0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45" y="0"/>
                                  </a:moveTo>
                                  <a:lnTo>
                                    <a:pt x="45" y="0"/>
                                  </a:lnTo>
                                  <a:cubicBezTo>
                                    <a:pt x="35" y="20"/>
                                    <a:pt x="28" y="35"/>
                                    <a:pt x="25" y="44"/>
                                  </a:cubicBezTo>
                                  <a:cubicBezTo>
                                    <a:pt x="21" y="58"/>
                                    <a:pt x="18" y="75"/>
                                    <a:pt x="18" y="94"/>
                                  </a:cubicBezTo>
                                  <a:cubicBezTo>
                                    <a:pt x="18" y="113"/>
                                    <a:pt x="21" y="130"/>
                                    <a:pt x="26" y="146"/>
                                  </a:cubicBezTo>
                                  <a:cubicBezTo>
                                    <a:pt x="29" y="156"/>
                                    <a:pt x="36" y="170"/>
                                    <a:pt x="46" y="188"/>
                                  </a:cubicBezTo>
                                  <a:lnTo>
                                    <a:pt x="34" y="188"/>
                                  </a:lnTo>
                                  <a:cubicBezTo>
                                    <a:pt x="24" y="173"/>
                                    <a:pt x="18" y="164"/>
                                    <a:pt x="16" y="160"/>
                                  </a:cubicBezTo>
                                  <a:cubicBezTo>
                                    <a:pt x="14" y="155"/>
                                    <a:pt x="11" y="150"/>
                                    <a:pt x="8" y="143"/>
                                  </a:cubicBezTo>
                                  <a:cubicBezTo>
                                    <a:pt x="5" y="133"/>
                                    <a:pt x="2" y="123"/>
                                    <a:pt x="1" y="112"/>
                                  </a:cubicBezTo>
                                  <a:cubicBezTo>
                                    <a:pt x="0" y="106"/>
                                    <a:pt x="0" y="100"/>
                                    <a:pt x="0" y="95"/>
                                  </a:cubicBezTo>
                                  <a:cubicBezTo>
                                    <a:pt x="0" y="76"/>
                                    <a:pt x="3" y="58"/>
                                    <a:pt x="9" y="43"/>
                                  </a:cubicBezTo>
                                  <a:cubicBezTo>
                                    <a:pt x="13" y="34"/>
                                    <a:pt x="21" y="19"/>
                                    <a:pt x="33" y="0"/>
                                  </a:cubicBezTo>
                                  <a:lnTo>
                                    <a:pt x="45"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18" name="Freeform 575"/>
                          <wps:cNvSpPr>
                            <a:spLocks noEditPoints="1"/>
                          </wps:cNvSpPr>
                          <wps:spPr bwMode="auto">
                            <a:xfrm>
                              <a:off x="6448" y="2685"/>
                              <a:ext cx="80" cy="113"/>
                            </a:xfrm>
                            <a:custGeom>
                              <a:avLst/>
                              <a:gdLst>
                                <a:gd name="T0" fmla="*/ 62 w 101"/>
                                <a:gd name="T1" fmla="*/ 92 h 142"/>
                                <a:gd name="T2" fmla="*/ 62 w 101"/>
                                <a:gd name="T3" fmla="*/ 92 h 142"/>
                                <a:gd name="T4" fmla="*/ 62 w 101"/>
                                <a:gd name="T5" fmla="*/ 28 h 142"/>
                                <a:gd name="T6" fmla="*/ 17 w 101"/>
                                <a:gd name="T7" fmla="*/ 92 h 142"/>
                                <a:gd name="T8" fmla="*/ 62 w 101"/>
                                <a:gd name="T9" fmla="*/ 92 h 142"/>
                                <a:gd name="T10" fmla="*/ 62 w 101"/>
                                <a:gd name="T11" fmla="*/ 142 h 142"/>
                                <a:gd name="T12" fmla="*/ 62 w 101"/>
                                <a:gd name="T13" fmla="*/ 142 h 142"/>
                                <a:gd name="T14" fmla="*/ 62 w 101"/>
                                <a:gd name="T15" fmla="*/ 108 h 142"/>
                                <a:gd name="T16" fmla="*/ 0 w 101"/>
                                <a:gd name="T17" fmla="*/ 108 h 142"/>
                                <a:gd name="T18" fmla="*/ 0 w 101"/>
                                <a:gd name="T19" fmla="*/ 90 h 142"/>
                                <a:gd name="T20" fmla="*/ 65 w 101"/>
                                <a:gd name="T21" fmla="*/ 0 h 142"/>
                                <a:gd name="T22" fmla="*/ 80 w 101"/>
                                <a:gd name="T23" fmla="*/ 0 h 142"/>
                                <a:gd name="T24" fmla="*/ 80 w 101"/>
                                <a:gd name="T25" fmla="*/ 92 h 142"/>
                                <a:gd name="T26" fmla="*/ 101 w 101"/>
                                <a:gd name="T27" fmla="*/ 92 h 142"/>
                                <a:gd name="T28" fmla="*/ 101 w 101"/>
                                <a:gd name="T29" fmla="*/ 108 h 142"/>
                                <a:gd name="T30" fmla="*/ 80 w 101"/>
                                <a:gd name="T31" fmla="*/ 108 h 142"/>
                                <a:gd name="T32" fmla="*/ 80 w 101"/>
                                <a:gd name="T33" fmla="*/ 142 h 142"/>
                                <a:gd name="T34" fmla="*/ 62 w 101"/>
                                <a:gd name="T35"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01" h="142">
                                  <a:moveTo>
                                    <a:pt x="62" y="92"/>
                                  </a:moveTo>
                                  <a:lnTo>
                                    <a:pt x="62" y="92"/>
                                  </a:lnTo>
                                  <a:lnTo>
                                    <a:pt x="62" y="28"/>
                                  </a:lnTo>
                                  <a:lnTo>
                                    <a:pt x="17" y="92"/>
                                  </a:lnTo>
                                  <a:lnTo>
                                    <a:pt x="62" y="92"/>
                                  </a:lnTo>
                                  <a:close/>
                                  <a:moveTo>
                                    <a:pt x="62" y="142"/>
                                  </a:moveTo>
                                  <a:lnTo>
                                    <a:pt x="62" y="142"/>
                                  </a:lnTo>
                                  <a:lnTo>
                                    <a:pt x="62" y="108"/>
                                  </a:lnTo>
                                  <a:lnTo>
                                    <a:pt x="0" y="108"/>
                                  </a:lnTo>
                                  <a:lnTo>
                                    <a:pt x="0" y="90"/>
                                  </a:lnTo>
                                  <a:lnTo>
                                    <a:pt x="65" y="0"/>
                                  </a:lnTo>
                                  <a:lnTo>
                                    <a:pt x="80" y="0"/>
                                  </a:lnTo>
                                  <a:lnTo>
                                    <a:pt x="80" y="92"/>
                                  </a:lnTo>
                                  <a:lnTo>
                                    <a:pt x="101" y="92"/>
                                  </a:lnTo>
                                  <a:lnTo>
                                    <a:pt x="101" y="108"/>
                                  </a:lnTo>
                                  <a:lnTo>
                                    <a:pt x="80" y="108"/>
                                  </a:lnTo>
                                  <a:lnTo>
                                    <a:pt x="80" y="142"/>
                                  </a:lnTo>
                                  <a:lnTo>
                                    <a:pt x="62"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19" name="Freeform 576"/>
                          <wps:cNvSpPr>
                            <a:spLocks/>
                          </wps:cNvSpPr>
                          <wps:spPr bwMode="auto">
                            <a:xfrm>
                              <a:off x="6547" y="2781"/>
                              <a:ext cx="17" cy="17"/>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20" name="Freeform 577"/>
                          <wps:cNvSpPr>
                            <a:spLocks/>
                          </wps:cNvSpPr>
                          <wps:spPr bwMode="auto">
                            <a:xfrm>
                              <a:off x="6583" y="2687"/>
                              <a:ext cx="77" cy="114"/>
                            </a:xfrm>
                            <a:custGeom>
                              <a:avLst/>
                              <a:gdLst>
                                <a:gd name="T0" fmla="*/ 18 w 97"/>
                                <a:gd name="T1" fmla="*/ 103 h 143"/>
                                <a:gd name="T2" fmla="*/ 18 w 97"/>
                                <a:gd name="T3" fmla="*/ 103 h 143"/>
                                <a:gd name="T4" fmla="*/ 32 w 97"/>
                                <a:gd name="T5" fmla="*/ 124 h 143"/>
                                <a:gd name="T6" fmla="*/ 47 w 97"/>
                                <a:gd name="T7" fmla="*/ 127 h 143"/>
                                <a:gd name="T8" fmla="*/ 70 w 97"/>
                                <a:gd name="T9" fmla="*/ 117 h 143"/>
                                <a:gd name="T10" fmla="*/ 78 w 97"/>
                                <a:gd name="T11" fmla="*/ 95 h 143"/>
                                <a:gd name="T12" fmla="*/ 69 w 97"/>
                                <a:gd name="T13" fmla="*/ 72 h 143"/>
                                <a:gd name="T14" fmla="*/ 47 w 97"/>
                                <a:gd name="T15" fmla="*/ 64 h 143"/>
                                <a:gd name="T16" fmla="*/ 31 w 97"/>
                                <a:gd name="T17" fmla="*/ 67 h 143"/>
                                <a:gd name="T18" fmla="*/ 20 w 97"/>
                                <a:gd name="T19" fmla="*/ 77 h 143"/>
                                <a:gd name="T20" fmla="*/ 5 w 97"/>
                                <a:gd name="T21" fmla="*/ 76 h 143"/>
                                <a:gd name="T22" fmla="*/ 16 w 97"/>
                                <a:gd name="T23" fmla="*/ 0 h 143"/>
                                <a:gd name="T24" fmla="*/ 89 w 97"/>
                                <a:gd name="T25" fmla="*/ 0 h 143"/>
                                <a:gd name="T26" fmla="*/ 89 w 97"/>
                                <a:gd name="T27" fmla="*/ 17 h 143"/>
                                <a:gd name="T28" fmla="*/ 29 w 97"/>
                                <a:gd name="T29" fmla="*/ 17 h 143"/>
                                <a:gd name="T30" fmla="*/ 23 w 97"/>
                                <a:gd name="T31" fmla="*/ 57 h 143"/>
                                <a:gd name="T32" fmla="*/ 32 w 97"/>
                                <a:gd name="T33" fmla="*/ 51 h 143"/>
                                <a:gd name="T34" fmla="*/ 51 w 97"/>
                                <a:gd name="T35" fmla="*/ 48 h 143"/>
                                <a:gd name="T36" fmla="*/ 84 w 97"/>
                                <a:gd name="T37" fmla="*/ 60 h 143"/>
                                <a:gd name="T38" fmla="*/ 97 w 97"/>
                                <a:gd name="T39" fmla="*/ 92 h 143"/>
                                <a:gd name="T40" fmla="*/ 85 w 97"/>
                                <a:gd name="T41" fmla="*/ 127 h 143"/>
                                <a:gd name="T42" fmla="*/ 45 w 97"/>
                                <a:gd name="T43" fmla="*/ 143 h 143"/>
                                <a:gd name="T44" fmla="*/ 15 w 97"/>
                                <a:gd name="T45" fmla="*/ 133 h 143"/>
                                <a:gd name="T46" fmla="*/ 0 w 97"/>
                                <a:gd name="T47" fmla="*/ 103 h 143"/>
                                <a:gd name="T48" fmla="*/ 18 w 97"/>
                                <a:gd name="T49" fmla="*/ 103 h 1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7" h="143">
                                  <a:moveTo>
                                    <a:pt x="18" y="103"/>
                                  </a:moveTo>
                                  <a:lnTo>
                                    <a:pt x="18" y="103"/>
                                  </a:lnTo>
                                  <a:cubicBezTo>
                                    <a:pt x="19" y="113"/>
                                    <a:pt x="24" y="120"/>
                                    <a:pt x="32" y="124"/>
                                  </a:cubicBezTo>
                                  <a:cubicBezTo>
                                    <a:pt x="37" y="126"/>
                                    <a:pt x="41" y="127"/>
                                    <a:pt x="47" y="127"/>
                                  </a:cubicBezTo>
                                  <a:cubicBezTo>
                                    <a:pt x="57" y="127"/>
                                    <a:pt x="65" y="124"/>
                                    <a:pt x="70" y="117"/>
                                  </a:cubicBezTo>
                                  <a:cubicBezTo>
                                    <a:pt x="75" y="110"/>
                                    <a:pt x="78" y="103"/>
                                    <a:pt x="78" y="95"/>
                                  </a:cubicBezTo>
                                  <a:cubicBezTo>
                                    <a:pt x="78" y="85"/>
                                    <a:pt x="75" y="77"/>
                                    <a:pt x="69" y="72"/>
                                  </a:cubicBezTo>
                                  <a:cubicBezTo>
                                    <a:pt x="63" y="66"/>
                                    <a:pt x="56" y="64"/>
                                    <a:pt x="47" y="64"/>
                                  </a:cubicBezTo>
                                  <a:cubicBezTo>
                                    <a:pt x="41" y="64"/>
                                    <a:pt x="36" y="65"/>
                                    <a:pt x="31" y="67"/>
                                  </a:cubicBezTo>
                                  <a:cubicBezTo>
                                    <a:pt x="27" y="70"/>
                                    <a:pt x="23" y="73"/>
                                    <a:pt x="20" y="77"/>
                                  </a:cubicBezTo>
                                  <a:lnTo>
                                    <a:pt x="5" y="76"/>
                                  </a:lnTo>
                                  <a:lnTo>
                                    <a:pt x="16" y="0"/>
                                  </a:lnTo>
                                  <a:lnTo>
                                    <a:pt x="89" y="0"/>
                                  </a:lnTo>
                                  <a:lnTo>
                                    <a:pt x="89" y="17"/>
                                  </a:lnTo>
                                  <a:lnTo>
                                    <a:pt x="29" y="17"/>
                                  </a:lnTo>
                                  <a:lnTo>
                                    <a:pt x="23" y="57"/>
                                  </a:lnTo>
                                  <a:cubicBezTo>
                                    <a:pt x="26" y="54"/>
                                    <a:pt x="29" y="52"/>
                                    <a:pt x="32" y="51"/>
                                  </a:cubicBezTo>
                                  <a:cubicBezTo>
                                    <a:pt x="38" y="49"/>
                                    <a:pt x="44" y="48"/>
                                    <a:pt x="51" y="48"/>
                                  </a:cubicBezTo>
                                  <a:cubicBezTo>
                                    <a:pt x="64" y="48"/>
                                    <a:pt x="75" y="52"/>
                                    <a:pt x="84" y="60"/>
                                  </a:cubicBezTo>
                                  <a:cubicBezTo>
                                    <a:pt x="93" y="69"/>
                                    <a:pt x="97" y="79"/>
                                    <a:pt x="97" y="92"/>
                                  </a:cubicBezTo>
                                  <a:cubicBezTo>
                                    <a:pt x="97" y="105"/>
                                    <a:pt x="93" y="117"/>
                                    <a:pt x="85" y="127"/>
                                  </a:cubicBezTo>
                                  <a:cubicBezTo>
                                    <a:pt x="76" y="138"/>
                                    <a:pt x="63" y="143"/>
                                    <a:pt x="45" y="143"/>
                                  </a:cubicBezTo>
                                  <a:cubicBezTo>
                                    <a:pt x="34" y="143"/>
                                    <a:pt x="23" y="139"/>
                                    <a:pt x="15" y="133"/>
                                  </a:cubicBezTo>
                                  <a:cubicBezTo>
                                    <a:pt x="6" y="126"/>
                                    <a:pt x="1" y="116"/>
                                    <a:pt x="0" y="103"/>
                                  </a:cubicBezTo>
                                  <a:lnTo>
                                    <a:pt x="18" y="10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21" name="Freeform 578"/>
                          <wps:cNvSpPr>
                            <a:spLocks noEditPoints="1"/>
                          </wps:cNvSpPr>
                          <wps:spPr bwMode="auto">
                            <a:xfrm>
                              <a:off x="6671" y="2685"/>
                              <a:ext cx="80" cy="113"/>
                            </a:xfrm>
                            <a:custGeom>
                              <a:avLst/>
                              <a:gdLst>
                                <a:gd name="T0" fmla="*/ 62 w 101"/>
                                <a:gd name="T1" fmla="*/ 92 h 142"/>
                                <a:gd name="T2" fmla="*/ 62 w 101"/>
                                <a:gd name="T3" fmla="*/ 92 h 142"/>
                                <a:gd name="T4" fmla="*/ 62 w 101"/>
                                <a:gd name="T5" fmla="*/ 28 h 142"/>
                                <a:gd name="T6" fmla="*/ 17 w 101"/>
                                <a:gd name="T7" fmla="*/ 92 h 142"/>
                                <a:gd name="T8" fmla="*/ 62 w 101"/>
                                <a:gd name="T9" fmla="*/ 92 h 142"/>
                                <a:gd name="T10" fmla="*/ 62 w 101"/>
                                <a:gd name="T11" fmla="*/ 142 h 142"/>
                                <a:gd name="T12" fmla="*/ 62 w 101"/>
                                <a:gd name="T13" fmla="*/ 142 h 142"/>
                                <a:gd name="T14" fmla="*/ 62 w 101"/>
                                <a:gd name="T15" fmla="*/ 108 h 142"/>
                                <a:gd name="T16" fmla="*/ 0 w 101"/>
                                <a:gd name="T17" fmla="*/ 108 h 142"/>
                                <a:gd name="T18" fmla="*/ 0 w 101"/>
                                <a:gd name="T19" fmla="*/ 90 h 142"/>
                                <a:gd name="T20" fmla="*/ 65 w 101"/>
                                <a:gd name="T21" fmla="*/ 0 h 142"/>
                                <a:gd name="T22" fmla="*/ 80 w 101"/>
                                <a:gd name="T23" fmla="*/ 0 h 142"/>
                                <a:gd name="T24" fmla="*/ 80 w 101"/>
                                <a:gd name="T25" fmla="*/ 92 h 142"/>
                                <a:gd name="T26" fmla="*/ 101 w 101"/>
                                <a:gd name="T27" fmla="*/ 92 h 142"/>
                                <a:gd name="T28" fmla="*/ 101 w 101"/>
                                <a:gd name="T29" fmla="*/ 108 h 142"/>
                                <a:gd name="T30" fmla="*/ 80 w 101"/>
                                <a:gd name="T31" fmla="*/ 108 h 142"/>
                                <a:gd name="T32" fmla="*/ 80 w 101"/>
                                <a:gd name="T33" fmla="*/ 142 h 142"/>
                                <a:gd name="T34" fmla="*/ 62 w 101"/>
                                <a:gd name="T35"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01" h="142">
                                  <a:moveTo>
                                    <a:pt x="62" y="92"/>
                                  </a:moveTo>
                                  <a:lnTo>
                                    <a:pt x="62" y="92"/>
                                  </a:lnTo>
                                  <a:lnTo>
                                    <a:pt x="62" y="28"/>
                                  </a:lnTo>
                                  <a:lnTo>
                                    <a:pt x="17" y="92"/>
                                  </a:lnTo>
                                  <a:lnTo>
                                    <a:pt x="62" y="92"/>
                                  </a:lnTo>
                                  <a:close/>
                                  <a:moveTo>
                                    <a:pt x="62" y="142"/>
                                  </a:moveTo>
                                  <a:lnTo>
                                    <a:pt x="62" y="142"/>
                                  </a:lnTo>
                                  <a:lnTo>
                                    <a:pt x="62" y="108"/>
                                  </a:lnTo>
                                  <a:lnTo>
                                    <a:pt x="0" y="108"/>
                                  </a:lnTo>
                                  <a:lnTo>
                                    <a:pt x="0" y="90"/>
                                  </a:lnTo>
                                  <a:lnTo>
                                    <a:pt x="65" y="0"/>
                                  </a:lnTo>
                                  <a:lnTo>
                                    <a:pt x="80" y="0"/>
                                  </a:lnTo>
                                  <a:lnTo>
                                    <a:pt x="80" y="92"/>
                                  </a:lnTo>
                                  <a:lnTo>
                                    <a:pt x="101" y="92"/>
                                  </a:lnTo>
                                  <a:lnTo>
                                    <a:pt x="101" y="108"/>
                                  </a:lnTo>
                                  <a:lnTo>
                                    <a:pt x="80" y="108"/>
                                  </a:lnTo>
                                  <a:lnTo>
                                    <a:pt x="80" y="142"/>
                                  </a:lnTo>
                                  <a:lnTo>
                                    <a:pt x="62"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22" name="Freeform 579"/>
                          <wps:cNvSpPr>
                            <a:spLocks/>
                          </wps:cNvSpPr>
                          <wps:spPr bwMode="auto">
                            <a:xfrm>
                              <a:off x="6770" y="2781"/>
                              <a:ext cx="17" cy="40"/>
                            </a:xfrm>
                            <a:custGeom>
                              <a:avLst/>
                              <a:gdLst>
                                <a:gd name="T0" fmla="*/ 0 w 21"/>
                                <a:gd name="T1" fmla="*/ 42 h 51"/>
                                <a:gd name="T2" fmla="*/ 0 w 21"/>
                                <a:gd name="T3" fmla="*/ 42 h 51"/>
                                <a:gd name="T4" fmla="*/ 9 w 21"/>
                                <a:gd name="T5" fmla="*/ 32 h 51"/>
                                <a:gd name="T6" fmla="*/ 11 w 21"/>
                                <a:gd name="T7" fmla="*/ 24 h 51"/>
                                <a:gd name="T8" fmla="*/ 11 w 21"/>
                                <a:gd name="T9" fmla="*/ 22 h 51"/>
                                <a:gd name="T10" fmla="*/ 10 w 21"/>
                                <a:gd name="T11" fmla="*/ 21 h 51"/>
                                <a:gd name="T12" fmla="*/ 0 w 21"/>
                                <a:gd name="T13" fmla="*/ 21 h 51"/>
                                <a:gd name="T14" fmla="*/ 0 w 21"/>
                                <a:gd name="T15" fmla="*/ 0 h 51"/>
                                <a:gd name="T16" fmla="*/ 21 w 21"/>
                                <a:gd name="T17" fmla="*/ 0 h 51"/>
                                <a:gd name="T18" fmla="*/ 21 w 21"/>
                                <a:gd name="T19" fmla="*/ 19 h 51"/>
                                <a:gd name="T20" fmla="*/ 16 w 21"/>
                                <a:gd name="T21" fmla="*/ 40 h 51"/>
                                <a:gd name="T22" fmla="*/ 0 w 21"/>
                                <a:gd name="T23" fmla="*/ 51 h 51"/>
                                <a:gd name="T24" fmla="*/ 0 w 21"/>
                                <a:gd name="T25" fmla="*/ 42 h 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1" h="51">
                                  <a:moveTo>
                                    <a:pt x="0" y="42"/>
                                  </a:moveTo>
                                  <a:lnTo>
                                    <a:pt x="0" y="42"/>
                                  </a:lnTo>
                                  <a:cubicBezTo>
                                    <a:pt x="4" y="41"/>
                                    <a:pt x="7" y="38"/>
                                    <a:pt x="9" y="32"/>
                                  </a:cubicBezTo>
                                  <a:cubicBezTo>
                                    <a:pt x="10" y="29"/>
                                    <a:pt x="11" y="26"/>
                                    <a:pt x="11" y="24"/>
                                  </a:cubicBezTo>
                                  <a:cubicBezTo>
                                    <a:pt x="11" y="23"/>
                                    <a:pt x="11" y="23"/>
                                    <a:pt x="11" y="22"/>
                                  </a:cubicBezTo>
                                  <a:cubicBezTo>
                                    <a:pt x="11" y="22"/>
                                    <a:pt x="11" y="22"/>
                                    <a:pt x="10" y="21"/>
                                  </a:cubicBezTo>
                                  <a:lnTo>
                                    <a:pt x="0" y="21"/>
                                  </a:lnTo>
                                  <a:lnTo>
                                    <a:pt x="0" y="0"/>
                                  </a:lnTo>
                                  <a:lnTo>
                                    <a:pt x="21" y="0"/>
                                  </a:lnTo>
                                  <a:lnTo>
                                    <a:pt x="21" y="19"/>
                                  </a:lnTo>
                                  <a:cubicBezTo>
                                    <a:pt x="21" y="27"/>
                                    <a:pt x="19" y="34"/>
                                    <a:pt x="16" y="40"/>
                                  </a:cubicBezTo>
                                  <a:cubicBezTo>
                                    <a:pt x="13" y="46"/>
                                    <a:pt x="7" y="50"/>
                                    <a:pt x="0" y="51"/>
                                  </a:cubicBezTo>
                                  <a:lnTo>
                                    <a:pt x="0" y="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23" name="Freeform 580"/>
                          <wps:cNvSpPr>
                            <a:spLocks/>
                          </wps:cNvSpPr>
                          <wps:spPr bwMode="auto">
                            <a:xfrm>
                              <a:off x="6849" y="2686"/>
                              <a:ext cx="79" cy="115"/>
                            </a:xfrm>
                            <a:custGeom>
                              <a:avLst/>
                              <a:gdLst>
                                <a:gd name="T0" fmla="*/ 48 w 99"/>
                                <a:gd name="T1" fmla="*/ 145 h 145"/>
                                <a:gd name="T2" fmla="*/ 48 w 99"/>
                                <a:gd name="T3" fmla="*/ 145 h 145"/>
                                <a:gd name="T4" fmla="*/ 12 w 99"/>
                                <a:gd name="T5" fmla="*/ 131 h 145"/>
                                <a:gd name="T6" fmla="*/ 0 w 99"/>
                                <a:gd name="T7" fmla="*/ 98 h 145"/>
                                <a:gd name="T8" fmla="*/ 19 w 99"/>
                                <a:gd name="T9" fmla="*/ 98 h 145"/>
                                <a:gd name="T10" fmla="*/ 24 w 99"/>
                                <a:gd name="T11" fmla="*/ 118 h 145"/>
                                <a:gd name="T12" fmla="*/ 49 w 99"/>
                                <a:gd name="T13" fmla="*/ 129 h 145"/>
                                <a:gd name="T14" fmla="*/ 72 w 99"/>
                                <a:gd name="T15" fmla="*/ 121 h 145"/>
                                <a:gd name="T16" fmla="*/ 80 w 99"/>
                                <a:gd name="T17" fmla="*/ 102 h 145"/>
                                <a:gd name="T18" fmla="*/ 71 w 99"/>
                                <a:gd name="T19" fmla="*/ 81 h 145"/>
                                <a:gd name="T20" fmla="*/ 46 w 99"/>
                                <a:gd name="T21" fmla="*/ 76 h 145"/>
                                <a:gd name="T22" fmla="*/ 43 w 99"/>
                                <a:gd name="T23" fmla="*/ 76 h 145"/>
                                <a:gd name="T24" fmla="*/ 39 w 99"/>
                                <a:gd name="T25" fmla="*/ 76 h 145"/>
                                <a:gd name="T26" fmla="*/ 39 w 99"/>
                                <a:gd name="T27" fmla="*/ 60 h 145"/>
                                <a:gd name="T28" fmla="*/ 44 w 99"/>
                                <a:gd name="T29" fmla="*/ 61 h 145"/>
                                <a:gd name="T30" fmla="*/ 48 w 99"/>
                                <a:gd name="T31" fmla="*/ 61 h 145"/>
                                <a:gd name="T32" fmla="*/ 64 w 99"/>
                                <a:gd name="T33" fmla="*/ 58 h 145"/>
                                <a:gd name="T34" fmla="*/ 75 w 99"/>
                                <a:gd name="T35" fmla="*/ 38 h 145"/>
                                <a:gd name="T36" fmla="*/ 68 w 99"/>
                                <a:gd name="T37" fmla="*/ 22 h 145"/>
                                <a:gd name="T38" fmla="*/ 50 w 99"/>
                                <a:gd name="T39" fmla="*/ 16 h 145"/>
                                <a:gd name="T40" fmla="*/ 26 w 99"/>
                                <a:gd name="T41" fmla="*/ 28 h 145"/>
                                <a:gd name="T42" fmla="*/ 22 w 99"/>
                                <a:gd name="T43" fmla="*/ 46 h 145"/>
                                <a:gd name="T44" fmla="*/ 4 w 99"/>
                                <a:gd name="T45" fmla="*/ 46 h 145"/>
                                <a:gd name="T46" fmla="*/ 10 w 99"/>
                                <a:gd name="T47" fmla="*/ 19 h 145"/>
                                <a:gd name="T48" fmla="*/ 49 w 99"/>
                                <a:gd name="T49" fmla="*/ 0 h 145"/>
                                <a:gd name="T50" fmla="*/ 82 w 99"/>
                                <a:gd name="T51" fmla="*/ 9 h 145"/>
                                <a:gd name="T52" fmla="*/ 94 w 99"/>
                                <a:gd name="T53" fmla="*/ 37 h 145"/>
                                <a:gd name="T54" fmla="*/ 87 w 99"/>
                                <a:gd name="T55" fmla="*/ 58 h 145"/>
                                <a:gd name="T56" fmla="*/ 76 w 99"/>
                                <a:gd name="T57" fmla="*/ 66 h 145"/>
                                <a:gd name="T58" fmla="*/ 93 w 99"/>
                                <a:gd name="T59" fmla="*/ 78 h 145"/>
                                <a:gd name="T60" fmla="*/ 99 w 99"/>
                                <a:gd name="T61" fmla="*/ 99 h 145"/>
                                <a:gd name="T62" fmla="*/ 86 w 99"/>
                                <a:gd name="T63" fmla="*/ 132 h 145"/>
                                <a:gd name="T64" fmla="*/ 48 w 99"/>
                                <a:gd name="T65" fmla="*/ 145 h 145"/>
                                <a:gd name="T66" fmla="*/ 48 w 99"/>
                                <a:gd name="T67" fmla="*/ 145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99" h="145">
                                  <a:moveTo>
                                    <a:pt x="48" y="145"/>
                                  </a:moveTo>
                                  <a:lnTo>
                                    <a:pt x="48" y="145"/>
                                  </a:lnTo>
                                  <a:cubicBezTo>
                                    <a:pt x="31" y="145"/>
                                    <a:pt x="19" y="140"/>
                                    <a:pt x="12" y="131"/>
                                  </a:cubicBezTo>
                                  <a:cubicBezTo>
                                    <a:pt x="4" y="122"/>
                                    <a:pt x="0" y="111"/>
                                    <a:pt x="0" y="98"/>
                                  </a:cubicBezTo>
                                  <a:lnTo>
                                    <a:pt x="19" y="98"/>
                                  </a:lnTo>
                                  <a:cubicBezTo>
                                    <a:pt x="20" y="107"/>
                                    <a:pt x="22" y="113"/>
                                    <a:pt x="24" y="118"/>
                                  </a:cubicBezTo>
                                  <a:cubicBezTo>
                                    <a:pt x="29" y="125"/>
                                    <a:pt x="37" y="129"/>
                                    <a:pt x="49" y="129"/>
                                  </a:cubicBezTo>
                                  <a:cubicBezTo>
                                    <a:pt x="58" y="129"/>
                                    <a:pt x="66" y="126"/>
                                    <a:pt x="72" y="121"/>
                                  </a:cubicBezTo>
                                  <a:cubicBezTo>
                                    <a:pt x="77" y="116"/>
                                    <a:pt x="80" y="110"/>
                                    <a:pt x="80" y="102"/>
                                  </a:cubicBezTo>
                                  <a:cubicBezTo>
                                    <a:pt x="80" y="92"/>
                                    <a:pt x="77" y="85"/>
                                    <a:pt x="71" y="81"/>
                                  </a:cubicBezTo>
                                  <a:cubicBezTo>
                                    <a:pt x="65" y="78"/>
                                    <a:pt x="57" y="76"/>
                                    <a:pt x="46" y="76"/>
                                  </a:cubicBezTo>
                                  <a:cubicBezTo>
                                    <a:pt x="45" y="76"/>
                                    <a:pt x="44" y="76"/>
                                    <a:pt x="43" y="76"/>
                                  </a:cubicBezTo>
                                  <a:cubicBezTo>
                                    <a:pt x="42" y="76"/>
                                    <a:pt x="40" y="76"/>
                                    <a:pt x="39" y="76"/>
                                  </a:cubicBezTo>
                                  <a:lnTo>
                                    <a:pt x="39" y="60"/>
                                  </a:lnTo>
                                  <a:cubicBezTo>
                                    <a:pt x="41" y="60"/>
                                    <a:pt x="42" y="61"/>
                                    <a:pt x="44" y="61"/>
                                  </a:cubicBezTo>
                                  <a:cubicBezTo>
                                    <a:pt x="45" y="61"/>
                                    <a:pt x="46" y="61"/>
                                    <a:pt x="48" y="61"/>
                                  </a:cubicBezTo>
                                  <a:cubicBezTo>
                                    <a:pt x="54" y="61"/>
                                    <a:pt x="60" y="60"/>
                                    <a:pt x="64" y="58"/>
                                  </a:cubicBezTo>
                                  <a:cubicBezTo>
                                    <a:pt x="72" y="54"/>
                                    <a:pt x="75" y="47"/>
                                    <a:pt x="75" y="38"/>
                                  </a:cubicBezTo>
                                  <a:cubicBezTo>
                                    <a:pt x="75" y="31"/>
                                    <a:pt x="73" y="25"/>
                                    <a:pt x="68" y="22"/>
                                  </a:cubicBezTo>
                                  <a:cubicBezTo>
                                    <a:pt x="63" y="18"/>
                                    <a:pt x="57" y="16"/>
                                    <a:pt x="50" y="16"/>
                                  </a:cubicBezTo>
                                  <a:cubicBezTo>
                                    <a:pt x="39" y="16"/>
                                    <a:pt x="30" y="20"/>
                                    <a:pt x="26" y="28"/>
                                  </a:cubicBezTo>
                                  <a:cubicBezTo>
                                    <a:pt x="23" y="32"/>
                                    <a:pt x="22" y="38"/>
                                    <a:pt x="22" y="46"/>
                                  </a:cubicBezTo>
                                  <a:lnTo>
                                    <a:pt x="4" y="46"/>
                                  </a:lnTo>
                                  <a:cubicBezTo>
                                    <a:pt x="4" y="36"/>
                                    <a:pt x="6" y="27"/>
                                    <a:pt x="10" y="19"/>
                                  </a:cubicBezTo>
                                  <a:cubicBezTo>
                                    <a:pt x="18" y="6"/>
                                    <a:pt x="30" y="0"/>
                                    <a:pt x="49" y="0"/>
                                  </a:cubicBezTo>
                                  <a:cubicBezTo>
                                    <a:pt x="63" y="0"/>
                                    <a:pt x="74" y="3"/>
                                    <a:pt x="82" y="9"/>
                                  </a:cubicBezTo>
                                  <a:cubicBezTo>
                                    <a:pt x="90" y="16"/>
                                    <a:pt x="94" y="25"/>
                                    <a:pt x="94" y="37"/>
                                  </a:cubicBezTo>
                                  <a:cubicBezTo>
                                    <a:pt x="94" y="46"/>
                                    <a:pt x="91" y="53"/>
                                    <a:pt x="87" y="58"/>
                                  </a:cubicBezTo>
                                  <a:cubicBezTo>
                                    <a:pt x="84" y="62"/>
                                    <a:pt x="80" y="64"/>
                                    <a:pt x="76" y="66"/>
                                  </a:cubicBezTo>
                                  <a:cubicBezTo>
                                    <a:pt x="83" y="68"/>
                                    <a:pt x="89" y="72"/>
                                    <a:pt x="93" y="78"/>
                                  </a:cubicBezTo>
                                  <a:cubicBezTo>
                                    <a:pt x="97" y="84"/>
                                    <a:pt x="99" y="91"/>
                                    <a:pt x="99" y="99"/>
                                  </a:cubicBezTo>
                                  <a:cubicBezTo>
                                    <a:pt x="99" y="113"/>
                                    <a:pt x="95" y="124"/>
                                    <a:pt x="86" y="132"/>
                                  </a:cubicBezTo>
                                  <a:cubicBezTo>
                                    <a:pt x="77" y="141"/>
                                    <a:pt x="64" y="145"/>
                                    <a:pt x="48" y="145"/>
                                  </a:cubicBezTo>
                                  <a:lnTo>
                                    <a:pt x="48" y="145"/>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24" name="Freeform 581"/>
                          <wps:cNvSpPr>
                            <a:spLocks noEditPoints="1"/>
                          </wps:cNvSpPr>
                          <wps:spPr bwMode="auto">
                            <a:xfrm>
                              <a:off x="6941" y="2685"/>
                              <a:ext cx="77" cy="116"/>
                            </a:xfrm>
                            <a:custGeom>
                              <a:avLst/>
                              <a:gdLst>
                                <a:gd name="T0" fmla="*/ 52 w 97"/>
                                <a:gd name="T1" fmla="*/ 0 h 146"/>
                                <a:gd name="T2" fmla="*/ 52 w 97"/>
                                <a:gd name="T3" fmla="*/ 0 h 146"/>
                                <a:gd name="T4" fmla="*/ 85 w 97"/>
                                <a:gd name="T5" fmla="*/ 13 h 146"/>
                                <a:gd name="T6" fmla="*/ 94 w 97"/>
                                <a:gd name="T7" fmla="*/ 38 h 146"/>
                                <a:gd name="T8" fmla="*/ 76 w 97"/>
                                <a:gd name="T9" fmla="*/ 38 h 146"/>
                                <a:gd name="T10" fmla="*/ 71 w 97"/>
                                <a:gd name="T11" fmla="*/ 25 h 146"/>
                                <a:gd name="T12" fmla="*/ 52 w 97"/>
                                <a:gd name="T13" fmla="*/ 16 h 146"/>
                                <a:gd name="T14" fmla="*/ 28 w 97"/>
                                <a:gd name="T15" fmla="*/ 30 h 146"/>
                                <a:gd name="T16" fmla="*/ 18 w 97"/>
                                <a:gd name="T17" fmla="*/ 69 h 146"/>
                                <a:gd name="T18" fmla="*/ 34 w 97"/>
                                <a:gd name="T19" fmla="*/ 56 h 146"/>
                                <a:gd name="T20" fmla="*/ 53 w 97"/>
                                <a:gd name="T21" fmla="*/ 52 h 146"/>
                                <a:gd name="T22" fmla="*/ 84 w 97"/>
                                <a:gd name="T23" fmla="*/ 63 h 146"/>
                                <a:gd name="T24" fmla="*/ 97 w 97"/>
                                <a:gd name="T25" fmla="*/ 97 h 146"/>
                                <a:gd name="T26" fmla="*/ 84 w 97"/>
                                <a:gd name="T27" fmla="*/ 131 h 146"/>
                                <a:gd name="T28" fmla="*/ 49 w 97"/>
                                <a:gd name="T29" fmla="*/ 146 h 146"/>
                                <a:gd name="T30" fmla="*/ 14 w 97"/>
                                <a:gd name="T31" fmla="*/ 131 h 146"/>
                                <a:gd name="T32" fmla="*/ 0 w 97"/>
                                <a:gd name="T33" fmla="*/ 80 h 146"/>
                                <a:gd name="T34" fmla="*/ 6 w 97"/>
                                <a:gd name="T35" fmla="*/ 35 h 146"/>
                                <a:gd name="T36" fmla="*/ 52 w 97"/>
                                <a:gd name="T37" fmla="*/ 0 h 146"/>
                                <a:gd name="T38" fmla="*/ 52 w 97"/>
                                <a:gd name="T39" fmla="*/ 0 h 146"/>
                                <a:gd name="T40" fmla="*/ 50 w 97"/>
                                <a:gd name="T41" fmla="*/ 130 h 146"/>
                                <a:gd name="T42" fmla="*/ 50 w 97"/>
                                <a:gd name="T43" fmla="*/ 130 h 146"/>
                                <a:gd name="T44" fmla="*/ 71 w 97"/>
                                <a:gd name="T45" fmla="*/ 121 h 146"/>
                                <a:gd name="T46" fmla="*/ 78 w 97"/>
                                <a:gd name="T47" fmla="*/ 98 h 146"/>
                                <a:gd name="T48" fmla="*/ 72 w 97"/>
                                <a:gd name="T49" fmla="*/ 78 h 146"/>
                                <a:gd name="T50" fmla="*/ 49 w 97"/>
                                <a:gd name="T51" fmla="*/ 68 h 146"/>
                                <a:gd name="T52" fmla="*/ 29 w 97"/>
                                <a:gd name="T53" fmla="*/ 75 h 146"/>
                                <a:gd name="T54" fmla="*/ 21 w 97"/>
                                <a:gd name="T55" fmla="*/ 98 h 146"/>
                                <a:gd name="T56" fmla="*/ 29 w 97"/>
                                <a:gd name="T57" fmla="*/ 121 h 146"/>
                                <a:gd name="T58" fmla="*/ 50 w 97"/>
                                <a:gd name="T59" fmla="*/ 130 h 146"/>
                                <a:gd name="T60" fmla="*/ 50 w 97"/>
                                <a:gd name="T61" fmla="*/ 130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97" h="146">
                                  <a:moveTo>
                                    <a:pt x="52" y="0"/>
                                  </a:moveTo>
                                  <a:lnTo>
                                    <a:pt x="52" y="0"/>
                                  </a:lnTo>
                                  <a:cubicBezTo>
                                    <a:pt x="67" y="0"/>
                                    <a:pt x="78" y="4"/>
                                    <a:pt x="85" y="13"/>
                                  </a:cubicBezTo>
                                  <a:cubicBezTo>
                                    <a:pt x="91" y="21"/>
                                    <a:pt x="94" y="29"/>
                                    <a:pt x="94" y="38"/>
                                  </a:cubicBezTo>
                                  <a:lnTo>
                                    <a:pt x="76" y="38"/>
                                  </a:lnTo>
                                  <a:cubicBezTo>
                                    <a:pt x="75" y="32"/>
                                    <a:pt x="74" y="28"/>
                                    <a:pt x="71" y="25"/>
                                  </a:cubicBezTo>
                                  <a:cubicBezTo>
                                    <a:pt x="67" y="19"/>
                                    <a:pt x="61" y="16"/>
                                    <a:pt x="52" y="16"/>
                                  </a:cubicBezTo>
                                  <a:cubicBezTo>
                                    <a:pt x="42" y="16"/>
                                    <a:pt x="34" y="20"/>
                                    <a:pt x="28" y="30"/>
                                  </a:cubicBezTo>
                                  <a:cubicBezTo>
                                    <a:pt x="22" y="39"/>
                                    <a:pt x="19" y="52"/>
                                    <a:pt x="18" y="69"/>
                                  </a:cubicBezTo>
                                  <a:cubicBezTo>
                                    <a:pt x="22" y="63"/>
                                    <a:pt x="28" y="59"/>
                                    <a:pt x="34" y="56"/>
                                  </a:cubicBezTo>
                                  <a:cubicBezTo>
                                    <a:pt x="39" y="53"/>
                                    <a:pt x="46" y="52"/>
                                    <a:pt x="53" y="52"/>
                                  </a:cubicBezTo>
                                  <a:cubicBezTo>
                                    <a:pt x="65" y="52"/>
                                    <a:pt x="75" y="55"/>
                                    <a:pt x="84" y="63"/>
                                  </a:cubicBezTo>
                                  <a:cubicBezTo>
                                    <a:pt x="93" y="71"/>
                                    <a:pt x="97" y="82"/>
                                    <a:pt x="97" y="97"/>
                                  </a:cubicBezTo>
                                  <a:cubicBezTo>
                                    <a:pt x="97" y="110"/>
                                    <a:pt x="93" y="121"/>
                                    <a:pt x="84" y="131"/>
                                  </a:cubicBezTo>
                                  <a:cubicBezTo>
                                    <a:pt x="76" y="141"/>
                                    <a:pt x="64" y="146"/>
                                    <a:pt x="49" y="146"/>
                                  </a:cubicBezTo>
                                  <a:cubicBezTo>
                                    <a:pt x="35" y="146"/>
                                    <a:pt x="24" y="141"/>
                                    <a:pt x="14" y="131"/>
                                  </a:cubicBezTo>
                                  <a:cubicBezTo>
                                    <a:pt x="5" y="121"/>
                                    <a:pt x="0" y="104"/>
                                    <a:pt x="0" y="80"/>
                                  </a:cubicBezTo>
                                  <a:cubicBezTo>
                                    <a:pt x="0" y="62"/>
                                    <a:pt x="2" y="48"/>
                                    <a:pt x="6" y="35"/>
                                  </a:cubicBezTo>
                                  <a:cubicBezTo>
                                    <a:pt x="15" y="12"/>
                                    <a:pt x="30" y="0"/>
                                    <a:pt x="52" y="0"/>
                                  </a:cubicBezTo>
                                  <a:lnTo>
                                    <a:pt x="52" y="0"/>
                                  </a:lnTo>
                                  <a:close/>
                                  <a:moveTo>
                                    <a:pt x="50" y="130"/>
                                  </a:moveTo>
                                  <a:lnTo>
                                    <a:pt x="50" y="130"/>
                                  </a:lnTo>
                                  <a:cubicBezTo>
                                    <a:pt x="60" y="130"/>
                                    <a:pt x="67" y="127"/>
                                    <a:pt x="71" y="121"/>
                                  </a:cubicBezTo>
                                  <a:cubicBezTo>
                                    <a:pt x="76" y="114"/>
                                    <a:pt x="78" y="107"/>
                                    <a:pt x="78" y="98"/>
                                  </a:cubicBezTo>
                                  <a:cubicBezTo>
                                    <a:pt x="78" y="91"/>
                                    <a:pt x="76" y="84"/>
                                    <a:pt x="72" y="78"/>
                                  </a:cubicBezTo>
                                  <a:cubicBezTo>
                                    <a:pt x="68" y="71"/>
                                    <a:pt x="60" y="68"/>
                                    <a:pt x="49" y="68"/>
                                  </a:cubicBezTo>
                                  <a:cubicBezTo>
                                    <a:pt x="42" y="68"/>
                                    <a:pt x="35" y="70"/>
                                    <a:pt x="29" y="75"/>
                                  </a:cubicBezTo>
                                  <a:cubicBezTo>
                                    <a:pt x="24" y="80"/>
                                    <a:pt x="21" y="88"/>
                                    <a:pt x="21" y="98"/>
                                  </a:cubicBezTo>
                                  <a:cubicBezTo>
                                    <a:pt x="21" y="107"/>
                                    <a:pt x="23" y="115"/>
                                    <a:pt x="29" y="121"/>
                                  </a:cubicBezTo>
                                  <a:cubicBezTo>
                                    <a:pt x="34" y="127"/>
                                    <a:pt x="41" y="130"/>
                                    <a:pt x="50" y="130"/>
                                  </a:cubicBezTo>
                                  <a:lnTo>
                                    <a:pt x="50" y="13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25" name="Freeform 582"/>
                          <wps:cNvSpPr>
                            <a:spLocks/>
                          </wps:cNvSpPr>
                          <wps:spPr bwMode="auto">
                            <a:xfrm>
                              <a:off x="7038" y="2781"/>
                              <a:ext cx="16" cy="17"/>
                            </a:xfrm>
                            <a:custGeom>
                              <a:avLst/>
                              <a:gdLst>
                                <a:gd name="T0" fmla="*/ 0 w 20"/>
                                <a:gd name="T1" fmla="*/ 0 h 21"/>
                                <a:gd name="T2" fmla="*/ 0 w 20"/>
                                <a:gd name="T3" fmla="*/ 0 h 21"/>
                                <a:gd name="T4" fmla="*/ 20 w 20"/>
                                <a:gd name="T5" fmla="*/ 0 h 21"/>
                                <a:gd name="T6" fmla="*/ 20 w 20"/>
                                <a:gd name="T7" fmla="*/ 21 h 21"/>
                                <a:gd name="T8" fmla="*/ 0 w 20"/>
                                <a:gd name="T9" fmla="*/ 21 h 21"/>
                                <a:gd name="T10" fmla="*/ 0 w 20"/>
                                <a:gd name="T11" fmla="*/ 0 h 21"/>
                              </a:gdLst>
                              <a:ahLst/>
                              <a:cxnLst>
                                <a:cxn ang="0">
                                  <a:pos x="T0" y="T1"/>
                                </a:cxn>
                                <a:cxn ang="0">
                                  <a:pos x="T2" y="T3"/>
                                </a:cxn>
                                <a:cxn ang="0">
                                  <a:pos x="T4" y="T5"/>
                                </a:cxn>
                                <a:cxn ang="0">
                                  <a:pos x="T6" y="T7"/>
                                </a:cxn>
                                <a:cxn ang="0">
                                  <a:pos x="T8" y="T9"/>
                                </a:cxn>
                                <a:cxn ang="0">
                                  <a:pos x="T10" y="T11"/>
                                </a:cxn>
                              </a:cxnLst>
                              <a:rect l="0" t="0" r="r" b="b"/>
                              <a:pathLst>
                                <a:path w="20" h="21">
                                  <a:moveTo>
                                    <a:pt x="0" y="0"/>
                                  </a:moveTo>
                                  <a:lnTo>
                                    <a:pt x="0" y="0"/>
                                  </a:lnTo>
                                  <a:lnTo>
                                    <a:pt x="20" y="0"/>
                                  </a:lnTo>
                                  <a:lnTo>
                                    <a:pt x="20"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26" name="Freeform 583"/>
                          <wps:cNvSpPr>
                            <a:spLocks noEditPoints="1"/>
                          </wps:cNvSpPr>
                          <wps:spPr bwMode="auto">
                            <a:xfrm>
                              <a:off x="7074" y="2686"/>
                              <a:ext cx="77" cy="115"/>
                            </a:xfrm>
                            <a:custGeom>
                              <a:avLst/>
                              <a:gdLst>
                                <a:gd name="T0" fmla="*/ 48 w 97"/>
                                <a:gd name="T1" fmla="*/ 0 h 145"/>
                                <a:gd name="T2" fmla="*/ 48 w 97"/>
                                <a:gd name="T3" fmla="*/ 0 h 145"/>
                                <a:gd name="T4" fmla="*/ 88 w 97"/>
                                <a:gd name="T5" fmla="*/ 22 h 145"/>
                                <a:gd name="T6" fmla="*/ 97 w 97"/>
                                <a:gd name="T7" fmla="*/ 70 h 145"/>
                                <a:gd name="T8" fmla="*/ 89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9 h 145"/>
                                <a:gd name="T24" fmla="*/ 48 w 97"/>
                                <a:gd name="T25" fmla="*/ 129 h 145"/>
                                <a:gd name="T26" fmla="*/ 70 w 97"/>
                                <a:gd name="T27" fmla="*/ 116 h 145"/>
                                <a:gd name="T28" fmla="*/ 78 w 97"/>
                                <a:gd name="T29" fmla="*/ 71 h 145"/>
                                <a:gd name="T30" fmla="*/ 72 w 97"/>
                                <a:gd name="T31" fmla="*/ 31 h 145"/>
                                <a:gd name="T32" fmla="*/ 49 w 97"/>
                                <a:gd name="T33" fmla="*/ 16 h 145"/>
                                <a:gd name="T34" fmla="*/ 26 w 97"/>
                                <a:gd name="T35" fmla="*/ 31 h 145"/>
                                <a:gd name="T36" fmla="*/ 19 w 97"/>
                                <a:gd name="T37" fmla="*/ 74 h 145"/>
                                <a:gd name="T38" fmla="*/ 24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7" y="0"/>
                                    <a:pt x="80" y="7"/>
                                    <a:pt x="88" y="22"/>
                                  </a:cubicBezTo>
                                  <a:cubicBezTo>
                                    <a:pt x="94" y="34"/>
                                    <a:pt x="97" y="50"/>
                                    <a:pt x="97" y="70"/>
                                  </a:cubicBezTo>
                                  <a:cubicBezTo>
                                    <a:pt x="97" y="89"/>
                                    <a:pt x="95" y="105"/>
                                    <a:pt x="89" y="118"/>
                                  </a:cubicBezTo>
                                  <a:cubicBezTo>
                                    <a:pt x="81" y="136"/>
                                    <a:pt x="67" y="145"/>
                                    <a:pt x="48" y="145"/>
                                  </a:cubicBezTo>
                                  <a:cubicBezTo>
                                    <a:pt x="31" y="145"/>
                                    <a:pt x="19" y="138"/>
                                    <a:pt x="10" y="123"/>
                                  </a:cubicBezTo>
                                  <a:cubicBezTo>
                                    <a:pt x="3" y="111"/>
                                    <a:pt x="0" y="94"/>
                                    <a:pt x="0" y="73"/>
                                  </a:cubicBezTo>
                                  <a:cubicBezTo>
                                    <a:pt x="0" y="57"/>
                                    <a:pt x="2" y="43"/>
                                    <a:pt x="6" y="32"/>
                                  </a:cubicBezTo>
                                  <a:cubicBezTo>
                                    <a:pt x="14" y="11"/>
                                    <a:pt x="28" y="0"/>
                                    <a:pt x="48" y="0"/>
                                  </a:cubicBezTo>
                                  <a:lnTo>
                                    <a:pt x="48" y="0"/>
                                  </a:lnTo>
                                  <a:close/>
                                  <a:moveTo>
                                    <a:pt x="48" y="129"/>
                                  </a:moveTo>
                                  <a:lnTo>
                                    <a:pt x="48" y="129"/>
                                  </a:lnTo>
                                  <a:cubicBezTo>
                                    <a:pt x="57" y="129"/>
                                    <a:pt x="65" y="125"/>
                                    <a:pt x="70" y="116"/>
                                  </a:cubicBezTo>
                                  <a:cubicBezTo>
                                    <a:pt x="76" y="108"/>
                                    <a:pt x="78" y="93"/>
                                    <a:pt x="78" y="71"/>
                                  </a:cubicBezTo>
                                  <a:cubicBezTo>
                                    <a:pt x="78" y="55"/>
                                    <a:pt x="76" y="42"/>
                                    <a:pt x="72" y="31"/>
                                  </a:cubicBezTo>
                                  <a:cubicBezTo>
                                    <a:pt x="68" y="21"/>
                                    <a:pt x="61" y="16"/>
                                    <a:pt x="49" y="16"/>
                                  </a:cubicBezTo>
                                  <a:cubicBezTo>
                                    <a:pt x="39" y="16"/>
                                    <a:pt x="31" y="21"/>
                                    <a:pt x="26" y="31"/>
                                  </a:cubicBezTo>
                                  <a:cubicBezTo>
                                    <a:pt x="22" y="40"/>
                                    <a:pt x="19" y="55"/>
                                    <a:pt x="19" y="74"/>
                                  </a:cubicBezTo>
                                  <a:cubicBezTo>
                                    <a:pt x="19" y="88"/>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27" name="Freeform 584"/>
                          <wps:cNvSpPr>
                            <a:spLocks noEditPoints="1"/>
                          </wps:cNvSpPr>
                          <wps:spPr bwMode="auto">
                            <a:xfrm>
                              <a:off x="7163" y="2685"/>
                              <a:ext cx="77" cy="116"/>
                            </a:xfrm>
                            <a:custGeom>
                              <a:avLst/>
                              <a:gdLst>
                                <a:gd name="T0" fmla="*/ 48 w 97"/>
                                <a:gd name="T1" fmla="*/ 60 h 146"/>
                                <a:gd name="T2" fmla="*/ 48 w 97"/>
                                <a:gd name="T3" fmla="*/ 60 h 146"/>
                                <a:gd name="T4" fmla="*/ 67 w 97"/>
                                <a:gd name="T5" fmla="*/ 53 h 146"/>
                                <a:gd name="T6" fmla="*/ 73 w 97"/>
                                <a:gd name="T7" fmla="*/ 38 h 146"/>
                                <a:gd name="T8" fmla="*/ 67 w 97"/>
                                <a:gd name="T9" fmla="*/ 23 h 146"/>
                                <a:gd name="T10" fmla="*/ 48 w 97"/>
                                <a:gd name="T11" fmla="*/ 17 h 146"/>
                                <a:gd name="T12" fmla="*/ 29 w 97"/>
                                <a:gd name="T13" fmla="*/ 23 h 146"/>
                                <a:gd name="T14" fmla="*/ 24 w 97"/>
                                <a:gd name="T15" fmla="*/ 39 h 146"/>
                                <a:gd name="T16" fmla="*/ 31 w 97"/>
                                <a:gd name="T17" fmla="*/ 54 h 146"/>
                                <a:gd name="T18" fmla="*/ 48 w 97"/>
                                <a:gd name="T19" fmla="*/ 60 h 146"/>
                                <a:gd name="T20" fmla="*/ 48 w 97"/>
                                <a:gd name="T21" fmla="*/ 60 h 146"/>
                                <a:gd name="T22" fmla="*/ 50 w 97"/>
                                <a:gd name="T23" fmla="*/ 130 h 146"/>
                                <a:gd name="T24" fmla="*/ 50 w 97"/>
                                <a:gd name="T25" fmla="*/ 130 h 146"/>
                                <a:gd name="T26" fmla="*/ 70 w 97"/>
                                <a:gd name="T27" fmla="*/ 123 h 146"/>
                                <a:gd name="T28" fmla="*/ 78 w 97"/>
                                <a:gd name="T29" fmla="*/ 103 h 146"/>
                                <a:gd name="T30" fmla="*/ 70 w 97"/>
                                <a:gd name="T31" fmla="*/ 83 h 146"/>
                                <a:gd name="T32" fmla="*/ 48 w 97"/>
                                <a:gd name="T33" fmla="*/ 75 h 146"/>
                                <a:gd name="T34" fmla="*/ 27 w 97"/>
                                <a:gd name="T35" fmla="*/ 83 h 146"/>
                                <a:gd name="T36" fmla="*/ 19 w 97"/>
                                <a:gd name="T37" fmla="*/ 103 h 146"/>
                                <a:gd name="T38" fmla="*/ 27 w 97"/>
                                <a:gd name="T39" fmla="*/ 122 h 146"/>
                                <a:gd name="T40" fmla="*/ 50 w 97"/>
                                <a:gd name="T41" fmla="*/ 130 h 146"/>
                                <a:gd name="T42" fmla="*/ 50 w 97"/>
                                <a:gd name="T43" fmla="*/ 130 h 146"/>
                                <a:gd name="T44" fmla="*/ 24 w 97"/>
                                <a:gd name="T45" fmla="*/ 67 h 146"/>
                                <a:gd name="T46" fmla="*/ 24 w 97"/>
                                <a:gd name="T47" fmla="*/ 67 h 146"/>
                                <a:gd name="T48" fmla="*/ 13 w 97"/>
                                <a:gd name="T49" fmla="*/ 59 h 146"/>
                                <a:gd name="T50" fmla="*/ 5 w 97"/>
                                <a:gd name="T51" fmla="*/ 39 h 146"/>
                                <a:gd name="T52" fmla="*/ 16 w 97"/>
                                <a:gd name="T53" fmla="*/ 12 h 146"/>
                                <a:gd name="T54" fmla="*/ 49 w 97"/>
                                <a:gd name="T55" fmla="*/ 0 h 146"/>
                                <a:gd name="T56" fmla="*/ 81 w 97"/>
                                <a:gd name="T57" fmla="*/ 11 h 146"/>
                                <a:gd name="T58" fmla="*/ 92 w 97"/>
                                <a:gd name="T59" fmla="*/ 36 h 146"/>
                                <a:gd name="T60" fmla="*/ 86 w 97"/>
                                <a:gd name="T61" fmla="*/ 58 h 146"/>
                                <a:gd name="T62" fmla="*/ 74 w 97"/>
                                <a:gd name="T63" fmla="*/ 67 h 146"/>
                                <a:gd name="T64" fmla="*/ 88 w 97"/>
                                <a:gd name="T65" fmla="*/ 76 h 146"/>
                                <a:gd name="T66" fmla="*/ 97 w 97"/>
                                <a:gd name="T67" fmla="*/ 102 h 146"/>
                                <a:gd name="T68" fmla="*/ 85 w 97"/>
                                <a:gd name="T69" fmla="*/ 133 h 146"/>
                                <a:gd name="T70" fmla="*/ 49 w 97"/>
                                <a:gd name="T71" fmla="*/ 146 h 146"/>
                                <a:gd name="T72" fmla="*/ 14 w 97"/>
                                <a:gd name="T73" fmla="*/ 135 h 146"/>
                                <a:gd name="T74" fmla="*/ 0 w 97"/>
                                <a:gd name="T75" fmla="*/ 102 h 146"/>
                                <a:gd name="T76" fmla="*/ 6 w 97"/>
                                <a:gd name="T77" fmla="*/ 81 h 146"/>
                                <a:gd name="T78" fmla="*/ 24 w 97"/>
                                <a:gd name="T79" fmla="*/ 67 h 146"/>
                                <a:gd name="T80" fmla="*/ 24 w 97"/>
                                <a:gd name="T81" fmla="*/ 67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97" h="146">
                                  <a:moveTo>
                                    <a:pt x="48" y="60"/>
                                  </a:moveTo>
                                  <a:lnTo>
                                    <a:pt x="48" y="60"/>
                                  </a:lnTo>
                                  <a:cubicBezTo>
                                    <a:pt x="56" y="60"/>
                                    <a:pt x="62" y="58"/>
                                    <a:pt x="67" y="53"/>
                                  </a:cubicBezTo>
                                  <a:cubicBezTo>
                                    <a:pt x="71" y="49"/>
                                    <a:pt x="73" y="44"/>
                                    <a:pt x="73" y="38"/>
                                  </a:cubicBezTo>
                                  <a:cubicBezTo>
                                    <a:pt x="73" y="33"/>
                                    <a:pt x="71" y="28"/>
                                    <a:pt x="67" y="23"/>
                                  </a:cubicBezTo>
                                  <a:cubicBezTo>
                                    <a:pt x="63" y="19"/>
                                    <a:pt x="56" y="17"/>
                                    <a:pt x="48" y="17"/>
                                  </a:cubicBezTo>
                                  <a:cubicBezTo>
                                    <a:pt x="39" y="17"/>
                                    <a:pt x="33" y="19"/>
                                    <a:pt x="29" y="23"/>
                                  </a:cubicBezTo>
                                  <a:cubicBezTo>
                                    <a:pt x="25" y="28"/>
                                    <a:pt x="24" y="33"/>
                                    <a:pt x="24" y="39"/>
                                  </a:cubicBezTo>
                                  <a:cubicBezTo>
                                    <a:pt x="24" y="45"/>
                                    <a:pt x="26" y="51"/>
                                    <a:pt x="31" y="54"/>
                                  </a:cubicBezTo>
                                  <a:cubicBezTo>
                                    <a:pt x="36" y="58"/>
                                    <a:pt x="42" y="60"/>
                                    <a:pt x="48" y="60"/>
                                  </a:cubicBezTo>
                                  <a:lnTo>
                                    <a:pt x="48" y="60"/>
                                  </a:lnTo>
                                  <a:close/>
                                  <a:moveTo>
                                    <a:pt x="50" y="130"/>
                                  </a:moveTo>
                                  <a:lnTo>
                                    <a:pt x="50" y="130"/>
                                  </a:lnTo>
                                  <a:cubicBezTo>
                                    <a:pt x="58" y="130"/>
                                    <a:pt x="65" y="128"/>
                                    <a:pt x="70" y="123"/>
                                  </a:cubicBezTo>
                                  <a:cubicBezTo>
                                    <a:pt x="75" y="119"/>
                                    <a:pt x="78" y="112"/>
                                    <a:pt x="78" y="103"/>
                                  </a:cubicBezTo>
                                  <a:cubicBezTo>
                                    <a:pt x="78" y="94"/>
                                    <a:pt x="75" y="87"/>
                                    <a:pt x="70" y="83"/>
                                  </a:cubicBezTo>
                                  <a:cubicBezTo>
                                    <a:pt x="64" y="78"/>
                                    <a:pt x="57" y="75"/>
                                    <a:pt x="48" y="75"/>
                                  </a:cubicBezTo>
                                  <a:cubicBezTo>
                                    <a:pt x="40" y="75"/>
                                    <a:pt x="33" y="78"/>
                                    <a:pt x="27" y="83"/>
                                  </a:cubicBezTo>
                                  <a:cubicBezTo>
                                    <a:pt x="22" y="88"/>
                                    <a:pt x="19" y="94"/>
                                    <a:pt x="19" y="103"/>
                                  </a:cubicBezTo>
                                  <a:cubicBezTo>
                                    <a:pt x="19" y="110"/>
                                    <a:pt x="22" y="117"/>
                                    <a:pt x="27" y="122"/>
                                  </a:cubicBezTo>
                                  <a:cubicBezTo>
                                    <a:pt x="32" y="127"/>
                                    <a:pt x="39" y="130"/>
                                    <a:pt x="50" y="130"/>
                                  </a:cubicBezTo>
                                  <a:lnTo>
                                    <a:pt x="50" y="130"/>
                                  </a:lnTo>
                                  <a:close/>
                                  <a:moveTo>
                                    <a:pt x="24" y="67"/>
                                  </a:moveTo>
                                  <a:lnTo>
                                    <a:pt x="24" y="67"/>
                                  </a:lnTo>
                                  <a:cubicBezTo>
                                    <a:pt x="19" y="65"/>
                                    <a:pt x="15" y="62"/>
                                    <a:pt x="13" y="59"/>
                                  </a:cubicBezTo>
                                  <a:cubicBezTo>
                                    <a:pt x="8" y="54"/>
                                    <a:pt x="5" y="47"/>
                                    <a:pt x="5" y="39"/>
                                  </a:cubicBezTo>
                                  <a:cubicBezTo>
                                    <a:pt x="5" y="28"/>
                                    <a:pt x="9" y="19"/>
                                    <a:pt x="16" y="12"/>
                                  </a:cubicBezTo>
                                  <a:cubicBezTo>
                                    <a:pt x="24" y="4"/>
                                    <a:pt x="35" y="0"/>
                                    <a:pt x="49" y="0"/>
                                  </a:cubicBezTo>
                                  <a:cubicBezTo>
                                    <a:pt x="62" y="0"/>
                                    <a:pt x="73" y="4"/>
                                    <a:pt x="81" y="11"/>
                                  </a:cubicBezTo>
                                  <a:cubicBezTo>
                                    <a:pt x="88" y="18"/>
                                    <a:pt x="92" y="27"/>
                                    <a:pt x="92" y="36"/>
                                  </a:cubicBezTo>
                                  <a:cubicBezTo>
                                    <a:pt x="92" y="45"/>
                                    <a:pt x="90" y="52"/>
                                    <a:pt x="86" y="58"/>
                                  </a:cubicBezTo>
                                  <a:cubicBezTo>
                                    <a:pt x="83" y="61"/>
                                    <a:pt x="79" y="64"/>
                                    <a:pt x="74" y="67"/>
                                  </a:cubicBezTo>
                                  <a:cubicBezTo>
                                    <a:pt x="80" y="69"/>
                                    <a:pt x="84" y="72"/>
                                    <a:pt x="88" y="76"/>
                                  </a:cubicBezTo>
                                  <a:cubicBezTo>
                                    <a:pt x="94" y="82"/>
                                    <a:pt x="97" y="91"/>
                                    <a:pt x="97" y="102"/>
                                  </a:cubicBezTo>
                                  <a:cubicBezTo>
                                    <a:pt x="97" y="114"/>
                                    <a:pt x="93" y="124"/>
                                    <a:pt x="85" y="133"/>
                                  </a:cubicBezTo>
                                  <a:cubicBezTo>
                                    <a:pt x="76" y="142"/>
                                    <a:pt x="64" y="146"/>
                                    <a:pt x="49" y="146"/>
                                  </a:cubicBezTo>
                                  <a:cubicBezTo>
                                    <a:pt x="35" y="146"/>
                                    <a:pt x="24" y="142"/>
                                    <a:pt x="14" y="135"/>
                                  </a:cubicBezTo>
                                  <a:cubicBezTo>
                                    <a:pt x="5" y="127"/>
                                    <a:pt x="0" y="117"/>
                                    <a:pt x="0" y="102"/>
                                  </a:cubicBezTo>
                                  <a:cubicBezTo>
                                    <a:pt x="0" y="94"/>
                                    <a:pt x="2" y="87"/>
                                    <a:pt x="6" y="81"/>
                                  </a:cubicBezTo>
                                  <a:cubicBezTo>
                                    <a:pt x="10" y="75"/>
                                    <a:pt x="16" y="70"/>
                                    <a:pt x="24" y="67"/>
                                  </a:cubicBezTo>
                                  <a:lnTo>
                                    <a:pt x="24" y="67"/>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28" name="Freeform 585"/>
                          <wps:cNvSpPr>
                            <a:spLocks/>
                          </wps:cNvSpPr>
                          <wps:spPr bwMode="auto">
                            <a:xfrm>
                              <a:off x="7253" y="2681"/>
                              <a:ext cx="36" cy="149"/>
                            </a:xfrm>
                            <a:custGeom>
                              <a:avLst/>
                              <a:gdLst>
                                <a:gd name="T0" fmla="*/ 0 w 46"/>
                                <a:gd name="T1" fmla="*/ 188 h 188"/>
                                <a:gd name="T2" fmla="*/ 0 w 46"/>
                                <a:gd name="T3" fmla="*/ 188 h 188"/>
                                <a:gd name="T4" fmla="*/ 21 w 46"/>
                                <a:gd name="T5" fmla="*/ 144 h 188"/>
                                <a:gd name="T6" fmla="*/ 27 w 46"/>
                                <a:gd name="T7" fmla="*/ 94 h 188"/>
                                <a:gd name="T8" fmla="*/ 19 w 46"/>
                                <a:gd name="T9" fmla="*/ 42 h 188"/>
                                <a:gd name="T10" fmla="*/ 0 w 46"/>
                                <a:gd name="T11" fmla="*/ 0 h 188"/>
                                <a:gd name="T12" fmla="*/ 12 w 46"/>
                                <a:gd name="T13" fmla="*/ 0 h 188"/>
                                <a:gd name="T14" fmla="*/ 30 w 46"/>
                                <a:gd name="T15" fmla="*/ 30 h 188"/>
                                <a:gd name="T16" fmla="*/ 37 w 46"/>
                                <a:gd name="T17" fmla="*/ 45 h 188"/>
                                <a:gd name="T18" fmla="*/ 44 w 46"/>
                                <a:gd name="T19" fmla="*/ 70 h 188"/>
                                <a:gd name="T20" fmla="*/ 46 w 46"/>
                                <a:gd name="T21" fmla="*/ 93 h 188"/>
                                <a:gd name="T22" fmla="*/ 37 w 46"/>
                                <a:gd name="T23" fmla="*/ 145 h 188"/>
                                <a:gd name="T24" fmla="*/ 13 w 46"/>
                                <a:gd name="T25" fmla="*/ 188 h 188"/>
                                <a:gd name="T26" fmla="*/ 0 w 46"/>
                                <a:gd name="T27" fmla="*/ 188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0" y="188"/>
                                  </a:moveTo>
                                  <a:lnTo>
                                    <a:pt x="0" y="188"/>
                                  </a:lnTo>
                                  <a:cubicBezTo>
                                    <a:pt x="11" y="168"/>
                                    <a:pt x="17" y="153"/>
                                    <a:pt x="21" y="144"/>
                                  </a:cubicBezTo>
                                  <a:cubicBezTo>
                                    <a:pt x="25" y="130"/>
                                    <a:pt x="27" y="113"/>
                                    <a:pt x="27" y="94"/>
                                  </a:cubicBezTo>
                                  <a:cubicBezTo>
                                    <a:pt x="27" y="75"/>
                                    <a:pt x="25" y="58"/>
                                    <a:pt x="19" y="42"/>
                                  </a:cubicBezTo>
                                  <a:cubicBezTo>
                                    <a:pt x="16" y="32"/>
                                    <a:pt x="10" y="18"/>
                                    <a:pt x="0" y="0"/>
                                  </a:cubicBezTo>
                                  <a:lnTo>
                                    <a:pt x="12" y="0"/>
                                  </a:lnTo>
                                  <a:cubicBezTo>
                                    <a:pt x="22" y="16"/>
                                    <a:pt x="28" y="26"/>
                                    <a:pt x="30" y="30"/>
                                  </a:cubicBezTo>
                                  <a:cubicBezTo>
                                    <a:pt x="32" y="34"/>
                                    <a:pt x="35" y="39"/>
                                    <a:pt x="37" y="45"/>
                                  </a:cubicBezTo>
                                  <a:cubicBezTo>
                                    <a:pt x="40" y="54"/>
                                    <a:pt x="43" y="62"/>
                                    <a:pt x="44" y="70"/>
                                  </a:cubicBezTo>
                                  <a:cubicBezTo>
                                    <a:pt x="45" y="78"/>
                                    <a:pt x="46" y="85"/>
                                    <a:pt x="46" y="93"/>
                                  </a:cubicBezTo>
                                  <a:cubicBezTo>
                                    <a:pt x="46" y="112"/>
                                    <a:pt x="43" y="130"/>
                                    <a:pt x="37" y="145"/>
                                  </a:cubicBezTo>
                                  <a:cubicBezTo>
                                    <a:pt x="33" y="155"/>
                                    <a:pt x="25" y="169"/>
                                    <a:pt x="13" y="188"/>
                                  </a:cubicBezTo>
                                  <a:lnTo>
                                    <a:pt x="0" y="18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29" name="Freeform 586"/>
                          <wps:cNvSpPr>
                            <a:spLocks/>
                          </wps:cNvSpPr>
                          <wps:spPr bwMode="auto">
                            <a:xfrm>
                              <a:off x="5950" y="3000"/>
                              <a:ext cx="78" cy="110"/>
                            </a:xfrm>
                            <a:custGeom>
                              <a:avLst/>
                              <a:gdLst>
                                <a:gd name="T0" fmla="*/ 98 w 98"/>
                                <a:gd name="T1" fmla="*/ 0 h 138"/>
                                <a:gd name="T2" fmla="*/ 98 w 98"/>
                                <a:gd name="T3" fmla="*/ 0 h 138"/>
                                <a:gd name="T4" fmla="*/ 98 w 98"/>
                                <a:gd name="T5" fmla="*/ 15 h 138"/>
                                <a:gd name="T6" fmla="*/ 80 w 98"/>
                                <a:gd name="T7" fmla="*/ 38 h 138"/>
                                <a:gd name="T8" fmla="*/ 60 w 98"/>
                                <a:gd name="T9" fmla="*/ 73 h 138"/>
                                <a:gd name="T10" fmla="*/ 47 w 98"/>
                                <a:gd name="T11" fmla="*/ 107 h 138"/>
                                <a:gd name="T12" fmla="*/ 40 w 98"/>
                                <a:gd name="T13" fmla="*/ 138 h 138"/>
                                <a:gd name="T14" fmla="*/ 20 w 98"/>
                                <a:gd name="T15" fmla="*/ 138 h 138"/>
                                <a:gd name="T16" fmla="*/ 50 w 98"/>
                                <a:gd name="T17" fmla="*/ 58 h 138"/>
                                <a:gd name="T18" fmla="*/ 78 w 98"/>
                                <a:gd name="T19" fmla="*/ 17 h 138"/>
                                <a:gd name="T20" fmla="*/ 0 w 98"/>
                                <a:gd name="T21" fmla="*/ 17 h 138"/>
                                <a:gd name="T22" fmla="*/ 0 w 98"/>
                                <a:gd name="T23" fmla="*/ 0 h 138"/>
                                <a:gd name="T24" fmla="*/ 98 w 98"/>
                                <a:gd name="T25" fmla="*/ 0 h 1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98" h="138">
                                  <a:moveTo>
                                    <a:pt x="98" y="0"/>
                                  </a:moveTo>
                                  <a:lnTo>
                                    <a:pt x="98" y="0"/>
                                  </a:lnTo>
                                  <a:lnTo>
                                    <a:pt x="98" y="15"/>
                                  </a:lnTo>
                                  <a:cubicBezTo>
                                    <a:pt x="94" y="19"/>
                                    <a:pt x="88" y="27"/>
                                    <a:pt x="80" y="38"/>
                                  </a:cubicBezTo>
                                  <a:cubicBezTo>
                                    <a:pt x="73" y="49"/>
                                    <a:pt x="66" y="61"/>
                                    <a:pt x="60" y="73"/>
                                  </a:cubicBezTo>
                                  <a:cubicBezTo>
                                    <a:pt x="54" y="86"/>
                                    <a:pt x="50" y="97"/>
                                    <a:pt x="47" y="107"/>
                                  </a:cubicBezTo>
                                  <a:cubicBezTo>
                                    <a:pt x="45" y="114"/>
                                    <a:pt x="43" y="124"/>
                                    <a:pt x="40" y="138"/>
                                  </a:cubicBezTo>
                                  <a:lnTo>
                                    <a:pt x="20" y="138"/>
                                  </a:lnTo>
                                  <a:cubicBezTo>
                                    <a:pt x="25" y="112"/>
                                    <a:pt x="34" y="85"/>
                                    <a:pt x="50" y="58"/>
                                  </a:cubicBezTo>
                                  <a:cubicBezTo>
                                    <a:pt x="59" y="42"/>
                                    <a:pt x="68" y="29"/>
                                    <a:pt x="78" y="17"/>
                                  </a:cubicBezTo>
                                  <a:lnTo>
                                    <a:pt x="0" y="17"/>
                                  </a:lnTo>
                                  <a:lnTo>
                                    <a:pt x="0" y="0"/>
                                  </a:lnTo>
                                  <a:lnTo>
                                    <a:pt x="9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30" name="Freeform 587"/>
                          <wps:cNvSpPr>
                            <a:spLocks/>
                          </wps:cNvSpPr>
                          <wps:spPr bwMode="auto">
                            <a:xfrm>
                              <a:off x="6048" y="3093"/>
                              <a:ext cx="16" cy="17"/>
                            </a:xfrm>
                            <a:custGeom>
                              <a:avLst/>
                              <a:gdLst>
                                <a:gd name="T0" fmla="*/ 0 w 20"/>
                                <a:gd name="T1" fmla="*/ 0 h 21"/>
                                <a:gd name="T2" fmla="*/ 0 w 20"/>
                                <a:gd name="T3" fmla="*/ 0 h 21"/>
                                <a:gd name="T4" fmla="*/ 20 w 20"/>
                                <a:gd name="T5" fmla="*/ 0 h 21"/>
                                <a:gd name="T6" fmla="*/ 20 w 20"/>
                                <a:gd name="T7" fmla="*/ 21 h 21"/>
                                <a:gd name="T8" fmla="*/ 0 w 20"/>
                                <a:gd name="T9" fmla="*/ 21 h 21"/>
                                <a:gd name="T10" fmla="*/ 0 w 20"/>
                                <a:gd name="T11" fmla="*/ 0 h 21"/>
                              </a:gdLst>
                              <a:ahLst/>
                              <a:cxnLst>
                                <a:cxn ang="0">
                                  <a:pos x="T0" y="T1"/>
                                </a:cxn>
                                <a:cxn ang="0">
                                  <a:pos x="T2" y="T3"/>
                                </a:cxn>
                                <a:cxn ang="0">
                                  <a:pos x="T4" y="T5"/>
                                </a:cxn>
                                <a:cxn ang="0">
                                  <a:pos x="T6" y="T7"/>
                                </a:cxn>
                                <a:cxn ang="0">
                                  <a:pos x="T8" y="T9"/>
                                </a:cxn>
                                <a:cxn ang="0">
                                  <a:pos x="T10" y="T11"/>
                                </a:cxn>
                              </a:cxnLst>
                              <a:rect l="0" t="0" r="r" b="b"/>
                              <a:pathLst>
                                <a:path w="20" h="21">
                                  <a:moveTo>
                                    <a:pt x="0" y="0"/>
                                  </a:moveTo>
                                  <a:lnTo>
                                    <a:pt x="0" y="0"/>
                                  </a:lnTo>
                                  <a:lnTo>
                                    <a:pt x="20" y="0"/>
                                  </a:lnTo>
                                  <a:lnTo>
                                    <a:pt x="20"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31" name="Freeform 588"/>
                          <wps:cNvSpPr>
                            <a:spLocks noEditPoints="1"/>
                          </wps:cNvSpPr>
                          <wps:spPr bwMode="auto">
                            <a:xfrm>
                              <a:off x="6084" y="2998"/>
                              <a:ext cx="77" cy="115"/>
                            </a:xfrm>
                            <a:custGeom>
                              <a:avLst/>
                              <a:gdLst>
                                <a:gd name="T0" fmla="*/ 52 w 97"/>
                                <a:gd name="T1" fmla="*/ 0 h 145"/>
                                <a:gd name="T2" fmla="*/ 52 w 97"/>
                                <a:gd name="T3" fmla="*/ 0 h 145"/>
                                <a:gd name="T4" fmla="*/ 85 w 97"/>
                                <a:gd name="T5" fmla="*/ 12 h 145"/>
                                <a:gd name="T6" fmla="*/ 94 w 97"/>
                                <a:gd name="T7" fmla="*/ 37 h 145"/>
                                <a:gd name="T8" fmla="*/ 77 w 97"/>
                                <a:gd name="T9" fmla="*/ 37 h 145"/>
                                <a:gd name="T10" fmla="*/ 72 w 97"/>
                                <a:gd name="T11" fmla="*/ 24 h 145"/>
                                <a:gd name="T12" fmla="*/ 52 w 97"/>
                                <a:gd name="T13" fmla="*/ 15 h 145"/>
                                <a:gd name="T14" fmla="*/ 28 w 97"/>
                                <a:gd name="T15" fmla="*/ 29 h 145"/>
                                <a:gd name="T16" fmla="*/ 19 w 97"/>
                                <a:gd name="T17" fmla="*/ 68 h 145"/>
                                <a:gd name="T18" fmla="*/ 34 w 97"/>
                                <a:gd name="T19" fmla="*/ 55 h 145"/>
                                <a:gd name="T20" fmla="*/ 53 w 97"/>
                                <a:gd name="T21" fmla="*/ 51 h 145"/>
                                <a:gd name="T22" fmla="*/ 84 w 97"/>
                                <a:gd name="T23" fmla="*/ 62 h 145"/>
                                <a:gd name="T24" fmla="*/ 97 w 97"/>
                                <a:gd name="T25" fmla="*/ 96 h 145"/>
                                <a:gd name="T26" fmla="*/ 85 w 97"/>
                                <a:gd name="T27" fmla="*/ 130 h 145"/>
                                <a:gd name="T28" fmla="*/ 49 w 97"/>
                                <a:gd name="T29" fmla="*/ 145 h 145"/>
                                <a:gd name="T30" fmla="*/ 15 w 97"/>
                                <a:gd name="T31" fmla="*/ 130 h 145"/>
                                <a:gd name="T32" fmla="*/ 0 w 97"/>
                                <a:gd name="T33" fmla="*/ 79 h 145"/>
                                <a:gd name="T34" fmla="*/ 7 w 97"/>
                                <a:gd name="T35" fmla="*/ 35 h 145"/>
                                <a:gd name="T36" fmla="*/ 52 w 97"/>
                                <a:gd name="T37" fmla="*/ 0 h 145"/>
                                <a:gd name="T38" fmla="*/ 52 w 97"/>
                                <a:gd name="T39" fmla="*/ 0 h 145"/>
                                <a:gd name="T40" fmla="*/ 51 w 97"/>
                                <a:gd name="T41" fmla="*/ 129 h 145"/>
                                <a:gd name="T42" fmla="*/ 51 w 97"/>
                                <a:gd name="T43" fmla="*/ 129 h 145"/>
                                <a:gd name="T44" fmla="*/ 71 w 97"/>
                                <a:gd name="T45" fmla="*/ 120 h 145"/>
                                <a:gd name="T46" fmla="*/ 78 w 97"/>
                                <a:gd name="T47" fmla="*/ 98 h 145"/>
                                <a:gd name="T48" fmla="*/ 72 w 97"/>
                                <a:gd name="T49" fmla="*/ 77 h 145"/>
                                <a:gd name="T50" fmla="*/ 50 w 97"/>
                                <a:gd name="T51" fmla="*/ 67 h 145"/>
                                <a:gd name="T52" fmla="*/ 30 w 97"/>
                                <a:gd name="T53" fmla="*/ 75 h 145"/>
                                <a:gd name="T54" fmla="*/ 21 w 97"/>
                                <a:gd name="T55" fmla="*/ 98 h 145"/>
                                <a:gd name="T56" fmla="*/ 29 w 97"/>
                                <a:gd name="T57" fmla="*/ 120 h 145"/>
                                <a:gd name="T58" fmla="*/ 51 w 97"/>
                                <a:gd name="T59" fmla="*/ 129 h 145"/>
                                <a:gd name="T60" fmla="*/ 51 w 97"/>
                                <a:gd name="T61"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97" h="145">
                                  <a:moveTo>
                                    <a:pt x="52" y="0"/>
                                  </a:moveTo>
                                  <a:lnTo>
                                    <a:pt x="52" y="0"/>
                                  </a:lnTo>
                                  <a:cubicBezTo>
                                    <a:pt x="68" y="0"/>
                                    <a:pt x="79" y="4"/>
                                    <a:pt x="85" y="12"/>
                                  </a:cubicBezTo>
                                  <a:cubicBezTo>
                                    <a:pt x="91" y="20"/>
                                    <a:pt x="94" y="29"/>
                                    <a:pt x="94" y="37"/>
                                  </a:cubicBezTo>
                                  <a:lnTo>
                                    <a:pt x="77" y="37"/>
                                  </a:lnTo>
                                  <a:cubicBezTo>
                                    <a:pt x="75" y="32"/>
                                    <a:pt x="74" y="27"/>
                                    <a:pt x="72" y="24"/>
                                  </a:cubicBezTo>
                                  <a:cubicBezTo>
                                    <a:pt x="67" y="18"/>
                                    <a:pt x="61" y="15"/>
                                    <a:pt x="52" y="15"/>
                                  </a:cubicBezTo>
                                  <a:cubicBezTo>
                                    <a:pt x="42" y="15"/>
                                    <a:pt x="34" y="20"/>
                                    <a:pt x="28" y="29"/>
                                  </a:cubicBezTo>
                                  <a:cubicBezTo>
                                    <a:pt x="23" y="38"/>
                                    <a:pt x="19" y="51"/>
                                    <a:pt x="19" y="68"/>
                                  </a:cubicBezTo>
                                  <a:cubicBezTo>
                                    <a:pt x="23" y="62"/>
                                    <a:pt x="28" y="58"/>
                                    <a:pt x="34" y="55"/>
                                  </a:cubicBezTo>
                                  <a:cubicBezTo>
                                    <a:pt x="40" y="52"/>
                                    <a:pt x="46" y="51"/>
                                    <a:pt x="53" y="51"/>
                                  </a:cubicBezTo>
                                  <a:cubicBezTo>
                                    <a:pt x="65" y="51"/>
                                    <a:pt x="75" y="55"/>
                                    <a:pt x="84" y="62"/>
                                  </a:cubicBezTo>
                                  <a:cubicBezTo>
                                    <a:pt x="93" y="70"/>
                                    <a:pt x="97" y="81"/>
                                    <a:pt x="97" y="96"/>
                                  </a:cubicBezTo>
                                  <a:cubicBezTo>
                                    <a:pt x="97" y="109"/>
                                    <a:pt x="93" y="120"/>
                                    <a:pt x="85" y="130"/>
                                  </a:cubicBezTo>
                                  <a:cubicBezTo>
                                    <a:pt x="76" y="140"/>
                                    <a:pt x="64" y="145"/>
                                    <a:pt x="49" y="145"/>
                                  </a:cubicBezTo>
                                  <a:cubicBezTo>
                                    <a:pt x="36" y="145"/>
                                    <a:pt x="24" y="140"/>
                                    <a:pt x="15" y="130"/>
                                  </a:cubicBezTo>
                                  <a:cubicBezTo>
                                    <a:pt x="5" y="120"/>
                                    <a:pt x="0" y="103"/>
                                    <a:pt x="0" y="79"/>
                                  </a:cubicBezTo>
                                  <a:cubicBezTo>
                                    <a:pt x="0" y="62"/>
                                    <a:pt x="2" y="47"/>
                                    <a:pt x="7" y="35"/>
                                  </a:cubicBezTo>
                                  <a:cubicBezTo>
                                    <a:pt x="15" y="11"/>
                                    <a:pt x="30" y="0"/>
                                    <a:pt x="52" y="0"/>
                                  </a:cubicBezTo>
                                  <a:lnTo>
                                    <a:pt x="52" y="0"/>
                                  </a:lnTo>
                                  <a:close/>
                                  <a:moveTo>
                                    <a:pt x="51" y="129"/>
                                  </a:moveTo>
                                  <a:lnTo>
                                    <a:pt x="51" y="129"/>
                                  </a:lnTo>
                                  <a:cubicBezTo>
                                    <a:pt x="60" y="129"/>
                                    <a:pt x="67" y="126"/>
                                    <a:pt x="71" y="120"/>
                                  </a:cubicBezTo>
                                  <a:cubicBezTo>
                                    <a:pt x="76" y="114"/>
                                    <a:pt x="78" y="106"/>
                                    <a:pt x="78" y="98"/>
                                  </a:cubicBezTo>
                                  <a:cubicBezTo>
                                    <a:pt x="78" y="90"/>
                                    <a:pt x="76" y="84"/>
                                    <a:pt x="72" y="77"/>
                                  </a:cubicBezTo>
                                  <a:cubicBezTo>
                                    <a:pt x="68" y="70"/>
                                    <a:pt x="61" y="67"/>
                                    <a:pt x="50" y="67"/>
                                  </a:cubicBezTo>
                                  <a:cubicBezTo>
                                    <a:pt x="42" y="67"/>
                                    <a:pt x="35" y="70"/>
                                    <a:pt x="30" y="75"/>
                                  </a:cubicBezTo>
                                  <a:cubicBezTo>
                                    <a:pt x="24" y="80"/>
                                    <a:pt x="21" y="87"/>
                                    <a:pt x="21" y="98"/>
                                  </a:cubicBezTo>
                                  <a:cubicBezTo>
                                    <a:pt x="21" y="107"/>
                                    <a:pt x="24" y="114"/>
                                    <a:pt x="29" y="120"/>
                                  </a:cubicBezTo>
                                  <a:cubicBezTo>
                                    <a:pt x="34" y="126"/>
                                    <a:pt x="41" y="129"/>
                                    <a:pt x="51" y="129"/>
                                  </a:cubicBezTo>
                                  <a:lnTo>
                                    <a:pt x="51"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32" name="Freeform 589"/>
                          <wps:cNvSpPr>
                            <a:spLocks noEditPoints="1"/>
                          </wps:cNvSpPr>
                          <wps:spPr bwMode="auto">
                            <a:xfrm>
                              <a:off x="6174" y="2998"/>
                              <a:ext cx="75" cy="115"/>
                            </a:xfrm>
                            <a:custGeom>
                              <a:avLst/>
                              <a:gdLst>
                                <a:gd name="T0" fmla="*/ 19 w 95"/>
                                <a:gd name="T1" fmla="*/ 107 h 145"/>
                                <a:gd name="T2" fmla="*/ 19 w 95"/>
                                <a:gd name="T3" fmla="*/ 107 h 145"/>
                                <a:gd name="T4" fmla="*/ 31 w 95"/>
                                <a:gd name="T5" fmla="*/ 128 h 145"/>
                                <a:gd name="T6" fmla="*/ 43 w 95"/>
                                <a:gd name="T7" fmla="*/ 131 h 145"/>
                                <a:gd name="T8" fmla="*/ 65 w 95"/>
                                <a:gd name="T9" fmla="*/ 120 h 145"/>
                                <a:gd name="T10" fmla="*/ 77 w 95"/>
                                <a:gd name="T11" fmla="*/ 77 h 145"/>
                                <a:gd name="T12" fmla="*/ 63 w 95"/>
                                <a:gd name="T13" fmla="*/ 90 h 145"/>
                                <a:gd name="T14" fmla="*/ 44 w 95"/>
                                <a:gd name="T15" fmla="*/ 94 h 145"/>
                                <a:gd name="T16" fmla="*/ 12 w 95"/>
                                <a:gd name="T17" fmla="*/ 81 h 145"/>
                                <a:gd name="T18" fmla="*/ 0 w 95"/>
                                <a:gd name="T19" fmla="*/ 48 h 145"/>
                                <a:gd name="T20" fmla="*/ 11 w 95"/>
                                <a:gd name="T21" fmla="*/ 15 h 145"/>
                                <a:gd name="T22" fmla="*/ 46 w 95"/>
                                <a:gd name="T23" fmla="*/ 0 h 145"/>
                                <a:gd name="T24" fmla="*/ 89 w 95"/>
                                <a:gd name="T25" fmla="*/ 28 h 145"/>
                                <a:gd name="T26" fmla="*/ 95 w 95"/>
                                <a:gd name="T27" fmla="*/ 66 h 145"/>
                                <a:gd name="T28" fmla="*/ 87 w 95"/>
                                <a:gd name="T29" fmla="*/ 112 h 145"/>
                                <a:gd name="T30" fmla="*/ 44 w 95"/>
                                <a:gd name="T31" fmla="*/ 145 h 145"/>
                                <a:gd name="T32" fmla="*/ 12 w 95"/>
                                <a:gd name="T33" fmla="*/ 135 h 145"/>
                                <a:gd name="T34" fmla="*/ 1 w 95"/>
                                <a:gd name="T35" fmla="*/ 107 h 145"/>
                                <a:gd name="T36" fmla="*/ 19 w 95"/>
                                <a:gd name="T37" fmla="*/ 107 h 145"/>
                                <a:gd name="T38" fmla="*/ 46 w 95"/>
                                <a:gd name="T39" fmla="*/ 78 h 145"/>
                                <a:gd name="T40" fmla="*/ 46 w 95"/>
                                <a:gd name="T41" fmla="*/ 78 h 145"/>
                                <a:gd name="T42" fmla="*/ 66 w 95"/>
                                <a:gd name="T43" fmla="*/ 71 h 145"/>
                                <a:gd name="T44" fmla="*/ 74 w 95"/>
                                <a:gd name="T45" fmla="*/ 47 h 145"/>
                                <a:gd name="T46" fmla="*/ 66 w 95"/>
                                <a:gd name="T47" fmla="*/ 24 h 145"/>
                                <a:gd name="T48" fmla="*/ 46 w 95"/>
                                <a:gd name="T49" fmla="*/ 16 h 145"/>
                                <a:gd name="T50" fmla="*/ 26 w 95"/>
                                <a:gd name="T51" fmla="*/ 25 h 145"/>
                                <a:gd name="T52" fmla="*/ 18 w 95"/>
                                <a:gd name="T53" fmla="*/ 48 h 145"/>
                                <a:gd name="T54" fmla="*/ 25 w 95"/>
                                <a:gd name="T55" fmla="*/ 70 h 145"/>
                                <a:gd name="T56" fmla="*/ 46 w 95"/>
                                <a:gd name="T57" fmla="*/ 78 h 145"/>
                                <a:gd name="T58" fmla="*/ 46 w 95"/>
                                <a:gd name="T59" fmla="*/ 7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95" h="145">
                                  <a:moveTo>
                                    <a:pt x="19" y="107"/>
                                  </a:moveTo>
                                  <a:lnTo>
                                    <a:pt x="19" y="107"/>
                                  </a:lnTo>
                                  <a:cubicBezTo>
                                    <a:pt x="20" y="117"/>
                                    <a:pt x="24" y="124"/>
                                    <a:pt x="31" y="128"/>
                                  </a:cubicBezTo>
                                  <a:cubicBezTo>
                                    <a:pt x="34" y="130"/>
                                    <a:pt x="38" y="131"/>
                                    <a:pt x="43" y="131"/>
                                  </a:cubicBezTo>
                                  <a:cubicBezTo>
                                    <a:pt x="51" y="131"/>
                                    <a:pt x="59" y="127"/>
                                    <a:pt x="65" y="120"/>
                                  </a:cubicBezTo>
                                  <a:cubicBezTo>
                                    <a:pt x="71" y="113"/>
                                    <a:pt x="75" y="99"/>
                                    <a:pt x="77" y="77"/>
                                  </a:cubicBezTo>
                                  <a:cubicBezTo>
                                    <a:pt x="73" y="83"/>
                                    <a:pt x="69" y="88"/>
                                    <a:pt x="63" y="90"/>
                                  </a:cubicBezTo>
                                  <a:cubicBezTo>
                                    <a:pt x="57" y="93"/>
                                    <a:pt x="51" y="94"/>
                                    <a:pt x="44" y="94"/>
                                  </a:cubicBezTo>
                                  <a:cubicBezTo>
                                    <a:pt x="30" y="94"/>
                                    <a:pt x="20" y="90"/>
                                    <a:pt x="12" y="81"/>
                                  </a:cubicBezTo>
                                  <a:cubicBezTo>
                                    <a:pt x="4" y="73"/>
                                    <a:pt x="0" y="62"/>
                                    <a:pt x="0" y="48"/>
                                  </a:cubicBezTo>
                                  <a:cubicBezTo>
                                    <a:pt x="0" y="36"/>
                                    <a:pt x="4" y="24"/>
                                    <a:pt x="11" y="15"/>
                                  </a:cubicBezTo>
                                  <a:cubicBezTo>
                                    <a:pt x="19" y="5"/>
                                    <a:pt x="31" y="0"/>
                                    <a:pt x="46" y="0"/>
                                  </a:cubicBezTo>
                                  <a:cubicBezTo>
                                    <a:pt x="67" y="0"/>
                                    <a:pt x="81" y="9"/>
                                    <a:pt x="89" y="28"/>
                                  </a:cubicBezTo>
                                  <a:cubicBezTo>
                                    <a:pt x="93" y="38"/>
                                    <a:pt x="95" y="51"/>
                                    <a:pt x="95" y="66"/>
                                  </a:cubicBezTo>
                                  <a:cubicBezTo>
                                    <a:pt x="95" y="83"/>
                                    <a:pt x="93" y="99"/>
                                    <a:pt x="87" y="112"/>
                                  </a:cubicBezTo>
                                  <a:cubicBezTo>
                                    <a:pt x="79" y="134"/>
                                    <a:pt x="64" y="145"/>
                                    <a:pt x="44" y="145"/>
                                  </a:cubicBezTo>
                                  <a:cubicBezTo>
                                    <a:pt x="30" y="145"/>
                                    <a:pt x="19" y="142"/>
                                    <a:pt x="12" y="135"/>
                                  </a:cubicBezTo>
                                  <a:cubicBezTo>
                                    <a:pt x="5" y="127"/>
                                    <a:pt x="1" y="118"/>
                                    <a:pt x="1" y="107"/>
                                  </a:cubicBezTo>
                                  <a:lnTo>
                                    <a:pt x="19" y="107"/>
                                  </a:lnTo>
                                  <a:close/>
                                  <a:moveTo>
                                    <a:pt x="46" y="78"/>
                                  </a:moveTo>
                                  <a:lnTo>
                                    <a:pt x="46" y="78"/>
                                  </a:lnTo>
                                  <a:cubicBezTo>
                                    <a:pt x="53" y="78"/>
                                    <a:pt x="60" y="76"/>
                                    <a:pt x="66" y="71"/>
                                  </a:cubicBezTo>
                                  <a:cubicBezTo>
                                    <a:pt x="71" y="67"/>
                                    <a:pt x="74" y="59"/>
                                    <a:pt x="74" y="47"/>
                                  </a:cubicBezTo>
                                  <a:cubicBezTo>
                                    <a:pt x="74" y="37"/>
                                    <a:pt x="72" y="29"/>
                                    <a:pt x="66" y="24"/>
                                  </a:cubicBezTo>
                                  <a:cubicBezTo>
                                    <a:pt x="61" y="19"/>
                                    <a:pt x="55" y="16"/>
                                    <a:pt x="46" y="16"/>
                                  </a:cubicBezTo>
                                  <a:cubicBezTo>
                                    <a:pt x="38" y="16"/>
                                    <a:pt x="31" y="19"/>
                                    <a:pt x="26" y="25"/>
                                  </a:cubicBezTo>
                                  <a:cubicBezTo>
                                    <a:pt x="21" y="31"/>
                                    <a:pt x="18" y="39"/>
                                    <a:pt x="18" y="48"/>
                                  </a:cubicBezTo>
                                  <a:cubicBezTo>
                                    <a:pt x="18" y="57"/>
                                    <a:pt x="20" y="65"/>
                                    <a:pt x="25" y="70"/>
                                  </a:cubicBezTo>
                                  <a:cubicBezTo>
                                    <a:pt x="29" y="76"/>
                                    <a:pt x="36" y="78"/>
                                    <a:pt x="46" y="78"/>
                                  </a:cubicBezTo>
                                  <a:lnTo>
                                    <a:pt x="46" y="7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33" name="Freeform 590"/>
                          <wps:cNvSpPr>
                            <a:spLocks/>
                          </wps:cNvSpPr>
                          <wps:spPr bwMode="auto">
                            <a:xfrm>
                              <a:off x="6313" y="2993"/>
                              <a:ext cx="36" cy="150"/>
                            </a:xfrm>
                            <a:custGeom>
                              <a:avLst/>
                              <a:gdLst>
                                <a:gd name="T0" fmla="*/ 45 w 46"/>
                                <a:gd name="T1" fmla="*/ 0 h 189"/>
                                <a:gd name="T2" fmla="*/ 45 w 46"/>
                                <a:gd name="T3" fmla="*/ 0 h 189"/>
                                <a:gd name="T4" fmla="*/ 25 w 46"/>
                                <a:gd name="T5" fmla="*/ 44 h 189"/>
                                <a:gd name="T6" fmla="*/ 18 w 46"/>
                                <a:gd name="T7" fmla="*/ 94 h 189"/>
                                <a:gd name="T8" fmla="*/ 26 w 46"/>
                                <a:gd name="T9" fmla="*/ 147 h 189"/>
                                <a:gd name="T10" fmla="*/ 46 w 46"/>
                                <a:gd name="T11" fmla="*/ 189 h 189"/>
                                <a:gd name="T12" fmla="*/ 34 w 46"/>
                                <a:gd name="T13" fmla="*/ 189 h 189"/>
                                <a:gd name="T14" fmla="*/ 16 w 46"/>
                                <a:gd name="T15" fmla="*/ 160 h 189"/>
                                <a:gd name="T16" fmla="*/ 8 w 46"/>
                                <a:gd name="T17" fmla="*/ 143 h 189"/>
                                <a:gd name="T18" fmla="*/ 1 w 46"/>
                                <a:gd name="T19" fmla="*/ 112 h 189"/>
                                <a:gd name="T20" fmla="*/ 0 w 46"/>
                                <a:gd name="T21" fmla="*/ 96 h 189"/>
                                <a:gd name="T22" fmla="*/ 9 w 46"/>
                                <a:gd name="T23" fmla="*/ 44 h 189"/>
                                <a:gd name="T24" fmla="*/ 33 w 46"/>
                                <a:gd name="T25" fmla="*/ 0 h 189"/>
                                <a:gd name="T26" fmla="*/ 45 w 46"/>
                                <a:gd name="T27" fmla="*/ 0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45" y="0"/>
                                  </a:moveTo>
                                  <a:lnTo>
                                    <a:pt x="45" y="0"/>
                                  </a:lnTo>
                                  <a:cubicBezTo>
                                    <a:pt x="35" y="20"/>
                                    <a:pt x="28" y="35"/>
                                    <a:pt x="25" y="44"/>
                                  </a:cubicBezTo>
                                  <a:cubicBezTo>
                                    <a:pt x="21" y="59"/>
                                    <a:pt x="18" y="76"/>
                                    <a:pt x="18" y="94"/>
                                  </a:cubicBezTo>
                                  <a:cubicBezTo>
                                    <a:pt x="18" y="113"/>
                                    <a:pt x="21" y="131"/>
                                    <a:pt x="26" y="147"/>
                                  </a:cubicBezTo>
                                  <a:cubicBezTo>
                                    <a:pt x="30" y="156"/>
                                    <a:pt x="36" y="170"/>
                                    <a:pt x="46" y="189"/>
                                  </a:cubicBezTo>
                                  <a:lnTo>
                                    <a:pt x="34" y="189"/>
                                  </a:lnTo>
                                  <a:cubicBezTo>
                                    <a:pt x="24" y="174"/>
                                    <a:pt x="18" y="164"/>
                                    <a:pt x="16" y="160"/>
                                  </a:cubicBezTo>
                                  <a:cubicBezTo>
                                    <a:pt x="14" y="156"/>
                                    <a:pt x="11" y="150"/>
                                    <a:pt x="8" y="143"/>
                                  </a:cubicBezTo>
                                  <a:cubicBezTo>
                                    <a:pt x="5" y="133"/>
                                    <a:pt x="2" y="123"/>
                                    <a:pt x="1" y="112"/>
                                  </a:cubicBezTo>
                                  <a:cubicBezTo>
                                    <a:pt x="0" y="106"/>
                                    <a:pt x="0" y="101"/>
                                    <a:pt x="0" y="96"/>
                                  </a:cubicBezTo>
                                  <a:cubicBezTo>
                                    <a:pt x="0" y="76"/>
                                    <a:pt x="3" y="59"/>
                                    <a:pt x="9" y="44"/>
                                  </a:cubicBezTo>
                                  <a:cubicBezTo>
                                    <a:pt x="13" y="34"/>
                                    <a:pt x="21" y="19"/>
                                    <a:pt x="33" y="0"/>
                                  </a:cubicBezTo>
                                  <a:lnTo>
                                    <a:pt x="45"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34" name="Freeform 591"/>
                          <wps:cNvSpPr>
                            <a:spLocks noEditPoints="1"/>
                          </wps:cNvSpPr>
                          <wps:spPr bwMode="auto">
                            <a:xfrm>
                              <a:off x="6360" y="2998"/>
                              <a:ext cx="77" cy="115"/>
                            </a:xfrm>
                            <a:custGeom>
                              <a:avLst/>
                              <a:gdLst>
                                <a:gd name="T0" fmla="*/ 48 w 97"/>
                                <a:gd name="T1" fmla="*/ 0 h 145"/>
                                <a:gd name="T2" fmla="*/ 48 w 97"/>
                                <a:gd name="T3" fmla="*/ 0 h 145"/>
                                <a:gd name="T4" fmla="*/ 88 w 97"/>
                                <a:gd name="T5" fmla="*/ 23 h 145"/>
                                <a:gd name="T6" fmla="*/ 97 w 97"/>
                                <a:gd name="T7" fmla="*/ 71 h 145"/>
                                <a:gd name="T8" fmla="*/ 88 w 97"/>
                                <a:gd name="T9" fmla="*/ 118 h 145"/>
                                <a:gd name="T10" fmla="*/ 48 w 97"/>
                                <a:gd name="T11" fmla="*/ 145 h 145"/>
                                <a:gd name="T12" fmla="*/ 10 w 97"/>
                                <a:gd name="T13" fmla="*/ 123 h 145"/>
                                <a:gd name="T14" fmla="*/ 0 w 97"/>
                                <a:gd name="T15" fmla="*/ 74 h 145"/>
                                <a:gd name="T16" fmla="*/ 6 w 97"/>
                                <a:gd name="T17" fmla="*/ 32 h 145"/>
                                <a:gd name="T18" fmla="*/ 48 w 97"/>
                                <a:gd name="T19" fmla="*/ 0 h 145"/>
                                <a:gd name="T20" fmla="*/ 48 w 97"/>
                                <a:gd name="T21" fmla="*/ 0 h 145"/>
                                <a:gd name="T22" fmla="*/ 48 w 97"/>
                                <a:gd name="T23" fmla="*/ 129 h 145"/>
                                <a:gd name="T24" fmla="*/ 48 w 97"/>
                                <a:gd name="T25" fmla="*/ 129 h 145"/>
                                <a:gd name="T26" fmla="*/ 70 w 97"/>
                                <a:gd name="T27" fmla="*/ 117 h 145"/>
                                <a:gd name="T28" fmla="*/ 78 w 97"/>
                                <a:gd name="T29" fmla="*/ 71 h 145"/>
                                <a:gd name="T30" fmla="*/ 72 w 97"/>
                                <a:gd name="T31" fmla="*/ 32 h 145"/>
                                <a:gd name="T32" fmla="*/ 49 w 97"/>
                                <a:gd name="T33" fmla="*/ 16 h 145"/>
                                <a:gd name="T34" fmla="*/ 26 w 97"/>
                                <a:gd name="T35" fmla="*/ 31 h 145"/>
                                <a:gd name="T36" fmla="*/ 19 w 97"/>
                                <a:gd name="T37" fmla="*/ 74 h 145"/>
                                <a:gd name="T38" fmla="*/ 23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79" y="8"/>
                                    <a:pt x="88" y="23"/>
                                  </a:cubicBezTo>
                                  <a:cubicBezTo>
                                    <a:pt x="94" y="34"/>
                                    <a:pt x="97" y="50"/>
                                    <a:pt x="97" y="71"/>
                                  </a:cubicBezTo>
                                  <a:cubicBezTo>
                                    <a:pt x="97" y="90"/>
                                    <a:pt x="94" y="106"/>
                                    <a:pt x="88" y="118"/>
                                  </a:cubicBezTo>
                                  <a:cubicBezTo>
                                    <a:pt x="80" y="136"/>
                                    <a:pt x="67" y="145"/>
                                    <a:pt x="48" y="145"/>
                                  </a:cubicBezTo>
                                  <a:cubicBezTo>
                                    <a:pt x="31" y="145"/>
                                    <a:pt x="18" y="138"/>
                                    <a:pt x="10" y="123"/>
                                  </a:cubicBezTo>
                                  <a:cubicBezTo>
                                    <a:pt x="3" y="111"/>
                                    <a:pt x="0" y="94"/>
                                    <a:pt x="0" y="74"/>
                                  </a:cubicBezTo>
                                  <a:cubicBezTo>
                                    <a:pt x="0" y="58"/>
                                    <a:pt x="2" y="44"/>
                                    <a:pt x="6" y="32"/>
                                  </a:cubicBezTo>
                                  <a:cubicBezTo>
                                    <a:pt x="14" y="11"/>
                                    <a:pt x="28" y="0"/>
                                    <a:pt x="48" y="0"/>
                                  </a:cubicBezTo>
                                  <a:lnTo>
                                    <a:pt x="48" y="0"/>
                                  </a:lnTo>
                                  <a:close/>
                                  <a:moveTo>
                                    <a:pt x="48" y="129"/>
                                  </a:moveTo>
                                  <a:lnTo>
                                    <a:pt x="48" y="129"/>
                                  </a:lnTo>
                                  <a:cubicBezTo>
                                    <a:pt x="57" y="129"/>
                                    <a:pt x="64" y="125"/>
                                    <a:pt x="70" y="117"/>
                                  </a:cubicBezTo>
                                  <a:cubicBezTo>
                                    <a:pt x="75" y="109"/>
                                    <a:pt x="78" y="94"/>
                                    <a:pt x="78" y="71"/>
                                  </a:cubicBezTo>
                                  <a:cubicBezTo>
                                    <a:pt x="78" y="55"/>
                                    <a:pt x="76" y="42"/>
                                    <a:pt x="72" y="32"/>
                                  </a:cubicBezTo>
                                  <a:cubicBezTo>
                                    <a:pt x="68" y="21"/>
                                    <a:pt x="60" y="16"/>
                                    <a:pt x="49" y="16"/>
                                  </a:cubicBezTo>
                                  <a:cubicBezTo>
                                    <a:pt x="39" y="16"/>
                                    <a:pt x="31" y="21"/>
                                    <a:pt x="26" y="31"/>
                                  </a:cubicBezTo>
                                  <a:cubicBezTo>
                                    <a:pt x="21" y="41"/>
                                    <a:pt x="19" y="55"/>
                                    <a:pt x="19" y="74"/>
                                  </a:cubicBezTo>
                                  <a:cubicBezTo>
                                    <a:pt x="19" y="89"/>
                                    <a:pt x="20" y="100"/>
                                    <a:pt x="23" y="109"/>
                                  </a:cubicBezTo>
                                  <a:cubicBezTo>
                                    <a:pt x="28" y="122"/>
                                    <a:pt x="36"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35" name="Freeform 592"/>
                          <wps:cNvSpPr>
                            <a:spLocks/>
                          </wps:cNvSpPr>
                          <wps:spPr bwMode="auto">
                            <a:xfrm>
                              <a:off x="6458" y="3093"/>
                              <a:ext cx="16" cy="17"/>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36" name="Freeform 593"/>
                          <wps:cNvSpPr>
                            <a:spLocks/>
                          </wps:cNvSpPr>
                          <wps:spPr bwMode="auto">
                            <a:xfrm>
                              <a:off x="6504" y="2999"/>
                              <a:ext cx="41" cy="111"/>
                            </a:xfrm>
                            <a:custGeom>
                              <a:avLst/>
                              <a:gdLst>
                                <a:gd name="T0" fmla="*/ 0 w 52"/>
                                <a:gd name="T1" fmla="*/ 40 h 140"/>
                                <a:gd name="T2" fmla="*/ 0 w 52"/>
                                <a:gd name="T3" fmla="*/ 40 h 140"/>
                                <a:gd name="T4" fmla="*/ 0 w 52"/>
                                <a:gd name="T5" fmla="*/ 27 h 140"/>
                                <a:gd name="T6" fmla="*/ 27 w 52"/>
                                <a:gd name="T7" fmla="*/ 21 h 140"/>
                                <a:gd name="T8" fmla="*/ 38 w 52"/>
                                <a:gd name="T9" fmla="*/ 0 h 140"/>
                                <a:gd name="T10" fmla="*/ 52 w 52"/>
                                <a:gd name="T11" fmla="*/ 0 h 140"/>
                                <a:gd name="T12" fmla="*/ 52 w 52"/>
                                <a:gd name="T13" fmla="*/ 140 h 140"/>
                                <a:gd name="T14" fmla="*/ 33 w 52"/>
                                <a:gd name="T15" fmla="*/ 140 h 140"/>
                                <a:gd name="T16" fmla="*/ 33 w 52"/>
                                <a:gd name="T17" fmla="*/ 40 h 140"/>
                                <a:gd name="T18" fmla="*/ 0 w 52"/>
                                <a:gd name="T19" fmla="*/ 40 h 1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0">
                                  <a:moveTo>
                                    <a:pt x="0" y="40"/>
                                  </a:moveTo>
                                  <a:lnTo>
                                    <a:pt x="0" y="40"/>
                                  </a:lnTo>
                                  <a:lnTo>
                                    <a:pt x="0" y="27"/>
                                  </a:lnTo>
                                  <a:cubicBezTo>
                                    <a:pt x="13" y="26"/>
                                    <a:pt x="22" y="24"/>
                                    <a:pt x="27" y="21"/>
                                  </a:cubicBezTo>
                                  <a:cubicBezTo>
                                    <a:pt x="32" y="18"/>
                                    <a:pt x="35" y="11"/>
                                    <a:pt x="38" y="0"/>
                                  </a:cubicBezTo>
                                  <a:lnTo>
                                    <a:pt x="52" y="0"/>
                                  </a:lnTo>
                                  <a:lnTo>
                                    <a:pt x="52" y="140"/>
                                  </a:lnTo>
                                  <a:lnTo>
                                    <a:pt x="33" y="140"/>
                                  </a:lnTo>
                                  <a:lnTo>
                                    <a:pt x="33" y="40"/>
                                  </a:lnTo>
                                  <a:lnTo>
                                    <a:pt x="0" y="4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37" name="Freeform 594"/>
                          <wps:cNvSpPr>
                            <a:spLocks noEditPoints="1"/>
                          </wps:cNvSpPr>
                          <wps:spPr bwMode="auto">
                            <a:xfrm>
                              <a:off x="6583" y="2998"/>
                              <a:ext cx="76" cy="115"/>
                            </a:xfrm>
                            <a:custGeom>
                              <a:avLst/>
                              <a:gdLst>
                                <a:gd name="T0" fmla="*/ 20 w 96"/>
                                <a:gd name="T1" fmla="*/ 107 h 145"/>
                                <a:gd name="T2" fmla="*/ 20 w 96"/>
                                <a:gd name="T3" fmla="*/ 107 h 145"/>
                                <a:gd name="T4" fmla="*/ 31 w 96"/>
                                <a:gd name="T5" fmla="*/ 128 h 145"/>
                                <a:gd name="T6" fmla="*/ 44 w 96"/>
                                <a:gd name="T7" fmla="*/ 131 h 145"/>
                                <a:gd name="T8" fmla="*/ 65 w 96"/>
                                <a:gd name="T9" fmla="*/ 120 h 145"/>
                                <a:gd name="T10" fmla="*/ 78 w 96"/>
                                <a:gd name="T11" fmla="*/ 77 h 145"/>
                                <a:gd name="T12" fmla="*/ 63 w 96"/>
                                <a:gd name="T13" fmla="*/ 90 h 145"/>
                                <a:gd name="T14" fmla="*/ 45 w 96"/>
                                <a:gd name="T15" fmla="*/ 94 h 145"/>
                                <a:gd name="T16" fmla="*/ 12 w 96"/>
                                <a:gd name="T17" fmla="*/ 81 h 145"/>
                                <a:gd name="T18" fmla="*/ 0 w 96"/>
                                <a:gd name="T19" fmla="*/ 48 h 145"/>
                                <a:gd name="T20" fmla="*/ 12 w 96"/>
                                <a:gd name="T21" fmla="*/ 15 h 145"/>
                                <a:gd name="T22" fmla="*/ 47 w 96"/>
                                <a:gd name="T23" fmla="*/ 0 h 145"/>
                                <a:gd name="T24" fmla="*/ 89 w 96"/>
                                <a:gd name="T25" fmla="*/ 28 h 145"/>
                                <a:gd name="T26" fmla="*/ 96 w 96"/>
                                <a:gd name="T27" fmla="*/ 66 h 145"/>
                                <a:gd name="T28" fmla="*/ 88 w 96"/>
                                <a:gd name="T29" fmla="*/ 112 h 145"/>
                                <a:gd name="T30" fmla="*/ 44 w 96"/>
                                <a:gd name="T31" fmla="*/ 145 h 145"/>
                                <a:gd name="T32" fmla="*/ 13 w 96"/>
                                <a:gd name="T33" fmla="*/ 135 h 145"/>
                                <a:gd name="T34" fmla="*/ 2 w 96"/>
                                <a:gd name="T35" fmla="*/ 107 h 145"/>
                                <a:gd name="T36" fmla="*/ 20 w 96"/>
                                <a:gd name="T37" fmla="*/ 107 h 145"/>
                                <a:gd name="T38" fmla="*/ 47 w 96"/>
                                <a:gd name="T39" fmla="*/ 78 h 145"/>
                                <a:gd name="T40" fmla="*/ 47 w 96"/>
                                <a:gd name="T41" fmla="*/ 78 h 145"/>
                                <a:gd name="T42" fmla="*/ 66 w 96"/>
                                <a:gd name="T43" fmla="*/ 71 h 145"/>
                                <a:gd name="T44" fmla="*/ 75 w 96"/>
                                <a:gd name="T45" fmla="*/ 47 h 145"/>
                                <a:gd name="T46" fmla="*/ 67 w 96"/>
                                <a:gd name="T47" fmla="*/ 24 h 145"/>
                                <a:gd name="T48" fmla="*/ 47 w 96"/>
                                <a:gd name="T49" fmla="*/ 16 h 145"/>
                                <a:gd name="T50" fmla="*/ 27 w 96"/>
                                <a:gd name="T51" fmla="*/ 25 h 145"/>
                                <a:gd name="T52" fmla="*/ 19 w 96"/>
                                <a:gd name="T53" fmla="*/ 48 h 145"/>
                                <a:gd name="T54" fmla="*/ 26 w 96"/>
                                <a:gd name="T55" fmla="*/ 70 h 145"/>
                                <a:gd name="T56" fmla="*/ 47 w 96"/>
                                <a:gd name="T57" fmla="*/ 78 h 145"/>
                                <a:gd name="T58" fmla="*/ 47 w 96"/>
                                <a:gd name="T59" fmla="*/ 7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96" h="145">
                                  <a:moveTo>
                                    <a:pt x="20" y="107"/>
                                  </a:moveTo>
                                  <a:lnTo>
                                    <a:pt x="20" y="107"/>
                                  </a:lnTo>
                                  <a:cubicBezTo>
                                    <a:pt x="21" y="117"/>
                                    <a:pt x="24" y="124"/>
                                    <a:pt x="31" y="128"/>
                                  </a:cubicBezTo>
                                  <a:cubicBezTo>
                                    <a:pt x="35" y="130"/>
                                    <a:pt x="39" y="131"/>
                                    <a:pt x="44" y="131"/>
                                  </a:cubicBezTo>
                                  <a:cubicBezTo>
                                    <a:pt x="52" y="131"/>
                                    <a:pt x="59" y="127"/>
                                    <a:pt x="65" y="120"/>
                                  </a:cubicBezTo>
                                  <a:cubicBezTo>
                                    <a:pt x="71" y="113"/>
                                    <a:pt x="76" y="99"/>
                                    <a:pt x="78" y="77"/>
                                  </a:cubicBezTo>
                                  <a:cubicBezTo>
                                    <a:pt x="74" y="83"/>
                                    <a:pt x="69" y="88"/>
                                    <a:pt x="63" y="90"/>
                                  </a:cubicBezTo>
                                  <a:cubicBezTo>
                                    <a:pt x="58" y="93"/>
                                    <a:pt x="51" y="94"/>
                                    <a:pt x="45" y="94"/>
                                  </a:cubicBezTo>
                                  <a:cubicBezTo>
                                    <a:pt x="31" y="94"/>
                                    <a:pt x="20" y="90"/>
                                    <a:pt x="12" y="81"/>
                                  </a:cubicBezTo>
                                  <a:cubicBezTo>
                                    <a:pt x="4" y="73"/>
                                    <a:pt x="0" y="62"/>
                                    <a:pt x="0" y="48"/>
                                  </a:cubicBezTo>
                                  <a:cubicBezTo>
                                    <a:pt x="0" y="36"/>
                                    <a:pt x="4" y="24"/>
                                    <a:pt x="12" y="15"/>
                                  </a:cubicBezTo>
                                  <a:cubicBezTo>
                                    <a:pt x="20" y="5"/>
                                    <a:pt x="32" y="0"/>
                                    <a:pt x="47" y="0"/>
                                  </a:cubicBezTo>
                                  <a:cubicBezTo>
                                    <a:pt x="67" y="0"/>
                                    <a:pt x="82" y="9"/>
                                    <a:pt x="89" y="28"/>
                                  </a:cubicBezTo>
                                  <a:cubicBezTo>
                                    <a:pt x="94" y="38"/>
                                    <a:pt x="96" y="51"/>
                                    <a:pt x="96" y="66"/>
                                  </a:cubicBezTo>
                                  <a:cubicBezTo>
                                    <a:pt x="96" y="83"/>
                                    <a:pt x="93" y="99"/>
                                    <a:pt x="88" y="112"/>
                                  </a:cubicBezTo>
                                  <a:cubicBezTo>
                                    <a:pt x="80" y="134"/>
                                    <a:pt x="65" y="145"/>
                                    <a:pt x="44" y="145"/>
                                  </a:cubicBezTo>
                                  <a:cubicBezTo>
                                    <a:pt x="31" y="145"/>
                                    <a:pt x="20" y="142"/>
                                    <a:pt x="13" y="135"/>
                                  </a:cubicBezTo>
                                  <a:cubicBezTo>
                                    <a:pt x="6" y="127"/>
                                    <a:pt x="2" y="118"/>
                                    <a:pt x="2" y="107"/>
                                  </a:cubicBezTo>
                                  <a:lnTo>
                                    <a:pt x="20" y="107"/>
                                  </a:lnTo>
                                  <a:close/>
                                  <a:moveTo>
                                    <a:pt x="47" y="78"/>
                                  </a:moveTo>
                                  <a:lnTo>
                                    <a:pt x="47" y="78"/>
                                  </a:lnTo>
                                  <a:cubicBezTo>
                                    <a:pt x="54" y="78"/>
                                    <a:pt x="60" y="76"/>
                                    <a:pt x="66" y="71"/>
                                  </a:cubicBezTo>
                                  <a:cubicBezTo>
                                    <a:pt x="72" y="67"/>
                                    <a:pt x="75" y="59"/>
                                    <a:pt x="75" y="47"/>
                                  </a:cubicBezTo>
                                  <a:cubicBezTo>
                                    <a:pt x="75" y="37"/>
                                    <a:pt x="72" y="29"/>
                                    <a:pt x="67" y="24"/>
                                  </a:cubicBezTo>
                                  <a:cubicBezTo>
                                    <a:pt x="62" y="19"/>
                                    <a:pt x="55" y="16"/>
                                    <a:pt x="47" y="16"/>
                                  </a:cubicBezTo>
                                  <a:cubicBezTo>
                                    <a:pt x="39" y="16"/>
                                    <a:pt x="32" y="19"/>
                                    <a:pt x="27" y="25"/>
                                  </a:cubicBezTo>
                                  <a:cubicBezTo>
                                    <a:pt x="21" y="31"/>
                                    <a:pt x="19" y="39"/>
                                    <a:pt x="19" y="48"/>
                                  </a:cubicBezTo>
                                  <a:cubicBezTo>
                                    <a:pt x="19" y="57"/>
                                    <a:pt x="21" y="65"/>
                                    <a:pt x="26" y="70"/>
                                  </a:cubicBezTo>
                                  <a:cubicBezTo>
                                    <a:pt x="30" y="76"/>
                                    <a:pt x="37" y="78"/>
                                    <a:pt x="47" y="78"/>
                                  </a:cubicBezTo>
                                  <a:lnTo>
                                    <a:pt x="47" y="7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38" name="Freeform 595"/>
                          <wps:cNvSpPr>
                            <a:spLocks/>
                          </wps:cNvSpPr>
                          <wps:spPr bwMode="auto">
                            <a:xfrm>
                              <a:off x="6681" y="3093"/>
                              <a:ext cx="16" cy="40"/>
                            </a:xfrm>
                            <a:custGeom>
                              <a:avLst/>
                              <a:gdLst>
                                <a:gd name="T0" fmla="*/ 0 w 21"/>
                                <a:gd name="T1" fmla="*/ 42 h 51"/>
                                <a:gd name="T2" fmla="*/ 0 w 21"/>
                                <a:gd name="T3" fmla="*/ 42 h 51"/>
                                <a:gd name="T4" fmla="*/ 9 w 21"/>
                                <a:gd name="T5" fmla="*/ 33 h 51"/>
                                <a:gd name="T6" fmla="*/ 11 w 21"/>
                                <a:gd name="T7" fmla="*/ 24 h 51"/>
                                <a:gd name="T8" fmla="*/ 11 w 21"/>
                                <a:gd name="T9" fmla="*/ 23 h 51"/>
                                <a:gd name="T10" fmla="*/ 11 w 21"/>
                                <a:gd name="T11" fmla="*/ 21 h 51"/>
                                <a:gd name="T12" fmla="*/ 0 w 21"/>
                                <a:gd name="T13" fmla="*/ 21 h 51"/>
                                <a:gd name="T14" fmla="*/ 0 w 21"/>
                                <a:gd name="T15" fmla="*/ 0 h 51"/>
                                <a:gd name="T16" fmla="*/ 21 w 21"/>
                                <a:gd name="T17" fmla="*/ 0 h 51"/>
                                <a:gd name="T18" fmla="*/ 21 w 21"/>
                                <a:gd name="T19" fmla="*/ 20 h 51"/>
                                <a:gd name="T20" fmla="*/ 16 w 21"/>
                                <a:gd name="T21" fmla="*/ 40 h 51"/>
                                <a:gd name="T22" fmla="*/ 0 w 21"/>
                                <a:gd name="T23" fmla="*/ 51 h 51"/>
                                <a:gd name="T24" fmla="*/ 0 w 21"/>
                                <a:gd name="T25" fmla="*/ 42 h 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1" h="51">
                                  <a:moveTo>
                                    <a:pt x="0" y="42"/>
                                  </a:moveTo>
                                  <a:lnTo>
                                    <a:pt x="0" y="42"/>
                                  </a:lnTo>
                                  <a:cubicBezTo>
                                    <a:pt x="4" y="41"/>
                                    <a:pt x="8" y="38"/>
                                    <a:pt x="9" y="33"/>
                                  </a:cubicBezTo>
                                  <a:cubicBezTo>
                                    <a:pt x="10" y="30"/>
                                    <a:pt x="11" y="27"/>
                                    <a:pt x="11" y="24"/>
                                  </a:cubicBezTo>
                                  <a:cubicBezTo>
                                    <a:pt x="11" y="23"/>
                                    <a:pt x="11" y="23"/>
                                    <a:pt x="11" y="23"/>
                                  </a:cubicBezTo>
                                  <a:cubicBezTo>
                                    <a:pt x="11" y="22"/>
                                    <a:pt x="11" y="22"/>
                                    <a:pt x="11" y="21"/>
                                  </a:cubicBezTo>
                                  <a:lnTo>
                                    <a:pt x="0" y="21"/>
                                  </a:lnTo>
                                  <a:lnTo>
                                    <a:pt x="0" y="0"/>
                                  </a:lnTo>
                                  <a:lnTo>
                                    <a:pt x="21" y="0"/>
                                  </a:lnTo>
                                  <a:lnTo>
                                    <a:pt x="21" y="20"/>
                                  </a:lnTo>
                                  <a:cubicBezTo>
                                    <a:pt x="21" y="28"/>
                                    <a:pt x="19" y="35"/>
                                    <a:pt x="16" y="40"/>
                                  </a:cubicBezTo>
                                  <a:cubicBezTo>
                                    <a:pt x="13" y="46"/>
                                    <a:pt x="8" y="50"/>
                                    <a:pt x="0" y="51"/>
                                  </a:cubicBezTo>
                                  <a:lnTo>
                                    <a:pt x="0" y="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39" name="Freeform 596"/>
                          <wps:cNvSpPr>
                            <a:spLocks/>
                          </wps:cNvSpPr>
                          <wps:spPr bwMode="auto">
                            <a:xfrm>
                              <a:off x="6761" y="2998"/>
                              <a:ext cx="77" cy="115"/>
                            </a:xfrm>
                            <a:custGeom>
                              <a:avLst/>
                              <a:gdLst>
                                <a:gd name="T0" fmla="*/ 47 w 98"/>
                                <a:gd name="T1" fmla="*/ 145 h 145"/>
                                <a:gd name="T2" fmla="*/ 47 w 98"/>
                                <a:gd name="T3" fmla="*/ 145 h 145"/>
                                <a:gd name="T4" fmla="*/ 11 w 98"/>
                                <a:gd name="T5" fmla="*/ 132 h 145"/>
                                <a:gd name="T6" fmla="*/ 0 w 98"/>
                                <a:gd name="T7" fmla="*/ 98 h 145"/>
                                <a:gd name="T8" fmla="*/ 18 w 98"/>
                                <a:gd name="T9" fmla="*/ 98 h 145"/>
                                <a:gd name="T10" fmla="*/ 23 w 98"/>
                                <a:gd name="T11" fmla="*/ 118 h 145"/>
                                <a:gd name="T12" fmla="*/ 48 w 98"/>
                                <a:gd name="T13" fmla="*/ 129 h 145"/>
                                <a:gd name="T14" fmla="*/ 71 w 98"/>
                                <a:gd name="T15" fmla="*/ 122 h 145"/>
                                <a:gd name="T16" fmla="*/ 79 w 98"/>
                                <a:gd name="T17" fmla="*/ 102 h 145"/>
                                <a:gd name="T18" fmla="*/ 70 w 98"/>
                                <a:gd name="T19" fmla="*/ 82 h 145"/>
                                <a:gd name="T20" fmla="*/ 46 w 98"/>
                                <a:gd name="T21" fmla="*/ 76 h 145"/>
                                <a:gd name="T22" fmla="*/ 42 w 98"/>
                                <a:gd name="T23" fmla="*/ 76 h 145"/>
                                <a:gd name="T24" fmla="*/ 38 w 98"/>
                                <a:gd name="T25" fmla="*/ 76 h 145"/>
                                <a:gd name="T26" fmla="*/ 38 w 98"/>
                                <a:gd name="T27" fmla="*/ 61 h 145"/>
                                <a:gd name="T28" fmla="*/ 43 w 98"/>
                                <a:gd name="T29" fmla="*/ 61 h 145"/>
                                <a:gd name="T30" fmla="*/ 47 w 98"/>
                                <a:gd name="T31" fmla="*/ 61 h 145"/>
                                <a:gd name="T32" fmla="*/ 63 w 98"/>
                                <a:gd name="T33" fmla="*/ 58 h 145"/>
                                <a:gd name="T34" fmla="*/ 75 w 98"/>
                                <a:gd name="T35" fmla="*/ 38 h 145"/>
                                <a:gd name="T36" fmla="*/ 67 w 98"/>
                                <a:gd name="T37" fmla="*/ 22 h 145"/>
                                <a:gd name="T38" fmla="*/ 50 w 98"/>
                                <a:gd name="T39" fmla="*/ 16 h 145"/>
                                <a:gd name="T40" fmla="*/ 25 w 98"/>
                                <a:gd name="T41" fmla="*/ 28 h 145"/>
                                <a:gd name="T42" fmla="*/ 21 w 98"/>
                                <a:gd name="T43" fmla="*/ 47 h 145"/>
                                <a:gd name="T44" fmla="*/ 3 w 98"/>
                                <a:gd name="T45" fmla="*/ 47 h 145"/>
                                <a:gd name="T46" fmla="*/ 10 w 98"/>
                                <a:gd name="T47" fmla="*/ 20 h 145"/>
                                <a:gd name="T48" fmla="*/ 48 w 98"/>
                                <a:gd name="T49" fmla="*/ 0 h 145"/>
                                <a:gd name="T50" fmla="*/ 81 w 98"/>
                                <a:gd name="T51" fmla="*/ 10 h 145"/>
                                <a:gd name="T52" fmla="*/ 93 w 98"/>
                                <a:gd name="T53" fmla="*/ 38 h 145"/>
                                <a:gd name="T54" fmla="*/ 86 w 98"/>
                                <a:gd name="T55" fmla="*/ 59 h 145"/>
                                <a:gd name="T56" fmla="*/ 75 w 98"/>
                                <a:gd name="T57" fmla="*/ 66 h 145"/>
                                <a:gd name="T58" fmla="*/ 92 w 98"/>
                                <a:gd name="T59" fmla="*/ 78 h 145"/>
                                <a:gd name="T60" fmla="*/ 98 w 98"/>
                                <a:gd name="T61" fmla="*/ 100 h 145"/>
                                <a:gd name="T62" fmla="*/ 85 w 98"/>
                                <a:gd name="T63" fmla="*/ 133 h 145"/>
                                <a:gd name="T64" fmla="*/ 47 w 98"/>
                                <a:gd name="T65" fmla="*/ 145 h 145"/>
                                <a:gd name="T66" fmla="*/ 47 w 98"/>
                                <a:gd name="T67" fmla="*/ 145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98" h="145">
                                  <a:moveTo>
                                    <a:pt x="47" y="145"/>
                                  </a:moveTo>
                                  <a:lnTo>
                                    <a:pt x="47" y="145"/>
                                  </a:lnTo>
                                  <a:cubicBezTo>
                                    <a:pt x="31" y="145"/>
                                    <a:pt x="18" y="141"/>
                                    <a:pt x="11" y="132"/>
                                  </a:cubicBezTo>
                                  <a:cubicBezTo>
                                    <a:pt x="3" y="122"/>
                                    <a:pt x="0" y="111"/>
                                    <a:pt x="0" y="98"/>
                                  </a:cubicBezTo>
                                  <a:lnTo>
                                    <a:pt x="18" y="98"/>
                                  </a:lnTo>
                                  <a:cubicBezTo>
                                    <a:pt x="19" y="107"/>
                                    <a:pt x="21" y="114"/>
                                    <a:pt x="23" y="118"/>
                                  </a:cubicBezTo>
                                  <a:cubicBezTo>
                                    <a:pt x="28" y="125"/>
                                    <a:pt x="36" y="129"/>
                                    <a:pt x="48" y="129"/>
                                  </a:cubicBezTo>
                                  <a:cubicBezTo>
                                    <a:pt x="58" y="129"/>
                                    <a:pt x="65" y="127"/>
                                    <a:pt x="71" y="122"/>
                                  </a:cubicBezTo>
                                  <a:cubicBezTo>
                                    <a:pt x="76" y="117"/>
                                    <a:pt x="79" y="110"/>
                                    <a:pt x="79" y="102"/>
                                  </a:cubicBezTo>
                                  <a:cubicBezTo>
                                    <a:pt x="79" y="93"/>
                                    <a:pt x="76" y="86"/>
                                    <a:pt x="70" y="82"/>
                                  </a:cubicBezTo>
                                  <a:cubicBezTo>
                                    <a:pt x="64" y="78"/>
                                    <a:pt x="56" y="76"/>
                                    <a:pt x="46" y="76"/>
                                  </a:cubicBezTo>
                                  <a:cubicBezTo>
                                    <a:pt x="44" y="76"/>
                                    <a:pt x="43" y="76"/>
                                    <a:pt x="42" y="76"/>
                                  </a:cubicBezTo>
                                  <a:cubicBezTo>
                                    <a:pt x="41" y="76"/>
                                    <a:pt x="39" y="76"/>
                                    <a:pt x="38" y="76"/>
                                  </a:cubicBezTo>
                                  <a:lnTo>
                                    <a:pt x="38" y="61"/>
                                  </a:lnTo>
                                  <a:cubicBezTo>
                                    <a:pt x="40" y="61"/>
                                    <a:pt x="42" y="61"/>
                                    <a:pt x="43" y="61"/>
                                  </a:cubicBezTo>
                                  <a:cubicBezTo>
                                    <a:pt x="44" y="61"/>
                                    <a:pt x="45" y="61"/>
                                    <a:pt x="47" y="61"/>
                                  </a:cubicBezTo>
                                  <a:cubicBezTo>
                                    <a:pt x="54" y="61"/>
                                    <a:pt x="59" y="60"/>
                                    <a:pt x="63" y="58"/>
                                  </a:cubicBezTo>
                                  <a:cubicBezTo>
                                    <a:pt x="71" y="54"/>
                                    <a:pt x="75" y="48"/>
                                    <a:pt x="75" y="38"/>
                                  </a:cubicBezTo>
                                  <a:cubicBezTo>
                                    <a:pt x="75" y="31"/>
                                    <a:pt x="72" y="26"/>
                                    <a:pt x="67" y="22"/>
                                  </a:cubicBezTo>
                                  <a:cubicBezTo>
                                    <a:pt x="62" y="18"/>
                                    <a:pt x="56" y="16"/>
                                    <a:pt x="50" y="16"/>
                                  </a:cubicBezTo>
                                  <a:cubicBezTo>
                                    <a:pt x="38" y="16"/>
                                    <a:pt x="30" y="20"/>
                                    <a:pt x="25" y="28"/>
                                  </a:cubicBezTo>
                                  <a:cubicBezTo>
                                    <a:pt x="23" y="32"/>
                                    <a:pt x="21" y="39"/>
                                    <a:pt x="21" y="47"/>
                                  </a:cubicBezTo>
                                  <a:lnTo>
                                    <a:pt x="3" y="47"/>
                                  </a:lnTo>
                                  <a:cubicBezTo>
                                    <a:pt x="3" y="36"/>
                                    <a:pt x="5" y="27"/>
                                    <a:pt x="10" y="20"/>
                                  </a:cubicBezTo>
                                  <a:cubicBezTo>
                                    <a:pt x="17" y="7"/>
                                    <a:pt x="29" y="0"/>
                                    <a:pt x="48" y="0"/>
                                  </a:cubicBezTo>
                                  <a:cubicBezTo>
                                    <a:pt x="62" y="0"/>
                                    <a:pt x="73" y="3"/>
                                    <a:pt x="81" y="10"/>
                                  </a:cubicBezTo>
                                  <a:cubicBezTo>
                                    <a:pt x="89" y="16"/>
                                    <a:pt x="93" y="25"/>
                                    <a:pt x="93" y="38"/>
                                  </a:cubicBezTo>
                                  <a:cubicBezTo>
                                    <a:pt x="93" y="46"/>
                                    <a:pt x="91" y="53"/>
                                    <a:pt x="86" y="59"/>
                                  </a:cubicBezTo>
                                  <a:cubicBezTo>
                                    <a:pt x="83" y="62"/>
                                    <a:pt x="79" y="65"/>
                                    <a:pt x="75" y="66"/>
                                  </a:cubicBezTo>
                                  <a:cubicBezTo>
                                    <a:pt x="82" y="69"/>
                                    <a:pt x="88" y="72"/>
                                    <a:pt x="92" y="78"/>
                                  </a:cubicBezTo>
                                  <a:cubicBezTo>
                                    <a:pt x="96" y="84"/>
                                    <a:pt x="98" y="91"/>
                                    <a:pt x="98" y="100"/>
                                  </a:cubicBezTo>
                                  <a:cubicBezTo>
                                    <a:pt x="98" y="113"/>
                                    <a:pt x="94" y="124"/>
                                    <a:pt x="85" y="133"/>
                                  </a:cubicBezTo>
                                  <a:cubicBezTo>
                                    <a:pt x="76" y="141"/>
                                    <a:pt x="64" y="145"/>
                                    <a:pt x="47" y="145"/>
                                  </a:cubicBezTo>
                                  <a:lnTo>
                                    <a:pt x="47" y="145"/>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40" name="Freeform 597"/>
                          <wps:cNvSpPr>
                            <a:spLocks noEditPoints="1"/>
                          </wps:cNvSpPr>
                          <wps:spPr bwMode="auto">
                            <a:xfrm>
                              <a:off x="6852" y="2998"/>
                              <a:ext cx="76" cy="115"/>
                            </a:xfrm>
                            <a:custGeom>
                              <a:avLst/>
                              <a:gdLst>
                                <a:gd name="T0" fmla="*/ 52 w 97"/>
                                <a:gd name="T1" fmla="*/ 0 h 145"/>
                                <a:gd name="T2" fmla="*/ 52 w 97"/>
                                <a:gd name="T3" fmla="*/ 0 h 145"/>
                                <a:gd name="T4" fmla="*/ 85 w 97"/>
                                <a:gd name="T5" fmla="*/ 12 h 145"/>
                                <a:gd name="T6" fmla="*/ 94 w 97"/>
                                <a:gd name="T7" fmla="*/ 37 h 145"/>
                                <a:gd name="T8" fmla="*/ 76 w 97"/>
                                <a:gd name="T9" fmla="*/ 37 h 145"/>
                                <a:gd name="T10" fmla="*/ 71 w 97"/>
                                <a:gd name="T11" fmla="*/ 24 h 145"/>
                                <a:gd name="T12" fmla="*/ 52 w 97"/>
                                <a:gd name="T13" fmla="*/ 15 h 145"/>
                                <a:gd name="T14" fmla="*/ 28 w 97"/>
                                <a:gd name="T15" fmla="*/ 29 h 145"/>
                                <a:gd name="T16" fmla="*/ 19 w 97"/>
                                <a:gd name="T17" fmla="*/ 68 h 145"/>
                                <a:gd name="T18" fmla="*/ 34 w 97"/>
                                <a:gd name="T19" fmla="*/ 55 h 145"/>
                                <a:gd name="T20" fmla="*/ 53 w 97"/>
                                <a:gd name="T21" fmla="*/ 51 h 145"/>
                                <a:gd name="T22" fmla="*/ 84 w 97"/>
                                <a:gd name="T23" fmla="*/ 62 h 145"/>
                                <a:gd name="T24" fmla="*/ 97 w 97"/>
                                <a:gd name="T25" fmla="*/ 96 h 145"/>
                                <a:gd name="T26" fmla="*/ 85 w 97"/>
                                <a:gd name="T27" fmla="*/ 130 h 145"/>
                                <a:gd name="T28" fmla="*/ 49 w 97"/>
                                <a:gd name="T29" fmla="*/ 145 h 145"/>
                                <a:gd name="T30" fmla="*/ 15 w 97"/>
                                <a:gd name="T31" fmla="*/ 130 h 145"/>
                                <a:gd name="T32" fmla="*/ 0 w 97"/>
                                <a:gd name="T33" fmla="*/ 79 h 145"/>
                                <a:gd name="T34" fmla="*/ 7 w 97"/>
                                <a:gd name="T35" fmla="*/ 35 h 145"/>
                                <a:gd name="T36" fmla="*/ 52 w 97"/>
                                <a:gd name="T37" fmla="*/ 0 h 145"/>
                                <a:gd name="T38" fmla="*/ 52 w 97"/>
                                <a:gd name="T39" fmla="*/ 0 h 145"/>
                                <a:gd name="T40" fmla="*/ 50 w 97"/>
                                <a:gd name="T41" fmla="*/ 129 h 145"/>
                                <a:gd name="T42" fmla="*/ 50 w 97"/>
                                <a:gd name="T43" fmla="*/ 129 h 145"/>
                                <a:gd name="T44" fmla="*/ 71 w 97"/>
                                <a:gd name="T45" fmla="*/ 120 h 145"/>
                                <a:gd name="T46" fmla="*/ 78 w 97"/>
                                <a:gd name="T47" fmla="*/ 98 h 145"/>
                                <a:gd name="T48" fmla="*/ 72 w 97"/>
                                <a:gd name="T49" fmla="*/ 77 h 145"/>
                                <a:gd name="T50" fmla="*/ 50 w 97"/>
                                <a:gd name="T51" fmla="*/ 67 h 145"/>
                                <a:gd name="T52" fmla="*/ 29 w 97"/>
                                <a:gd name="T53" fmla="*/ 75 h 145"/>
                                <a:gd name="T54" fmla="*/ 21 w 97"/>
                                <a:gd name="T55" fmla="*/ 98 h 145"/>
                                <a:gd name="T56" fmla="*/ 29 w 97"/>
                                <a:gd name="T57" fmla="*/ 120 h 145"/>
                                <a:gd name="T58" fmla="*/ 50 w 97"/>
                                <a:gd name="T59" fmla="*/ 129 h 145"/>
                                <a:gd name="T60" fmla="*/ 50 w 97"/>
                                <a:gd name="T61"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97" h="145">
                                  <a:moveTo>
                                    <a:pt x="52" y="0"/>
                                  </a:moveTo>
                                  <a:lnTo>
                                    <a:pt x="52" y="0"/>
                                  </a:lnTo>
                                  <a:cubicBezTo>
                                    <a:pt x="68" y="0"/>
                                    <a:pt x="78" y="4"/>
                                    <a:pt x="85" y="12"/>
                                  </a:cubicBezTo>
                                  <a:cubicBezTo>
                                    <a:pt x="91" y="20"/>
                                    <a:pt x="94" y="29"/>
                                    <a:pt x="94" y="37"/>
                                  </a:cubicBezTo>
                                  <a:lnTo>
                                    <a:pt x="76" y="37"/>
                                  </a:lnTo>
                                  <a:cubicBezTo>
                                    <a:pt x="75" y="32"/>
                                    <a:pt x="74" y="27"/>
                                    <a:pt x="71" y="24"/>
                                  </a:cubicBezTo>
                                  <a:cubicBezTo>
                                    <a:pt x="67" y="18"/>
                                    <a:pt x="61" y="15"/>
                                    <a:pt x="52" y="15"/>
                                  </a:cubicBezTo>
                                  <a:cubicBezTo>
                                    <a:pt x="42" y="15"/>
                                    <a:pt x="34" y="20"/>
                                    <a:pt x="28" y="29"/>
                                  </a:cubicBezTo>
                                  <a:cubicBezTo>
                                    <a:pt x="22" y="38"/>
                                    <a:pt x="19" y="51"/>
                                    <a:pt x="19" y="68"/>
                                  </a:cubicBezTo>
                                  <a:cubicBezTo>
                                    <a:pt x="23" y="62"/>
                                    <a:pt x="28" y="58"/>
                                    <a:pt x="34" y="55"/>
                                  </a:cubicBezTo>
                                  <a:cubicBezTo>
                                    <a:pt x="40" y="52"/>
                                    <a:pt x="46" y="51"/>
                                    <a:pt x="53" y="51"/>
                                  </a:cubicBezTo>
                                  <a:cubicBezTo>
                                    <a:pt x="65" y="51"/>
                                    <a:pt x="75" y="55"/>
                                    <a:pt x="84" y="62"/>
                                  </a:cubicBezTo>
                                  <a:cubicBezTo>
                                    <a:pt x="93" y="70"/>
                                    <a:pt x="97" y="81"/>
                                    <a:pt x="97" y="96"/>
                                  </a:cubicBezTo>
                                  <a:cubicBezTo>
                                    <a:pt x="97" y="109"/>
                                    <a:pt x="93" y="120"/>
                                    <a:pt x="85" y="130"/>
                                  </a:cubicBezTo>
                                  <a:cubicBezTo>
                                    <a:pt x="76" y="140"/>
                                    <a:pt x="64" y="145"/>
                                    <a:pt x="49" y="145"/>
                                  </a:cubicBezTo>
                                  <a:cubicBezTo>
                                    <a:pt x="36" y="145"/>
                                    <a:pt x="24" y="140"/>
                                    <a:pt x="15" y="130"/>
                                  </a:cubicBezTo>
                                  <a:cubicBezTo>
                                    <a:pt x="5" y="120"/>
                                    <a:pt x="0" y="103"/>
                                    <a:pt x="0" y="79"/>
                                  </a:cubicBezTo>
                                  <a:cubicBezTo>
                                    <a:pt x="0" y="62"/>
                                    <a:pt x="2" y="47"/>
                                    <a:pt x="7" y="35"/>
                                  </a:cubicBezTo>
                                  <a:cubicBezTo>
                                    <a:pt x="15" y="11"/>
                                    <a:pt x="30" y="0"/>
                                    <a:pt x="52" y="0"/>
                                  </a:cubicBezTo>
                                  <a:lnTo>
                                    <a:pt x="52" y="0"/>
                                  </a:lnTo>
                                  <a:close/>
                                  <a:moveTo>
                                    <a:pt x="50" y="129"/>
                                  </a:moveTo>
                                  <a:lnTo>
                                    <a:pt x="50" y="129"/>
                                  </a:lnTo>
                                  <a:cubicBezTo>
                                    <a:pt x="60" y="129"/>
                                    <a:pt x="67" y="126"/>
                                    <a:pt x="71" y="120"/>
                                  </a:cubicBezTo>
                                  <a:cubicBezTo>
                                    <a:pt x="76" y="114"/>
                                    <a:pt x="78" y="106"/>
                                    <a:pt x="78" y="98"/>
                                  </a:cubicBezTo>
                                  <a:cubicBezTo>
                                    <a:pt x="78" y="90"/>
                                    <a:pt x="76" y="84"/>
                                    <a:pt x="72" y="77"/>
                                  </a:cubicBezTo>
                                  <a:cubicBezTo>
                                    <a:pt x="68" y="70"/>
                                    <a:pt x="60" y="67"/>
                                    <a:pt x="50" y="67"/>
                                  </a:cubicBezTo>
                                  <a:cubicBezTo>
                                    <a:pt x="42" y="67"/>
                                    <a:pt x="35" y="70"/>
                                    <a:pt x="29" y="75"/>
                                  </a:cubicBezTo>
                                  <a:cubicBezTo>
                                    <a:pt x="24" y="80"/>
                                    <a:pt x="21" y="87"/>
                                    <a:pt x="21" y="98"/>
                                  </a:cubicBezTo>
                                  <a:cubicBezTo>
                                    <a:pt x="21" y="107"/>
                                    <a:pt x="23" y="114"/>
                                    <a:pt x="29" y="120"/>
                                  </a:cubicBezTo>
                                  <a:cubicBezTo>
                                    <a:pt x="34" y="126"/>
                                    <a:pt x="41" y="129"/>
                                    <a:pt x="50" y="129"/>
                                  </a:cubicBezTo>
                                  <a:lnTo>
                                    <a:pt x="50"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41" name="Freeform 598"/>
                          <wps:cNvSpPr>
                            <a:spLocks/>
                          </wps:cNvSpPr>
                          <wps:spPr bwMode="auto">
                            <a:xfrm>
                              <a:off x="6949" y="3093"/>
                              <a:ext cx="16" cy="17"/>
                            </a:xfrm>
                            <a:custGeom>
                              <a:avLst/>
                              <a:gdLst>
                                <a:gd name="T0" fmla="*/ 0 w 20"/>
                                <a:gd name="T1" fmla="*/ 0 h 21"/>
                                <a:gd name="T2" fmla="*/ 0 w 20"/>
                                <a:gd name="T3" fmla="*/ 0 h 21"/>
                                <a:gd name="T4" fmla="*/ 20 w 20"/>
                                <a:gd name="T5" fmla="*/ 0 h 21"/>
                                <a:gd name="T6" fmla="*/ 20 w 20"/>
                                <a:gd name="T7" fmla="*/ 21 h 21"/>
                                <a:gd name="T8" fmla="*/ 0 w 20"/>
                                <a:gd name="T9" fmla="*/ 21 h 21"/>
                                <a:gd name="T10" fmla="*/ 0 w 20"/>
                                <a:gd name="T11" fmla="*/ 0 h 21"/>
                              </a:gdLst>
                              <a:ahLst/>
                              <a:cxnLst>
                                <a:cxn ang="0">
                                  <a:pos x="T0" y="T1"/>
                                </a:cxn>
                                <a:cxn ang="0">
                                  <a:pos x="T2" y="T3"/>
                                </a:cxn>
                                <a:cxn ang="0">
                                  <a:pos x="T4" y="T5"/>
                                </a:cxn>
                                <a:cxn ang="0">
                                  <a:pos x="T6" y="T7"/>
                                </a:cxn>
                                <a:cxn ang="0">
                                  <a:pos x="T8" y="T9"/>
                                </a:cxn>
                                <a:cxn ang="0">
                                  <a:pos x="T10" y="T11"/>
                                </a:cxn>
                              </a:cxnLst>
                              <a:rect l="0" t="0" r="r" b="b"/>
                              <a:pathLst>
                                <a:path w="20" h="21">
                                  <a:moveTo>
                                    <a:pt x="0" y="0"/>
                                  </a:moveTo>
                                  <a:lnTo>
                                    <a:pt x="0" y="0"/>
                                  </a:lnTo>
                                  <a:lnTo>
                                    <a:pt x="20" y="0"/>
                                  </a:lnTo>
                                  <a:lnTo>
                                    <a:pt x="20"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42" name="Freeform 599"/>
                          <wps:cNvSpPr>
                            <a:spLocks noEditPoints="1"/>
                          </wps:cNvSpPr>
                          <wps:spPr bwMode="auto">
                            <a:xfrm>
                              <a:off x="6985" y="2998"/>
                              <a:ext cx="77" cy="115"/>
                            </a:xfrm>
                            <a:custGeom>
                              <a:avLst/>
                              <a:gdLst>
                                <a:gd name="T0" fmla="*/ 48 w 98"/>
                                <a:gd name="T1" fmla="*/ 0 h 145"/>
                                <a:gd name="T2" fmla="*/ 48 w 98"/>
                                <a:gd name="T3" fmla="*/ 0 h 145"/>
                                <a:gd name="T4" fmla="*/ 88 w 98"/>
                                <a:gd name="T5" fmla="*/ 23 h 145"/>
                                <a:gd name="T6" fmla="*/ 98 w 98"/>
                                <a:gd name="T7" fmla="*/ 71 h 145"/>
                                <a:gd name="T8" fmla="*/ 89 w 98"/>
                                <a:gd name="T9" fmla="*/ 118 h 145"/>
                                <a:gd name="T10" fmla="*/ 48 w 98"/>
                                <a:gd name="T11" fmla="*/ 145 h 145"/>
                                <a:gd name="T12" fmla="*/ 10 w 98"/>
                                <a:gd name="T13" fmla="*/ 123 h 145"/>
                                <a:gd name="T14" fmla="*/ 0 w 98"/>
                                <a:gd name="T15" fmla="*/ 74 h 145"/>
                                <a:gd name="T16" fmla="*/ 6 w 98"/>
                                <a:gd name="T17" fmla="*/ 32 h 145"/>
                                <a:gd name="T18" fmla="*/ 48 w 98"/>
                                <a:gd name="T19" fmla="*/ 0 h 145"/>
                                <a:gd name="T20" fmla="*/ 48 w 98"/>
                                <a:gd name="T21" fmla="*/ 0 h 145"/>
                                <a:gd name="T22" fmla="*/ 48 w 98"/>
                                <a:gd name="T23" fmla="*/ 129 h 145"/>
                                <a:gd name="T24" fmla="*/ 48 w 98"/>
                                <a:gd name="T25" fmla="*/ 129 h 145"/>
                                <a:gd name="T26" fmla="*/ 70 w 98"/>
                                <a:gd name="T27" fmla="*/ 117 h 145"/>
                                <a:gd name="T28" fmla="*/ 78 w 98"/>
                                <a:gd name="T29" fmla="*/ 71 h 145"/>
                                <a:gd name="T30" fmla="*/ 73 w 98"/>
                                <a:gd name="T31" fmla="*/ 32 h 145"/>
                                <a:gd name="T32" fmla="*/ 50 w 98"/>
                                <a:gd name="T33" fmla="*/ 16 h 145"/>
                                <a:gd name="T34" fmla="*/ 27 w 98"/>
                                <a:gd name="T35" fmla="*/ 31 h 145"/>
                                <a:gd name="T36" fmla="*/ 19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8" y="0"/>
                                  </a:moveTo>
                                  <a:lnTo>
                                    <a:pt x="48" y="0"/>
                                  </a:lnTo>
                                  <a:cubicBezTo>
                                    <a:pt x="67" y="0"/>
                                    <a:pt x="80" y="8"/>
                                    <a:pt x="88" y="23"/>
                                  </a:cubicBezTo>
                                  <a:cubicBezTo>
                                    <a:pt x="94" y="34"/>
                                    <a:pt x="98" y="50"/>
                                    <a:pt x="98" y="71"/>
                                  </a:cubicBezTo>
                                  <a:cubicBezTo>
                                    <a:pt x="98" y="90"/>
                                    <a:pt x="95" y="106"/>
                                    <a:pt x="89" y="118"/>
                                  </a:cubicBezTo>
                                  <a:cubicBezTo>
                                    <a:pt x="81" y="136"/>
                                    <a:pt x="67" y="145"/>
                                    <a:pt x="48" y="145"/>
                                  </a:cubicBezTo>
                                  <a:cubicBezTo>
                                    <a:pt x="31" y="145"/>
                                    <a:pt x="19" y="138"/>
                                    <a:pt x="10" y="123"/>
                                  </a:cubicBezTo>
                                  <a:cubicBezTo>
                                    <a:pt x="4" y="111"/>
                                    <a:pt x="0" y="94"/>
                                    <a:pt x="0" y="74"/>
                                  </a:cubicBezTo>
                                  <a:cubicBezTo>
                                    <a:pt x="0" y="58"/>
                                    <a:pt x="2" y="44"/>
                                    <a:pt x="6" y="32"/>
                                  </a:cubicBezTo>
                                  <a:cubicBezTo>
                                    <a:pt x="14" y="11"/>
                                    <a:pt x="28" y="0"/>
                                    <a:pt x="48" y="0"/>
                                  </a:cubicBezTo>
                                  <a:lnTo>
                                    <a:pt x="48" y="0"/>
                                  </a:lnTo>
                                  <a:close/>
                                  <a:moveTo>
                                    <a:pt x="48" y="129"/>
                                  </a:moveTo>
                                  <a:lnTo>
                                    <a:pt x="48" y="129"/>
                                  </a:lnTo>
                                  <a:cubicBezTo>
                                    <a:pt x="57" y="129"/>
                                    <a:pt x="65" y="125"/>
                                    <a:pt x="70" y="117"/>
                                  </a:cubicBezTo>
                                  <a:cubicBezTo>
                                    <a:pt x="76" y="109"/>
                                    <a:pt x="78" y="94"/>
                                    <a:pt x="78" y="71"/>
                                  </a:cubicBezTo>
                                  <a:cubicBezTo>
                                    <a:pt x="78" y="55"/>
                                    <a:pt x="76" y="42"/>
                                    <a:pt x="73" y="32"/>
                                  </a:cubicBezTo>
                                  <a:cubicBezTo>
                                    <a:pt x="69" y="21"/>
                                    <a:pt x="61" y="16"/>
                                    <a:pt x="50" y="16"/>
                                  </a:cubicBezTo>
                                  <a:cubicBezTo>
                                    <a:pt x="39" y="16"/>
                                    <a:pt x="31" y="21"/>
                                    <a:pt x="27" y="31"/>
                                  </a:cubicBezTo>
                                  <a:cubicBezTo>
                                    <a:pt x="22" y="41"/>
                                    <a:pt x="19" y="55"/>
                                    <a:pt x="19" y="74"/>
                                  </a:cubicBezTo>
                                  <a:cubicBezTo>
                                    <a:pt x="19" y="89"/>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43" name="Freeform 600"/>
                          <wps:cNvSpPr>
                            <a:spLocks/>
                          </wps:cNvSpPr>
                          <wps:spPr bwMode="auto">
                            <a:xfrm>
                              <a:off x="7072" y="2998"/>
                              <a:ext cx="79" cy="115"/>
                            </a:xfrm>
                            <a:custGeom>
                              <a:avLst/>
                              <a:gdLst>
                                <a:gd name="T0" fmla="*/ 48 w 99"/>
                                <a:gd name="T1" fmla="*/ 145 h 145"/>
                                <a:gd name="T2" fmla="*/ 48 w 99"/>
                                <a:gd name="T3" fmla="*/ 145 h 145"/>
                                <a:gd name="T4" fmla="*/ 12 w 99"/>
                                <a:gd name="T5" fmla="*/ 132 h 145"/>
                                <a:gd name="T6" fmla="*/ 0 w 99"/>
                                <a:gd name="T7" fmla="*/ 98 h 145"/>
                                <a:gd name="T8" fmla="*/ 19 w 99"/>
                                <a:gd name="T9" fmla="*/ 98 h 145"/>
                                <a:gd name="T10" fmla="*/ 24 w 99"/>
                                <a:gd name="T11" fmla="*/ 118 h 145"/>
                                <a:gd name="T12" fmla="*/ 49 w 99"/>
                                <a:gd name="T13" fmla="*/ 129 h 145"/>
                                <a:gd name="T14" fmla="*/ 72 w 99"/>
                                <a:gd name="T15" fmla="*/ 122 h 145"/>
                                <a:gd name="T16" fmla="*/ 80 w 99"/>
                                <a:gd name="T17" fmla="*/ 102 h 145"/>
                                <a:gd name="T18" fmla="*/ 71 w 99"/>
                                <a:gd name="T19" fmla="*/ 82 h 145"/>
                                <a:gd name="T20" fmla="*/ 46 w 99"/>
                                <a:gd name="T21" fmla="*/ 76 h 145"/>
                                <a:gd name="T22" fmla="*/ 43 w 99"/>
                                <a:gd name="T23" fmla="*/ 76 h 145"/>
                                <a:gd name="T24" fmla="*/ 39 w 99"/>
                                <a:gd name="T25" fmla="*/ 76 h 145"/>
                                <a:gd name="T26" fmla="*/ 39 w 99"/>
                                <a:gd name="T27" fmla="*/ 61 h 145"/>
                                <a:gd name="T28" fmla="*/ 44 w 99"/>
                                <a:gd name="T29" fmla="*/ 61 h 145"/>
                                <a:gd name="T30" fmla="*/ 48 w 99"/>
                                <a:gd name="T31" fmla="*/ 61 h 145"/>
                                <a:gd name="T32" fmla="*/ 64 w 99"/>
                                <a:gd name="T33" fmla="*/ 58 h 145"/>
                                <a:gd name="T34" fmla="*/ 75 w 99"/>
                                <a:gd name="T35" fmla="*/ 38 h 145"/>
                                <a:gd name="T36" fmla="*/ 68 w 99"/>
                                <a:gd name="T37" fmla="*/ 22 h 145"/>
                                <a:gd name="T38" fmla="*/ 50 w 99"/>
                                <a:gd name="T39" fmla="*/ 16 h 145"/>
                                <a:gd name="T40" fmla="*/ 26 w 99"/>
                                <a:gd name="T41" fmla="*/ 28 h 145"/>
                                <a:gd name="T42" fmla="*/ 22 w 99"/>
                                <a:gd name="T43" fmla="*/ 47 h 145"/>
                                <a:gd name="T44" fmla="*/ 4 w 99"/>
                                <a:gd name="T45" fmla="*/ 47 h 145"/>
                                <a:gd name="T46" fmla="*/ 10 w 99"/>
                                <a:gd name="T47" fmla="*/ 20 h 145"/>
                                <a:gd name="T48" fmla="*/ 49 w 99"/>
                                <a:gd name="T49" fmla="*/ 0 h 145"/>
                                <a:gd name="T50" fmla="*/ 82 w 99"/>
                                <a:gd name="T51" fmla="*/ 10 h 145"/>
                                <a:gd name="T52" fmla="*/ 94 w 99"/>
                                <a:gd name="T53" fmla="*/ 38 h 145"/>
                                <a:gd name="T54" fmla="*/ 87 w 99"/>
                                <a:gd name="T55" fmla="*/ 59 h 145"/>
                                <a:gd name="T56" fmla="*/ 76 w 99"/>
                                <a:gd name="T57" fmla="*/ 66 h 145"/>
                                <a:gd name="T58" fmla="*/ 93 w 99"/>
                                <a:gd name="T59" fmla="*/ 78 h 145"/>
                                <a:gd name="T60" fmla="*/ 99 w 99"/>
                                <a:gd name="T61" fmla="*/ 100 h 145"/>
                                <a:gd name="T62" fmla="*/ 86 w 99"/>
                                <a:gd name="T63" fmla="*/ 133 h 145"/>
                                <a:gd name="T64" fmla="*/ 48 w 99"/>
                                <a:gd name="T65" fmla="*/ 145 h 145"/>
                                <a:gd name="T66" fmla="*/ 48 w 99"/>
                                <a:gd name="T67" fmla="*/ 145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99" h="145">
                                  <a:moveTo>
                                    <a:pt x="48" y="145"/>
                                  </a:moveTo>
                                  <a:lnTo>
                                    <a:pt x="48" y="145"/>
                                  </a:lnTo>
                                  <a:cubicBezTo>
                                    <a:pt x="31" y="145"/>
                                    <a:pt x="19" y="141"/>
                                    <a:pt x="12" y="132"/>
                                  </a:cubicBezTo>
                                  <a:cubicBezTo>
                                    <a:pt x="4" y="122"/>
                                    <a:pt x="0" y="111"/>
                                    <a:pt x="0" y="98"/>
                                  </a:cubicBezTo>
                                  <a:lnTo>
                                    <a:pt x="19" y="98"/>
                                  </a:lnTo>
                                  <a:cubicBezTo>
                                    <a:pt x="20" y="107"/>
                                    <a:pt x="22" y="114"/>
                                    <a:pt x="24" y="118"/>
                                  </a:cubicBezTo>
                                  <a:cubicBezTo>
                                    <a:pt x="29" y="125"/>
                                    <a:pt x="37" y="129"/>
                                    <a:pt x="49" y="129"/>
                                  </a:cubicBezTo>
                                  <a:cubicBezTo>
                                    <a:pt x="58" y="129"/>
                                    <a:pt x="66" y="127"/>
                                    <a:pt x="72" y="122"/>
                                  </a:cubicBezTo>
                                  <a:cubicBezTo>
                                    <a:pt x="77" y="117"/>
                                    <a:pt x="80" y="110"/>
                                    <a:pt x="80" y="102"/>
                                  </a:cubicBezTo>
                                  <a:cubicBezTo>
                                    <a:pt x="80" y="93"/>
                                    <a:pt x="77" y="86"/>
                                    <a:pt x="71" y="82"/>
                                  </a:cubicBezTo>
                                  <a:cubicBezTo>
                                    <a:pt x="65" y="78"/>
                                    <a:pt x="57" y="76"/>
                                    <a:pt x="46" y="76"/>
                                  </a:cubicBezTo>
                                  <a:cubicBezTo>
                                    <a:pt x="45" y="76"/>
                                    <a:pt x="44" y="76"/>
                                    <a:pt x="43" y="76"/>
                                  </a:cubicBezTo>
                                  <a:cubicBezTo>
                                    <a:pt x="42" y="76"/>
                                    <a:pt x="40" y="76"/>
                                    <a:pt x="39" y="76"/>
                                  </a:cubicBezTo>
                                  <a:lnTo>
                                    <a:pt x="39" y="61"/>
                                  </a:lnTo>
                                  <a:cubicBezTo>
                                    <a:pt x="41" y="61"/>
                                    <a:pt x="42" y="61"/>
                                    <a:pt x="44" y="61"/>
                                  </a:cubicBezTo>
                                  <a:cubicBezTo>
                                    <a:pt x="45" y="61"/>
                                    <a:pt x="46" y="61"/>
                                    <a:pt x="48" y="61"/>
                                  </a:cubicBezTo>
                                  <a:cubicBezTo>
                                    <a:pt x="54" y="61"/>
                                    <a:pt x="60" y="60"/>
                                    <a:pt x="64" y="58"/>
                                  </a:cubicBezTo>
                                  <a:cubicBezTo>
                                    <a:pt x="72" y="54"/>
                                    <a:pt x="75" y="48"/>
                                    <a:pt x="75" y="38"/>
                                  </a:cubicBezTo>
                                  <a:cubicBezTo>
                                    <a:pt x="75" y="31"/>
                                    <a:pt x="73" y="26"/>
                                    <a:pt x="68" y="22"/>
                                  </a:cubicBezTo>
                                  <a:cubicBezTo>
                                    <a:pt x="63" y="18"/>
                                    <a:pt x="57" y="16"/>
                                    <a:pt x="50" y="16"/>
                                  </a:cubicBezTo>
                                  <a:cubicBezTo>
                                    <a:pt x="39" y="16"/>
                                    <a:pt x="30" y="20"/>
                                    <a:pt x="26" y="28"/>
                                  </a:cubicBezTo>
                                  <a:cubicBezTo>
                                    <a:pt x="23" y="32"/>
                                    <a:pt x="22" y="39"/>
                                    <a:pt x="22" y="47"/>
                                  </a:cubicBezTo>
                                  <a:lnTo>
                                    <a:pt x="4" y="47"/>
                                  </a:lnTo>
                                  <a:cubicBezTo>
                                    <a:pt x="4" y="36"/>
                                    <a:pt x="6" y="27"/>
                                    <a:pt x="10" y="20"/>
                                  </a:cubicBezTo>
                                  <a:cubicBezTo>
                                    <a:pt x="18" y="7"/>
                                    <a:pt x="30" y="0"/>
                                    <a:pt x="49" y="0"/>
                                  </a:cubicBezTo>
                                  <a:cubicBezTo>
                                    <a:pt x="63" y="0"/>
                                    <a:pt x="74" y="3"/>
                                    <a:pt x="82" y="10"/>
                                  </a:cubicBezTo>
                                  <a:cubicBezTo>
                                    <a:pt x="90" y="16"/>
                                    <a:pt x="94" y="25"/>
                                    <a:pt x="94" y="38"/>
                                  </a:cubicBezTo>
                                  <a:cubicBezTo>
                                    <a:pt x="94" y="46"/>
                                    <a:pt x="91" y="53"/>
                                    <a:pt x="87" y="59"/>
                                  </a:cubicBezTo>
                                  <a:cubicBezTo>
                                    <a:pt x="84" y="62"/>
                                    <a:pt x="80" y="65"/>
                                    <a:pt x="76" y="66"/>
                                  </a:cubicBezTo>
                                  <a:cubicBezTo>
                                    <a:pt x="83" y="69"/>
                                    <a:pt x="89" y="72"/>
                                    <a:pt x="93" y="78"/>
                                  </a:cubicBezTo>
                                  <a:cubicBezTo>
                                    <a:pt x="97" y="84"/>
                                    <a:pt x="99" y="91"/>
                                    <a:pt x="99" y="100"/>
                                  </a:cubicBezTo>
                                  <a:cubicBezTo>
                                    <a:pt x="99" y="113"/>
                                    <a:pt x="95" y="124"/>
                                    <a:pt x="86" y="133"/>
                                  </a:cubicBezTo>
                                  <a:cubicBezTo>
                                    <a:pt x="77" y="141"/>
                                    <a:pt x="64" y="145"/>
                                    <a:pt x="48" y="145"/>
                                  </a:cubicBezTo>
                                  <a:lnTo>
                                    <a:pt x="48" y="145"/>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44" name="Freeform 601"/>
                          <wps:cNvSpPr>
                            <a:spLocks/>
                          </wps:cNvSpPr>
                          <wps:spPr bwMode="auto">
                            <a:xfrm>
                              <a:off x="7163" y="2993"/>
                              <a:ext cx="37" cy="150"/>
                            </a:xfrm>
                            <a:custGeom>
                              <a:avLst/>
                              <a:gdLst>
                                <a:gd name="T0" fmla="*/ 0 w 46"/>
                                <a:gd name="T1" fmla="*/ 189 h 189"/>
                                <a:gd name="T2" fmla="*/ 0 w 46"/>
                                <a:gd name="T3" fmla="*/ 189 h 189"/>
                                <a:gd name="T4" fmla="*/ 21 w 46"/>
                                <a:gd name="T5" fmla="*/ 144 h 189"/>
                                <a:gd name="T6" fmla="*/ 28 w 46"/>
                                <a:gd name="T7" fmla="*/ 94 h 189"/>
                                <a:gd name="T8" fmla="*/ 20 w 46"/>
                                <a:gd name="T9" fmla="*/ 42 h 189"/>
                                <a:gd name="T10" fmla="*/ 0 w 46"/>
                                <a:gd name="T11" fmla="*/ 0 h 189"/>
                                <a:gd name="T12" fmla="*/ 12 w 46"/>
                                <a:gd name="T13" fmla="*/ 0 h 189"/>
                                <a:gd name="T14" fmla="*/ 31 w 46"/>
                                <a:gd name="T15" fmla="*/ 30 h 189"/>
                                <a:gd name="T16" fmla="*/ 37 w 46"/>
                                <a:gd name="T17" fmla="*/ 46 h 189"/>
                                <a:gd name="T18" fmla="*/ 44 w 46"/>
                                <a:gd name="T19" fmla="*/ 70 h 189"/>
                                <a:gd name="T20" fmla="*/ 46 w 46"/>
                                <a:gd name="T21" fmla="*/ 93 h 189"/>
                                <a:gd name="T22" fmla="*/ 37 w 46"/>
                                <a:gd name="T23" fmla="*/ 145 h 189"/>
                                <a:gd name="T24" fmla="*/ 13 w 46"/>
                                <a:gd name="T25" fmla="*/ 189 h 189"/>
                                <a:gd name="T26" fmla="*/ 0 w 46"/>
                                <a:gd name="T27" fmla="*/ 189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0" y="189"/>
                                  </a:moveTo>
                                  <a:lnTo>
                                    <a:pt x="0" y="189"/>
                                  </a:lnTo>
                                  <a:cubicBezTo>
                                    <a:pt x="11" y="168"/>
                                    <a:pt x="18" y="153"/>
                                    <a:pt x="21" y="144"/>
                                  </a:cubicBezTo>
                                  <a:cubicBezTo>
                                    <a:pt x="25" y="130"/>
                                    <a:pt x="28" y="113"/>
                                    <a:pt x="28" y="94"/>
                                  </a:cubicBezTo>
                                  <a:cubicBezTo>
                                    <a:pt x="28" y="75"/>
                                    <a:pt x="25" y="58"/>
                                    <a:pt x="20" y="42"/>
                                  </a:cubicBezTo>
                                  <a:cubicBezTo>
                                    <a:pt x="16" y="32"/>
                                    <a:pt x="10" y="18"/>
                                    <a:pt x="0" y="0"/>
                                  </a:cubicBezTo>
                                  <a:lnTo>
                                    <a:pt x="12" y="0"/>
                                  </a:lnTo>
                                  <a:cubicBezTo>
                                    <a:pt x="22" y="16"/>
                                    <a:pt x="28" y="26"/>
                                    <a:pt x="31" y="30"/>
                                  </a:cubicBezTo>
                                  <a:cubicBezTo>
                                    <a:pt x="33" y="34"/>
                                    <a:pt x="35" y="39"/>
                                    <a:pt x="37" y="46"/>
                                  </a:cubicBezTo>
                                  <a:cubicBezTo>
                                    <a:pt x="41" y="54"/>
                                    <a:pt x="43" y="62"/>
                                    <a:pt x="44" y="70"/>
                                  </a:cubicBezTo>
                                  <a:cubicBezTo>
                                    <a:pt x="46" y="78"/>
                                    <a:pt x="46" y="86"/>
                                    <a:pt x="46" y="93"/>
                                  </a:cubicBezTo>
                                  <a:cubicBezTo>
                                    <a:pt x="46" y="113"/>
                                    <a:pt x="43" y="130"/>
                                    <a:pt x="37" y="145"/>
                                  </a:cubicBezTo>
                                  <a:cubicBezTo>
                                    <a:pt x="33" y="155"/>
                                    <a:pt x="25" y="170"/>
                                    <a:pt x="13" y="189"/>
                                  </a:cubicBezTo>
                                  <a:lnTo>
                                    <a:pt x="0" y="18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45" name="Freeform 602"/>
                          <wps:cNvSpPr>
                            <a:spLocks noEditPoints="1"/>
                          </wps:cNvSpPr>
                          <wps:spPr bwMode="auto">
                            <a:xfrm>
                              <a:off x="5949" y="1749"/>
                              <a:ext cx="79" cy="111"/>
                            </a:xfrm>
                            <a:custGeom>
                              <a:avLst/>
                              <a:gdLst>
                                <a:gd name="T0" fmla="*/ 61 w 100"/>
                                <a:gd name="T1" fmla="*/ 91 h 141"/>
                                <a:gd name="T2" fmla="*/ 61 w 100"/>
                                <a:gd name="T3" fmla="*/ 91 h 141"/>
                                <a:gd name="T4" fmla="*/ 61 w 100"/>
                                <a:gd name="T5" fmla="*/ 27 h 141"/>
                                <a:gd name="T6" fmla="*/ 16 w 100"/>
                                <a:gd name="T7" fmla="*/ 91 h 141"/>
                                <a:gd name="T8" fmla="*/ 61 w 100"/>
                                <a:gd name="T9" fmla="*/ 91 h 141"/>
                                <a:gd name="T10" fmla="*/ 62 w 100"/>
                                <a:gd name="T11" fmla="*/ 141 h 141"/>
                                <a:gd name="T12" fmla="*/ 62 w 100"/>
                                <a:gd name="T13" fmla="*/ 141 h 141"/>
                                <a:gd name="T14" fmla="*/ 62 w 100"/>
                                <a:gd name="T15" fmla="*/ 107 h 141"/>
                                <a:gd name="T16" fmla="*/ 0 w 100"/>
                                <a:gd name="T17" fmla="*/ 107 h 141"/>
                                <a:gd name="T18" fmla="*/ 0 w 100"/>
                                <a:gd name="T19" fmla="*/ 89 h 141"/>
                                <a:gd name="T20" fmla="*/ 64 w 100"/>
                                <a:gd name="T21" fmla="*/ 0 h 141"/>
                                <a:gd name="T22" fmla="*/ 79 w 100"/>
                                <a:gd name="T23" fmla="*/ 0 h 141"/>
                                <a:gd name="T24" fmla="*/ 79 w 100"/>
                                <a:gd name="T25" fmla="*/ 91 h 141"/>
                                <a:gd name="T26" fmla="*/ 100 w 100"/>
                                <a:gd name="T27" fmla="*/ 91 h 141"/>
                                <a:gd name="T28" fmla="*/ 100 w 100"/>
                                <a:gd name="T29" fmla="*/ 107 h 141"/>
                                <a:gd name="T30" fmla="*/ 79 w 100"/>
                                <a:gd name="T31" fmla="*/ 107 h 141"/>
                                <a:gd name="T32" fmla="*/ 79 w 100"/>
                                <a:gd name="T33" fmla="*/ 141 h 141"/>
                                <a:gd name="T34" fmla="*/ 62 w 100"/>
                                <a:gd name="T35"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00" h="141">
                                  <a:moveTo>
                                    <a:pt x="61" y="91"/>
                                  </a:moveTo>
                                  <a:lnTo>
                                    <a:pt x="61" y="91"/>
                                  </a:lnTo>
                                  <a:lnTo>
                                    <a:pt x="61" y="27"/>
                                  </a:lnTo>
                                  <a:lnTo>
                                    <a:pt x="16" y="91"/>
                                  </a:lnTo>
                                  <a:lnTo>
                                    <a:pt x="61" y="91"/>
                                  </a:lnTo>
                                  <a:close/>
                                  <a:moveTo>
                                    <a:pt x="62" y="141"/>
                                  </a:moveTo>
                                  <a:lnTo>
                                    <a:pt x="62" y="141"/>
                                  </a:lnTo>
                                  <a:lnTo>
                                    <a:pt x="62" y="107"/>
                                  </a:lnTo>
                                  <a:lnTo>
                                    <a:pt x="0" y="107"/>
                                  </a:lnTo>
                                  <a:lnTo>
                                    <a:pt x="0" y="89"/>
                                  </a:lnTo>
                                  <a:lnTo>
                                    <a:pt x="64" y="0"/>
                                  </a:lnTo>
                                  <a:lnTo>
                                    <a:pt x="79" y="0"/>
                                  </a:lnTo>
                                  <a:lnTo>
                                    <a:pt x="79" y="91"/>
                                  </a:lnTo>
                                  <a:lnTo>
                                    <a:pt x="100" y="91"/>
                                  </a:lnTo>
                                  <a:lnTo>
                                    <a:pt x="100" y="107"/>
                                  </a:lnTo>
                                  <a:lnTo>
                                    <a:pt x="79" y="107"/>
                                  </a:lnTo>
                                  <a:lnTo>
                                    <a:pt x="79" y="141"/>
                                  </a:lnTo>
                                  <a:lnTo>
                                    <a:pt x="62" y="1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46" name="Freeform 603"/>
                          <wps:cNvSpPr>
                            <a:spLocks/>
                          </wps:cNvSpPr>
                          <wps:spPr bwMode="auto">
                            <a:xfrm>
                              <a:off x="6048" y="1844"/>
                              <a:ext cx="16" cy="16"/>
                            </a:xfrm>
                            <a:custGeom>
                              <a:avLst/>
                              <a:gdLst>
                                <a:gd name="T0" fmla="*/ 0 w 20"/>
                                <a:gd name="T1" fmla="*/ 0 h 21"/>
                                <a:gd name="T2" fmla="*/ 0 w 20"/>
                                <a:gd name="T3" fmla="*/ 0 h 21"/>
                                <a:gd name="T4" fmla="*/ 20 w 20"/>
                                <a:gd name="T5" fmla="*/ 0 h 21"/>
                                <a:gd name="T6" fmla="*/ 20 w 20"/>
                                <a:gd name="T7" fmla="*/ 21 h 21"/>
                                <a:gd name="T8" fmla="*/ 0 w 20"/>
                                <a:gd name="T9" fmla="*/ 21 h 21"/>
                                <a:gd name="T10" fmla="*/ 0 w 20"/>
                                <a:gd name="T11" fmla="*/ 0 h 21"/>
                              </a:gdLst>
                              <a:ahLst/>
                              <a:cxnLst>
                                <a:cxn ang="0">
                                  <a:pos x="T0" y="T1"/>
                                </a:cxn>
                                <a:cxn ang="0">
                                  <a:pos x="T2" y="T3"/>
                                </a:cxn>
                                <a:cxn ang="0">
                                  <a:pos x="T4" y="T5"/>
                                </a:cxn>
                                <a:cxn ang="0">
                                  <a:pos x="T6" y="T7"/>
                                </a:cxn>
                                <a:cxn ang="0">
                                  <a:pos x="T8" y="T9"/>
                                </a:cxn>
                                <a:cxn ang="0">
                                  <a:pos x="T10" y="T11"/>
                                </a:cxn>
                              </a:cxnLst>
                              <a:rect l="0" t="0" r="r" b="b"/>
                              <a:pathLst>
                                <a:path w="20" h="21">
                                  <a:moveTo>
                                    <a:pt x="0" y="0"/>
                                  </a:moveTo>
                                  <a:lnTo>
                                    <a:pt x="0" y="0"/>
                                  </a:lnTo>
                                  <a:lnTo>
                                    <a:pt x="20" y="0"/>
                                  </a:lnTo>
                                  <a:lnTo>
                                    <a:pt x="20"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47" name="Freeform 604"/>
                          <wps:cNvSpPr>
                            <a:spLocks noEditPoints="1"/>
                          </wps:cNvSpPr>
                          <wps:spPr bwMode="auto">
                            <a:xfrm>
                              <a:off x="6084" y="1749"/>
                              <a:ext cx="75" cy="114"/>
                            </a:xfrm>
                            <a:custGeom>
                              <a:avLst/>
                              <a:gdLst>
                                <a:gd name="T0" fmla="*/ 20 w 95"/>
                                <a:gd name="T1" fmla="*/ 107 h 145"/>
                                <a:gd name="T2" fmla="*/ 20 w 95"/>
                                <a:gd name="T3" fmla="*/ 107 h 145"/>
                                <a:gd name="T4" fmla="*/ 31 w 95"/>
                                <a:gd name="T5" fmla="*/ 127 h 145"/>
                                <a:gd name="T6" fmla="*/ 43 w 95"/>
                                <a:gd name="T7" fmla="*/ 130 h 145"/>
                                <a:gd name="T8" fmla="*/ 65 w 95"/>
                                <a:gd name="T9" fmla="*/ 120 h 145"/>
                                <a:gd name="T10" fmla="*/ 78 w 95"/>
                                <a:gd name="T11" fmla="*/ 77 h 145"/>
                                <a:gd name="T12" fmla="*/ 63 w 95"/>
                                <a:gd name="T13" fmla="*/ 90 h 145"/>
                                <a:gd name="T14" fmla="*/ 44 w 95"/>
                                <a:gd name="T15" fmla="*/ 94 h 145"/>
                                <a:gd name="T16" fmla="*/ 12 w 95"/>
                                <a:gd name="T17" fmla="*/ 81 h 145"/>
                                <a:gd name="T18" fmla="*/ 0 w 95"/>
                                <a:gd name="T19" fmla="*/ 48 h 145"/>
                                <a:gd name="T20" fmla="*/ 12 w 95"/>
                                <a:gd name="T21" fmla="*/ 14 h 145"/>
                                <a:gd name="T22" fmla="*/ 46 w 95"/>
                                <a:gd name="T23" fmla="*/ 0 h 145"/>
                                <a:gd name="T24" fmla="*/ 89 w 95"/>
                                <a:gd name="T25" fmla="*/ 28 h 145"/>
                                <a:gd name="T26" fmla="*/ 95 w 95"/>
                                <a:gd name="T27" fmla="*/ 66 h 145"/>
                                <a:gd name="T28" fmla="*/ 88 w 95"/>
                                <a:gd name="T29" fmla="*/ 112 h 145"/>
                                <a:gd name="T30" fmla="*/ 44 w 95"/>
                                <a:gd name="T31" fmla="*/ 145 h 145"/>
                                <a:gd name="T32" fmla="*/ 12 w 95"/>
                                <a:gd name="T33" fmla="*/ 134 h 145"/>
                                <a:gd name="T34" fmla="*/ 2 w 95"/>
                                <a:gd name="T35" fmla="*/ 107 h 145"/>
                                <a:gd name="T36" fmla="*/ 20 w 95"/>
                                <a:gd name="T37" fmla="*/ 107 h 145"/>
                                <a:gd name="T38" fmla="*/ 46 w 95"/>
                                <a:gd name="T39" fmla="*/ 78 h 145"/>
                                <a:gd name="T40" fmla="*/ 46 w 95"/>
                                <a:gd name="T41" fmla="*/ 78 h 145"/>
                                <a:gd name="T42" fmla="*/ 66 w 95"/>
                                <a:gd name="T43" fmla="*/ 71 h 145"/>
                                <a:gd name="T44" fmla="*/ 74 w 95"/>
                                <a:gd name="T45" fmla="*/ 47 h 145"/>
                                <a:gd name="T46" fmla="*/ 67 w 95"/>
                                <a:gd name="T47" fmla="*/ 24 h 145"/>
                                <a:gd name="T48" fmla="*/ 47 w 95"/>
                                <a:gd name="T49" fmla="*/ 16 h 145"/>
                                <a:gd name="T50" fmla="*/ 26 w 95"/>
                                <a:gd name="T51" fmla="*/ 25 h 145"/>
                                <a:gd name="T52" fmla="*/ 18 w 95"/>
                                <a:gd name="T53" fmla="*/ 48 h 145"/>
                                <a:gd name="T54" fmla="*/ 25 w 95"/>
                                <a:gd name="T55" fmla="*/ 70 h 145"/>
                                <a:gd name="T56" fmla="*/ 46 w 95"/>
                                <a:gd name="T57" fmla="*/ 78 h 145"/>
                                <a:gd name="T58" fmla="*/ 46 w 95"/>
                                <a:gd name="T59" fmla="*/ 7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95" h="145">
                                  <a:moveTo>
                                    <a:pt x="20" y="107"/>
                                  </a:moveTo>
                                  <a:lnTo>
                                    <a:pt x="20" y="107"/>
                                  </a:lnTo>
                                  <a:cubicBezTo>
                                    <a:pt x="20" y="117"/>
                                    <a:pt x="24" y="124"/>
                                    <a:pt x="31" y="127"/>
                                  </a:cubicBezTo>
                                  <a:cubicBezTo>
                                    <a:pt x="34" y="129"/>
                                    <a:pt x="39" y="130"/>
                                    <a:pt x="43" y="130"/>
                                  </a:cubicBezTo>
                                  <a:cubicBezTo>
                                    <a:pt x="52" y="130"/>
                                    <a:pt x="59" y="127"/>
                                    <a:pt x="65" y="120"/>
                                  </a:cubicBezTo>
                                  <a:cubicBezTo>
                                    <a:pt x="71" y="113"/>
                                    <a:pt x="75" y="98"/>
                                    <a:pt x="78" y="77"/>
                                  </a:cubicBezTo>
                                  <a:cubicBezTo>
                                    <a:pt x="74" y="83"/>
                                    <a:pt x="69" y="87"/>
                                    <a:pt x="63" y="90"/>
                                  </a:cubicBezTo>
                                  <a:cubicBezTo>
                                    <a:pt x="57" y="92"/>
                                    <a:pt x="51" y="94"/>
                                    <a:pt x="44" y="94"/>
                                  </a:cubicBezTo>
                                  <a:cubicBezTo>
                                    <a:pt x="30" y="94"/>
                                    <a:pt x="20" y="89"/>
                                    <a:pt x="12" y="81"/>
                                  </a:cubicBezTo>
                                  <a:cubicBezTo>
                                    <a:pt x="4" y="72"/>
                                    <a:pt x="0" y="62"/>
                                    <a:pt x="0" y="48"/>
                                  </a:cubicBezTo>
                                  <a:cubicBezTo>
                                    <a:pt x="0" y="35"/>
                                    <a:pt x="4" y="24"/>
                                    <a:pt x="12" y="14"/>
                                  </a:cubicBezTo>
                                  <a:cubicBezTo>
                                    <a:pt x="19" y="5"/>
                                    <a:pt x="31" y="0"/>
                                    <a:pt x="46" y="0"/>
                                  </a:cubicBezTo>
                                  <a:cubicBezTo>
                                    <a:pt x="67" y="0"/>
                                    <a:pt x="81" y="9"/>
                                    <a:pt x="89" y="28"/>
                                  </a:cubicBezTo>
                                  <a:cubicBezTo>
                                    <a:pt x="93" y="38"/>
                                    <a:pt x="95" y="50"/>
                                    <a:pt x="95" y="66"/>
                                  </a:cubicBezTo>
                                  <a:cubicBezTo>
                                    <a:pt x="95" y="83"/>
                                    <a:pt x="93" y="98"/>
                                    <a:pt x="88" y="112"/>
                                  </a:cubicBezTo>
                                  <a:cubicBezTo>
                                    <a:pt x="79" y="134"/>
                                    <a:pt x="64" y="145"/>
                                    <a:pt x="44" y="145"/>
                                  </a:cubicBezTo>
                                  <a:cubicBezTo>
                                    <a:pt x="30" y="145"/>
                                    <a:pt x="19" y="141"/>
                                    <a:pt x="12" y="134"/>
                                  </a:cubicBezTo>
                                  <a:cubicBezTo>
                                    <a:pt x="5" y="127"/>
                                    <a:pt x="2" y="118"/>
                                    <a:pt x="2" y="107"/>
                                  </a:cubicBezTo>
                                  <a:lnTo>
                                    <a:pt x="20" y="107"/>
                                  </a:lnTo>
                                  <a:close/>
                                  <a:moveTo>
                                    <a:pt x="46" y="78"/>
                                  </a:moveTo>
                                  <a:lnTo>
                                    <a:pt x="46" y="78"/>
                                  </a:lnTo>
                                  <a:cubicBezTo>
                                    <a:pt x="53" y="78"/>
                                    <a:pt x="60" y="76"/>
                                    <a:pt x="66" y="71"/>
                                  </a:cubicBezTo>
                                  <a:cubicBezTo>
                                    <a:pt x="72" y="66"/>
                                    <a:pt x="74" y="58"/>
                                    <a:pt x="74" y="47"/>
                                  </a:cubicBezTo>
                                  <a:cubicBezTo>
                                    <a:pt x="74" y="36"/>
                                    <a:pt x="72" y="29"/>
                                    <a:pt x="67" y="24"/>
                                  </a:cubicBezTo>
                                  <a:cubicBezTo>
                                    <a:pt x="61" y="18"/>
                                    <a:pt x="55" y="16"/>
                                    <a:pt x="47" y="16"/>
                                  </a:cubicBezTo>
                                  <a:cubicBezTo>
                                    <a:pt x="38" y="16"/>
                                    <a:pt x="31" y="19"/>
                                    <a:pt x="26" y="25"/>
                                  </a:cubicBezTo>
                                  <a:cubicBezTo>
                                    <a:pt x="21" y="30"/>
                                    <a:pt x="18" y="38"/>
                                    <a:pt x="18" y="48"/>
                                  </a:cubicBezTo>
                                  <a:cubicBezTo>
                                    <a:pt x="18" y="57"/>
                                    <a:pt x="21" y="64"/>
                                    <a:pt x="25" y="70"/>
                                  </a:cubicBezTo>
                                  <a:cubicBezTo>
                                    <a:pt x="30" y="75"/>
                                    <a:pt x="37" y="78"/>
                                    <a:pt x="46" y="78"/>
                                  </a:cubicBezTo>
                                  <a:lnTo>
                                    <a:pt x="46" y="7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48" name="Freeform 605"/>
                          <wps:cNvSpPr>
                            <a:spLocks/>
                          </wps:cNvSpPr>
                          <wps:spPr bwMode="auto">
                            <a:xfrm>
                              <a:off x="6173" y="1748"/>
                              <a:ext cx="77" cy="112"/>
                            </a:xfrm>
                            <a:custGeom>
                              <a:avLst/>
                              <a:gdLst>
                                <a:gd name="T0" fmla="*/ 0 w 97"/>
                                <a:gd name="T1" fmla="*/ 142 h 142"/>
                                <a:gd name="T2" fmla="*/ 0 w 97"/>
                                <a:gd name="T3" fmla="*/ 142 h 142"/>
                                <a:gd name="T4" fmla="*/ 7 w 97"/>
                                <a:gd name="T5" fmla="*/ 110 h 142"/>
                                <a:gd name="T6" fmla="*/ 33 w 97"/>
                                <a:gd name="T7" fmla="*/ 86 h 142"/>
                                <a:gd name="T8" fmla="*/ 52 w 97"/>
                                <a:gd name="T9" fmla="*/ 75 h 142"/>
                                <a:gd name="T10" fmla="*/ 70 w 97"/>
                                <a:gd name="T11" fmla="*/ 62 h 142"/>
                                <a:gd name="T12" fmla="*/ 78 w 97"/>
                                <a:gd name="T13" fmla="*/ 44 h 142"/>
                                <a:gd name="T14" fmla="*/ 70 w 97"/>
                                <a:gd name="T15" fmla="*/ 24 h 142"/>
                                <a:gd name="T16" fmla="*/ 51 w 97"/>
                                <a:gd name="T17" fmla="*/ 17 h 142"/>
                                <a:gd name="T18" fmla="*/ 25 w 97"/>
                                <a:gd name="T19" fmla="*/ 31 h 142"/>
                                <a:gd name="T20" fmla="*/ 21 w 97"/>
                                <a:gd name="T21" fmla="*/ 51 h 142"/>
                                <a:gd name="T22" fmla="*/ 3 w 97"/>
                                <a:gd name="T23" fmla="*/ 51 h 142"/>
                                <a:gd name="T24" fmla="*/ 10 w 97"/>
                                <a:gd name="T25" fmla="*/ 21 h 142"/>
                                <a:gd name="T26" fmla="*/ 51 w 97"/>
                                <a:gd name="T27" fmla="*/ 0 h 142"/>
                                <a:gd name="T28" fmla="*/ 86 w 97"/>
                                <a:gd name="T29" fmla="*/ 14 h 142"/>
                                <a:gd name="T30" fmla="*/ 97 w 97"/>
                                <a:gd name="T31" fmla="*/ 43 h 142"/>
                                <a:gd name="T32" fmla="*/ 86 w 97"/>
                                <a:gd name="T33" fmla="*/ 72 h 142"/>
                                <a:gd name="T34" fmla="*/ 61 w 97"/>
                                <a:gd name="T35" fmla="*/ 89 h 142"/>
                                <a:gd name="T36" fmla="*/ 47 w 97"/>
                                <a:gd name="T37" fmla="*/ 96 h 142"/>
                                <a:gd name="T38" fmla="*/ 32 w 97"/>
                                <a:gd name="T39" fmla="*/ 106 h 142"/>
                                <a:gd name="T40" fmla="*/ 20 w 97"/>
                                <a:gd name="T41" fmla="*/ 125 h 142"/>
                                <a:gd name="T42" fmla="*/ 97 w 97"/>
                                <a:gd name="T43" fmla="*/ 125 h 142"/>
                                <a:gd name="T44" fmla="*/ 97 w 97"/>
                                <a:gd name="T45" fmla="*/ 142 h 142"/>
                                <a:gd name="T46" fmla="*/ 0 w 97"/>
                                <a:gd name="T47"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7" h="142">
                                  <a:moveTo>
                                    <a:pt x="0" y="142"/>
                                  </a:moveTo>
                                  <a:lnTo>
                                    <a:pt x="0" y="142"/>
                                  </a:lnTo>
                                  <a:cubicBezTo>
                                    <a:pt x="1" y="130"/>
                                    <a:pt x="3" y="119"/>
                                    <a:pt x="7" y="110"/>
                                  </a:cubicBezTo>
                                  <a:cubicBezTo>
                                    <a:pt x="12" y="101"/>
                                    <a:pt x="20" y="93"/>
                                    <a:pt x="33" y="86"/>
                                  </a:cubicBezTo>
                                  <a:lnTo>
                                    <a:pt x="52" y="75"/>
                                  </a:lnTo>
                                  <a:cubicBezTo>
                                    <a:pt x="60" y="70"/>
                                    <a:pt x="66" y="66"/>
                                    <a:pt x="70" y="62"/>
                                  </a:cubicBezTo>
                                  <a:cubicBezTo>
                                    <a:pt x="75" y="57"/>
                                    <a:pt x="78" y="51"/>
                                    <a:pt x="78" y="44"/>
                                  </a:cubicBezTo>
                                  <a:cubicBezTo>
                                    <a:pt x="78" y="35"/>
                                    <a:pt x="75" y="29"/>
                                    <a:pt x="70" y="24"/>
                                  </a:cubicBezTo>
                                  <a:cubicBezTo>
                                    <a:pt x="66" y="19"/>
                                    <a:pt x="59" y="17"/>
                                    <a:pt x="51" y="17"/>
                                  </a:cubicBezTo>
                                  <a:cubicBezTo>
                                    <a:pt x="39" y="17"/>
                                    <a:pt x="30" y="21"/>
                                    <a:pt x="25" y="31"/>
                                  </a:cubicBezTo>
                                  <a:cubicBezTo>
                                    <a:pt x="23" y="35"/>
                                    <a:pt x="22" y="42"/>
                                    <a:pt x="21" y="51"/>
                                  </a:cubicBezTo>
                                  <a:lnTo>
                                    <a:pt x="3" y="51"/>
                                  </a:lnTo>
                                  <a:cubicBezTo>
                                    <a:pt x="3" y="39"/>
                                    <a:pt x="6" y="29"/>
                                    <a:pt x="10" y="21"/>
                                  </a:cubicBezTo>
                                  <a:cubicBezTo>
                                    <a:pt x="18" y="7"/>
                                    <a:pt x="31" y="0"/>
                                    <a:pt x="51" y="0"/>
                                  </a:cubicBezTo>
                                  <a:cubicBezTo>
                                    <a:pt x="67" y="0"/>
                                    <a:pt x="79" y="5"/>
                                    <a:pt x="86" y="14"/>
                                  </a:cubicBezTo>
                                  <a:cubicBezTo>
                                    <a:pt x="94" y="22"/>
                                    <a:pt x="97" y="32"/>
                                    <a:pt x="97" y="43"/>
                                  </a:cubicBezTo>
                                  <a:cubicBezTo>
                                    <a:pt x="97" y="54"/>
                                    <a:pt x="94" y="64"/>
                                    <a:pt x="86" y="72"/>
                                  </a:cubicBezTo>
                                  <a:cubicBezTo>
                                    <a:pt x="81" y="76"/>
                                    <a:pt x="73" y="82"/>
                                    <a:pt x="61" y="89"/>
                                  </a:cubicBezTo>
                                  <a:lnTo>
                                    <a:pt x="47" y="96"/>
                                  </a:lnTo>
                                  <a:cubicBezTo>
                                    <a:pt x="41" y="100"/>
                                    <a:pt x="36" y="103"/>
                                    <a:pt x="32" y="106"/>
                                  </a:cubicBezTo>
                                  <a:cubicBezTo>
                                    <a:pt x="26" y="112"/>
                                    <a:pt x="21" y="118"/>
                                    <a:pt x="20" y="125"/>
                                  </a:cubicBezTo>
                                  <a:lnTo>
                                    <a:pt x="97" y="125"/>
                                  </a:lnTo>
                                  <a:lnTo>
                                    <a:pt x="97" y="142"/>
                                  </a:lnTo>
                                  <a:lnTo>
                                    <a:pt x="0"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49" name="Freeform 606"/>
                          <wps:cNvSpPr>
                            <a:spLocks/>
                          </wps:cNvSpPr>
                          <wps:spPr bwMode="auto">
                            <a:xfrm>
                              <a:off x="6313" y="1744"/>
                              <a:ext cx="36" cy="149"/>
                            </a:xfrm>
                            <a:custGeom>
                              <a:avLst/>
                              <a:gdLst>
                                <a:gd name="T0" fmla="*/ 45 w 46"/>
                                <a:gd name="T1" fmla="*/ 0 h 188"/>
                                <a:gd name="T2" fmla="*/ 45 w 46"/>
                                <a:gd name="T3" fmla="*/ 0 h 188"/>
                                <a:gd name="T4" fmla="*/ 25 w 46"/>
                                <a:gd name="T5" fmla="*/ 44 h 188"/>
                                <a:gd name="T6" fmla="*/ 18 w 46"/>
                                <a:gd name="T7" fmla="*/ 94 h 188"/>
                                <a:gd name="T8" fmla="*/ 26 w 46"/>
                                <a:gd name="T9" fmla="*/ 146 h 188"/>
                                <a:gd name="T10" fmla="*/ 46 w 46"/>
                                <a:gd name="T11" fmla="*/ 188 h 188"/>
                                <a:gd name="T12" fmla="*/ 34 w 46"/>
                                <a:gd name="T13" fmla="*/ 188 h 188"/>
                                <a:gd name="T14" fmla="*/ 16 w 46"/>
                                <a:gd name="T15" fmla="*/ 160 h 188"/>
                                <a:gd name="T16" fmla="*/ 8 w 46"/>
                                <a:gd name="T17" fmla="*/ 143 h 188"/>
                                <a:gd name="T18" fmla="*/ 1 w 46"/>
                                <a:gd name="T19" fmla="*/ 112 h 188"/>
                                <a:gd name="T20" fmla="*/ 0 w 46"/>
                                <a:gd name="T21" fmla="*/ 95 h 188"/>
                                <a:gd name="T22" fmla="*/ 9 w 46"/>
                                <a:gd name="T23" fmla="*/ 43 h 188"/>
                                <a:gd name="T24" fmla="*/ 33 w 46"/>
                                <a:gd name="T25" fmla="*/ 0 h 188"/>
                                <a:gd name="T26" fmla="*/ 45 w 46"/>
                                <a:gd name="T27" fmla="*/ 0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45" y="0"/>
                                  </a:moveTo>
                                  <a:lnTo>
                                    <a:pt x="45" y="0"/>
                                  </a:lnTo>
                                  <a:cubicBezTo>
                                    <a:pt x="35" y="20"/>
                                    <a:pt x="28" y="35"/>
                                    <a:pt x="25" y="44"/>
                                  </a:cubicBezTo>
                                  <a:cubicBezTo>
                                    <a:pt x="21" y="59"/>
                                    <a:pt x="18" y="75"/>
                                    <a:pt x="18" y="94"/>
                                  </a:cubicBezTo>
                                  <a:cubicBezTo>
                                    <a:pt x="18" y="113"/>
                                    <a:pt x="21" y="131"/>
                                    <a:pt x="26" y="146"/>
                                  </a:cubicBezTo>
                                  <a:cubicBezTo>
                                    <a:pt x="30" y="156"/>
                                    <a:pt x="36" y="170"/>
                                    <a:pt x="46" y="188"/>
                                  </a:cubicBezTo>
                                  <a:lnTo>
                                    <a:pt x="34" y="188"/>
                                  </a:lnTo>
                                  <a:cubicBezTo>
                                    <a:pt x="24" y="173"/>
                                    <a:pt x="18" y="164"/>
                                    <a:pt x="16" y="160"/>
                                  </a:cubicBezTo>
                                  <a:cubicBezTo>
                                    <a:pt x="14" y="156"/>
                                    <a:pt x="11" y="150"/>
                                    <a:pt x="8" y="143"/>
                                  </a:cubicBezTo>
                                  <a:cubicBezTo>
                                    <a:pt x="5" y="133"/>
                                    <a:pt x="2" y="123"/>
                                    <a:pt x="1" y="112"/>
                                  </a:cubicBezTo>
                                  <a:cubicBezTo>
                                    <a:pt x="0" y="106"/>
                                    <a:pt x="0" y="100"/>
                                    <a:pt x="0" y="95"/>
                                  </a:cubicBezTo>
                                  <a:cubicBezTo>
                                    <a:pt x="0" y="76"/>
                                    <a:pt x="3" y="58"/>
                                    <a:pt x="9" y="43"/>
                                  </a:cubicBezTo>
                                  <a:cubicBezTo>
                                    <a:pt x="13" y="34"/>
                                    <a:pt x="21" y="19"/>
                                    <a:pt x="33" y="0"/>
                                  </a:cubicBezTo>
                                  <a:lnTo>
                                    <a:pt x="45"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g:wgp>
                      <wps:wsp>
                        <wps:cNvPr id="650" name="Freeform 608"/>
                        <wps:cNvSpPr>
                          <a:spLocks/>
                        </wps:cNvSpPr>
                        <wps:spPr bwMode="auto">
                          <a:xfrm>
                            <a:off x="4045585" y="1110615"/>
                            <a:ext cx="26035" cy="70485"/>
                          </a:xfrm>
                          <a:custGeom>
                            <a:avLst/>
                            <a:gdLst>
                              <a:gd name="T0" fmla="*/ 0 w 52"/>
                              <a:gd name="T1" fmla="*/ 40 h 140"/>
                              <a:gd name="T2" fmla="*/ 0 w 52"/>
                              <a:gd name="T3" fmla="*/ 40 h 140"/>
                              <a:gd name="T4" fmla="*/ 0 w 52"/>
                              <a:gd name="T5" fmla="*/ 27 h 140"/>
                              <a:gd name="T6" fmla="*/ 26 w 52"/>
                              <a:gd name="T7" fmla="*/ 20 h 140"/>
                              <a:gd name="T8" fmla="*/ 38 w 52"/>
                              <a:gd name="T9" fmla="*/ 0 h 140"/>
                              <a:gd name="T10" fmla="*/ 52 w 52"/>
                              <a:gd name="T11" fmla="*/ 0 h 140"/>
                              <a:gd name="T12" fmla="*/ 52 w 52"/>
                              <a:gd name="T13" fmla="*/ 140 h 140"/>
                              <a:gd name="T14" fmla="*/ 33 w 52"/>
                              <a:gd name="T15" fmla="*/ 140 h 140"/>
                              <a:gd name="T16" fmla="*/ 33 w 52"/>
                              <a:gd name="T17" fmla="*/ 40 h 140"/>
                              <a:gd name="T18" fmla="*/ 0 w 52"/>
                              <a:gd name="T19" fmla="*/ 40 h 1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0">
                                <a:moveTo>
                                  <a:pt x="0" y="40"/>
                                </a:moveTo>
                                <a:lnTo>
                                  <a:pt x="0" y="40"/>
                                </a:lnTo>
                                <a:lnTo>
                                  <a:pt x="0" y="27"/>
                                </a:lnTo>
                                <a:cubicBezTo>
                                  <a:pt x="12" y="25"/>
                                  <a:pt x="21" y="23"/>
                                  <a:pt x="26" y="20"/>
                                </a:cubicBezTo>
                                <a:cubicBezTo>
                                  <a:pt x="31" y="17"/>
                                  <a:pt x="35" y="10"/>
                                  <a:pt x="38" y="0"/>
                                </a:cubicBezTo>
                                <a:lnTo>
                                  <a:pt x="52" y="0"/>
                                </a:lnTo>
                                <a:lnTo>
                                  <a:pt x="52" y="140"/>
                                </a:lnTo>
                                <a:lnTo>
                                  <a:pt x="33" y="140"/>
                                </a:lnTo>
                                <a:lnTo>
                                  <a:pt x="33" y="40"/>
                                </a:lnTo>
                                <a:lnTo>
                                  <a:pt x="0" y="4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51" name="Freeform 609"/>
                        <wps:cNvSpPr>
                          <a:spLocks/>
                        </wps:cNvSpPr>
                        <wps:spPr bwMode="auto">
                          <a:xfrm>
                            <a:off x="4100830" y="1170940"/>
                            <a:ext cx="10160" cy="10160"/>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52" name="Freeform 610"/>
                        <wps:cNvSpPr>
                          <a:spLocks noEditPoints="1"/>
                        </wps:cNvSpPr>
                        <wps:spPr bwMode="auto">
                          <a:xfrm>
                            <a:off x="4123690" y="1110615"/>
                            <a:ext cx="48895" cy="72390"/>
                          </a:xfrm>
                          <a:custGeom>
                            <a:avLst/>
                            <a:gdLst>
                              <a:gd name="T0" fmla="*/ 48 w 97"/>
                              <a:gd name="T1" fmla="*/ 0 h 145"/>
                              <a:gd name="T2" fmla="*/ 48 w 97"/>
                              <a:gd name="T3" fmla="*/ 0 h 145"/>
                              <a:gd name="T4" fmla="*/ 88 w 97"/>
                              <a:gd name="T5" fmla="*/ 23 h 145"/>
                              <a:gd name="T6" fmla="*/ 97 w 97"/>
                              <a:gd name="T7" fmla="*/ 70 h 145"/>
                              <a:gd name="T8" fmla="*/ 89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9 h 145"/>
                              <a:gd name="T24" fmla="*/ 48 w 97"/>
                              <a:gd name="T25" fmla="*/ 129 h 145"/>
                              <a:gd name="T26" fmla="*/ 70 w 97"/>
                              <a:gd name="T27" fmla="*/ 117 h 145"/>
                              <a:gd name="T28" fmla="*/ 78 w 97"/>
                              <a:gd name="T29" fmla="*/ 71 h 145"/>
                              <a:gd name="T30" fmla="*/ 72 w 97"/>
                              <a:gd name="T31" fmla="*/ 31 h 145"/>
                              <a:gd name="T32" fmla="*/ 49 w 97"/>
                              <a:gd name="T33" fmla="*/ 16 h 145"/>
                              <a:gd name="T34" fmla="*/ 26 w 97"/>
                              <a:gd name="T35" fmla="*/ 31 h 145"/>
                              <a:gd name="T36" fmla="*/ 19 w 97"/>
                              <a:gd name="T37" fmla="*/ 74 h 145"/>
                              <a:gd name="T38" fmla="*/ 24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80" y="7"/>
                                  <a:pt x="88" y="23"/>
                                </a:cubicBezTo>
                                <a:cubicBezTo>
                                  <a:pt x="94" y="34"/>
                                  <a:pt x="97" y="50"/>
                                  <a:pt x="97" y="70"/>
                                </a:cubicBezTo>
                                <a:cubicBezTo>
                                  <a:pt x="97" y="90"/>
                                  <a:pt x="94" y="105"/>
                                  <a:pt x="89" y="118"/>
                                </a:cubicBezTo>
                                <a:cubicBezTo>
                                  <a:pt x="80" y="136"/>
                                  <a:pt x="67" y="145"/>
                                  <a:pt x="48" y="145"/>
                                </a:cubicBezTo>
                                <a:cubicBezTo>
                                  <a:pt x="31" y="145"/>
                                  <a:pt x="18" y="138"/>
                                  <a:pt x="10" y="123"/>
                                </a:cubicBezTo>
                                <a:cubicBezTo>
                                  <a:pt x="3" y="111"/>
                                  <a:pt x="0" y="94"/>
                                  <a:pt x="0" y="73"/>
                                </a:cubicBezTo>
                                <a:cubicBezTo>
                                  <a:pt x="0" y="57"/>
                                  <a:pt x="2" y="44"/>
                                  <a:pt x="6" y="32"/>
                                </a:cubicBezTo>
                                <a:cubicBezTo>
                                  <a:pt x="14" y="11"/>
                                  <a:pt x="28" y="0"/>
                                  <a:pt x="48" y="0"/>
                                </a:cubicBezTo>
                                <a:lnTo>
                                  <a:pt x="48" y="0"/>
                                </a:lnTo>
                                <a:close/>
                                <a:moveTo>
                                  <a:pt x="48" y="129"/>
                                </a:moveTo>
                                <a:lnTo>
                                  <a:pt x="48" y="129"/>
                                </a:lnTo>
                                <a:cubicBezTo>
                                  <a:pt x="57" y="129"/>
                                  <a:pt x="64" y="125"/>
                                  <a:pt x="70" y="117"/>
                                </a:cubicBezTo>
                                <a:cubicBezTo>
                                  <a:pt x="75" y="108"/>
                                  <a:pt x="78" y="93"/>
                                  <a:pt x="78" y="71"/>
                                </a:cubicBezTo>
                                <a:cubicBezTo>
                                  <a:pt x="78" y="55"/>
                                  <a:pt x="76" y="42"/>
                                  <a:pt x="72" y="31"/>
                                </a:cubicBezTo>
                                <a:cubicBezTo>
                                  <a:pt x="68" y="21"/>
                                  <a:pt x="61" y="16"/>
                                  <a:pt x="49" y="16"/>
                                </a:cubicBezTo>
                                <a:cubicBezTo>
                                  <a:pt x="39" y="16"/>
                                  <a:pt x="31" y="21"/>
                                  <a:pt x="26" y="31"/>
                                </a:cubicBezTo>
                                <a:cubicBezTo>
                                  <a:pt x="21" y="40"/>
                                  <a:pt x="19" y="55"/>
                                  <a:pt x="19" y="74"/>
                                </a:cubicBezTo>
                                <a:cubicBezTo>
                                  <a:pt x="19" y="88"/>
                                  <a:pt x="21" y="100"/>
                                  <a:pt x="24" y="109"/>
                                </a:cubicBezTo>
                                <a:cubicBezTo>
                                  <a:pt x="28" y="122"/>
                                  <a:pt x="36"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53" name="Freeform 611"/>
                        <wps:cNvSpPr>
                          <a:spLocks/>
                        </wps:cNvSpPr>
                        <wps:spPr bwMode="auto">
                          <a:xfrm>
                            <a:off x="4179570" y="1110615"/>
                            <a:ext cx="49530" cy="72390"/>
                          </a:xfrm>
                          <a:custGeom>
                            <a:avLst/>
                            <a:gdLst>
                              <a:gd name="T0" fmla="*/ 48 w 99"/>
                              <a:gd name="T1" fmla="*/ 145 h 145"/>
                              <a:gd name="T2" fmla="*/ 48 w 99"/>
                              <a:gd name="T3" fmla="*/ 145 h 145"/>
                              <a:gd name="T4" fmla="*/ 11 w 99"/>
                              <a:gd name="T5" fmla="*/ 131 h 145"/>
                              <a:gd name="T6" fmla="*/ 0 w 99"/>
                              <a:gd name="T7" fmla="*/ 98 h 145"/>
                              <a:gd name="T8" fmla="*/ 19 w 99"/>
                              <a:gd name="T9" fmla="*/ 98 h 145"/>
                              <a:gd name="T10" fmla="*/ 24 w 99"/>
                              <a:gd name="T11" fmla="*/ 118 h 145"/>
                              <a:gd name="T12" fmla="*/ 49 w 99"/>
                              <a:gd name="T13" fmla="*/ 129 h 145"/>
                              <a:gd name="T14" fmla="*/ 71 w 99"/>
                              <a:gd name="T15" fmla="*/ 121 h 145"/>
                              <a:gd name="T16" fmla="*/ 80 w 99"/>
                              <a:gd name="T17" fmla="*/ 102 h 145"/>
                              <a:gd name="T18" fmla="*/ 71 w 99"/>
                              <a:gd name="T19" fmla="*/ 82 h 145"/>
                              <a:gd name="T20" fmla="*/ 46 w 99"/>
                              <a:gd name="T21" fmla="*/ 76 h 145"/>
                              <a:gd name="T22" fmla="*/ 42 w 99"/>
                              <a:gd name="T23" fmla="*/ 76 h 145"/>
                              <a:gd name="T24" fmla="*/ 39 w 99"/>
                              <a:gd name="T25" fmla="*/ 76 h 145"/>
                              <a:gd name="T26" fmla="*/ 39 w 99"/>
                              <a:gd name="T27" fmla="*/ 60 h 145"/>
                              <a:gd name="T28" fmla="*/ 43 w 99"/>
                              <a:gd name="T29" fmla="*/ 61 h 145"/>
                              <a:gd name="T30" fmla="*/ 47 w 99"/>
                              <a:gd name="T31" fmla="*/ 61 h 145"/>
                              <a:gd name="T32" fmla="*/ 64 w 99"/>
                              <a:gd name="T33" fmla="*/ 58 h 145"/>
                              <a:gd name="T34" fmla="*/ 75 w 99"/>
                              <a:gd name="T35" fmla="*/ 38 h 145"/>
                              <a:gd name="T36" fmla="*/ 67 w 99"/>
                              <a:gd name="T37" fmla="*/ 22 h 145"/>
                              <a:gd name="T38" fmla="*/ 50 w 99"/>
                              <a:gd name="T39" fmla="*/ 16 h 145"/>
                              <a:gd name="T40" fmla="*/ 25 w 99"/>
                              <a:gd name="T41" fmla="*/ 28 h 145"/>
                              <a:gd name="T42" fmla="*/ 21 w 99"/>
                              <a:gd name="T43" fmla="*/ 46 h 145"/>
                              <a:gd name="T44" fmla="*/ 4 w 99"/>
                              <a:gd name="T45" fmla="*/ 46 h 145"/>
                              <a:gd name="T46" fmla="*/ 10 w 99"/>
                              <a:gd name="T47" fmla="*/ 19 h 145"/>
                              <a:gd name="T48" fmla="*/ 48 w 99"/>
                              <a:gd name="T49" fmla="*/ 0 h 145"/>
                              <a:gd name="T50" fmla="*/ 82 w 99"/>
                              <a:gd name="T51" fmla="*/ 9 h 145"/>
                              <a:gd name="T52" fmla="*/ 93 w 99"/>
                              <a:gd name="T53" fmla="*/ 37 h 145"/>
                              <a:gd name="T54" fmla="*/ 86 w 99"/>
                              <a:gd name="T55" fmla="*/ 58 h 145"/>
                              <a:gd name="T56" fmla="*/ 75 w 99"/>
                              <a:gd name="T57" fmla="*/ 66 h 145"/>
                              <a:gd name="T58" fmla="*/ 93 w 99"/>
                              <a:gd name="T59" fmla="*/ 78 h 145"/>
                              <a:gd name="T60" fmla="*/ 99 w 99"/>
                              <a:gd name="T61" fmla="*/ 99 h 145"/>
                              <a:gd name="T62" fmla="*/ 86 w 99"/>
                              <a:gd name="T63" fmla="*/ 132 h 145"/>
                              <a:gd name="T64" fmla="*/ 48 w 99"/>
                              <a:gd name="T65" fmla="*/ 145 h 145"/>
                              <a:gd name="T66" fmla="*/ 48 w 99"/>
                              <a:gd name="T67" fmla="*/ 145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99" h="145">
                                <a:moveTo>
                                  <a:pt x="48" y="145"/>
                                </a:moveTo>
                                <a:lnTo>
                                  <a:pt x="48" y="145"/>
                                </a:lnTo>
                                <a:cubicBezTo>
                                  <a:pt x="31" y="145"/>
                                  <a:pt x="19" y="140"/>
                                  <a:pt x="11" y="131"/>
                                </a:cubicBezTo>
                                <a:cubicBezTo>
                                  <a:pt x="4" y="122"/>
                                  <a:pt x="0" y="111"/>
                                  <a:pt x="0" y="98"/>
                                </a:cubicBezTo>
                                <a:lnTo>
                                  <a:pt x="19" y="98"/>
                                </a:lnTo>
                                <a:cubicBezTo>
                                  <a:pt x="19" y="107"/>
                                  <a:pt x="21" y="114"/>
                                  <a:pt x="24" y="118"/>
                                </a:cubicBezTo>
                                <a:cubicBezTo>
                                  <a:pt x="28" y="125"/>
                                  <a:pt x="37" y="129"/>
                                  <a:pt x="49" y="129"/>
                                </a:cubicBezTo>
                                <a:cubicBezTo>
                                  <a:pt x="58" y="129"/>
                                  <a:pt x="66" y="126"/>
                                  <a:pt x="71" y="121"/>
                                </a:cubicBezTo>
                                <a:cubicBezTo>
                                  <a:pt x="77" y="116"/>
                                  <a:pt x="80" y="110"/>
                                  <a:pt x="80" y="102"/>
                                </a:cubicBezTo>
                                <a:cubicBezTo>
                                  <a:pt x="80" y="92"/>
                                  <a:pt x="77" y="85"/>
                                  <a:pt x="71" y="82"/>
                                </a:cubicBezTo>
                                <a:cubicBezTo>
                                  <a:pt x="65" y="78"/>
                                  <a:pt x="57" y="76"/>
                                  <a:pt x="46" y="76"/>
                                </a:cubicBezTo>
                                <a:cubicBezTo>
                                  <a:pt x="45" y="76"/>
                                  <a:pt x="44" y="76"/>
                                  <a:pt x="42" y="76"/>
                                </a:cubicBezTo>
                                <a:cubicBezTo>
                                  <a:pt x="41" y="76"/>
                                  <a:pt x="40" y="76"/>
                                  <a:pt x="39" y="76"/>
                                </a:cubicBezTo>
                                <a:lnTo>
                                  <a:pt x="39" y="60"/>
                                </a:lnTo>
                                <a:cubicBezTo>
                                  <a:pt x="41" y="60"/>
                                  <a:pt x="42" y="61"/>
                                  <a:pt x="43" y="61"/>
                                </a:cubicBezTo>
                                <a:cubicBezTo>
                                  <a:pt x="45" y="61"/>
                                  <a:pt x="46" y="61"/>
                                  <a:pt x="47" y="61"/>
                                </a:cubicBezTo>
                                <a:cubicBezTo>
                                  <a:pt x="54" y="61"/>
                                  <a:pt x="59" y="60"/>
                                  <a:pt x="64" y="58"/>
                                </a:cubicBezTo>
                                <a:cubicBezTo>
                                  <a:pt x="71" y="54"/>
                                  <a:pt x="75" y="47"/>
                                  <a:pt x="75" y="38"/>
                                </a:cubicBezTo>
                                <a:cubicBezTo>
                                  <a:pt x="75" y="31"/>
                                  <a:pt x="72" y="25"/>
                                  <a:pt x="67" y="22"/>
                                </a:cubicBezTo>
                                <a:cubicBezTo>
                                  <a:pt x="62" y="18"/>
                                  <a:pt x="57" y="16"/>
                                  <a:pt x="50" y="16"/>
                                </a:cubicBezTo>
                                <a:cubicBezTo>
                                  <a:pt x="38" y="16"/>
                                  <a:pt x="30" y="20"/>
                                  <a:pt x="25" y="28"/>
                                </a:cubicBezTo>
                                <a:cubicBezTo>
                                  <a:pt x="23" y="32"/>
                                  <a:pt x="22" y="38"/>
                                  <a:pt x="21" y="46"/>
                                </a:cubicBezTo>
                                <a:lnTo>
                                  <a:pt x="4" y="46"/>
                                </a:lnTo>
                                <a:cubicBezTo>
                                  <a:pt x="4" y="36"/>
                                  <a:pt x="6" y="27"/>
                                  <a:pt x="10" y="19"/>
                                </a:cubicBezTo>
                                <a:cubicBezTo>
                                  <a:pt x="17" y="6"/>
                                  <a:pt x="30" y="0"/>
                                  <a:pt x="48" y="0"/>
                                </a:cubicBezTo>
                                <a:cubicBezTo>
                                  <a:pt x="63" y="0"/>
                                  <a:pt x="74" y="3"/>
                                  <a:pt x="82" y="9"/>
                                </a:cubicBezTo>
                                <a:cubicBezTo>
                                  <a:pt x="89" y="16"/>
                                  <a:pt x="93" y="25"/>
                                  <a:pt x="93" y="37"/>
                                </a:cubicBezTo>
                                <a:cubicBezTo>
                                  <a:pt x="93" y="46"/>
                                  <a:pt x="91" y="53"/>
                                  <a:pt x="86" y="58"/>
                                </a:cubicBezTo>
                                <a:cubicBezTo>
                                  <a:pt x="84" y="62"/>
                                  <a:pt x="80" y="64"/>
                                  <a:pt x="75" y="66"/>
                                </a:cubicBezTo>
                                <a:cubicBezTo>
                                  <a:pt x="83" y="68"/>
                                  <a:pt x="88" y="72"/>
                                  <a:pt x="93" y="78"/>
                                </a:cubicBezTo>
                                <a:cubicBezTo>
                                  <a:pt x="97" y="84"/>
                                  <a:pt x="99" y="91"/>
                                  <a:pt x="99" y="99"/>
                                </a:cubicBezTo>
                                <a:cubicBezTo>
                                  <a:pt x="99" y="113"/>
                                  <a:pt x="94" y="124"/>
                                  <a:pt x="86" y="132"/>
                                </a:cubicBezTo>
                                <a:cubicBezTo>
                                  <a:pt x="77" y="141"/>
                                  <a:pt x="64" y="145"/>
                                  <a:pt x="48" y="145"/>
                                </a:cubicBezTo>
                                <a:lnTo>
                                  <a:pt x="48" y="145"/>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54" name="Freeform 612"/>
                        <wps:cNvSpPr>
                          <a:spLocks/>
                        </wps:cNvSpPr>
                        <wps:spPr bwMode="auto">
                          <a:xfrm>
                            <a:off x="4242435" y="1170940"/>
                            <a:ext cx="10160" cy="25400"/>
                          </a:xfrm>
                          <a:custGeom>
                            <a:avLst/>
                            <a:gdLst>
                              <a:gd name="T0" fmla="*/ 0 w 21"/>
                              <a:gd name="T1" fmla="*/ 42 h 51"/>
                              <a:gd name="T2" fmla="*/ 0 w 21"/>
                              <a:gd name="T3" fmla="*/ 42 h 51"/>
                              <a:gd name="T4" fmla="*/ 9 w 21"/>
                              <a:gd name="T5" fmla="*/ 32 h 51"/>
                              <a:gd name="T6" fmla="*/ 11 w 21"/>
                              <a:gd name="T7" fmla="*/ 24 h 51"/>
                              <a:gd name="T8" fmla="*/ 11 w 21"/>
                              <a:gd name="T9" fmla="*/ 22 h 51"/>
                              <a:gd name="T10" fmla="*/ 11 w 21"/>
                              <a:gd name="T11" fmla="*/ 21 h 51"/>
                              <a:gd name="T12" fmla="*/ 0 w 21"/>
                              <a:gd name="T13" fmla="*/ 21 h 51"/>
                              <a:gd name="T14" fmla="*/ 0 w 21"/>
                              <a:gd name="T15" fmla="*/ 0 h 51"/>
                              <a:gd name="T16" fmla="*/ 21 w 21"/>
                              <a:gd name="T17" fmla="*/ 0 h 51"/>
                              <a:gd name="T18" fmla="*/ 21 w 21"/>
                              <a:gd name="T19" fmla="*/ 20 h 51"/>
                              <a:gd name="T20" fmla="*/ 16 w 21"/>
                              <a:gd name="T21" fmla="*/ 40 h 51"/>
                              <a:gd name="T22" fmla="*/ 0 w 21"/>
                              <a:gd name="T23" fmla="*/ 51 h 51"/>
                              <a:gd name="T24" fmla="*/ 0 w 21"/>
                              <a:gd name="T25" fmla="*/ 42 h 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1" h="51">
                                <a:moveTo>
                                  <a:pt x="0" y="42"/>
                                </a:moveTo>
                                <a:lnTo>
                                  <a:pt x="0" y="42"/>
                                </a:lnTo>
                                <a:cubicBezTo>
                                  <a:pt x="4" y="41"/>
                                  <a:pt x="8" y="38"/>
                                  <a:pt x="9" y="32"/>
                                </a:cubicBezTo>
                                <a:cubicBezTo>
                                  <a:pt x="10" y="29"/>
                                  <a:pt x="11" y="26"/>
                                  <a:pt x="11" y="24"/>
                                </a:cubicBezTo>
                                <a:cubicBezTo>
                                  <a:pt x="11" y="23"/>
                                  <a:pt x="11" y="23"/>
                                  <a:pt x="11" y="22"/>
                                </a:cubicBezTo>
                                <a:cubicBezTo>
                                  <a:pt x="11" y="22"/>
                                  <a:pt x="11" y="22"/>
                                  <a:pt x="11" y="21"/>
                                </a:cubicBezTo>
                                <a:lnTo>
                                  <a:pt x="0" y="21"/>
                                </a:lnTo>
                                <a:lnTo>
                                  <a:pt x="0" y="0"/>
                                </a:lnTo>
                                <a:lnTo>
                                  <a:pt x="21" y="0"/>
                                </a:lnTo>
                                <a:lnTo>
                                  <a:pt x="21" y="20"/>
                                </a:lnTo>
                                <a:cubicBezTo>
                                  <a:pt x="21" y="27"/>
                                  <a:pt x="19" y="34"/>
                                  <a:pt x="16" y="40"/>
                                </a:cubicBezTo>
                                <a:cubicBezTo>
                                  <a:pt x="13" y="46"/>
                                  <a:pt x="8" y="50"/>
                                  <a:pt x="0" y="51"/>
                                </a:cubicBezTo>
                                <a:lnTo>
                                  <a:pt x="0" y="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55" name="Freeform 613"/>
                        <wps:cNvSpPr>
                          <a:spLocks/>
                        </wps:cNvSpPr>
                        <wps:spPr bwMode="auto">
                          <a:xfrm>
                            <a:off x="4300220" y="1110615"/>
                            <a:ext cx="26035" cy="70485"/>
                          </a:xfrm>
                          <a:custGeom>
                            <a:avLst/>
                            <a:gdLst>
                              <a:gd name="T0" fmla="*/ 0 w 52"/>
                              <a:gd name="T1" fmla="*/ 40 h 140"/>
                              <a:gd name="T2" fmla="*/ 0 w 52"/>
                              <a:gd name="T3" fmla="*/ 40 h 140"/>
                              <a:gd name="T4" fmla="*/ 0 w 52"/>
                              <a:gd name="T5" fmla="*/ 27 h 140"/>
                              <a:gd name="T6" fmla="*/ 27 w 52"/>
                              <a:gd name="T7" fmla="*/ 20 h 140"/>
                              <a:gd name="T8" fmla="*/ 38 w 52"/>
                              <a:gd name="T9" fmla="*/ 0 h 140"/>
                              <a:gd name="T10" fmla="*/ 52 w 52"/>
                              <a:gd name="T11" fmla="*/ 0 h 140"/>
                              <a:gd name="T12" fmla="*/ 52 w 52"/>
                              <a:gd name="T13" fmla="*/ 140 h 140"/>
                              <a:gd name="T14" fmla="*/ 33 w 52"/>
                              <a:gd name="T15" fmla="*/ 140 h 140"/>
                              <a:gd name="T16" fmla="*/ 33 w 52"/>
                              <a:gd name="T17" fmla="*/ 40 h 140"/>
                              <a:gd name="T18" fmla="*/ 0 w 52"/>
                              <a:gd name="T19" fmla="*/ 40 h 1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0">
                                <a:moveTo>
                                  <a:pt x="0" y="40"/>
                                </a:moveTo>
                                <a:lnTo>
                                  <a:pt x="0" y="40"/>
                                </a:lnTo>
                                <a:lnTo>
                                  <a:pt x="0" y="27"/>
                                </a:lnTo>
                                <a:cubicBezTo>
                                  <a:pt x="13" y="25"/>
                                  <a:pt x="22" y="23"/>
                                  <a:pt x="27" y="20"/>
                                </a:cubicBezTo>
                                <a:cubicBezTo>
                                  <a:pt x="32" y="17"/>
                                  <a:pt x="36" y="10"/>
                                  <a:pt x="38" y="0"/>
                                </a:cubicBezTo>
                                <a:lnTo>
                                  <a:pt x="52" y="0"/>
                                </a:lnTo>
                                <a:lnTo>
                                  <a:pt x="52" y="140"/>
                                </a:lnTo>
                                <a:lnTo>
                                  <a:pt x="33" y="140"/>
                                </a:lnTo>
                                <a:lnTo>
                                  <a:pt x="33" y="40"/>
                                </a:lnTo>
                                <a:lnTo>
                                  <a:pt x="0" y="4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56" name="Freeform 614"/>
                        <wps:cNvSpPr>
                          <a:spLocks/>
                        </wps:cNvSpPr>
                        <wps:spPr bwMode="auto">
                          <a:xfrm>
                            <a:off x="4349115" y="1110615"/>
                            <a:ext cx="50165" cy="72390"/>
                          </a:xfrm>
                          <a:custGeom>
                            <a:avLst/>
                            <a:gdLst>
                              <a:gd name="T0" fmla="*/ 48 w 99"/>
                              <a:gd name="T1" fmla="*/ 145 h 145"/>
                              <a:gd name="T2" fmla="*/ 48 w 99"/>
                              <a:gd name="T3" fmla="*/ 145 h 145"/>
                              <a:gd name="T4" fmla="*/ 12 w 99"/>
                              <a:gd name="T5" fmla="*/ 131 h 145"/>
                              <a:gd name="T6" fmla="*/ 0 w 99"/>
                              <a:gd name="T7" fmla="*/ 98 h 145"/>
                              <a:gd name="T8" fmla="*/ 19 w 99"/>
                              <a:gd name="T9" fmla="*/ 98 h 145"/>
                              <a:gd name="T10" fmla="*/ 24 w 99"/>
                              <a:gd name="T11" fmla="*/ 118 h 145"/>
                              <a:gd name="T12" fmla="*/ 49 w 99"/>
                              <a:gd name="T13" fmla="*/ 129 h 145"/>
                              <a:gd name="T14" fmla="*/ 72 w 99"/>
                              <a:gd name="T15" fmla="*/ 121 h 145"/>
                              <a:gd name="T16" fmla="*/ 80 w 99"/>
                              <a:gd name="T17" fmla="*/ 102 h 145"/>
                              <a:gd name="T18" fmla="*/ 71 w 99"/>
                              <a:gd name="T19" fmla="*/ 82 h 145"/>
                              <a:gd name="T20" fmla="*/ 46 w 99"/>
                              <a:gd name="T21" fmla="*/ 76 h 145"/>
                              <a:gd name="T22" fmla="*/ 43 w 99"/>
                              <a:gd name="T23" fmla="*/ 76 h 145"/>
                              <a:gd name="T24" fmla="*/ 39 w 99"/>
                              <a:gd name="T25" fmla="*/ 76 h 145"/>
                              <a:gd name="T26" fmla="*/ 39 w 99"/>
                              <a:gd name="T27" fmla="*/ 60 h 145"/>
                              <a:gd name="T28" fmla="*/ 44 w 99"/>
                              <a:gd name="T29" fmla="*/ 61 h 145"/>
                              <a:gd name="T30" fmla="*/ 48 w 99"/>
                              <a:gd name="T31" fmla="*/ 61 h 145"/>
                              <a:gd name="T32" fmla="*/ 64 w 99"/>
                              <a:gd name="T33" fmla="*/ 58 h 145"/>
                              <a:gd name="T34" fmla="*/ 75 w 99"/>
                              <a:gd name="T35" fmla="*/ 38 h 145"/>
                              <a:gd name="T36" fmla="*/ 68 w 99"/>
                              <a:gd name="T37" fmla="*/ 22 h 145"/>
                              <a:gd name="T38" fmla="*/ 50 w 99"/>
                              <a:gd name="T39" fmla="*/ 16 h 145"/>
                              <a:gd name="T40" fmla="*/ 26 w 99"/>
                              <a:gd name="T41" fmla="*/ 28 h 145"/>
                              <a:gd name="T42" fmla="*/ 22 w 99"/>
                              <a:gd name="T43" fmla="*/ 46 h 145"/>
                              <a:gd name="T44" fmla="*/ 4 w 99"/>
                              <a:gd name="T45" fmla="*/ 46 h 145"/>
                              <a:gd name="T46" fmla="*/ 10 w 99"/>
                              <a:gd name="T47" fmla="*/ 19 h 145"/>
                              <a:gd name="T48" fmla="*/ 49 w 99"/>
                              <a:gd name="T49" fmla="*/ 0 h 145"/>
                              <a:gd name="T50" fmla="*/ 82 w 99"/>
                              <a:gd name="T51" fmla="*/ 9 h 145"/>
                              <a:gd name="T52" fmla="*/ 94 w 99"/>
                              <a:gd name="T53" fmla="*/ 37 h 145"/>
                              <a:gd name="T54" fmla="*/ 87 w 99"/>
                              <a:gd name="T55" fmla="*/ 58 h 145"/>
                              <a:gd name="T56" fmla="*/ 76 w 99"/>
                              <a:gd name="T57" fmla="*/ 66 h 145"/>
                              <a:gd name="T58" fmla="*/ 93 w 99"/>
                              <a:gd name="T59" fmla="*/ 78 h 145"/>
                              <a:gd name="T60" fmla="*/ 99 w 99"/>
                              <a:gd name="T61" fmla="*/ 99 h 145"/>
                              <a:gd name="T62" fmla="*/ 86 w 99"/>
                              <a:gd name="T63" fmla="*/ 132 h 145"/>
                              <a:gd name="T64" fmla="*/ 48 w 99"/>
                              <a:gd name="T65" fmla="*/ 145 h 145"/>
                              <a:gd name="T66" fmla="*/ 48 w 99"/>
                              <a:gd name="T67" fmla="*/ 145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99" h="145">
                                <a:moveTo>
                                  <a:pt x="48" y="145"/>
                                </a:moveTo>
                                <a:lnTo>
                                  <a:pt x="48" y="145"/>
                                </a:lnTo>
                                <a:cubicBezTo>
                                  <a:pt x="31" y="145"/>
                                  <a:pt x="19" y="140"/>
                                  <a:pt x="12" y="131"/>
                                </a:cubicBezTo>
                                <a:cubicBezTo>
                                  <a:pt x="4" y="122"/>
                                  <a:pt x="0" y="111"/>
                                  <a:pt x="0" y="98"/>
                                </a:cubicBezTo>
                                <a:lnTo>
                                  <a:pt x="19" y="98"/>
                                </a:lnTo>
                                <a:cubicBezTo>
                                  <a:pt x="20" y="107"/>
                                  <a:pt x="22" y="114"/>
                                  <a:pt x="24" y="118"/>
                                </a:cubicBezTo>
                                <a:cubicBezTo>
                                  <a:pt x="29" y="125"/>
                                  <a:pt x="37" y="129"/>
                                  <a:pt x="49" y="129"/>
                                </a:cubicBezTo>
                                <a:cubicBezTo>
                                  <a:pt x="58" y="129"/>
                                  <a:pt x="66" y="126"/>
                                  <a:pt x="72" y="121"/>
                                </a:cubicBezTo>
                                <a:cubicBezTo>
                                  <a:pt x="77" y="116"/>
                                  <a:pt x="80" y="110"/>
                                  <a:pt x="80" y="102"/>
                                </a:cubicBezTo>
                                <a:cubicBezTo>
                                  <a:pt x="80" y="92"/>
                                  <a:pt x="77" y="85"/>
                                  <a:pt x="71" y="82"/>
                                </a:cubicBezTo>
                                <a:cubicBezTo>
                                  <a:pt x="65" y="78"/>
                                  <a:pt x="57" y="76"/>
                                  <a:pt x="46" y="76"/>
                                </a:cubicBezTo>
                                <a:cubicBezTo>
                                  <a:pt x="45" y="76"/>
                                  <a:pt x="44" y="76"/>
                                  <a:pt x="43" y="76"/>
                                </a:cubicBezTo>
                                <a:cubicBezTo>
                                  <a:pt x="42" y="76"/>
                                  <a:pt x="40" y="76"/>
                                  <a:pt x="39" y="76"/>
                                </a:cubicBezTo>
                                <a:lnTo>
                                  <a:pt x="39" y="60"/>
                                </a:lnTo>
                                <a:cubicBezTo>
                                  <a:pt x="41" y="60"/>
                                  <a:pt x="42" y="61"/>
                                  <a:pt x="44" y="61"/>
                                </a:cubicBezTo>
                                <a:cubicBezTo>
                                  <a:pt x="45" y="61"/>
                                  <a:pt x="46" y="61"/>
                                  <a:pt x="48" y="61"/>
                                </a:cubicBezTo>
                                <a:cubicBezTo>
                                  <a:pt x="54" y="61"/>
                                  <a:pt x="60" y="60"/>
                                  <a:pt x="64" y="58"/>
                                </a:cubicBezTo>
                                <a:cubicBezTo>
                                  <a:pt x="72" y="54"/>
                                  <a:pt x="75" y="47"/>
                                  <a:pt x="75" y="38"/>
                                </a:cubicBezTo>
                                <a:cubicBezTo>
                                  <a:pt x="75" y="31"/>
                                  <a:pt x="73" y="25"/>
                                  <a:pt x="68" y="22"/>
                                </a:cubicBezTo>
                                <a:cubicBezTo>
                                  <a:pt x="63" y="18"/>
                                  <a:pt x="57" y="16"/>
                                  <a:pt x="50" y="16"/>
                                </a:cubicBezTo>
                                <a:cubicBezTo>
                                  <a:pt x="39" y="16"/>
                                  <a:pt x="30" y="20"/>
                                  <a:pt x="26" y="28"/>
                                </a:cubicBezTo>
                                <a:cubicBezTo>
                                  <a:pt x="23" y="32"/>
                                  <a:pt x="22" y="38"/>
                                  <a:pt x="22" y="46"/>
                                </a:cubicBezTo>
                                <a:lnTo>
                                  <a:pt x="4" y="46"/>
                                </a:lnTo>
                                <a:cubicBezTo>
                                  <a:pt x="4" y="36"/>
                                  <a:pt x="6" y="27"/>
                                  <a:pt x="10" y="19"/>
                                </a:cubicBezTo>
                                <a:cubicBezTo>
                                  <a:pt x="18" y="6"/>
                                  <a:pt x="30" y="0"/>
                                  <a:pt x="49" y="0"/>
                                </a:cubicBezTo>
                                <a:cubicBezTo>
                                  <a:pt x="63" y="0"/>
                                  <a:pt x="74" y="3"/>
                                  <a:pt x="82" y="9"/>
                                </a:cubicBezTo>
                                <a:cubicBezTo>
                                  <a:pt x="90" y="16"/>
                                  <a:pt x="94" y="25"/>
                                  <a:pt x="94" y="37"/>
                                </a:cubicBezTo>
                                <a:cubicBezTo>
                                  <a:pt x="94" y="46"/>
                                  <a:pt x="91" y="53"/>
                                  <a:pt x="87" y="58"/>
                                </a:cubicBezTo>
                                <a:cubicBezTo>
                                  <a:pt x="84" y="62"/>
                                  <a:pt x="80" y="64"/>
                                  <a:pt x="76" y="66"/>
                                </a:cubicBezTo>
                                <a:cubicBezTo>
                                  <a:pt x="83" y="68"/>
                                  <a:pt x="89" y="72"/>
                                  <a:pt x="93" y="78"/>
                                </a:cubicBezTo>
                                <a:cubicBezTo>
                                  <a:pt x="97" y="84"/>
                                  <a:pt x="99" y="91"/>
                                  <a:pt x="99" y="99"/>
                                </a:cubicBezTo>
                                <a:cubicBezTo>
                                  <a:pt x="99" y="113"/>
                                  <a:pt x="95" y="124"/>
                                  <a:pt x="86" y="132"/>
                                </a:cubicBezTo>
                                <a:cubicBezTo>
                                  <a:pt x="77" y="141"/>
                                  <a:pt x="64" y="145"/>
                                  <a:pt x="48" y="145"/>
                                </a:cubicBezTo>
                                <a:lnTo>
                                  <a:pt x="48" y="145"/>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57" name="Freeform 615"/>
                        <wps:cNvSpPr>
                          <a:spLocks/>
                        </wps:cNvSpPr>
                        <wps:spPr bwMode="auto">
                          <a:xfrm>
                            <a:off x="4412615" y="1170940"/>
                            <a:ext cx="10160" cy="10160"/>
                          </a:xfrm>
                          <a:custGeom>
                            <a:avLst/>
                            <a:gdLst>
                              <a:gd name="T0" fmla="*/ 0 w 20"/>
                              <a:gd name="T1" fmla="*/ 0 h 21"/>
                              <a:gd name="T2" fmla="*/ 0 w 20"/>
                              <a:gd name="T3" fmla="*/ 0 h 21"/>
                              <a:gd name="T4" fmla="*/ 20 w 20"/>
                              <a:gd name="T5" fmla="*/ 0 h 21"/>
                              <a:gd name="T6" fmla="*/ 20 w 20"/>
                              <a:gd name="T7" fmla="*/ 21 h 21"/>
                              <a:gd name="T8" fmla="*/ 0 w 20"/>
                              <a:gd name="T9" fmla="*/ 21 h 21"/>
                              <a:gd name="T10" fmla="*/ 0 w 20"/>
                              <a:gd name="T11" fmla="*/ 0 h 21"/>
                            </a:gdLst>
                            <a:ahLst/>
                            <a:cxnLst>
                              <a:cxn ang="0">
                                <a:pos x="T0" y="T1"/>
                              </a:cxn>
                              <a:cxn ang="0">
                                <a:pos x="T2" y="T3"/>
                              </a:cxn>
                              <a:cxn ang="0">
                                <a:pos x="T4" y="T5"/>
                              </a:cxn>
                              <a:cxn ang="0">
                                <a:pos x="T6" y="T7"/>
                              </a:cxn>
                              <a:cxn ang="0">
                                <a:pos x="T8" y="T9"/>
                              </a:cxn>
                              <a:cxn ang="0">
                                <a:pos x="T10" y="T11"/>
                              </a:cxn>
                            </a:cxnLst>
                            <a:rect l="0" t="0" r="r" b="b"/>
                            <a:pathLst>
                              <a:path w="20" h="21">
                                <a:moveTo>
                                  <a:pt x="0" y="0"/>
                                </a:moveTo>
                                <a:lnTo>
                                  <a:pt x="0" y="0"/>
                                </a:lnTo>
                                <a:lnTo>
                                  <a:pt x="20" y="0"/>
                                </a:lnTo>
                                <a:lnTo>
                                  <a:pt x="20"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58" name="Freeform 616"/>
                        <wps:cNvSpPr>
                          <a:spLocks/>
                        </wps:cNvSpPr>
                        <wps:spPr bwMode="auto">
                          <a:xfrm>
                            <a:off x="4435475" y="1111250"/>
                            <a:ext cx="49530" cy="69850"/>
                          </a:xfrm>
                          <a:custGeom>
                            <a:avLst/>
                            <a:gdLst>
                              <a:gd name="T0" fmla="*/ 98 w 98"/>
                              <a:gd name="T1" fmla="*/ 0 h 139"/>
                              <a:gd name="T2" fmla="*/ 98 w 98"/>
                              <a:gd name="T3" fmla="*/ 0 h 139"/>
                              <a:gd name="T4" fmla="*/ 98 w 98"/>
                              <a:gd name="T5" fmla="*/ 16 h 139"/>
                              <a:gd name="T6" fmla="*/ 80 w 98"/>
                              <a:gd name="T7" fmla="*/ 39 h 139"/>
                              <a:gd name="T8" fmla="*/ 60 w 98"/>
                              <a:gd name="T9" fmla="*/ 74 h 139"/>
                              <a:gd name="T10" fmla="*/ 47 w 98"/>
                              <a:gd name="T11" fmla="*/ 108 h 139"/>
                              <a:gd name="T12" fmla="*/ 40 w 98"/>
                              <a:gd name="T13" fmla="*/ 139 h 139"/>
                              <a:gd name="T14" fmla="*/ 20 w 98"/>
                              <a:gd name="T15" fmla="*/ 139 h 139"/>
                              <a:gd name="T16" fmla="*/ 50 w 98"/>
                              <a:gd name="T17" fmla="*/ 59 h 139"/>
                              <a:gd name="T18" fmla="*/ 78 w 98"/>
                              <a:gd name="T19" fmla="*/ 18 h 139"/>
                              <a:gd name="T20" fmla="*/ 0 w 98"/>
                              <a:gd name="T21" fmla="*/ 18 h 139"/>
                              <a:gd name="T22" fmla="*/ 0 w 98"/>
                              <a:gd name="T23" fmla="*/ 0 h 139"/>
                              <a:gd name="T24" fmla="*/ 98 w 98"/>
                              <a:gd name="T25"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98" h="139">
                                <a:moveTo>
                                  <a:pt x="98" y="0"/>
                                </a:moveTo>
                                <a:lnTo>
                                  <a:pt x="98" y="0"/>
                                </a:lnTo>
                                <a:lnTo>
                                  <a:pt x="98" y="16"/>
                                </a:lnTo>
                                <a:cubicBezTo>
                                  <a:pt x="94" y="20"/>
                                  <a:pt x="88" y="28"/>
                                  <a:pt x="80" y="39"/>
                                </a:cubicBezTo>
                                <a:cubicBezTo>
                                  <a:pt x="73" y="50"/>
                                  <a:pt x="66" y="61"/>
                                  <a:pt x="60" y="74"/>
                                </a:cubicBezTo>
                                <a:cubicBezTo>
                                  <a:pt x="55" y="86"/>
                                  <a:pt x="50" y="98"/>
                                  <a:pt x="47" y="108"/>
                                </a:cubicBezTo>
                                <a:cubicBezTo>
                                  <a:pt x="45" y="114"/>
                                  <a:pt x="43" y="125"/>
                                  <a:pt x="40" y="139"/>
                                </a:cubicBezTo>
                                <a:lnTo>
                                  <a:pt x="20" y="139"/>
                                </a:lnTo>
                                <a:cubicBezTo>
                                  <a:pt x="25" y="112"/>
                                  <a:pt x="35" y="85"/>
                                  <a:pt x="50" y="59"/>
                                </a:cubicBezTo>
                                <a:cubicBezTo>
                                  <a:pt x="59" y="43"/>
                                  <a:pt x="68" y="30"/>
                                  <a:pt x="78" y="18"/>
                                </a:cubicBezTo>
                                <a:lnTo>
                                  <a:pt x="0" y="18"/>
                                </a:lnTo>
                                <a:lnTo>
                                  <a:pt x="0" y="0"/>
                                </a:lnTo>
                                <a:lnTo>
                                  <a:pt x="9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59" name="Freeform 617"/>
                        <wps:cNvSpPr>
                          <a:spLocks/>
                        </wps:cNvSpPr>
                        <wps:spPr bwMode="auto">
                          <a:xfrm>
                            <a:off x="4498340" y="1110615"/>
                            <a:ext cx="26035" cy="70485"/>
                          </a:xfrm>
                          <a:custGeom>
                            <a:avLst/>
                            <a:gdLst>
                              <a:gd name="T0" fmla="*/ 0 w 52"/>
                              <a:gd name="T1" fmla="*/ 40 h 140"/>
                              <a:gd name="T2" fmla="*/ 0 w 52"/>
                              <a:gd name="T3" fmla="*/ 40 h 140"/>
                              <a:gd name="T4" fmla="*/ 0 w 52"/>
                              <a:gd name="T5" fmla="*/ 27 h 140"/>
                              <a:gd name="T6" fmla="*/ 27 w 52"/>
                              <a:gd name="T7" fmla="*/ 20 h 140"/>
                              <a:gd name="T8" fmla="*/ 38 w 52"/>
                              <a:gd name="T9" fmla="*/ 0 h 140"/>
                              <a:gd name="T10" fmla="*/ 52 w 52"/>
                              <a:gd name="T11" fmla="*/ 0 h 140"/>
                              <a:gd name="T12" fmla="*/ 52 w 52"/>
                              <a:gd name="T13" fmla="*/ 140 h 140"/>
                              <a:gd name="T14" fmla="*/ 33 w 52"/>
                              <a:gd name="T15" fmla="*/ 140 h 140"/>
                              <a:gd name="T16" fmla="*/ 33 w 52"/>
                              <a:gd name="T17" fmla="*/ 40 h 140"/>
                              <a:gd name="T18" fmla="*/ 0 w 52"/>
                              <a:gd name="T19" fmla="*/ 40 h 1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0">
                                <a:moveTo>
                                  <a:pt x="0" y="40"/>
                                </a:moveTo>
                                <a:lnTo>
                                  <a:pt x="0" y="40"/>
                                </a:lnTo>
                                <a:lnTo>
                                  <a:pt x="0" y="27"/>
                                </a:lnTo>
                                <a:cubicBezTo>
                                  <a:pt x="13" y="25"/>
                                  <a:pt x="22" y="23"/>
                                  <a:pt x="27" y="20"/>
                                </a:cubicBezTo>
                                <a:cubicBezTo>
                                  <a:pt x="32" y="17"/>
                                  <a:pt x="36" y="10"/>
                                  <a:pt x="38" y="0"/>
                                </a:cubicBezTo>
                                <a:lnTo>
                                  <a:pt x="52" y="0"/>
                                </a:lnTo>
                                <a:lnTo>
                                  <a:pt x="52" y="140"/>
                                </a:lnTo>
                                <a:lnTo>
                                  <a:pt x="33" y="140"/>
                                </a:lnTo>
                                <a:lnTo>
                                  <a:pt x="33" y="40"/>
                                </a:lnTo>
                                <a:lnTo>
                                  <a:pt x="0" y="4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60" name="Freeform 618"/>
                        <wps:cNvSpPr>
                          <a:spLocks/>
                        </wps:cNvSpPr>
                        <wps:spPr bwMode="auto">
                          <a:xfrm>
                            <a:off x="4548505" y="1107440"/>
                            <a:ext cx="23495" cy="94615"/>
                          </a:xfrm>
                          <a:custGeom>
                            <a:avLst/>
                            <a:gdLst>
                              <a:gd name="T0" fmla="*/ 0 w 46"/>
                              <a:gd name="T1" fmla="*/ 188 h 188"/>
                              <a:gd name="T2" fmla="*/ 0 w 46"/>
                              <a:gd name="T3" fmla="*/ 188 h 188"/>
                              <a:gd name="T4" fmla="*/ 21 w 46"/>
                              <a:gd name="T5" fmla="*/ 144 h 188"/>
                              <a:gd name="T6" fmla="*/ 28 w 46"/>
                              <a:gd name="T7" fmla="*/ 94 h 188"/>
                              <a:gd name="T8" fmla="*/ 20 w 46"/>
                              <a:gd name="T9" fmla="*/ 42 h 188"/>
                              <a:gd name="T10" fmla="*/ 0 w 46"/>
                              <a:gd name="T11" fmla="*/ 0 h 188"/>
                              <a:gd name="T12" fmla="*/ 12 w 46"/>
                              <a:gd name="T13" fmla="*/ 0 h 188"/>
                              <a:gd name="T14" fmla="*/ 31 w 46"/>
                              <a:gd name="T15" fmla="*/ 30 h 188"/>
                              <a:gd name="T16" fmla="*/ 37 w 46"/>
                              <a:gd name="T17" fmla="*/ 45 h 188"/>
                              <a:gd name="T18" fmla="*/ 44 w 46"/>
                              <a:gd name="T19" fmla="*/ 70 h 188"/>
                              <a:gd name="T20" fmla="*/ 46 w 46"/>
                              <a:gd name="T21" fmla="*/ 93 h 188"/>
                              <a:gd name="T22" fmla="*/ 37 w 46"/>
                              <a:gd name="T23" fmla="*/ 145 h 188"/>
                              <a:gd name="T24" fmla="*/ 13 w 46"/>
                              <a:gd name="T25" fmla="*/ 188 h 188"/>
                              <a:gd name="T26" fmla="*/ 0 w 46"/>
                              <a:gd name="T27" fmla="*/ 188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0" y="188"/>
                                </a:moveTo>
                                <a:lnTo>
                                  <a:pt x="0" y="188"/>
                                </a:lnTo>
                                <a:cubicBezTo>
                                  <a:pt x="11" y="168"/>
                                  <a:pt x="18" y="153"/>
                                  <a:pt x="21" y="144"/>
                                </a:cubicBezTo>
                                <a:cubicBezTo>
                                  <a:pt x="25" y="130"/>
                                  <a:pt x="28" y="113"/>
                                  <a:pt x="28" y="94"/>
                                </a:cubicBezTo>
                                <a:cubicBezTo>
                                  <a:pt x="28" y="75"/>
                                  <a:pt x="25" y="58"/>
                                  <a:pt x="20" y="42"/>
                                </a:cubicBezTo>
                                <a:cubicBezTo>
                                  <a:pt x="16" y="32"/>
                                  <a:pt x="10" y="18"/>
                                  <a:pt x="0" y="0"/>
                                </a:cubicBezTo>
                                <a:lnTo>
                                  <a:pt x="12" y="0"/>
                                </a:lnTo>
                                <a:cubicBezTo>
                                  <a:pt x="22" y="16"/>
                                  <a:pt x="28" y="26"/>
                                  <a:pt x="31" y="30"/>
                                </a:cubicBezTo>
                                <a:cubicBezTo>
                                  <a:pt x="33" y="34"/>
                                  <a:pt x="35" y="39"/>
                                  <a:pt x="37" y="45"/>
                                </a:cubicBezTo>
                                <a:cubicBezTo>
                                  <a:pt x="41" y="54"/>
                                  <a:pt x="43" y="62"/>
                                  <a:pt x="44" y="70"/>
                                </a:cubicBezTo>
                                <a:cubicBezTo>
                                  <a:pt x="46" y="78"/>
                                  <a:pt x="46" y="86"/>
                                  <a:pt x="46" y="93"/>
                                </a:cubicBezTo>
                                <a:cubicBezTo>
                                  <a:pt x="46" y="112"/>
                                  <a:pt x="43" y="130"/>
                                  <a:pt x="37" y="145"/>
                                </a:cubicBezTo>
                                <a:cubicBezTo>
                                  <a:pt x="33" y="155"/>
                                  <a:pt x="25" y="169"/>
                                  <a:pt x="13" y="188"/>
                                </a:cubicBezTo>
                                <a:lnTo>
                                  <a:pt x="0" y="18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61" name="Freeform 619"/>
                        <wps:cNvSpPr>
                          <a:spLocks noEditPoints="1"/>
                        </wps:cNvSpPr>
                        <wps:spPr bwMode="auto">
                          <a:xfrm>
                            <a:off x="3783330" y="711200"/>
                            <a:ext cx="54610" cy="73025"/>
                          </a:xfrm>
                          <a:custGeom>
                            <a:avLst/>
                            <a:gdLst>
                              <a:gd name="T0" fmla="*/ 0 w 108"/>
                              <a:gd name="T1" fmla="*/ 0 h 145"/>
                              <a:gd name="T2" fmla="*/ 0 w 108"/>
                              <a:gd name="T3" fmla="*/ 0 h 145"/>
                              <a:gd name="T4" fmla="*/ 65 w 108"/>
                              <a:gd name="T5" fmla="*/ 0 h 145"/>
                              <a:gd name="T6" fmla="*/ 96 w 108"/>
                              <a:gd name="T7" fmla="*/ 11 h 145"/>
                              <a:gd name="T8" fmla="*/ 108 w 108"/>
                              <a:gd name="T9" fmla="*/ 42 h 145"/>
                              <a:gd name="T10" fmla="*/ 97 w 108"/>
                              <a:gd name="T11" fmla="*/ 72 h 145"/>
                              <a:gd name="T12" fmla="*/ 65 w 108"/>
                              <a:gd name="T13" fmla="*/ 84 h 145"/>
                              <a:gd name="T14" fmla="*/ 19 w 108"/>
                              <a:gd name="T15" fmla="*/ 84 h 145"/>
                              <a:gd name="T16" fmla="*/ 19 w 108"/>
                              <a:gd name="T17" fmla="*/ 145 h 145"/>
                              <a:gd name="T18" fmla="*/ 0 w 108"/>
                              <a:gd name="T19" fmla="*/ 145 h 145"/>
                              <a:gd name="T20" fmla="*/ 0 w 108"/>
                              <a:gd name="T21" fmla="*/ 0 h 145"/>
                              <a:gd name="T22" fmla="*/ 88 w 108"/>
                              <a:gd name="T23" fmla="*/ 42 h 145"/>
                              <a:gd name="T24" fmla="*/ 88 w 108"/>
                              <a:gd name="T25" fmla="*/ 42 h 145"/>
                              <a:gd name="T26" fmla="*/ 76 w 108"/>
                              <a:gd name="T27" fmla="*/ 20 h 145"/>
                              <a:gd name="T28" fmla="*/ 58 w 108"/>
                              <a:gd name="T29" fmla="*/ 17 h 145"/>
                              <a:gd name="T30" fmla="*/ 19 w 108"/>
                              <a:gd name="T31" fmla="*/ 17 h 145"/>
                              <a:gd name="T32" fmla="*/ 19 w 108"/>
                              <a:gd name="T33" fmla="*/ 68 h 145"/>
                              <a:gd name="T34" fmla="*/ 58 w 108"/>
                              <a:gd name="T35" fmla="*/ 68 h 145"/>
                              <a:gd name="T36" fmla="*/ 80 w 108"/>
                              <a:gd name="T37" fmla="*/ 62 h 145"/>
                              <a:gd name="T38" fmla="*/ 88 w 108"/>
                              <a:gd name="T39" fmla="*/ 42 h 145"/>
                              <a:gd name="T40" fmla="*/ 88 w 108"/>
                              <a:gd name="T41" fmla="*/ 42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08" h="145">
                                <a:moveTo>
                                  <a:pt x="0" y="0"/>
                                </a:moveTo>
                                <a:lnTo>
                                  <a:pt x="0" y="0"/>
                                </a:lnTo>
                                <a:lnTo>
                                  <a:pt x="65" y="0"/>
                                </a:lnTo>
                                <a:cubicBezTo>
                                  <a:pt x="78" y="0"/>
                                  <a:pt x="88" y="4"/>
                                  <a:pt x="96" y="11"/>
                                </a:cubicBezTo>
                                <a:cubicBezTo>
                                  <a:pt x="104" y="19"/>
                                  <a:pt x="108" y="29"/>
                                  <a:pt x="108" y="42"/>
                                </a:cubicBezTo>
                                <a:cubicBezTo>
                                  <a:pt x="108" y="53"/>
                                  <a:pt x="104" y="63"/>
                                  <a:pt x="97" y="72"/>
                                </a:cubicBezTo>
                                <a:cubicBezTo>
                                  <a:pt x="90" y="80"/>
                                  <a:pt x="80" y="84"/>
                                  <a:pt x="65" y="84"/>
                                </a:cubicBezTo>
                                <a:lnTo>
                                  <a:pt x="19" y="84"/>
                                </a:lnTo>
                                <a:lnTo>
                                  <a:pt x="19" y="145"/>
                                </a:lnTo>
                                <a:lnTo>
                                  <a:pt x="0" y="145"/>
                                </a:lnTo>
                                <a:lnTo>
                                  <a:pt x="0" y="0"/>
                                </a:lnTo>
                                <a:close/>
                                <a:moveTo>
                                  <a:pt x="88" y="42"/>
                                </a:moveTo>
                                <a:lnTo>
                                  <a:pt x="88" y="42"/>
                                </a:lnTo>
                                <a:cubicBezTo>
                                  <a:pt x="88" y="31"/>
                                  <a:pt x="84" y="24"/>
                                  <a:pt x="76" y="20"/>
                                </a:cubicBezTo>
                                <a:cubicBezTo>
                                  <a:pt x="72" y="18"/>
                                  <a:pt x="66" y="17"/>
                                  <a:pt x="58" y="17"/>
                                </a:cubicBezTo>
                                <a:lnTo>
                                  <a:pt x="19" y="17"/>
                                </a:lnTo>
                                <a:lnTo>
                                  <a:pt x="19" y="68"/>
                                </a:lnTo>
                                <a:lnTo>
                                  <a:pt x="58" y="68"/>
                                </a:lnTo>
                                <a:cubicBezTo>
                                  <a:pt x="67" y="68"/>
                                  <a:pt x="74" y="66"/>
                                  <a:pt x="80" y="62"/>
                                </a:cubicBezTo>
                                <a:cubicBezTo>
                                  <a:pt x="85" y="58"/>
                                  <a:pt x="88" y="52"/>
                                  <a:pt x="88" y="42"/>
                                </a:cubicBezTo>
                                <a:lnTo>
                                  <a:pt x="88" y="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62" name="Freeform 620"/>
                        <wps:cNvSpPr>
                          <a:spLocks noEditPoints="1"/>
                        </wps:cNvSpPr>
                        <wps:spPr bwMode="auto">
                          <a:xfrm>
                            <a:off x="3846195" y="730250"/>
                            <a:ext cx="48260" cy="55880"/>
                          </a:xfrm>
                          <a:custGeom>
                            <a:avLst/>
                            <a:gdLst>
                              <a:gd name="T0" fmla="*/ 50 w 96"/>
                              <a:gd name="T1" fmla="*/ 0 h 112"/>
                              <a:gd name="T2" fmla="*/ 50 w 96"/>
                              <a:gd name="T3" fmla="*/ 0 h 112"/>
                              <a:gd name="T4" fmla="*/ 72 w 96"/>
                              <a:gd name="T5" fmla="*/ 6 h 112"/>
                              <a:gd name="T6" fmla="*/ 88 w 96"/>
                              <a:gd name="T7" fmla="*/ 19 h 112"/>
                              <a:gd name="T8" fmla="*/ 95 w 96"/>
                              <a:gd name="T9" fmla="*/ 38 h 112"/>
                              <a:gd name="T10" fmla="*/ 96 w 96"/>
                              <a:gd name="T11" fmla="*/ 61 h 112"/>
                              <a:gd name="T12" fmla="*/ 19 w 96"/>
                              <a:gd name="T13" fmla="*/ 61 h 112"/>
                              <a:gd name="T14" fmla="*/ 27 w 96"/>
                              <a:gd name="T15" fmla="*/ 87 h 112"/>
                              <a:gd name="T16" fmla="*/ 49 w 96"/>
                              <a:gd name="T17" fmla="*/ 97 h 112"/>
                              <a:gd name="T18" fmla="*/ 71 w 96"/>
                              <a:gd name="T19" fmla="*/ 88 h 112"/>
                              <a:gd name="T20" fmla="*/ 77 w 96"/>
                              <a:gd name="T21" fmla="*/ 75 h 112"/>
                              <a:gd name="T22" fmla="*/ 95 w 96"/>
                              <a:gd name="T23" fmla="*/ 75 h 112"/>
                              <a:gd name="T24" fmla="*/ 90 w 96"/>
                              <a:gd name="T25" fmla="*/ 88 h 112"/>
                              <a:gd name="T26" fmla="*/ 82 w 96"/>
                              <a:gd name="T27" fmla="*/ 100 h 112"/>
                              <a:gd name="T28" fmla="*/ 62 w 96"/>
                              <a:gd name="T29" fmla="*/ 111 h 112"/>
                              <a:gd name="T30" fmla="*/ 47 w 96"/>
                              <a:gd name="T31" fmla="*/ 112 h 112"/>
                              <a:gd name="T32" fmla="*/ 14 w 96"/>
                              <a:gd name="T33" fmla="*/ 98 h 112"/>
                              <a:gd name="T34" fmla="*/ 0 w 96"/>
                              <a:gd name="T35" fmla="*/ 58 h 112"/>
                              <a:gd name="T36" fmla="*/ 14 w 96"/>
                              <a:gd name="T37" fmla="*/ 16 h 112"/>
                              <a:gd name="T38" fmla="*/ 50 w 96"/>
                              <a:gd name="T39" fmla="*/ 0 h 112"/>
                              <a:gd name="T40" fmla="*/ 50 w 96"/>
                              <a:gd name="T41" fmla="*/ 0 h 112"/>
                              <a:gd name="T42" fmla="*/ 78 w 96"/>
                              <a:gd name="T43" fmla="*/ 47 h 112"/>
                              <a:gd name="T44" fmla="*/ 78 w 96"/>
                              <a:gd name="T45" fmla="*/ 47 h 112"/>
                              <a:gd name="T46" fmla="*/ 73 w 96"/>
                              <a:gd name="T47" fmla="*/ 29 h 112"/>
                              <a:gd name="T48" fmla="*/ 49 w 96"/>
                              <a:gd name="T49" fmla="*/ 16 h 112"/>
                              <a:gd name="T50" fmla="*/ 28 w 96"/>
                              <a:gd name="T51" fmla="*/ 25 h 112"/>
                              <a:gd name="T52" fmla="*/ 19 w 96"/>
                              <a:gd name="T53" fmla="*/ 47 h 112"/>
                              <a:gd name="T54" fmla="*/ 78 w 96"/>
                              <a:gd name="T55" fmla="*/ 47 h 112"/>
                              <a:gd name="T56" fmla="*/ 48 w 96"/>
                              <a:gd name="T57" fmla="*/ 0 h 112"/>
                              <a:gd name="T58" fmla="*/ 48 w 96"/>
                              <a:gd name="T59" fmla="*/ 0 h 112"/>
                              <a:gd name="T60" fmla="*/ 48 w 96"/>
                              <a:gd name="T61"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96" h="112">
                                <a:moveTo>
                                  <a:pt x="50" y="0"/>
                                </a:moveTo>
                                <a:lnTo>
                                  <a:pt x="50" y="0"/>
                                </a:lnTo>
                                <a:cubicBezTo>
                                  <a:pt x="57" y="0"/>
                                  <a:pt x="65" y="2"/>
                                  <a:pt x="72" y="6"/>
                                </a:cubicBezTo>
                                <a:cubicBezTo>
                                  <a:pt x="79" y="9"/>
                                  <a:pt x="84" y="14"/>
                                  <a:pt x="88" y="19"/>
                                </a:cubicBezTo>
                                <a:cubicBezTo>
                                  <a:pt x="91" y="25"/>
                                  <a:pt x="94" y="31"/>
                                  <a:pt x="95" y="38"/>
                                </a:cubicBezTo>
                                <a:cubicBezTo>
                                  <a:pt x="96" y="43"/>
                                  <a:pt x="96" y="51"/>
                                  <a:pt x="96" y="61"/>
                                </a:cubicBezTo>
                                <a:lnTo>
                                  <a:pt x="19" y="61"/>
                                </a:lnTo>
                                <a:cubicBezTo>
                                  <a:pt x="19" y="72"/>
                                  <a:pt x="22" y="81"/>
                                  <a:pt x="27" y="87"/>
                                </a:cubicBezTo>
                                <a:cubicBezTo>
                                  <a:pt x="31" y="93"/>
                                  <a:pt x="39" y="97"/>
                                  <a:pt x="49" y="97"/>
                                </a:cubicBezTo>
                                <a:cubicBezTo>
                                  <a:pt x="58" y="97"/>
                                  <a:pt x="65" y="94"/>
                                  <a:pt x="71" y="88"/>
                                </a:cubicBezTo>
                                <a:cubicBezTo>
                                  <a:pt x="74" y="84"/>
                                  <a:pt x="76" y="80"/>
                                  <a:pt x="77" y="75"/>
                                </a:cubicBezTo>
                                <a:lnTo>
                                  <a:pt x="95" y="75"/>
                                </a:lnTo>
                                <a:cubicBezTo>
                                  <a:pt x="94" y="79"/>
                                  <a:pt x="93" y="83"/>
                                  <a:pt x="90" y="88"/>
                                </a:cubicBezTo>
                                <a:cubicBezTo>
                                  <a:pt x="88" y="93"/>
                                  <a:pt x="85" y="97"/>
                                  <a:pt x="82" y="100"/>
                                </a:cubicBezTo>
                                <a:cubicBezTo>
                                  <a:pt x="76" y="105"/>
                                  <a:pt x="70" y="109"/>
                                  <a:pt x="62" y="111"/>
                                </a:cubicBezTo>
                                <a:cubicBezTo>
                                  <a:pt x="57" y="112"/>
                                  <a:pt x="52" y="112"/>
                                  <a:pt x="47" y="112"/>
                                </a:cubicBezTo>
                                <a:cubicBezTo>
                                  <a:pt x="34" y="112"/>
                                  <a:pt x="23" y="107"/>
                                  <a:pt x="14" y="98"/>
                                </a:cubicBezTo>
                                <a:cubicBezTo>
                                  <a:pt x="4" y="88"/>
                                  <a:pt x="0" y="75"/>
                                  <a:pt x="0" y="58"/>
                                </a:cubicBezTo>
                                <a:cubicBezTo>
                                  <a:pt x="0" y="41"/>
                                  <a:pt x="5" y="27"/>
                                  <a:pt x="14" y="16"/>
                                </a:cubicBezTo>
                                <a:cubicBezTo>
                                  <a:pt x="23" y="6"/>
                                  <a:pt x="35" y="0"/>
                                  <a:pt x="50" y="0"/>
                                </a:cubicBezTo>
                                <a:lnTo>
                                  <a:pt x="50" y="0"/>
                                </a:lnTo>
                                <a:close/>
                                <a:moveTo>
                                  <a:pt x="78" y="47"/>
                                </a:moveTo>
                                <a:lnTo>
                                  <a:pt x="78" y="47"/>
                                </a:lnTo>
                                <a:cubicBezTo>
                                  <a:pt x="77" y="39"/>
                                  <a:pt x="76" y="33"/>
                                  <a:pt x="73" y="29"/>
                                </a:cubicBezTo>
                                <a:cubicBezTo>
                                  <a:pt x="68" y="20"/>
                                  <a:pt x="60" y="16"/>
                                  <a:pt x="49" y="16"/>
                                </a:cubicBezTo>
                                <a:cubicBezTo>
                                  <a:pt x="41" y="16"/>
                                  <a:pt x="34" y="19"/>
                                  <a:pt x="28" y="25"/>
                                </a:cubicBezTo>
                                <a:cubicBezTo>
                                  <a:pt x="23" y="31"/>
                                  <a:pt x="20" y="38"/>
                                  <a:pt x="19" y="47"/>
                                </a:cubicBezTo>
                                <a:lnTo>
                                  <a:pt x="78" y="47"/>
                                </a:lnTo>
                                <a:close/>
                                <a:moveTo>
                                  <a:pt x="48" y="0"/>
                                </a:moveTo>
                                <a:lnTo>
                                  <a:pt x="48" y="0"/>
                                </a:lnTo>
                                <a:lnTo>
                                  <a:pt x="4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63" name="Freeform 621"/>
                        <wps:cNvSpPr>
                          <a:spLocks/>
                        </wps:cNvSpPr>
                        <wps:spPr bwMode="auto">
                          <a:xfrm>
                            <a:off x="3905885" y="730250"/>
                            <a:ext cx="26670" cy="53975"/>
                          </a:xfrm>
                          <a:custGeom>
                            <a:avLst/>
                            <a:gdLst>
                              <a:gd name="T0" fmla="*/ 0 w 52"/>
                              <a:gd name="T1" fmla="*/ 3 h 108"/>
                              <a:gd name="T2" fmla="*/ 0 w 52"/>
                              <a:gd name="T3" fmla="*/ 3 h 108"/>
                              <a:gd name="T4" fmla="*/ 17 w 52"/>
                              <a:gd name="T5" fmla="*/ 3 h 108"/>
                              <a:gd name="T6" fmla="*/ 17 w 52"/>
                              <a:gd name="T7" fmla="*/ 21 h 108"/>
                              <a:gd name="T8" fmla="*/ 27 w 52"/>
                              <a:gd name="T9" fmla="*/ 8 h 108"/>
                              <a:gd name="T10" fmla="*/ 46 w 52"/>
                              <a:gd name="T11" fmla="*/ 0 h 108"/>
                              <a:gd name="T12" fmla="*/ 48 w 52"/>
                              <a:gd name="T13" fmla="*/ 0 h 108"/>
                              <a:gd name="T14" fmla="*/ 52 w 52"/>
                              <a:gd name="T15" fmla="*/ 1 h 108"/>
                              <a:gd name="T16" fmla="*/ 52 w 52"/>
                              <a:gd name="T17" fmla="*/ 20 h 108"/>
                              <a:gd name="T18" fmla="*/ 49 w 52"/>
                              <a:gd name="T19" fmla="*/ 19 h 108"/>
                              <a:gd name="T20" fmla="*/ 46 w 52"/>
                              <a:gd name="T21" fmla="*/ 19 h 108"/>
                              <a:gd name="T22" fmla="*/ 25 w 52"/>
                              <a:gd name="T23" fmla="*/ 28 h 108"/>
                              <a:gd name="T24" fmla="*/ 18 w 52"/>
                              <a:gd name="T25" fmla="*/ 48 h 108"/>
                              <a:gd name="T26" fmla="*/ 18 w 52"/>
                              <a:gd name="T27" fmla="*/ 108 h 108"/>
                              <a:gd name="T28" fmla="*/ 0 w 52"/>
                              <a:gd name="T29" fmla="*/ 108 h 108"/>
                              <a:gd name="T30" fmla="*/ 0 w 52"/>
                              <a:gd name="T31" fmla="*/ 3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52" h="108">
                                <a:moveTo>
                                  <a:pt x="0" y="3"/>
                                </a:moveTo>
                                <a:lnTo>
                                  <a:pt x="0" y="3"/>
                                </a:lnTo>
                                <a:lnTo>
                                  <a:pt x="17" y="3"/>
                                </a:lnTo>
                                <a:lnTo>
                                  <a:pt x="17" y="21"/>
                                </a:lnTo>
                                <a:cubicBezTo>
                                  <a:pt x="18" y="17"/>
                                  <a:pt x="22" y="13"/>
                                  <a:pt x="27" y="8"/>
                                </a:cubicBezTo>
                                <a:cubicBezTo>
                                  <a:pt x="33" y="3"/>
                                  <a:pt x="39" y="0"/>
                                  <a:pt x="46" y="0"/>
                                </a:cubicBezTo>
                                <a:cubicBezTo>
                                  <a:pt x="46" y="0"/>
                                  <a:pt x="47" y="0"/>
                                  <a:pt x="48" y="0"/>
                                </a:cubicBezTo>
                                <a:cubicBezTo>
                                  <a:pt x="48" y="1"/>
                                  <a:pt x="50" y="1"/>
                                  <a:pt x="52" y="1"/>
                                </a:cubicBezTo>
                                <a:lnTo>
                                  <a:pt x="52" y="20"/>
                                </a:lnTo>
                                <a:cubicBezTo>
                                  <a:pt x="50" y="19"/>
                                  <a:pt x="50" y="19"/>
                                  <a:pt x="49" y="19"/>
                                </a:cubicBezTo>
                                <a:cubicBezTo>
                                  <a:pt x="48" y="19"/>
                                  <a:pt x="47" y="19"/>
                                  <a:pt x="46" y="19"/>
                                </a:cubicBezTo>
                                <a:cubicBezTo>
                                  <a:pt x="37" y="19"/>
                                  <a:pt x="30" y="22"/>
                                  <a:pt x="25" y="28"/>
                                </a:cubicBezTo>
                                <a:cubicBezTo>
                                  <a:pt x="20" y="33"/>
                                  <a:pt x="18" y="40"/>
                                  <a:pt x="18" y="48"/>
                                </a:cubicBezTo>
                                <a:lnTo>
                                  <a:pt x="18" y="108"/>
                                </a:lnTo>
                                <a:lnTo>
                                  <a:pt x="0" y="108"/>
                                </a:lnTo>
                                <a:lnTo>
                                  <a:pt x="0" y="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64" name="Freeform 622"/>
                        <wps:cNvSpPr>
                          <a:spLocks noEditPoints="1"/>
                        </wps:cNvSpPr>
                        <wps:spPr bwMode="auto">
                          <a:xfrm>
                            <a:off x="3936365" y="730250"/>
                            <a:ext cx="45085" cy="55880"/>
                          </a:xfrm>
                          <a:custGeom>
                            <a:avLst/>
                            <a:gdLst>
                              <a:gd name="T0" fmla="*/ 48 w 90"/>
                              <a:gd name="T1" fmla="*/ 0 h 111"/>
                              <a:gd name="T2" fmla="*/ 48 w 90"/>
                              <a:gd name="T3" fmla="*/ 0 h 111"/>
                              <a:gd name="T4" fmla="*/ 77 w 90"/>
                              <a:gd name="T5" fmla="*/ 8 h 111"/>
                              <a:gd name="T6" fmla="*/ 90 w 90"/>
                              <a:gd name="T7" fmla="*/ 38 h 111"/>
                              <a:gd name="T8" fmla="*/ 73 w 90"/>
                              <a:gd name="T9" fmla="*/ 38 h 111"/>
                              <a:gd name="T10" fmla="*/ 66 w 90"/>
                              <a:gd name="T11" fmla="*/ 22 h 111"/>
                              <a:gd name="T12" fmla="*/ 48 w 90"/>
                              <a:gd name="T13" fmla="*/ 16 h 111"/>
                              <a:gd name="T14" fmla="*/ 24 w 90"/>
                              <a:gd name="T15" fmla="*/ 32 h 111"/>
                              <a:gd name="T16" fmla="*/ 19 w 90"/>
                              <a:gd name="T17" fmla="*/ 59 h 111"/>
                              <a:gd name="T18" fmla="*/ 26 w 90"/>
                              <a:gd name="T19" fmla="*/ 85 h 111"/>
                              <a:gd name="T20" fmla="*/ 47 w 90"/>
                              <a:gd name="T21" fmla="*/ 96 h 111"/>
                              <a:gd name="T22" fmla="*/ 64 w 90"/>
                              <a:gd name="T23" fmla="*/ 89 h 111"/>
                              <a:gd name="T24" fmla="*/ 73 w 90"/>
                              <a:gd name="T25" fmla="*/ 71 h 111"/>
                              <a:gd name="T26" fmla="*/ 90 w 90"/>
                              <a:gd name="T27" fmla="*/ 71 h 111"/>
                              <a:gd name="T28" fmla="*/ 76 w 90"/>
                              <a:gd name="T29" fmla="*/ 102 h 111"/>
                              <a:gd name="T30" fmla="*/ 45 w 90"/>
                              <a:gd name="T31" fmla="*/ 111 h 111"/>
                              <a:gd name="T32" fmla="*/ 12 w 90"/>
                              <a:gd name="T33" fmla="*/ 96 h 111"/>
                              <a:gd name="T34" fmla="*/ 0 w 90"/>
                              <a:gd name="T35" fmla="*/ 58 h 111"/>
                              <a:gd name="T36" fmla="*/ 14 w 90"/>
                              <a:gd name="T37" fmla="*/ 15 h 111"/>
                              <a:gd name="T38" fmla="*/ 48 w 90"/>
                              <a:gd name="T39" fmla="*/ 0 h 111"/>
                              <a:gd name="T40" fmla="*/ 48 w 90"/>
                              <a:gd name="T41" fmla="*/ 0 h 111"/>
                              <a:gd name="T42" fmla="*/ 45 w 90"/>
                              <a:gd name="T43" fmla="*/ 0 h 111"/>
                              <a:gd name="T44" fmla="*/ 45 w 90"/>
                              <a:gd name="T45" fmla="*/ 0 h 111"/>
                              <a:gd name="T46" fmla="*/ 45 w 90"/>
                              <a:gd name="T47" fmla="*/ 0 h 1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0" h="111">
                                <a:moveTo>
                                  <a:pt x="48" y="0"/>
                                </a:moveTo>
                                <a:lnTo>
                                  <a:pt x="48" y="0"/>
                                </a:lnTo>
                                <a:cubicBezTo>
                                  <a:pt x="60" y="0"/>
                                  <a:pt x="70" y="3"/>
                                  <a:pt x="77" y="8"/>
                                </a:cubicBezTo>
                                <a:cubicBezTo>
                                  <a:pt x="84" y="14"/>
                                  <a:pt x="89" y="24"/>
                                  <a:pt x="90" y="38"/>
                                </a:cubicBezTo>
                                <a:lnTo>
                                  <a:pt x="73" y="38"/>
                                </a:lnTo>
                                <a:cubicBezTo>
                                  <a:pt x="72" y="32"/>
                                  <a:pt x="70" y="26"/>
                                  <a:pt x="66" y="22"/>
                                </a:cubicBezTo>
                                <a:cubicBezTo>
                                  <a:pt x="62" y="18"/>
                                  <a:pt x="56" y="16"/>
                                  <a:pt x="48" y="16"/>
                                </a:cubicBezTo>
                                <a:cubicBezTo>
                                  <a:pt x="37" y="16"/>
                                  <a:pt x="29" y="21"/>
                                  <a:pt x="24" y="32"/>
                                </a:cubicBezTo>
                                <a:cubicBezTo>
                                  <a:pt x="21" y="39"/>
                                  <a:pt x="19" y="48"/>
                                  <a:pt x="19" y="59"/>
                                </a:cubicBezTo>
                                <a:cubicBezTo>
                                  <a:pt x="19" y="69"/>
                                  <a:pt x="21" y="78"/>
                                  <a:pt x="26" y="85"/>
                                </a:cubicBezTo>
                                <a:cubicBezTo>
                                  <a:pt x="30" y="93"/>
                                  <a:pt x="37" y="96"/>
                                  <a:pt x="47" y="96"/>
                                </a:cubicBezTo>
                                <a:cubicBezTo>
                                  <a:pt x="54" y="96"/>
                                  <a:pt x="60" y="94"/>
                                  <a:pt x="64" y="89"/>
                                </a:cubicBezTo>
                                <a:cubicBezTo>
                                  <a:pt x="69" y="85"/>
                                  <a:pt x="72" y="79"/>
                                  <a:pt x="73" y="71"/>
                                </a:cubicBezTo>
                                <a:lnTo>
                                  <a:pt x="90" y="71"/>
                                </a:lnTo>
                                <a:cubicBezTo>
                                  <a:pt x="89" y="85"/>
                                  <a:pt x="84" y="95"/>
                                  <a:pt x="76" y="102"/>
                                </a:cubicBezTo>
                                <a:cubicBezTo>
                                  <a:pt x="68" y="108"/>
                                  <a:pt x="58" y="111"/>
                                  <a:pt x="45" y="111"/>
                                </a:cubicBezTo>
                                <a:cubicBezTo>
                                  <a:pt x="32" y="111"/>
                                  <a:pt x="21" y="106"/>
                                  <a:pt x="12" y="96"/>
                                </a:cubicBezTo>
                                <a:cubicBezTo>
                                  <a:pt x="4" y="86"/>
                                  <a:pt x="0" y="74"/>
                                  <a:pt x="0" y="58"/>
                                </a:cubicBezTo>
                                <a:cubicBezTo>
                                  <a:pt x="0" y="40"/>
                                  <a:pt x="5" y="25"/>
                                  <a:pt x="14" y="15"/>
                                </a:cubicBezTo>
                                <a:cubicBezTo>
                                  <a:pt x="23" y="5"/>
                                  <a:pt x="34" y="0"/>
                                  <a:pt x="48" y="0"/>
                                </a:cubicBezTo>
                                <a:lnTo>
                                  <a:pt x="48" y="0"/>
                                </a:lnTo>
                                <a:close/>
                                <a:moveTo>
                                  <a:pt x="45" y="0"/>
                                </a:moveTo>
                                <a:lnTo>
                                  <a:pt x="45" y="0"/>
                                </a:lnTo>
                                <a:lnTo>
                                  <a:pt x="45"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65" name="Freeform 623"/>
                        <wps:cNvSpPr>
                          <a:spLocks noEditPoints="1"/>
                        </wps:cNvSpPr>
                        <wps:spPr bwMode="auto">
                          <a:xfrm>
                            <a:off x="3987800" y="730250"/>
                            <a:ext cx="48260" cy="55880"/>
                          </a:xfrm>
                          <a:custGeom>
                            <a:avLst/>
                            <a:gdLst>
                              <a:gd name="T0" fmla="*/ 50 w 96"/>
                              <a:gd name="T1" fmla="*/ 0 h 112"/>
                              <a:gd name="T2" fmla="*/ 50 w 96"/>
                              <a:gd name="T3" fmla="*/ 0 h 112"/>
                              <a:gd name="T4" fmla="*/ 71 w 96"/>
                              <a:gd name="T5" fmla="*/ 6 h 112"/>
                              <a:gd name="T6" fmla="*/ 88 w 96"/>
                              <a:gd name="T7" fmla="*/ 19 h 112"/>
                              <a:gd name="T8" fmla="*/ 95 w 96"/>
                              <a:gd name="T9" fmla="*/ 38 h 112"/>
                              <a:gd name="T10" fmla="*/ 96 w 96"/>
                              <a:gd name="T11" fmla="*/ 61 h 112"/>
                              <a:gd name="T12" fmla="*/ 19 w 96"/>
                              <a:gd name="T13" fmla="*/ 61 h 112"/>
                              <a:gd name="T14" fmla="*/ 26 w 96"/>
                              <a:gd name="T15" fmla="*/ 87 h 112"/>
                              <a:gd name="T16" fmla="*/ 48 w 96"/>
                              <a:gd name="T17" fmla="*/ 97 h 112"/>
                              <a:gd name="T18" fmla="*/ 71 w 96"/>
                              <a:gd name="T19" fmla="*/ 88 h 112"/>
                              <a:gd name="T20" fmla="*/ 77 w 96"/>
                              <a:gd name="T21" fmla="*/ 75 h 112"/>
                              <a:gd name="T22" fmla="*/ 95 w 96"/>
                              <a:gd name="T23" fmla="*/ 75 h 112"/>
                              <a:gd name="T24" fmla="*/ 90 w 96"/>
                              <a:gd name="T25" fmla="*/ 88 h 112"/>
                              <a:gd name="T26" fmla="*/ 81 w 96"/>
                              <a:gd name="T27" fmla="*/ 100 h 112"/>
                              <a:gd name="T28" fmla="*/ 61 w 96"/>
                              <a:gd name="T29" fmla="*/ 111 h 112"/>
                              <a:gd name="T30" fmla="*/ 47 w 96"/>
                              <a:gd name="T31" fmla="*/ 112 h 112"/>
                              <a:gd name="T32" fmla="*/ 13 w 96"/>
                              <a:gd name="T33" fmla="*/ 98 h 112"/>
                              <a:gd name="T34" fmla="*/ 0 w 96"/>
                              <a:gd name="T35" fmla="*/ 58 h 112"/>
                              <a:gd name="T36" fmla="*/ 14 w 96"/>
                              <a:gd name="T37" fmla="*/ 16 h 112"/>
                              <a:gd name="T38" fmla="*/ 50 w 96"/>
                              <a:gd name="T39" fmla="*/ 0 h 112"/>
                              <a:gd name="T40" fmla="*/ 50 w 96"/>
                              <a:gd name="T41" fmla="*/ 0 h 112"/>
                              <a:gd name="T42" fmla="*/ 78 w 96"/>
                              <a:gd name="T43" fmla="*/ 47 h 112"/>
                              <a:gd name="T44" fmla="*/ 78 w 96"/>
                              <a:gd name="T45" fmla="*/ 47 h 112"/>
                              <a:gd name="T46" fmla="*/ 73 w 96"/>
                              <a:gd name="T47" fmla="*/ 29 h 112"/>
                              <a:gd name="T48" fmla="*/ 49 w 96"/>
                              <a:gd name="T49" fmla="*/ 16 h 112"/>
                              <a:gd name="T50" fmla="*/ 28 w 96"/>
                              <a:gd name="T51" fmla="*/ 25 h 112"/>
                              <a:gd name="T52" fmla="*/ 19 w 96"/>
                              <a:gd name="T53" fmla="*/ 47 h 112"/>
                              <a:gd name="T54" fmla="*/ 78 w 96"/>
                              <a:gd name="T55" fmla="*/ 47 h 112"/>
                              <a:gd name="T56" fmla="*/ 48 w 96"/>
                              <a:gd name="T57" fmla="*/ 0 h 112"/>
                              <a:gd name="T58" fmla="*/ 48 w 96"/>
                              <a:gd name="T59" fmla="*/ 0 h 112"/>
                              <a:gd name="T60" fmla="*/ 48 w 96"/>
                              <a:gd name="T61"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96" h="112">
                                <a:moveTo>
                                  <a:pt x="50" y="0"/>
                                </a:moveTo>
                                <a:lnTo>
                                  <a:pt x="50" y="0"/>
                                </a:lnTo>
                                <a:cubicBezTo>
                                  <a:pt x="57" y="0"/>
                                  <a:pt x="64" y="2"/>
                                  <a:pt x="71" y="6"/>
                                </a:cubicBezTo>
                                <a:cubicBezTo>
                                  <a:pt x="78" y="9"/>
                                  <a:pt x="84" y="14"/>
                                  <a:pt x="88" y="19"/>
                                </a:cubicBezTo>
                                <a:cubicBezTo>
                                  <a:pt x="91" y="25"/>
                                  <a:pt x="93" y="31"/>
                                  <a:pt x="95" y="38"/>
                                </a:cubicBezTo>
                                <a:cubicBezTo>
                                  <a:pt x="96" y="43"/>
                                  <a:pt x="96" y="51"/>
                                  <a:pt x="96" y="61"/>
                                </a:cubicBezTo>
                                <a:lnTo>
                                  <a:pt x="19" y="61"/>
                                </a:lnTo>
                                <a:cubicBezTo>
                                  <a:pt x="19" y="72"/>
                                  <a:pt x="22" y="81"/>
                                  <a:pt x="26" y="87"/>
                                </a:cubicBezTo>
                                <a:cubicBezTo>
                                  <a:pt x="31" y="93"/>
                                  <a:pt x="38" y="97"/>
                                  <a:pt x="48" y="97"/>
                                </a:cubicBezTo>
                                <a:cubicBezTo>
                                  <a:pt x="58" y="97"/>
                                  <a:pt x="65" y="94"/>
                                  <a:pt x="71" y="88"/>
                                </a:cubicBezTo>
                                <a:cubicBezTo>
                                  <a:pt x="74" y="84"/>
                                  <a:pt x="76" y="80"/>
                                  <a:pt x="77" y="75"/>
                                </a:cubicBezTo>
                                <a:lnTo>
                                  <a:pt x="95" y="75"/>
                                </a:lnTo>
                                <a:cubicBezTo>
                                  <a:pt x="94" y="79"/>
                                  <a:pt x="93" y="83"/>
                                  <a:pt x="90" y="88"/>
                                </a:cubicBezTo>
                                <a:cubicBezTo>
                                  <a:pt x="88" y="93"/>
                                  <a:pt x="85" y="97"/>
                                  <a:pt x="81" y="100"/>
                                </a:cubicBezTo>
                                <a:cubicBezTo>
                                  <a:pt x="76" y="105"/>
                                  <a:pt x="69" y="109"/>
                                  <a:pt x="61" y="111"/>
                                </a:cubicBezTo>
                                <a:cubicBezTo>
                                  <a:pt x="57" y="112"/>
                                  <a:pt x="52" y="112"/>
                                  <a:pt x="47" y="112"/>
                                </a:cubicBezTo>
                                <a:cubicBezTo>
                                  <a:pt x="34" y="112"/>
                                  <a:pt x="23" y="107"/>
                                  <a:pt x="13" y="98"/>
                                </a:cubicBezTo>
                                <a:cubicBezTo>
                                  <a:pt x="4" y="88"/>
                                  <a:pt x="0" y="75"/>
                                  <a:pt x="0" y="58"/>
                                </a:cubicBezTo>
                                <a:cubicBezTo>
                                  <a:pt x="0" y="41"/>
                                  <a:pt x="4" y="27"/>
                                  <a:pt x="14" y="16"/>
                                </a:cubicBezTo>
                                <a:cubicBezTo>
                                  <a:pt x="23" y="6"/>
                                  <a:pt x="35" y="0"/>
                                  <a:pt x="50" y="0"/>
                                </a:cubicBezTo>
                                <a:lnTo>
                                  <a:pt x="50" y="0"/>
                                </a:lnTo>
                                <a:close/>
                                <a:moveTo>
                                  <a:pt x="78" y="47"/>
                                </a:moveTo>
                                <a:lnTo>
                                  <a:pt x="78" y="47"/>
                                </a:lnTo>
                                <a:cubicBezTo>
                                  <a:pt x="77" y="39"/>
                                  <a:pt x="76" y="33"/>
                                  <a:pt x="73" y="29"/>
                                </a:cubicBezTo>
                                <a:cubicBezTo>
                                  <a:pt x="68" y="20"/>
                                  <a:pt x="60" y="16"/>
                                  <a:pt x="49" y="16"/>
                                </a:cubicBezTo>
                                <a:cubicBezTo>
                                  <a:pt x="40" y="16"/>
                                  <a:pt x="34" y="19"/>
                                  <a:pt x="28" y="25"/>
                                </a:cubicBezTo>
                                <a:cubicBezTo>
                                  <a:pt x="23" y="31"/>
                                  <a:pt x="20" y="38"/>
                                  <a:pt x="19" y="47"/>
                                </a:cubicBezTo>
                                <a:lnTo>
                                  <a:pt x="78" y="47"/>
                                </a:lnTo>
                                <a:close/>
                                <a:moveTo>
                                  <a:pt x="48" y="0"/>
                                </a:moveTo>
                                <a:lnTo>
                                  <a:pt x="48" y="0"/>
                                </a:lnTo>
                                <a:lnTo>
                                  <a:pt x="4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66" name="Freeform 624"/>
                        <wps:cNvSpPr>
                          <a:spLocks noEditPoints="1"/>
                        </wps:cNvSpPr>
                        <wps:spPr bwMode="auto">
                          <a:xfrm>
                            <a:off x="4047490" y="730250"/>
                            <a:ext cx="43815" cy="53975"/>
                          </a:xfrm>
                          <a:custGeom>
                            <a:avLst/>
                            <a:gdLst>
                              <a:gd name="T0" fmla="*/ 0 w 87"/>
                              <a:gd name="T1" fmla="*/ 3 h 108"/>
                              <a:gd name="T2" fmla="*/ 0 w 87"/>
                              <a:gd name="T3" fmla="*/ 3 h 108"/>
                              <a:gd name="T4" fmla="*/ 17 w 87"/>
                              <a:gd name="T5" fmla="*/ 3 h 108"/>
                              <a:gd name="T6" fmla="*/ 17 w 87"/>
                              <a:gd name="T7" fmla="*/ 18 h 108"/>
                              <a:gd name="T8" fmla="*/ 33 w 87"/>
                              <a:gd name="T9" fmla="*/ 4 h 108"/>
                              <a:gd name="T10" fmla="*/ 52 w 87"/>
                              <a:gd name="T11" fmla="*/ 0 h 108"/>
                              <a:gd name="T12" fmla="*/ 82 w 87"/>
                              <a:gd name="T13" fmla="*/ 16 h 108"/>
                              <a:gd name="T14" fmla="*/ 87 w 87"/>
                              <a:gd name="T15" fmla="*/ 41 h 108"/>
                              <a:gd name="T16" fmla="*/ 87 w 87"/>
                              <a:gd name="T17" fmla="*/ 108 h 108"/>
                              <a:gd name="T18" fmla="*/ 69 w 87"/>
                              <a:gd name="T19" fmla="*/ 108 h 108"/>
                              <a:gd name="T20" fmla="*/ 69 w 87"/>
                              <a:gd name="T21" fmla="*/ 42 h 108"/>
                              <a:gd name="T22" fmla="*/ 66 w 87"/>
                              <a:gd name="T23" fmla="*/ 26 h 108"/>
                              <a:gd name="T24" fmla="*/ 49 w 87"/>
                              <a:gd name="T25" fmla="*/ 16 h 108"/>
                              <a:gd name="T26" fmla="*/ 38 w 87"/>
                              <a:gd name="T27" fmla="*/ 18 h 108"/>
                              <a:gd name="T28" fmla="*/ 25 w 87"/>
                              <a:gd name="T29" fmla="*/ 26 h 108"/>
                              <a:gd name="T30" fmla="*/ 20 w 87"/>
                              <a:gd name="T31" fmla="*/ 37 h 108"/>
                              <a:gd name="T32" fmla="*/ 18 w 87"/>
                              <a:gd name="T33" fmla="*/ 53 h 108"/>
                              <a:gd name="T34" fmla="*/ 18 w 87"/>
                              <a:gd name="T35" fmla="*/ 108 h 108"/>
                              <a:gd name="T36" fmla="*/ 0 w 87"/>
                              <a:gd name="T37" fmla="*/ 108 h 108"/>
                              <a:gd name="T38" fmla="*/ 0 w 87"/>
                              <a:gd name="T39" fmla="*/ 3 h 108"/>
                              <a:gd name="T40" fmla="*/ 42 w 87"/>
                              <a:gd name="T41" fmla="*/ 0 h 108"/>
                              <a:gd name="T42" fmla="*/ 42 w 87"/>
                              <a:gd name="T43" fmla="*/ 0 h 108"/>
                              <a:gd name="T44" fmla="*/ 42 w 87"/>
                              <a:gd name="T45" fmla="*/ 0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87" h="108">
                                <a:moveTo>
                                  <a:pt x="0" y="3"/>
                                </a:moveTo>
                                <a:lnTo>
                                  <a:pt x="0" y="3"/>
                                </a:lnTo>
                                <a:lnTo>
                                  <a:pt x="17" y="3"/>
                                </a:lnTo>
                                <a:lnTo>
                                  <a:pt x="17" y="18"/>
                                </a:lnTo>
                                <a:cubicBezTo>
                                  <a:pt x="22" y="12"/>
                                  <a:pt x="28" y="7"/>
                                  <a:pt x="33" y="4"/>
                                </a:cubicBezTo>
                                <a:cubicBezTo>
                                  <a:pt x="39" y="2"/>
                                  <a:pt x="45" y="0"/>
                                  <a:pt x="52" y="0"/>
                                </a:cubicBezTo>
                                <a:cubicBezTo>
                                  <a:pt x="67" y="0"/>
                                  <a:pt x="77" y="6"/>
                                  <a:pt x="82" y="16"/>
                                </a:cubicBezTo>
                                <a:cubicBezTo>
                                  <a:pt x="85" y="22"/>
                                  <a:pt x="87" y="30"/>
                                  <a:pt x="87" y="41"/>
                                </a:cubicBezTo>
                                <a:lnTo>
                                  <a:pt x="87" y="108"/>
                                </a:lnTo>
                                <a:lnTo>
                                  <a:pt x="69" y="108"/>
                                </a:lnTo>
                                <a:lnTo>
                                  <a:pt x="69" y="42"/>
                                </a:lnTo>
                                <a:cubicBezTo>
                                  <a:pt x="69" y="35"/>
                                  <a:pt x="68" y="30"/>
                                  <a:pt x="66" y="26"/>
                                </a:cubicBezTo>
                                <a:cubicBezTo>
                                  <a:pt x="63" y="20"/>
                                  <a:pt x="57" y="16"/>
                                  <a:pt x="49" y="16"/>
                                </a:cubicBezTo>
                                <a:cubicBezTo>
                                  <a:pt x="44" y="16"/>
                                  <a:pt x="41" y="17"/>
                                  <a:pt x="38" y="18"/>
                                </a:cubicBezTo>
                                <a:cubicBezTo>
                                  <a:pt x="33" y="19"/>
                                  <a:pt x="29" y="22"/>
                                  <a:pt x="25" y="26"/>
                                </a:cubicBezTo>
                                <a:cubicBezTo>
                                  <a:pt x="22" y="30"/>
                                  <a:pt x="20" y="33"/>
                                  <a:pt x="20" y="37"/>
                                </a:cubicBezTo>
                                <a:cubicBezTo>
                                  <a:pt x="19" y="41"/>
                                  <a:pt x="18" y="46"/>
                                  <a:pt x="18" y="53"/>
                                </a:cubicBezTo>
                                <a:lnTo>
                                  <a:pt x="18" y="108"/>
                                </a:lnTo>
                                <a:lnTo>
                                  <a:pt x="0" y="108"/>
                                </a:lnTo>
                                <a:lnTo>
                                  <a:pt x="0" y="3"/>
                                </a:lnTo>
                                <a:close/>
                                <a:moveTo>
                                  <a:pt x="42" y="0"/>
                                </a:moveTo>
                                <a:lnTo>
                                  <a:pt x="42" y="0"/>
                                </a:lnTo>
                                <a:lnTo>
                                  <a:pt x="42"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67" name="Freeform 625"/>
                        <wps:cNvSpPr>
                          <a:spLocks/>
                        </wps:cNvSpPr>
                        <wps:spPr bwMode="auto">
                          <a:xfrm>
                            <a:off x="4098925" y="716280"/>
                            <a:ext cx="24765" cy="69215"/>
                          </a:xfrm>
                          <a:custGeom>
                            <a:avLst/>
                            <a:gdLst>
                              <a:gd name="T0" fmla="*/ 14 w 49"/>
                              <a:gd name="T1" fmla="*/ 0 h 137"/>
                              <a:gd name="T2" fmla="*/ 14 w 49"/>
                              <a:gd name="T3" fmla="*/ 0 h 137"/>
                              <a:gd name="T4" fmla="*/ 32 w 49"/>
                              <a:gd name="T5" fmla="*/ 0 h 137"/>
                              <a:gd name="T6" fmla="*/ 32 w 49"/>
                              <a:gd name="T7" fmla="*/ 30 h 137"/>
                              <a:gd name="T8" fmla="*/ 49 w 49"/>
                              <a:gd name="T9" fmla="*/ 30 h 137"/>
                              <a:gd name="T10" fmla="*/ 49 w 49"/>
                              <a:gd name="T11" fmla="*/ 44 h 137"/>
                              <a:gd name="T12" fmla="*/ 32 w 49"/>
                              <a:gd name="T13" fmla="*/ 44 h 137"/>
                              <a:gd name="T14" fmla="*/ 32 w 49"/>
                              <a:gd name="T15" fmla="*/ 113 h 137"/>
                              <a:gd name="T16" fmla="*/ 36 w 49"/>
                              <a:gd name="T17" fmla="*/ 121 h 137"/>
                              <a:gd name="T18" fmla="*/ 42 w 49"/>
                              <a:gd name="T19" fmla="*/ 122 h 137"/>
                              <a:gd name="T20" fmla="*/ 45 w 49"/>
                              <a:gd name="T21" fmla="*/ 122 h 137"/>
                              <a:gd name="T22" fmla="*/ 49 w 49"/>
                              <a:gd name="T23" fmla="*/ 121 h 137"/>
                              <a:gd name="T24" fmla="*/ 49 w 49"/>
                              <a:gd name="T25" fmla="*/ 135 h 137"/>
                              <a:gd name="T26" fmla="*/ 42 w 49"/>
                              <a:gd name="T27" fmla="*/ 137 h 137"/>
                              <a:gd name="T28" fmla="*/ 35 w 49"/>
                              <a:gd name="T29" fmla="*/ 137 h 137"/>
                              <a:gd name="T30" fmla="*/ 18 w 49"/>
                              <a:gd name="T31" fmla="*/ 131 h 137"/>
                              <a:gd name="T32" fmla="*/ 14 w 49"/>
                              <a:gd name="T33" fmla="*/ 114 h 137"/>
                              <a:gd name="T34" fmla="*/ 14 w 49"/>
                              <a:gd name="T35" fmla="*/ 44 h 137"/>
                              <a:gd name="T36" fmla="*/ 0 w 49"/>
                              <a:gd name="T37" fmla="*/ 44 h 137"/>
                              <a:gd name="T38" fmla="*/ 0 w 49"/>
                              <a:gd name="T39" fmla="*/ 30 h 137"/>
                              <a:gd name="T40" fmla="*/ 14 w 49"/>
                              <a:gd name="T41" fmla="*/ 30 h 137"/>
                              <a:gd name="T42" fmla="*/ 14 w 49"/>
                              <a:gd name="T43" fmla="*/ 0 h 1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49" h="137">
                                <a:moveTo>
                                  <a:pt x="14" y="0"/>
                                </a:moveTo>
                                <a:lnTo>
                                  <a:pt x="14" y="0"/>
                                </a:lnTo>
                                <a:lnTo>
                                  <a:pt x="32" y="0"/>
                                </a:lnTo>
                                <a:lnTo>
                                  <a:pt x="32" y="30"/>
                                </a:lnTo>
                                <a:lnTo>
                                  <a:pt x="49" y="30"/>
                                </a:lnTo>
                                <a:lnTo>
                                  <a:pt x="49" y="44"/>
                                </a:lnTo>
                                <a:lnTo>
                                  <a:pt x="32" y="44"/>
                                </a:lnTo>
                                <a:lnTo>
                                  <a:pt x="32" y="113"/>
                                </a:lnTo>
                                <a:cubicBezTo>
                                  <a:pt x="32" y="117"/>
                                  <a:pt x="33" y="119"/>
                                  <a:pt x="36" y="121"/>
                                </a:cubicBezTo>
                                <a:cubicBezTo>
                                  <a:pt x="37" y="121"/>
                                  <a:pt x="39" y="122"/>
                                  <a:pt x="42" y="122"/>
                                </a:cubicBezTo>
                                <a:cubicBezTo>
                                  <a:pt x="43" y="122"/>
                                  <a:pt x="44" y="122"/>
                                  <a:pt x="45" y="122"/>
                                </a:cubicBezTo>
                                <a:cubicBezTo>
                                  <a:pt x="46" y="122"/>
                                  <a:pt x="47" y="121"/>
                                  <a:pt x="49" y="121"/>
                                </a:cubicBezTo>
                                <a:lnTo>
                                  <a:pt x="49" y="135"/>
                                </a:lnTo>
                                <a:cubicBezTo>
                                  <a:pt x="47" y="136"/>
                                  <a:pt x="45" y="136"/>
                                  <a:pt x="42" y="137"/>
                                </a:cubicBezTo>
                                <a:cubicBezTo>
                                  <a:pt x="40" y="137"/>
                                  <a:pt x="38" y="137"/>
                                  <a:pt x="35" y="137"/>
                                </a:cubicBezTo>
                                <a:cubicBezTo>
                                  <a:pt x="27" y="137"/>
                                  <a:pt x="21" y="135"/>
                                  <a:pt x="18" y="131"/>
                                </a:cubicBezTo>
                                <a:cubicBezTo>
                                  <a:pt x="15" y="126"/>
                                  <a:pt x="14" y="121"/>
                                  <a:pt x="14" y="114"/>
                                </a:cubicBezTo>
                                <a:lnTo>
                                  <a:pt x="14" y="44"/>
                                </a:lnTo>
                                <a:lnTo>
                                  <a:pt x="0" y="44"/>
                                </a:lnTo>
                                <a:lnTo>
                                  <a:pt x="0" y="30"/>
                                </a:lnTo>
                                <a:lnTo>
                                  <a:pt x="14" y="30"/>
                                </a:lnTo>
                                <a:lnTo>
                                  <a:pt x="14"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68" name="Freeform 626"/>
                        <wps:cNvSpPr>
                          <a:spLocks/>
                        </wps:cNvSpPr>
                        <wps:spPr bwMode="auto">
                          <a:xfrm>
                            <a:off x="4161155" y="710565"/>
                            <a:ext cx="23495" cy="94615"/>
                          </a:xfrm>
                          <a:custGeom>
                            <a:avLst/>
                            <a:gdLst>
                              <a:gd name="T0" fmla="*/ 46 w 46"/>
                              <a:gd name="T1" fmla="*/ 0 h 189"/>
                              <a:gd name="T2" fmla="*/ 46 w 46"/>
                              <a:gd name="T3" fmla="*/ 0 h 189"/>
                              <a:gd name="T4" fmla="*/ 26 w 46"/>
                              <a:gd name="T5" fmla="*/ 44 h 189"/>
                              <a:gd name="T6" fmla="*/ 19 w 46"/>
                              <a:gd name="T7" fmla="*/ 94 h 189"/>
                              <a:gd name="T8" fmla="*/ 27 w 46"/>
                              <a:gd name="T9" fmla="*/ 147 h 189"/>
                              <a:gd name="T10" fmla="*/ 46 w 46"/>
                              <a:gd name="T11" fmla="*/ 189 h 189"/>
                              <a:gd name="T12" fmla="*/ 34 w 46"/>
                              <a:gd name="T13" fmla="*/ 189 h 189"/>
                              <a:gd name="T14" fmla="*/ 16 w 46"/>
                              <a:gd name="T15" fmla="*/ 160 h 189"/>
                              <a:gd name="T16" fmla="*/ 9 w 46"/>
                              <a:gd name="T17" fmla="*/ 143 h 189"/>
                              <a:gd name="T18" fmla="*/ 1 w 46"/>
                              <a:gd name="T19" fmla="*/ 112 h 189"/>
                              <a:gd name="T20" fmla="*/ 0 w 46"/>
                              <a:gd name="T21" fmla="*/ 95 h 189"/>
                              <a:gd name="T22" fmla="*/ 9 w 46"/>
                              <a:gd name="T23" fmla="*/ 43 h 189"/>
                              <a:gd name="T24" fmla="*/ 33 w 46"/>
                              <a:gd name="T25" fmla="*/ 0 h 189"/>
                              <a:gd name="T26" fmla="*/ 46 w 46"/>
                              <a:gd name="T27" fmla="*/ 0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46" y="0"/>
                                </a:moveTo>
                                <a:lnTo>
                                  <a:pt x="46" y="0"/>
                                </a:lnTo>
                                <a:cubicBezTo>
                                  <a:pt x="35" y="20"/>
                                  <a:pt x="29" y="35"/>
                                  <a:pt x="26" y="44"/>
                                </a:cubicBezTo>
                                <a:cubicBezTo>
                                  <a:pt x="21" y="59"/>
                                  <a:pt x="19" y="75"/>
                                  <a:pt x="19" y="94"/>
                                </a:cubicBezTo>
                                <a:cubicBezTo>
                                  <a:pt x="19" y="113"/>
                                  <a:pt x="21" y="131"/>
                                  <a:pt x="27" y="147"/>
                                </a:cubicBezTo>
                                <a:cubicBezTo>
                                  <a:pt x="30" y="156"/>
                                  <a:pt x="36" y="170"/>
                                  <a:pt x="46" y="189"/>
                                </a:cubicBezTo>
                                <a:lnTo>
                                  <a:pt x="34" y="189"/>
                                </a:lnTo>
                                <a:cubicBezTo>
                                  <a:pt x="25" y="174"/>
                                  <a:pt x="19" y="164"/>
                                  <a:pt x="16" y="160"/>
                                </a:cubicBezTo>
                                <a:cubicBezTo>
                                  <a:pt x="14" y="156"/>
                                  <a:pt x="11" y="150"/>
                                  <a:pt x="9" y="143"/>
                                </a:cubicBezTo>
                                <a:cubicBezTo>
                                  <a:pt x="5" y="133"/>
                                  <a:pt x="3" y="123"/>
                                  <a:pt x="1" y="112"/>
                                </a:cubicBezTo>
                                <a:cubicBezTo>
                                  <a:pt x="0" y="106"/>
                                  <a:pt x="0" y="101"/>
                                  <a:pt x="0" y="95"/>
                                </a:cubicBezTo>
                                <a:cubicBezTo>
                                  <a:pt x="0" y="76"/>
                                  <a:pt x="3" y="59"/>
                                  <a:pt x="9" y="43"/>
                                </a:cubicBezTo>
                                <a:cubicBezTo>
                                  <a:pt x="13" y="34"/>
                                  <a:pt x="21" y="19"/>
                                  <a:pt x="33" y="0"/>
                                </a:cubicBezTo>
                                <a:lnTo>
                                  <a:pt x="46"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69" name="Freeform 627"/>
                        <wps:cNvSpPr>
                          <a:spLocks noEditPoints="1"/>
                        </wps:cNvSpPr>
                        <wps:spPr bwMode="auto">
                          <a:xfrm>
                            <a:off x="4192270" y="713105"/>
                            <a:ext cx="47625" cy="73025"/>
                          </a:xfrm>
                          <a:custGeom>
                            <a:avLst/>
                            <a:gdLst>
                              <a:gd name="T0" fmla="*/ 19 w 95"/>
                              <a:gd name="T1" fmla="*/ 107 h 145"/>
                              <a:gd name="T2" fmla="*/ 19 w 95"/>
                              <a:gd name="T3" fmla="*/ 107 h 145"/>
                              <a:gd name="T4" fmla="*/ 31 w 95"/>
                              <a:gd name="T5" fmla="*/ 128 h 145"/>
                              <a:gd name="T6" fmla="*/ 43 w 95"/>
                              <a:gd name="T7" fmla="*/ 131 h 145"/>
                              <a:gd name="T8" fmla="*/ 65 w 95"/>
                              <a:gd name="T9" fmla="*/ 120 h 145"/>
                              <a:gd name="T10" fmla="*/ 77 w 95"/>
                              <a:gd name="T11" fmla="*/ 77 h 145"/>
                              <a:gd name="T12" fmla="*/ 63 w 95"/>
                              <a:gd name="T13" fmla="*/ 90 h 145"/>
                              <a:gd name="T14" fmla="*/ 44 w 95"/>
                              <a:gd name="T15" fmla="*/ 94 h 145"/>
                              <a:gd name="T16" fmla="*/ 12 w 95"/>
                              <a:gd name="T17" fmla="*/ 81 h 145"/>
                              <a:gd name="T18" fmla="*/ 0 w 95"/>
                              <a:gd name="T19" fmla="*/ 48 h 145"/>
                              <a:gd name="T20" fmla="*/ 11 w 95"/>
                              <a:gd name="T21" fmla="*/ 15 h 145"/>
                              <a:gd name="T22" fmla="*/ 46 w 95"/>
                              <a:gd name="T23" fmla="*/ 0 h 145"/>
                              <a:gd name="T24" fmla="*/ 89 w 95"/>
                              <a:gd name="T25" fmla="*/ 28 h 145"/>
                              <a:gd name="T26" fmla="*/ 95 w 95"/>
                              <a:gd name="T27" fmla="*/ 66 h 145"/>
                              <a:gd name="T28" fmla="*/ 87 w 95"/>
                              <a:gd name="T29" fmla="*/ 112 h 145"/>
                              <a:gd name="T30" fmla="*/ 44 w 95"/>
                              <a:gd name="T31" fmla="*/ 145 h 145"/>
                              <a:gd name="T32" fmla="*/ 12 w 95"/>
                              <a:gd name="T33" fmla="*/ 134 h 145"/>
                              <a:gd name="T34" fmla="*/ 1 w 95"/>
                              <a:gd name="T35" fmla="*/ 107 h 145"/>
                              <a:gd name="T36" fmla="*/ 19 w 95"/>
                              <a:gd name="T37" fmla="*/ 107 h 145"/>
                              <a:gd name="T38" fmla="*/ 46 w 95"/>
                              <a:gd name="T39" fmla="*/ 78 h 145"/>
                              <a:gd name="T40" fmla="*/ 46 w 95"/>
                              <a:gd name="T41" fmla="*/ 78 h 145"/>
                              <a:gd name="T42" fmla="*/ 66 w 95"/>
                              <a:gd name="T43" fmla="*/ 71 h 145"/>
                              <a:gd name="T44" fmla="*/ 74 w 95"/>
                              <a:gd name="T45" fmla="*/ 47 h 145"/>
                              <a:gd name="T46" fmla="*/ 66 w 95"/>
                              <a:gd name="T47" fmla="*/ 24 h 145"/>
                              <a:gd name="T48" fmla="*/ 47 w 95"/>
                              <a:gd name="T49" fmla="*/ 16 h 145"/>
                              <a:gd name="T50" fmla="*/ 26 w 95"/>
                              <a:gd name="T51" fmla="*/ 25 h 145"/>
                              <a:gd name="T52" fmla="*/ 18 w 95"/>
                              <a:gd name="T53" fmla="*/ 48 h 145"/>
                              <a:gd name="T54" fmla="*/ 25 w 95"/>
                              <a:gd name="T55" fmla="*/ 70 h 145"/>
                              <a:gd name="T56" fmla="*/ 46 w 95"/>
                              <a:gd name="T57" fmla="*/ 78 h 145"/>
                              <a:gd name="T58" fmla="*/ 46 w 95"/>
                              <a:gd name="T59" fmla="*/ 7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95" h="145">
                                <a:moveTo>
                                  <a:pt x="19" y="107"/>
                                </a:moveTo>
                                <a:lnTo>
                                  <a:pt x="19" y="107"/>
                                </a:lnTo>
                                <a:cubicBezTo>
                                  <a:pt x="20" y="117"/>
                                  <a:pt x="24" y="124"/>
                                  <a:pt x="31" y="128"/>
                                </a:cubicBezTo>
                                <a:cubicBezTo>
                                  <a:pt x="34" y="130"/>
                                  <a:pt x="38" y="131"/>
                                  <a:pt x="43" y="131"/>
                                </a:cubicBezTo>
                                <a:cubicBezTo>
                                  <a:pt x="51" y="131"/>
                                  <a:pt x="59" y="127"/>
                                  <a:pt x="65" y="120"/>
                                </a:cubicBezTo>
                                <a:cubicBezTo>
                                  <a:pt x="71" y="113"/>
                                  <a:pt x="75" y="98"/>
                                  <a:pt x="77" y="77"/>
                                </a:cubicBezTo>
                                <a:cubicBezTo>
                                  <a:pt x="73" y="83"/>
                                  <a:pt x="69" y="87"/>
                                  <a:pt x="63" y="90"/>
                                </a:cubicBezTo>
                                <a:cubicBezTo>
                                  <a:pt x="57" y="93"/>
                                  <a:pt x="51" y="94"/>
                                  <a:pt x="44" y="94"/>
                                </a:cubicBezTo>
                                <a:cubicBezTo>
                                  <a:pt x="30" y="94"/>
                                  <a:pt x="20" y="90"/>
                                  <a:pt x="12" y="81"/>
                                </a:cubicBezTo>
                                <a:cubicBezTo>
                                  <a:pt x="4" y="73"/>
                                  <a:pt x="0" y="62"/>
                                  <a:pt x="0" y="48"/>
                                </a:cubicBezTo>
                                <a:cubicBezTo>
                                  <a:pt x="0" y="36"/>
                                  <a:pt x="4" y="24"/>
                                  <a:pt x="11" y="15"/>
                                </a:cubicBezTo>
                                <a:cubicBezTo>
                                  <a:pt x="19" y="5"/>
                                  <a:pt x="31" y="0"/>
                                  <a:pt x="46" y="0"/>
                                </a:cubicBezTo>
                                <a:cubicBezTo>
                                  <a:pt x="67" y="0"/>
                                  <a:pt x="81" y="9"/>
                                  <a:pt x="89" y="28"/>
                                </a:cubicBezTo>
                                <a:cubicBezTo>
                                  <a:pt x="93" y="38"/>
                                  <a:pt x="95" y="51"/>
                                  <a:pt x="95" y="66"/>
                                </a:cubicBezTo>
                                <a:cubicBezTo>
                                  <a:pt x="95" y="83"/>
                                  <a:pt x="93" y="99"/>
                                  <a:pt x="87" y="112"/>
                                </a:cubicBezTo>
                                <a:cubicBezTo>
                                  <a:pt x="79" y="134"/>
                                  <a:pt x="64" y="145"/>
                                  <a:pt x="44" y="145"/>
                                </a:cubicBezTo>
                                <a:cubicBezTo>
                                  <a:pt x="30" y="145"/>
                                  <a:pt x="19" y="142"/>
                                  <a:pt x="12" y="134"/>
                                </a:cubicBezTo>
                                <a:cubicBezTo>
                                  <a:pt x="5" y="127"/>
                                  <a:pt x="1" y="118"/>
                                  <a:pt x="1" y="107"/>
                                </a:cubicBezTo>
                                <a:lnTo>
                                  <a:pt x="19" y="107"/>
                                </a:lnTo>
                                <a:close/>
                                <a:moveTo>
                                  <a:pt x="46" y="78"/>
                                </a:moveTo>
                                <a:lnTo>
                                  <a:pt x="46" y="78"/>
                                </a:lnTo>
                                <a:cubicBezTo>
                                  <a:pt x="53" y="78"/>
                                  <a:pt x="60" y="76"/>
                                  <a:pt x="66" y="71"/>
                                </a:cubicBezTo>
                                <a:cubicBezTo>
                                  <a:pt x="71" y="67"/>
                                  <a:pt x="74" y="59"/>
                                  <a:pt x="74" y="47"/>
                                </a:cubicBezTo>
                                <a:cubicBezTo>
                                  <a:pt x="74" y="37"/>
                                  <a:pt x="72" y="29"/>
                                  <a:pt x="66" y="24"/>
                                </a:cubicBezTo>
                                <a:cubicBezTo>
                                  <a:pt x="61" y="19"/>
                                  <a:pt x="55" y="16"/>
                                  <a:pt x="47" y="16"/>
                                </a:cubicBezTo>
                                <a:cubicBezTo>
                                  <a:pt x="38" y="16"/>
                                  <a:pt x="31" y="19"/>
                                  <a:pt x="26" y="25"/>
                                </a:cubicBezTo>
                                <a:cubicBezTo>
                                  <a:pt x="21" y="31"/>
                                  <a:pt x="18" y="38"/>
                                  <a:pt x="18" y="48"/>
                                </a:cubicBezTo>
                                <a:cubicBezTo>
                                  <a:pt x="18" y="57"/>
                                  <a:pt x="20" y="65"/>
                                  <a:pt x="25" y="70"/>
                                </a:cubicBezTo>
                                <a:cubicBezTo>
                                  <a:pt x="29" y="76"/>
                                  <a:pt x="37" y="78"/>
                                  <a:pt x="46" y="78"/>
                                </a:cubicBezTo>
                                <a:lnTo>
                                  <a:pt x="46" y="7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70" name="Freeform 628"/>
                        <wps:cNvSpPr>
                          <a:spLocks/>
                        </wps:cNvSpPr>
                        <wps:spPr bwMode="auto">
                          <a:xfrm>
                            <a:off x="4248150" y="714375"/>
                            <a:ext cx="48895" cy="71755"/>
                          </a:xfrm>
                          <a:custGeom>
                            <a:avLst/>
                            <a:gdLst>
                              <a:gd name="T0" fmla="*/ 18 w 97"/>
                              <a:gd name="T1" fmla="*/ 103 h 143"/>
                              <a:gd name="T2" fmla="*/ 18 w 97"/>
                              <a:gd name="T3" fmla="*/ 103 h 143"/>
                              <a:gd name="T4" fmla="*/ 32 w 97"/>
                              <a:gd name="T5" fmla="*/ 124 h 143"/>
                              <a:gd name="T6" fmla="*/ 47 w 97"/>
                              <a:gd name="T7" fmla="*/ 127 h 143"/>
                              <a:gd name="T8" fmla="*/ 70 w 97"/>
                              <a:gd name="T9" fmla="*/ 117 h 143"/>
                              <a:gd name="T10" fmla="*/ 78 w 97"/>
                              <a:gd name="T11" fmla="*/ 95 h 143"/>
                              <a:gd name="T12" fmla="*/ 69 w 97"/>
                              <a:gd name="T13" fmla="*/ 72 h 143"/>
                              <a:gd name="T14" fmla="*/ 47 w 97"/>
                              <a:gd name="T15" fmla="*/ 64 h 143"/>
                              <a:gd name="T16" fmla="*/ 32 w 97"/>
                              <a:gd name="T17" fmla="*/ 68 h 143"/>
                              <a:gd name="T18" fmla="*/ 20 w 97"/>
                              <a:gd name="T19" fmla="*/ 77 h 143"/>
                              <a:gd name="T20" fmla="*/ 5 w 97"/>
                              <a:gd name="T21" fmla="*/ 77 h 143"/>
                              <a:gd name="T22" fmla="*/ 16 w 97"/>
                              <a:gd name="T23" fmla="*/ 0 h 143"/>
                              <a:gd name="T24" fmla="*/ 89 w 97"/>
                              <a:gd name="T25" fmla="*/ 0 h 143"/>
                              <a:gd name="T26" fmla="*/ 89 w 97"/>
                              <a:gd name="T27" fmla="*/ 18 h 143"/>
                              <a:gd name="T28" fmla="*/ 29 w 97"/>
                              <a:gd name="T29" fmla="*/ 18 h 143"/>
                              <a:gd name="T30" fmla="*/ 23 w 97"/>
                              <a:gd name="T31" fmla="*/ 57 h 143"/>
                              <a:gd name="T32" fmla="*/ 32 w 97"/>
                              <a:gd name="T33" fmla="*/ 51 h 143"/>
                              <a:gd name="T34" fmla="*/ 51 w 97"/>
                              <a:gd name="T35" fmla="*/ 48 h 143"/>
                              <a:gd name="T36" fmla="*/ 84 w 97"/>
                              <a:gd name="T37" fmla="*/ 61 h 143"/>
                              <a:gd name="T38" fmla="*/ 97 w 97"/>
                              <a:gd name="T39" fmla="*/ 92 h 143"/>
                              <a:gd name="T40" fmla="*/ 85 w 97"/>
                              <a:gd name="T41" fmla="*/ 128 h 143"/>
                              <a:gd name="T42" fmla="*/ 45 w 97"/>
                              <a:gd name="T43" fmla="*/ 143 h 143"/>
                              <a:gd name="T44" fmla="*/ 15 w 97"/>
                              <a:gd name="T45" fmla="*/ 133 h 143"/>
                              <a:gd name="T46" fmla="*/ 0 w 97"/>
                              <a:gd name="T47" fmla="*/ 103 h 143"/>
                              <a:gd name="T48" fmla="*/ 18 w 97"/>
                              <a:gd name="T49" fmla="*/ 103 h 1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7" h="143">
                                <a:moveTo>
                                  <a:pt x="18" y="103"/>
                                </a:moveTo>
                                <a:lnTo>
                                  <a:pt x="18" y="103"/>
                                </a:lnTo>
                                <a:cubicBezTo>
                                  <a:pt x="20" y="113"/>
                                  <a:pt x="24" y="120"/>
                                  <a:pt x="32" y="124"/>
                                </a:cubicBezTo>
                                <a:cubicBezTo>
                                  <a:pt x="37" y="126"/>
                                  <a:pt x="42" y="127"/>
                                  <a:pt x="47" y="127"/>
                                </a:cubicBezTo>
                                <a:cubicBezTo>
                                  <a:pt x="58" y="127"/>
                                  <a:pt x="65" y="124"/>
                                  <a:pt x="70" y="117"/>
                                </a:cubicBezTo>
                                <a:cubicBezTo>
                                  <a:pt x="75" y="111"/>
                                  <a:pt x="78" y="103"/>
                                  <a:pt x="78" y="95"/>
                                </a:cubicBezTo>
                                <a:cubicBezTo>
                                  <a:pt x="78" y="85"/>
                                  <a:pt x="75" y="77"/>
                                  <a:pt x="69" y="72"/>
                                </a:cubicBezTo>
                                <a:cubicBezTo>
                                  <a:pt x="63" y="67"/>
                                  <a:pt x="56" y="64"/>
                                  <a:pt x="47" y="64"/>
                                </a:cubicBezTo>
                                <a:cubicBezTo>
                                  <a:pt x="41" y="64"/>
                                  <a:pt x="36" y="65"/>
                                  <a:pt x="32" y="68"/>
                                </a:cubicBezTo>
                                <a:cubicBezTo>
                                  <a:pt x="27" y="70"/>
                                  <a:pt x="23" y="73"/>
                                  <a:pt x="20" y="77"/>
                                </a:cubicBezTo>
                                <a:lnTo>
                                  <a:pt x="5" y="77"/>
                                </a:lnTo>
                                <a:lnTo>
                                  <a:pt x="16" y="0"/>
                                </a:lnTo>
                                <a:lnTo>
                                  <a:pt x="89" y="0"/>
                                </a:lnTo>
                                <a:lnTo>
                                  <a:pt x="89" y="18"/>
                                </a:lnTo>
                                <a:lnTo>
                                  <a:pt x="29" y="18"/>
                                </a:lnTo>
                                <a:lnTo>
                                  <a:pt x="23" y="57"/>
                                </a:lnTo>
                                <a:cubicBezTo>
                                  <a:pt x="26" y="54"/>
                                  <a:pt x="29" y="53"/>
                                  <a:pt x="32" y="51"/>
                                </a:cubicBezTo>
                                <a:cubicBezTo>
                                  <a:pt x="38" y="49"/>
                                  <a:pt x="44" y="48"/>
                                  <a:pt x="51" y="48"/>
                                </a:cubicBezTo>
                                <a:cubicBezTo>
                                  <a:pt x="64" y="48"/>
                                  <a:pt x="75" y="52"/>
                                  <a:pt x="84" y="61"/>
                                </a:cubicBezTo>
                                <a:cubicBezTo>
                                  <a:pt x="93" y="69"/>
                                  <a:pt x="97" y="79"/>
                                  <a:pt x="97" y="92"/>
                                </a:cubicBezTo>
                                <a:cubicBezTo>
                                  <a:pt x="97" y="106"/>
                                  <a:pt x="93" y="117"/>
                                  <a:pt x="85" y="128"/>
                                </a:cubicBezTo>
                                <a:cubicBezTo>
                                  <a:pt x="77" y="138"/>
                                  <a:pt x="63" y="143"/>
                                  <a:pt x="45" y="143"/>
                                </a:cubicBezTo>
                                <a:cubicBezTo>
                                  <a:pt x="34" y="143"/>
                                  <a:pt x="24" y="140"/>
                                  <a:pt x="15" y="133"/>
                                </a:cubicBezTo>
                                <a:cubicBezTo>
                                  <a:pt x="6" y="127"/>
                                  <a:pt x="1" y="117"/>
                                  <a:pt x="0" y="103"/>
                                </a:cubicBezTo>
                                <a:lnTo>
                                  <a:pt x="18" y="10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71" name="Freeform 629"/>
                        <wps:cNvSpPr>
                          <a:spLocks noEditPoints="1"/>
                        </wps:cNvSpPr>
                        <wps:spPr bwMode="auto">
                          <a:xfrm>
                            <a:off x="4305300" y="713740"/>
                            <a:ext cx="82550" cy="72390"/>
                          </a:xfrm>
                          <a:custGeom>
                            <a:avLst/>
                            <a:gdLst>
                              <a:gd name="T0" fmla="*/ 131 w 165"/>
                              <a:gd name="T1" fmla="*/ 72 h 144"/>
                              <a:gd name="T2" fmla="*/ 131 w 165"/>
                              <a:gd name="T3" fmla="*/ 72 h 144"/>
                              <a:gd name="T4" fmla="*/ 155 w 165"/>
                              <a:gd name="T5" fmla="*/ 82 h 144"/>
                              <a:gd name="T6" fmla="*/ 165 w 165"/>
                              <a:gd name="T7" fmla="*/ 106 h 144"/>
                              <a:gd name="T8" fmla="*/ 155 w 165"/>
                              <a:gd name="T9" fmla="*/ 130 h 144"/>
                              <a:gd name="T10" fmla="*/ 131 w 165"/>
                              <a:gd name="T11" fmla="*/ 140 h 144"/>
                              <a:gd name="T12" fmla="*/ 107 w 165"/>
                              <a:gd name="T13" fmla="*/ 130 h 144"/>
                              <a:gd name="T14" fmla="*/ 96 w 165"/>
                              <a:gd name="T15" fmla="*/ 106 h 144"/>
                              <a:gd name="T16" fmla="*/ 107 w 165"/>
                              <a:gd name="T17" fmla="*/ 82 h 144"/>
                              <a:gd name="T18" fmla="*/ 131 w 165"/>
                              <a:gd name="T19" fmla="*/ 72 h 144"/>
                              <a:gd name="T20" fmla="*/ 131 w 165"/>
                              <a:gd name="T21" fmla="*/ 72 h 144"/>
                              <a:gd name="T22" fmla="*/ 117 w 165"/>
                              <a:gd name="T23" fmla="*/ 0 h 144"/>
                              <a:gd name="T24" fmla="*/ 117 w 165"/>
                              <a:gd name="T25" fmla="*/ 0 h 144"/>
                              <a:gd name="T26" fmla="*/ 128 w 165"/>
                              <a:gd name="T27" fmla="*/ 0 h 144"/>
                              <a:gd name="T28" fmla="*/ 49 w 165"/>
                              <a:gd name="T29" fmla="*/ 144 h 144"/>
                              <a:gd name="T30" fmla="*/ 38 w 165"/>
                              <a:gd name="T31" fmla="*/ 144 h 144"/>
                              <a:gd name="T32" fmla="*/ 117 w 165"/>
                              <a:gd name="T33" fmla="*/ 0 h 144"/>
                              <a:gd name="T34" fmla="*/ 34 w 165"/>
                              <a:gd name="T35" fmla="*/ 58 h 144"/>
                              <a:gd name="T36" fmla="*/ 34 w 165"/>
                              <a:gd name="T37" fmla="*/ 58 h 144"/>
                              <a:gd name="T38" fmla="*/ 48 w 165"/>
                              <a:gd name="T39" fmla="*/ 52 h 144"/>
                              <a:gd name="T40" fmla="*/ 54 w 165"/>
                              <a:gd name="T41" fmla="*/ 38 h 144"/>
                              <a:gd name="T42" fmla="*/ 48 w 165"/>
                              <a:gd name="T43" fmla="*/ 23 h 144"/>
                              <a:gd name="T44" fmla="*/ 34 w 165"/>
                              <a:gd name="T45" fmla="*/ 17 h 144"/>
                              <a:gd name="T46" fmla="*/ 20 w 165"/>
                              <a:gd name="T47" fmla="*/ 23 h 144"/>
                              <a:gd name="T48" fmla="*/ 14 w 165"/>
                              <a:gd name="T49" fmla="*/ 38 h 144"/>
                              <a:gd name="T50" fmla="*/ 20 w 165"/>
                              <a:gd name="T51" fmla="*/ 52 h 144"/>
                              <a:gd name="T52" fmla="*/ 34 w 165"/>
                              <a:gd name="T53" fmla="*/ 58 h 144"/>
                              <a:gd name="T54" fmla="*/ 34 w 165"/>
                              <a:gd name="T55" fmla="*/ 58 h 144"/>
                              <a:gd name="T56" fmla="*/ 34 w 165"/>
                              <a:gd name="T57" fmla="*/ 3 h 144"/>
                              <a:gd name="T58" fmla="*/ 34 w 165"/>
                              <a:gd name="T59" fmla="*/ 3 h 144"/>
                              <a:gd name="T60" fmla="*/ 58 w 165"/>
                              <a:gd name="T61" fmla="*/ 13 h 144"/>
                              <a:gd name="T62" fmla="*/ 68 w 165"/>
                              <a:gd name="T63" fmla="*/ 38 h 144"/>
                              <a:gd name="T64" fmla="*/ 58 w 165"/>
                              <a:gd name="T65" fmla="*/ 62 h 144"/>
                              <a:gd name="T66" fmla="*/ 34 w 165"/>
                              <a:gd name="T67" fmla="*/ 72 h 144"/>
                              <a:gd name="T68" fmla="*/ 10 w 165"/>
                              <a:gd name="T69" fmla="*/ 62 h 144"/>
                              <a:gd name="T70" fmla="*/ 0 w 165"/>
                              <a:gd name="T71" fmla="*/ 38 h 144"/>
                              <a:gd name="T72" fmla="*/ 10 w 165"/>
                              <a:gd name="T73" fmla="*/ 13 h 144"/>
                              <a:gd name="T74" fmla="*/ 34 w 165"/>
                              <a:gd name="T75" fmla="*/ 3 h 144"/>
                              <a:gd name="T76" fmla="*/ 34 w 165"/>
                              <a:gd name="T77" fmla="*/ 3 h 144"/>
                              <a:gd name="T78" fmla="*/ 131 w 165"/>
                              <a:gd name="T79" fmla="*/ 126 h 144"/>
                              <a:gd name="T80" fmla="*/ 131 w 165"/>
                              <a:gd name="T81" fmla="*/ 126 h 144"/>
                              <a:gd name="T82" fmla="*/ 145 w 165"/>
                              <a:gd name="T83" fmla="*/ 120 h 144"/>
                              <a:gd name="T84" fmla="*/ 151 w 165"/>
                              <a:gd name="T85" fmla="*/ 106 h 144"/>
                              <a:gd name="T86" fmla="*/ 145 w 165"/>
                              <a:gd name="T87" fmla="*/ 92 h 144"/>
                              <a:gd name="T88" fmla="*/ 131 w 165"/>
                              <a:gd name="T89" fmla="*/ 86 h 144"/>
                              <a:gd name="T90" fmla="*/ 116 w 165"/>
                              <a:gd name="T91" fmla="*/ 92 h 144"/>
                              <a:gd name="T92" fmla="*/ 110 w 165"/>
                              <a:gd name="T93" fmla="*/ 106 h 144"/>
                              <a:gd name="T94" fmla="*/ 116 w 165"/>
                              <a:gd name="T95" fmla="*/ 120 h 144"/>
                              <a:gd name="T96" fmla="*/ 131 w 165"/>
                              <a:gd name="T97" fmla="*/ 126 h 144"/>
                              <a:gd name="T98" fmla="*/ 131 w 165"/>
                              <a:gd name="T99" fmla="*/ 126 h 14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165" h="144">
                                <a:moveTo>
                                  <a:pt x="131" y="72"/>
                                </a:moveTo>
                                <a:lnTo>
                                  <a:pt x="131" y="72"/>
                                </a:lnTo>
                                <a:cubicBezTo>
                                  <a:pt x="140" y="72"/>
                                  <a:pt x="148" y="75"/>
                                  <a:pt x="155" y="82"/>
                                </a:cubicBezTo>
                                <a:cubicBezTo>
                                  <a:pt x="162" y="88"/>
                                  <a:pt x="165" y="97"/>
                                  <a:pt x="165" y="106"/>
                                </a:cubicBezTo>
                                <a:cubicBezTo>
                                  <a:pt x="165" y="115"/>
                                  <a:pt x="162" y="124"/>
                                  <a:pt x="155" y="130"/>
                                </a:cubicBezTo>
                                <a:cubicBezTo>
                                  <a:pt x="148" y="137"/>
                                  <a:pt x="140" y="140"/>
                                  <a:pt x="131" y="140"/>
                                </a:cubicBezTo>
                                <a:cubicBezTo>
                                  <a:pt x="121" y="140"/>
                                  <a:pt x="113" y="137"/>
                                  <a:pt x="107" y="130"/>
                                </a:cubicBezTo>
                                <a:cubicBezTo>
                                  <a:pt x="100" y="124"/>
                                  <a:pt x="96" y="115"/>
                                  <a:pt x="96" y="106"/>
                                </a:cubicBezTo>
                                <a:cubicBezTo>
                                  <a:pt x="96" y="97"/>
                                  <a:pt x="100" y="88"/>
                                  <a:pt x="107" y="82"/>
                                </a:cubicBezTo>
                                <a:cubicBezTo>
                                  <a:pt x="113" y="75"/>
                                  <a:pt x="121" y="72"/>
                                  <a:pt x="131" y="72"/>
                                </a:cubicBezTo>
                                <a:lnTo>
                                  <a:pt x="131" y="72"/>
                                </a:lnTo>
                                <a:close/>
                                <a:moveTo>
                                  <a:pt x="117" y="0"/>
                                </a:moveTo>
                                <a:lnTo>
                                  <a:pt x="117" y="0"/>
                                </a:lnTo>
                                <a:lnTo>
                                  <a:pt x="128" y="0"/>
                                </a:lnTo>
                                <a:lnTo>
                                  <a:pt x="49" y="144"/>
                                </a:lnTo>
                                <a:lnTo>
                                  <a:pt x="38" y="144"/>
                                </a:lnTo>
                                <a:lnTo>
                                  <a:pt x="117" y="0"/>
                                </a:lnTo>
                                <a:close/>
                                <a:moveTo>
                                  <a:pt x="34" y="58"/>
                                </a:moveTo>
                                <a:lnTo>
                                  <a:pt x="34" y="58"/>
                                </a:lnTo>
                                <a:cubicBezTo>
                                  <a:pt x="40" y="58"/>
                                  <a:pt x="45" y="56"/>
                                  <a:pt x="48" y="52"/>
                                </a:cubicBezTo>
                                <a:cubicBezTo>
                                  <a:pt x="52" y="48"/>
                                  <a:pt x="54" y="43"/>
                                  <a:pt x="54" y="38"/>
                                </a:cubicBezTo>
                                <a:cubicBezTo>
                                  <a:pt x="54" y="32"/>
                                  <a:pt x="52" y="27"/>
                                  <a:pt x="48" y="23"/>
                                </a:cubicBezTo>
                                <a:cubicBezTo>
                                  <a:pt x="45" y="19"/>
                                  <a:pt x="40" y="17"/>
                                  <a:pt x="34" y="17"/>
                                </a:cubicBezTo>
                                <a:cubicBezTo>
                                  <a:pt x="28" y="17"/>
                                  <a:pt x="24" y="19"/>
                                  <a:pt x="20" y="23"/>
                                </a:cubicBezTo>
                                <a:cubicBezTo>
                                  <a:pt x="16" y="27"/>
                                  <a:pt x="14" y="32"/>
                                  <a:pt x="14" y="38"/>
                                </a:cubicBezTo>
                                <a:cubicBezTo>
                                  <a:pt x="14" y="43"/>
                                  <a:pt x="16" y="48"/>
                                  <a:pt x="20" y="52"/>
                                </a:cubicBezTo>
                                <a:cubicBezTo>
                                  <a:pt x="24" y="56"/>
                                  <a:pt x="28" y="58"/>
                                  <a:pt x="34" y="58"/>
                                </a:cubicBezTo>
                                <a:lnTo>
                                  <a:pt x="34" y="58"/>
                                </a:lnTo>
                                <a:close/>
                                <a:moveTo>
                                  <a:pt x="34" y="3"/>
                                </a:moveTo>
                                <a:lnTo>
                                  <a:pt x="34" y="3"/>
                                </a:lnTo>
                                <a:cubicBezTo>
                                  <a:pt x="44" y="3"/>
                                  <a:pt x="52" y="7"/>
                                  <a:pt x="58" y="13"/>
                                </a:cubicBezTo>
                                <a:cubicBezTo>
                                  <a:pt x="65" y="20"/>
                                  <a:pt x="68" y="28"/>
                                  <a:pt x="68" y="38"/>
                                </a:cubicBezTo>
                                <a:cubicBezTo>
                                  <a:pt x="68" y="47"/>
                                  <a:pt x="65" y="55"/>
                                  <a:pt x="58" y="62"/>
                                </a:cubicBezTo>
                                <a:cubicBezTo>
                                  <a:pt x="52" y="69"/>
                                  <a:pt x="44" y="72"/>
                                  <a:pt x="34" y="72"/>
                                </a:cubicBezTo>
                                <a:cubicBezTo>
                                  <a:pt x="25" y="72"/>
                                  <a:pt x="16" y="69"/>
                                  <a:pt x="10" y="62"/>
                                </a:cubicBezTo>
                                <a:cubicBezTo>
                                  <a:pt x="3" y="55"/>
                                  <a:pt x="0" y="47"/>
                                  <a:pt x="0" y="38"/>
                                </a:cubicBezTo>
                                <a:cubicBezTo>
                                  <a:pt x="0" y="28"/>
                                  <a:pt x="3" y="20"/>
                                  <a:pt x="10" y="13"/>
                                </a:cubicBezTo>
                                <a:cubicBezTo>
                                  <a:pt x="16" y="7"/>
                                  <a:pt x="25" y="3"/>
                                  <a:pt x="34" y="3"/>
                                </a:cubicBezTo>
                                <a:lnTo>
                                  <a:pt x="34" y="3"/>
                                </a:lnTo>
                                <a:close/>
                                <a:moveTo>
                                  <a:pt x="131" y="126"/>
                                </a:moveTo>
                                <a:lnTo>
                                  <a:pt x="131" y="126"/>
                                </a:lnTo>
                                <a:cubicBezTo>
                                  <a:pt x="136" y="126"/>
                                  <a:pt x="141" y="124"/>
                                  <a:pt x="145" y="120"/>
                                </a:cubicBezTo>
                                <a:cubicBezTo>
                                  <a:pt x="149" y="116"/>
                                  <a:pt x="151" y="112"/>
                                  <a:pt x="151" y="106"/>
                                </a:cubicBezTo>
                                <a:cubicBezTo>
                                  <a:pt x="151" y="100"/>
                                  <a:pt x="149" y="96"/>
                                  <a:pt x="145" y="92"/>
                                </a:cubicBezTo>
                                <a:cubicBezTo>
                                  <a:pt x="141" y="88"/>
                                  <a:pt x="136" y="86"/>
                                  <a:pt x="131" y="86"/>
                                </a:cubicBezTo>
                                <a:cubicBezTo>
                                  <a:pt x="125" y="86"/>
                                  <a:pt x="120" y="88"/>
                                  <a:pt x="116" y="92"/>
                                </a:cubicBezTo>
                                <a:cubicBezTo>
                                  <a:pt x="112" y="96"/>
                                  <a:pt x="110" y="100"/>
                                  <a:pt x="110" y="106"/>
                                </a:cubicBezTo>
                                <a:cubicBezTo>
                                  <a:pt x="110" y="112"/>
                                  <a:pt x="112" y="116"/>
                                  <a:pt x="116" y="120"/>
                                </a:cubicBezTo>
                                <a:cubicBezTo>
                                  <a:pt x="120" y="124"/>
                                  <a:pt x="125" y="126"/>
                                  <a:pt x="131" y="126"/>
                                </a:cubicBezTo>
                                <a:lnTo>
                                  <a:pt x="131" y="126"/>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72" name="Freeform 630"/>
                        <wps:cNvSpPr>
                          <a:spLocks noEditPoints="1"/>
                        </wps:cNvSpPr>
                        <wps:spPr bwMode="auto">
                          <a:xfrm>
                            <a:off x="4425315" y="709930"/>
                            <a:ext cx="64135" cy="76200"/>
                          </a:xfrm>
                          <a:custGeom>
                            <a:avLst/>
                            <a:gdLst>
                              <a:gd name="T0" fmla="*/ 67 w 128"/>
                              <a:gd name="T1" fmla="*/ 0 h 152"/>
                              <a:gd name="T2" fmla="*/ 67 w 128"/>
                              <a:gd name="T3" fmla="*/ 0 h 152"/>
                              <a:gd name="T4" fmla="*/ 110 w 128"/>
                              <a:gd name="T5" fmla="*/ 14 h 152"/>
                              <a:gd name="T6" fmla="*/ 127 w 128"/>
                              <a:gd name="T7" fmla="*/ 47 h 152"/>
                              <a:gd name="T8" fmla="*/ 108 w 128"/>
                              <a:gd name="T9" fmla="*/ 47 h 152"/>
                              <a:gd name="T10" fmla="*/ 95 w 128"/>
                              <a:gd name="T11" fmla="*/ 25 h 152"/>
                              <a:gd name="T12" fmla="*/ 68 w 128"/>
                              <a:gd name="T13" fmla="*/ 17 h 152"/>
                              <a:gd name="T14" fmla="*/ 33 w 128"/>
                              <a:gd name="T15" fmla="*/ 32 h 152"/>
                              <a:gd name="T16" fmla="*/ 20 w 128"/>
                              <a:gd name="T17" fmla="*/ 78 h 152"/>
                              <a:gd name="T18" fmla="*/ 32 w 128"/>
                              <a:gd name="T19" fmla="*/ 119 h 152"/>
                              <a:gd name="T20" fmla="*/ 67 w 128"/>
                              <a:gd name="T21" fmla="*/ 135 h 152"/>
                              <a:gd name="T22" fmla="*/ 100 w 128"/>
                              <a:gd name="T23" fmla="*/ 118 h 152"/>
                              <a:gd name="T24" fmla="*/ 109 w 128"/>
                              <a:gd name="T25" fmla="*/ 95 h 152"/>
                              <a:gd name="T26" fmla="*/ 128 w 128"/>
                              <a:gd name="T27" fmla="*/ 95 h 152"/>
                              <a:gd name="T28" fmla="*/ 111 w 128"/>
                              <a:gd name="T29" fmla="*/ 133 h 152"/>
                              <a:gd name="T30" fmla="*/ 65 w 128"/>
                              <a:gd name="T31" fmla="*/ 152 h 152"/>
                              <a:gd name="T32" fmla="*/ 22 w 128"/>
                              <a:gd name="T33" fmla="*/ 137 h 152"/>
                              <a:gd name="T34" fmla="*/ 0 w 128"/>
                              <a:gd name="T35" fmla="*/ 74 h 152"/>
                              <a:gd name="T36" fmla="*/ 17 w 128"/>
                              <a:gd name="T37" fmla="*/ 22 h 152"/>
                              <a:gd name="T38" fmla="*/ 67 w 128"/>
                              <a:gd name="T39" fmla="*/ 0 h 152"/>
                              <a:gd name="T40" fmla="*/ 67 w 128"/>
                              <a:gd name="T41" fmla="*/ 0 h 152"/>
                              <a:gd name="T42" fmla="*/ 63 w 128"/>
                              <a:gd name="T43" fmla="*/ 0 h 152"/>
                              <a:gd name="T44" fmla="*/ 63 w 128"/>
                              <a:gd name="T45" fmla="*/ 0 h 152"/>
                              <a:gd name="T46" fmla="*/ 63 w 128"/>
                              <a:gd name="T47" fmla="*/ 0 h 1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128" h="152">
                                <a:moveTo>
                                  <a:pt x="67" y="0"/>
                                </a:moveTo>
                                <a:lnTo>
                                  <a:pt x="67" y="0"/>
                                </a:lnTo>
                                <a:cubicBezTo>
                                  <a:pt x="86" y="0"/>
                                  <a:pt x="100" y="4"/>
                                  <a:pt x="110" y="14"/>
                                </a:cubicBezTo>
                                <a:cubicBezTo>
                                  <a:pt x="120" y="24"/>
                                  <a:pt x="126" y="35"/>
                                  <a:pt x="127" y="47"/>
                                </a:cubicBezTo>
                                <a:lnTo>
                                  <a:pt x="108" y="47"/>
                                </a:lnTo>
                                <a:cubicBezTo>
                                  <a:pt x="106" y="38"/>
                                  <a:pt x="101" y="30"/>
                                  <a:pt x="95" y="25"/>
                                </a:cubicBezTo>
                                <a:cubicBezTo>
                                  <a:pt x="88" y="19"/>
                                  <a:pt x="79" y="17"/>
                                  <a:pt x="68" y="17"/>
                                </a:cubicBezTo>
                                <a:cubicBezTo>
                                  <a:pt x="53" y="17"/>
                                  <a:pt x="42" y="22"/>
                                  <a:pt x="33" y="32"/>
                                </a:cubicBezTo>
                                <a:cubicBezTo>
                                  <a:pt x="24" y="42"/>
                                  <a:pt x="20" y="57"/>
                                  <a:pt x="20" y="78"/>
                                </a:cubicBezTo>
                                <a:cubicBezTo>
                                  <a:pt x="20" y="95"/>
                                  <a:pt x="24" y="108"/>
                                  <a:pt x="32" y="119"/>
                                </a:cubicBezTo>
                                <a:cubicBezTo>
                                  <a:pt x="40" y="130"/>
                                  <a:pt x="51" y="135"/>
                                  <a:pt x="67" y="135"/>
                                </a:cubicBezTo>
                                <a:cubicBezTo>
                                  <a:pt x="82" y="135"/>
                                  <a:pt x="93" y="129"/>
                                  <a:pt x="100" y="118"/>
                                </a:cubicBezTo>
                                <a:cubicBezTo>
                                  <a:pt x="104" y="112"/>
                                  <a:pt x="107" y="105"/>
                                  <a:pt x="109" y="95"/>
                                </a:cubicBezTo>
                                <a:lnTo>
                                  <a:pt x="128" y="95"/>
                                </a:lnTo>
                                <a:cubicBezTo>
                                  <a:pt x="127" y="110"/>
                                  <a:pt x="121" y="123"/>
                                  <a:pt x="111" y="133"/>
                                </a:cubicBezTo>
                                <a:cubicBezTo>
                                  <a:pt x="100" y="146"/>
                                  <a:pt x="84" y="152"/>
                                  <a:pt x="65" y="152"/>
                                </a:cubicBezTo>
                                <a:cubicBezTo>
                                  <a:pt x="48" y="152"/>
                                  <a:pt x="34" y="147"/>
                                  <a:pt x="22" y="137"/>
                                </a:cubicBezTo>
                                <a:cubicBezTo>
                                  <a:pt x="7" y="123"/>
                                  <a:pt x="0" y="103"/>
                                  <a:pt x="0" y="74"/>
                                </a:cubicBezTo>
                                <a:cubicBezTo>
                                  <a:pt x="0" y="53"/>
                                  <a:pt x="5" y="35"/>
                                  <a:pt x="17" y="22"/>
                                </a:cubicBezTo>
                                <a:cubicBezTo>
                                  <a:pt x="29" y="7"/>
                                  <a:pt x="46" y="0"/>
                                  <a:pt x="67" y="0"/>
                                </a:cubicBezTo>
                                <a:lnTo>
                                  <a:pt x="67" y="0"/>
                                </a:lnTo>
                                <a:close/>
                                <a:moveTo>
                                  <a:pt x="63" y="0"/>
                                </a:moveTo>
                                <a:lnTo>
                                  <a:pt x="63" y="0"/>
                                </a:lnTo>
                                <a:lnTo>
                                  <a:pt x="63"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73" name="Freeform 631"/>
                        <wps:cNvSpPr>
                          <a:spLocks/>
                        </wps:cNvSpPr>
                        <wps:spPr bwMode="auto">
                          <a:xfrm>
                            <a:off x="4504055" y="711200"/>
                            <a:ext cx="10160" cy="73025"/>
                          </a:xfrm>
                          <a:custGeom>
                            <a:avLst/>
                            <a:gdLst>
                              <a:gd name="T0" fmla="*/ 0 w 20"/>
                              <a:gd name="T1" fmla="*/ 0 h 145"/>
                              <a:gd name="T2" fmla="*/ 0 w 20"/>
                              <a:gd name="T3" fmla="*/ 0 h 145"/>
                              <a:gd name="T4" fmla="*/ 20 w 20"/>
                              <a:gd name="T5" fmla="*/ 0 h 145"/>
                              <a:gd name="T6" fmla="*/ 20 w 20"/>
                              <a:gd name="T7" fmla="*/ 145 h 145"/>
                              <a:gd name="T8" fmla="*/ 0 w 20"/>
                              <a:gd name="T9" fmla="*/ 145 h 145"/>
                              <a:gd name="T10" fmla="*/ 0 w 20"/>
                              <a:gd name="T11" fmla="*/ 0 h 145"/>
                            </a:gdLst>
                            <a:ahLst/>
                            <a:cxnLst>
                              <a:cxn ang="0">
                                <a:pos x="T0" y="T1"/>
                              </a:cxn>
                              <a:cxn ang="0">
                                <a:pos x="T2" y="T3"/>
                              </a:cxn>
                              <a:cxn ang="0">
                                <a:pos x="T4" y="T5"/>
                              </a:cxn>
                              <a:cxn ang="0">
                                <a:pos x="T6" y="T7"/>
                              </a:cxn>
                              <a:cxn ang="0">
                                <a:pos x="T8" y="T9"/>
                              </a:cxn>
                              <a:cxn ang="0">
                                <a:pos x="T10" y="T11"/>
                              </a:cxn>
                            </a:cxnLst>
                            <a:rect l="0" t="0" r="r" b="b"/>
                            <a:pathLst>
                              <a:path w="20" h="145">
                                <a:moveTo>
                                  <a:pt x="0" y="0"/>
                                </a:moveTo>
                                <a:lnTo>
                                  <a:pt x="0" y="0"/>
                                </a:lnTo>
                                <a:lnTo>
                                  <a:pt x="20" y="0"/>
                                </a:lnTo>
                                <a:lnTo>
                                  <a:pt x="20" y="145"/>
                                </a:lnTo>
                                <a:lnTo>
                                  <a:pt x="0" y="145"/>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74" name="Freeform 632"/>
                        <wps:cNvSpPr>
                          <a:spLocks/>
                        </wps:cNvSpPr>
                        <wps:spPr bwMode="auto">
                          <a:xfrm>
                            <a:off x="4526280" y="710565"/>
                            <a:ext cx="22860" cy="94615"/>
                          </a:xfrm>
                          <a:custGeom>
                            <a:avLst/>
                            <a:gdLst>
                              <a:gd name="T0" fmla="*/ 0 w 46"/>
                              <a:gd name="T1" fmla="*/ 189 h 189"/>
                              <a:gd name="T2" fmla="*/ 0 w 46"/>
                              <a:gd name="T3" fmla="*/ 189 h 189"/>
                              <a:gd name="T4" fmla="*/ 20 w 46"/>
                              <a:gd name="T5" fmla="*/ 144 h 189"/>
                              <a:gd name="T6" fmla="*/ 27 w 46"/>
                              <a:gd name="T7" fmla="*/ 94 h 189"/>
                              <a:gd name="T8" fmla="*/ 19 w 46"/>
                              <a:gd name="T9" fmla="*/ 42 h 189"/>
                              <a:gd name="T10" fmla="*/ 0 w 46"/>
                              <a:gd name="T11" fmla="*/ 0 h 189"/>
                              <a:gd name="T12" fmla="*/ 11 w 46"/>
                              <a:gd name="T13" fmla="*/ 0 h 189"/>
                              <a:gd name="T14" fmla="*/ 30 w 46"/>
                              <a:gd name="T15" fmla="*/ 30 h 189"/>
                              <a:gd name="T16" fmla="*/ 37 w 46"/>
                              <a:gd name="T17" fmla="*/ 46 h 189"/>
                              <a:gd name="T18" fmla="*/ 44 w 46"/>
                              <a:gd name="T19" fmla="*/ 70 h 189"/>
                              <a:gd name="T20" fmla="*/ 46 w 46"/>
                              <a:gd name="T21" fmla="*/ 93 h 189"/>
                              <a:gd name="T22" fmla="*/ 36 w 46"/>
                              <a:gd name="T23" fmla="*/ 145 h 189"/>
                              <a:gd name="T24" fmla="*/ 12 w 46"/>
                              <a:gd name="T25" fmla="*/ 189 h 189"/>
                              <a:gd name="T26" fmla="*/ 0 w 46"/>
                              <a:gd name="T27" fmla="*/ 189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0" y="189"/>
                                </a:moveTo>
                                <a:lnTo>
                                  <a:pt x="0" y="189"/>
                                </a:lnTo>
                                <a:cubicBezTo>
                                  <a:pt x="10" y="168"/>
                                  <a:pt x="17" y="153"/>
                                  <a:pt x="20" y="144"/>
                                </a:cubicBezTo>
                                <a:cubicBezTo>
                                  <a:pt x="25" y="130"/>
                                  <a:pt x="27" y="113"/>
                                  <a:pt x="27" y="94"/>
                                </a:cubicBezTo>
                                <a:cubicBezTo>
                                  <a:pt x="27" y="75"/>
                                  <a:pt x="24" y="58"/>
                                  <a:pt x="19" y="42"/>
                                </a:cubicBezTo>
                                <a:cubicBezTo>
                                  <a:pt x="16" y="32"/>
                                  <a:pt x="9" y="18"/>
                                  <a:pt x="0" y="0"/>
                                </a:cubicBezTo>
                                <a:lnTo>
                                  <a:pt x="11" y="0"/>
                                </a:lnTo>
                                <a:cubicBezTo>
                                  <a:pt x="22" y="16"/>
                                  <a:pt x="28" y="26"/>
                                  <a:pt x="30" y="30"/>
                                </a:cubicBezTo>
                                <a:cubicBezTo>
                                  <a:pt x="32" y="34"/>
                                  <a:pt x="34" y="39"/>
                                  <a:pt x="37" y="46"/>
                                </a:cubicBezTo>
                                <a:cubicBezTo>
                                  <a:pt x="40" y="54"/>
                                  <a:pt x="42" y="62"/>
                                  <a:pt x="44" y="70"/>
                                </a:cubicBezTo>
                                <a:cubicBezTo>
                                  <a:pt x="45" y="78"/>
                                  <a:pt x="46" y="86"/>
                                  <a:pt x="46" y="93"/>
                                </a:cubicBezTo>
                                <a:cubicBezTo>
                                  <a:pt x="46" y="113"/>
                                  <a:pt x="42" y="130"/>
                                  <a:pt x="36" y="145"/>
                                </a:cubicBezTo>
                                <a:cubicBezTo>
                                  <a:pt x="32" y="155"/>
                                  <a:pt x="24" y="170"/>
                                  <a:pt x="12" y="189"/>
                                </a:cubicBezTo>
                                <a:lnTo>
                                  <a:pt x="0" y="18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75" name="Freeform 633"/>
                        <wps:cNvSpPr>
                          <a:spLocks/>
                        </wps:cNvSpPr>
                        <wps:spPr bwMode="auto">
                          <a:xfrm>
                            <a:off x="3778250" y="1308735"/>
                            <a:ext cx="48260" cy="70485"/>
                          </a:xfrm>
                          <a:custGeom>
                            <a:avLst/>
                            <a:gdLst>
                              <a:gd name="T0" fmla="*/ 0 w 97"/>
                              <a:gd name="T1" fmla="*/ 141 h 141"/>
                              <a:gd name="T2" fmla="*/ 0 w 97"/>
                              <a:gd name="T3" fmla="*/ 141 h 141"/>
                              <a:gd name="T4" fmla="*/ 7 w 97"/>
                              <a:gd name="T5" fmla="*/ 109 h 141"/>
                              <a:gd name="T6" fmla="*/ 33 w 97"/>
                              <a:gd name="T7" fmla="*/ 85 h 141"/>
                              <a:gd name="T8" fmla="*/ 52 w 97"/>
                              <a:gd name="T9" fmla="*/ 74 h 141"/>
                              <a:gd name="T10" fmla="*/ 70 w 97"/>
                              <a:gd name="T11" fmla="*/ 61 h 141"/>
                              <a:gd name="T12" fmla="*/ 78 w 97"/>
                              <a:gd name="T13" fmla="*/ 43 h 141"/>
                              <a:gd name="T14" fmla="*/ 70 w 97"/>
                              <a:gd name="T15" fmla="*/ 23 h 141"/>
                              <a:gd name="T16" fmla="*/ 51 w 97"/>
                              <a:gd name="T17" fmla="*/ 16 h 141"/>
                              <a:gd name="T18" fmla="*/ 25 w 97"/>
                              <a:gd name="T19" fmla="*/ 30 h 141"/>
                              <a:gd name="T20" fmla="*/ 21 w 97"/>
                              <a:gd name="T21" fmla="*/ 50 h 141"/>
                              <a:gd name="T22" fmla="*/ 3 w 97"/>
                              <a:gd name="T23" fmla="*/ 50 h 141"/>
                              <a:gd name="T24" fmla="*/ 10 w 97"/>
                              <a:gd name="T25" fmla="*/ 20 h 141"/>
                              <a:gd name="T26" fmla="*/ 51 w 97"/>
                              <a:gd name="T27" fmla="*/ 0 h 141"/>
                              <a:gd name="T28" fmla="*/ 86 w 97"/>
                              <a:gd name="T29" fmla="*/ 13 h 141"/>
                              <a:gd name="T30" fmla="*/ 97 w 97"/>
                              <a:gd name="T31" fmla="*/ 42 h 141"/>
                              <a:gd name="T32" fmla="*/ 86 w 97"/>
                              <a:gd name="T33" fmla="*/ 71 h 141"/>
                              <a:gd name="T34" fmla="*/ 61 w 97"/>
                              <a:gd name="T35" fmla="*/ 88 h 141"/>
                              <a:gd name="T36" fmla="*/ 47 w 97"/>
                              <a:gd name="T37" fmla="*/ 95 h 141"/>
                              <a:gd name="T38" fmla="*/ 32 w 97"/>
                              <a:gd name="T39" fmla="*/ 105 h 141"/>
                              <a:gd name="T40" fmla="*/ 20 w 97"/>
                              <a:gd name="T41" fmla="*/ 124 h 141"/>
                              <a:gd name="T42" fmla="*/ 97 w 97"/>
                              <a:gd name="T43" fmla="*/ 124 h 141"/>
                              <a:gd name="T44" fmla="*/ 97 w 97"/>
                              <a:gd name="T45" fmla="*/ 141 h 141"/>
                              <a:gd name="T46" fmla="*/ 0 w 97"/>
                              <a:gd name="T47"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7" h="141">
                                <a:moveTo>
                                  <a:pt x="0" y="141"/>
                                </a:moveTo>
                                <a:lnTo>
                                  <a:pt x="0" y="141"/>
                                </a:lnTo>
                                <a:cubicBezTo>
                                  <a:pt x="0" y="129"/>
                                  <a:pt x="3" y="118"/>
                                  <a:pt x="7" y="109"/>
                                </a:cubicBezTo>
                                <a:cubicBezTo>
                                  <a:pt x="12" y="100"/>
                                  <a:pt x="20" y="92"/>
                                  <a:pt x="33" y="85"/>
                                </a:cubicBezTo>
                                <a:lnTo>
                                  <a:pt x="52" y="74"/>
                                </a:lnTo>
                                <a:cubicBezTo>
                                  <a:pt x="60" y="69"/>
                                  <a:pt x="66" y="65"/>
                                  <a:pt x="70" y="61"/>
                                </a:cubicBezTo>
                                <a:cubicBezTo>
                                  <a:pt x="75" y="56"/>
                                  <a:pt x="78" y="50"/>
                                  <a:pt x="78" y="43"/>
                                </a:cubicBezTo>
                                <a:cubicBezTo>
                                  <a:pt x="78" y="34"/>
                                  <a:pt x="75" y="28"/>
                                  <a:pt x="70" y="23"/>
                                </a:cubicBezTo>
                                <a:cubicBezTo>
                                  <a:pt x="66" y="18"/>
                                  <a:pt x="59" y="16"/>
                                  <a:pt x="51" y="16"/>
                                </a:cubicBezTo>
                                <a:cubicBezTo>
                                  <a:pt x="39" y="16"/>
                                  <a:pt x="30" y="20"/>
                                  <a:pt x="25" y="30"/>
                                </a:cubicBezTo>
                                <a:cubicBezTo>
                                  <a:pt x="23" y="35"/>
                                  <a:pt x="22" y="41"/>
                                  <a:pt x="21" y="50"/>
                                </a:cubicBezTo>
                                <a:lnTo>
                                  <a:pt x="3" y="50"/>
                                </a:lnTo>
                                <a:cubicBezTo>
                                  <a:pt x="3" y="38"/>
                                  <a:pt x="6" y="28"/>
                                  <a:pt x="10" y="20"/>
                                </a:cubicBezTo>
                                <a:cubicBezTo>
                                  <a:pt x="18" y="6"/>
                                  <a:pt x="31" y="0"/>
                                  <a:pt x="51" y="0"/>
                                </a:cubicBezTo>
                                <a:cubicBezTo>
                                  <a:pt x="67" y="0"/>
                                  <a:pt x="79" y="4"/>
                                  <a:pt x="86" y="13"/>
                                </a:cubicBezTo>
                                <a:cubicBezTo>
                                  <a:pt x="94" y="21"/>
                                  <a:pt x="97" y="31"/>
                                  <a:pt x="97" y="42"/>
                                </a:cubicBezTo>
                                <a:cubicBezTo>
                                  <a:pt x="97" y="53"/>
                                  <a:pt x="93" y="63"/>
                                  <a:pt x="86" y="71"/>
                                </a:cubicBezTo>
                                <a:cubicBezTo>
                                  <a:pt x="81" y="75"/>
                                  <a:pt x="73" y="81"/>
                                  <a:pt x="61" y="88"/>
                                </a:cubicBezTo>
                                <a:lnTo>
                                  <a:pt x="47" y="95"/>
                                </a:lnTo>
                                <a:cubicBezTo>
                                  <a:pt x="41" y="99"/>
                                  <a:pt x="36" y="102"/>
                                  <a:pt x="32" y="105"/>
                                </a:cubicBezTo>
                                <a:cubicBezTo>
                                  <a:pt x="26" y="111"/>
                                  <a:pt x="21" y="118"/>
                                  <a:pt x="20" y="124"/>
                                </a:cubicBezTo>
                                <a:lnTo>
                                  <a:pt x="97" y="124"/>
                                </a:lnTo>
                                <a:lnTo>
                                  <a:pt x="97" y="141"/>
                                </a:lnTo>
                                <a:lnTo>
                                  <a:pt x="0" y="1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76" name="Freeform 634"/>
                        <wps:cNvSpPr>
                          <a:spLocks/>
                        </wps:cNvSpPr>
                        <wps:spPr bwMode="auto">
                          <a:xfrm>
                            <a:off x="3840480" y="1369060"/>
                            <a:ext cx="10160" cy="10160"/>
                          </a:xfrm>
                          <a:custGeom>
                            <a:avLst/>
                            <a:gdLst>
                              <a:gd name="T0" fmla="*/ 0 w 20"/>
                              <a:gd name="T1" fmla="*/ 0 h 21"/>
                              <a:gd name="T2" fmla="*/ 0 w 20"/>
                              <a:gd name="T3" fmla="*/ 0 h 21"/>
                              <a:gd name="T4" fmla="*/ 20 w 20"/>
                              <a:gd name="T5" fmla="*/ 0 h 21"/>
                              <a:gd name="T6" fmla="*/ 20 w 20"/>
                              <a:gd name="T7" fmla="*/ 21 h 21"/>
                              <a:gd name="T8" fmla="*/ 0 w 20"/>
                              <a:gd name="T9" fmla="*/ 21 h 21"/>
                              <a:gd name="T10" fmla="*/ 0 w 20"/>
                              <a:gd name="T11" fmla="*/ 0 h 21"/>
                            </a:gdLst>
                            <a:ahLst/>
                            <a:cxnLst>
                              <a:cxn ang="0">
                                <a:pos x="T0" y="T1"/>
                              </a:cxn>
                              <a:cxn ang="0">
                                <a:pos x="T2" y="T3"/>
                              </a:cxn>
                              <a:cxn ang="0">
                                <a:pos x="T4" y="T5"/>
                              </a:cxn>
                              <a:cxn ang="0">
                                <a:pos x="T6" y="T7"/>
                              </a:cxn>
                              <a:cxn ang="0">
                                <a:pos x="T8" y="T9"/>
                              </a:cxn>
                              <a:cxn ang="0">
                                <a:pos x="T10" y="T11"/>
                              </a:cxn>
                            </a:cxnLst>
                            <a:rect l="0" t="0" r="r" b="b"/>
                            <a:pathLst>
                              <a:path w="20" h="21">
                                <a:moveTo>
                                  <a:pt x="0" y="0"/>
                                </a:moveTo>
                                <a:lnTo>
                                  <a:pt x="0" y="0"/>
                                </a:lnTo>
                                <a:lnTo>
                                  <a:pt x="20" y="0"/>
                                </a:lnTo>
                                <a:lnTo>
                                  <a:pt x="20"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77" name="Freeform 635"/>
                        <wps:cNvSpPr>
                          <a:spLocks/>
                        </wps:cNvSpPr>
                        <wps:spPr bwMode="auto">
                          <a:xfrm>
                            <a:off x="3869690" y="1309370"/>
                            <a:ext cx="26035" cy="69850"/>
                          </a:xfrm>
                          <a:custGeom>
                            <a:avLst/>
                            <a:gdLst>
                              <a:gd name="T0" fmla="*/ 0 w 52"/>
                              <a:gd name="T1" fmla="*/ 40 h 140"/>
                              <a:gd name="T2" fmla="*/ 0 w 52"/>
                              <a:gd name="T3" fmla="*/ 40 h 140"/>
                              <a:gd name="T4" fmla="*/ 0 w 52"/>
                              <a:gd name="T5" fmla="*/ 27 h 140"/>
                              <a:gd name="T6" fmla="*/ 27 w 52"/>
                              <a:gd name="T7" fmla="*/ 20 h 140"/>
                              <a:gd name="T8" fmla="*/ 38 w 52"/>
                              <a:gd name="T9" fmla="*/ 0 h 140"/>
                              <a:gd name="T10" fmla="*/ 52 w 52"/>
                              <a:gd name="T11" fmla="*/ 0 h 140"/>
                              <a:gd name="T12" fmla="*/ 52 w 52"/>
                              <a:gd name="T13" fmla="*/ 140 h 140"/>
                              <a:gd name="T14" fmla="*/ 33 w 52"/>
                              <a:gd name="T15" fmla="*/ 140 h 140"/>
                              <a:gd name="T16" fmla="*/ 33 w 52"/>
                              <a:gd name="T17" fmla="*/ 40 h 140"/>
                              <a:gd name="T18" fmla="*/ 0 w 52"/>
                              <a:gd name="T19" fmla="*/ 40 h 1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0">
                                <a:moveTo>
                                  <a:pt x="0" y="40"/>
                                </a:moveTo>
                                <a:lnTo>
                                  <a:pt x="0" y="40"/>
                                </a:lnTo>
                                <a:lnTo>
                                  <a:pt x="0" y="27"/>
                                </a:lnTo>
                                <a:cubicBezTo>
                                  <a:pt x="13" y="25"/>
                                  <a:pt x="22" y="23"/>
                                  <a:pt x="27" y="20"/>
                                </a:cubicBezTo>
                                <a:cubicBezTo>
                                  <a:pt x="32" y="17"/>
                                  <a:pt x="36" y="11"/>
                                  <a:pt x="38" y="0"/>
                                </a:cubicBezTo>
                                <a:lnTo>
                                  <a:pt x="52" y="0"/>
                                </a:lnTo>
                                <a:lnTo>
                                  <a:pt x="52" y="140"/>
                                </a:lnTo>
                                <a:lnTo>
                                  <a:pt x="33" y="140"/>
                                </a:lnTo>
                                <a:lnTo>
                                  <a:pt x="33" y="40"/>
                                </a:lnTo>
                                <a:lnTo>
                                  <a:pt x="0" y="4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78" name="Freeform 636"/>
                        <wps:cNvSpPr>
                          <a:spLocks/>
                        </wps:cNvSpPr>
                        <wps:spPr bwMode="auto">
                          <a:xfrm>
                            <a:off x="3918585" y="1309370"/>
                            <a:ext cx="26035" cy="69850"/>
                          </a:xfrm>
                          <a:custGeom>
                            <a:avLst/>
                            <a:gdLst>
                              <a:gd name="T0" fmla="*/ 0 w 52"/>
                              <a:gd name="T1" fmla="*/ 40 h 140"/>
                              <a:gd name="T2" fmla="*/ 0 w 52"/>
                              <a:gd name="T3" fmla="*/ 40 h 140"/>
                              <a:gd name="T4" fmla="*/ 0 w 52"/>
                              <a:gd name="T5" fmla="*/ 27 h 140"/>
                              <a:gd name="T6" fmla="*/ 27 w 52"/>
                              <a:gd name="T7" fmla="*/ 20 h 140"/>
                              <a:gd name="T8" fmla="*/ 38 w 52"/>
                              <a:gd name="T9" fmla="*/ 0 h 140"/>
                              <a:gd name="T10" fmla="*/ 52 w 52"/>
                              <a:gd name="T11" fmla="*/ 0 h 140"/>
                              <a:gd name="T12" fmla="*/ 52 w 52"/>
                              <a:gd name="T13" fmla="*/ 140 h 140"/>
                              <a:gd name="T14" fmla="*/ 33 w 52"/>
                              <a:gd name="T15" fmla="*/ 140 h 140"/>
                              <a:gd name="T16" fmla="*/ 33 w 52"/>
                              <a:gd name="T17" fmla="*/ 40 h 140"/>
                              <a:gd name="T18" fmla="*/ 0 w 52"/>
                              <a:gd name="T19" fmla="*/ 40 h 1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0">
                                <a:moveTo>
                                  <a:pt x="0" y="40"/>
                                </a:moveTo>
                                <a:lnTo>
                                  <a:pt x="0" y="40"/>
                                </a:lnTo>
                                <a:lnTo>
                                  <a:pt x="0" y="27"/>
                                </a:lnTo>
                                <a:cubicBezTo>
                                  <a:pt x="13" y="25"/>
                                  <a:pt x="22" y="23"/>
                                  <a:pt x="27" y="20"/>
                                </a:cubicBezTo>
                                <a:cubicBezTo>
                                  <a:pt x="32" y="17"/>
                                  <a:pt x="36" y="11"/>
                                  <a:pt x="38" y="0"/>
                                </a:cubicBezTo>
                                <a:lnTo>
                                  <a:pt x="52" y="0"/>
                                </a:lnTo>
                                <a:lnTo>
                                  <a:pt x="52" y="140"/>
                                </a:lnTo>
                                <a:lnTo>
                                  <a:pt x="33" y="140"/>
                                </a:lnTo>
                                <a:lnTo>
                                  <a:pt x="33" y="40"/>
                                </a:lnTo>
                                <a:lnTo>
                                  <a:pt x="0" y="4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79" name="Freeform 637"/>
                        <wps:cNvSpPr>
                          <a:spLocks/>
                        </wps:cNvSpPr>
                        <wps:spPr bwMode="auto">
                          <a:xfrm>
                            <a:off x="4001135" y="1305560"/>
                            <a:ext cx="22860" cy="94615"/>
                          </a:xfrm>
                          <a:custGeom>
                            <a:avLst/>
                            <a:gdLst>
                              <a:gd name="T0" fmla="*/ 46 w 46"/>
                              <a:gd name="T1" fmla="*/ 0 h 188"/>
                              <a:gd name="T2" fmla="*/ 46 w 46"/>
                              <a:gd name="T3" fmla="*/ 0 h 188"/>
                              <a:gd name="T4" fmla="*/ 25 w 46"/>
                              <a:gd name="T5" fmla="*/ 44 h 188"/>
                              <a:gd name="T6" fmla="*/ 18 w 46"/>
                              <a:gd name="T7" fmla="*/ 94 h 188"/>
                              <a:gd name="T8" fmla="*/ 26 w 46"/>
                              <a:gd name="T9" fmla="*/ 146 h 188"/>
                              <a:gd name="T10" fmla="*/ 46 w 46"/>
                              <a:gd name="T11" fmla="*/ 188 h 188"/>
                              <a:gd name="T12" fmla="*/ 34 w 46"/>
                              <a:gd name="T13" fmla="*/ 188 h 188"/>
                              <a:gd name="T14" fmla="*/ 16 w 46"/>
                              <a:gd name="T15" fmla="*/ 160 h 188"/>
                              <a:gd name="T16" fmla="*/ 9 w 46"/>
                              <a:gd name="T17" fmla="*/ 143 h 188"/>
                              <a:gd name="T18" fmla="*/ 1 w 46"/>
                              <a:gd name="T19" fmla="*/ 112 h 188"/>
                              <a:gd name="T20" fmla="*/ 0 w 46"/>
                              <a:gd name="T21" fmla="*/ 95 h 188"/>
                              <a:gd name="T22" fmla="*/ 9 w 46"/>
                              <a:gd name="T23" fmla="*/ 43 h 188"/>
                              <a:gd name="T24" fmla="*/ 33 w 46"/>
                              <a:gd name="T25" fmla="*/ 0 h 188"/>
                              <a:gd name="T26" fmla="*/ 46 w 46"/>
                              <a:gd name="T27" fmla="*/ 0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46" y="0"/>
                                </a:moveTo>
                                <a:lnTo>
                                  <a:pt x="46" y="0"/>
                                </a:lnTo>
                                <a:cubicBezTo>
                                  <a:pt x="35" y="20"/>
                                  <a:pt x="28" y="35"/>
                                  <a:pt x="25" y="44"/>
                                </a:cubicBezTo>
                                <a:cubicBezTo>
                                  <a:pt x="21" y="59"/>
                                  <a:pt x="18" y="75"/>
                                  <a:pt x="18" y="94"/>
                                </a:cubicBezTo>
                                <a:cubicBezTo>
                                  <a:pt x="18" y="113"/>
                                  <a:pt x="21" y="131"/>
                                  <a:pt x="26" y="146"/>
                                </a:cubicBezTo>
                                <a:cubicBezTo>
                                  <a:pt x="30" y="156"/>
                                  <a:pt x="36" y="170"/>
                                  <a:pt x="46" y="188"/>
                                </a:cubicBezTo>
                                <a:lnTo>
                                  <a:pt x="34" y="188"/>
                                </a:lnTo>
                                <a:cubicBezTo>
                                  <a:pt x="24" y="173"/>
                                  <a:pt x="18" y="164"/>
                                  <a:pt x="16" y="160"/>
                                </a:cubicBezTo>
                                <a:cubicBezTo>
                                  <a:pt x="14" y="156"/>
                                  <a:pt x="11" y="150"/>
                                  <a:pt x="9" y="143"/>
                                </a:cubicBezTo>
                                <a:cubicBezTo>
                                  <a:pt x="5" y="133"/>
                                  <a:pt x="2" y="123"/>
                                  <a:pt x="1" y="112"/>
                                </a:cubicBezTo>
                                <a:cubicBezTo>
                                  <a:pt x="0" y="106"/>
                                  <a:pt x="0" y="101"/>
                                  <a:pt x="0" y="95"/>
                                </a:cubicBezTo>
                                <a:cubicBezTo>
                                  <a:pt x="0" y="76"/>
                                  <a:pt x="3" y="59"/>
                                  <a:pt x="9" y="43"/>
                                </a:cubicBezTo>
                                <a:cubicBezTo>
                                  <a:pt x="13" y="34"/>
                                  <a:pt x="21" y="19"/>
                                  <a:pt x="33" y="0"/>
                                </a:cubicBezTo>
                                <a:lnTo>
                                  <a:pt x="46"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80" name="Freeform 638"/>
                        <wps:cNvSpPr>
                          <a:spLocks noEditPoints="1"/>
                        </wps:cNvSpPr>
                        <wps:spPr bwMode="auto">
                          <a:xfrm>
                            <a:off x="4030980" y="1308735"/>
                            <a:ext cx="48895" cy="73025"/>
                          </a:xfrm>
                          <a:custGeom>
                            <a:avLst/>
                            <a:gdLst>
                              <a:gd name="T0" fmla="*/ 48 w 97"/>
                              <a:gd name="T1" fmla="*/ 0 h 145"/>
                              <a:gd name="T2" fmla="*/ 48 w 97"/>
                              <a:gd name="T3" fmla="*/ 0 h 145"/>
                              <a:gd name="T4" fmla="*/ 88 w 97"/>
                              <a:gd name="T5" fmla="*/ 23 h 145"/>
                              <a:gd name="T6" fmla="*/ 97 w 97"/>
                              <a:gd name="T7" fmla="*/ 70 h 145"/>
                              <a:gd name="T8" fmla="*/ 88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9 h 145"/>
                              <a:gd name="T24" fmla="*/ 48 w 97"/>
                              <a:gd name="T25" fmla="*/ 129 h 145"/>
                              <a:gd name="T26" fmla="*/ 70 w 97"/>
                              <a:gd name="T27" fmla="*/ 117 h 145"/>
                              <a:gd name="T28" fmla="*/ 78 w 97"/>
                              <a:gd name="T29" fmla="*/ 71 h 145"/>
                              <a:gd name="T30" fmla="*/ 72 w 97"/>
                              <a:gd name="T31" fmla="*/ 32 h 145"/>
                              <a:gd name="T32" fmla="*/ 49 w 97"/>
                              <a:gd name="T33" fmla="*/ 16 h 145"/>
                              <a:gd name="T34" fmla="*/ 26 w 97"/>
                              <a:gd name="T35" fmla="*/ 31 h 145"/>
                              <a:gd name="T36" fmla="*/ 19 w 97"/>
                              <a:gd name="T37" fmla="*/ 74 h 145"/>
                              <a:gd name="T38" fmla="*/ 23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79" y="8"/>
                                  <a:pt x="88" y="23"/>
                                </a:cubicBezTo>
                                <a:cubicBezTo>
                                  <a:pt x="94" y="34"/>
                                  <a:pt x="97" y="50"/>
                                  <a:pt x="97" y="70"/>
                                </a:cubicBezTo>
                                <a:cubicBezTo>
                                  <a:pt x="97" y="90"/>
                                  <a:pt x="94" y="106"/>
                                  <a:pt x="88" y="118"/>
                                </a:cubicBezTo>
                                <a:cubicBezTo>
                                  <a:pt x="80" y="136"/>
                                  <a:pt x="67" y="145"/>
                                  <a:pt x="48" y="145"/>
                                </a:cubicBezTo>
                                <a:cubicBezTo>
                                  <a:pt x="31" y="145"/>
                                  <a:pt x="18" y="138"/>
                                  <a:pt x="10" y="123"/>
                                </a:cubicBezTo>
                                <a:cubicBezTo>
                                  <a:pt x="3" y="111"/>
                                  <a:pt x="0" y="94"/>
                                  <a:pt x="0" y="73"/>
                                </a:cubicBezTo>
                                <a:cubicBezTo>
                                  <a:pt x="0" y="57"/>
                                  <a:pt x="2" y="44"/>
                                  <a:pt x="6" y="32"/>
                                </a:cubicBezTo>
                                <a:cubicBezTo>
                                  <a:pt x="14" y="11"/>
                                  <a:pt x="28" y="0"/>
                                  <a:pt x="48" y="0"/>
                                </a:cubicBezTo>
                                <a:lnTo>
                                  <a:pt x="48" y="0"/>
                                </a:lnTo>
                                <a:close/>
                                <a:moveTo>
                                  <a:pt x="48" y="129"/>
                                </a:moveTo>
                                <a:lnTo>
                                  <a:pt x="48" y="129"/>
                                </a:lnTo>
                                <a:cubicBezTo>
                                  <a:pt x="57" y="129"/>
                                  <a:pt x="64" y="125"/>
                                  <a:pt x="70" y="117"/>
                                </a:cubicBezTo>
                                <a:cubicBezTo>
                                  <a:pt x="75" y="109"/>
                                  <a:pt x="78" y="93"/>
                                  <a:pt x="78" y="71"/>
                                </a:cubicBezTo>
                                <a:cubicBezTo>
                                  <a:pt x="78" y="55"/>
                                  <a:pt x="76" y="42"/>
                                  <a:pt x="72" y="32"/>
                                </a:cubicBezTo>
                                <a:cubicBezTo>
                                  <a:pt x="68" y="21"/>
                                  <a:pt x="60" y="16"/>
                                  <a:pt x="49" y="16"/>
                                </a:cubicBezTo>
                                <a:cubicBezTo>
                                  <a:pt x="39" y="16"/>
                                  <a:pt x="31" y="21"/>
                                  <a:pt x="26" y="31"/>
                                </a:cubicBezTo>
                                <a:cubicBezTo>
                                  <a:pt x="21" y="41"/>
                                  <a:pt x="19" y="55"/>
                                  <a:pt x="19" y="74"/>
                                </a:cubicBezTo>
                                <a:cubicBezTo>
                                  <a:pt x="19" y="89"/>
                                  <a:pt x="20" y="100"/>
                                  <a:pt x="23" y="109"/>
                                </a:cubicBezTo>
                                <a:cubicBezTo>
                                  <a:pt x="28" y="122"/>
                                  <a:pt x="36"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81" name="Freeform 639"/>
                        <wps:cNvSpPr>
                          <a:spLocks/>
                        </wps:cNvSpPr>
                        <wps:spPr bwMode="auto">
                          <a:xfrm>
                            <a:off x="4093210" y="1369060"/>
                            <a:ext cx="10160" cy="10160"/>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82" name="Freeform 640"/>
                        <wps:cNvSpPr>
                          <a:spLocks/>
                        </wps:cNvSpPr>
                        <wps:spPr bwMode="auto">
                          <a:xfrm>
                            <a:off x="4116070" y="1308735"/>
                            <a:ext cx="48895" cy="70485"/>
                          </a:xfrm>
                          <a:custGeom>
                            <a:avLst/>
                            <a:gdLst>
                              <a:gd name="T0" fmla="*/ 0 w 97"/>
                              <a:gd name="T1" fmla="*/ 141 h 141"/>
                              <a:gd name="T2" fmla="*/ 0 w 97"/>
                              <a:gd name="T3" fmla="*/ 141 h 141"/>
                              <a:gd name="T4" fmla="*/ 7 w 97"/>
                              <a:gd name="T5" fmla="*/ 109 h 141"/>
                              <a:gd name="T6" fmla="*/ 33 w 97"/>
                              <a:gd name="T7" fmla="*/ 85 h 141"/>
                              <a:gd name="T8" fmla="*/ 52 w 97"/>
                              <a:gd name="T9" fmla="*/ 74 h 141"/>
                              <a:gd name="T10" fmla="*/ 70 w 97"/>
                              <a:gd name="T11" fmla="*/ 61 h 141"/>
                              <a:gd name="T12" fmla="*/ 78 w 97"/>
                              <a:gd name="T13" fmla="*/ 43 h 141"/>
                              <a:gd name="T14" fmla="*/ 70 w 97"/>
                              <a:gd name="T15" fmla="*/ 23 h 141"/>
                              <a:gd name="T16" fmla="*/ 51 w 97"/>
                              <a:gd name="T17" fmla="*/ 16 h 141"/>
                              <a:gd name="T18" fmla="*/ 25 w 97"/>
                              <a:gd name="T19" fmla="*/ 30 h 141"/>
                              <a:gd name="T20" fmla="*/ 21 w 97"/>
                              <a:gd name="T21" fmla="*/ 50 h 141"/>
                              <a:gd name="T22" fmla="*/ 3 w 97"/>
                              <a:gd name="T23" fmla="*/ 50 h 141"/>
                              <a:gd name="T24" fmla="*/ 10 w 97"/>
                              <a:gd name="T25" fmla="*/ 20 h 141"/>
                              <a:gd name="T26" fmla="*/ 51 w 97"/>
                              <a:gd name="T27" fmla="*/ 0 h 141"/>
                              <a:gd name="T28" fmla="*/ 86 w 97"/>
                              <a:gd name="T29" fmla="*/ 13 h 141"/>
                              <a:gd name="T30" fmla="*/ 97 w 97"/>
                              <a:gd name="T31" fmla="*/ 42 h 141"/>
                              <a:gd name="T32" fmla="*/ 86 w 97"/>
                              <a:gd name="T33" fmla="*/ 71 h 141"/>
                              <a:gd name="T34" fmla="*/ 61 w 97"/>
                              <a:gd name="T35" fmla="*/ 88 h 141"/>
                              <a:gd name="T36" fmla="*/ 47 w 97"/>
                              <a:gd name="T37" fmla="*/ 95 h 141"/>
                              <a:gd name="T38" fmla="*/ 32 w 97"/>
                              <a:gd name="T39" fmla="*/ 105 h 141"/>
                              <a:gd name="T40" fmla="*/ 20 w 97"/>
                              <a:gd name="T41" fmla="*/ 124 h 141"/>
                              <a:gd name="T42" fmla="*/ 97 w 97"/>
                              <a:gd name="T43" fmla="*/ 124 h 141"/>
                              <a:gd name="T44" fmla="*/ 97 w 97"/>
                              <a:gd name="T45" fmla="*/ 141 h 141"/>
                              <a:gd name="T46" fmla="*/ 0 w 97"/>
                              <a:gd name="T47"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7" h="141">
                                <a:moveTo>
                                  <a:pt x="0" y="141"/>
                                </a:moveTo>
                                <a:lnTo>
                                  <a:pt x="0" y="141"/>
                                </a:lnTo>
                                <a:cubicBezTo>
                                  <a:pt x="0" y="129"/>
                                  <a:pt x="3" y="118"/>
                                  <a:pt x="7" y="109"/>
                                </a:cubicBezTo>
                                <a:cubicBezTo>
                                  <a:pt x="12" y="100"/>
                                  <a:pt x="20" y="92"/>
                                  <a:pt x="33" y="85"/>
                                </a:cubicBezTo>
                                <a:lnTo>
                                  <a:pt x="52" y="74"/>
                                </a:lnTo>
                                <a:cubicBezTo>
                                  <a:pt x="60" y="69"/>
                                  <a:pt x="66" y="65"/>
                                  <a:pt x="70" y="61"/>
                                </a:cubicBezTo>
                                <a:cubicBezTo>
                                  <a:pt x="75" y="56"/>
                                  <a:pt x="78" y="50"/>
                                  <a:pt x="78" y="43"/>
                                </a:cubicBezTo>
                                <a:cubicBezTo>
                                  <a:pt x="78" y="34"/>
                                  <a:pt x="75" y="28"/>
                                  <a:pt x="70" y="23"/>
                                </a:cubicBezTo>
                                <a:cubicBezTo>
                                  <a:pt x="65" y="18"/>
                                  <a:pt x="59" y="16"/>
                                  <a:pt x="51" y="16"/>
                                </a:cubicBezTo>
                                <a:cubicBezTo>
                                  <a:pt x="39" y="16"/>
                                  <a:pt x="30" y="20"/>
                                  <a:pt x="25" y="30"/>
                                </a:cubicBezTo>
                                <a:cubicBezTo>
                                  <a:pt x="23" y="35"/>
                                  <a:pt x="22" y="41"/>
                                  <a:pt x="21" y="50"/>
                                </a:cubicBezTo>
                                <a:lnTo>
                                  <a:pt x="3" y="50"/>
                                </a:lnTo>
                                <a:cubicBezTo>
                                  <a:pt x="3" y="38"/>
                                  <a:pt x="6" y="28"/>
                                  <a:pt x="10" y="20"/>
                                </a:cubicBezTo>
                                <a:cubicBezTo>
                                  <a:pt x="18" y="6"/>
                                  <a:pt x="31" y="0"/>
                                  <a:pt x="51" y="0"/>
                                </a:cubicBezTo>
                                <a:cubicBezTo>
                                  <a:pt x="67" y="0"/>
                                  <a:pt x="79" y="4"/>
                                  <a:pt x="86" y="13"/>
                                </a:cubicBezTo>
                                <a:cubicBezTo>
                                  <a:pt x="94" y="21"/>
                                  <a:pt x="97" y="31"/>
                                  <a:pt x="97" y="42"/>
                                </a:cubicBezTo>
                                <a:cubicBezTo>
                                  <a:pt x="97" y="53"/>
                                  <a:pt x="93" y="63"/>
                                  <a:pt x="86" y="71"/>
                                </a:cubicBezTo>
                                <a:cubicBezTo>
                                  <a:pt x="81" y="75"/>
                                  <a:pt x="73" y="81"/>
                                  <a:pt x="61" y="88"/>
                                </a:cubicBezTo>
                                <a:lnTo>
                                  <a:pt x="47" y="95"/>
                                </a:lnTo>
                                <a:cubicBezTo>
                                  <a:pt x="41" y="99"/>
                                  <a:pt x="36" y="102"/>
                                  <a:pt x="32" y="105"/>
                                </a:cubicBezTo>
                                <a:cubicBezTo>
                                  <a:pt x="25" y="111"/>
                                  <a:pt x="21" y="118"/>
                                  <a:pt x="20" y="124"/>
                                </a:cubicBezTo>
                                <a:lnTo>
                                  <a:pt x="97" y="124"/>
                                </a:lnTo>
                                <a:lnTo>
                                  <a:pt x="97" y="141"/>
                                </a:lnTo>
                                <a:lnTo>
                                  <a:pt x="0" y="1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83" name="Freeform 641"/>
                        <wps:cNvSpPr>
                          <a:spLocks noEditPoints="1"/>
                        </wps:cNvSpPr>
                        <wps:spPr bwMode="auto">
                          <a:xfrm>
                            <a:off x="4173220" y="1308100"/>
                            <a:ext cx="48895" cy="73660"/>
                          </a:xfrm>
                          <a:custGeom>
                            <a:avLst/>
                            <a:gdLst>
                              <a:gd name="T0" fmla="*/ 51 w 97"/>
                              <a:gd name="T1" fmla="*/ 0 h 146"/>
                              <a:gd name="T2" fmla="*/ 51 w 97"/>
                              <a:gd name="T3" fmla="*/ 0 h 146"/>
                              <a:gd name="T4" fmla="*/ 84 w 97"/>
                              <a:gd name="T5" fmla="*/ 13 h 146"/>
                              <a:gd name="T6" fmla="*/ 94 w 97"/>
                              <a:gd name="T7" fmla="*/ 38 h 146"/>
                              <a:gd name="T8" fmla="*/ 76 w 97"/>
                              <a:gd name="T9" fmla="*/ 38 h 146"/>
                              <a:gd name="T10" fmla="*/ 71 w 97"/>
                              <a:gd name="T11" fmla="*/ 25 h 146"/>
                              <a:gd name="T12" fmla="*/ 52 w 97"/>
                              <a:gd name="T13" fmla="*/ 16 h 146"/>
                              <a:gd name="T14" fmla="*/ 28 w 97"/>
                              <a:gd name="T15" fmla="*/ 30 h 146"/>
                              <a:gd name="T16" fmla="*/ 18 w 97"/>
                              <a:gd name="T17" fmla="*/ 69 h 146"/>
                              <a:gd name="T18" fmla="*/ 34 w 97"/>
                              <a:gd name="T19" fmla="*/ 56 h 146"/>
                              <a:gd name="T20" fmla="*/ 53 w 97"/>
                              <a:gd name="T21" fmla="*/ 52 h 146"/>
                              <a:gd name="T22" fmla="*/ 84 w 97"/>
                              <a:gd name="T23" fmla="*/ 63 h 146"/>
                              <a:gd name="T24" fmla="*/ 97 w 97"/>
                              <a:gd name="T25" fmla="*/ 97 h 146"/>
                              <a:gd name="T26" fmla="*/ 84 w 97"/>
                              <a:gd name="T27" fmla="*/ 131 h 146"/>
                              <a:gd name="T28" fmla="*/ 49 w 97"/>
                              <a:gd name="T29" fmla="*/ 146 h 146"/>
                              <a:gd name="T30" fmla="*/ 14 w 97"/>
                              <a:gd name="T31" fmla="*/ 131 h 146"/>
                              <a:gd name="T32" fmla="*/ 0 w 97"/>
                              <a:gd name="T33" fmla="*/ 80 h 146"/>
                              <a:gd name="T34" fmla="*/ 6 w 97"/>
                              <a:gd name="T35" fmla="*/ 36 h 146"/>
                              <a:gd name="T36" fmla="*/ 51 w 97"/>
                              <a:gd name="T37" fmla="*/ 0 h 146"/>
                              <a:gd name="T38" fmla="*/ 51 w 97"/>
                              <a:gd name="T39" fmla="*/ 0 h 146"/>
                              <a:gd name="T40" fmla="*/ 50 w 97"/>
                              <a:gd name="T41" fmla="*/ 130 h 146"/>
                              <a:gd name="T42" fmla="*/ 50 w 97"/>
                              <a:gd name="T43" fmla="*/ 130 h 146"/>
                              <a:gd name="T44" fmla="*/ 71 w 97"/>
                              <a:gd name="T45" fmla="*/ 121 h 146"/>
                              <a:gd name="T46" fmla="*/ 78 w 97"/>
                              <a:gd name="T47" fmla="*/ 98 h 146"/>
                              <a:gd name="T48" fmla="*/ 72 w 97"/>
                              <a:gd name="T49" fmla="*/ 78 h 146"/>
                              <a:gd name="T50" fmla="*/ 49 w 97"/>
                              <a:gd name="T51" fmla="*/ 68 h 146"/>
                              <a:gd name="T52" fmla="*/ 29 w 97"/>
                              <a:gd name="T53" fmla="*/ 76 h 146"/>
                              <a:gd name="T54" fmla="*/ 21 w 97"/>
                              <a:gd name="T55" fmla="*/ 98 h 146"/>
                              <a:gd name="T56" fmla="*/ 28 w 97"/>
                              <a:gd name="T57" fmla="*/ 121 h 146"/>
                              <a:gd name="T58" fmla="*/ 50 w 97"/>
                              <a:gd name="T59" fmla="*/ 130 h 146"/>
                              <a:gd name="T60" fmla="*/ 50 w 97"/>
                              <a:gd name="T61" fmla="*/ 130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97" h="146">
                                <a:moveTo>
                                  <a:pt x="51" y="0"/>
                                </a:moveTo>
                                <a:lnTo>
                                  <a:pt x="51" y="0"/>
                                </a:lnTo>
                                <a:cubicBezTo>
                                  <a:pt x="67" y="0"/>
                                  <a:pt x="78" y="5"/>
                                  <a:pt x="84" y="13"/>
                                </a:cubicBezTo>
                                <a:cubicBezTo>
                                  <a:pt x="91" y="21"/>
                                  <a:pt x="94" y="29"/>
                                  <a:pt x="94" y="38"/>
                                </a:cubicBezTo>
                                <a:lnTo>
                                  <a:pt x="76" y="38"/>
                                </a:lnTo>
                                <a:cubicBezTo>
                                  <a:pt x="75" y="32"/>
                                  <a:pt x="73" y="28"/>
                                  <a:pt x="71" y="25"/>
                                </a:cubicBezTo>
                                <a:cubicBezTo>
                                  <a:pt x="67" y="19"/>
                                  <a:pt x="60" y="16"/>
                                  <a:pt x="52" y="16"/>
                                </a:cubicBezTo>
                                <a:cubicBezTo>
                                  <a:pt x="42" y="16"/>
                                  <a:pt x="34" y="21"/>
                                  <a:pt x="28" y="30"/>
                                </a:cubicBezTo>
                                <a:cubicBezTo>
                                  <a:pt x="22" y="39"/>
                                  <a:pt x="19" y="52"/>
                                  <a:pt x="18" y="69"/>
                                </a:cubicBezTo>
                                <a:cubicBezTo>
                                  <a:pt x="22" y="63"/>
                                  <a:pt x="27" y="59"/>
                                  <a:pt x="34" y="56"/>
                                </a:cubicBezTo>
                                <a:cubicBezTo>
                                  <a:pt x="39" y="53"/>
                                  <a:pt x="46" y="52"/>
                                  <a:pt x="53" y="52"/>
                                </a:cubicBezTo>
                                <a:cubicBezTo>
                                  <a:pt x="64" y="52"/>
                                  <a:pt x="75" y="56"/>
                                  <a:pt x="84" y="63"/>
                                </a:cubicBezTo>
                                <a:cubicBezTo>
                                  <a:pt x="92" y="71"/>
                                  <a:pt x="97" y="82"/>
                                  <a:pt x="97" y="97"/>
                                </a:cubicBezTo>
                                <a:cubicBezTo>
                                  <a:pt x="97" y="110"/>
                                  <a:pt x="93" y="121"/>
                                  <a:pt x="84" y="131"/>
                                </a:cubicBezTo>
                                <a:cubicBezTo>
                                  <a:pt x="76" y="141"/>
                                  <a:pt x="64" y="146"/>
                                  <a:pt x="49" y="146"/>
                                </a:cubicBezTo>
                                <a:cubicBezTo>
                                  <a:pt x="35" y="146"/>
                                  <a:pt x="24" y="141"/>
                                  <a:pt x="14" y="131"/>
                                </a:cubicBezTo>
                                <a:cubicBezTo>
                                  <a:pt x="5" y="121"/>
                                  <a:pt x="0" y="104"/>
                                  <a:pt x="0" y="80"/>
                                </a:cubicBezTo>
                                <a:cubicBezTo>
                                  <a:pt x="0" y="63"/>
                                  <a:pt x="2" y="48"/>
                                  <a:pt x="6" y="36"/>
                                </a:cubicBezTo>
                                <a:cubicBezTo>
                                  <a:pt x="15" y="12"/>
                                  <a:pt x="30" y="0"/>
                                  <a:pt x="51" y="0"/>
                                </a:cubicBezTo>
                                <a:lnTo>
                                  <a:pt x="51" y="0"/>
                                </a:lnTo>
                                <a:close/>
                                <a:moveTo>
                                  <a:pt x="50" y="130"/>
                                </a:moveTo>
                                <a:lnTo>
                                  <a:pt x="50" y="130"/>
                                </a:lnTo>
                                <a:cubicBezTo>
                                  <a:pt x="59" y="130"/>
                                  <a:pt x="66" y="127"/>
                                  <a:pt x="71" y="121"/>
                                </a:cubicBezTo>
                                <a:cubicBezTo>
                                  <a:pt x="76" y="114"/>
                                  <a:pt x="78" y="107"/>
                                  <a:pt x="78" y="98"/>
                                </a:cubicBezTo>
                                <a:cubicBezTo>
                                  <a:pt x="78" y="91"/>
                                  <a:pt x="76" y="84"/>
                                  <a:pt x="72" y="78"/>
                                </a:cubicBezTo>
                                <a:cubicBezTo>
                                  <a:pt x="68" y="71"/>
                                  <a:pt x="60" y="68"/>
                                  <a:pt x="49" y="68"/>
                                </a:cubicBezTo>
                                <a:cubicBezTo>
                                  <a:pt x="42" y="68"/>
                                  <a:pt x="35" y="71"/>
                                  <a:pt x="29" y="76"/>
                                </a:cubicBezTo>
                                <a:cubicBezTo>
                                  <a:pt x="23" y="81"/>
                                  <a:pt x="21" y="88"/>
                                  <a:pt x="21" y="98"/>
                                </a:cubicBezTo>
                                <a:cubicBezTo>
                                  <a:pt x="21" y="107"/>
                                  <a:pt x="23" y="115"/>
                                  <a:pt x="28" y="121"/>
                                </a:cubicBezTo>
                                <a:cubicBezTo>
                                  <a:pt x="34" y="127"/>
                                  <a:pt x="41" y="130"/>
                                  <a:pt x="50" y="130"/>
                                </a:cubicBezTo>
                                <a:lnTo>
                                  <a:pt x="50" y="13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84" name="Freeform 642"/>
                        <wps:cNvSpPr>
                          <a:spLocks/>
                        </wps:cNvSpPr>
                        <wps:spPr bwMode="auto">
                          <a:xfrm>
                            <a:off x="4234815" y="1369060"/>
                            <a:ext cx="10160" cy="25400"/>
                          </a:xfrm>
                          <a:custGeom>
                            <a:avLst/>
                            <a:gdLst>
                              <a:gd name="T0" fmla="*/ 0 w 21"/>
                              <a:gd name="T1" fmla="*/ 42 h 51"/>
                              <a:gd name="T2" fmla="*/ 0 w 21"/>
                              <a:gd name="T3" fmla="*/ 42 h 51"/>
                              <a:gd name="T4" fmla="*/ 9 w 21"/>
                              <a:gd name="T5" fmla="*/ 32 h 51"/>
                              <a:gd name="T6" fmla="*/ 11 w 21"/>
                              <a:gd name="T7" fmla="*/ 24 h 51"/>
                              <a:gd name="T8" fmla="*/ 11 w 21"/>
                              <a:gd name="T9" fmla="*/ 22 h 51"/>
                              <a:gd name="T10" fmla="*/ 11 w 21"/>
                              <a:gd name="T11" fmla="*/ 21 h 51"/>
                              <a:gd name="T12" fmla="*/ 0 w 21"/>
                              <a:gd name="T13" fmla="*/ 21 h 51"/>
                              <a:gd name="T14" fmla="*/ 0 w 21"/>
                              <a:gd name="T15" fmla="*/ 0 h 51"/>
                              <a:gd name="T16" fmla="*/ 21 w 21"/>
                              <a:gd name="T17" fmla="*/ 0 h 51"/>
                              <a:gd name="T18" fmla="*/ 21 w 21"/>
                              <a:gd name="T19" fmla="*/ 20 h 51"/>
                              <a:gd name="T20" fmla="*/ 16 w 21"/>
                              <a:gd name="T21" fmla="*/ 40 h 51"/>
                              <a:gd name="T22" fmla="*/ 0 w 21"/>
                              <a:gd name="T23" fmla="*/ 51 h 51"/>
                              <a:gd name="T24" fmla="*/ 0 w 21"/>
                              <a:gd name="T25" fmla="*/ 42 h 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1" h="51">
                                <a:moveTo>
                                  <a:pt x="0" y="42"/>
                                </a:moveTo>
                                <a:lnTo>
                                  <a:pt x="0" y="42"/>
                                </a:lnTo>
                                <a:cubicBezTo>
                                  <a:pt x="4" y="41"/>
                                  <a:pt x="8" y="38"/>
                                  <a:pt x="9" y="32"/>
                                </a:cubicBezTo>
                                <a:cubicBezTo>
                                  <a:pt x="10" y="29"/>
                                  <a:pt x="11" y="26"/>
                                  <a:pt x="11" y="24"/>
                                </a:cubicBezTo>
                                <a:cubicBezTo>
                                  <a:pt x="11" y="23"/>
                                  <a:pt x="11" y="23"/>
                                  <a:pt x="11" y="22"/>
                                </a:cubicBezTo>
                                <a:cubicBezTo>
                                  <a:pt x="11" y="22"/>
                                  <a:pt x="11" y="22"/>
                                  <a:pt x="11" y="21"/>
                                </a:cubicBezTo>
                                <a:lnTo>
                                  <a:pt x="0" y="21"/>
                                </a:lnTo>
                                <a:lnTo>
                                  <a:pt x="0" y="0"/>
                                </a:lnTo>
                                <a:lnTo>
                                  <a:pt x="21" y="0"/>
                                </a:lnTo>
                                <a:lnTo>
                                  <a:pt x="21" y="20"/>
                                </a:lnTo>
                                <a:cubicBezTo>
                                  <a:pt x="21" y="27"/>
                                  <a:pt x="19" y="34"/>
                                  <a:pt x="16" y="40"/>
                                </a:cubicBezTo>
                                <a:cubicBezTo>
                                  <a:pt x="13" y="46"/>
                                  <a:pt x="8" y="50"/>
                                  <a:pt x="0" y="51"/>
                                </a:cubicBezTo>
                                <a:lnTo>
                                  <a:pt x="0" y="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85" name="Freeform 643"/>
                        <wps:cNvSpPr>
                          <a:spLocks/>
                        </wps:cNvSpPr>
                        <wps:spPr bwMode="auto">
                          <a:xfrm>
                            <a:off x="4286250" y="1309370"/>
                            <a:ext cx="49530" cy="69850"/>
                          </a:xfrm>
                          <a:custGeom>
                            <a:avLst/>
                            <a:gdLst>
                              <a:gd name="T0" fmla="*/ 98 w 98"/>
                              <a:gd name="T1" fmla="*/ 0 h 139"/>
                              <a:gd name="T2" fmla="*/ 98 w 98"/>
                              <a:gd name="T3" fmla="*/ 0 h 139"/>
                              <a:gd name="T4" fmla="*/ 98 w 98"/>
                              <a:gd name="T5" fmla="*/ 16 h 139"/>
                              <a:gd name="T6" fmla="*/ 80 w 98"/>
                              <a:gd name="T7" fmla="*/ 39 h 139"/>
                              <a:gd name="T8" fmla="*/ 60 w 98"/>
                              <a:gd name="T9" fmla="*/ 74 h 139"/>
                              <a:gd name="T10" fmla="*/ 47 w 98"/>
                              <a:gd name="T11" fmla="*/ 108 h 139"/>
                              <a:gd name="T12" fmla="*/ 40 w 98"/>
                              <a:gd name="T13" fmla="*/ 139 h 139"/>
                              <a:gd name="T14" fmla="*/ 20 w 98"/>
                              <a:gd name="T15" fmla="*/ 139 h 139"/>
                              <a:gd name="T16" fmla="*/ 50 w 98"/>
                              <a:gd name="T17" fmla="*/ 59 h 139"/>
                              <a:gd name="T18" fmla="*/ 78 w 98"/>
                              <a:gd name="T19" fmla="*/ 18 h 139"/>
                              <a:gd name="T20" fmla="*/ 0 w 98"/>
                              <a:gd name="T21" fmla="*/ 18 h 139"/>
                              <a:gd name="T22" fmla="*/ 0 w 98"/>
                              <a:gd name="T23" fmla="*/ 0 h 139"/>
                              <a:gd name="T24" fmla="*/ 98 w 98"/>
                              <a:gd name="T25"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98" h="139">
                                <a:moveTo>
                                  <a:pt x="98" y="0"/>
                                </a:moveTo>
                                <a:lnTo>
                                  <a:pt x="98" y="0"/>
                                </a:lnTo>
                                <a:lnTo>
                                  <a:pt x="98" y="16"/>
                                </a:lnTo>
                                <a:cubicBezTo>
                                  <a:pt x="94" y="20"/>
                                  <a:pt x="88" y="28"/>
                                  <a:pt x="80" y="39"/>
                                </a:cubicBezTo>
                                <a:cubicBezTo>
                                  <a:pt x="73" y="50"/>
                                  <a:pt x="66" y="62"/>
                                  <a:pt x="60" y="74"/>
                                </a:cubicBezTo>
                                <a:cubicBezTo>
                                  <a:pt x="55" y="86"/>
                                  <a:pt x="50" y="98"/>
                                  <a:pt x="47" y="108"/>
                                </a:cubicBezTo>
                                <a:cubicBezTo>
                                  <a:pt x="45" y="114"/>
                                  <a:pt x="43" y="125"/>
                                  <a:pt x="40" y="139"/>
                                </a:cubicBezTo>
                                <a:lnTo>
                                  <a:pt x="20" y="139"/>
                                </a:lnTo>
                                <a:cubicBezTo>
                                  <a:pt x="25" y="112"/>
                                  <a:pt x="35" y="85"/>
                                  <a:pt x="50" y="59"/>
                                </a:cubicBezTo>
                                <a:cubicBezTo>
                                  <a:pt x="59" y="43"/>
                                  <a:pt x="68" y="30"/>
                                  <a:pt x="78" y="18"/>
                                </a:cubicBezTo>
                                <a:lnTo>
                                  <a:pt x="0" y="18"/>
                                </a:lnTo>
                                <a:lnTo>
                                  <a:pt x="0" y="0"/>
                                </a:lnTo>
                                <a:lnTo>
                                  <a:pt x="9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86" name="Freeform 644"/>
                        <wps:cNvSpPr>
                          <a:spLocks/>
                        </wps:cNvSpPr>
                        <wps:spPr bwMode="auto">
                          <a:xfrm>
                            <a:off x="4348480" y="1369060"/>
                            <a:ext cx="10160" cy="10160"/>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87" name="Freeform 645"/>
                        <wps:cNvSpPr>
                          <a:spLocks noEditPoints="1"/>
                        </wps:cNvSpPr>
                        <wps:spPr bwMode="auto">
                          <a:xfrm>
                            <a:off x="4370070" y="1308735"/>
                            <a:ext cx="50800" cy="70485"/>
                          </a:xfrm>
                          <a:custGeom>
                            <a:avLst/>
                            <a:gdLst>
                              <a:gd name="T0" fmla="*/ 62 w 101"/>
                              <a:gd name="T1" fmla="*/ 91 h 141"/>
                              <a:gd name="T2" fmla="*/ 62 w 101"/>
                              <a:gd name="T3" fmla="*/ 91 h 141"/>
                              <a:gd name="T4" fmla="*/ 62 w 101"/>
                              <a:gd name="T5" fmla="*/ 27 h 141"/>
                              <a:gd name="T6" fmla="*/ 17 w 101"/>
                              <a:gd name="T7" fmla="*/ 91 h 141"/>
                              <a:gd name="T8" fmla="*/ 62 w 101"/>
                              <a:gd name="T9" fmla="*/ 91 h 141"/>
                              <a:gd name="T10" fmla="*/ 62 w 101"/>
                              <a:gd name="T11" fmla="*/ 141 h 141"/>
                              <a:gd name="T12" fmla="*/ 62 w 101"/>
                              <a:gd name="T13" fmla="*/ 141 h 141"/>
                              <a:gd name="T14" fmla="*/ 62 w 101"/>
                              <a:gd name="T15" fmla="*/ 107 h 141"/>
                              <a:gd name="T16" fmla="*/ 0 w 101"/>
                              <a:gd name="T17" fmla="*/ 107 h 141"/>
                              <a:gd name="T18" fmla="*/ 0 w 101"/>
                              <a:gd name="T19" fmla="*/ 89 h 141"/>
                              <a:gd name="T20" fmla="*/ 65 w 101"/>
                              <a:gd name="T21" fmla="*/ 0 h 141"/>
                              <a:gd name="T22" fmla="*/ 80 w 101"/>
                              <a:gd name="T23" fmla="*/ 0 h 141"/>
                              <a:gd name="T24" fmla="*/ 80 w 101"/>
                              <a:gd name="T25" fmla="*/ 91 h 141"/>
                              <a:gd name="T26" fmla="*/ 101 w 101"/>
                              <a:gd name="T27" fmla="*/ 91 h 141"/>
                              <a:gd name="T28" fmla="*/ 101 w 101"/>
                              <a:gd name="T29" fmla="*/ 107 h 141"/>
                              <a:gd name="T30" fmla="*/ 80 w 101"/>
                              <a:gd name="T31" fmla="*/ 107 h 141"/>
                              <a:gd name="T32" fmla="*/ 80 w 101"/>
                              <a:gd name="T33" fmla="*/ 141 h 141"/>
                              <a:gd name="T34" fmla="*/ 62 w 101"/>
                              <a:gd name="T35"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01" h="141">
                                <a:moveTo>
                                  <a:pt x="62" y="91"/>
                                </a:moveTo>
                                <a:lnTo>
                                  <a:pt x="62" y="91"/>
                                </a:lnTo>
                                <a:lnTo>
                                  <a:pt x="62" y="27"/>
                                </a:lnTo>
                                <a:lnTo>
                                  <a:pt x="17" y="91"/>
                                </a:lnTo>
                                <a:lnTo>
                                  <a:pt x="62" y="91"/>
                                </a:lnTo>
                                <a:close/>
                                <a:moveTo>
                                  <a:pt x="62" y="141"/>
                                </a:moveTo>
                                <a:lnTo>
                                  <a:pt x="62" y="141"/>
                                </a:lnTo>
                                <a:lnTo>
                                  <a:pt x="62" y="107"/>
                                </a:lnTo>
                                <a:lnTo>
                                  <a:pt x="0" y="107"/>
                                </a:lnTo>
                                <a:lnTo>
                                  <a:pt x="0" y="89"/>
                                </a:lnTo>
                                <a:lnTo>
                                  <a:pt x="65" y="0"/>
                                </a:lnTo>
                                <a:lnTo>
                                  <a:pt x="80" y="0"/>
                                </a:lnTo>
                                <a:lnTo>
                                  <a:pt x="80" y="91"/>
                                </a:lnTo>
                                <a:lnTo>
                                  <a:pt x="101" y="91"/>
                                </a:lnTo>
                                <a:lnTo>
                                  <a:pt x="101" y="107"/>
                                </a:lnTo>
                                <a:lnTo>
                                  <a:pt x="80" y="107"/>
                                </a:lnTo>
                                <a:lnTo>
                                  <a:pt x="80" y="141"/>
                                </a:lnTo>
                                <a:lnTo>
                                  <a:pt x="62" y="1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88" name="Freeform 646"/>
                        <wps:cNvSpPr>
                          <a:spLocks noEditPoints="1"/>
                        </wps:cNvSpPr>
                        <wps:spPr bwMode="auto">
                          <a:xfrm>
                            <a:off x="4427855" y="1308735"/>
                            <a:ext cx="48895" cy="73025"/>
                          </a:xfrm>
                          <a:custGeom>
                            <a:avLst/>
                            <a:gdLst>
                              <a:gd name="T0" fmla="*/ 48 w 98"/>
                              <a:gd name="T1" fmla="*/ 0 h 145"/>
                              <a:gd name="T2" fmla="*/ 48 w 98"/>
                              <a:gd name="T3" fmla="*/ 0 h 145"/>
                              <a:gd name="T4" fmla="*/ 88 w 98"/>
                              <a:gd name="T5" fmla="*/ 23 h 145"/>
                              <a:gd name="T6" fmla="*/ 98 w 98"/>
                              <a:gd name="T7" fmla="*/ 70 h 145"/>
                              <a:gd name="T8" fmla="*/ 89 w 98"/>
                              <a:gd name="T9" fmla="*/ 118 h 145"/>
                              <a:gd name="T10" fmla="*/ 48 w 98"/>
                              <a:gd name="T11" fmla="*/ 145 h 145"/>
                              <a:gd name="T12" fmla="*/ 11 w 98"/>
                              <a:gd name="T13" fmla="*/ 123 h 145"/>
                              <a:gd name="T14" fmla="*/ 0 w 98"/>
                              <a:gd name="T15" fmla="*/ 73 h 145"/>
                              <a:gd name="T16" fmla="*/ 6 w 98"/>
                              <a:gd name="T17" fmla="*/ 32 h 145"/>
                              <a:gd name="T18" fmla="*/ 48 w 98"/>
                              <a:gd name="T19" fmla="*/ 0 h 145"/>
                              <a:gd name="T20" fmla="*/ 48 w 98"/>
                              <a:gd name="T21" fmla="*/ 0 h 145"/>
                              <a:gd name="T22" fmla="*/ 48 w 98"/>
                              <a:gd name="T23" fmla="*/ 129 h 145"/>
                              <a:gd name="T24" fmla="*/ 48 w 98"/>
                              <a:gd name="T25" fmla="*/ 129 h 145"/>
                              <a:gd name="T26" fmla="*/ 70 w 98"/>
                              <a:gd name="T27" fmla="*/ 117 h 145"/>
                              <a:gd name="T28" fmla="*/ 78 w 98"/>
                              <a:gd name="T29" fmla="*/ 71 h 145"/>
                              <a:gd name="T30" fmla="*/ 73 w 98"/>
                              <a:gd name="T31" fmla="*/ 32 h 145"/>
                              <a:gd name="T32" fmla="*/ 50 w 98"/>
                              <a:gd name="T33" fmla="*/ 16 h 145"/>
                              <a:gd name="T34" fmla="*/ 27 w 98"/>
                              <a:gd name="T35" fmla="*/ 31 h 145"/>
                              <a:gd name="T36" fmla="*/ 19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8" y="0"/>
                                </a:moveTo>
                                <a:lnTo>
                                  <a:pt x="48" y="0"/>
                                </a:lnTo>
                                <a:cubicBezTo>
                                  <a:pt x="67" y="0"/>
                                  <a:pt x="80" y="8"/>
                                  <a:pt x="88" y="23"/>
                                </a:cubicBezTo>
                                <a:cubicBezTo>
                                  <a:pt x="94" y="34"/>
                                  <a:pt x="98" y="50"/>
                                  <a:pt x="98" y="70"/>
                                </a:cubicBezTo>
                                <a:cubicBezTo>
                                  <a:pt x="98" y="90"/>
                                  <a:pt x="95" y="106"/>
                                  <a:pt x="89" y="118"/>
                                </a:cubicBezTo>
                                <a:cubicBezTo>
                                  <a:pt x="81" y="136"/>
                                  <a:pt x="67" y="145"/>
                                  <a:pt x="48" y="145"/>
                                </a:cubicBezTo>
                                <a:cubicBezTo>
                                  <a:pt x="31" y="145"/>
                                  <a:pt x="19" y="138"/>
                                  <a:pt x="11" y="123"/>
                                </a:cubicBezTo>
                                <a:cubicBezTo>
                                  <a:pt x="4" y="111"/>
                                  <a:pt x="0" y="94"/>
                                  <a:pt x="0" y="73"/>
                                </a:cubicBezTo>
                                <a:cubicBezTo>
                                  <a:pt x="0" y="57"/>
                                  <a:pt x="2" y="44"/>
                                  <a:pt x="6" y="32"/>
                                </a:cubicBezTo>
                                <a:cubicBezTo>
                                  <a:pt x="14" y="11"/>
                                  <a:pt x="28" y="0"/>
                                  <a:pt x="48" y="0"/>
                                </a:cubicBezTo>
                                <a:lnTo>
                                  <a:pt x="48" y="0"/>
                                </a:lnTo>
                                <a:close/>
                                <a:moveTo>
                                  <a:pt x="48" y="129"/>
                                </a:moveTo>
                                <a:lnTo>
                                  <a:pt x="48" y="129"/>
                                </a:lnTo>
                                <a:cubicBezTo>
                                  <a:pt x="57" y="129"/>
                                  <a:pt x="65" y="125"/>
                                  <a:pt x="70" y="117"/>
                                </a:cubicBezTo>
                                <a:cubicBezTo>
                                  <a:pt x="76" y="109"/>
                                  <a:pt x="78" y="93"/>
                                  <a:pt x="78" y="71"/>
                                </a:cubicBezTo>
                                <a:cubicBezTo>
                                  <a:pt x="78" y="55"/>
                                  <a:pt x="76" y="42"/>
                                  <a:pt x="73" y="32"/>
                                </a:cubicBezTo>
                                <a:cubicBezTo>
                                  <a:pt x="69" y="21"/>
                                  <a:pt x="61" y="16"/>
                                  <a:pt x="50" y="16"/>
                                </a:cubicBezTo>
                                <a:cubicBezTo>
                                  <a:pt x="39" y="16"/>
                                  <a:pt x="31" y="21"/>
                                  <a:pt x="27" y="31"/>
                                </a:cubicBezTo>
                                <a:cubicBezTo>
                                  <a:pt x="22" y="41"/>
                                  <a:pt x="19" y="55"/>
                                  <a:pt x="19" y="74"/>
                                </a:cubicBezTo>
                                <a:cubicBezTo>
                                  <a:pt x="19" y="89"/>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89" name="Freeform 647"/>
                        <wps:cNvSpPr>
                          <a:spLocks/>
                        </wps:cNvSpPr>
                        <wps:spPr bwMode="auto">
                          <a:xfrm>
                            <a:off x="4484370" y="1305560"/>
                            <a:ext cx="22860" cy="94615"/>
                          </a:xfrm>
                          <a:custGeom>
                            <a:avLst/>
                            <a:gdLst>
                              <a:gd name="T0" fmla="*/ 1 w 46"/>
                              <a:gd name="T1" fmla="*/ 188 h 188"/>
                              <a:gd name="T2" fmla="*/ 1 w 46"/>
                              <a:gd name="T3" fmla="*/ 188 h 188"/>
                              <a:gd name="T4" fmla="*/ 21 w 46"/>
                              <a:gd name="T5" fmla="*/ 144 h 188"/>
                              <a:gd name="T6" fmla="*/ 28 w 46"/>
                              <a:gd name="T7" fmla="*/ 94 h 188"/>
                              <a:gd name="T8" fmla="*/ 20 w 46"/>
                              <a:gd name="T9" fmla="*/ 42 h 188"/>
                              <a:gd name="T10" fmla="*/ 0 w 46"/>
                              <a:gd name="T11" fmla="*/ 0 h 188"/>
                              <a:gd name="T12" fmla="*/ 12 w 46"/>
                              <a:gd name="T13" fmla="*/ 0 h 188"/>
                              <a:gd name="T14" fmla="*/ 31 w 46"/>
                              <a:gd name="T15" fmla="*/ 30 h 188"/>
                              <a:gd name="T16" fmla="*/ 38 w 46"/>
                              <a:gd name="T17" fmla="*/ 46 h 188"/>
                              <a:gd name="T18" fmla="*/ 44 w 46"/>
                              <a:gd name="T19" fmla="*/ 70 h 188"/>
                              <a:gd name="T20" fmla="*/ 46 w 46"/>
                              <a:gd name="T21" fmla="*/ 93 h 188"/>
                              <a:gd name="T22" fmla="*/ 37 w 46"/>
                              <a:gd name="T23" fmla="*/ 145 h 188"/>
                              <a:gd name="T24" fmla="*/ 13 w 46"/>
                              <a:gd name="T25" fmla="*/ 188 h 188"/>
                              <a:gd name="T26" fmla="*/ 1 w 46"/>
                              <a:gd name="T27" fmla="*/ 188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1" y="188"/>
                                </a:moveTo>
                                <a:lnTo>
                                  <a:pt x="1" y="188"/>
                                </a:lnTo>
                                <a:cubicBezTo>
                                  <a:pt x="11" y="168"/>
                                  <a:pt x="18" y="153"/>
                                  <a:pt x="21" y="144"/>
                                </a:cubicBezTo>
                                <a:cubicBezTo>
                                  <a:pt x="25" y="130"/>
                                  <a:pt x="28" y="113"/>
                                  <a:pt x="28" y="94"/>
                                </a:cubicBezTo>
                                <a:cubicBezTo>
                                  <a:pt x="28" y="75"/>
                                  <a:pt x="25" y="58"/>
                                  <a:pt x="20" y="42"/>
                                </a:cubicBezTo>
                                <a:cubicBezTo>
                                  <a:pt x="17" y="32"/>
                                  <a:pt x="10" y="18"/>
                                  <a:pt x="0" y="0"/>
                                </a:cubicBezTo>
                                <a:lnTo>
                                  <a:pt x="12" y="0"/>
                                </a:lnTo>
                                <a:cubicBezTo>
                                  <a:pt x="22" y="16"/>
                                  <a:pt x="29" y="26"/>
                                  <a:pt x="31" y="30"/>
                                </a:cubicBezTo>
                                <a:cubicBezTo>
                                  <a:pt x="33" y="34"/>
                                  <a:pt x="35" y="39"/>
                                  <a:pt x="38" y="46"/>
                                </a:cubicBezTo>
                                <a:cubicBezTo>
                                  <a:pt x="41" y="54"/>
                                  <a:pt x="43" y="62"/>
                                  <a:pt x="44" y="70"/>
                                </a:cubicBezTo>
                                <a:cubicBezTo>
                                  <a:pt x="46" y="78"/>
                                  <a:pt x="46" y="86"/>
                                  <a:pt x="46" y="93"/>
                                </a:cubicBezTo>
                                <a:cubicBezTo>
                                  <a:pt x="46" y="113"/>
                                  <a:pt x="43" y="130"/>
                                  <a:pt x="37" y="145"/>
                                </a:cubicBezTo>
                                <a:cubicBezTo>
                                  <a:pt x="33" y="155"/>
                                  <a:pt x="25" y="169"/>
                                  <a:pt x="13" y="188"/>
                                </a:cubicBezTo>
                                <a:lnTo>
                                  <a:pt x="1" y="18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90" name="Freeform 648"/>
                        <wps:cNvSpPr>
                          <a:spLocks/>
                        </wps:cNvSpPr>
                        <wps:spPr bwMode="auto">
                          <a:xfrm>
                            <a:off x="4577715" y="2895600"/>
                            <a:ext cx="26670" cy="71120"/>
                          </a:xfrm>
                          <a:custGeom>
                            <a:avLst/>
                            <a:gdLst>
                              <a:gd name="T0" fmla="*/ 0 w 53"/>
                              <a:gd name="T1" fmla="*/ 41 h 141"/>
                              <a:gd name="T2" fmla="*/ 0 w 53"/>
                              <a:gd name="T3" fmla="*/ 41 h 141"/>
                              <a:gd name="T4" fmla="*/ 0 w 53"/>
                              <a:gd name="T5" fmla="*/ 28 h 141"/>
                              <a:gd name="T6" fmla="*/ 27 w 53"/>
                              <a:gd name="T7" fmla="*/ 21 h 141"/>
                              <a:gd name="T8" fmla="*/ 39 w 53"/>
                              <a:gd name="T9" fmla="*/ 0 h 141"/>
                              <a:gd name="T10" fmla="*/ 53 w 53"/>
                              <a:gd name="T11" fmla="*/ 0 h 141"/>
                              <a:gd name="T12" fmla="*/ 53 w 53"/>
                              <a:gd name="T13" fmla="*/ 141 h 141"/>
                              <a:gd name="T14" fmla="*/ 34 w 53"/>
                              <a:gd name="T15" fmla="*/ 141 h 141"/>
                              <a:gd name="T16" fmla="*/ 34 w 53"/>
                              <a:gd name="T17" fmla="*/ 41 h 141"/>
                              <a:gd name="T18" fmla="*/ 0 w 53"/>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3" h="141">
                                <a:moveTo>
                                  <a:pt x="0" y="41"/>
                                </a:moveTo>
                                <a:lnTo>
                                  <a:pt x="0" y="41"/>
                                </a:lnTo>
                                <a:lnTo>
                                  <a:pt x="0" y="28"/>
                                </a:lnTo>
                                <a:cubicBezTo>
                                  <a:pt x="13" y="26"/>
                                  <a:pt x="22" y="24"/>
                                  <a:pt x="27" y="21"/>
                                </a:cubicBezTo>
                                <a:cubicBezTo>
                                  <a:pt x="32" y="18"/>
                                  <a:pt x="36" y="11"/>
                                  <a:pt x="39" y="0"/>
                                </a:cubicBezTo>
                                <a:lnTo>
                                  <a:pt x="53" y="0"/>
                                </a:lnTo>
                                <a:lnTo>
                                  <a:pt x="53" y="141"/>
                                </a:lnTo>
                                <a:lnTo>
                                  <a:pt x="34" y="141"/>
                                </a:lnTo>
                                <a:lnTo>
                                  <a:pt x="34"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91" name="Freeform 649"/>
                        <wps:cNvSpPr>
                          <a:spLocks noEditPoints="1"/>
                        </wps:cNvSpPr>
                        <wps:spPr bwMode="auto">
                          <a:xfrm>
                            <a:off x="4627880" y="2895600"/>
                            <a:ext cx="49530" cy="73025"/>
                          </a:xfrm>
                          <a:custGeom>
                            <a:avLst/>
                            <a:gdLst>
                              <a:gd name="T0" fmla="*/ 49 w 98"/>
                              <a:gd name="T1" fmla="*/ 0 h 145"/>
                              <a:gd name="T2" fmla="*/ 49 w 98"/>
                              <a:gd name="T3" fmla="*/ 0 h 145"/>
                              <a:gd name="T4" fmla="*/ 88 w 98"/>
                              <a:gd name="T5" fmla="*/ 22 h 145"/>
                              <a:gd name="T6" fmla="*/ 98 w 98"/>
                              <a:gd name="T7" fmla="*/ 70 h 145"/>
                              <a:gd name="T8" fmla="*/ 89 w 98"/>
                              <a:gd name="T9" fmla="*/ 118 h 145"/>
                              <a:gd name="T10" fmla="*/ 48 w 98"/>
                              <a:gd name="T11" fmla="*/ 145 h 145"/>
                              <a:gd name="T12" fmla="*/ 11 w 98"/>
                              <a:gd name="T13" fmla="*/ 123 h 145"/>
                              <a:gd name="T14" fmla="*/ 0 w 98"/>
                              <a:gd name="T15" fmla="*/ 73 h 145"/>
                              <a:gd name="T16" fmla="*/ 6 w 98"/>
                              <a:gd name="T17" fmla="*/ 32 h 145"/>
                              <a:gd name="T18" fmla="*/ 49 w 98"/>
                              <a:gd name="T19" fmla="*/ 0 h 145"/>
                              <a:gd name="T20" fmla="*/ 49 w 98"/>
                              <a:gd name="T21" fmla="*/ 0 h 145"/>
                              <a:gd name="T22" fmla="*/ 48 w 98"/>
                              <a:gd name="T23" fmla="*/ 129 h 145"/>
                              <a:gd name="T24" fmla="*/ 48 w 98"/>
                              <a:gd name="T25" fmla="*/ 129 h 145"/>
                              <a:gd name="T26" fmla="*/ 70 w 98"/>
                              <a:gd name="T27" fmla="*/ 117 h 145"/>
                              <a:gd name="T28" fmla="*/ 78 w 98"/>
                              <a:gd name="T29" fmla="*/ 71 h 145"/>
                              <a:gd name="T30" fmla="*/ 73 w 98"/>
                              <a:gd name="T31" fmla="*/ 31 h 145"/>
                              <a:gd name="T32" fmla="*/ 50 w 98"/>
                              <a:gd name="T33" fmla="*/ 16 h 145"/>
                              <a:gd name="T34" fmla="*/ 27 w 98"/>
                              <a:gd name="T35" fmla="*/ 31 h 145"/>
                              <a:gd name="T36" fmla="*/ 19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7"/>
                                  <a:pt x="88" y="22"/>
                                </a:cubicBezTo>
                                <a:cubicBezTo>
                                  <a:pt x="94" y="34"/>
                                  <a:pt x="98" y="50"/>
                                  <a:pt x="98" y="70"/>
                                </a:cubicBezTo>
                                <a:cubicBezTo>
                                  <a:pt x="98" y="90"/>
                                  <a:pt x="95" y="105"/>
                                  <a:pt x="89" y="118"/>
                                </a:cubicBezTo>
                                <a:cubicBezTo>
                                  <a:pt x="81" y="136"/>
                                  <a:pt x="67" y="145"/>
                                  <a:pt x="48" y="145"/>
                                </a:cubicBezTo>
                                <a:cubicBezTo>
                                  <a:pt x="31" y="145"/>
                                  <a:pt x="19" y="138"/>
                                  <a:pt x="11" y="123"/>
                                </a:cubicBezTo>
                                <a:cubicBezTo>
                                  <a:pt x="4" y="111"/>
                                  <a:pt x="0" y="94"/>
                                  <a:pt x="0" y="73"/>
                                </a:cubicBezTo>
                                <a:cubicBezTo>
                                  <a:pt x="0" y="57"/>
                                  <a:pt x="2" y="44"/>
                                  <a:pt x="6" y="32"/>
                                </a:cubicBezTo>
                                <a:cubicBezTo>
                                  <a:pt x="14" y="11"/>
                                  <a:pt x="28" y="0"/>
                                  <a:pt x="49" y="0"/>
                                </a:cubicBezTo>
                                <a:lnTo>
                                  <a:pt x="49" y="0"/>
                                </a:lnTo>
                                <a:close/>
                                <a:moveTo>
                                  <a:pt x="48" y="129"/>
                                </a:moveTo>
                                <a:lnTo>
                                  <a:pt x="48" y="129"/>
                                </a:lnTo>
                                <a:cubicBezTo>
                                  <a:pt x="58" y="129"/>
                                  <a:pt x="65" y="125"/>
                                  <a:pt x="70" y="117"/>
                                </a:cubicBezTo>
                                <a:cubicBezTo>
                                  <a:pt x="76" y="108"/>
                                  <a:pt x="78" y="93"/>
                                  <a:pt x="78" y="71"/>
                                </a:cubicBezTo>
                                <a:cubicBezTo>
                                  <a:pt x="78" y="55"/>
                                  <a:pt x="77" y="42"/>
                                  <a:pt x="73" y="31"/>
                                </a:cubicBezTo>
                                <a:cubicBezTo>
                                  <a:pt x="69" y="21"/>
                                  <a:pt x="61" y="16"/>
                                  <a:pt x="50" y="16"/>
                                </a:cubicBezTo>
                                <a:cubicBezTo>
                                  <a:pt x="39" y="16"/>
                                  <a:pt x="31" y="21"/>
                                  <a:pt x="27" y="31"/>
                                </a:cubicBezTo>
                                <a:cubicBezTo>
                                  <a:pt x="22" y="40"/>
                                  <a:pt x="19" y="55"/>
                                  <a:pt x="19" y="74"/>
                                </a:cubicBezTo>
                                <a:cubicBezTo>
                                  <a:pt x="19" y="88"/>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92" name="Freeform 650"/>
                        <wps:cNvSpPr>
                          <a:spLocks noEditPoints="1"/>
                        </wps:cNvSpPr>
                        <wps:spPr bwMode="auto">
                          <a:xfrm>
                            <a:off x="4685030" y="2895600"/>
                            <a:ext cx="48260" cy="73025"/>
                          </a:xfrm>
                          <a:custGeom>
                            <a:avLst/>
                            <a:gdLst>
                              <a:gd name="T0" fmla="*/ 48 w 97"/>
                              <a:gd name="T1" fmla="*/ 0 h 145"/>
                              <a:gd name="T2" fmla="*/ 48 w 97"/>
                              <a:gd name="T3" fmla="*/ 0 h 145"/>
                              <a:gd name="T4" fmla="*/ 88 w 97"/>
                              <a:gd name="T5" fmla="*/ 22 h 145"/>
                              <a:gd name="T6" fmla="*/ 97 w 97"/>
                              <a:gd name="T7" fmla="*/ 70 h 145"/>
                              <a:gd name="T8" fmla="*/ 89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9 h 145"/>
                              <a:gd name="T24" fmla="*/ 48 w 97"/>
                              <a:gd name="T25" fmla="*/ 129 h 145"/>
                              <a:gd name="T26" fmla="*/ 70 w 97"/>
                              <a:gd name="T27" fmla="*/ 117 h 145"/>
                              <a:gd name="T28" fmla="*/ 78 w 97"/>
                              <a:gd name="T29" fmla="*/ 71 h 145"/>
                              <a:gd name="T30" fmla="*/ 72 w 97"/>
                              <a:gd name="T31" fmla="*/ 31 h 145"/>
                              <a:gd name="T32" fmla="*/ 49 w 97"/>
                              <a:gd name="T33" fmla="*/ 16 h 145"/>
                              <a:gd name="T34" fmla="*/ 26 w 97"/>
                              <a:gd name="T35" fmla="*/ 31 h 145"/>
                              <a:gd name="T36" fmla="*/ 19 w 97"/>
                              <a:gd name="T37" fmla="*/ 74 h 145"/>
                              <a:gd name="T38" fmla="*/ 24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7" y="0"/>
                                  <a:pt x="80" y="7"/>
                                  <a:pt x="88" y="22"/>
                                </a:cubicBezTo>
                                <a:cubicBezTo>
                                  <a:pt x="94" y="34"/>
                                  <a:pt x="97" y="50"/>
                                  <a:pt x="97" y="70"/>
                                </a:cubicBezTo>
                                <a:cubicBezTo>
                                  <a:pt x="97" y="90"/>
                                  <a:pt x="95" y="105"/>
                                  <a:pt x="89" y="118"/>
                                </a:cubicBezTo>
                                <a:cubicBezTo>
                                  <a:pt x="81" y="136"/>
                                  <a:pt x="67" y="145"/>
                                  <a:pt x="48" y="145"/>
                                </a:cubicBezTo>
                                <a:cubicBezTo>
                                  <a:pt x="31" y="145"/>
                                  <a:pt x="19" y="138"/>
                                  <a:pt x="10" y="123"/>
                                </a:cubicBezTo>
                                <a:cubicBezTo>
                                  <a:pt x="3" y="111"/>
                                  <a:pt x="0" y="94"/>
                                  <a:pt x="0" y="73"/>
                                </a:cubicBezTo>
                                <a:cubicBezTo>
                                  <a:pt x="0" y="57"/>
                                  <a:pt x="2" y="44"/>
                                  <a:pt x="6" y="32"/>
                                </a:cubicBezTo>
                                <a:cubicBezTo>
                                  <a:pt x="14" y="11"/>
                                  <a:pt x="28" y="0"/>
                                  <a:pt x="48" y="0"/>
                                </a:cubicBezTo>
                                <a:lnTo>
                                  <a:pt x="48" y="0"/>
                                </a:lnTo>
                                <a:close/>
                                <a:moveTo>
                                  <a:pt x="48" y="129"/>
                                </a:moveTo>
                                <a:lnTo>
                                  <a:pt x="48" y="129"/>
                                </a:lnTo>
                                <a:cubicBezTo>
                                  <a:pt x="57" y="129"/>
                                  <a:pt x="65" y="125"/>
                                  <a:pt x="70" y="117"/>
                                </a:cubicBezTo>
                                <a:cubicBezTo>
                                  <a:pt x="76" y="108"/>
                                  <a:pt x="78" y="93"/>
                                  <a:pt x="78" y="71"/>
                                </a:cubicBezTo>
                                <a:cubicBezTo>
                                  <a:pt x="78" y="55"/>
                                  <a:pt x="76" y="42"/>
                                  <a:pt x="72" y="31"/>
                                </a:cubicBezTo>
                                <a:cubicBezTo>
                                  <a:pt x="68" y="21"/>
                                  <a:pt x="61" y="16"/>
                                  <a:pt x="49" y="16"/>
                                </a:cubicBezTo>
                                <a:cubicBezTo>
                                  <a:pt x="39" y="16"/>
                                  <a:pt x="31" y="21"/>
                                  <a:pt x="26" y="31"/>
                                </a:cubicBezTo>
                                <a:cubicBezTo>
                                  <a:pt x="22" y="40"/>
                                  <a:pt x="19" y="55"/>
                                  <a:pt x="19" y="74"/>
                                </a:cubicBezTo>
                                <a:cubicBezTo>
                                  <a:pt x="19" y="88"/>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93" name="Freeform 651"/>
                        <wps:cNvSpPr>
                          <a:spLocks/>
                        </wps:cNvSpPr>
                        <wps:spPr bwMode="auto">
                          <a:xfrm>
                            <a:off x="4747260" y="2955925"/>
                            <a:ext cx="10160" cy="10795"/>
                          </a:xfrm>
                          <a:custGeom>
                            <a:avLst/>
                            <a:gdLst>
                              <a:gd name="T0" fmla="*/ 0 w 20"/>
                              <a:gd name="T1" fmla="*/ 0 h 21"/>
                              <a:gd name="T2" fmla="*/ 0 w 20"/>
                              <a:gd name="T3" fmla="*/ 0 h 21"/>
                              <a:gd name="T4" fmla="*/ 20 w 20"/>
                              <a:gd name="T5" fmla="*/ 0 h 21"/>
                              <a:gd name="T6" fmla="*/ 20 w 20"/>
                              <a:gd name="T7" fmla="*/ 21 h 21"/>
                              <a:gd name="T8" fmla="*/ 0 w 20"/>
                              <a:gd name="T9" fmla="*/ 21 h 21"/>
                              <a:gd name="T10" fmla="*/ 0 w 20"/>
                              <a:gd name="T11" fmla="*/ 0 h 21"/>
                            </a:gdLst>
                            <a:ahLst/>
                            <a:cxnLst>
                              <a:cxn ang="0">
                                <a:pos x="T0" y="T1"/>
                              </a:cxn>
                              <a:cxn ang="0">
                                <a:pos x="T2" y="T3"/>
                              </a:cxn>
                              <a:cxn ang="0">
                                <a:pos x="T4" y="T5"/>
                              </a:cxn>
                              <a:cxn ang="0">
                                <a:pos x="T6" y="T7"/>
                              </a:cxn>
                              <a:cxn ang="0">
                                <a:pos x="T8" y="T9"/>
                              </a:cxn>
                              <a:cxn ang="0">
                                <a:pos x="T10" y="T11"/>
                              </a:cxn>
                            </a:cxnLst>
                            <a:rect l="0" t="0" r="r" b="b"/>
                            <a:pathLst>
                              <a:path w="20" h="21">
                                <a:moveTo>
                                  <a:pt x="0" y="0"/>
                                </a:moveTo>
                                <a:lnTo>
                                  <a:pt x="0" y="0"/>
                                </a:lnTo>
                                <a:lnTo>
                                  <a:pt x="20" y="0"/>
                                </a:lnTo>
                                <a:lnTo>
                                  <a:pt x="20"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94" name="Freeform 652"/>
                        <wps:cNvSpPr>
                          <a:spLocks noEditPoints="1"/>
                        </wps:cNvSpPr>
                        <wps:spPr bwMode="auto">
                          <a:xfrm>
                            <a:off x="4769485" y="2895600"/>
                            <a:ext cx="49530" cy="73025"/>
                          </a:xfrm>
                          <a:custGeom>
                            <a:avLst/>
                            <a:gdLst>
                              <a:gd name="T0" fmla="*/ 49 w 98"/>
                              <a:gd name="T1" fmla="*/ 0 h 145"/>
                              <a:gd name="T2" fmla="*/ 49 w 98"/>
                              <a:gd name="T3" fmla="*/ 0 h 145"/>
                              <a:gd name="T4" fmla="*/ 88 w 98"/>
                              <a:gd name="T5" fmla="*/ 22 h 145"/>
                              <a:gd name="T6" fmla="*/ 98 w 98"/>
                              <a:gd name="T7" fmla="*/ 70 h 145"/>
                              <a:gd name="T8" fmla="*/ 89 w 98"/>
                              <a:gd name="T9" fmla="*/ 118 h 145"/>
                              <a:gd name="T10" fmla="*/ 49 w 98"/>
                              <a:gd name="T11" fmla="*/ 145 h 145"/>
                              <a:gd name="T12" fmla="*/ 11 w 98"/>
                              <a:gd name="T13" fmla="*/ 123 h 145"/>
                              <a:gd name="T14" fmla="*/ 0 w 98"/>
                              <a:gd name="T15" fmla="*/ 73 h 145"/>
                              <a:gd name="T16" fmla="*/ 6 w 98"/>
                              <a:gd name="T17" fmla="*/ 32 h 145"/>
                              <a:gd name="T18" fmla="*/ 49 w 98"/>
                              <a:gd name="T19" fmla="*/ 0 h 145"/>
                              <a:gd name="T20" fmla="*/ 49 w 98"/>
                              <a:gd name="T21" fmla="*/ 0 h 145"/>
                              <a:gd name="T22" fmla="*/ 48 w 98"/>
                              <a:gd name="T23" fmla="*/ 129 h 145"/>
                              <a:gd name="T24" fmla="*/ 48 w 98"/>
                              <a:gd name="T25" fmla="*/ 129 h 145"/>
                              <a:gd name="T26" fmla="*/ 70 w 98"/>
                              <a:gd name="T27" fmla="*/ 117 h 145"/>
                              <a:gd name="T28" fmla="*/ 79 w 98"/>
                              <a:gd name="T29" fmla="*/ 71 h 145"/>
                              <a:gd name="T30" fmla="*/ 73 w 98"/>
                              <a:gd name="T31" fmla="*/ 31 h 145"/>
                              <a:gd name="T32" fmla="*/ 50 w 98"/>
                              <a:gd name="T33" fmla="*/ 16 h 145"/>
                              <a:gd name="T34" fmla="*/ 27 w 98"/>
                              <a:gd name="T35" fmla="*/ 31 h 145"/>
                              <a:gd name="T36" fmla="*/ 20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7"/>
                                  <a:pt x="88" y="22"/>
                                </a:cubicBezTo>
                                <a:cubicBezTo>
                                  <a:pt x="95" y="34"/>
                                  <a:pt x="98" y="50"/>
                                  <a:pt x="98" y="70"/>
                                </a:cubicBezTo>
                                <a:cubicBezTo>
                                  <a:pt x="98" y="90"/>
                                  <a:pt x="95" y="105"/>
                                  <a:pt x="89" y="118"/>
                                </a:cubicBezTo>
                                <a:cubicBezTo>
                                  <a:pt x="81" y="136"/>
                                  <a:pt x="67" y="145"/>
                                  <a:pt x="49" y="145"/>
                                </a:cubicBezTo>
                                <a:cubicBezTo>
                                  <a:pt x="32" y="145"/>
                                  <a:pt x="19" y="138"/>
                                  <a:pt x="11" y="123"/>
                                </a:cubicBezTo>
                                <a:cubicBezTo>
                                  <a:pt x="4" y="111"/>
                                  <a:pt x="0" y="94"/>
                                  <a:pt x="0" y="73"/>
                                </a:cubicBezTo>
                                <a:cubicBezTo>
                                  <a:pt x="0" y="57"/>
                                  <a:pt x="2" y="44"/>
                                  <a:pt x="6" y="32"/>
                                </a:cubicBezTo>
                                <a:cubicBezTo>
                                  <a:pt x="14" y="11"/>
                                  <a:pt x="28" y="0"/>
                                  <a:pt x="49" y="0"/>
                                </a:cubicBezTo>
                                <a:lnTo>
                                  <a:pt x="49" y="0"/>
                                </a:lnTo>
                                <a:close/>
                                <a:moveTo>
                                  <a:pt x="48" y="129"/>
                                </a:moveTo>
                                <a:lnTo>
                                  <a:pt x="48" y="129"/>
                                </a:lnTo>
                                <a:cubicBezTo>
                                  <a:pt x="58" y="129"/>
                                  <a:pt x="65" y="125"/>
                                  <a:pt x="70" y="117"/>
                                </a:cubicBezTo>
                                <a:cubicBezTo>
                                  <a:pt x="76" y="108"/>
                                  <a:pt x="79" y="93"/>
                                  <a:pt x="79" y="71"/>
                                </a:cubicBezTo>
                                <a:cubicBezTo>
                                  <a:pt x="79" y="55"/>
                                  <a:pt x="77" y="42"/>
                                  <a:pt x="73" y="31"/>
                                </a:cubicBezTo>
                                <a:cubicBezTo>
                                  <a:pt x="69" y="21"/>
                                  <a:pt x="61" y="16"/>
                                  <a:pt x="50" y="16"/>
                                </a:cubicBezTo>
                                <a:cubicBezTo>
                                  <a:pt x="39" y="16"/>
                                  <a:pt x="32" y="21"/>
                                  <a:pt x="27" y="31"/>
                                </a:cubicBezTo>
                                <a:cubicBezTo>
                                  <a:pt x="22" y="40"/>
                                  <a:pt x="20" y="55"/>
                                  <a:pt x="20" y="74"/>
                                </a:cubicBezTo>
                                <a:cubicBezTo>
                                  <a:pt x="20" y="88"/>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95" name="Freeform 653"/>
                        <wps:cNvSpPr>
                          <a:spLocks noEditPoints="1"/>
                        </wps:cNvSpPr>
                        <wps:spPr bwMode="auto">
                          <a:xfrm>
                            <a:off x="4826635" y="2895600"/>
                            <a:ext cx="48895" cy="73025"/>
                          </a:xfrm>
                          <a:custGeom>
                            <a:avLst/>
                            <a:gdLst>
                              <a:gd name="T0" fmla="*/ 48 w 98"/>
                              <a:gd name="T1" fmla="*/ 0 h 145"/>
                              <a:gd name="T2" fmla="*/ 48 w 98"/>
                              <a:gd name="T3" fmla="*/ 0 h 145"/>
                              <a:gd name="T4" fmla="*/ 88 w 98"/>
                              <a:gd name="T5" fmla="*/ 22 h 145"/>
                              <a:gd name="T6" fmla="*/ 98 w 98"/>
                              <a:gd name="T7" fmla="*/ 70 h 145"/>
                              <a:gd name="T8" fmla="*/ 89 w 98"/>
                              <a:gd name="T9" fmla="*/ 118 h 145"/>
                              <a:gd name="T10" fmla="*/ 48 w 98"/>
                              <a:gd name="T11" fmla="*/ 145 h 145"/>
                              <a:gd name="T12" fmla="*/ 10 w 98"/>
                              <a:gd name="T13" fmla="*/ 123 h 145"/>
                              <a:gd name="T14" fmla="*/ 0 w 98"/>
                              <a:gd name="T15" fmla="*/ 73 h 145"/>
                              <a:gd name="T16" fmla="*/ 6 w 98"/>
                              <a:gd name="T17" fmla="*/ 32 h 145"/>
                              <a:gd name="T18" fmla="*/ 48 w 98"/>
                              <a:gd name="T19" fmla="*/ 0 h 145"/>
                              <a:gd name="T20" fmla="*/ 48 w 98"/>
                              <a:gd name="T21" fmla="*/ 0 h 145"/>
                              <a:gd name="T22" fmla="*/ 48 w 98"/>
                              <a:gd name="T23" fmla="*/ 129 h 145"/>
                              <a:gd name="T24" fmla="*/ 48 w 98"/>
                              <a:gd name="T25" fmla="*/ 129 h 145"/>
                              <a:gd name="T26" fmla="*/ 70 w 98"/>
                              <a:gd name="T27" fmla="*/ 117 h 145"/>
                              <a:gd name="T28" fmla="*/ 78 w 98"/>
                              <a:gd name="T29" fmla="*/ 71 h 145"/>
                              <a:gd name="T30" fmla="*/ 72 w 98"/>
                              <a:gd name="T31" fmla="*/ 31 h 145"/>
                              <a:gd name="T32" fmla="*/ 50 w 98"/>
                              <a:gd name="T33" fmla="*/ 16 h 145"/>
                              <a:gd name="T34" fmla="*/ 27 w 98"/>
                              <a:gd name="T35" fmla="*/ 31 h 145"/>
                              <a:gd name="T36" fmla="*/ 19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8" y="0"/>
                                </a:moveTo>
                                <a:lnTo>
                                  <a:pt x="48" y="0"/>
                                </a:lnTo>
                                <a:cubicBezTo>
                                  <a:pt x="67" y="0"/>
                                  <a:pt x="80" y="7"/>
                                  <a:pt x="88" y="22"/>
                                </a:cubicBezTo>
                                <a:cubicBezTo>
                                  <a:pt x="94" y="34"/>
                                  <a:pt x="98" y="50"/>
                                  <a:pt x="98" y="70"/>
                                </a:cubicBezTo>
                                <a:cubicBezTo>
                                  <a:pt x="98" y="90"/>
                                  <a:pt x="95" y="105"/>
                                  <a:pt x="89" y="118"/>
                                </a:cubicBezTo>
                                <a:cubicBezTo>
                                  <a:pt x="81" y="136"/>
                                  <a:pt x="67" y="145"/>
                                  <a:pt x="48" y="145"/>
                                </a:cubicBezTo>
                                <a:cubicBezTo>
                                  <a:pt x="31" y="145"/>
                                  <a:pt x="19" y="138"/>
                                  <a:pt x="10" y="123"/>
                                </a:cubicBezTo>
                                <a:cubicBezTo>
                                  <a:pt x="4" y="111"/>
                                  <a:pt x="0" y="94"/>
                                  <a:pt x="0" y="73"/>
                                </a:cubicBezTo>
                                <a:cubicBezTo>
                                  <a:pt x="0" y="57"/>
                                  <a:pt x="2" y="44"/>
                                  <a:pt x="6" y="32"/>
                                </a:cubicBezTo>
                                <a:cubicBezTo>
                                  <a:pt x="14" y="11"/>
                                  <a:pt x="28" y="0"/>
                                  <a:pt x="48" y="0"/>
                                </a:cubicBezTo>
                                <a:lnTo>
                                  <a:pt x="48" y="0"/>
                                </a:lnTo>
                                <a:close/>
                                <a:moveTo>
                                  <a:pt x="48" y="129"/>
                                </a:moveTo>
                                <a:lnTo>
                                  <a:pt x="48" y="129"/>
                                </a:lnTo>
                                <a:cubicBezTo>
                                  <a:pt x="57" y="129"/>
                                  <a:pt x="65" y="125"/>
                                  <a:pt x="70" y="117"/>
                                </a:cubicBezTo>
                                <a:cubicBezTo>
                                  <a:pt x="76" y="108"/>
                                  <a:pt x="78" y="93"/>
                                  <a:pt x="78" y="71"/>
                                </a:cubicBezTo>
                                <a:cubicBezTo>
                                  <a:pt x="78" y="55"/>
                                  <a:pt x="76" y="42"/>
                                  <a:pt x="72" y="31"/>
                                </a:cubicBezTo>
                                <a:cubicBezTo>
                                  <a:pt x="69" y="21"/>
                                  <a:pt x="61" y="16"/>
                                  <a:pt x="50" y="16"/>
                                </a:cubicBezTo>
                                <a:cubicBezTo>
                                  <a:pt x="39" y="16"/>
                                  <a:pt x="31" y="21"/>
                                  <a:pt x="27" y="31"/>
                                </a:cubicBezTo>
                                <a:cubicBezTo>
                                  <a:pt x="22" y="40"/>
                                  <a:pt x="19" y="55"/>
                                  <a:pt x="19" y="74"/>
                                </a:cubicBezTo>
                                <a:cubicBezTo>
                                  <a:pt x="19" y="88"/>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96" name="Freeform 654"/>
                        <wps:cNvSpPr>
                          <a:spLocks/>
                        </wps:cNvSpPr>
                        <wps:spPr bwMode="auto">
                          <a:xfrm>
                            <a:off x="4571365" y="2696845"/>
                            <a:ext cx="48895" cy="71755"/>
                          </a:xfrm>
                          <a:custGeom>
                            <a:avLst/>
                            <a:gdLst>
                              <a:gd name="T0" fmla="*/ 0 w 98"/>
                              <a:gd name="T1" fmla="*/ 142 h 142"/>
                              <a:gd name="T2" fmla="*/ 0 w 98"/>
                              <a:gd name="T3" fmla="*/ 142 h 142"/>
                              <a:gd name="T4" fmla="*/ 8 w 98"/>
                              <a:gd name="T5" fmla="*/ 110 h 142"/>
                              <a:gd name="T6" fmla="*/ 33 w 98"/>
                              <a:gd name="T7" fmla="*/ 85 h 142"/>
                              <a:gd name="T8" fmla="*/ 52 w 98"/>
                              <a:gd name="T9" fmla="*/ 74 h 142"/>
                              <a:gd name="T10" fmla="*/ 70 w 98"/>
                              <a:gd name="T11" fmla="*/ 62 h 142"/>
                              <a:gd name="T12" fmla="*/ 78 w 98"/>
                              <a:gd name="T13" fmla="*/ 43 h 142"/>
                              <a:gd name="T14" fmla="*/ 71 w 98"/>
                              <a:gd name="T15" fmla="*/ 24 h 142"/>
                              <a:gd name="T16" fmla="*/ 51 w 98"/>
                              <a:gd name="T17" fmla="*/ 16 h 142"/>
                              <a:gd name="T18" fmla="*/ 26 w 98"/>
                              <a:gd name="T19" fmla="*/ 30 h 142"/>
                              <a:gd name="T20" fmla="*/ 22 w 98"/>
                              <a:gd name="T21" fmla="*/ 51 h 142"/>
                              <a:gd name="T22" fmla="*/ 4 w 98"/>
                              <a:gd name="T23" fmla="*/ 51 h 142"/>
                              <a:gd name="T24" fmla="*/ 11 w 98"/>
                              <a:gd name="T25" fmla="*/ 21 h 142"/>
                              <a:gd name="T26" fmla="*/ 51 w 98"/>
                              <a:gd name="T27" fmla="*/ 0 h 142"/>
                              <a:gd name="T28" fmla="*/ 87 w 98"/>
                              <a:gd name="T29" fmla="*/ 13 h 142"/>
                              <a:gd name="T30" fmla="*/ 98 w 98"/>
                              <a:gd name="T31" fmla="*/ 42 h 142"/>
                              <a:gd name="T32" fmla="*/ 86 w 98"/>
                              <a:gd name="T33" fmla="*/ 71 h 142"/>
                              <a:gd name="T34" fmla="*/ 61 w 98"/>
                              <a:gd name="T35" fmla="*/ 88 h 142"/>
                              <a:gd name="T36" fmla="*/ 48 w 98"/>
                              <a:gd name="T37" fmla="*/ 96 h 142"/>
                              <a:gd name="T38" fmla="*/ 33 w 98"/>
                              <a:gd name="T39" fmla="*/ 106 h 142"/>
                              <a:gd name="T40" fmla="*/ 20 w 98"/>
                              <a:gd name="T41" fmla="*/ 125 h 142"/>
                              <a:gd name="T42" fmla="*/ 97 w 98"/>
                              <a:gd name="T43" fmla="*/ 125 h 142"/>
                              <a:gd name="T44" fmla="*/ 97 w 98"/>
                              <a:gd name="T45" fmla="*/ 142 h 142"/>
                              <a:gd name="T46" fmla="*/ 0 w 98"/>
                              <a:gd name="T47"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8" h="142">
                                <a:moveTo>
                                  <a:pt x="0" y="142"/>
                                </a:moveTo>
                                <a:lnTo>
                                  <a:pt x="0" y="142"/>
                                </a:lnTo>
                                <a:cubicBezTo>
                                  <a:pt x="1" y="130"/>
                                  <a:pt x="4" y="119"/>
                                  <a:pt x="8" y="110"/>
                                </a:cubicBezTo>
                                <a:cubicBezTo>
                                  <a:pt x="12" y="101"/>
                                  <a:pt x="21" y="93"/>
                                  <a:pt x="33" y="85"/>
                                </a:cubicBezTo>
                                <a:lnTo>
                                  <a:pt x="52" y="74"/>
                                </a:lnTo>
                                <a:cubicBezTo>
                                  <a:pt x="61" y="70"/>
                                  <a:pt x="67" y="65"/>
                                  <a:pt x="70" y="62"/>
                                </a:cubicBezTo>
                                <a:cubicBezTo>
                                  <a:pt x="76" y="56"/>
                                  <a:pt x="78" y="50"/>
                                  <a:pt x="78" y="43"/>
                                </a:cubicBezTo>
                                <a:cubicBezTo>
                                  <a:pt x="78" y="35"/>
                                  <a:pt x="76" y="28"/>
                                  <a:pt x="71" y="24"/>
                                </a:cubicBezTo>
                                <a:cubicBezTo>
                                  <a:pt x="66" y="19"/>
                                  <a:pt x="59" y="16"/>
                                  <a:pt x="51" y="16"/>
                                </a:cubicBezTo>
                                <a:cubicBezTo>
                                  <a:pt x="39" y="16"/>
                                  <a:pt x="31" y="21"/>
                                  <a:pt x="26" y="30"/>
                                </a:cubicBezTo>
                                <a:cubicBezTo>
                                  <a:pt x="23" y="35"/>
                                  <a:pt x="22" y="42"/>
                                  <a:pt x="22" y="51"/>
                                </a:cubicBezTo>
                                <a:lnTo>
                                  <a:pt x="4" y="51"/>
                                </a:lnTo>
                                <a:cubicBezTo>
                                  <a:pt x="4" y="38"/>
                                  <a:pt x="6" y="28"/>
                                  <a:pt x="11" y="21"/>
                                </a:cubicBezTo>
                                <a:cubicBezTo>
                                  <a:pt x="18" y="7"/>
                                  <a:pt x="32" y="0"/>
                                  <a:pt x="51" y="0"/>
                                </a:cubicBezTo>
                                <a:cubicBezTo>
                                  <a:pt x="68" y="0"/>
                                  <a:pt x="79" y="4"/>
                                  <a:pt x="87" y="13"/>
                                </a:cubicBezTo>
                                <a:cubicBezTo>
                                  <a:pt x="94" y="22"/>
                                  <a:pt x="98" y="32"/>
                                  <a:pt x="98" y="42"/>
                                </a:cubicBezTo>
                                <a:cubicBezTo>
                                  <a:pt x="98" y="54"/>
                                  <a:pt x="94" y="63"/>
                                  <a:pt x="86" y="71"/>
                                </a:cubicBezTo>
                                <a:cubicBezTo>
                                  <a:pt x="81" y="76"/>
                                  <a:pt x="73" y="82"/>
                                  <a:pt x="61" y="88"/>
                                </a:cubicBezTo>
                                <a:lnTo>
                                  <a:pt x="48" y="96"/>
                                </a:lnTo>
                                <a:cubicBezTo>
                                  <a:pt x="41" y="99"/>
                                  <a:pt x="36" y="103"/>
                                  <a:pt x="33" y="106"/>
                                </a:cubicBezTo>
                                <a:cubicBezTo>
                                  <a:pt x="26" y="112"/>
                                  <a:pt x="22" y="118"/>
                                  <a:pt x="20" y="125"/>
                                </a:cubicBezTo>
                                <a:lnTo>
                                  <a:pt x="97" y="125"/>
                                </a:lnTo>
                                <a:lnTo>
                                  <a:pt x="97" y="142"/>
                                </a:lnTo>
                                <a:lnTo>
                                  <a:pt x="0"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97" name="Freeform 655"/>
                        <wps:cNvSpPr>
                          <a:spLocks/>
                        </wps:cNvSpPr>
                        <wps:spPr bwMode="auto">
                          <a:xfrm>
                            <a:off x="4627880" y="2698750"/>
                            <a:ext cx="49530" cy="71120"/>
                          </a:xfrm>
                          <a:custGeom>
                            <a:avLst/>
                            <a:gdLst>
                              <a:gd name="T0" fmla="*/ 19 w 98"/>
                              <a:gd name="T1" fmla="*/ 103 h 142"/>
                              <a:gd name="T2" fmla="*/ 19 w 98"/>
                              <a:gd name="T3" fmla="*/ 103 h 142"/>
                              <a:gd name="T4" fmla="*/ 33 w 98"/>
                              <a:gd name="T5" fmla="*/ 124 h 142"/>
                              <a:gd name="T6" fmla="*/ 48 w 98"/>
                              <a:gd name="T7" fmla="*/ 127 h 142"/>
                              <a:gd name="T8" fmla="*/ 71 w 98"/>
                              <a:gd name="T9" fmla="*/ 117 h 142"/>
                              <a:gd name="T10" fmla="*/ 78 w 98"/>
                              <a:gd name="T11" fmla="*/ 94 h 142"/>
                              <a:gd name="T12" fmla="*/ 69 w 98"/>
                              <a:gd name="T13" fmla="*/ 71 h 142"/>
                              <a:gd name="T14" fmla="*/ 48 w 98"/>
                              <a:gd name="T15" fmla="*/ 63 h 142"/>
                              <a:gd name="T16" fmla="*/ 32 w 98"/>
                              <a:gd name="T17" fmla="*/ 67 h 142"/>
                              <a:gd name="T18" fmla="*/ 21 w 98"/>
                              <a:gd name="T19" fmla="*/ 77 h 142"/>
                              <a:gd name="T20" fmla="*/ 6 w 98"/>
                              <a:gd name="T21" fmla="*/ 76 h 142"/>
                              <a:gd name="T22" fmla="*/ 16 w 98"/>
                              <a:gd name="T23" fmla="*/ 0 h 142"/>
                              <a:gd name="T24" fmla="*/ 90 w 98"/>
                              <a:gd name="T25" fmla="*/ 0 h 142"/>
                              <a:gd name="T26" fmla="*/ 90 w 98"/>
                              <a:gd name="T27" fmla="*/ 17 h 142"/>
                              <a:gd name="T28" fmla="*/ 30 w 98"/>
                              <a:gd name="T29" fmla="*/ 17 h 142"/>
                              <a:gd name="T30" fmla="*/ 24 w 98"/>
                              <a:gd name="T31" fmla="*/ 56 h 142"/>
                              <a:gd name="T32" fmla="*/ 33 w 98"/>
                              <a:gd name="T33" fmla="*/ 51 h 142"/>
                              <a:gd name="T34" fmla="*/ 51 w 98"/>
                              <a:gd name="T35" fmla="*/ 47 h 142"/>
                              <a:gd name="T36" fmla="*/ 84 w 98"/>
                              <a:gd name="T37" fmla="*/ 60 h 142"/>
                              <a:gd name="T38" fmla="*/ 98 w 98"/>
                              <a:gd name="T39" fmla="*/ 92 h 142"/>
                              <a:gd name="T40" fmla="*/ 85 w 98"/>
                              <a:gd name="T41" fmla="*/ 127 h 142"/>
                              <a:gd name="T42" fmla="*/ 46 w 98"/>
                              <a:gd name="T43" fmla="*/ 142 h 142"/>
                              <a:gd name="T44" fmla="*/ 15 w 98"/>
                              <a:gd name="T45" fmla="*/ 133 h 142"/>
                              <a:gd name="T46" fmla="*/ 0 w 98"/>
                              <a:gd name="T47" fmla="*/ 103 h 142"/>
                              <a:gd name="T48" fmla="*/ 19 w 98"/>
                              <a:gd name="T49" fmla="*/ 103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8" h="142">
                                <a:moveTo>
                                  <a:pt x="19" y="103"/>
                                </a:moveTo>
                                <a:lnTo>
                                  <a:pt x="19" y="103"/>
                                </a:lnTo>
                                <a:cubicBezTo>
                                  <a:pt x="20" y="113"/>
                                  <a:pt x="25" y="120"/>
                                  <a:pt x="33" y="124"/>
                                </a:cubicBezTo>
                                <a:cubicBezTo>
                                  <a:pt x="37" y="126"/>
                                  <a:pt x="42" y="127"/>
                                  <a:pt x="48" y="127"/>
                                </a:cubicBezTo>
                                <a:cubicBezTo>
                                  <a:pt x="58" y="127"/>
                                  <a:pt x="66" y="123"/>
                                  <a:pt x="71" y="117"/>
                                </a:cubicBezTo>
                                <a:cubicBezTo>
                                  <a:pt x="76" y="110"/>
                                  <a:pt x="78" y="103"/>
                                  <a:pt x="78" y="94"/>
                                </a:cubicBezTo>
                                <a:cubicBezTo>
                                  <a:pt x="78" y="85"/>
                                  <a:pt x="75" y="77"/>
                                  <a:pt x="69" y="71"/>
                                </a:cubicBezTo>
                                <a:cubicBezTo>
                                  <a:pt x="63" y="66"/>
                                  <a:pt x="56" y="63"/>
                                  <a:pt x="48" y="63"/>
                                </a:cubicBezTo>
                                <a:cubicBezTo>
                                  <a:pt x="42" y="63"/>
                                  <a:pt x="36" y="65"/>
                                  <a:pt x="32" y="67"/>
                                </a:cubicBezTo>
                                <a:cubicBezTo>
                                  <a:pt x="28" y="69"/>
                                  <a:pt x="24" y="73"/>
                                  <a:pt x="21" y="77"/>
                                </a:cubicBezTo>
                                <a:lnTo>
                                  <a:pt x="6" y="76"/>
                                </a:lnTo>
                                <a:lnTo>
                                  <a:pt x="16" y="0"/>
                                </a:lnTo>
                                <a:lnTo>
                                  <a:pt x="90" y="0"/>
                                </a:lnTo>
                                <a:lnTo>
                                  <a:pt x="90" y="17"/>
                                </a:lnTo>
                                <a:lnTo>
                                  <a:pt x="30" y="17"/>
                                </a:lnTo>
                                <a:lnTo>
                                  <a:pt x="24" y="56"/>
                                </a:lnTo>
                                <a:cubicBezTo>
                                  <a:pt x="27" y="54"/>
                                  <a:pt x="30" y="52"/>
                                  <a:pt x="33" y="51"/>
                                </a:cubicBezTo>
                                <a:cubicBezTo>
                                  <a:pt x="38" y="49"/>
                                  <a:pt x="44" y="47"/>
                                  <a:pt x="51" y="47"/>
                                </a:cubicBezTo>
                                <a:cubicBezTo>
                                  <a:pt x="64" y="47"/>
                                  <a:pt x="75" y="52"/>
                                  <a:pt x="84" y="60"/>
                                </a:cubicBezTo>
                                <a:cubicBezTo>
                                  <a:pt x="93" y="68"/>
                                  <a:pt x="98" y="79"/>
                                  <a:pt x="98" y="92"/>
                                </a:cubicBezTo>
                                <a:cubicBezTo>
                                  <a:pt x="98" y="105"/>
                                  <a:pt x="93" y="117"/>
                                  <a:pt x="85" y="127"/>
                                </a:cubicBezTo>
                                <a:cubicBezTo>
                                  <a:pt x="77" y="137"/>
                                  <a:pt x="64" y="142"/>
                                  <a:pt x="46" y="142"/>
                                </a:cubicBezTo>
                                <a:cubicBezTo>
                                  <a:pt x="34" y="142"/>
                                  <a:pt x="24" y="139"/>
                                  <a:pt x="15" y="133"/>
                                </a:cubicBezTo>
                                <a:cubicBezTo>
                                  <a:pt x="6" y="126"/>
                                  <a:pt x="1" y="116"/>
                                  <a:pt x="0" y="103"/>
                                </a:cubicBezTo>
                                <a:lnTo>
                                  <a:pt x="19" y="10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98" name="Freeform 656"/>
                        <wps:cNvSpPr>
                          <a:spLocks/>
                        </wps:cNvSpPr>
                        <wps:spPr bwMode="auto">
                          <a:xfrm>
                            <a:off x="4690110" y="2757170"/>
                            <a:ext cx="10795" cy="11430"/>
                          </a:xfrm>
                          <a:custGeom>
                            <a:avLst/>
                            <a:gdLst>
                              <a:gd name="T0" fmla="*/ 0 w 21"/>
                              <a:gd name="T1" fmla="*/ 0 h 22"/>
                              <a:gd name="T2" fmla="*/ 0 w 21"/>
                              <a:gd name="T3" fmla="*/ 0 h 22"/>
                              <a:gd name="T4" fmla="*/ 21 w 21"/>
                              <a:gd name="T5" fmla="*/ 0 h 22"/>
                              <a:gd name="T6" fmla="*/ 21 w 21"/>
                              <a:gd name="T7" fmla="*/ 22 h 22"/>
                              <a:gd name="T8" fmla="*/ 0 w 21"/>
                              <a:gd name="T9" fmla="*/ 22 h 22"/>
                              <a:gd name="T10" fmla="*/ 0 w 21"/>
                              <a:gd name="T11" fmla="*/ 0 h 22"/>
                            </a:gdLst>
                            <a:ahLst/>
                            <a:cxnLst>
                              <a:cxn ang="0">
                                <a:pos x="T0" y="T1"/>
                              </a:cxn>
                              <a:cxn ang="0">
                                <a:pos x="T2" y="T3"/>
                              </a:cxn>
                              <a:cxn ang="0">
                                <a:pos x="T4" y="T5"/>
                              </a:cxn>
                              <a:cxn ang="0">
                                <a:pos x="T6" y="T7"/>
                              </a:cxn>
                              <a:cxn ang="0">
                                <a:pos x="T8" y="T9"/>
                              </a:cxn>
                              <a:cxn ang="0">
                                <a:pos x="T10" y="T11"/>
                              </a:cxn>
                            </a:cxnLst>
                            <a:rect l="0" t="0" r="r" b="b"/>
                            <a:pathLst>
                              <a:path w="21" h="22">
                                <a:moveTo>
                                  <a:pt x="0" y="0"/>
                                </a:moveTo>
                                <a:lnTo>
                                  <a:pt x="0" y="0"/>
                                </a:lnTo>
                                <a:lnTo>
                                  <a:pt x="21" y="0"/>
                                </a:lnTo>
                                <a:lnTo>
                                  <a:pt x="21"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699" name="Freeform 657"/>
                        <wps:cNvSpPr>
                          <a:spLocks noEditPoints="1"/>
                        </wps:cNvSpPr>
                        <wps:spPr bwMode="auto">
                          <a:xfrm>
                            <a:off x="4713605" y="2696845"/>
                            <a:ext cx="48260" cy="73660"/>
                          </a:xfrm>
                          <a:custGeom>
                            <a:avLst/>
                            <a:gdLst>
                              <a:gd name="T0" fmla="*/ 20 w 96"/>
                              <a:gd name="T1" fmla="*/ 108 h 146"/>
                              <a:gd name="T2" fmla="*/ 20 w 96"/>
                              <a:gd name="T3" fmla="*/ 108 h 146"/>
                              <a:gd name="T4" fmla="*/ 31 w 96"/>
                              <a:gd name="T5" fmla="*/ 128 h 146"/>
                              <a:gd name="T6" fmla="*/ 44 w 96"/>
                              <a:gd name="T7" fmla="*/ 131 h 146"/>
                              <a:gd name="T8" fmla="*/ 65 w 96"/>
                              <a:gd name="T9" fmla="*/ 120 h 146"/>
                              <a:gd name="T10" fmla="*/ 78 w 96"/>
                              <a:gd name="T11" fmla="*/ 77 h 146"/>
                              <a:gd name="T12" fmla="*/ 63 w 96"/>
                              <a:gd name="T13" fmla="*/ 90 h 146"/>
                              <a:gd name="T14" fmla="*/ 45 w 96"/>
                              <a:gd name="T15" fmla="*/ 94 h 146"/>
                              <a:gd name="T16" fmla="*/ 12 w 96"/>
                              <a:gd name="T17" fmla="*/ 81 h 146"/>
                              <a:gd name="T18" fmla="*/ 0 w 96"/>
                              <a:gd name="T19" fmla="*/ 49 h 146"/>
                              <a:gd name="T20" fmla="*/ 12 w 96"/>
                              <a:gd name="T21" fmla="*/ 15 h 146"/>
                              <a:gd name="T22" fmla="*/ 47 w 96"/>
                              <a:gd name="T23" fmla="*/ 0 h 146"/>
                              <a:gd name="T24" fmla="*/ 89 w 96"/>
                              <a:gd name="T25" fmla="*/ 28 h 146"/>
                              <a:gd name="T26" fmla="*/ 96 w 96"/>
                              <a:gd name="T27" fmla="*/ 66 h 146"/>
                              <a:gd name="T28" fmla="*/ 88 w 96"/>
                              <a:gd name="T29" fmla="*/ 112 h 146"/>
                              <a:gd name="T30" fmla="*/ 44 w 96"/>
                              <a:gd name="T31" fmla="*/ 146 h 146"/>
                              <a:gd name="T32" fmla="*/ 13 w 96"/>
                              <a:gd name="T33" fmla="*/ 135 h 146"/>
                              <a:gd name="T34" fmla="*/ 2 w 96"/>
                              <a:gd name="T35" fmla="*/ 108 h 146"/>
                              <a:gd name="T36" fmla="*/ 20 w 96"/>
                              <a:gd name="T37" fmla="*/ 108 h 146"/>
                              <a:gd name="T38" fmla="*/ 47 w 96"/>
                              <a:gd name="T39" fmla="*/ 79 h 146"/>
                              <a:gd name="T40" fmla="*/ 47 w 96"/>
                              <a:gd name="T41" fmla="*/ 79 h 146"/>
                              <a:gd name="T42" fmla="*/ 66 w 96"/>
                              <a:gd name="T43" fmla="*/ 72 h 146"/>
                              <a:gd name="T44" fmla="*/ 75 w 96"/>
                              <a:gd name="T45" fmla="*/ 47 h 146"/>
                              <a:gd name="T46" fmla="*/ 67 w 96"/>
                              <a:gd name="T47" fmla="*/ 24 h 146"/>
                              <a:gd name="T48" fmla="*/ 47 w 96"/>
                              <a:gd name="T49" fmla="*/ 16 h 146"/>
                              <a:gd name="T50" fmla="*/ 26 w 96"/>
                              <a:gd name="T51" fmla="*/ 25 h 146"/>
                              <a:gd name="T52" fmla="*/ 19 w 96"/>
                              <a:gd name="T53" fmla="*/ 49 h 146"/>
                              <a:gd name="T54" fmla="*/ 25 w 96"/>
                              <a:gd name="T55" fmla="*/ 70 h 146"/>
                              <a:gd name="T56" fmla="*/ 47 w 96"/>
                              <a:gd name="T57" fmla="*/ 79 h 146"/>
                              <a:gd name="T58" fmla="*/ 47 w 96"/>
                              <a:gd name="T59" fmla="*/ 79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96" h="146">
                                <a:moveTo>
                                  <a:pt x="20" y="108"/>
                                </a:moveTo>
                                <a:lnTo>
                                  <a:pt x="20" y="108"/>
                                </a:lnTo>
                                <a:cubicBezTo>
                                  <a:pt x="20" y="117"/>
                                  <a:pt x="24" y="124"/>
                                  <a:pt x="31" y="128"/>
                                </a:cubicBezTo>
                                <a:cubicBezTo>
                                  <a:pt x="35" y="130"/>
                                  <a:pt x="39" y="131"/>
                                  <a:pt x="44" y="131"/>
                                </a:cubicBezTo>
                                <a:cubicBezTo>
                                  <a:pt x="52" y="131"/>
                                  <a:pt x="59" y="127"/>
                                  <a:pt x="65" y="120"/>
                                </a:cubicBezTo>
                                <a:cubicBezTo>
                                  <a:pt x="71" y="113"/>
                                  <a:pt x="75" y="99"/>
                                  <a:pt x="78" y="77"/>
                                </a:cubicBezTo>
                                <a:cubicBezTo>
                                  <a:pt x="74" y="84"/>
                                  <a:pt x="69" y="88"/>
                                  <a:pt x="63" y="90"/>
                                </a:cubicBezTo>
                                <a:cubicBezTo>
                                  <a:pt x="57" y="93"/>
                                  <a:pt x="51" y="94"/>
                                  <a:pt x="45" y="94"/>
                                </a:cubicBezTo>
                                <a:cubicBezTo>
                                  <a:pt x="31" y="94"/>
                                  <a:pt x="20" y="90"/>
                                  <a:pt x="12" y="81"/>
                                </a:cubicBezTo>
                                <a:cubicBezTo>
                                  <a:pt x="4" y="73"/>
                                  <a:pt x="0" y="62"/>
                                  <a:pt x="0" y="49"/>
                                </a:cubicBezTo>
                                <a:cubicBezTo>
                                  <a:pt x="0" y="36"/>
                                  <a:pt x="4" y="25"/>
                                  <a:pt x="12" y="15"/>
                                </a:cubicBezTo>
                                <a:cubicBezTo>
                                  <a:pt x="20" y="5"/>
                                  <a:pt x="31" y="0"/>
                                  <a:pt x="47" y="0"/>
                                </a:cubicBezTo>
                                <a:cubicBezTo>
                                  <a:pt x="67" y="0"/>
                                  <a:pt x="81" y="10"/>
                                  <a:pt x="89" y="28"/>
                                </a:cubicBezTo>
                                <a:cubicBezTo>
                                  <a:pt x="94" y="38"/>
                                  <a:pt x="96" y="51"/>
                                  <a:pt x="96" y="66"/>
                                </a:cubicBezTo>
                                <a:cubicBezTo>
                                  <a:pt x="96" y="84"/>
                                  <a:pt x="93" y="99"/>
                                  <a:pt x="88" y="112"/>
                                </a:cubicBezTo>
                                <a:cubicBezTo>
                                  <a:pt x="79" y="135"/>
                                  <a:pt x="65" y="146"/>
                                  <a:pt x="44" y="146"/>
                                </a:cubicBezTo>
                                <a:cubicBezTo>
                                  <a:pt x="30" y="146"/>
                                  <a:pt x="20" y="142"/>
                                  <a:pt x="13" y="135"/>
                                </a:cubicBezTo>
                                <a:cubicBezTo>
                                  <a:pt x="6" y="128"/>
                                  <a:pt x="2" y="119"/>
                                  <a:pt x="2" y="108"/>
                                </a:cubicBezTo>
                                <a:lnTo>
                                  <a:pt x="20" y="108"/>
                                </a:lnTo>
                                <a:close/>
                                <a:moveTo>
                                  <a:pt x="47" y="79"/>
                                </a:moveTo>
                                <a:lnTo>
                                  <a:pt x="47" y="79"/>
                                </a:lnTo>
                                <a:cubicBezTo>
                                  <a:pt x="54" y="79"/>
                                  <a:pt x="60" y="76"/>
                                  <a:pt x="66" y="72"/>
                                </a:cubicBezTo>
                                <a:cubicBezTo>
                                  <a:pt x="72" y="67"/>
                                  <a:pt x="75" y="59"/>
                                  <a:pt x="75" y="47"/>
                                </a:cubicBezTo>
                                <a:cubicBezTo>
                                  <a:pt x="75" y="37"/>
                                  <a:pt x="72" y="29"/>
                                  <a:pt x="67" y="24"/>
                                </a:cubicBezTo>
                                <a:cubicBezTo>
                                  <a:pt x="62" y="19"/>
                                  <a:pt x="55" y="16"/>
                                  <a:pt x="47" y="16"/>
                                </a:cubicBezTo>
                                <a:cubicBezTo>
                                  <a:pt x="38" y="16"/>
                                  <a:pt x="32" y="19"/>
                                  <a:pt x="26" y="25"/>
                                </a:cubicBezTo>
                                <a:cubicBezTo>
                                  <a:pt x="21" y="31"/>
                                  <a:pt x="19" y="39"/>
                                  <a:pt x="19" y="49"/>
                                </a:cubicBezTo>
                                <a:cubicBezTo>
                                  <a:pt x="19" y="58"/>
                                  <a:pt x="21" y="65"/>
                                  <a:pt x="25" y="70"/>
                                </a:cubicBezTo>
                                <a:cubicBezTo>
                                  <a:pt x="30" y="76"/>
                                  <a:pt x="37" y="79"/>
                                  <a:pt x="47" y="79"/>
                                </a:cubicBezTo>
                                <a:lnTo>
                                  <a:pt x="47" y="7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00" name="Freeform 658"/>
                        <wps:cNvSpPr>
                          <a:spLocks/>
                        </wps:cNvSpPr>
                        <wps:spPr bwMode="auto">
                          <a:xfrm>
                            <a:off x="4769485" y="2698750"/>
                            <a:ext cx="49530" cy="71120"/>
                          </a:xfrm>
                          <a:custGeom>
                            <a:avLst/>
                            <a:gdLst>
                              <a:gd name="T0" fmla="*/ 19 w 98"/>
                              <a:gd name="T1" fmla="*/ 103 h 142"/>
                              <a:gd name="T2" fmla="*/ 19 w 98"/>
                              <a:gd name="T3" fmla="*/ 103 h 142"/>
                              <a:gd name="T4" fmla="*/ 33 w 98"/>
                              <a:gd name="T5" fmla="*/ 124 h 142"/>
                              <a:gd name="T6" fmla="*/ 48 w 98"/>
                              <a:gd name="T7" fmla="*/ 127 h 142"/>
                              <a:gd name="T8" fmla="*/ 71 w 98"/>
                              <a:gd name="T9" fmla="*/ 117 h 142"/>
                              <a:gd name="T10" fmla="*/ 79 w 98"/>
                              <a:gd name="T11" fmla="*/ 94 h 142"/>
                              <a:gd name="T12" fmla="*/ 70 w 98"/>
                              <a:gd name="T13" fmla="*/ 71 h 142"/>
                              <a:gd name="T14" fmla="*/ 48 w 98"/>
                              <a:gd name="T15" fmla="*/ 63 h 142"/>
                              <a:gd name="T16" fmla="*/ 32 w 98"/>
                              <a:gd name="T17" fmla="*/ 67 h 142"/>
                              <a:gd name="T18" fmla="*/ 21 w 98"/>
                              <a:gd name="T19" fmla="*/ 77 h 142"/>
                              <a:gd name="T20" fmla="*/ 6 w 98"/>
                              <a:gd name="T21" fmla="*/ 76 h 142"/>
                              <a:gd name="T22" fmla="*/ 16 w 98"/>
                              <a:gd name="T23" fmla="*/ 0 h 142"/>
                              <a:gd name="T24" fmla="*/ 90 w 98"/>
                              <a:gd name="T25" fmla="*/ 0 h 142"/>
                              <a:gd name="T26" fmla="*/ 90 w 98"/>
                              <a:gd name="T27" fmla="*/ 17 h 142"/>
                              <a:gd name="T28" fmla="*/ 30 w 98"/>
                              <a:gd name="T29" fmla="*/ 17 h 142"/>
                              <a:gd name="T30" fmla="*/ 24 w 98"/>
                              <a:gd name="T31" fmla="*/ 56 h 142"/>
                              <a:gd name="T32" fmla="*/ 33 w 98"/>
                              <a:gd name="T33" fmla="*/ 51 h 142"/>
                              <a:gd name="T34" fmla="*/ 51 w 98"/>
                              <a:gd name="T35" fmla="*/ 47 h 142"/>
                              <a:gd name="T36" fmla="*/ 84 w 98"/>
                              <a:gd name="T37" fmla="*/ 60 h 142"/>
                              <a:gd name="T38" fmla="*/ 98 w 98"/>
                              <a:gd name="T39" fmla="*/ 92 h 142"/>
                              <a:gd name="T40" fmla="*/ 85 w 98"/>
                              <a:gd name="T41" fmla="*/ 127 h 142"/>
                              <a:gd name="T42" fmla="*/ 46 w 98"/>
                              <a:gd name="T43" fmla="*/ 142 h 142"/>
                              <a:gd name="T44" fmla="*/ 15 w 98"/>
                              <a:gd name="T45" fmla="*/ 133 h 142"/>
                              <a:gd name="T46" fmla="*/ 0 w 98"/>
                              <a:gd name="T47" fmla="*/ 103 h 142"/>
                              <a:gd name="T48" fmla="*/ 19 w 98"/>
                              <a:gd name="T49" fmla="*/ 103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8" h="142">
                                <a:moveTo>
                                  <a:pt x="19" y="103"/>
                                </a:moveTo>
                                <a:lnTo>
                                  <a:pt x="19" y="103"/>
                                </a:lnTo>
                                <a:cubicBezTo>
                                  <a:pt x="20" y="113"/>
                                  <a:pt x="25" y="120"/>
                                  <a:pt x="33" y="124"/>
                                </a:cubicBezTo>
                                <a:cubicBezTo>
                                  <a:pt x="37" y="126"/>
                                  <a:pt x="42" y="127"/>
                                  <a:pt x="48" y="127"/>
                                </a:cubicBezTo>
                                <a:cubicBezTo>
                                  <a:pt x="58" y="127"/>
                                  <a:pt x="66" y="123"/>
                                  <a:pt x="71" y="117"/>
                                </a:cubicBezTo>
                                <a:cubicBezTo>
                                  <a:pt x="76" y="110"/>
                                  <a:pt x="79" y="103"/>
                                  <a:pt x="79" y="94"/>
                                </a:cubicBezTo>
                                <a:cubicBezTo>
                                  <a:pt x="79" y="85"/>
                                  <a:pt x="76" y="77"/>
                                  <a:pt x="70" y="71"/>
                                </a:cubicBezTo>
                                <a:cubicBezTo>
                                  <a:pt x="64" y="66"/>
                                  <a:pt x="56" y="63"/>
                                  <a:pt x="48" y="63"/>
                                </a:cubicBezTo>
                                <a:cubicBezTo>
                                  <a:pt x="42" y="63"/>
                                  <a:pt x="37" y="65"/>
                                  <a:pt x="32" y="67"/>
                                </a:cubicBezTo>
                                <a:cubicBezTo>
                                  <a:pt x="28" y="69"/>
                                  <a:pt x="24" y="73"/>
                                  <a:pt x="21" y="77"/>
                                </a:cubicBezTo>
                                <a:lnTo>
                                  <a:pt x="6" y="76"/>
                                </a:lnTo>
                                <a:lnTo>
                                  <a:pt x="16" y="0"/>
                                </a:lnTo>
                                <a:lnTo>
                                  <a:pt x="90" y="0"/>
                                </a:lnTo>
                                <a:lnTo>
                                  <a:pt x="90" y="17"/>
                                </a:lnTo>
                                <a:lnTo>
                                  <a:pt x="30" y="17"/>
                                </a:lnTo>
                                <a:lnTo>
                                  <a:pt x="24" y="56"/>
                                </a:lnTo>
                                <a:cubicBezTo>
                                  <a:pt x="27" y="54"/>
                                  <a:pt x="30" y="52"/>
                                  <a:pt x="33" y="51"/>
                                </a:cubicBezTo>
                                <a:cubicBezTo>
                                  <a:pt x="38" y="49"/>
                                  <a:pt x="44" y="47"/>
                                  <a:pt x="51" y="47"/>
                                </a:cubicBezTo>
                                <a:cubicBezTo>
                                  <a:pt x="64" y="47"/>
                                  <a:pt x="75" y="52"/>
                                  <a:pt x="84" y="60"/>
                                </a:cubicBezTo>
                                <a:cubicBezTo>
                                  <a:pt x="93" y="68"/>
                                  <a:pt x="98" y="79"/>
                                  <a:pt x="98" y="92"/>
                                </a:cubicBezTo>
                                <a:cubicBezTo>
                                  <a:pt x="98" y="105"/>
                                  <a:pt x="94" y="117"/>
                                  <a:pt x="85" y="127"/>
                                </a:cubicBezTo>
                                <a:cubicBezTo>
                                  <a:pt x="77" y="137"/>
                                  <a:pt x="64" y="142"/>
                                  <a:pt x="46" y="142"/>
                                </a:cubicBezTo>
                                <a:cubicBezTo>
                                  <a:pt x="34" y="142"/>
                                  <a:pt x="24" y="139"/>
                                  <a:pt x="15" y="133"/>
                                </a:cubicBezTo>
                                <a:cubicBezTo>
                                  <a:pt x="6" y="126"/>
                                  <a:pt x="2" y="116"/>
                                  <a:pt x="0" y="103"/>
                                </a:cubicBezTo>
                                <a:lnTo>
                                  <a:pt x="19" y="10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01" name="Freeform 659"/>
                        <wps:cNvSpPr>
                          <a:spLocks noEditPoints="1"/>
                        </wps:cNvSpPr>
                        <wps:spPr bwMode="auto">
                          <a:xfrm>
                            <a:off x="4571365" y="2101850"/>
                            <a:ext cx="48895" cy="73025"/>
                          </a:xfrm>
                          <a:custGeom>
                            <a:avLst/>
                            <a:gdLst>
                              <a:gd name="T0" fmla="*/ 49 w 98"/>
                              <a:gd name="T1" fmla="*/ 0 h 145"/>
                              <a:gd name="T2" fmla="*/ 49 w 98"/>
                              <a:gd name="T3" fmla="*/ 0 h 145"/>
                              <a:gd name="T4" fmla="*/ 88 w 98"/>
                              <a:gd name="T5" fmla="*/ 23 h 145"/>
                              <a:gd name="T6" fmla="*/ 98 w 98"/>
                              <a:gd name="T7" fmla="*/ 71 h 145"/>
                              <a:gd name="T8" fmla="*/ 89 w 98"/>
                              <a:gd name="T9" fmla="*/ 118 h 145"/>
                              <a:gd name="T10" fmla="*/ 49 w 98"/>
                              <a:gd name="T11" fmla="*/ 145 h 145"/>
                              <a:gd name="T12" fmla="*/ 11 w 98"/>
                              <a:gd name="T13" fmla="*/ 123 h 145"/>
                              <a:gd name="T14" fmla="*/ 0 w 98"/>
                              <a:gd name="T15" fmla="*/ 74 h 145"/>
                              <a:gd name="T16" fmla="*/ 7 w 98"/>
                              <a:gd name="T17" fmla="*/ 32 h 145"/>
                              <a:gd name="T18" fmla="*/ 49 w 98"/>
                              <a:gd name="T19" fmla="*/ 0 h 145"/>
                              <a:gd name="T20" fmla="*/ 49 w 98"/>
                              <a:gd name="T21" fmla="*/ 0 h 145"/>
                              <a:gd name="T22" fmla="*/ 48 w 98"/>
                              <a:gd name="T23" fmla="*/ 129 h 145"/>
                              <a:gd name="T24" fmla="*/ 48 w 98"/>
                              <a:gd name="T25" fmla="*/ 129 h 145"/>
                              <a:gd name="T26" fmla="*/ 70 w 98"/>
                              <a:gd name="T27" fmla="*/ 117 h 145"/>
                              <a:gd name="T28" fmla="*/ 79 w 98"/>
                              <a:gd name="T29" fmla="*/ 71 h 145"/>
                              <a:gd name="T30" fmla="*/ 73 w 98"/>
                              <a:gd name="T31" fmla="*/ 32 h 145"/>
                              <a:gd name="T32" fmla="*/ 50 w 98"/>
                              <a:gd name="T33" fmla="*/ 16 h 145"/>
                              <a:gd name="T34" fmla="*/ 27 w 98"/>
                              <a:gd name="T35" fmla="*/ 31 h 145"/>
                              <a:gd name="T36" fmla="*/ 20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8"/>
                                  <a:pt x="88" y="23"/>
                                </a:cubicBezTo>
                                <a:cubicBezTo>
                                  <a:pt x="95" y="35"/>
                                  <a:pt x="98" y="50"/>
                                  <a:pt x="98" y="71"/>
                                </a:cubicBezTo>
                                <a:cubicBezTo>
                                  <a:pt x="98" y="90"/>
                                  <a:pt x="95" y="106"/>
                                  <a:pt x="89" y="118"/>
                                </a:cubicBezTo>
                                <a:cubicBezTo>
                                  <a:pt x="81" y="136"/>
                                  <a:pt x="67" y="145"/>
                                  <a:pt x="49" y="145"/>
                                </a:cubicBezTo>
                                <a:cubicBezTo>
                                  <a:pt x="32" y="145"/>
                                  <a:pt x="19" y="138"/>
                                  <a:pt x="11" y="123"/>
                                </a:cubicBezTo>
                                <a:cubicBezTo>
                                  <a:pt x="4" y="111"/>
                                  <a:pt x="0" y="94"/>
                                  <a:pt x="0" y="74"/>
                                </a:cubicBezTo>
                                <a:cubicBezTo>
                                  <a:pt x="0" y="58"/>
                                  <a:pt x="2" y="44"/>
                                  <a:pt x="7" y="32"/>
                                </a:cubicBezTo>
                                <a:cubicBezTo>
                                  <a:pt x="14" y="11"/>
                                  <a:pt x="28" y="0"/>
                                  <a:pt x="49" y="0"/>
                                </a:cubicBezTo>
                                <a:lnTo>
                                  <a:pt x="49" y="0"/>
                                </a:lnTo>
                                <a:close/>
                                <a:moveTo>
                                  <a:pt x="48" y="129"/>
                                </a:moveTo>
                                <a:lnTo>
                                  <a:pt x="48" y="129"/>
                                </a:lnTo>
                                <a:cubicBezTo>
                                  <a:pt x="58" y="129"/>
                                  <a:pt x="65" y="125"/>
                                  <a:pt x="70" y="117"/>
                                </a:cubicBezTo>
                                <a:cubicBezTo>
                                  <a:pt x="76" y="109"/>
                                  <a:pt x="79" y="94"/>
                                  <a:pt x="79" y="71"/>
                                </a:cubicBezTo>
                                <a:cubicBezTo>
                                  <a:pt x="79" y="55"/>
                                  <a:pt x="77" y="42"/>
                                  <a:pt x="73" y="32"/>
                                </a:cubicBezTo>
                                <a:cubicBezTo>
                                  <a:pt x="69" y="21"/>
                                  <a:pt x="61" y="16"/>
                                  <a:pt x="50" y="16"/>
                                </a:cubicBezTo>
                                <a:cubicBezTo>
                                  <a:pt x="39" y="16"/>
                                  <a:pt x="32" y="21"/>
                                  <a:pt x="27" y="31"/>
                                </a:cubicBezTo>
                                <a:cubicBezTo>
                                  <a:pt x="22" y="41"/>
                                  <a:pt x="20" y="55"/>
                                  <a:pt x="20" y="74"/>
                                </a:cubicBezTo>
                                <a:cubicBezTo>
                                  <a:pt x="20" y="89"/>
                                  <a:pt x="21" y="100"/>
                                  <a:pt x="24" y="109"/>
                                </a:cubicBezTo>
                                <a:cubicBezTo>
                                  <a:pt x="29" y="123"/>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02" name="Freeform 660"/>
                        <wps:cNvSpPr>
                          <a:spLocks/>
                        </wps:cNvSpPr>
                        <wps:spPr bwMode="auto">
                          <a:xfrm>
                            <a:off x="4633595" y="2162175"/>
                            <a:ext cx="10795" cy="11430"/>
                          </a:xfrm>
                          <a:custGeom>
                            <a:avLst/>
                            <a:gdLst>
                              <a:gd name="T0" fmla="*/ 0 w 21"/>
                              <a:gd name="T1" fmla="*/ 0 h 22"/>
                              <a:gd name="T2" fmla="*/ 0 w 21"/>
                              <a:gd name="T3" fmla="*/ 0 h 22"/>
                              <a:gd name="T4" fmla="*/ 21 w 21"/>
                              <a:gd name="T5" fmla="*/ 0 h 22"/>
                              <a:gd name="T6" fmla="*/ 21 w 21"/>
                              <a:gd name="T7" fmla="*/ 22 h 22"/>
                              <a:gd name="T8" fmla="*/ 0 w 21"/>
                              <a:gd name="T9" fmla="*/ 22 h 22"/>
                              <a:gd name="T10" fmla="*/ 0 w 21"/>
                              <a:gd name="T11" fmla="*/ 0 h 22"/>
                            </a:gdLst>
                            <a:ahLst/>
                            <a:cxnLst>
                              <a:cxn ang="0">
                                <a:pos x="T0" y="T1"/>
                              </a:cxn>
                              <a:cxn ang="0">
                                <a:pos x="T2" y="T3"/>
                              </a:cxn>
                              <a:cxn ang="0">
                                <a:pos x="T4" y="T5"/>
                              </a:cxn>
                              <a:cxn ang="0">
                                <a:pos x="T6" y="T7"/>
                              </a:cxn>
                              <a:cxn ang="0">
                                <a:pos x="T8" y="T9"/>
                              </a:cxn>
                              <a:cxn ang="0">
                                <a:pos x="T10" y="T11"/>
                              </a:cxn>
                            </a:cxnLst>
                            <a:rect l="0" t="0" r="r" b="b"/>
                            <a:pathLst>
                              <a:path w="21" h="22">
                                <a:moveTo>
                                  <a:pt x="0" y="0"/>
                                </a:moveTo>
                                <a:lnTo>
                                  <a:pt x="0" y="0"/>
                                </a:lnTo>
                                <a:lnTo>
                                  <a:pt x="21" y="0"/>
                                </a:lnTo>
                                <a:lnTo>
                                  <a:pt x="21"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03" name="Freeform 661"/>
                        <wps:cNvSpPr>
                          <a:spLocks/>
                        </wps:cNvSpPr>
                        <wps:spPr bwMode="auto">
                          <a:xfrm>
                            <a:off x="4656455" y="2101850"/>
                            <a:ext cx="48895" cy="71755"/>
                          </a:xfrm>
                          <a:custGeom>
                            <a:avLst/>
                            <a:gdLst>
                              <a:gd name="T0" fmla="*/ 0 w 97"/>
                              <a:gd name="T1" fmla="*/ 142 h 142"/>
                              <a:gd name="T2" fmla="*/ 0 w 97"/>
                              <a:gd name="T3" fmla="*/ 142 h 142"/>
                              <a:gd name="T4" fmla="*/ 7 w 97"/>
                              <a:gd name="T5" fmla="*/ 110 h 142"/>
                              <a:gd name="T6" fmla="*/ 33 w 97"/>
                              <a:gd name="T7" fmla="*/ 85 h 142"/>
                              <a:gd name="T8" fmla="*/ 52 w 97"/>
                              <a:gd name="T9" fmla="*/ 74 h 142"/>
                              <a:gd name="T10" fmla="*/ 70 w 97"/>
                              <a:gd name="T11" fmla="*/ 62 h 142"/>
                              <a:gd name="T12" fmla="*/ 78 w 97"/>
                              <a:gd name="T13" fmla="*/ 43 h 142"/>
                              <a:gd name="T14" fmla="*/ 70 w 97"/>
                              <a:gd name="T15" fmla="*/ 23 h 142"/>
                              <a:gd name="T16" fmla="*/ 51 w 97"/>
                              <a:gd name="T17" fmla="*/ 16 h 142"/>
                              <a:gd name="T18" fmla="*/ 25 w 97"/>
                              <a:gd name="T19" fmla="*/ 30 h 142"/>
                              <a:gd name="T20" fmla="*/ 21 w 97"/>
                              <a:gd name="T21" fmla="*/ 50 h 142"/>
                              <a:gd name="T22" fmla="*/ 3 w 97"/>
                              <a:gd name="T23" fmla="*/ 50 h 142"/>
                              <a:gd name="T24" fmla="*/ 10 w 97"/>
                              <a:gd name="T25" fmla="*/ 20 h 142"/>
                              <a:gd name="T26" fmla="*/ 51 w 97"/>
                              <a:gd name="T27" fmla="*/ 0 h 142"/>
                              <a:gd name="T28" fmla="*/ 86 w 97"/>
                              <a:gd name="T29" fmla="*/ 13 h 142"/>
                              <a:gd name="T30" fmla="*/ 97 w 97"/>
                              <a:gd name="T31" fmla="*/ 42 h 142"/>
                              <a:gd name="T32" fmla="*/ 85 w 97"/>
                              <a:gd name="T33" fmla="*/ 71 h 142"/>
                              <a:gd name="T34" fmla="*/ 61 w 97"/>
                              <a:gd name="T35" fmla="*/ 88 h 142"/>
                              <a:gd name="T36" fmla="*/ 47 w 97"/>
                              <a:gd name="T37" fmla="*/ 96 h 142"/>
                              <a:gd name="T38" fmla="*/ 32 w 97"/>
                              <a:gd name="T39" fmla="*/ 106 h 142"/>
                              <a:gd name="T40" fmla="*/ 19 w 97"/>
                              <a:gd name="T41" fmla="*/ 125 h 142"/>
                              <a:gd name="T42" fmla="*/ 97 w 97"/>
                              <a:gd name="T43" fmla="*/ 125 h 142"/>
                              <a:gd name="T44" fmla="*/ 97 w 97"/>
                              <a:gd name="T45" fmla="*/ 142 h 142"/>
                              <a:gd name="T46" fmla="*/ 0 w 97"/>
                              <a:gd name="T47"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7" h="142">
                                <a:moveTo>
                                  <a:pt x="0" y="142"/>
                                </a:moveTo>
                                <a:lnTo>
                                  <a:pt x="0" y="142"/>
                                </a:lnTo>
                                <a:cubicBezTo>
                                  <a:pt x="0" y="129"/>
                                  <a:pt x="3" y="119"/>
                                  <a:pt x="7" y="110"/>
                                </a:cubicBezTo>
                                <a:cubicBezTo>
                                  <a:pt x="12" y="101"/>
                                  <a:pt x="20" y="93"/>
                                  <a:pt x="33" y="85"/>
                                </a:cubicBezTo>
                                <a:lnTo>
                                  <a:pt x="52" y="74"/>
                                </a:lnTo>
                                <a:cubicBezTo>
                                  <a:pt x="60" y="69"/>
                                  <a:pt x="66" y="65"/>
                                  <a:pt x="70" y="62"/>
                                </a:cubicBezTo>
                                <a:cubicBezTo>
                                  <a:pt x="75" y="56"/>
                                  <a:pt x="78" y="50"/>
                                  <a:pt x="78" y="43"/>
                                </a:cubicBezTo>
                                <a:cubicBezTo>
                                  <a:pt x="78" y="35"/>
                                  <a:pt x="75" y="28"/>
                                  <a:pt x="70" y="23"/>
                                </a:cubicBezTo>
                                <a:cubicBezTo>
                                  <a:pt x="65" y="18"/>
                                  <a:pt x="59" y="16"/>
                                  <a:pt x="51" y="16"/>
                                </a:cubicBezTo>
                                <a:cubicBezTo>
                                  <a:pt x="38" y="16"/>
                                  <a:pt x="30" y="21"/>
                                  <a:pt x="25" y="30"/>
                                </a:cubicBezTo>
                                <a:cubicBezTo>
                                  <a:pt x="23" y="35"/>
                                  <a:pt x="21" y="42"/>
                                  <a:pt x="21" y="50"/>
                                </a:cubicBezTo>
                                <a:lnTo>
                                  <a:pt x="3" y="50"/>
                                </a:lnTo>
                                <a:cubicBezTo>
                                  <a:pt x="3" y="38"/>
                                  <a:pt x="6" y="28"/>
                                  <a:pt x="10" y="20"/>
                                </a:cubicBezTo>
                                <a:cubicBezTo>
                                  <a:pt x="18" y="7"/>
                                  <a:pt x="31" y="0"/>
                                  <a:pt x="51" y="0"/>
                                </a:cubicBezTo>
                                <a:cubicBezTo>
                                  <a:pt x="67" y="0"/>
                                  <a:pt x="79" y="4"/>
                                  <a:pt x="86" y="13"/>
                                </a:cubicBezTo>
                                <a:cubicBezTo>
                                  <a:pt x="94" y="22"/>
                                  <a:pt x="97" y="31"/>
                                  <a:pt x="97" y="42"/>
                                </a:cubicBezTo>
                                <a:cubicBezTo>
                                  <a:pt x="97" y="53"/>
                                  <a:pt x="93" y="63"/>
                                  <a:pt x="85" y="71"/>
                                </a:cubicBezTo>
                                <a:cubicBezTo>
                                  <a:pt x="81" y="76"/>
                                  <a:pt x="72" y="81"/>
                                  <a:pt x="61" y="88"/>
                                </a:cubicBezTo>
                                <a:lnTo>
                                  <a:pt x="47" y="96"/>
                                </a:lnTo>
                                <a:cubicBezTo>
                                  <a:pt x="41" y="99"/>
                                  <a:pt x="36" y="103"/>
                                  <a:pt x="32" y="106"/>
                                </a:cubicBezTo>
                                <a:cubicBezTo>
                                  <a:pt x="25" y="111"/>
                                  <a:pt x="21" y="118"/>
                                  <a:pt x="19" y="125"/>
                                </a:cubicBezTo>
                                <a:lnTo>
                                  <a:pt x="97" y="125"/>
                                </a:lnTo>
                                <a:lnTo>
                                  <a:pt x="97" y="142"/>
                                </a:lnTo>
                                <a:lnTo>
                                  <a:pt x="0"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04" name="Freeform 662"/>
                        <wps:cNvSpPr>
                          <a:spLocks/>
                        </wps:cNvSpPr>
                        <wps:spPr bwMode="auto">
                          <a:xfrm>
                            <a:off x="4713605" y="2103755"/>
                            <a:ext cx="48895" cy="71120"/>
                          </a:xfrm>
                          <a:custGeom>
                            <a:avLst/>
                            <a:gdLst>
                              <a:gd name="T0" fmla="*/ 18 w 97"/>
                              <a:gd name="T1" fmla="*/ 103 h 142"/>
                              <a:gd name="T2" fmla="*/ 18 w 97"/>
                              <a:gd name="T3" fmla="*/ 103 h 142"/>
                              <a:gd name="T4" fmla="*/ 32 w 97"/>
                              <a:gd name="T5" fmla="*/ 124 h 142"/>
                              <a:gd name="T6" fmla="*/ 47 w 97"/>
                              <a:gd name="T7" fmla="*/ 127 h 142"/>
                              <a:gd name="T8" fmla="*/ 70 w 97"/>
                              <a:gd name="T9" fmla="*/ 116 h 142"/>
                              <a:gd name="T10" fmla="*/ 78 w 97"/>
                              <a:gd name="T11" fmla="*/ 94 h 142"/>
                              <a:gd name="T12" fmla="*/ 69 w 97"/>
                              <a:gd name="T13" fmla="*/ 71 h 142"/>
                              <a:gd name="T14" fmla="*/ 47 w 97"/>
                              <a:gd name="T15" fmla="*/ 63 h 142"/>
                              <a:gd name="T16" fmla="*/ 31 w 97"/>
                              <a:gd name="T17" fmla="*/ 67 h 142"/>
                              <a:gd name="T18" fmla="*/ 20 w 97"/>
                              <a:gd name="T19" fmla="*/ 77 h 142"/>
                              <a:gd name="T20" fmla="*/ 5 w 97"/>
                              <a:gd name="T21" fmla="*/ 76 h 142"/>
                              <a:gd name="T22" fmla="*/ 16 w 97"/>
                              <a:gd name="T23" fmla="*/ 0 h 142"/>
                              <a:gd name="T24" fmla="*/ 89 w 97"/>
                              <a:gd name="T25" fmla="*/ 0 h 142"/>
                              <a:gd name="T26" fmla="*/ 89 w 97"/>
                              <a:gd name="T27" fmla="*/ 17 h 142"/>
                              <a:gd name="T28" fmla="*/ 29 w 97"/>
                              <a:gd name="T29" fmla="*/ 17 h 142"/>
                              <a:gd name="T30" fmla="*/ 23 w 97"/>
                              <a:gd name="T31" fmla="*/ 56 h 142"/>
                              <a:gd name="T32" fmla="*/ 32 w 97"/>
                              <a:gd name="T33" fmla="*/ 50 h 142"/>
                              <a:gd name="T34" fmla="*/ 50 w 97"/>
                              <a:gd name="T35" fmla="*/ 47 h 142"/>
                              <a:gd name="T36" fmla="*/ 83 w 97"/>
                              <a:gd name="T37" fmla="*/ 60 h 142"/>
                              <a:gd name="T38" fmla="*/ 97 w 97"/>
                              <a:gd name="T39" fmla="*/ 91 h 142"/>
                              <a:gd name="T40" fmla="*/ 85 w 97"/>
                              <a:gd name="T41" fmla="*/ 127 h 142"/>
                              <a:gd name="T42" fmla="*/ 45 w 97"/>
                              <a:gd name="T43" fmla="*/ 142 h 142"/>
                              <a:gd name="T44" fmla="*/ 14 w 97"/>
                              <a:gd name="T45" fmla="*/ 132 h 142"/>
                              <a:gd name="T46" fmla="*/ 0 w 97"/>
                              <a:gd name="T47" fmla="*/ 103 h 142"/>
                              <a:gd name="T48" fmla="*/ 18 w 97"/>
                              <a:gd name="T49" fmla="*/ 103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7" h="142">
                                <a:moveTo>
                                  <a:pt x="18" y="103"/>
                                </a:moveTo>
                                <a:lnTo>
                                  <a:pt x="18" y="103"/>
                                </a:lnTo>
                                <a:cubicBezTo>
                                  <a:pt x="19" y="113"/>
                                  <a:pt x="24" y="120"/>
                                  <a:pt x="32" y="124"/>
                                </a:cubicBezTo>
                                <a:cubicBezTo>
                                  <a:pt x="36" y="126"/>
                                  <a:pt x="41" y="127"/>
                                  <a:pt x="47" y="127"/>
                                </a:cubicBezTo>
                                <a:cubicBezTo>
                                  <a:pt x="57" y="127"/>
                                  <a:pt x="65" y="123"/>
                                  <a:pt x="70" y="116"/>
                                </a:cubicBezTo>
                                <a:cubicBezTo>
                                  <a:pt x="75" y="110"/>
                                  <a:pt x="78" y="102"/>
                                  <a:pt x="78" y="94"/>
                                </a:cubicBezTo>
                                <a:cubicBezTo>
                                  <a:pt x="78" y="84"/>
                                  <a:pt x="75" y="77"/>
                                  <a:pt x="69" y="71"/>
                                </a:cubicBezTo>
                                <a:cubicBezTo>
                                  <a:pt x="63" y="66"/>
                                  <a:pt x="55" y="63"/>
                                  <a:pt x="47" y="63"/>
                                </a:cubicBezTo>
                                <a:cubicBezTo>
                                  <a:pt x="41" y="63"/>
                                  <a:pt x="36" y="64"/>
                                  <a:pt x="31" y="67"/>
                                </a:cubicBezTo>
                                <a:cubicBezTo>
                                  <a:pt x="27" y="69"/>
                                  <a:pt x="23" y="72"/>
                                  <a:pt x="20" y="77"/>
                                </a:cubicBezTo>
                                <a:lnTo>
                                  <a:pt x="5" y="76"/>
                                </a:lnTo>
                                <a:lnTo>
                                  <a:pt x="16" y="0"/>
                                </a:lnTo>
                                <a:lnTo>
                                  <a:pt x="89" y="0"/>
                                </a:lnTo>
                                <a:lnTo>
                                  <a:pt x="89" y="17"/>
                                </a:lnTo>
                                <a:lnTo>
                                  <a:pt x="29" y="17"/>
                                </a:lnTo>
                                <a:lnTo>
                                  <a:pt x="23" y="56"/>
                                </a:lnTo>
                                <a:cubicBezTo>
                                  <a:pt x="26" y="54"/>
                                  <a:pt x="29" y="52"/>
                                  <a:pt x="32" y="50"/>
                                </a:cubicBezTo>
                                <a:cubicBezTo>
                                  <a:pt x="37" y="48"/>
                                  <a:pt x="44" y="47"/>
                                  <a:pt x="50" y="47"/>
                                </a:cubicBezTo>
                                <a:cubicBezTo>
                                  <a:pt x="63" y="47"/>
                                  <a:pt x="74" y="51"/>
                                  <a:pt x="83" y="60"/>
                                </a:cubicBezTo>
                                <a:cubicBezTo>
                                  <a:pt x="92" y="68"/>
                                  <a:pt x="97" y="79"/>
                                  <a:pt x="97" y="91"/>
                                </a:cubicBezTo>
                                <a:cubicBezTo>
                                  <a:pt x="97" y="105"/>
                                  <a:pt x="93" y="117"/>
                                  <a:pt x="85" y="127"/>
                                </a:cubicBezTo>
                                <a:cubicBezTo>
                                  <a:pt x="76" y="137"/>
                                  <a:pt x="63" y="142"/>
                                  <a:pt x="45" y="142"/>
                                </a:cubicBezTo>
                                <a:cubicBezTo>
                                  <a:pt x="34" y="142"/>
                                  <a:pt x="23" y="139"/>
                                  <a:pt x="14" y="132"/>
                                </a:cubicBezTo>
                                <a:cubicBezTo>
                                  <a:pt x="6" y="126"/>
                                  <a:pt x="1" y="116"/>
                                  <a:pt x="0" y="103"/>
                                </a:cubicBezTo>
                                <a:lnTo>
                                  <a:pt x="18" y="10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05" name="Freeform 663"/>
                        <wps:cNvSpPr>
                          <a:spLocks/>
                        </wps:cNvSpPr>
                        <wps:spPr bwMode="auto">
                          <a:xfrm>
                            <a:off x="4571365" y="2299970"/>
                            <a:ext cx="48895" cy="71755"/>
                          </a:xfrm>
                          <a:custGeom>
                            <a:avLst/>
                            <a:gdLst>
                              <a:gd name="T0" fmla="*/ 0 w 98"/>
                              <a:gd name="T1" fmla="*/ 142 h 142"/>
                              <a:gd name="T2" fmla="*/ 0 w 98"/>
                              <a:gd name="T3" fmla="*/ 142 h 142"/>
                              <a:gd name="T4" fmla="*/ 8 w 98"/>
                              <a:gd name="T5" fmla="*/ 110 h 142"/>
                              <a:gd name="T6" fmla="*/ 33 w 98"/>
                              <a:gd name="T7" fmla="*/ 86 h 142"/>
                              <a:gd name="T8" fmla="*/ 52 w 98"/>
                              <a:gd name="T9" fmla="*/ 75 h 142"/>
                              <a:gd name="T10" fmla="*/ 70 w 98"/>
                              <a:gd name="T11" fmla="*/ 62 h 142"/>
                              <a:gd name="T12" fmla="*/ 78 w 98"/>
                              <a:gd name="T13" fmla="*/ 43 h 142"/>
                              <a:gd name="T14" fmla="*/ 71 w 98"/>
                              <a:gd name="T15" fmla="*/ 24 h 142"/>
                              <a:gd name="T16" fmla="*/ 51 w 98"/>
                              <a:gd name="T17" fmla="*/ 16 h 142"/>
                              <a:gd name="T18" fmla="*/ 26 w 98"/>
                              <a:gd name="T19" fmla="*/ 30 h 142"/>
                              <a:gd name="T20" fmla="*/ 22 w 98"/>
                              <a:gd name="T21" fmla="*/ 51 h 142"/>
                              <a:gd name="T22" fmla="*/ 4 w 98"/>
                              <a:gd name="T23" fmla="*/ 51 h 142"/>
                              <a:gd name="T24" fmla="*/ 11 w 98"/>
                              <a:gd name="T25" fmla="*/ 21 h 142"/>
                              <a:gd name="T26" fmla="*/ 51 w 98"/>
                              <a:gd name="T27" fmla="*/ 0 h 142"/>
                              <a:gd name="T28" fmla="*/ 87 w 98"/>
                              <a:gd name="T29" fmla="*/ 13 h 142"/>
                              <a:gd name="T30" fmla="*/ 98 w 98"/>
                              <a:gd name="T31" fmla="*/ 43 h 142"/>
                              <a:gd name="T32" fmla="*/ 86 w 98"/>
                              <a:gd name="T33" fmla="*/ 72 h 142"/>
                              <a:gd name="T34" fmla="*/ 61 w 98"/>
                              <a:gd name="T35" fmla="*/ 88 h 142"/>
                              <a:gd name="T36" fmla="*/ 48 w 98"/>
                              <a:gd name="T37" fmla="*/ 96 h 142"/>
                              <a:gd name="T38" fmla="*/ 33 w 98"/>
                              <a:gd name="T39" fmla="*/ 106 h 142"/>
                              <a:gd name="T40" fmla="*/ 20 w 98"/>
                              <a:gd name="T41" fmla="*/ 125 h 142"/>
                              <a:gd name="T42" fmla="*/ 97 w 98"/>
                              <a:gd name="T43" fmla="*/ 125 h 142"/>
                              <a:gd name="T44" fmla="*/ 97 w 98"/>
                              <a:gd name="T45" fmla="*/ 142 h 142"/>
                              <a:gd name="T46" fmla="*/ 0 w 98"/>
                              <a:gd name="T47"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8" h="142">
                                <a:moveTo>
                                  <a:pt x="0" y="142"/>
                                </a:moveTo>
                                <a:lnTo>
                                  <a:pt x="0" y="142"/>
                                </a:lnTo>
                                <a:cubicBezTo>
                                  <a:pt x="1" y="130"/>
                                  <a:pt x="4" y="119"/>
                                  <a:pt x="8" y="110"/>
                                </a:cubicBezTo>
                                <a:cubicBezTo>
                                  <a:pt x="12" y="101"/>
                                  <a:pt x="21" y="93"/>
                                  <a:pt x="33" y="86"/>
                                </a:cubicBezTo>
                                <a:lnTo>
                                  <a:pt x="52" y="75"/>
                                </a:lnTo>
                                <a:cubicBezTo>
                                  <a:pt x="61" y="70"/>
                                  <a:pt x="67" y="66"/>
                                  <a:pt x="70" y="62"/>
                                </a:cubicBezTo>
                                <a:cubicBezTo>
                                  <a:pt x="76" y="57"/>
                                  <a:pt x="78" y="50"/>
                                  <a:pt x="78" y="43"/>
                                </a:cubicBezTo>
                                <a:cubicBezTo>
                                  <a:pt x="78" y="35"/>
                                  <a:pt x="76" y="29"/>
                                  <a:pt x="71" y="24"/>
                                </a:cubicBezTo>
                                <a:cubicBezTo>
                                  <a:pt x="66" y="19"/>
                                  <a:pt x="59" y="16"/>
                                  <a:pt x="51" y="16"/>
                                </a:cubicBezTo>
                                <a:cubicBezTo>
                                  <a:pt x="39" y="16"/>
                                  <a:pt x="31" y="21"/>
                                  <a:pt x="26" y="30"/>
                                </a:cubicBezTo>
                                <a:cubicBezTo>
                                  <a:pt x="23" y="35"/>
                                  <a:pt x="22" y="42"/>
                                  <a:pt x="22" y="51"/>
                                </a:cubicBezTo>
                                <a:lnTo>
                                  <a:pt x="4" y="51"/>
                                </a:lnTo>
                                <a:cubicBezTo>
                                  <a:pt x="4" y="39"/>
                                  <a:pt x="6" y="28"/>
                                  <a:pt x="11" y="21"/>
                                </a:cubicBezTo>
                                <a:cubicBezTo>
                                  <a:pt x="18" y="7"/>
                                  <a:pt x="32" y="0"/>
                                  <a:pt x="51" y="0"/>
                                </a:cubicBezTo>
                                <a:cubicBezTo>
                                  <a:pt x="68" y="0"/>
                                  <a:pt x="79" y="5"/>
                                  <a:pt x="87" y="13"/>
                                </a:cubicBezTo>
                                <a:cubicBezTo>
                                  <a:pt x="94" y="22"/>
                                  <a:pt x="98" y="32"/>
                                  <a:pt x="98" y="43"/>
                                </a:cubicBezTo>
                                <a:cubicBezTo>
                                  <a:pt x="98" y="54"/>
                                  <a:pt x="94" y="64"/>
                                  <a:pt x="86" y="72"/>
                                </a:cubicBezTo>
                                <a:cubicBezTo>
                                  <a:pt x="81" y="76"/>
                                  <a:pt x="73" y="82"/>
                                  <a:pt x="61" y="88"/>
                                </a:cubicBezTo>
                                <a:lnTo>
                                  <a:pt x="48" y="96"/>
                                </a:lnTo>
                                <a:cubicBezTo>
                                  <a:pt x="41" y="100"/>
                                  <a:pt x="36" y="103"/>
                                  <a:pt x="33" y="106"/>
                                </a:cubicBezTo>
                                <a:cubicBezTo>
                                  <a:pt x="26" y="112"/>
                                  <a:pt x="22" y="118"/>
                                  <a:pt x="20" y="125"/>
                                </a:cubicBezTo>
                                <a:lnTo>
                                  <a:pt x="97" y="125"/>
                                </a:lnTo>
                                <a:lnTo>
                                  <a:pt x="97" y="142"/>
                                </a:lnTo>
                                <a:lnTo>
                                  <a:pt x="0"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06" name="Freeform 664"/>
                        <wps:cNvSpPr>
                          <a:spLocks/>
                        </wps:cNvSpPr>
                        <wps:spPr bwMode="auto">
                          <a:xfrm>
                            <a:off x="4627880" y="2301875"/>
                            <a:ext cx="49530" cy="71120"/>
                          </a:xfrm>
                          <a:custGeom>
                            <a:avLst/>
                            <a:gdLst>
                              <a:gd name="T0" fmla="*/ 19 w 98"/>
                              <a:gd name="T1" fmla="*/ 103 h 142"/>
                              <a:gd name="T2" fmla="*/ 19 w 98"/>
                              <a:gd name="T3" fmla="*/ 103 h 142"/>
                              <a:gd name="T4" fmla="*/ 33 w 98"/>
                              <a:gd name="T5" fmla="*/ 124 h 142"/>
                              <a:gd name="T6" fmla="*/ 48 w 98"/>
                              <a:gd name="T7" fmla="*/ 127 h 142"/>
                              <a:gd name="T8" fmla="*/ 71 w 98"/>
                              <a:gd name="T9" fmla="*/ 117 h 142"/>
                              <a:gd name="T10" fmla="*/ 78 w 98"/>
                              <a:gd name="T11" fmla="*/ 95 h 142"/>
                              <a:gd name="T12" fmla="*/ 69 w 98"/>
                              <a:gd name="T13" fmla="*/ 72 h 142"/>
                              <a:gd name="T14" fmla="*/ 48 w 98"/>
                              <a:gd name="T15" fmla="*/ 64 h 142"/>
                              <a:gd name="T16" fmla="*/ 32 w 98"/>
                              <a:gd name="T17" fmla="*/ 67 h 142"/>
                              <a:gd name="T18" fmla="*/ 21 w 98"/>
                              <a:gd name="T19" fmla="*/ 77 h 142"/>
                              <a:gd name="T20" fmla="*/ 6 w 98"/>
                              <a:gd name="T21" fmla="*/ 76 h 142"/>
                              <a:gd name="T22" fmla="*/ 16 w 98"/>
                              <a:gd name="T23" fmla="*/ 0 h 142"/>
                              <a:gd name="T24" fmla="*/ 90 w 98"/>
                              <a:gd name="T25" fmla="*/ 0 h 142"/>
                              <a:gd name="T26" fmla="*/ 90 w 98"/>
                              <a:gd name="T27" fmla="*/ 17 h 142"/>
                              <a:gd name="T28" fmla="*/ 30 w 98"/>
                              <a:gd name="T29" fmla="*/ 17 h 142"/>
                              <a:gd name="T30" fmla="*/ 24 w 98"/>
                              <a:gd name="T31" fmla="*/ 56 h 142"/>
                              <a:gd name="T32" fmla="*/ 33 w 98"/>
                              <a:gd name="T33" fmla="*/ 51 h 142"/>
                              <a:gd name="T34" fmla="*/ 51 w 98"/>
                              <a:gd name="T35" fmla="*/ 48 h 142"/>
                              <a:gd name="T36" fmla="*/ 84 w 98"/>
                              <a:gd name="T37" fmla="*/ 60 h 142"/>
                              <a:gd name="T38" fmla="*/ 98 w 98"/>
                              <a:gd name="T39" fmla="*/ 92 h 142"/>
                              <a:gd name="T40" fmla="*/ 85 w 98"/>
                              <a:gd name="T41" fmla="*/ 127 h 142"/>
                              <a:gd name="T42" fmla="*/ 46 w 98"/>
                              <a:gd name="T43" fmla="*/ 142 h 142"/>
                              <a:gd name="T44" fmla="*/ 15 w 98"/>
                              <a:gd name="T45" fmla="*/ 133 h 142"/>
                              <a:gd name="T46" fmla="*/ 0 w 98"/>
                              <a:gd name="T47" fmla="*/ 103 h 142"/>
                              <a:gd name="T48" fmla="*/ 19 w 98"/>
                              <a:gd name="T49" fmla="*/ 103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8" h="142">
                                <a:moveTo>
                                  <a:pt x="19" y="103"/>
                                </a:moveTo>
                                <a:lnTo>
                                  <a:pt x="19" y="103"/>
                                </a:lnTo>
                                <a:cubicBezTo>
                                  <a:pt x="20" y="113"/>
                                  <a:pt x="25" y="120"/>
                                  <a:pt x="33" y="124"/>
                                </a:cubicBezTo>
                                <a:cubicBezTo>
                                  <a:pt x="37" y="126"/>
                                  <a:pt x="42" y="127"/>
                                  <a:pt x="48" y="127"/>
                                </a:cubicBezTo>
                                <a:cubicBezTo>
                                  <a:pt x="58" y="127"/>
                                  <a:pt x="66" y="124"/>
                                  <a:pt x="71" y="117"/>
                                </a:cubicBezTo>
                                <a:cubicBezTo>
                                  <a:pt x="76" y="110"/>
                                  <a:pt x="78" y="103"/>
                                  <a:pt x="78" y="95"/>
                                </a:cubicBezTo>
                                <a:cubicBezTo>
                                  <a:pt x="78" y="85"/>
                                  <a:pt x="75" y="77"/>
                                  <a:pt x="69" y="72"/>
                                </a:cubicBezTo>
                                <a:cubicBezTo>
                                  <a:pt x="63" y="66"/>
                                  <a:pt x="56" y="64"/>
                                  <a:pt x="48" y="64"/>
                                </a:cubicBezTo>
                                <a:cubicBezTo>
                                  <a:pt x="42" y="64"/>
                                  <a:pt x="36" y="65"/>
                                  <a:pt x="32" y="67"/>
                                </a:cubicBezTo>
                                <a:cubicBezTo>
                                  <a:pt x="28" y="70"/>
                                  <a:pt x="24" y="73"/>
                                  <a:pt x="21" y="77"/>
                                </a:cubicBezTo>
                                <a:lnTo>
                                  <a:pt x="6" y="76"/>
                                </a:lnTo>
                                <a:lnTo>
                                  <a:pt x="16" y="0"/>
                                </a:lnTo>
                                <a:lnTo>
                                  <a:pt x="90" y="0"/>
                                </a:lnTo>
                                <a:lnTo>
                                  <a:pt x="90" y="17"/>
                                </a:lnTo>
                                <a:lnTo>
                                  <a:pt x="30" y="17"/>
                                </a:lnTo>
                                <a:lnTo>
                                  <a:pt x="24" y="56"/>
                                </a:lnTo>
                                <a:cubicBezTo>
                                  <a:pt x="27" y="54"/>
                                  <a:pt x="30" y="52"/>
                                  <a:pt x="33" y="51"/>
                                </a:cubicBezTo>
                                <a:cubicBezTo>
                                  <a:pt x="38" y="49"/>
                                  <a:pt x="44" y="48"/>
                                  <a:pt x="51" y="48"/>
                                </a:cubicBezTo>
                                <a:cubicBezTo>
                                  <a:pt x="64" y="48"/>
                                  <a:pt x="75" y="52"/>
                                  <a:pt x="84" y="60"/>
                                </a:cubicBezTo>
                                <a:cubicBezTo>
                                  <a:pt x="93" y="68"/>
                                  <a:pt x="98" y="79"/>
                                  <a:pt x="98" y="92"/>
                                </a:cubicBezTo>
                                <a:cubicBezTo>
                                  <a:pt x="98" y="105"/>
                                  <a:pt x="93" y="117"/>
                                  <a:pt x="85" y="127"/>
                                </a:cubicBezTo>
                                <a:cubicBezTo>
                                  <a:pt x="77" y="137"/>
                                  <a:pt x="64" y="142"/>
                                  <a:pt x="46" y="142"/>
                                </a:cubicBezTo>
                                <a:cubicBezTo>
                                  <a:pt x="34" y="142"/>
                                  <a:pt x="24" y="139"/>
                                  <a:pt x="15" y="133"/>
                                </a:cubicBezTo>
                                <a:cubicBezTo>
                                  <a:pt x="6" y="126"/>
                                  <a:pt x="1" y="116"/>
                                  <a:pt x="0" y="103"/>
                                </a:cubicBezTo>
                                <a:lnTo>
                                  <a:pt x="19" y="10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07" name="Freeform 665"/>
                        <wps:cNvSpPr>
                          <a:spLocks/>
                        </wps:cNvSpPr>
                        <wps:spPr bwMode="auto">
                          <a:xfrm>
                            <a:off x="4690110" y="2360295"/>
                            <a:ext cx="10795" cy="11430"/>
                          </a:xfrm>
                          <a:custGeom>
                            <a:avLst/>
                            <a:gdLst>
                              <a:gd name="T0" fmla="*/ 0 w 21"/>
                              <a:gd name="T1" fmla="*/ 0 h 22"/>
                              <a:gd name="T2" fmla="*/ 0 w 21"/>
                              <a:gd name="T3" fmla="*/ 0 h 22"/>
                              <a:gd name="T4" fmla="*/ 21 w 21"/>
                              <a:gd name="T5" fmla="*/ 0 h 22"/>
                              <a:gd name="T6" fmla="*/ 21 w 21"/>
                              <a:gd name="T7" fmla="*/ 22 h 22"/>
                              <a:gd name="T8" fmla="*/ 0 w 21"/>
                              <a:gd name="T9" fmla="*/ 22 h 22"/>
                              <a:gd name="T10" fmla="*/ 0 w 21"/>
                              <a:gd name="T11" fmla="*/ 0 h 22"/>
                            </a:gdLst>
                            <a:ahLst/>
                            <a:cxnLst>
                              <a:cxn ang="0">
                                <a:pos x="T0" y="T1"/>
                              </a:cxn>
                              <a:cxn ang="0">
                                <a:pos x="T2" y="T3"/>
                              </a:cxn>
                              <a:cxn ang="0">
                                <a:pos x="T4" y="T5"/>
                              </a:cxn>
                              <a:cxn ang="0">
                                <a:pos x="T6" y="T7"/>
                              </a:cxn>
                              <a:cxn ang="0">
                                <a:pos x="T8" y="T9"/>
                              </a:cxn>
                              <a:cxn ang="0">
                                <a:pos x="T10" y="T11"/>
                              </a:cxn>
                            </a:cxnLst>
                            <a:rect l="0" t="0" r="r" b="b"/>
                            <a:pathLst>
                              <a:path w="21" h="22">
                                <a:moveTo>
                                  <a:pt x="0" y="0"/>
                                </a:moveTo>
                                <a:lnTo>
                                  <a:pt x="0" y="0"/>
                                </a:lnTo>
                                <a:lnTo>
                                  <a:pt x="21" y="0"/>
                                </a:lnTo>
                                <a:lnTo>
                                  <a:pt x="21"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08" name="Freeform 666"/>
                        <wps:cNvSpPr>
                          <a:spLocks noEditPoints="1"/>
                        </wps:cNvSpPr>
                        <wps:spPr bwMode="auto">
                          <a:xfrm>
                            <a:off x="4713605" y="2300605"/>
                            <a:ext cx="48260" cy="73025"/>
                          </a:xfrm>
                          <a:custGeom>
                            <a:avLst/>
                            <a:gdLst>
                              <a:gd name="T0" fmla="*/ 20 w 96"/>
                              <a:gd name="T1" fmla="*/ 107 h 145"/>
                              <a:gd name="T2" fmla="*/ 20 w 96"/>
                              <a:gd name="T3" fmla="*/ 107 h 145"/>
                              <a:gd name="T4" fmla="*/ 31 w 96"/>
                              <a:gd name="T5" fmla="*/ 127 h 145"/>
                              <a:gd name="T6" fmla="*/ 44 w 96"/>
                              <a:gd name="T7" fmla="*/ 130 h 145"/>
                              <a:gd name="T8" fmla="*/ 65 w 96"/>
                              <a:gd name="T9" fmla="*/ 119 h 145"/>
                              <a:gd name="T10" fmla="*/ 78 w 96"/>
                              <a:gd name="T11" fmla="*/ 76 h 145"/>
                              <a:gd name="T12" fmla="*/ 63 w 96"/>
                              <a:gd name="T13" fmla="*/ 90 h 145"/>
                              <a:gd name="T14" fmla="*/ 45 w 96"/>
                              <a:gd name="T15" fmla="*/ 93 h 145"/>
                              <a:gd name="T16" fmla="*/ 12 w 96"/>
                              <a:gd name="T17" fmla="*/ 81 h 145"/>
                              <a:gd name="T18" fmla="*/ 0 w 96"/>
                              <a:gd name="T19" fmla="*/ 48 h 145"/>
                              <a:gd name="T20" fmla="*/ 12 w 96"/>
                              <a:gd name="T21" fmla="*/ 14 h 145"/>
                              <a:gd name="T22" fmla="*/ 47 w 96"/>
                              <a:gd name="T23" fmla="*/ 0 h 145"/>
                              <a:gd name="T24" fmla="*/ 89 w 96"/>
                              <a:gd name="T25" fmla="*/ 27 h 145"/>
                              <a:gd name="T26" fmla="*/ 96 w 96"/>
                              <a:gd name="T27" fmla="*/ 66 h 145"/>
                              <a:gd name="T28" fmla="*/ 88 w 96"/>
                              <a:gd name="T29" fmla="*/ 112 h 145"/>
                              <a:gd name="T30" fmla="*/ 44 w 96"/>
                              <a:gd name="T31" fmla="*/ 145 h 145"/>
                              <a:gd name="T32" fmla="*/ 13 w 96"/>
                              <a:gd name="T33" fmla="*/ 134 h 145"/>
                              <a:gd name="T34" fmla="*/ 2 w 96"/>
                              <a:gd name="T35" fmla="*/ 107 h 145"/>
                              <a:gd name="T36" fmla="*/ 20 w 96"/>
                              <a:gd name="T37" fmla="*/ 107 h 145"/>
                              <a:gd name="T38" fmla="*/ 47 w 96"/>
                              <a:gd name="T39" fmla="*/ 78 h 145"/>
                              <a:gd name="T40" fmla="*/ 47 w 96"/>
                              <a:gd name="T41" fmla="*/ 78 h 145"/>
                              <a:gd name="T42" fmla="*/ 66 w 96"/>
                              <a:gd name="T43" fmla="*/ 71 h 145"/>
                              <a:gd name="T44" fmla="*/ 75 w 96"/>
                              <a:gd name="T45" fmla="*/ 47 h 145"/>
                              <a:gd name="T46" fmla="*/ 67 w 96"/>
                              <a:gd name="T47" fmla="*/ 23 h 145"/>
                              <a:gd name="T48" fmla="*/ 47 w 96"/>
                              <a:gd name="T49" fmla="*/ 16 h 145"/>
                              <a:gd name="T50" fmla="*/ 26 w 96"/>
                              <a:gd name="T51" fmla="*/ 24 h 145"/>
                              <a:gd name="T52" fmla="*/ 19 w 96"/>
                              <a:gd name="T53" fmla="*/ 48 h 145"/>
                              <a:gd name="T54" fmla="*/ 25 w 96"/>
                              <a:gd name="T55" fmla="*/ 70 h 145"/>
                              <a:gd name="T56" fmla="*/ 47 w 96"/>
                              <a:gd name="T57" fmla="*/ 78 h 145"/>
                              <a:gd name="T58" fmla="*/ 47 w 96"/>
                              <a:gd name="T59" fmla="*/ 7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96" h="145">
                                <a:moveTo>
                                  <a:pt x="20" y="107"/>
                                </a:moveTo>
                                <a:lnTo>
                                  <a:pt x="20" y="107"/>
                                </a:lnTo>
                                <a:cubicBezTo>
                                  <a:pt x="20" y="117"/>
                                  <a:pt x="24" y="123"/>
                                  <a:pt x="31" y="127"/>
                                </a:cubicBezTo>
                                <a:cubicBezTo>
                                  <a:pt x="35" y="129"/>
                                  <a:pt x="39" y="130"/>
                                  <a:pt x="44" y="130"/>
                                </a:cubicBezTo>
                                <a:cubicBezTo>
                                  <a:pt x="52" y="130"/>
                                  <a:pt x="59" y="127"/>
                                  <a:pt x="65" y="119"/>
                                </a:cubicBezTo>
                                <a:cubicBezTo>
                                  <a:pt x="71" y="112"/>
                                  <a:pt x="75" y="98"/>
                                  <a:pt x="78" y="76"/>
                                </a:cubicBezTo>
                                <a:cubicBezTo>
                                  <a:pt x="74" y="83"/>
                                  <a:pt x="69" y="87"/>
                                  <a:pt x="63" y="90"/>
                                </a:cubicBezTo>
                                <a:cubicBezTo>
                                  <a:pt x="57" y="92"/>
                                  <a:pt x="51" y="93"/>
                                  <a:pt x="45" y="93"/>
                                </a:cubicBezTo>
                                <a:cubicBezTo>
                                  <a:pt x="31" y="93"/>
                                  <a:pt x="20" y="89"/>
                                  <a:pt x="12" y="81"/>
                                </a:cubicBezTo>
                                <a:cubicBezTo>
                                  <a:pt x="4" y="72"/>
                                  <a:pt x="0" y="61"/>
                                  <a:pt x="0" y="48"/>
                                </a:cubicBezTo>
                                <a:cubicBezTo>
                                  <a:pt x="0" y="35"/>
                                  <a:pt x="4" y="24"/>
                                  <a:pt x="12" y="14"/>
                                </a:cubicBezTo>
                                <a:cubicBezTo>
                                  <a:pt x="20" y="4"/>
                                  <a:pt x="31" y="0"/>
                                  <a:pt x="47" y="0"/>
                                </a:cubicBezTo>
                                <a:cubicBezTo>
                                  <a:pt x="67" y="0"/>
                                  <a:pt x="81" y="9"/>
                                  <a:pt x="89" y="27"/>
                                </a:cubicBezTo>
                                <a:cubicBezTo>
                                  <a:pt x="94" y="38"/>
                                  <a:pt x="96" y="50"/>
                                  <a:pt x="96" y="66"/>
                                </a:cubicBezTo>
                                <a:cubicBezTo>
                                  <a:pt x="96" y="83"/>
                                  <a:pt x="93" y="98"/>
                                  <a:pt x="88" y="112"/>
                                </a:cubicBezTo>
                                <a:cubicBezTo>
                                  <a:pt x="79" y="134"/>
                                  <a:pt x="65" y="145"/>
                                  <a:pt x="44" y="145"/>
                                </a:cubicBezTo>
                                <a:cubicBezTo>
                                  <a:pt x="30" y="145"/>
                                  <a:pt x="20" y="141"/>
                                  <a:pt x="13" y="134"/>
                                </a:cubicBezTo>
                                <a:cubicBezTo>
                                  <a:pt x="6" y="127"/>
                                  <a:pt x="2" y="118"/>
                                  <a:pt x="2" y="107"/>
                                </a:cubicBezTo>
                                <a:lnTo>
                                  <a:pt x="20" y="107"/>
                                </a:lnTo>
                                <a:close/>
                                <a:moveTo>
                                  <a:pt x="47" y="78"/>
                                </a:moveTo>
                                <a:lnTo>
                                  <a:pt x="47" y="78"/>
                                </a:lnTo>
                                <a:cubicBezTo>
                                  <a:pt x="54" y="78"/>
                                  <a:pt x="60" y="76"/>
                                  <a:pt x="66" y="71"/>
                                </a:cubicBezTo>
                                <a:cubicBezTo>
                                  <a:pt x="72" y="66"/>
                                  <a:pt x="75" y="58"/>
                                  <a:pt x="75" y="47"/>
                                </a:cubicBezTo>
                                <a:cubicBezTo>
                                  <a:pt x="75" y="36"/>
                                  <a:pt x="72" y="28"/>
                                  <a:pt x="67" y="23"/>
                                </a:cubicBezTo>
                                <a:cubicBezTo>
                                  <a:pt x="62" y="18"/>
                                  <a:pt x="55" y="16"/>
                                  <a:pt x="47" y="16"/>
                                </a:cubicBezTo>
                                <a:cubicBezTo>
                                  <a:pt x="38" y="16"/>
                                  <a:pt x="32" y="19"/>
                                  <a:pt x="26" y="24"/>
                                </a:cubicBezTo>
                                <a:cubicBezTo>
                                  <a:pt x="21" y="30"/>
                                  <a:pt x="19" y="38"/>
                                  <a:pt x="19" y="48"/>
                                </a:cubicBezTo>
                                <a:cubicBezTo>
                                  <a:pt x="19" y="57"/>
                                  <a:pt x="21" y="64"/>
                                  <a:pt x="25" y="70"/>
                                </a:cubicBezTo>
                                <a:cubicBezTo>
                                  <a:pt x="30" y="75"/>
                                  <a:pt x="37" y="78"/>
                                  <a:pt x="47" y="78"/>
                                </a:cubicBezTo>
                                <a:lnTo>
                                  <a:pt x="47" y="7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09" name="Freeform 667"/>
                        <wps:cNvSpPr>
                          <a:spLocks/>
                        </wps:cNvSpPr>
                        <wps:spPr bwMode="auto">
                          <a:xfrm>
                            <a:off x="4769485" y="2300605"/>
                            <a:ext cx="49530" cy="73025"/>
                          </a:xfrm>
                          <a:custGeom>
                            <a:avLst/>
                            <a:gdLst>
                              <a:gd name="T0" fmla="*/ 47 w 99"/>
                              <a:gd name="T1" fmla="*/ 145 h 145"/>
                              <a:gd name="T2" fmla="*/ 47 w 99"/>
                              <a:gd name="T3" fmla="*/ 145 h 145"/>
                              <a:gd name="T4" fmla="*/ 11 w 99"/>
                              <a:gd name="T5" fmla="*/ 131 h 145"/>
                              <a:gd name="T6" fmla="*/ 0 w 99"/>
                              <a:gd name="T7" fmla="*/ 98 h 145"/>
                              <a:gd name="T8" fmla="*/ 18 w 99"/>
                              <a:gd name="T9" fmla="*/ 98 h 145"/>
                              <a:gd name="T10" fmla="*/ 23 w 99"/>
                              <a:gd name="T11" fmla="*/ 117 h 145"/>
                              <a:gd name="T12" fmla="*/ 48 w 99"/>
                              <a:gd name="T13" fmla="*/ 129 h 145"/>
                              <a:gd name="T14" fmla="*/ 71 w 99"/>
                              <a:gd name="T15" fmla="*/ 121 h 145"/>
                              <a:gd name="T16" fmla="*/ 79 w 99"/>
                              <a:gd name="T17" fmla="*/ 102 h 145"/>
                              <a:gd name="T18" fmla="*/ 70 w 99"/>
                              <a:gd name="T19" fmla="*/ 81 h 145"/>
                              <a:gd name="T20" fmla="*/ 46 w 99"/>
                              <a:gd name="T21" fmla="*/ 76 h 145"/>
                              <a:gd name="T22" fmla="*/ 42 w 99"/>
                              <a:gd name="T23" fmla="*/ 76 h 145"/>
                              <a:gd name="T24" fmla="*/ 38 w 99"/>
                              <a:gd name="T25" fmla="*/ 76 h 145"/>
                              <a:gd name="T26" fmla="*/ 38 w 99"/>
                              <a:gd name="T27" fmla="*/ 60 h 145"/>
                              <a:gd name="T28" fmla="*/ 43 w 99"/>
                              <a:gd name="T29" fmla="*/ 60 h 145"/>
                              <a:gd name="T30" fmla="*/ 47 w 99"/>
                              <a:gd name="T31" fmla="*/ 61 h 145"/>
                              <a:gd name="T32" fmla="*/ 63 w 99"/>
                              <a:gd name="T33" fmla="*/ 57 h 145"/>
                              <a:gd name="T34" fmla="*/ 75 w 99"/>
                              <a:gd name="T35" fmla="*/ 38 h 145"/>
                              <a:gd name="T36" fmla="*/ 67 w 99"/>
                              <a:gd name="T37" fmla="*/ 21 h 145"/>
                              <a:gd name="T38" fmla="*/ 50 w 99"/>
                              <a:gd name="T39" fmla="*/ 16 h 145"/>
                              <a:gd name="T40" fmla="*/ 25 w 99"/>
                              <a:gd name="T41" fmla="*/ 28 h 145"/>
                              <a:gd name="T42" fmla="*/ 21 w 99"/>
                              <a:gd name="T43" fmla="*/ 46 h 145"/>
                              <a:gd name="T44" fmla="*/ 3 w 99"/>
                              <a:gd name="T45" fmla="*/ 46 h 145"/>
                              <a:gd name="T46" fmla="*/ 10 w 99"/>
                              <a:gd name="T47" fmla="*/ 19 h 145"/>
                              <a:gd name="T48" fmla="*/ 48 w 99"/>
                              <a:gd name="T49" fmla="*/ 0 h 145"/>
                              <a:gd name="T50" fmla="*/ 81 w 99"/>
                              <a:gd name="T51" fmla="*/ 9 h 145"/>
                              <a:gd name="T52" fmla="*/ 93 w 99"/>
                              <a:gd name="T53" fmla="*/ 37 h 145"/>
                              <a:gd name="T54" fmla="*/ 86 w 99"/>
                              <a:gd name="T55" fmla="*/ 58 h 145"/>
                              <a:gd name="T56" fmla="*/ 75 w 99"/>
                              <a:gd name="T57" fmla="*/ 66 h 145"/>
                              <a:gd name="T58" fmla="*/ 92 w 99"/>
                              <a:gd name="T59" fmla="*/ 78 h 145"/>
                              <a:gd name="T60" fmla="*/ 99 w 99"/>
                              <a:gd name="T61" fmla="*/ 99 h 145"/>
                              <a:gd name="T62" fmla="*/ 85 w 99"/>
                              <a:gd name="T63" fmla="*/ 132 h 145"/>
                              <a:gd name="T64" fmla="*/ 47 w 99"/>
                              <a:gd name="T65" fmla="*/ 145 h 145"/>
                              <a:gd name="T66" fmla="*/ 47 w 99"/>
                              <a:gd name="T67" fmla="*/ 145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99" h="145">
                                <a:moveTo>
                                  <a:pt x="47" y="145"/>
                                </a:moveTo>
                                <a:lnTo>
                                  <a:pt x="47" y="145"/>
                                </a:lnTo>
                                <a:cubicBezTo>
                                  <a:pt x="31" y="145"/>
                                  <a:pt x="19" y="140"/>
                                  <a:pt x="11" y="131"/>
                                </a:cubicBezTo>
                                <a:cubicBezTo>
                                  <a:pt x="4" y="122"/>
                                  <a:pt x="0" y="111"/>
                                  <a:pt x="0" y="98"/>
                                </a:cubicBezTo>
                                <a:lnTo>
                                  <a:pt x="18" y="98"/>
                                </a:lnTo>
                                <a:cubicBezTo>
                                  <a:pt x="19" y="107"/>
                                  <a:pt x="21" y="113"/>
                                  <a:pt x="23" y="117"/>
                                </a:cubicBezTo>
                                <a:cubicBezTo>
                                  <a:pt x="28" y="125"/>
                                  <a:pt x="36" y="129"/>
                                  <a:pt x="48" y="129"/>
                                </a:cubicBezTo>
                                <a:cubicBezTo>
                                  <a:pt x="58" y="129"/>
                                  <a:pt x="65" y="126"/>
                                  <a:pt x="71" y="121"/>
                                </a:cubicBezTo>
                                <a:cubicBezTo>
                                  <a:pt x="77" y="116"/>
                                  <a:pt x="79" y="110"/>
                                  <a:pt x="79" y="102"/>
                                </a:cubicBezTo>
                                <a:cubicBezTo>
                                  <a:pt x="79" y="92"/>
                                  <a:pt x="76" y="85"/>
                                  <a:pt x="70" y="81"/>
                                </a:cubicBezTo>
                                <a:cubicBezTo>
                                  <a:pt x="65" y="78"/>
                                  <a:pt x="56" y="76"/>
                                  <a:pt x="46" y="76"/>
                                </a:cubicBezTo>
                                <a:cubicBezTo>
                                  <a:pt x="44" y="76"/>
                                  <a:pt x="43" y="76"/>
                                  <a:pt x="42" y="76"/>
                                </a:cubicBezTo>
                                <a:cubicBezTo>
                                  <a:pt x="41" y="76"/>
                                  <a:pt x="40" y="76"/>
                                  <a:pt x="38" y="76"/>
                                </a:cubicBezTo>
                                <a:lnTo>
                                  <a:pt x="38" y="60"/>
                                </a:lnTo>
                                <a:cubicBezTo>
                                  <a:pt x="40" y="60"/>
                                  <a:pt x="42" y="60"/>
                                  <a:pt x="43" y="60"/>
                                </a:cubicBezTo>
                                <a:cubicBezTo>
                                  <a:pt x="44" y="61"/>
                                  <a:pt x="46" y="61"/>
                                  <a:pt x="47" y="61"/>
                                </a:cubicBezTo>
                                <a:cubicBezTo>
                                  <a:pt x="54" y="61"/>
                                  <a:pt x="59" y="60"/>
                                  <a:pt x="63" y="57"/>
                                </a:cubicBezTo>
                                <a:cubicBezTo>
                                  <a:pt x="71" y="54"/>
                                  <a:pt x="75" y="47"/>
                                  <a:pt x="75" y="38"/>
                                </a:cubicBezTo>
                                <a:cubicBezTo>
                                  <a:pt x="75" y="31"/>
                                  <a:pt x="72" y="25"/>
                                  <a:pt x="67" y="21"/>
                                </a:cubicBezTo>
                                <a:cubicBezTo>
                                  <a:pt x="62" y="18"/>
                                  <a:pt x="56" y="16"/>
                                  <a:pt x="50" y="16"/>
                                </a:cubicBezTo>
                                <a:cubicBezTo>
                                  <a:pt x="38" y="16"/>
                                  <a:pt x="30" y="20"/>
                                  <a:pt x="25" y="28"/>
                                </a:cubicBezTo>
                                <a:cubicBezTo>
                                  <a:pt x="23" y="32"/>
                                  <a:pt x="21" y="38"/>
                                  <a:pt x="21" y="46"/>
                                </a:cubicBezTo>
                                <a:lnTo>
                                  <a:pt x="3" y="46"/>
                                </a:lnTo>
                                <a:cubicBezTo>
                                  <a:pt x="3" y="36"/>
                                  <a:pt x="5" y="27"/>
                                  <a:pt x="10" y="19"/>
                                </a:cubicBezTo>
                                <a:cubicBezTo>
                                  <a:pt x="17" y="6"/>
                                  <a:pt x="30" y="0"/>
                                  <a:pt x="48" y="0"/>
                                </a:cubicBezTo>
                                <a:cubicBezTo>
                                  <a:pt x="62" y="0"/>
                                  <a:pt x="73" y="3"/>
                                  <a:pt x="81" y="9"/>
                                </a:cubicBezTo>
                                <a:cubicBezTo>
                                  <a:pt x="89" y="16"/>
                                  <a:pt x="93" y="25"/>
                                  <a:pt x="93" y="37"/>
                                </a:cubicBezTo>
                                <a:cubicBezTo>
                                  <a:pt x="93" y="46"/>
                                  <a:pt x="91" y="53"/>
                                  <a:pt x="86" y="58"/>
                                </a:cubicBezTo>
                                <a:cubicBezTo>
                                  <a:pt x="83" y="61"/>
                                  <a:pt x="79" y="64"/>
                                  <a:pt x="75" y="66"/>
                                </a:cubicBezTo>
                                <a:cubicBezTo>
                                  <a:pt x="82" y="68"/>
                                  <a:pt x="88" y="72"/>
                                  <a:pt x="92" y="78"/>
                                </a:cubicBezTo>
                                <a:cubicBezTo>
                                  <a:pt x="96" y="84"/>
                                  <a:pt x="99" y="91"/>
                                  <a:pt x="99" y="99"/>
                                </a:cubicBezTo>
                                <a:cubicBezTo>
                                  <a:pt x="99" y="113"/>
                                  <a:pt x="94" y="124"/>
                                  <a:pt x="85" y="132"/>
                                </a:cubicBezTo>
                                <a:cubicBezTo>
                                  <a:pt x="76" y="141"/>
                                  <a:pt x="64" y="145"/>
                                  <a:pt x="47" y="145"/>
                                </a:cubicBezTo>
                                <a:lnTo>
                                  <a:pt x="47" y="145"/>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10" name="Freeform 668"/>
                        <wps:cNvSpPr>
                          <a:spLocks noEditPoints="1"/>
                        </wps:cNvSpPr>
                        <wps:spPr bwMode="auto">
                          <a:xfrm>
                            <a:off x="4570730" y="2498725"/>
                            <a:ext cx="50800" cy="71120"/>
                          </a:xfrm>
                          <a:custGeom>
                            <a:avLst/>
                            <a:gdLst>
                              <a:gd name="T0" fmla="*/ 62 w 101"/>
                              <a:gd name="T1" fmla="*/ 91 h 141"/>
                              <a:gd name="T2" fmla="*/ 62 w 101"/>
                              <a:gd name="T3" fmla="*/ 91 h 141"/>
                              <a:gd name="T4" fmla="*/ 62 w 101"/>
                              <a:gd name="T5" fmla="*/ 27 h 141"/>
                              <a:gd name="T6" fmla="*/ 17 w 101"/>
                              <a:gd name="T7" fmla="*/ 91 h 141"/>
                              <a:gd name="T8" fmla="*/ 62 w 101"/>
                              <a:gd name="T9" fmla="*/ 91 h 141"/>
                              <a:gd name="T10" fmla="*/ 62 w 101"/>
                              <a:gd name="T11" fmla="*/ 141 h 141"/>
                              <a:gd name="T12" fmla="*/ 62 w 101"/>
                              <a:gd name="T13" fmla="*/ 141 h 141"/>
                              <a:gd name="T14" fmla="*/ 62 w 101"/>
                              <a:gd name="T15" fmla="*/ 107 h 141"/>
                              <a:gd name="T16" fmla="*/ 0 w 101"/>
                              <a:gd name="T17" fmla="*/ 107 h 141"/>
                              <a:gd name="T18" fmla="*/ 0 w 101"/>
                              <a:gd name="T19" fmla="*/ 89 h 141"/>
                              <a:gd name="T20" fmla="*/ 65 w 101"/>
                              <a:gd name="T21" fmla="*/ 0 h 141"/>
                              <a:gd name="T22" fmla="*/ 80 w 101"/>
                              <a:gd name="T23" fmla="*/ 0 h 141"/>
                              <a:gd name="T24" fmla="*/ 80 w 101"/>
                              <a:gd name="T25" fmla="*/ 91 h 141"/>
                              <a:gd name="T26" fmla="*/ 101 w 101"/>
                              <a:gd name="T27" fmla="*/ 91 h 141"/>
                              <a:gd name="T28" fmla="*/ 101 w 101"/>
                              <a:gd name="T29" fmla="*/ 107 h 141"/>
                              <a:gd name="T30" fmla="*/ 80 w 101"/>
                              <a:gd name="T31" fmla="*/ 107 h 141"/>
                              <a:gd name="T32" fmla="*/ 80 w 101"/>
                              <a:gd name="T33" fmla="*/ 141 h 141"/>
                              <a:gd name="T34" fmla="*/ 62 w 101"/>
                              <a:gd name="T35"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01" h="141">
                                <a:moveTo>
                                  <a:pt x="62" y="91"/>
                                </a:moveTo>
                                <a:lnTo>
                                  <a:pt x="62" y="91"/>
                                </a:lnTo>
                                <a:lnTo>
                                  <a:pt x="62" y="27"/>
                                </a:lnTo>
                                <a:lnTo>
                                  <a:pt x="17" y="91"/>
                                </a:lnTo>
                                <a:lnTo>
                                  <a:pt x="62" y="91"/>
                                </a:lnTo>
                                <a:close/>
                                <a:moveTo>
                                  <a:pt x="62" y="141"/>
                                </a:moveTo>
                                <a:lnTo>
                                  <a:pt x="62" y="141"/>
                                </a:lnTo>
                                <a:lnTo>
                                  <a:pt x="62" y="107"/>
                                </a:lnTo>
                                <a:lnTo>
                                  <a:pt x="0" y="107"/>
                                </a:lnTo>
                                <a:lnTo>
                                  <a:pt x="0" y="89"/>
                                </a:lnTo>
                                <a:lnTo>
                                  <a:pt x="65" y="0"/>
                                </a:lnTo>
                                <a:lnTo>
                                  <a:pt x="80" y="0"/>
                                </a:lnTo>
                                <a:lnTo>
                                  <a:pt x="80" y="91"/>
                                </a:lnTo>
                                <a:lnTo>
                                  <a:pt x="101" y="91"/>
                                </a:lnTo>
                                <a:lnTo>
                                  <a:pt x="101" y="107"/>
                                </a:lnTo>
                                <a:lnTo>
                                  <a:pt x="80" y="107"/>
                                </a:lnTo>
                                <a:lnTo>
                                  <a:pt x="80" y="141"/>
                                </a:lnTo>
                                <a:lnTo>
                                  <a:pt x="62" y="1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11" name="Freeform 669"/>
                        <wps:cNvSpPr>
                          <a:spLocks noEditPoints="1"/>
                        </wps:cNvSpPr>
                        <wps:spPr bwMode="auto">
                          <a:xfrm>
                            <a:off x="4627880" y="2498725"/>
                            <a:ext cx="49530" cy="73025"/>
                          </a:xfrm>
                          <a:custGeom>
                            <a:avLst/>
                            <a:gdLst>
                              <a:gd name="T0" fmla="*/ 49 w 98"/>
                              <a:gd name="T1" fmla="*/ 0 h 145"/>
                              <a:gd name="T2" fmla="*/ 49 w 98"/>
                              <a:gd name="T3" fmla="*/ 0 h 145"/>
                              <a:gd name="T4" fmla="*/ 88 w 98"/>
                              <a:gd name="T5" fmla="*/ 23 h 145"/>
                              <a:gd name="T6" fmla="*/ 98 w 98"/>
                              <a:gd name="T7" fmla="*/ 71 h 145"/>
                              <a:gd name="T8" fmla="*/ 89 w 98"/>
                              <a:gd name="T9" fmla="*/ 118 h 145"/>
                              <a:gd name="T10" fmla="*/ 48 w 98"/>
                              <a:gd name="T11" fmla="*/ 145 h 145"/>
                              <a:gd name="T12" fmla="*/ 11 w 98"/>
                              <a:gd name="T13" fmla="*/ 123 h 145"/>
                              <a:gd name="T14" fmla="*/ 0 w 98"/>
                              <a:gd name="T15" fmla="*/ 74 h 145"/>
                              <a:gd name="T16" fmla="*/ 6 w 98"/>
                              <a:gd name="T17" fmla="*/ 32 h 145"/>
                              <a:gd name="T18" fmla="*/ 49 w 98"/>
                              <a:gd name="T19" fmla="*/ 0 h 145"/>
                              <a:gd name="T20" fmla="*/ 49 w 98"/>
                              <a:gd name="T21" fmla="*/ 0 h 145"/>
                              <a:gd name="T22" fmla="*/ 48 w 98"/>
                              <a:gd name="T23" fmla="*/ 129 h 145"/>
                              <a:gd name="T24" fmla="*/ 48 w 98"/>
                              <a:gd name="T25" fmla="*/ 129 h 145"/>
                              <a:gd name="T26" fmla="*/ 70 w 98"/>
                              <a:gd name="T27" fmla="*/ 117 h 145"/>
                              <a:gd name="T28" fmla="*/ 78 w 98"/>
                              <a:gd name="T29" fmla="*/ 71 h 145"/>
                              <a:gd name="T30" fmla="*/ 73 w 98"/>
                              <a:gd name="T31" fmla="*/ 32 h 145"/>
                              <a:gd name="T32" fmla="*/ 50 w 98"/>
                              <a:gd name="T33" fmla="*/ 16 h 145"/>
                              <a:gd name="T34" fmla="*/ 27 w 98"/>
                              <a:gd name="T35" fmla="*/ 31 h 145"/>
                              <a:gd name="T36" fmla="*/ 19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8"/>
                                  <a:pt x="88" y="23"/>
                                </a:cubicBezTo>
                                <a:cubicBezTo>
                                  <a:pt x="94" y="34"/>
                                  <a:pt x="98" y="50"/>
                                  <a:pt x="98" y="71"/>
                                </a:cubicBezTo>
                                <a:cubicBezTo>
                                  <a:pt x="98" y="90"/>
                                  <a:pt x="95" y="106"/>
                                  <a:pt x="89" y="118"/>
                                </a:cubicBezTo>
                                <a:cubicBezTo>
                                  <a:pt x="81" y="136"/>
                                  <a:pt x="67" y="145"/>
                                  <a:pt x="48" y="145"/>
                                </a:cubicBezTo>
                                <a:cubicBezTo>
                                  <a:pt x="31" y="145"/>
                                  <a:pt x="19" y="138"/>
                                  <a:pt x="11" y="123"/>
                                </a:cubicBezTo>
                                <a:cubicBezTo>
                                  <a:pt x="4" y="111"/>
                                  <a:pt x="0" y="94"/>
                                  <a:pt x="0" y="74"/>
                                </a:cubicBezTo>
                                <a:cubicBezTo>
                                  <a:pt x="0" y="58"/>
                                  <a:pt x="2" y="44"/>
                                  <a:pt x="6" y="32"/>
                                </a:cubicBezTo>
                                <a:cubicBezTo>
                                  <a:pt x="14" y="11"/>
                                  <a:pt x="28" y="0"/>
                                  <a:pt x="49" y="0"/>
                                </a:cubicBezTo>
                                <a:lnTo>
                                  <a:pt x="49" y="0"/>
                                </a:lnTo>
                                <a:close/>
                                <a:moveTo>
                                  <a:pt x="48" y="129"/>
                                </a:moveTo>
                                <a:lnTo>
                                  <a:pt x="48" y="129"/>
                                </a:lnTo>
                                <a:cubicBezTo>
                                  <a:pt x="58" y="129"/>
                                  <a:pt x="65" y="125"/>
                                  <a:pt x="70" y="117"/>
                                </a:cubicBezTo>
                                <a:cubicBezTo>
                                  <a:pt x="76" y="109"/>
                                  <a:pt x="78" y="93"/>
                                  <a:pt x="78" y="71"/>
                                </a:cubicBezTo>
                                <a:cubicBezTo>
                                  <a:pt x="78" y="55"/>
                                  <a:pt x="77" y="42"/>
                                  <a:pt x="73" y="32"/>
                                </a:cubicBezTo>
                                <a:cubicBezTo>
                                  <a:pt x="69" y="21"/>
                                  <a:pt x="61" y="16"/>
                                  <a:pt x="50" y="16"/>
                                </a:cubicBezTo>
                                <a:cubicBezTo>
                                  <a:pt x="39" y="16"/>
                                  <a:pt x="31" y="21"/>
                                  <a:pt x="27" y="31"/>
                                </a:cubicBezTo>
                                <a:cubicBezTo>
                                  <a:pt x="22" y="41"/>
                                  <a:pt x="19" y="55"/>
                                  <a:pt x="19" y="74"/>
                                </a:cubicBezTo>
                                <a:cubicBezTo>
                                  <a:pt x="19" y="89"/>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12" name="Freeform 670"/>
                        <wps:cNvSpPr>
                          <a:spLocks/>
                        </wps:cNvSpPr>
                        <wps:spPr bwMode="auto">
                          <a:xfrm>
                            <a:off x="4690110" y="2559050"/>
                            <a:ext cx="10795" cy="10795"/>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13" name="Freeform 671"/>
                        <wps:cNvSpPr>
                          <a:spLocks noEditPoints="1"/>
                        </wps:cNvSpPr>
                        <wps:spPr bwMode="auto">
                          <a:xfrm>
                            <a:off x="4712335" y="2498725"/>
                            <a:ext cx="50800" cy="71120"/>
                          </a:xfrm>
                          <a:custGeom>
                            <a:avLst/>
                            <a:gdLst>
                              <a:gd name="T0" fmla="*/ 62 w 101"/>
                              <a:gd name="T1" fmla="*/ 91 h 141"/>
                              <a:gd name="T2" fmla="*/ 62 w 101"/>
                              <a:gd name="T3" fmla="*/ 91 h 141"/>
                              <a:gd name="T4" fmla="*/ 62 w 101"/>
                              <a:gd name="T5" fmla="*/ 27 h 141"/>
                              <a:gd name="T6" fmla="*/ 17 w 101"/>
                              <a:gd name="T7" fmla="*/ 91 h 141"/>
                              <a:gd name="T8" fmla="*/ 62 w 101"/>
                              <a:gd name="T9" fmla="*/ 91 h 141"/>
                              <a:gd name="T10" fmla="*/ 62 w 101"/>
                              <a:gd name="T11" fmla="*/ 141 h 141"/>
                              <a:gd name="T12" fmla="*/ 62 w 101"/>
                              <a:gd name="T13" fmla="*/ 141 h 141"/>
                              <a:gd name="T14" fmla="*/ 62 w 101"/>
                              <a:gd name="T15" fmla="*/ 107 h 141"/>
                              <a:gd name="T16" fmla="*/ 0 w 101"/>
                              <a:gd name="T17" fmla="*/ 107 h 141"/>
                              <a:gd name="T18" fmla="*/ 0 w 101"/>
                              <a:gd name="T19" fmla="*/ 89 h 141"/>
                              <a:gd name="T20" fmla="*/ 65 w 101"/>
                              <a:gd name="T21" fmla="*/ 0 h 141"/>
                              <a:gd name="T22" fmla="*/ 80 w 101"/>
                              <a:gd name="T23" fmla="*/ 0 h 141"/>
                              <a:gd name="T24" fmla="*/ 80 w 101"/>
                              <a:gd name="T25" fmla="*/ 91 h 141"/>
                              <a:gd name="T26" fmla="*/ 101 w 101"/>
                              <a:gd name="T27" fmla="*/ 91 h 141"/>
                              <a:gd name="T28" fmla="*/ 101 w 101"/>
                              <a:gd name="T29" fmla="*/ 107 h 141"/>
                              <a:gd name="T30" fmla="*/ 80 w 101"/>
                              <a:gd name="T31" fmla="*/ 107 h 141"/>
                              <a:gd name="T32" fmla="*/ 80 w 101"/>
                              <a:gd name="T33" fmla="*/ 141 h 141"/>
                              <a:gd name="T34" fmla="*/ 62 w 101"/>
                              <a:gd name="T35"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01" h="141">
                                <a:moveTo>
                                  <a:pt x="62" y="91"/>
                                </a:moveTo>
                                <a:lnTo>
                                  <a:pt x="62" y="91"/>
                                </a:lnTo>
                                <a:lnTo>
                                  <a:pt x="62" y="27"/>
                                </a:lnTo>
                                <a:lnTo>
                                  <a:pt x="17" y="91"/>
                                </a:lnTo>
                                <a:lnTo>
                                  <a:pt x="62" y="91"/>
                                </a:lnTo>
                                <a:close/>
                                <a:moveTo>
                                  <a:pt x="62" y="141"/>
                                </a:moveTo>
                                <a:lnTo>
                                  <a:pt x="62" y="141"/>
                                </a:lnTo>
                                <a:lnTo>
                                  <a:pt x="62" y="107"/>
                                </a:lnTo>
                                <a:lnTo>
                                  <a:pt x="0" y="107"/>
                                </a:lnTo>
                                <a:lnTo>
                                  <a:pt x="0" y="89"/>
                                </a:lnTo>
                                <a:lnTo>
                                  <a:pt x="65" y="0"/>
                                </a:lnTo>
                                <a:lnTo>
                                  <a:pt x="80" y="0"/>
                                </a:lnTo>
                                <a:lnTo>
                                  <a:pt x="80" y="91"/>
                                </a:lnTo>
                                <a:lnTo>
                                  <a:pt x="101" y="91"/>
                                </a:lnTo>
                                <a:lnTo>
                                  <a:pt x="101" y="107"/>
                                </a:lnTo>
                                <a:lnTo>
                                  <a:pt x="80" y="107"/>
                                </a:lnTo>
                                <a:lnTo>
                                  <a:pt x="80" y="141"/>
                                </a:lnTo>
                                <a:lnTo>
                                  <a:pt x="62" y="1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14" name="Freeform 672"/>
                        <wps:cNvSpPr>
                          <a:spLocks/>
                        </wps:cNvSpPr>
                        <wps:spPr bwMode="auto">
                          <a:xfrm>
                            <a:off x="4770120" y="2499995"/>
                            <a:ext cx="50165" cy="69850"/>
                          </a:xfrm>
                          <a:custGeom>
                            <a:avLst/>
                            <a:gdLst>
                              <a:gd name="T0" fmla="*/ 99 w 99"/>
                              <a:gd name="T1" fmla="*/ 0 h 139"/>
                              <a:gd name="T2" fmla="*/ 99 w 99"/>
                              <a:gd name="T3" fmla="*/ 0 h 139"/>
                              <a:gd name="T4" fmla="*/ 99 w 99"/>
                              <a:gd name="T5" fmla="*/ 16 h 139"/>
                              <a:gd name="T6" fmla="*/ 80 w 99"/>
                              <a:gd name="T7" fmla="*/ 39 h 139"/>
                              <a:gd name="T8" fmla="*/ 61 w 99"/>
                              <a:gd name="T9" fmla="*/ 74 h 139"/>
                              <a:gd name="T10" fmla="*/ 48 w 99"/>
                              <a:gd name="T11" fmla="*/ 108 h 139"/>
                              <a:gd name="T12" fmla="*/ 40 w 99"/>
                              <a:gd name="T13" fmla="*/ 139 h 139"/>
                              <a:gd name="T14" fmla="*/ 20 w 99"/>
                              <a:gd name="T15" fmla="*/ 139 h 139"/>
                              <a:gd name="T16" fmla="*/ 50 w 99"/>
                              <a:gd name="T17" fmla="*/ 59 h 139"/>
                              <a:gd name="T18" fmla="*/ 78 w 99"/>
                              <a:gd name="T19" fmla="*/ 18 h 139"/>
                              <a:gd name="T20" fmla="*/ 0 w 99"/>
                              <a:gd name="T21" fmla="*/ 18 h 139"/>
                              <a:gd name="T22" fmla="*/ 0 w 99"/>
                              <a:gd name="T23" fmla="*/ 0 h 139"/>
                              <a:gd name="T24" fmla="*/ 99 w 99"/>
                              <a:gd name="T25"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99" h="139">
                                <a:moveTo>
                                  <a:pt x="99" y="0"/>
                                </a:moveTo>
                                <a:lnTo>
                                  <a:pt x="99" y="0"/>
                                </a:lnTo>
                                <a:lnTo>
                                  <a:pt x="99" y="16"/>
                                </a:lnTo>
                                <a:cubicBezTo>
                                  <a:pt x="94" y="20"/>
                                  <a:pt x="88" y="28"/>
                                  <a:pt x="80" y="39"/>
                                </a:cubicBezTo>
                                <a:cubicBezTo>
                                  <a:pt x="73" y="50"/>
                                  <a:pt x="66" y="62"/>
                                  <a:pt x="61" y="74"/>
                                </a:cubicBezTo>
                                <a:cubicBezTo>
                                  <a:pt x="55" y="87"/>
                                  <a:pt x="50" y="98"/>
                                  <a:pt x="48" y="108"/>
                                </a:cubicBezTo>
                                <a:cubicBezTo>
                                  <a:pt x="46" y="114"/>
                                  <a:pt x="43" y="125"/>
                                  <a:pt x="40" y="139"/>
                                </a:cubicBezTo>
                                <a:lnTo>
                                  <a:pt x="20" y="139"/>
                                </a:lnTo>
                                <a:cubicBezTo>
                                  <a:pt x="25" y="112"/>
                                  <a:pt x="35" y="86"/>
                                  <a:pt x="50" y="59"/>
                                </a:cubicBezTo>
                                <a:cubicBezTo>
                                  <a:pt x="59" y="43"/>
                                  <a:pt x="69" y="30"/>
                                  <a:pt x="78" y="18"/>
                                </a:cubicBezTo>
                                <a:lnTo>
                                  <a:pt x="0" y="18"/>
                                </a:lnTo>
                                <a:lnTo>
                                  <a:pt x="0" y="0"/>
                                </a:lnTo>
                                <a:lnTo>
                                  <a:pt x="99"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15" name="Freeform 673"/>
                        <wps:cNvSpPr>
                          <a:spLocks noEditPoints="1"/>
                        </wps:cNvSpPr>
                        <wps:spPr bwMode="auto">
                          <a:xfrm>
                            <a:off x="4570730" y="1506855"/>
                            <a:ext cx="50800" cy="71120"/>
                          </a:xfrm>
                          <a:custGeom>
                            <a:avLst/>
                            <a:gdLst>
                              <a:gd name="T0" fmla="*/ 62 w 101"/>
                              <a:gd name="T1" fmla="*/ 92 h 142"/>
                              <a:gd name="T2" fmla="*/ 62 w 101"/>
                              <a:gd name="T3" fmla="*/ 92 h 142"/>
                              <a:gd name="T4" fmla="*/ 62 w 101"/>
                              <a:gd name="T5" fmla="*/ 28 h 142"/>
                              <a:gd name="T6" fmla="*/ 17 w 101"/>
                              <a:gd name="T7" fmla="*/ 92 h 142"/>
                              <a:gd name="T8" fmla="*/ 62 w 101"/>
                              <a:gd name="T9" fmla="*/ 92 h 142"/>
                              <a:gd name="T10" fmla="*/ 62 w 101"/>
                              <a:gd name="T11" fmla="*/ 142 h 142"/>
                              <a:gd name="T12" fmla="*/ 62 w 101"/>
                              <a:gd name="T13" fmla="*/ 142 h 142"/>
                              <a:gd name="T14" fmla="*/ 62 w 101"/>
                              <a:gd name="T15" fmla="*/ 107 h 142"/>
                              <a:gd name="T16" fmla="*/ 0 w 101"/>
                              <a:gd name="T17" fmla="*/ 107 h 142"/>
                              <a:gd name="T18" fmla="*/ 0 w 101"/>
                              <a:gd name="T19" fmla="*/ 90 h 142"/>
                              <a:gd name="T20" fmla="*/ 65 w 101"/>
                              <a:gd name="T21" fmla="*/ 0 h 142"/>
                              <a:gd name="T22" fmla="*/ 80 w 101"/>
                              <a:gd name="T23" fmla="*/ 0 h 142"/>
                              <a:gd name="T24" fmla="*/ 80 w 101"/>
                              <a:gd name="T25" fmla="*/ 92 h 142"/>
                              <a:gd name="T26" fmla="*/ 101 w 101"/>
                              <a:gd name="T27" fmla="*/ 92 h 142"/>
                              <a:gd name="T28" fmla="*/ 101 w 101"/>
                              <a:gd name="T29" fmla="*/ 107 h 142"/>
                              <a:gd name="T30" fmla="*/ 80 w 101"/>
                              <a:gd name="T31" fmla="*/ 107 h 142"/>
                              <a:gd name="T32" fmla="*/ 80 w 101"/>
                              <a:gd name="T33" fmla="*/ 142 h 142"/>
                              <a:gd name="T34" fmla="*/ 62 w 101"/>
                              <a:gd name="T35"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01" h="142">
                                <a:moveTo>
                                  <a:pt x="62" y="92"/>
                                </a:moveTo>
                                <a:lnTo>
                                  <a:pt x="62" y="92"/>
                                </a:lnTo>
                                <a:lnTo>
                                  <a:pt x="62" y="28"/>
                                </a:lnTo>
                                <a:lnTo>
                                  <a:pt x="17" y="92"/>
                                </a:lnTo>
                                <a:lnTo>
                                  <a:pt x="62" y="92"/>
                                </a:lnTo>
                                <a:close/>
                                <a:moveTo>
                                  <a:pt x="62" y="142"/>
                                </a:moveTo>
                                <a:lnTo>
                                  <a:pt x="62" y="142"/>
                                </a:lnTo>
                                <a:lnTo>
                                  <a:pt x="62" y="107"/>
                                </a:lnTo>
                                <a:lnTo>
                                  <a:pt x="0" y="107"/>
                                </a:lnTo>
                                <a:lnTo>
                                  <a:pt x="0" y="90"/>
                                </a:lnTo>
                                <a:lnTo>
                                  <a:pt x="65" y="0"/>
                                </a:lnTo>
                                <a:lnTo>
                                  <a:pt x="80" y="0"/>
                                </a:lnTo>
                                <a:lnTo>
                                  <a:pt x="80" y="92"/>
                                </a:lnTo>
                                <a:lnTo>
                                  <a:pt x="101" y="92"/>
                                </a:lnTo>
                                <a:lnTo>
                                  <a:pt x="101" y="107"/>
                                </a:lnTo>
                                <a:lnTo>
                                  <a:pt x="80" y="107"/>
                                </a:lnTo>
                                <a:lnTo>
                                  <a:pt x="80" y="142"/>
                                </a:lnTo>
                                <a:lnTo>
                                  <a:pt x="62"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16" name="Freeform 674"/>
                        <wps:cNvSpPr>
                          <a:spLocks/>
                        </wps:cNvSpPr>
                        <wps:spPr bwMode="auto">
                          <a:xfrm>
                            <a:off x="4633595" y="1567180"/>
                            <a:ext cx="10795" cy="10795"/>
                          </a:xfrm>
                          <a:custGeom>
                            <a:avLst/>
                            <a:gdLst>
                              <a:gd name="T0" fmla="*/ 0 w 21"/>
                              <a:gd name="T1" fmla="*/ 0 h 22"/>
                              <a:gd name="T2" fmla="*/ 0 w 21"/>
                              <a:gd name="T3" fmla="*/ 0 h 22"/>
                              <a:gd name="T4" fmla="*/ 21 w 21"/>
                              <a:gd name="T5" fmla="*/ 0 h 22"/>
                              <a:gd name="T6" fmla="*/ 21 w 21"/>
                              <a:gd name="T7" fmla="*/ 22 h 22"/>
                              <a:gd name="T8" fmla="*/ 0 w 21"/>
                              <a:gd name="T9" fmla="*/ 22 h 22"/>
                              <a:gd name="T10" fmla="*/ 0 w 21"/>
                              <a:gd name="T11" fmla="*/ 0 h 22"/>
                            </a:gdLst>
                            <a:ahLst/>
                            <a:cxnLst>
                              <a:cxn ang="0">
                                <a:pos x="T0" y="T1"/>
                              </a:cxn>
                              <a:cxn ang="0">
                                <a:pos x="T2" y="T3"/>
                              </a:cxn>
                              <a:cxn ang="0">
                                <a:pos x="T4" y="T5"/>
                              </a:cxn>
                              <a:cxn ang="0">
                                <a:pos x="T6" y="T7"/>
                              </a:cxn>
                              <a:cxn ang="0">
                                <a:pos x="T8" y="T9"/>
                              </a:cxn>
                              <a:cxn ang="0">
                                <a:pos x="T10" y="T11"/>
                              </a:cxn>
                            </a:cxnLst>
                            <a:rect l="0" t="0" r="r" b="b"/>
                            <a:pathLst>
                              <a:path w="21" h="22">
                                <a:moveTo>
                                  <a:pt x="0" y="0"/>
                                </a:moveTo>
                                <a:lnTo>
                                  <a:pt x="0" y="0"/>
                                </a:lnTo>
                                <a:lnTo>
                                  <a:pt x="21" y="0"/>
                                </a:lnTo>
                                <a:lnTo>
                                  <a:pt x="21"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17" name="Freeform 675"/>
                        <wps:cNvSpPr>
                          <a:spLocks/>
                        </wps:cNvSpPr>
                        <wps:spPr bwMode="auto">
                          <a:xfrm>
                            <a:off x="4656455" y="1506855"/>
                            <a:ext cx="48895" cy="71120"/>
                          </a:xfrm>
                          <a:custGeom>
                            <a:avLst/>
                            <a:gdLst>
                              <a:gd name="T0" fmla="*/ 0 w 97"/>
                              <a:gd name="T1" fmla="*/ 142 h 142"/>
                              <a:gd name="T2" fmla="*/ 0 w 97"/>
                              <a:gd name="T3" fmla="*/ 142 h 142"/>
                              <a:gd name="T4" fmla="*/ 7 w 97"/>
                              <a:gd name="T5" fmla="*/ 110 h 142"/>
                              <a:gd name="T6" fmla="*/ 33 w 97"/>
                              <a:gd name="T7" fmla="*/ 85 h 142"/>
                              <a:gd name="T8" fmla="*/ 52 w 97"/>
                              <a:gd name="T9" fmla="*/ 74 h 142"/>
                              <a:gd name="T10" fmla="*/ 70 w 97"/>
                              <a:gd name="T11" fmla="*/ 62 h 142"/>
                              <a:gd name="T12" fmla="*/ 78 w 97"/>
                              <a:gd name="T13" fmla="*/ 43 h 142"/>
                              <a:gd name="T14" fmla="*/ 70 w 97"/>
                              <a:gd name="T15" fmla="*/ 23 h 142"/>
                              <a:gd name="T16" fmla="*/ 51 w 97"/>
                              <a:gd name="T17" fmla="*/ 16 h 142"/>
                              <a:gd name="T18" fmla="*/ 25 w 97"/>
                              <a:gd name="T19" fmla="*/ 30 h 142"/>
                              <a:gd name="T20" fmla="*/ 21 w 97"/>
                              <a:gd name="T21" fmla="*/ 51 h 142"/>
                              <a:gd name="T22" fmla="*/ 3 w 97"/>
                              <a:gd name="T23" fmla="*/ 51 h 142"/>
                              <a:gd name="T24" fmla="*/ 10 w 97"/>
                              <a:gd name="T25" fmla="*/ 20 h 142"/>
                              <a:gd name="T26" fmla="*/ 51 w 97"/>
                              <a:gd name="T27" fmla="*/ 0 h 142"/>
                              <a:gd name="T28" fmla="*/ 86 w 97"/>
                              <a:gd name="T29" fmla="*/ 13 h 142"/>
                              <a:gd name="T30" fmla="*/ 97 w 97"/>
                              <a:gd name="T31" fmla="*/ 42 h 142"/>
                              <a:gd name="T32" fmla="*/ 85 w 97"/>
                              <a:gd name="T33" fmla="*/ 71 h 142"/>
                              <a:gd name="T34" fmla="*/ 61 w 97"/>
                              <a:gd name="T35" fmla="*/ 88 h 142"/>
                              <a:gd name="T36" fmla="*/ 47 w 97"/>
                              <a:gd name="T37" fmla="*/ 96 h 142"/>
                              <a:gd name="T38" fmla="*/ 32 w 97"/>
                              <a:gd name="T39" fmla="*/ 106 h 142"/>
                              <a:gd name="T40" fmla="*/ 19 w 97"/>
                              <a:gd name="T41" fmla="*/ 125 h 142"/>
                              <a:gd name="T42" fmla="*/ 97 w 97"/>
                              <a:gd name="T43" fmla="*/ 125 h 142"/>
                              <a:gd name="T44" fmla="*/ 97 w 97"/>
                              <a:gd name="T45" fmla="*/ 142 h 142"/>
                              <a:gd name="T46" fmla="*/ 0 w 97"/>
                              <a:gd name="T47"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7" h="142">
                                <a:moveTo>
                                  <a:pt x="0" y="142"/>
                                </a:moveTo>
                                <a:lnTo>
                                  <a:pt x="0" y="142"/>
                                </a:lnTo>
                                <a:cubicBezTo>
                                  <a:pt x="0" y="129"/>
                                  <a:pt x="3" y="119"/>
                                  <a:pt x="7" y="110"/>
                                </a:cubicBezTo>
                                <a:cubicBezTo>
                                  <a:pt x="12" y="101"/>
                                  <a:pt x="20" y="93"/>
                                  <a:pt x="33" y="85"/>
                                </a:cubicBezTo>
                                <a:lnTo>
                                  <a:pt x="52" y="74"/>
                                </a:lnTo>
                                <a:cubicBezTo>
                                  <a:pt x="60" y="69"/>
                                  <a:pt x="66" y="65"/>
                                  <a:pt x="70" y="62"/>
                                </a:cubicBezTo>
                                <a:cubicBezTo>
                                  <a:pt x="75" y="56"/>
                                  <a:pt x="78" y="50"/>
                                  <a:pt x="78" y="43"/>
                                </a:cubicBezTo>
                                <a:cubicBezTo>
                                  <a:pt x="78" y="35"/>
                                  <a:pt x="75" y="28"/>
                                  <a:pt x="70" y="23"/>
                                </a:cubicBezTo>
                                <a:cubicBezTo>
                                  <a:pt x="65" y="19"/>
                                  <a:pt x="59" y="16"/>
                                  <a:pt x="51" y="16"/>
                                </a:cubicBezTo>
                                <a:cubicBezTo>
                                  <a:pt x="38" y="16"/>
                                  <a:pt x="30" y="21"/>
                                  <a:pt x="25" y="30"/>
                                </a:cubicBezTo>
                                <a:cubicBezTo>
                                  <a:pt x="23" y="35"/>
                                  <a:pt x="21" y="42"/>
                                  <a:pt x="21" y="51"/>
                                </a:cubicBezTo>
                                <a:lnTo>
                                  <a:pt x="3" y="51"/>
                                </a:lnTo>
                                <a:cubicBezTo>
                                  <a:pt x="3" y="38"/>
                                  <a:pt x="6" y="28"/>
                                  <a:pt x="10" y="20"/>
                                </a:cubicBezTo>
                                <a:cubicBezTo>
                                  <a:pt x="18" y="7"/>
                                  <a:pt x="31" y="0"/>
                                  <a:pt x="51" y="0"/>
                                </a:cubicBezTo>
                                <a:cubicBezTo>
                                  <a:pt x="67" y="0"/>
                                  <a:pt x="79" y="4"/>
                                  <a:pt x="86" y="13"/>
                                </a:cubicBezTo>
                                <a:cubicBezTo>
                                  <a:pt x="94" y="22"/>
                                  <a:pt x="97" y="32"/>
                                  <a:pt x="97" y="42"/>
                                </a:cubicBezTo>
                                <a:cubicBezTo>
                                  <a:pt x="97" y="54"/>
                                  <a:pt x="93" y="63"/>
                                  <a:pt x="85" y="71"/>
                                </a:cubicBezTo>
                                <a:cubicBezTo>
                                  <a:pt x="81" y="76"/>
                                  <a:pt x="72" y="82"/>
                                  <a:pt x="61" y="88"/>
                                </a:cubicBezTo>
                                <a:lnTo>
                                  <a:pt x="47" y="96"/>
                                </a:lnTo>
                                <a:cubicBezTo>
                                  <a:pt x="41" y="99"/>
                                  <a:pt x="36" y="103"/>
                                  <a:pt x="32" y="106"/>
                                </a:cubicBezTo>
                                <a:cubicBezTo>
                                  <a:pt x="25" y="112"/>
                                  <a:pt x="21" y="118"/>
                                  <a:pt x="19" y="125"/>
                                </a:cubicBezTo>
                                <a:lnTo>
                                  <a:pt x="97" y="125"/>
                                </a:lnTo>
                                <a:lnTo>
                                  <a:pt x="97" y="142"/>
                                </a:lnTo>
                                <a:lnTo>
                                  <a:pt x="0"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18" name="Freeform 676"/>
                        <wps:cNvSpPr>
                          <a:spLocks/>
                        </wps:cNvSpPr>
                        <wps:spPr bwMode="auto">
                          <a:xfrm>
                            <a:off x="4713605" y="1508125"/>
                            <a:ext cx="48895" cy="71755"/>
                          </a:xfrm>
                          <a:custGeom>
                            <a:avLst/>
                            <a:gdLst>
                              <a:gd name="T0" fmla="*/ 18 w 97"/>
                              <a:gd name="T1" fmla="*/ 103 h 142"/>
                              <a:gd name="T2" fmla="*/ 18 w 97"/>
                              <a:gd name="T3" fmla="*/ 103 h 142"/>
                              <a:gd name="T4" fmla="*/ 32 w 97"/>
                              <a:gd name="T5" fmla="*/ 124 h 142"/>
                              <a:gd name="T6" fmla="*/ 47 w 97"/>
                              <a:gd name="T7" fmla="*/ 127 h 142"/>
                              <a:gd name="T8" fmla="*/ 70 w 97"/>
                              <a:gd name="T9" fmla="*/ 117 h 142"/>
                              <a:gd name="T10" fmla="*/ 78 w 97"/>
                              <a:gd name="T11" fmla="*/ 94 h 142"/>
                              <a:gd name="T12" fmla="*/ 69 w 97"/>
                              <a:gd name="T13" fmla="*/ 71 h 142"/>
                              <a:gd name="T14" fmla="*/ 47 w 97"/>
                              <a:gd name="T15" fmla="*/ 63 h 142"/>
                              <a:gd name="T16" fmla="*/ 31 w 97"/>
                              <a:gd name="T17" fmla="*/ 67 h 142"/>
                              <a:gd name="T18" fmla="*/ 20 w 97"/>
                              <a:gd name="T19" fmla="*/ 77 h 142"/>
                              <a:gd name="T20" fmla="*/ 5 w 97"/>
                              <a:gd name="T21" fmla="*/ 76 h 142"/>
                              <a:gd name="T22" fmla="*/ 16 w 97"/>
                              <a:gd name="T23" fmla="*/ 0 h 142"/>
                              <a:gd name="T24" fmla="*/ 89 w 97"/>
                              <a:gd name="T25" fmla="*/ 0 h 142"/>
                              <a:gd name="T26" fmla="*/ 89 w 97"/>
                              <a:gd name="T27" fmla="*/ 17 h 142"/>
                              <a:gd name="T28" fmla="*/ 29 w 97"/>
                              <a:gd name="T29" fmla="*/ 17 h 142"/>
                              <a:gd name="T30" fmla="*/ 23 w 97"/>
                              <a:gd name="T31" fmla="*/ 56 h 142"/>
                              <a:gd name="T32" fmla="*/ 32 w 97"/>
                              <a:gd name="T33" fmla="*/ 51 h 142"/>
                              <a:gd name="T34" fmla="*/ 50 w 97"/>
                              <a:gd name="T35" fmla="*/ 47 h 142"/>
                              <a:gd name="T36" fmla="*/ 83 w 97"/>
                              <a:gd name="T37" fmla="*/ 60 h 142"/>
                              <a:gd name="T38" fmla="*/ 97 w 97"/>
                              <a:gd name="T39" fmla="*/ 92 h 142"/>
                              <a:gd name="T40" fmla="*/ 85 w 97"/>
                              <a:gd name="T41" fmla="*/ 127 h 142"/>
                              <a:gd name="T42" fmla="*/ 45 w 97"/>
                              <a:gd name="T43" fmla="*/ 142 h 142"/>
                              <a:gd name="T44" fmla="*/ 14 w 97"/>
                              <a:gd name="T45" fmla="*/ 132 h 142"/>
                              <a:gd name="T46" fmla="*/ 0 w 97"/>
                              <a:gd name="T47" fmla="*/ 103 h 142"/>
                              <a:gd name="T48" fmla="*/ 18 w 97"/>
                              <a:gd name="T49" fmla="*/ 103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7" h="142">
                                <a:moveTo>
                                  <a:pt x="18" y="103"/>
                                </a:moveTo>
                                <a:lnTo>
                                  <a:pt x="18" y="103"/>
                                </a:lnTo>
                                <a:cubicBezTo>
                                  <a:pt x="19" y="113"/>
                                  <a:pt x="24" y="120"/>
                                  <a:pt x="32" y="124"/>
                                </a:cubicBezTo>
                                <a:cubicBezTo>
                                  <a:pt x="36" y="126"/>
                                  <a:pt x="41" y="127"/>
                                  <a:pt x="47" y="127"/>
                                </a:cubicBezTo>
                                <a:cubicBezTo>
                                  <a:pt x="57" y="127"/>
                                  <a:pt x="65" y="123"/>
                                  <a:pt x="70" y="117"/>
                                </a:cubicBezTo>
                                <a:cubicBezTo>
                                  <a:pt x="75" y="110"/>
                                  <a:pt x="78" y="102"/>
                                  <a:pt x="78" y="94"/>
                                </a:cubicBezTo>
                                <a:cubicBezTo>
                                  <a:pt x="78" y="84"/>
                                  <a:pt x="75" y="77"/>
                                  <a:pt x="69" y="71"/>
                                </a:cubicBezTo>
                                <a:cubicBezTo>
                                  <a:pt x="63" y="66"/>
                                  <a:pt x="55" y="63"/>
                                  <a:pt x="47" y="63"/>
                                </a:cubicBezTo>
                                <a:cubicBezTo>
                                  <a:pt x="41" y="63"/>
                                  <a:pt x="36" y="64"/>
                                  <a:pt x="31" y="67"/>
                                </a:cubicBezTo>
                                <a:cubicBezTo>
                                  <a:pt x="27" y="69"/>
                                  <a:pt x="23" y="73"/>
                                  <a:pt x="20" y="77"/>
                                </a:cubicBezTo>
                                <a:lnTo>
                                  <a:pt x="5" y="76"/>
                                </a:lnTo>
                                <a:lnTo>
                                  <a:pt x="16" y="0"/>
                                </a:lnTo>
                                <a:lnTo>
                                  <a:pt x="89" y="0"/>
                                </a:lnTo>
                                <a:lnTo>
                                  <a:pt x="89" y="17"/>
                                </a:lnTo>
                                <a:lnTo>
                                  <a:pt x="29" y="17"/>
                                </a:lnTo>
                                <a:lnTo>
                                  <a:pt x="23" y="56"/>
                                </a:lnTo>
                                <a:cubicBezTo>
                                  <a:pt x="26" y="54"/>
                                  <a:pt x="29" y="52"/>
                                  <a:pt x="32" y="51"/>
                                </a:cubicBezTo>
                                <a:cubicBezTo>
                                  <a:pt x="37" y="48"/>
                                  <a:pt x="44" y="47"/>
                                  <a:pt x="50" y="47"/>
                                </a:cubicBezTo>
                                <a:cubicBezTo>
                                  <a:pt x="63" y="47"/>
                                  <a:pt x="74" y="52"/>
                                  <a:pt x="83" y="60"/>
                                </a:cubicBezTo>
                                <a:cubicBezTo>
                                  <a:pt x="92" y="68"/>
                                  <a:pt x="97" y="79"/>
                                  <a:pt x="97" y="92"/>
                                </a:cubicBezTo>
                                <a:cubicBezTo>
                                  <a:pt x="97" y="105"/>
                                  <a:pt x="93" y="117"/>
                                  <a:pt x="85" y="127"/>
                                </a:cubicBezTo>
                                <a:cubicBezTo>
                                  <a:pt x="76" y="137"/>
                                  <a:pt x="63" y="142"/>
                                  <a:pt x="45" y="142"/>
                                </a:cubicBezTo>
                                <a:cubicBezTo>
                                  <a:pt x="34" y="142"/>
                                  <a:pt x="23" y="139"/>
                                  <a:pt x="14" y="132"/>
                                </a:cubicBezTo>
                                <a:cubicBezTo>
                                  <a:pt x="6" y="126"/>
                                  <a:pt x="1" y="116"/>
                                  <a:pt x="0" y="103"/>
                                </a:cubicBezTo>
                                <a:lnTo>
                                  <a:pt x="18" y="10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19" name="Freeform 677"/>
                        <wps:cNvSpPr>
                          <a:spLocks noEditPoints="1"/>
                        </wps:cNvSpPr>
                        <wps:spPr bwMode="auto">
                          <a:xfrm>
                            <a:off x="4571365" y="1705610"/>
                            <a:ext cx="48895" cy="73025"/>
                          </a:xfrm>
                          <a:custGeom>
                            <a:avLst/>
                            <a:gdLst>
                              <a:gd name="T0" fmla="*/ 49 w 98"/>
                              <a:gd name="T1" fmla="*/ 0 h 145"/>
                              <a:gd name="T2" fmla="*/ 49 w 98"/>
                              <a:gd name="T3" fmla="*/ 0 h 145"/>
                              <a:gd name="T4" fmla="*/ 88 w 98"/>
                              <a:gd name="T5" fmla="*/ 22 h 145"/>
                              <a:gd name="T6" fmla="*/ 98 w 98"/>
                              <a:gd name="T7" fmla="*/ 70 h 145"/>
                              <a:gd name="T8" fmla="*/ 89 w 98"/>
                              <a:gd name="T9" fmla="*/ 118 h 145"/>
                              <a:gd name="T10" fmla="*/ 49 w 98"/>
                              <a:gd name="T11" fmla="*/ 145 h 145"/>
                              <a:gd name="T12" fmla="*/ 11 w 98"/>
                              <a:gd name="T13" fmla="*/ 123 h 145"/>
                              <a:gd name="T14" fmla="*/ 0 w 98"/>
                              <a:gd name="T15" fmla="*/ 73 h 145"/>
                              <a:gd name="T16" fmla="*/ 7 w 98"/>
                              <a:gd name="T17" fmla="*/ 32 h 145"/>
                              <a:gd name="T18" fmla="*/ 49 w 98"/>
                              <a:gd name="T19" fmla="*/ 0 h 145"/>
                              <a:gd name="T20" fmla="*/ 49 w 98"/>
                              <a:gd name="T21" fmla="*/ 0 h 145"/>
                              <a:gd name="T22" fmla="*/ 48 w 98"/>
                              <a:gd name="T23" fmla="*/ 129 h 145"/>
                              <a:gd name="T24" fmla="*/ 48 w 98"/>
                              <a:gd name="T25" fmla="*/ 129 h 145"/>
                              <a:gd name="T26" fmla="*/ 70 w 98"/>
                              <a:gd name="T27" fmla="*/ 116 h 145"/>
                              <a:gd name="T28" fmla="*/ 79 w 98"/>
                              <a:gd name="T29" fmla="*/ 71 h 145"/>
                              <a:gd name="T30" fmla="*/ 73 w 98"/>
                              <a:gd name="T31" fmla="*/ 31 h 145"/>
                              <a:gd name="T32" fmla="*/ 50 w 98"/>
                              <a:gd name="T33" fmla="*/ 16 h 145"/>
                              <a:gd name="T34" fmla="*/ 27 w 98"/>
                              <a:gd name="T35" fmla="*/ 31 h 145"/>
                              <a:gd name="T36" fmla="*/ 20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7"/>
                                  <a:pt x="88" y="22"/>
                                </a:cubicBezTo>
                                <a:cubicBezTo>
                                  <a:pt x="95" y="34"/>
                                  <a:pt x="98" y="50"/>
                                  <a:pt x="98" y="70"/>
                                </a:cubicBezTo>
                                <a:cubicBezTo>
                                  <a:pt x="98" y="89"/>
                                  <a:pt x="95" y="105"/>
                                  <a:pt x="89" y="118"/>
                                </a:cubicBezTo>
                                <a:cubicBezTo>
                                  <a:pt x="81" y="136"/>
                                  <a:pt x="67" y="145"/>
                                  <a:pt x="49" y="145"/>
                                </a:cubicBezTo>
                                <a:cubicBezTo>
                                  <a:pt x="32" y="145"/>
                                  <a:pt x="19" y="138"/>
                                  <a:pt x="11" y="123"/>
                                </a:cubicBezTo>
                                <a:cubicBezTo>
                                  <a:pt x="4" y="111"/>
                                  <a:pt x="0" y="94"/>
                                  <a:pt x="0" y="73"/>
                                </a:cubicBezTo>
                                <a:cubicBezTo>
                                  <a:pt x="0" y="57"/>
                                  <a:pt x="2" y="43"/>
                                  <a:pt x="7" y="32"/>
                                </a:cubicBezTo>
                                <a:cubicBezTo>
                                  <a:pt x="14" y="11"/>
                                  <a:pt x="28" y="0"/>
                                  <a:pt x="49" y="0"/>
                                </a:cubicBezTo>
                                <a:lnTo>
                                  <a:pt x="49" y="0"/>
                                </a:lnTo>
                                <a:close/>
                                <a:moveTo>
                                  <a:pt x="48" y="129"/>
                                </a:moveTo>
                                <a:lnTo>
                                  <a:pt x="48" y="129"/>
                                </a:lnTo>
                                <a:cubicBezTo>
                                  <a:pt x="58" y="129"/>
                                  <a:pt x="65" y="125"/>
                                  <a:pt x="70" y="116"/>
                                </a:cubicBezTo>
                                <a:cubicBezTo>
                                  <a:pt x="76" y="108"/>
                                  <a:pt x="79" y="93"/>
                                  <a:pt x="79" y="71"/>
                                </a:cubicBezTo>
                                <a:cubicBezTo>
                                  <a:pt x="79" y="55"/>
                                  <a:pt x="77" y="42"/>
                                  <a:pt x="73" y="31"/>
                                </a:cubicBezTo>
                                <a:cubicBezTo>
                                  <a:pt x="69" y="21"/>
                                  <a:pt x="61" y="16"/>
                                  <a:pt x="50" y="16"/>
                                </a:cubicBezTo>
                                <a:cubicBezTo>
                                  <a:pt x="39" y="16"/>
                                  <a:pt x="32" y="21"/>
                                  <a:pt x="27" y="31"/>
                                </a:cubicBezTo>
                                <a:cubicBezTo>
                                  <a:pt x="22" y="40"/>
                                  <a:pt x="20" y="55"/>
                                  <a:pt x="20" y="74"/>
                                </a:cubicBezTo>
                                <a:cubicBezTo>
                                  <a:pt x="20" y="88"/>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20" name="Freeform 678"/>
                        <wps:cNvSpPr>
                          <a:spLocks/>
                        </wps:cNvSpPr>
                        <wps:spPr bwMode="auto">
                          <a:xfrm>
                            <a:off x="4633595" y="1765935"/>
                            <a:ext cx="10795" cy="10795"/>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21" name="Freeform 679"/>
                        <wps:cNvSpPr>
                          <a:spLocks/>
                        </wps:cNvSpPr>
                        <wps:spPr bwMode="auto">
                          <a:xfrm>
                            <a:off x="4663440" y="1705610"/>
                            <a:ext cx="26035" cy="71120"/>
                          </a:xfrm>
                          <a:custGeom>
                            <a:avLst/>
                            <a:gdLst>
                              <a:gd name="T0" fmla="*/ 0 w 52"/>
                              <a:gd name="T1" fmla="*/ 41 h 141"/>
                              <a:gd name="T2" fmla="*/ 0 w 52"/>
                              <a:gd name="T3" fmla="*/ 41 h 141"/>
                              <a:gd name="T4" fmla="*/ 0 w 52"/>
                              <a:gd name="T5" fmla="*/ 27 h 141"/>
                              <a:gd name="T6" fmla="*/ 26 w 52"/>
                              <a:gd name="T7" fmla="*/ 21 h 141"/>
                              <a:gd name="T8" fmla="*/ 38 w 52"/>
                              <a:gd name="T9" fmla="*/ 0 h 141"/>
                              <a:gd name="T10" fmla="*/ 52 w 52"/>
                              <a:gd name="T11" fmla="*/ 0 h 141"/>
                              <a:gd name="T12" fmla="*/ 52 w 52"/>
                              <a:gd name="T13" fmla="*/ 141 h 141"/>
                              <a:gd name="T14" fmla="*/ 33 w 52"/>
                              <a:gd name="T15" fmla="*/ 141 h 141"/>
                              <a:gd name="T16" fmla="*/ 33 w 52"/>
                              <a:gd name="T17" fmla="*/ 41 h 141"/>
                              <a:gd name="T18" fmla="*/ 0 w 52"/>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1">
                                <a:moveTo>
                                  <a:pt x="0" y="41"/>
                                </a:moveTo>
                                <a:lnTo>
                                  <a:pt x="0" y="41"/>
                                </a:lnTo>
                                <a:lnTo>
                                  <a:pt x="0" y="27"/>
                                </a:lnTo>
                                <a:cubicBezTo>
                                  <a:pt x="12" y="26"/>
                                  <a:pt x="21" y="24"/>
                                  <a:pt x="26" y="21"/>
                                </a:cubicBezTo>
                                <a:cubicBezTo>
                                  <a:pt x="32" y="18"/>
                                  <a:pt x="35" y="11"/>
                                  <a:pt x="38" y="0"/>
                                </a:cubicBezTo>
                                <a:lnTo>
                                  <a:pt x="52" y="0"/>
                                </a:lnTo>
                                <a:lnTo>
                                  <a:pt x="52" y="141"/>
                                </a:lnTo>
                                <a:lnTo>
                                  <a:pt x="33" y="141"/>
                                </a:lnTo>
                                <a:lnTo>
                                  <a:pt x="33"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22" name="Freeform 680"/>
                        <wps:cNvSpPr>
                          <a:spLocks/>
                        </wps:cNvSpPr>
                        <wps:spPr bwMode="auto">
                          <a:xfrm>
                            <a:off x="4711700" y="1705610"/>
                            <a:ext cx="26670" cy="71120"/>
                          </a:xfrm>
                          <a:custGeom>
                            <a:avLst/>
                            <a:gdLst>
                              <a:gd name="T0" fmla="*/ 0 w 53"/>
                              <a:gd name="T1" fmla="*/ 41 h 141"/>
                              <a:gd name="T2" fmla="*/ 0 w 53"/>
                              <a:gd name="T3" fmla="*/ 41 h 141"/>
                              <a:gd name="T4" fmla="*/ 0 w 53"/>
                              <a:gd name="T5" fmla="*/ 27 h 141"/>
                              <a:gd name="T6" fmla="*/ 27 w 53"/>
                              <a:gd name="T7" fmla="*/ 21 h 141"/>
                              <a:gd name="T8" fmla="*/ 39 w 53"/>
                              <a:gd name="T9" fmla="*/ 0 h 141"/>
                              <a:gd name="T10" fmla="*/ 53 w 53"/>
                              <a:gd name="T11" fmla="*/ 0 h 141"/>
                              <a:gd name="T12" fmla="*/ 53 w 53"/>
                              <a:gd name="T13" fmla="*/ 141 h 141"/>
                              <a:gd name="T14" fmla="*/ 34 w 53"/>
                              <a:gd name="T15" fmla="*/ 141 h 141"/>
                              <a:gd name="T16" fmla="*/ 34 w 53"/>
                              <a:gd name="T17" fmla="*/ 41 h 141"/>
                              <a:gd name="T18" fmla="*/ 0 w 53"/>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3" h="141">
                                <a:moveTo>
                                  <a:pt x="0" y="41"/>
                                </a:moveTo>
                                <a:lnTo>
                                  <a:pt x="0" y="41"/>
                                </a:lnTo>
                                <a:lnTo>
                                  <a:pt x="0" y="27"/>
                                </a:lnTo>
                                <a:cubicBezTo>
                                  <a:pt x="13" y="26"/>
                                  <a:pt x="22" y="24"/>
                                  <a:pt x="27" y="21"/>
                                </a:cubicBezTo>
                                <a:cubicBezTo>
                                  <a:pt x="32" y="18"/>
                                  <a:pt x="36" y="11"/>
                                  <a:pt x="39" y="0"/>
                                </a:cubicBezTo>
                                <a:lnTo>
                                  <a:pt x="53" y="0"/>
                                </a:lnTo>
                                <a:lnTo>
                                  <a:pt x="53" y="141"/>
                                </a:lnTo>
                                <a:lnTo>
                                  <a:pt x="34" y="141"/>
                                </a:lnTo>
                                <a:lnTo>
                                  <a:pt x="34"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23" name="Freeform 681"/>
                        <wps:cNvSpPr>
                          <a:spLocks noEditPoints="1"/>
                        </wps:cNvSpPr>
                        <wps:spPr bwMode="auto">
                          <a:xfrm>
                            <a:off x="4571365" y="1903730"/>
                            <a:ext cx="48895" cy="73025"/>
                          </a:xfrm>
                          <a:custGeom>
                            <a:avLst/>
                            <a:gdLst>
                              <a:gd name="T0" fmla="*/ 49 w 98"/>
                              <a:gd name="T1" fmla="*/ 0 h 145"/>
                              <a:gd name="T2" fmla="*/ 49 w 98"/>
                              <a:gd name="T3" fmla="*/ 0 h 145"/>
                              <a:gd name="T4" fmla="*/ 88 w 98"/>
                              <a:gd name="T5" fmla="*/ 23 h 145"/>
                              <a:gd name="T6" fmla="*/ 98 w 98"/>
                              <a:gd name="T7" fmla="*/ 71 h 145"/>
                              <a:gd name="T8" fmla="*/ 89 w 98"/>
                              <a:gd name="T9" fmla="*/ 118 h 145"/>
                              <a:gd name="T10" fmla="*/ 49 w 98"/>
                              <a:gd name="T11" fmla="*/ 145 h 145"/>
                              <a:gd name="T12" fmla="*/ 11 w 98"/>
                              <a:gd name="T13" fmla="*/ 123 h 145"/>
                              <a:gd name="T14" fmla="*/ 0 w 98"/>
                              <a:gd name="T15" fmla="*/ 74 h 145"/>
                              <a:gd name="T16" fmla="*/ 7 w 98"/>
                              <a:gd name="T17" fmla="*/ 32 h 145"/>
                              <a:gd name="T18" fmla="*/ 49 w 98"/>
                              <a:gd name="T19" fmla="*/ 0 h 145"/>
                              <a:gd name="T20" fmla="*/ 49 w 98"/>
                              <a:gd name="T21" fmla="*/ 0 h 145"/>
                              <a:gd name="T22" fmla="*/ 48 w 98"/>
                              <a:gd name="T23" fmla="*/ 129 h 145"/>
                              <a:gd name="T24" fmla="*/ 48 w 98"/>
                              <a:gd name="T25" fmla="*/ 129 h 145"/>
                              <a:gd name="T26" fmla="*/ 70 w 98"/>
                              <a:gd name="T27" fmla="*/ 117 h 145"/>
                              <a:gd name="T28" fmla="*/ 79 w 98"/>
                              <a:gd name="T29" fmla="*/ 71 h 145"/>
                              <a:gd name="T30" fmla="*/ 73 w 98"/>
                              <a:gd name="T31" fmla="*/ 32 h 145"/>
                              <a:gd name="T32" fmla="*/ 50 w 98"/>
                              <a:gd name="T33" fmla="*/ 16 h 145"/>
                              <a:gd name="T34" fmla="*/ 27 w 98"/>
                              <a:gd name="T35" fmla="*/ 31 h 145"/>
                              <a:gd name="T36" fmla="*/ 20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8"/>
                                  <a:pt x="88" y="23"/>
                                </a:cubicBezTo>
                                <a:cubicBezTo>
                                  <a:pt x="95" y="34"/>
                                  <a:pt x="98" y="50"/>
                                  <a:pt x="98" y="71"/>
                                </a:cubicBezTo>
                                <a:cubicBezTo>
                                  <a:pt x="98" y="90"/>
                                  <a:pt x="95" y="106"/>
                                  <a:pt x="89" y="118"/>
                                </a:cubicBezTo>
                                <a:cubicBezTo>
                                  <a:pt x="81" y="136"/>
                                  <a:pt x="67" y="145"/>
                                  <a:pt x="49" y="145"/>
                                </a:cubicBezTo>
                                <a:cubicBezTo>
                                  <a:pt x="32" y="145"/>
                                  <a:pt x="19" y="138"/>
                                  <a:pt x="11" y="123"/>
                                </a:cubicBezTo>
                                <a:cubicBezTo>
                                  <a:pt x="4" y="111"/>
                                  <a:pt x="0" y="94"/>
                                  <a:pt x="0" y="74"/>
                                </a:cubicBezTo>
                                <a:cubicBezTo>
                                  <a:pt x="0" y="58"/>
                                  <a:pt x="2" y="44"/>
                                  <a:pt x="7" y="32"/>
                                </a:cubicBezTo>
                                <a:cubicBezTo>
                                  <a:pt x="14" y="11"/>
                                  <a:pt x="28" y="0"/>
                                  <a:pt x="49" y="0"/>
                                </a:cubicBezTo>
                                <a:lnTo>
                                  <a:pt x="49" y="0"/>
                                </a:lnTo>
                                <a:close/>
                                <a:moveTo>
                                  <a:pt x="48" y="129"/>
                                </a:moveTo>
                                <a:lnTo>
                                  <a:pt x="48" y="129"/>
                                </a:lnTo>
                                <a:cubicBezTo>
                                  <a:pt x="58" y="129"/>
                                  <a:pt x="65" y="125"/>
                                  <a:pt x="70" y="117"/>
                                </a:cubicBezTo>
                                <a:cubicBezTo>
                                  <a:pt x="76" y="109"/>
                                  <a:pt x="79" y="94"/>
                                  <a:pt x="79" y="71"/>
                                </a:cubicBezTo>
                                <a:cubicBezTo>
                                  <a:pt x="79" y="55"/>
                                  <a:pt x="77" y="42"/>
                                  <a:pt x="73" y="32"/>
                                </a:cubicBezTo>
                                <a:cubicBezTo>
                                  <a:pt x="69" y="21"/>
                                  <a:pt x="61" y="16"/>
                                  <a:pt x="50" y="16"/>
                                </a:cubicBezTo>
                                <a:cubicBezTo>
                                  <a:pt x="39" y="16"/>
                                  <a:pt x="32" y="21"/>
                                  <a:pt x="27" y="31"/>
                                </a:cubicBezTo>
                                <a:cubicBezTo>
                                  <a:pt x="22" y="41"/>
                                  <a:pt x="20" y="55"/>
                                  <a:pt x="20" y="74"/>
                                </a:cubicBezTo>
                                <a:cubicBezTo>
                                  <a:pt x="20" y="89"/>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24" name="Freeform 682"/>
                        <wps:cNvSpPr>
                          <a:spLocks/>
                        </wps:cNvSpPr>
                        <wps:spPr bwMode="auto">
                          <a:xfrm>
                            <a:off x="4633595" y="1964055"/>
                            <a:ext cx="10795" cy="10795"/>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25" name="Freeform 683"/>
                        <wps:cNvSpPr>
                          <a:spLocks noEditPoints="1"/>
                        </wps:cNvSpPr>
                        <wps:spPr bwMode="auto">
                          <a:xfrm>
                            <a:off x="4656455" y="1903730"/>
                            <a:ext cx="48895" cy="73025"/>
                          </a:xfrm>
                          <a:custGeom>
                            <a:avLst/>
                            <a:gdLst>
                              <a:gd name="T0" fmla="*/ 48 w 97"/>
                              <a:gd name="T1" fmla="*/ 0 h 145"/>
                              <a:gd name="T2" fmla="*/ 48 w 97"/>
                              <a:gd name="T3" fmla="*/ 0 h 145"/>
                              <a:gd name="T4" fmla="*/ 88 w 97"/>
                              <a:gd name="T5" fmla="*/ 23 h 145"/>
                              <a:gd name="T6" fmla="*/ 97 w 97"/>
                              <a:gd name="T7" fmla="*/ 71 h 145"/>
                              <a:gd name="T8" fmla="*/ 88 w 97"/>
                              <a:gd name="T9" fmla="*/ 118 h 145"/>
                              <a:gd name="T10" fmla="*/ 48 w 97"/>
                              <a:gd name="T11" fmla="*/ 145 h 145"/>
                              <a:gd name="T12" fmla="*/ 10 w 97"/>
                              <a:gd name="T13" fmla="*/ 123 h 145"/>
                              <a:gd name="T14" fmla="*/ 0 w 97"/>
                              <a:gd name="T15" fmla="*/ 74 h 145"/>
                              <a:gd name="T16" fmla="*/ 6 w 97"/>
                              <a:gd name="T17" fmla="*/ 32 h 145"/>
                              <a:gd name="T18" fmla="*/ 48 w 97"/>
                              <a:gd name="T19" fmla="*/ 0 h 145"/>
                              <a:gd name="T20" fmla="*/ 48 w 97"/>
                              <a:gd name="T21" fmla="*/ 0 h 145"/>
                              <a:gd name="T22" fmla="*/ 48 w 97"/>
                              <a:gd name="T23" fmla="*/ 129 h 145"/>
                              <a:gd name="T24" fmla="*/ 48 w 97"/>
                              <a:gd name="T25" fmla="*/ 129 h 145"/>
                              <a:gd name="T26" fmla="*/ 70 w 97"/>
                              <a:gd name="T27" fmla="*/ 117 h 145"/>
                              <a:gd name="T28" fmla="*/ 78 w 97"/>
                              <a:gd name="T29" fmla="*/ 71 h 145"/>
                              <a:gd name="T30" fmla="*/ 72 w 97"/>
                              <a:gd name="T31" fmla="*/ 32 h 145"/>
                              <a:gd name="T32" fmla="*/ 49 w 97"/>
                              <a:gd name="T33" fmla="*/ 16 h 145"/>
                              <a:gd name="T34" fmla="*/ 26 w 97"/>
                              <a:gd name="T35" fmla="*/ 31 h 145"/>
                              <a:gd name="T36" fmla="*/ 19 w 97"/>
                              <a:gd name="T37" fmla="*/ 74 h 145"/>
                              <a:gd name="T38" fmla="*/ 23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79" y="8"/>
                                  <a:pt x="88" y="23"/>
                                </a:cubicBezTo>
                                <a:cubicBezTo>
                                  <a:pt x="94" y="34"/>
                                  <a:pt x="97" y="50"/>
                                  <a:pt x="97" y="71"/>
                                </a:cubicBezTo>
                                <a:cubicBezTo>
                                  <a:pt x="97" y="90"/>
                                  <a:pt x="94" y="106"/>
                                  <a:pt x="88" y="118"/>
                                </a:cubicBezTo>
                                <a:cubicBezTo>
                                  <a:pt x="80" y="136"/>
                                  <a:pt x="67" y="145"/>
                                  <a:pt x="48" y="145"/>
                                </a:cubicBezTo>
                                <a:cubicBezTo>
                                  <a:pt x="31" y="145"/>
                                  <a:pt x="18" y="138"/>
                                  <a:pt x="10" y="123"/>
                                </a:cubicBezTo>
                                <a:cubicBezTo>
                                  <a:pt x="3" y="111"/>
                                  <a:pt x="0" y="94"/>
                                  <a:pt x="0" y="74"/>
                                </a:cubicBezTo>
                                <a:cubicBezTo>
                                  <a:pt x="0" y="58"/>
                                  <a:pt x="2" y="44"/>
                                  <a:pt x="6" y="32"/>
                                </a:cubicBezTo>
                                <a:cubicBezTo>
                                  <a:pt x="14" y="11"/>
                                  <a:pt x="28" y="0"/>
                                  <a:pt x="48" y="0"/>
                                </a:cubicBezTo>
                                <a:lnTo>
                                  <a:pt x="48" y="0"/>
                                </a:lnTo>
                                <a:close/>
                                <a:moveTo>
                                  <a:pt x="48" y="129"/>
                                </a:moveTo>
                                <a:lnTo>
                                  <a:pt x="48" y="129"/>
                                </a:lnTo>
                                <a:cubicBezTo>
                                  <a:pt x="57" y="129"/>
                                  <a:pt x="64" y="125"/>
                                  <a:pt x="70" y="117"/>
                                </a:cubicBezTo>
                                <a:cubicBezTo>
                                  <a:pt x="75" y="109"/>
                                  <a:pt x="78" y="94"/>
                                  <a:pt x="78" y="71"/>
                                </a:cubicBezTo>
                                <a:cubicBezTo>
                                  <a:pt x="78" y="55"/>
                                  <a:pt x="76" y="42"/>
                                  <a:pt x="72" y="32"/>
                                </a:cubicBezTo>
                                <a:cubicBezTo>
                                  <a:pt x="68" y="21"/>
                                  <a:pt x="60" y="16"/>
                                  <a:pt x="49" y="16"/>
                                </a:cubicBezTo>
                                <a:cubicBezTo>
                                  <a:pt x="39" y="16"/>
                                  <a:pt x="31" y="21"/>
                                  <a:pt x="26" y="31"/>
                                </a:cubicBezTo>
                                <a:cubicBezTo>
                                  <a:pt x="21" y="41"/>
                                  <a:pt x="19" y="55"/>
                                  <a:pt x="19" y="74"/>
                                </a:cubicBezTo>
                                <a:cubicBezTo>
                                  <a:pt x="19" y="89"/>
                                  <a:pt x="20" y="100"/>
                                  <a:pt x="23" y="109"/>
                                </a:cubicBezTo>
                                <a:cubicBezTo>
                                  <a:pt x="28" y="122"/>
                                  <a:pt x="36"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26" name="Freeform 684"/>
                        <wps:cNvSpPr>
                          <a:spLocks noEditPoints="1"/>
                        </wps:cNvSpPr>
                        <wps:spPr bwMode="auto">
                          <a:xfrm>
                            <a:off x="4713605" y="1903730"/>
                            <a:ext cx="48260" cy="73025"/>
                          </a:xfrm>
                          <a:custGeom>
                            <a:avLst/>
                            <a:gdLst>
                              <a:gd name="T0" fmla="*/ 20 w 96"/>
                              <a:gd name="T1" fmla="*/ 107 h 145"/>
                              <a:gd name="T2" fmla="*/ 20 w 96"/>
                              <a:gd name="T3" fmla="*/ 107 h 145"/>
                              <a:gd name="T4" fmla="*/ 31 w 96"/>
                              <a:gd name="T5" fmla="*/ 128 h 145"/>
                              <a:gd name="T6" fmla="*/ 44 w 96"/>
                              <a:gd name="T7" fmla="*/ 131 h 145"/>
                              <a:gd name="T8" fmla="*/ 65 w 96"/>
                              <a:gd name="T9" fmla="*/ 120 h 145"/>
                              <a:gd name="T10" fmla="*/ 78 w 96"/>
                              <a:gd name="T11" fmla="*/ 77 h 145"/>
                              <a:gd name="T12" fmla="*/ 63 w 96"/>
                              <a:gd name="T13" fmla="*/ 90 h 145"/>
                              <a:gd name="T14" fmla="*/ 45 w 96"/>
                              <a:gd name="T15" fmla="*/ 94 h 145"/>
                              <a:gd name="T16" fmla="*/ 12 w 96"/>
                              <a:gd name="T17" fmla="*/ 81 h 145"/>
                              <a:gd name="T18" fmla="*/ 0 w 96"/>
                              <a:gd name="T19" fmla="*/ 48 h 145"/>
                              <a:gd name="T20" fmla="*/ 12 w 96"/>
                              <a:gd name="T21" fmla="*/ 15 h 145"/>
                              <a:gd name="T22" fmla="*/ 47 w 96"/>
                              <a:gd name="T23" fmla="*/ 0 h 145"/>
                              <a:gd name="T24" fmla="*/ 89 w 96"/>
                              <a:gd name="T25" fmla="*/ 28 h 145"/>
                              <a:gd name="T26" fmla="*/ 96 w 96"/>
                              <a:gd name="T27" fmla="*/ 66 h 145"/>
                              <a:gd name="T28" fmla="*/ 88 w 96"/>
                              <a:gd name="T29" fmla="*/ 112 h 145"/>
                              <a:gd name="T30" fmla="*/ 44 w 96"/>
                              <a:gd name="T31" fmla="*/ 145 h 145"/>
                              <a:gd name="T32" fmla="*/ 13 w 96"/>
                              <a:gd name="T33" fmla="*/ 135 h 145"/>
                              <a:gd name="T34" fmla="*/ 2 w 96"/>
                              <a:gd name="T35" fmla="*/ 107 h 145"/>
                              <a:gd name="T36" fmla="*/ 20 w 96"/>
                              <a:gd name="T37" fmla="*/ 107 h 145"/>
                              <a:gd name="T38" fmla="*/ 47 w 96"/>
                              <a:gd name="T39" fmla="*/ 78 h 145"/>
                              <a:gd name="T40" fmla="*/ 47 w 96"/>
                              <a:gd name="T41" fmla="*/ 78 h 145"/>
                              <a:gd name="T42" fmla="*/ 66 w 96"/>
                              <a:gd name="T43" fmla="*/ 71 h 145"/>
                              <a:gd name="T44" fmla="*/ 75 w 96"/>
                              <a:gd name="T45" fmla="*/ 47 h 145"/>
                              <a:gd name="T46" fmla="*/ 67 w 96"/>
                              <a:gd name="T47" fmla="*/ 24 h 145"/>
                              <a:gd name="T48" fmla="*/ 47 w 96"/>
                              <a:gd name="T49" fmla="*/ 16 h 145"/>
                              <a:gd name="T50" fmla="*/ 26 w 96"/>
                              <a:gd name="T51" fmla="*/ 25 h 145"/>
                              <a:gd name="T52" fmla="*/ 19 w 96"/>
                              <a:gd name="T53" fmla="*/ 48 h 145"/>
                              <a:gd name="T54" fmla="*/ 25 w 96"/>
                              <a:gd name="T55" fmla="*/ 70 h 145"/>
                              <a:gd name="T56" fmla="*/ 47 w 96"/>
                              <a:gd name="T57" fmla="*/ 78 h 145"/>
                              <a:gd name="T58" fmla="*/ 47 w 96"/>
                              <a:gd name="T59" fmla="*/ 7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96" h="145">
                                <a:moveTo>
                                  <a:pt x="20" y="107"/>
                                </a:moveTo>
                                <a:lnTo>
                                  <a:pt x="20" y="107"/>
                                </a:lnTo>
                                <a:cubicBezTo>
                                  <a:pt x="20" y="117"/>
                                  <a:pt x="24" y="124"/>
                                  <a:pt x="31" y="128"/>
                                </a:cubicBezTo>
                                <a:cubicBezTo>
                                  <a:pt x="35" y="130"/>
                                  <a:pt x="39" y="131"/>
                                  <a:pt x="44" y="131"/>
                                </a:cubicBezTo>
                                <a:cubicBezTo>
                                  <a:pt x="52" y="131"/>
                                  <a:pt x="59" y="127"/>
                                  <a:pt x="65" y="120"/>
                                </a:cubicBezTo>
                                <a:cubicBezTo>
                                  <a:pt x="71" y="113"/>
                                  <a:pt x="75" y="99"/>
                                  <a:pt x="78" y="77"/>
                                </a:cubicBezTo>
                                <a:cubicBezTo>
                                  <a:pt x="74" y="83"/>
                                  <a:pt x="69" y="88"/>
                                  <a:pt x="63" y="90"/>
                                </a:cubicBezTo>
                                <a:cubicBezTo>
                                  <a:pt x="57" y="93"/>
                                  <a:pt x="51" y="94"/>
                                  <a:pt x="45" y="94"/>
                                </a:cubicBezTo>
                                <a:cubicBezTo>
                                  <a:pt x="31" y="94"/>
                                  <a:pt x="20" y="90"/>
                                  <a:pt x="12" y="81"/>
                                </a:cubicBezTo>
                                <a:cubicBezTo>
                                  <a:pt x="4" y="73"/>
                                  <a:pt x="0" y="62"/>
                                  <a:pt x="0" y="48"/>
                                </a:cubicBezTo>
                                <a:cubicBezTo>
                                  <a:pt x="0" y="36"/>
                                  <a:pt x="4" y="24"/>
                                  <a:pt x="12" y="15"/>
                                </a:cubicBezTo>
                                <a:cubicBezTo>
                                  <a:pt x="20" y="5"/>
                                  <a:pt x="31" y="0"/>
                                  <a:pt x="47" y="0"/>
                                </a:cubicBezTo>
                                <a:cubicBezTo>
                                  <a:pt x="67" y="0"/>
                                  <a:pt x="81" y="9"/>
                                  <a:pt x="89" y="28"/>
                                </a:cubicBezTo>
                                <a:cubicBezTo>
                                  <a:pt x="94" y="38"/>
                                  <a:pt x="96" y="51"/>
                                  <a:pt x="96" y="66"/>
                                </a:cubicBezTo>
                                <a:cubicBezTo>
                                  <a:pt x="96" y="83"/>
                                  <a:pt x="93" y="99"/>
                                  <a:pt x="88" y="112"/>
                                </a:cubicBezTo>
                                <a:cubicBezTo>
                                  <a:pt x="79" y="134"/>
                                  <a:pt x="65" y="145"/>
                                  <a:pt x="44" y="145"/>
                                </a:cubicBezTo>
                                <a:cubicBezTo>
                                  <a:pt x="30" y="145"/>
                                  <a:pt x="20" y="142"/>
                                  <a:pt x="13" y="135"/>
                                </a:cubicBezTo>
                                <a:cubicBezTo>
                                  <a:pt x="6" y="127"/>
                                  <a:pt x="2" y="118"/>
                                  <a:pt x="2" y="107"/>
                                </a:cubicBezTo>
                                <a:lnTo>
                                  <a:pt x="20" y="107"/>
                                </a:lnTo>
                                <a:close/>
                                <a:moveTo>
                                  <a:pt x="47" y="78"/>
                                </a:moveTo>
                                <a:lnTo>
                                  <a:pt x="47" y="78"/>
                                </a:lnTo>
                                <a:cubicBezTo>
                                  <a:pt x="54" y="78"/>
                                  <a:pt x="60" y="76"/>
                                  <a:pt x="66" y="71"/>
                                </a:cubicBezTo>
                                <a:cubicBezTo>
                                  <a:pt x="72" y="67"/>
                                  <a:pt x="75" y="59"/>
                                  <a:pt x="75" y="47"/>
                                </a:cubicBezTo>
                                <a:cubicBezTo>
                                  <a:pt x="75" y="37"/>
                                  <a:pt x="72" y="29"/>
                                  <a:pt x="67" y="24"/>
                                </a:cubicBezTo>
                                <a:cubicBezTo>
                                  <a:pt x="62" y="19"/>
                                  <a:pt x="55" y="16"/>
                                  <a:pt x="47" y="16"/>
                                </a:cubicBezTo>
                                <a:cubicBezTo>
                                  <a:pt x="38" y="16"/>
                                  <a:pt x="32" y="19"/>
                                  <a:pt x="26" y="25"/>
                                </a:cubicBezTo>
                                <a:cubicBezTo>
                                  <a:pt x="21" y="31"/>
                                  <a:pt x="19" y="39"/>
                                  <a:pt x="19" y="48"/>
                                </a:cubicBezTo>
                                <a:cubicBezTo>
                                  <a:pt x="19" y="57"/>
                                  <a:pt x="21" y="65"/>
                                  <a:pt x="25" y="70"/>
                                </a:cubicBezTo>
                                <a:cubicBezTo>
                                  <a:pt x="30" y="76"/>
                                  <a:pt x="37" y="78"/>
                                  <a:pt x="47" y="78"/>
                                </a:cubicBezTo>
                                <a:lnTo>
                                  <a:pt x="47" y="7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27" name="Freeform 685"/>
                        <wps:cNvSpPr>
                          <a:spLocks noEditPoints="1"/>
                        </wps:cNvSpPr>
                        <wps:spPr bwMode="auto">
                          <a:xfrm>
                            <a:off x="4571365" y="1110615"/>
                            <a:ext cx="48895" cy="72390"/>
                          </a:xfrm>
                          <a:custGeom>
                            <a:avLst/>
                            <a:gdLst>
                              <a:gd name="T0" fmla="*/ 49 w 98"/>
                              <a:gd name="T1" fmla="*/ 0 h 145"/>
                              <a:gd name="T2" fmla="*/ 49 w 98"/>
                              <a:gd name="T3" fmla="*/ 0 h 145"/>
                              <a:gd name="T4" fmla="*/ 88 w 98"/>
                              <a:gd name="T5" fmla="*/ 23 h 145"/>
                              <a:gd name="T6" fmla="*/ 98 w 98"/>
                              <a:gd name="T7" fmla="*/ 70 h 145"/>
                              <a:gd name="T8" fmla="*/ 89 w 98"/>
                              <a:gd name="T9" fmla="*/ 118 h 145"/>
                              <a:gd name="T10" fmla="*/ 49 w 98"/>
                              <a:gd name="T11" fmla="*/ 145 h 145"/>
                              <a:gd name="T12" fmla="*/ 11 w 98"/>
                              <a:gd name="T13" fmla="*/ 123 h 145"/>
                              <a:gd name="T14" fmla="*/ 0 w 98"/>
                              <a:gd name="T15" fmla="*/ 73 h 145"/>
                              <a:gd name="T16" fmla="*/ 7 w 98"/>
                              <a:gd name="T17" fmla="*/ 32 h 145"/>
                              <a:gd name="T18" fmla="*/ 49 w 98"/>
                              <a:gd name="T19" fmla="*/ 0 h 145"/>
                              <a:gd name="T20" fmla="*/ 49 w 98"/>
                              <a:gd name="T21" fmla="*/ 0 h 145"/>
                              <a:gd name="T22" fmla="*/ 48 w 98"/>
                              <a:gd name="T23" fmla="*/ 129 h 145"/>
                              <a:gd name="T24" fmla="*/ 48 w 98"/>
                              <a:gd name="T25" fmla="*/ 129 h 145"/>
                              <a:gd name="T26" fmla="*/ 70 w 98"/>
                              <a:gd name="T27" fmla="*/ 117 h 145"/>
                              <a:gd name="T28" fmla="*/ 79 w 98"/>
                              <a:gd name="T29" fmla="*/ 71 h 145"/>
                              <a:gd name="T30" fmla="*/ 73 w 98"/>
                              <a:gd name="T31" fmla="*/ 31 h 145"/>
                              <a:gd name="T32" fmla="*/ 50 w 98"/>
                              <a:gd name="T33" fmla="*/ 16 h 145"/>
                              <a:gd name="T34" fmla="*/ 27 w 98"/>
                              <a:gd name="T35" fmla="*/ 31 h 145"/>
                              <a:gd name="T36" fmla="*/ 20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7"/>
                                  <a:pt x="88" y="23"/>
                                </a:cubicBezTo>
                                <a:cubicBezTo>
                                  <a:pt x="95" y="34"/>
                                  <a:pt x="98" y="50"/>
                                  <a:pt x="98" y="70"/>
                                </a:cubicBezTo>
                                <a:cubicBezTo>
                                  <a:pt x="98" y="90"/>
                                  <a:pt x="95" y="105"/>
                                  <a:pt x="89" y="118"/>
                                </a:cubicBezTo>
                                <a:cubicBezTo>
                                  <a:pt x="81" y="136"/>
                                  <a:pt x="67" y="145"/>
                                  <a:pt x="49" y="145"/>
                                </a:cubicBezTo>
                                <a:cubicBezTo>
                                  <a:pt x="32" y="145"/>
                                  <a:pt x="19" y="138"/>
                                  <a:pt x="11" y="123"/>
                                </a:cubicBezTo>
                                <a:cubicBezTo>
                                  <a:pt x="4" y="111"/>
                                  <a:pt x="0" y="94"/>
                                  <a:pt x="0" y="73"/>
                                </a:cubicBezTo>
                                <a:cubicBezTo>
                                  <a:pt x="0" y="57"/>
                                  <a:pt x="2" y="44"/>
                                  <a:pt x="7" y="32"/>
                                </a:cubicBezTo>
                                <a:cubicBezTo>
                                  <a:pt x="14" y="11"/>
                                  <a:pt x="28" y="0"/>
                                  <a:pt x="49" y="0"/>
                                </a:cubicBezTo>
                                <a:lnTo>
                                  <a:pt x="49" y="0"/>
                                </a:lnTo>
                                <a:close/>
                                <a:moveTo>
                                  <a:pt x="48" y="129"/>
                                </a:moveTo>
                                <a:lnTo>
                                  <a:pt x="48" y="129"/>
                                </a:lnTo>
                                <a:cubicBezTo>
                                  <a:pt x="58" y="129"/>
                                  <a:pt x="65" y="125"/>
                                  <a:pt x="70" y="117"/>
                                </a:cubicBezTo>
                                <a:cubicBezTo>
                                  <a:pt x="76" y="108"/>
                                  <a:pt x="79" y="93"/>
                                  <a:pt x="79" y="71"/>
                                </a:cubicBezTo>
                                <a:cubicBezTo>
                                  <a:pt x="79" y="55"/>
                                  <a:pt x="77" y="42"/>
                                  <a:pt x="73" y="31"/>
                                </a:cubicBezTo>
                                <a:cubicBezTo>
                                  <a:pt x="69" y="21"/>
                                  <a:pt x="61" y="16"/>
                                  <a:pt x="50" y="16"/>
                                </a:cubicBezTo>
                                <a:cubicBezTo>
                                  <a:pt x="39" y="16"/>
                                  <a:pt x="32" y="21"/>
                                  <a:pt x="27" y="31"/>
                                </a:cubicBezTo>
                                <a:cubicBezTo>
                                  <a:pt x="22" y="40"/>
                                  <a:pt x="20" y="55"/>
                                  <a:pt x="20" y="74"/>
                                </a:cubicBezTo>
                                <a:cubicBezTo>
                                  <a:pt x="20" y="88"/>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28" name="Freeform 686"/>
                        <wps:cNvSpPr>
                          <a:spLocks/>
                        </wps:cNvSpPr>
                        <wps:spPr bwMode="auto">
                          <a:xfrm>
                            <a:off x="4633595" y="1170940"/>
                            <a:ext cx="10795" cy="10160"/>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29" name="Freeform 687"/>
                        <wps:cNvSpPr>
                          <a:spLocks/>
                        </wps:cNvSpPr>
                        <wps:spPr bwMode="auto">
                          <a:xfrm>
                            <a:off x="4657090" y="1111250"/>
                            <a:ext cx="49530" cy="69850"/>
                          </a:xfrm>
                          <a:custGeom>
                            <a:avLst/>
                            <a:gdLst>
                              <a:gd name="T0" fmla="*/ 98 w 98"/>
                              <a:gd name="T1" fmla="*/ 0 h 139"/>
                              <a:gd name="T2" fmla="*/ 98 w 98"/>
                              <a:gd name="T3" fmla="*/ 0 h 139"/>
                              <a:gd name="T4" fmla="*/ 98 w 98"/>
                              <a:gd name="T5" fmla="*/ 16 h 139"/>
                              <a:gd name="T6" fmla="*/ 80 w 98"/>
                              <a:gd name="T7" fmla="*/ 39 h 139"/>
                              <a:gd name="T8" fmla="*/ 60 w 98"/>
                              <a:gd name="T9" fmla="*/ 74 h 139"/>
                              <a:gd name="T10" fmla="*/ 47 w 98"/>
                              <a:gd name="T11" fmla="*/ 108 h 139"/>
                              <a:gd name="T12" fmla="*/ 39 w 98"/>
                              <a:gd name="T13" fmla="*/ 139 h 139"/>
                              <a:gd name="T14" fmla="*/ 20 w 98"/>
                              <a:gd name="T15" fmla="*/ 139 h 139"/>
                              <a:gd name="T16" fmla="*/ 49 w 98"/>
                              <a:gd name="T17" fmla="*/ 59 h 139"/>
                              <a:gd name="T18" fmla="*/ 78 w 98"/>
                              <a:gd name="T19" fmla="*/ 18 h 139"/>
                              <a:gd name="T20" fmla="*/ 0 w 98"/>
                              <a:gd name="T21" fmla="*/ 18 h 139"/>
                              <a:gd name="T22" fmla="*/ 0 w 98"/>
                              <a:gd name="T23" fmla="*/ 0 h 139"/>
                              <a:gd name="T24" fmla="*/ 98 w 98"/>
                              <a:gd name="T25"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98" h="139">
                                <a:moveTo>
                                  <a:pt x="98" y="0"/>
                                </a:moveTo>
                                <a:lnTo>
                                  <a:pt x="98" y="0"/>
                                </a:lnTo>
                                <a:lnTo>
                                  <a:pt x="98" y="16"/>
                                </a:lnTo>
                                <a:cubicBezTo>
                                  <a:pt x="93" y="20"/>
                                  <a:pt x="87" y="28"/>
                                  <a:pt x="80" y="39"/>
                                </a:cubicBezTo>
                                <a:cubicBezTo>
                                  <a:pt x="72" y="50"/>
                                  <a:pt x="66" y="61"/>
                                  <a:pt x="60" y="74"/>
                                </a:cubicBezTo>
                                <a:cubicBezTo>
                                  <a:pt x="54" y="86"/>
                                  <a:pt x="50" y="98"/>
                                  <a:pt x="47" y="108"/>
                                </a:cubicBezTo>
                                <a:cubicBezTo>
                                  <a:pt x="45" y="114"/>
                                  <a:pt x="42" y="125"/>
                                  <a:pt x="39" y="139"/>
                                </a:cubicBezTo>
                                <a:lnTo>
                                  <a:pt x="20" y="139"/>
                                </a:lnTo>
                                <a:cubicBezTo>
                                  <a:pt x="24" y="112"/>
                                  <a:pt x="34" y="85"/>
                                  <a:pt x="49" y="59"/>
                                </a:cubicBezTo>
                                <a:cubicBezTo>
                                  <a:pt x="58" y="43"/>
                                  <a:pt x="68" y="30"/>
                                  <a:pt x="78" y="18"/>
                                </a:cubicBezTo>
                                <a:lnTo>
                                  <a:pt x="0" y="18"/>
                                </a:lnTo>
                                <a:lnTo>
                                  <a:pt x="0" y="0"/>
                                </a:lnTo>
                                <a:lnTo>
                                  <a:pt x="9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30" name="Freeform 688"/>
                        <wps:cNvSpPr>
                          <a:spLocks/>
                        </wps:cNvSpPr>
                        <wps:spPr bwMode="auto">
                          <a:xfrm>
                            <a:off x="4719320" y="1110615"/>
                            <a:ext cx="26670" cy="70485"/>
                          </a:xfrm>
                          <a:custGeom>
                            <a:avLst/>
                            <a:gdLst>
                              <a:gd name="T0" fmla="*/ 0 w 53"/>
                              <a:gd name="T1" fmla="*/ 40 h 140"/>
                              <a:gd name="T2" fmla="*/ 0 w 53"/>
                              <a:gd name="T3" fmla="*/ 40 h 140"/>
                              <a:gd name="T4" fmla="*/ 0 w 53"/>
                              <a:gd name="T5" fmla="*/ 27 h 140"/>
                              <a:gd name="T6" fmla="*/ 27 w 53"/>
                              <a:gd name="T7" fmla="*/ 20 h 140"/>
                              <a:gd name="T8" fmla="*/ 39 w 53"/>
                              <a:gd name="T9" fmla="*/ 0 h 140"/>
                              <a:gd name="T10" fmla="*/ 53 w 53"/>
                              <a:gd name="T11" fmla="*/ 0 h 140"/>
                              <a:gd name="T12" fmla="*/ 53 w 53"/>
                              <a:gd name="T13" fmla="*/ 140 h 140"/>
                              <a:gd name="T14" fmla="*/ 34 w 53"/>
                              <a:gd name="T15" fmla="*/ 140 h 140"/>
                              <a:gd name="T16" fmla="*/ 34 w 53"/>
                              <a:gd name="T17" fmla="*/ 40 h 140"/>
                              <a:gd name="T18" fmla="*/ 0 w 53"/>
                              <a:gd name="T19" fmla="*/ 40 h 1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3" h="140">
                                <a:moveTo>
                                  <a:pt x="0" y="40"/>
                                </a:moveTo>
                                <a:lnTo>
                                  <a:pt x="0" y="40"/>
                                </a:lnTo>
                                <a:lnTo>
                                  <a:pt x="0" y="27"/>
                                </a:lnTo>
                                <a:cubicBezTo>
                                  <a:pt x="13" y="25"/>
                                  <a:pt x="22" y="23"/>
                                  <a:pt x="27" y="20"/>
                                </a:cubicBezTo>
                                <a:cubicBezTo>
                                  <a:pt x="32" y="17"/>
                                  <a:pt x="36" y="10"/>
                                  <a:pt x="39" y="0"/>
                                </a:cubicBezTo>
                                <a:lnTo>
                                  <a:pt x="53" y="0"/>
                                </a:lnTo>
                                <a:lnTo>
                                  <a:pt x="53" y="140"/>
                                </a:lnTo>
                                <a:lnTo>
                                  <a:pt x="34" y="140"/>
                                </a:lnTo>
                                <a:lnTo>
                                  <a:pt x="34" y="40"/>
                                </a:lnTo>
                                <a:lnTo>
                                  <a:pt x="0" y="4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31" name="Freeform 689"/>
                        <wps:cNvSpPr>
                          <a:spLocks/>
                        </wps:cNvSpPr>
                        <wps:spPr bwMode="auto">
                          <a:xfrm>
                            <a:off x="4570095" y="711200"/>
                            <a:ext cx="92710" cy="73025"/>
                          </a:xfrm>
                          <a:custGeom>
                            <a:avLst/>
                            <a:gdLst>
                              <a:gd name="T0" fmla="*/ 21 w 184"/>
                              <a:gd name="T1" fmla="*/ 0 h 145"/>
                              <a:gd name="T2" fmla="*/ 21 w 184"/>
                              <a:gd name="T3" fmla="*/ 0 h 145"/>
                              <a:gd name="T4" fmla="*/ 48 w 184"/>
                              <a:gd name="T5" fmla="*/ 118 h 145"/>
                              <a:gd name="T6" fmla="*/ 81 w 184"/>
                              <a:gd name="T7" fmla="*/ 0 h 145"/>
                              <a:gd name="T8" fmla="*/ 102 w 184"/>
                              <a:gd name="T9" fmla="*/ 0 h 145"/>
                              <a:gd name="T10" fmla="*/ 135 w 184"/>
                              <a:gd name="T11" fmla="*/ 118 h 145"/>
                              <a:gd name="T12" fmla="*/ 162 w 184"/>
                              <a:gd name="T13" fmla="*/ 0 h 145"/>
                              <a:gd name="T14" fmla="*/ 184 w 184"/>
                              <a:gd name="T15" fmla="*/ 0 h 145"/>
                              <a:gd name="T16" fmla="*/ 146 w 184"/>
                              <a:gd name="T17" fmla="*/ 145 h 145"/>
                              <a:gd name="T18" fmla="*/ 125 w 184"/>
                              <a:gd name="T19" fmla="*/ 145 h 145"/>
                              <a:gd name="T20" fmla="*/ 92 w 184"/>
                              <a:gd name="T21" fmla="*/ 25 h 145"/>
                              <a:gd name="T22" fmla="*/ 58 w 184"/>
                              <a:gd name="T23" fmla="*/ 145 h 145"/>
                              <a:gd name="T24" fmla="*/ 38 w 184"/>
                              <a:gd name="T25" fmla="*/ 145 h 145"/>
                              <a:gd name="T26" fmla="*/ 0 w 184"/>
                              <a:gd name="T27" fmla="*/ 0 h 145"/>
                              <a:gd name="T28" fmla="*/ 21 w 184"/>
                              <a:gd name="T29" fmla="*/ 0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84" h="145">
                                <a:moveTo>
                                  <a:pt x="21" y="0"/>
                                </a:moveTo>
                                <a:lnTo>
                                  <a:pt x="21" y="0"/>
                                </a:lnTo>
                                <a:lnTo>
                                  <a:pt x="48" y="118"/>
                                </a:lnTo>
                                <a:lnTo>
                                  <a:pt x="81" y="0"/>
                                </a:lnTo>
                                <a:lnTo>
                                  <a:pt x="102" y="0"/>
                                </a:lnTo>
                                <a:lnTo>
                                  <a:pt x="135" y="118"/>
                                </a:lnTo>
                                <a:lnTo>
                                  <a:pt x="162" y="0"/>
                                </a:lnTo>
                                <a:lnTo>
                                  <a:pt x="184" y="0"/>
                                </a:lnTo>
                                <a:lnTo>
                                  <a:pt x="146" y="145"/>
                                </a:lnTo>
                                <a:lnTo>
                                  <a:pt x="125" y="145"/>
                                </a:lnTo>
                                <a:lnTo>
                                  <a:pt x="92" y="25"/>
                                </a:lnTo>
                                <a:lnTo>
                                  <a:pt x="58" y="145"/>
                                </a:lnTo>
                                <a:lnTo>
                                  <a:pt x="38" y="145"/>
                                </a:lnTo>
                                <a:lnTo>
                                  <a:pt x="0" y="0"/>
                                </a:lnTo>
                                <a:lnTo>
                                  <a:pt x="21"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32" name="Freeform 690"/>
                        <wps:cNvSpPr>
                          <a:spLocks noEditPoints="1"/>
                        </wps:cNvSpPr>
                        <wps:spPr bwMode="auto">
                          <a:xfrm>
                            <a:off x="4665980" y="730250"/>
                            <a:ext cx="48895" cy="55880"/>
                          </a:xfrm>
                          <a:custGeom>
                            <a:avLst/>
                            <a:gdLst>
                              <a:gd name="T0" fmla="*/ 50 w 97"/>
                              <a:gd name="T1" fmla="*/ 0 h 112"/>
                              <a:gd name="T2" fmla="*/ 50 w 97"/>
                              <a:gd name="T3" fmla="*/ 0 h 112"/>
                              <a:gd name="T4" fmla="*/ 72 w 97"/>
                              <a:gd name="T5" fmla="*/ 6 h 112"/>
                              <a:gd name="T6" fmla="*/ 88 w 97"/>
                              <a:gd name="T7" fmla="*/ 19 h 112"/>
                              <a:gd name="T8" fmla="*/ 95 w 97"/>
                              <a:gd name="T9" fmla="*/ 38 h 112"/>
                              <a:gd name="T10" fmla="*/ 97 w 97"/>
                              <a:gd name="T11" fmla="*/ 61 h 112"/>
                              <a:gd name="T12" fmla="*/ 19 w 97"/>
                              <a:gd name="T13" fmla="*/ 61 h 112"/>
                              <a:gd name="T14" fmla="*/ 27 w 97"/>
                              <a:gd name="T15" fmla="*/ 87 h 112"/>
                              <a:gd name="T16" fmla="*/ 49 w 97"/>
                              <a:gd name="T17" fmla="*/ 97 h 112"/>
                              <a:gd name="T18" fmla="*/ 71 w 97"/>
                              <a:gd name="T19" fmla="*/ 88 h 112"/>
                              <a:gd name="T20" fmla="*/ 78 w 97"/>
                              <a:gd name="T21" fmla="*/ 75 h 112"/>
                              <a:gd name="T22" fmla="*/ 95 w 97"/>
                              <a:gd name="T23" fmla="*/ 75 h 112"/>
                              <a:gd name="T24" fmla="*/ 90 w 97"/>
                              <a:gd name="T25" fmla="*/ 88 h 112"/>
                              <a:gd name="T26" fmla="*/ 82 w 97"/>
                              <a:gd name="T27" fmla="*/ 100 h 112"/>
                              <a:gd name="T28" fmla="*/ 62 w 97"/>
                              <a:gd name="T29" fmla="*/ 111 h 112"/>
                              <a:gd name="T30" fmla="*/ 47 w 97"/>
                              <a:gd name="T31" fmla="*/ 112 h 112"/>
                              <a:gd name="T32" fmla="*/ 14 w 97"/>
                              <a:gd name="T33" fmla="*/ 98 h 112"/>
                              <a:gd name="T34" fmla="*/ 0 w 97"/>
                              <a:gd name="T35" fmla="*/ 58 h 112"/>
                              <a:gd name="T36" fmla="*/ 14 w 97"/>
                              <a:gd name="T37" fmla="*/ 16 h 112"/>
                              <a:gd name="T38" fmla="*/ 50 w 97"/>
                              <a:gd name="T39" fmla="*/ 0 h 112"/>
                              <a:gd name="T40" fmla="*/ 50 w 97"/>
                              <a:gd name="T41" fmla="*/ 0 h 112"/>
                              <a:gd name="T42" fmla="*/ 78 w 97"/>
                              <a:gd name="T43" fmla="*/ 47 h 112"/>
                              <a:gd name="T44" fmla="*/ 78 w 97"/>
                              <a:gd name="T45" fmla="*/ 47 h 112"/>
                              <a:gd name="T46" fmla="*/ 73 w 97"/>
                              <a:gd name="T47" fmla="*/ 29 h 112"/>
                              <a:gd name="T48" fmla="*/ 49 w 97"/>
                              <a:gd name="T49" fmla="*/ 16 h 112"/>
                              <a:gd name="T50" fmla="*/ 28 w 97"/>
                              <a:gd name="T51" fmla="*/ 25 h 112"/>
                              <a:gd name="T52" fmla="*/ 20 w 97"/>
                              <a:gd name="T53" fmla="*/ 47 h 112"/>
                              <a:gd name="T54" fmla="*/ 78 w 97"/>
                              <a:gd name="T55" fmla="*/ 47 h 112"/>
                              <a:gd name="T56" fmla="*/ 48 w 97"/>
                              <a:gd name="T57" fmla="*/ 0 h 112"/>
                              <a:gd name="T58" fmla="*/ 48 w 97"/>
                              <a:gd name="T59" fmla="*/ 0 h 112"/>
                              <a:gd name="T60" fmla="*/ 48 w 97"/>
                              <a:gd name="T61"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97" h="112">
                                <a:moveTo>
                                  <a:pt x="50" y="0"/>
                                </a:moveTo>
                                <a:lnTo>
                                  <a:pt x="50" y="0"/>
                                </a:lnTo>
                                <a:cubicBezTo>
                                  <a:pt x="57" y="0"/>
                                  <a:pt x="65" y="2"/>
                                  <a:pt x="72" y="6"/>
                                </a:cubicBezTo>
                                <a:cubicBezTo>
                                  <a:pt x="79" y="9"/>
                                  <a:pt x="84" y="14"/>
                                  <a:pt x="88" y="19"/>
                                </a:cubicBezTo>
                                <a:cubicBezTo>
                                  <a:pt x="91" y="25"/>
                                  <a:pt x="94" y="31"/>
                                  <a:pt x="95" y="38"/>
                                </a:cubicBezTo>
                                <a:cubicBezTo>
                                  <a:pt x="96" y="43"/>
                                  <a:pt x="97" y="51"/>
                                  <a:pt x="97" y="61"/>
                                </a:cubicBezTo>
                                <a:lnTo>
                                  <a:pt x="19" y="61"/>
                                </a:lnTo>
                                <a:cubicBezTo>
                                  <a:pt x="19" y="72"/>
                                  <a:pt x="22" y="81"/>
                                  <a:pt x="27" y="87"/>
                                </a:cubicBezTo>
                                <a:cubicBezTo>
                                  <a:pt x="31" y="93"/>
                                  <a:pt x="39" y="97"/>
                                  <a:pt x="49" y="97"/>
                                </a:cubicBezTo>
                                <a:cubicBezTo>
                                  <a:pt x="58" y="97"/>
                                  <a:pt x="65" y="94"/>
                                  <a:pt x="71" y="88"/>
                                </a:cubicBezTo>
                                <a:cubicBezTo>
                                  <a:pt x="74" y="84"/>
                                  <a:pt x="76" y="80"/>
                                  <a:pt x="78" y="75"/>
                                </a:cubicBezTo>
                                <a:lnTo>
                                  <a:pt x="95" y="75"/>
                                </a:lnTo>
                                <a:cubicBezTo>
                                  <a:pt x="95" y="79"/>
                                  <a:pt x="93" y="83"/>
                                  <a:pt x="90" y="88"/>
                                </a:cubicBezTo>
                                <a:cubicBezTo>
                                  <a:pt x="88" y="93"/>
                                  <a:pt x="85" y="97"/>
                                  <a:pt x="82" y="100"/>
                                </a:cubicBezTo>
                                <a:cubicBezTo>
                                  <a:pt x="76" y="105"/>
                                  <a:pt x="70" y="109"/>
                                  <a:pt x="62" y="111"/>
                                </a:cubicBezTo>
                                <a:cubicBezTo>
                                  <a:pt x="57" y="112"/>
                                  <a:pt x="53" y="112"/>
                                  <a:pt x="47" y="112"/>
                                </a:cubicBezTo>
                                <a:cubicBezTo>
                                  <a:pt x="34" y="112"/>
                                  <a:pt x="23" y="107"/>
                                  <a:pt x="14" y="98"/>
                                </a:cubicBezTo>
                                <a:cubicBezTo>
                                  <a:pt x="5" y="88"/>
                                  <a:pt x="0" y="75"/>
                                  <a:pt x="0" y="58"/>
                                </a:cubicBezTo>
                                <a:cubicBezTo>
                                  <a:pt x="0" y="41"/>
                                  <a:pt x="5" y="27"/>
                                  <a:pt x="14" y="16"/>
                                </a:cubicBezTo>
                                <a:cubicBezTo>
                                  <a:pt x="23" y="6"/>
                                  <a:pt x="35" y="0"/>
                                  <a:pt x="50" y="0"/>
                                </a:cubicBezTo>
                                <a:lnTo>
                                  <a:pt x="50" y="0"/>
                                </a:lnTo>
                                <a:close/>
                                <a:moveTo>
                                  <a:pt x="78" y="47"/>
                                </a:moveTo>
                                <a:lnTo>
                                  <a:pt x="78" y="47"/>
                                </a:lnTo>
                                <a:cubicBezTo>
                                  <a:pt x="78" y="39"/>
                                  <a:pt x="76" y="33"/>
                                  <a:pt x="73" y="29"/>
                                </a:cubicBezTo>
                                <a:cubicBezTo>
                                  <a:pt x="68" y="20"/>
                                  <a:pt x="60" y="16"/>
                                  <a:pt x="49" y="16"/>
                                </a:cubicBezTo>
                                <a:cubicBezTo>
                                  <a:pt x="41" y="16"/>
                                  <a:pt x="34" y="19"/>
                                  <a:pt x="28" y="25"/>
                                </a:cubicBezTo>
                                <a:cubicBezTo>
                                  <a:pt x="23" y="31"/>
                                  <a:pt x="20" y="38"/>
                                  <a:pt x="20" y="47"/>
                                </a:cubicBezTo>
                                <a:lnTo>
                                  <a:pt x="78" y="47"/>
                                </a:lnTo>
                                <a:close/>
                                <a:moveTo>
                                  <a:pt x="48" y="0"/>
                                </a:moveTo>
                                <a:lnTo>
                                  <a:pt x="48" y="0"/>
                                </a:lnTo>
                                <a:lnTo>
                                  <a:pt x="4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33" name="Freeform 691"/>
                        <wps:cNvSpPr>
                          <a:spLocks noEditPoints="1"/>
                        </wps:cNvSpPr>
                        <wps:spPr bwMode="auto">
                          <a:xfrm>
                            <a:off x="4726305" y="711200"/>
                            <a:ext cx="8890" cy="73025"/>
                          </a:xfrm>
                          <a:custGeom>
                            <a:avLst/>
                            <a:gdLst>
                              <a:gd name="T0" fmla="*/ 0 w 18"/>
                              <a:gd name="T1" fmla="*/ 40 h 145"/>
                              <a:gd name="T2" fmla="*/ 0 w 18"/>
                              <a:gd name="T3" fmla="*/ 40 h 145"/>
                              <a:gd name="T4" fmla="*/ 18 w 18"/>
                              <a:gd name="T5" fmla="*/ 40 h 145"/>
                              <a:gd name="T6" fmla="*/ 18 w 18"/>
                              <a:gd name="T7" fmla="*/ 145 h 145"/>
                              <a:gd name="T8" fmla="*/ 0 w 18"/>
                              <a:gd name="T9" fmla="*/ 145 h 145"/>
                              <a:gd name="T10" fmla="*/ 0 w 18"/>
                              <a:gd name="T11" fmla="*/ 40 h 145"/>
                              <a:gd name="T12" fmla="*/ 0 w 18"/>
                              <a:gd name="T13" fmla="*/ 0 h 145"/>
                              <a:gd name="T14" fmla="*/ 0 w 18"/>
                              <a:gd name="T15" fmla="*/ 0 h 145"/>
                              <a:gd name="T16" fmla="*/ 18 w 18"/>
                              <a:gd name="T17" fmla="*/ 0 h 145"/>
                              <a:gd name="T18" fmla="*/ 18 w 18"/>
                              <a:gd name="T19" fmla="*/ 21 h 145"/>
                              <a:gd name="T20" fmla="*/ 0 w 18"/>
                              <a:gd name="T21" fmla="*/ 21 h 145"/>
                              <a:gd name="T22" fmla="*/ 0 w 18"/>
                              <a:gd name="T23" fmla="*/ 0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8" h="145">
                                <a:moveTo>
                                  <a:pt x="0" y="40"/>
                                </a:moveTo>
                                <a:lnTo>
                                  <a:pt x="0" y="40"/>
                                </a:lnTo>
                                <a:lnTo>
                                  <a:pt x="18" y="40"/>
                                </a:lnTo>
                                <a:lnTo>
                                  <a:pt x="18" y="145"/>
                                </a:lnTo>
                                <a:lnTo>
                                  <a:pt x="0" y="145"/>
                                </a:lnTo>
                                <a:lnTo>
                                  <a:pt x="0" y="40"/>
                                </a:lnTo>
                                <a:close/>
                                <a:moveTo>
                                  <a:pt x="0" y="0"/>
                                </a:moveTo>
                                <a:lnTo>
                                  <a:pt x="0" y="0"/>
                                </a:lnTo>
                                <a:lnTo>
                                  <a:pt x="18" y="0"/>
                                </a:lnTo>
                                <a:lnTo>
                                  <a:pt x="18"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34" name="Freeform 692"/>
                        <wps:cNvSpPr>
                          <a:spLocks noEditPoints="1"/>
                        </wps:cNvSpPr>
                        <wps:spPr bwMode="auto">
                          <a:xfrm>
                            <a:off x="4745355" y="730250"/>
                            <a:ext cx="46355" cy="76835"/>
                          </a:xfrm>
                          <a:custGeom>
                            <a:avLst/>
                            <a:gdLst>
                              <a:gd name="T0" fmla="*/ 44 w 93"/>
                              <a:gd name="T1" fmla="*/ 1 h 153"/>
                              <a:gd name="T2" fmla="*/ 44 w 93"/>
                              <a:gd name="T3" fmla="*/ 1 h 153"/>
                              <a:gd name="T4" fmla="*/ 66 w 93"/>
                              <a:gd name="T5" fmla="*/ 7 h 153"/>
                              <a:gd name="T6" fmla="*/ 76 w 93"/>
                              <a:gd name="T7" fmla="*/ 17 h 153"/>
                              <a:gd name="T8" fmla="*/ 76 w 93"/>
                              <a:gd name="T9" fmla="*/ 4 h 153"/>
                              <a:gd name="T10" fmla="*/ 93 w 93"/>
                              <a:gd name="T11" fmla="*/ 4 h 153"/>
                              <a:gd name="T12" fmla="*/ 93 w 93"/>
                              <a:gd name="T13" fmla="*/ 100 h 153"/>
                              <a:gd name="T14" fmla="*/ 87 w 93"/>
                              <a:gd name="T15" fmla="*/ 132 h 153"/>
                              <a:gd name="T16" fmla="*/ 45 w 93"/>
                              <a:gd name="T17" fmla="*/ 153 h 153"/>
                              <a:gd name="T18" fmla="*/ 16 w 93"/>
                              <a:gd name="T19" fmla="*/ 145 h 153"/>
                              <a:gd name="T20" fmla="*/ 3 w 93"/>
                              <a:gd name="T21" fmla="*/ 121 h 153"/>
                              <a:gd name="T22" fmla="*/ 21 w 93"/>
                              <a:gd name="T23" fmla="*/ 121 h 153"/>
                              <a:gd name="T24" fmla="*/ 26 w 93"/>
                              <a:gd name="T25" fmla="*/ 132 h 153"/>
                              <a:gd name="T26" fmla="*/ 45 w 93"/>
                              <a:gd name="T27" fmla="*/ 138 h 153"/>
                              <a:gd name="T28" fmla="*/ 72 w 93"/>
                              <a:gd name="T29" fmla="*/ 124 h 153"/>
                              <a:gd name="T30" fmla="*/ 75 w 93"/>
                              <a:gd name="T31" fmla="*/ 94 h 153"/>
                              <a:gd name="T32" fmla="*/ 63 w 93"/>
                              <a:gd name="T33" fmla="*/ 106 h 153"/>
                              <a:gd name="T34" fmla="*/ 43 w 93"/>
                              <a:gd name="T35" fmla="*/ 110 h 153"/>
                              <a:gd name="T36" fmla="*/ 13 w 93"/>
                              <a:gd name="T37" fmla="*/ 97 h 153"/>
                              <a:gd name="T38" fmla="*/ 0 w 93"/>
                              <a:gd name="T39" fmla="*/ 57 h 153"/>
                              <a:gd name="T40" fmla="*/ 13 w 93"/>
                              <a:gd name="T41" fmla="*/ 16 h 153"/>
                              <a:gd name="T42" fmla="*/ 44 w 93"/>
                              <a:gd name="T43" fmla="*/ 1 h 153"/>
                              <a:gd name="T44" fmla="*/ 44 w 93"/>
                              <a:gd name="T45" fmla="*/ 1 h 153"/>
                              <a:gd name="T46" fmla="*/ 76 w 93"/>
                              <a:gd name="T47" fmla="*/ 55 h 153"/>
                              <a:gd name="T48" fmla="*/ 76 w 93"/>
                              <a:gd name="T49" fmla="*/ 55 h 153"/>
                              <a:gd name="T50" fmla="*/ 68 w 93"/>
                              <a:gd name="T51" fmla="*/ 26 h 153"/>
                              <a:gd name="T52" fmla="*/ 47 w 93"/>
                              <a:gd name="T53" fmla="*/ 17 h 153"/>
                              <a:gd name="T54" fmla="*/ 22 w 93"/>
                              <a:gd name="T55" fmla="*/ 34 h 153"/>
                              <a:gd name="T56" fmla="*/ 18 w 93"/>
                              <a:gd name="T57" fmla="*/ 59 h 153"/>
                              <a:gd name="T58" fmla="*/ 25 w 93"/>
                              <a:gd name="T59" fmla="*/ 86 h 153"/>
                              <a:gd name="T60" fmla="*/ 45 w 93"/>
                              <a:gd name="T61" fmla="*/ 95 h 153"/>
                              <a:gd name="T62" fmla="*/ 72 w 93"/>
                              <a:gd name="T63" fmla="*/ 78 h 153"/>
                              <a:gd name="T64" fmla="*/ 76 w 93"/>
                              <a:gd name="T65" fmla="*/ 55 h 153"/>
                              <a:gd name="T66" fmla="*/ 76 w 93"/>
                              <a:gd name="T67" fmla="*/ 55 h 153"/>
                              <a:gd name="T68" fmla="*/ 46 w 93"/>
                              <a:gd name="T69" fmla="*/ 0 h 153"/>
                              <a:gd name="T70" fmla="*/ 46 w 93"/>
                              <a:gd name="T71" fmla="*/ 0 h 153"/>
                              <a:gd name="T72" fmla="*/ 46 w 93"/>
                              <a:gd name="T73" fmla="*/ 0 h 1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Lst>
                            <a:rect l="0" t="0" r="r" b="b"/>
                            <a:pathLst>
                              <a:path w="93" h="153">
                                <a:moveTo>
                                  <a:pt x="44" y="1"/>
                                </a:moveTo>
                                <a:lnTo>
                                  <a:pt x="44" y="1"/>
                                </a:lnTo>
                                <a:cubicBezTo>
                                  <a:pt x="52" y="1"/>
                                  <a:pt x="60" y="3"/>
                                  <a:pt x="66" y="7"/>
                                </a:cubicBezTo>
                                <a:cubicBezTo>
                                  <a:pt x="69" y="9"/>
                                  <a:pt x="73" y="13"/>
                                  <a:pt x="76" y="17"/>
                                </a:cubicBezTo>
                                <a:lnTo>
                                  <a:pt x="76" y="4"/>
                                </a:lnTo>
                                <a:lnTo>
                                  <a:pt x="93" y="4"/>
                                </a:lnTo>
                                <a:lnTo>
                                  <a:pt x="93" y="100"/>
                                </a:lnTo>
                                <a:cubicBezTo>
                                  <a:pt x="93" y="113"/>
                                  <a:pt x="91" y="124"/>
                                  <a:pt x="87" y="132"/>
                                </a:cubicBezTo>
                                <a:cubicBezTo>
                                  <a:pt x="79" y="146"/>
                                  <a:pt x="65" y="153"/>
                                  <a:pt x="45" y="153"/>
                                </a:cubicBezTo>
                                <a:cubicBezTo>
                                  <a:pt x="34" y="153"/>
                                  <a:pt x="24" y="150"/>
                                  <a:pt x="16" y="145"/>
                                </a:cubicBezTo>
                                <a:cubicBezTo>
                                  <a:pt x="8" y="140"/>
                                  <a:pt x="4" y="132"/>
                                  <a:pt x="3" y="121"/>
                                </a:cubicBezTo>
                                <a:lnTo>
                                  <a:pt x="21" y="121"/>
                                </a:lnTo>
                                <a:cubicBezTo>
                                  <a:pt x="22" y="126"/>
                                  <a:pt x="24" y="130"/>
                                  <a:pt x="26" y="132"/>
                                </a:cubicBezTo>
                                <a:cubicBezTo>
                                  <a:pt x="30" y="136"/>
                                  <a:pt x="37" y="138"/>
                                  <a:pt x="45" y="138"/>
                                </a:cubicBezTo>
                                <a:cubicBezTo>
                                  <a:pt x="59" y="138"/>
                                  <a:pt x="68" y="134"/>
                                  <a:pt x="72" y="124"/>
                                </a:cubicBezTo>
                                <a:cubicBezTo>
                                  <a:pt x="75" y="118"/>
                                  <a:pt x="76" y="108"/>
                                  <a:pt x="75" y="94"/>
                                </a:cubicBezTo>
                                <a:cubicBezTo>
                                  <a:pt x="72" y="99"/>
                                  <a:pt x="68" y="103"/>
                                  <a:pt x="63" y="106"/>
                                </a:cubicBezTo>
                                <a:cubicBezTo>
                                  <a:pt x="58" y="108"/>
                                  <a:pt x="51" y="110"/>
                                  <a:pt x="43" y="110"/>
                                </a:cubicBezTo>
                                <a:cubicBezTo>
                                  <a:pt x="31" y="110"/>
                                  <a:pt x="21" y="106"/>
                                  <a:pt x="13" y="97"/>
                                </a:cubicBezTo>
                                <a:cubicBezTo>
                                  <a:pt x="4" y="89"/>
                                  <a:pt x="0" y="76"/>
                                  <a:pt x="0" y="57"/>
                                </a:cubicBezTo>
                                <a:cubicBezTo>
                                  <a:pt x="0" y="39"/>
                                  <a:pt x="4" y="26"/>
                                  <a:pt x="13" y="16"/>
                                </a:cubicBezTo>
                                <a:cubicBezTo>
                                  <a:pt x="22" y="6"/>
                                  <a:pt x="32" y="1"/>
                                  <a:pt x="44" y="1"/>
                                </a:cubicBezTo>
                                <a:lnTo>
                                  <a:pt x="44" y="1"/>
                                </a:lnTo>
                                <a:close/>
                                <a:moveTo>
                                  <a:pt x="76" y="55"/>
                                </a:moveTo>
                                <a:lnTo>
                                  <a:pt x="76" y="55"/>
                                </a:lnTo>
                                <a:cubicBezTo>
                                  <a:pt x="76" y="42"/>
                                  <a:pt x="73" y="32"/>
                                  <a:pt x="68" y="26"/>
                                </a:cubicBezTo>
                                <a:cubicBezTo>
                                  <a:pt x="63" y="20"/>
                                  <a:pt x="56" y="17"/>
                                  <a:pt x="47" y="17"/>
                                </a:cubicBezTo>
                                <a:cubicBezTo>
                                  <a:pt x="35" y="17"/>
                                  <a:pt x="26" y="22"/>
                                  <a:pt x="22" y="34"/>
                                </a:cubicBezTo>
                                <a:cubicBezTo>
                                  <a:pt x="19" y="40"/>
                                  <a:pt x="18" y="49"/>
                                  <a:pt x="18" y="59"/>
                                </a:cubicBezTo>
                                <a:cubicBezTo>
                                  <a:pt x="18" y="71"/>
                                  <a:pt x="21" y="80"/>
                                  <a:pt x="25" y="86"/>
                                </a:cubicBezTo>
                                <a:cubicBezTo>
                                  <a:pt x="30" y="92"/>
                                  <a:pt x="37" y="95"/>
                                  <a:pt x="45" y="95"/>
                                </a:cubicBezTo>
                                <a:cubicBezTo>
                                  <a:pt x="58" y="95"/>
                                  <a:pt x="67" y="89"/>
                                  <a:pt x="72" y="78"/>
                                </a:cubicBezTo>
                                <a:cubicBezTo>
                                  <a:pt x="75" y="71"/>
                                  <a:pt x="76" y="64"/>
                                  <a:pt x="76" y="55"/>
                                </a:cubicBezTo>
                                <a:lnTo>
                                  <a:pt x="76" y="55"/>
                                </a:lnTo>
                                <a:close/>
                                <a:moveTo>
                                  <a:pt x="46" y="0"/>
                                </a:moveTo>
                                <a:lnTo>
                                  <a:pt x="46" y="0"/>
                                </a:lnTo>
                                <a:lnTo>
                                  <a:pt x="46"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35" name="Freeform 693"/>
                        <wps:cNvSpPr>
                          <a:spLocks/>
                        </wps:cNvSpPr>
                        <wps:spPr bwMode="auto">
                          <a:xfrm>
                            <a:off x="4805680" y="711200"/>
                            <a:ext cx="43180" cy="73025"/>
                          </a:xfrm>
                          <a:custGeom>
                            <a:avLst/>
                            <a:gdLst>
                              <a:gd name="T0" fmla="*/ 0 w 86"/>
                              <a:gd name="T1" fmla="*/ 0 h 145"/>
                              <a:gd name="T2" fmla="*/ 0 w 86"/>
                              <a:gd name="T3" fmla="*/ 0 h 145"/>
                              <a:gd name="T4" fmla="*/ 18 w 86"/>
                              <a:gd name="T5" fmla="*/ 0 h 145"/>
                              <a:gd name="T6" fmla="*/ 18 w 86"/>
                              <a:gd name="T7" fmla="*/ 54 h 145"/>
                              <a:gd name="T8" fmla="*/ 29 w 86"/>
                              <a:gd name="T9" fmla="*/ 43 h 145"/>
                              <a:gd name="T10" fmla="*/ 50 w 86"/>
                              <a:gd name="T11" fmla="*/ 37 h 145"/>
                              <a:gd name="T12" fmla="*/ 81 w 86"/>
                              <a:gd name="T13" fmla="*/ 53 h 145"/>
                              <a:gd name="T14" fmla="*/ 86 w 86"/>
                              <a:gd name="T15" fmla="*/ 78 h 145"/>
                              <a:gd name="T16" fmla="*/ 86 w 86"/>
                              <a:gd name="T17" fmla="*/ 145 h 145"/>
                              <a:gd name="T18" fmla="*/ 68 w 86"/>
                              <a:gd name="T19" fmla="*/ 145 h 145"/>
                              <a:gd name="T20" fmla="*/ 68 w 86"/>
                              <a:gd name="T21" fmla="*/ 79 h 145"/>
                              <a:gd name="T22" fmla="*/ 65 w 86"/>
                              <a:gd name="T23" fmla="*/ 62 h 145"/>
                              <a:gd name="T24" fmla="*/ 47 w 86"/>
                              <a:gd name="T25" fmla="*/ 53 h 145"/>
                              <a:gd name="T26" fmla="*/ 26 w 86"/>
                              <a:gd name="T27" fmla="*/ 61 h 145"/>
                              <a:gd name="T28" fmla="*/ 18 w 86"/>
                              <a:gd name="T29" fmla="*/ 89 h 145"/>
                              <a:gd name="T30" fmla="*/ 18 w 86"/>
                              <a:gd name="T31" fmla="*/ 145 h 145"/>
                              <a:gd name="T32" fmla="*/ 0 w 86"/>
                              <a:gd name="T33" fmla="*/ 145 h 145"/>
                              <a:gd name="T34" fmla="*/ 0 w 86"/>
                              <a:gd name="T35" fmla="*/ 0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86" h="145">
                                <a:moveTo>
                                  <a:pt x="0" y="0"/>
                                </a:moveTo>
                                <a:lnTo>
                                  <a:pt x="0" y="0"/>
                                </a:lnTo>
                                <a:lnTo>
                                  <a:pt x="18" y="0"/>
                                </a:lnTo>
                                <a:lnTo>
                                  <a:pt x="18" y="54"/>
                                </a:lnTo>
                                <a:cubicBezTo>
                                  <a:pt x="22" y="49"/>
                                  <a:pt x="26" y="45"/>
                                  <a:pt x="29" y="43"/>
                                </a:cubicBezTo>
                                <a:cubicBezTo>
                                  <a:pt x="35" y="39"/>
                                  <a:pt x="42" y="37"/>
                                  <a:pt x="50" y="37"/>
                                </a:cubicBezTo>
                                <a:cubicBezTo>
                                  <a:pt x="66" y="37"/>
                                  <a:pt x="76" y="43"/>
                                  <a:pt x="81" y="53"/>
                                </a:cubicBezTo>
                                <a:cubicBezTo>
                                  <a:pt x="84" y="59"/>
                                  <a:pt x="86" y="67"/>
                                  <a:pt x="86" y="78"/>
                                </a:cubicBezTo>
                                <a:lnTo>
                                  <a:pt x="86" y="145"/>
                                </a:lnTo>
                                <a:lnTo>
                                  <a:pt x="68" y="145"/>
                                </a:lnTo>
                                <a:lnTo>
                                  <a:pt x="68" y="79"/>
                                </a:lnTo>
                                <a:cubicBezTo>
                                  <a:pt x="68" y="71"/>
                                  <a:pt x="67" y="65"/>
                                  <a:pt x="65" y="62"/>
                                </a:cubicBezTo>
                                <a:cubicBezTo>
                                  <a:pt x="61" y="56"/>
                                  <a:pt x="55" y="53"/>
                                  <a:pt x="47" y="53"/>
                                </a:cubicBezTo>
                                <a:cubicBezTo>
                                  <a:pt x="39" y="53"/>
                                  <a:pt x="32" y="56"/>
                                  <a:pt x="26" y="61"/>
                                </a:cubicBezTo>
                                <a:cubicBezTo>
                                  <a:pt x="21" y="66"/>
                                  <a:pt x="18" y="75"/>
                                  <a:pt x="18" y="89"/>
                                </a:cubicBezTo>
                                <a:lnTo>
                                  <a:pt x="18" y="145"/>
                                </a:lnTo>
                                <a:lnTo>
                                  <a:pt x="0" y="145"/>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36" name="Freeform 694"/>
                        <wps:cNvSpPr>
                          <a:spLocks/>
                        </wps:cNvSpPr>
                        <wps:spPr bwMode="auto">
                          <a:xfrm>
                            <a:off x="4856480" y="716280"/>
                            <a:ext cx="24765" cy="69215"/>
                          </a:xfrm>
                          <a:custGeom>
                            <a:avLst/>
                            <a:gdLst>
                              <a:gd name="T0" fmla="*/ 14 w 49"/>
                              <a:gd name="T1" fmla="*/ 0 h 137"/>
                              <a:gd name="T2" fmla="*/ 14 w 49"/>
                              <a:gd name="T3" fmla="*/ 0 h 137"/>
                              <a:gd name="T4" fmla="*/ 32 w 49"/>
                              <a:gd name="T5" fmla="*/ 0 h 137"/>
                              <a:gd name="T6" fmla="*/ 32 w 49"/>
                              <a:gd name="T7" fmla="*/ 30 h 137"/>
                              <a:gd name="T8" fmla="*/ 49 w 49"/>
                              <a:gd name="T9" fmla="*/ 30 h 137"/>
                              <a:gd name="T10" fmla="*/ 49 w 49"/>
                              <a:gd name="T11" fmla="*/ 44 h 137"/>
                              <a:gd name="T12" fmla="*/ 32 w 49"/>
                              <a:gd name="T13" fmla="*/ 44 h 137"/>
                              <a:gd name="T14" fmla="*/ 32 w 49"/>
                              <a:gd name="T15" fmla="*/ 113 h 137"/>
                              <a:gd name="T16" fmla="*/ 36 w 49"/>
                              <a:gd name="T17" fmla="*/ 121 h 137"/>
                              <a:gd name="T18" fmla="*/ 43 w 49"/>
                              <a:gd name="T19" fmla="*/ 122 h 137"/>
                              <a:gd name="T20" fmla="*/ 46 w 49"/>
                              <a:gd name="T21" fmla="*/ 122 h 137"/>
                              <a:gd name="T22" fmla="*/ 49 w 49"/>
                              <a:gd name="T23" fmla="*/ 121 h 137"/>
                              <a:gd name="T24" fmla="*/ 49 w 49"/>
                              <a:gd name="T25" fmla="*/ 135 h 137"/>
                              <a:gd name="T26" fmla="*/ 43 w 49"/>
                              <a:gd name="T27" fmla="*/ 137 h 137"/>
                              <a:gd name="T28" fmla="*/ 35 w 49"/>
                              <a:gd name="T29" fmla="*/ 137 h 137"/>
                              <a:gd name="T30" fmla="*/ 19 w 49"/>
                              <a:gd name="T31" fmla="*/ 131 h 137"/>
                              <a:gd name="T32" fmla="*/ 14 w 49"/>
                              <a:gd name="T33" fmla="*/ 114 h 137"/>
                              <a:gd name="T34" fmla="*/ 14 w 49"/>
                              <a:gd name="T35" fmla="*/ 44 h 137"/>
                              <a:gd name="T36" fmla="*/ 0 w 49"/>
                              <a:gd name="T37" fmla="*/ 44 h 137"/>
                              <a:gd name="T38" fmla="*/ 0 w 49"/>
                              <a:gd name="T39" fmla="*/ 30 h 137"/>
                              <a:gd name="T40" fmla="*/ 14 w 49"/>
                              <a:gd name="T41" fmla="*/ 30 h 137"/>
                              <a:gd name="T42" fmla="*/ 14 w 49"/>
                              <a:gd name="T43" fmla="*/ 0 h 1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49" h="137">
                                <a:moveTo>
                                  <a:pt x="14" y="0"/>
                                </a:moveTo>
                                <a:lnTo>
                                  <a:pt x="14" y="0"/>
                                </a:lnTo>
                                <a:lnTo>
                                  <a:pt x="32" y="0"/>
                                </a:lnTo>
                                <a:lnTo>
                                  <a:pt x="32" y="30"/>
                                </a:lnTo>
                                <a:lnTo>
                                  <a:pt x="49" y="30"/>
                                </a:lnTo>
                                <a:lnTo>
                                  <a:pt x="49" y="44"/>
                                </a:lnTo>
                                <a:lnTo>
                                  <a:pt x="32" y="44"/>
                                </a:lnTo>
                                <a:lnTo>
                                  <a:pt x="32" y="113"/>
                                </a:lnTo>
                                <a:cubicBezTo>
                                  <a:pt x="32" y="117"/>
                                  <a:pt x="33" y="119"/>
                                  <a:pt x="36" y="121"/>
                                </a:cubicBezTo>
                                <a:cubicBezTo>
                                  <a:pt x="37" y="121"/>
                                  <a:pt x="40" y="122"/>
                                  <a:pt x="43" y="122"/>
                                </a:cubicBezTo>
                                <a:cubicBezTo>
                                  <a:pt x="44" y="122"/>
                                  <a:pt x="45" y="122"/>
                                  <a:pt x="46" y="122"/>
                                </a:cubicBezTo>
                                <a:cubicBezTo>
                                  <a:pt x="47" y="122"/>
                                  <a:pt x="48" y="121"/>
                                  <a:pt x="49" y="121"/>
                                </a:cubicBezTo>
                                <a:lnTo>
                                  <a:pt x="49" y="135"/>
                                </a:lnTo>
                                <a:cubicBezTo>
                                  <a:pt x="47" y="136"/>
                                  <a:pt x="45" y="136"/>
                                  <a:pt x="43" y="137"/>
                                </a:cubicBezTo>
                                <a:cubicBezTo>
                                  <a:pt x="40" y="137"/>
                                  <a:pt x="38" y="137"/>
                                  <a:pt x="35" y="137"/>
                                </a:cubicBezTo>
                                <a:cubicBezTo>
                                  <a:pt x="27" y="137"/>
                                  <a:pt x="22" y="135"/>
                                  <a:pt x="19" y="131"/>
                                </a:cubicBezTo>
                                <a:cubicBezTo>
                                  <a:pt x="16" y="126"/>
                                  <a:pt x="14" y="121"/>
                                  <a:pt x="14" y="114"/>
                                </a:cubicBezTo>
                                <a:lnTo>
                                  <a:pt x="14" y="44"/>
                                </a:lnTo>
                                <a:lnTo>
                                  <a:pt x="0" y="44"/>
                                </a:lnTo>
                                <a:lnTo>
                                  <a:pt x="0" y="30"/>
                                </a:lnTo>
                                <a:lnTo>
                                  <a:pt x="14" y="30"/>
                                </a:lnTo>
                                <a:lnTo>
                                  <a:pt x="14"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37" name="Freeform 695"/>
                        <wps:cNvSpPr>
                          <a:spLocks/>
                        </wps:cNvSpPr>
                        <wps:spPr bwMode="auto">
                          <a:xfrm>
                            <a:off x="4571365" y="1308735"/>
                            <a:ext cx="48895" cy="70485"/>
                          </a:xfrm>
                          <a:custGeom>
                            <a:avLst/>
                            <a:gdLst>
                              <a:gd name="T0" fmla="*/ 0 w 98"/>
                              <a:gd name="T1" fmla="*/ 141 h 141"/>
                              <a:gd name="T2" fmla="*/ 0 w 98"/>
                              <a:gd name="T3" fmla="*/ 141 h 141"/>
                              <a:gd name="T4" fmla="*/ 8 w 98"/>
                              <a:gd name="T5" fmla="*/ 109 h 141"/>
                              <a:gd name="T6" fmla="*/ 33 w 98"/>
                              <a:gd name="T7" fmla="*/ 85 h 141"/>
                              <a:gd name="T8" fmla="*/ 52 w 98"/>
                              <a:gd name="T9" fmla="*/ 74 h 141"/>
                              <a:gd name="T10" fmla="*/ 70 w 98"/>
                              <a:gd name="T11" fmla="*/ 61 h 141"/>
                              <a:gd name="T12" fmla="*/ 78 w 98"/>
                              <a:gd name="T13" fmla="*/ 43 h 141"/>
                              <a:gd name="T14" fmla="*/ 71 w 98"/>
                              <a:gd name="T15" fmla="*/ 23 h 141"/>
                              <a:gd name="T16" fmla="*/ 51 w 98"/>
                              <a:gd name="T17" fmla="*/ 16 h 141"/>
                              <a:gd name="T18" fmla="*/ 26 w 98"/>
                              <a:gd name="T19" fmla="*/ 30 h 141"/>
                              <a:gd name="T20" fmla="*/ 22 w 98"/>
                              <a:gd name="T21" fmla="*/ 50 h 141"/>
                              <a:gd name="T22" fmla="*/ 4 w 98"/>
                              <a:gd name="T23" fmla="*/ 50 h 141"/>
                              <a:gd name="T24" fmla="*/ 11 w 98"/>
                              <a:gd name="T25" fmla="*/ 20 h 141"/>
                              <a:gd name="T26" fmla="*/ 51 w 98"/>
                              <a:gd name="T27" fmla="*/ 0 h 141"/>
                              <a:gd name="T28" fmla="*/ 87 w 98"/>
                              <a:gd name="T29" fmla="*/ 13 h 141"/>
                              <a:gd name="T30" fmla="*/ 98 w 98"/>
                              <a:gd name="T31" fmla="*/ 42 h 141"/>
                              <a:gd name="T32" fmla="*/ 86 w 98"/>
                              <a:gd name="T33" fmla="*/ 71 h 141"/>
                              <a:gd name="T34" fmla="*/ 61 w 98"/>
                              <a:gd name="T35" fmla="*/ 88 h 141"/>
                              <a:gd name="T36" fmla="*/ 48 w 98"/>
                              <a:gd name="T37" fmla="*/ 95 h 141"/>
                              <a:gd name="T38" fmla="*/ 33 w 98"/>
                              <a:gd name="T39" fmla="*/ 105 h 141"/>
                              <a:gd name="T40" fmla="*/ 20 w 98"/>
                              <a:gd name="T41" fmla="*/ 124 h 141"/>
                              <a:gd name="T42" fmla="*/ 97 w 98"/>
                              <a:gd name="T43" fmla="*/ 124 h 141"/>
                              <a:gd name="T44" fmla="*/ 97 w 98"/>
                              <a:gd name="T45" fmla="*/ 141 h 141"/>
                              <a:gd name="T46" fmla="*/ 0 w 98"/>
                              <a:gd name="T47"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8" h="141">
                                <a:moveTo>
                                  <a:pt x="0" y="141"/>
                                </a:moveTo>
                                <a:lnTo>
                                  <a:pt x="0" y="141"/>
                                </a:lnTo>
                                <a:cubicBezTo>
                                  <a:pt x="1" y="129"/>
                                  <a:pt x="4" y="118"/>
                                  <a:pt x="8" y="109"/>
                                </a:cubicBezTo>
                                <a:cubicBezTo>
                                  <a:pt x="12" y="100"/>
                                  <a:pt x="21" y="92"/>
                                  <a:pt x="33" y="85"/>
                                </a:cubicBezTo>
                                <a:lnTo>
                                  <a:pt x="52" y="74"/>
                                </a:lnTo>
                                <a:cubicBezTo>
                                  <a:pt x="61" y="69"/>
                                  <a:pt x="67" y="65"/>
                                  <a:pt x="70" y="61"/>
                                </a:cubicBezTo>
                                <a:cubicBezTo>
                                  <a:pt x="76" y="56"/>
                                  <a:pt x="78" y="50"/>
                                  <a:pt x="78" y="43"/>
                                </a:cubicBezTo>
                                <a:cubicBezTo>
                                  <a:pt x="78" y="34"/>
                                  <a:pt x="76" y="28"/>
                                  <a:pt x="71" y="23"/>
                                </a:cubicBezTo>
                                <a:cubicBezTo>
                                  <a:pt x="66" y="18"/>
                                  <a:pt x="59" y="16"/>
                                  <a:pt x="51" y="16"/>
                                </a:cubicBezTo>
                                <a:cubicBezTo>
                                  <a:pt x="39" y="16"/>
                                  <a:pt x="31" y="20"/>
                                  <a:pt x="26" y="30"/>
                                </a:cubicBezTo>
                                <a:cubicBezTo>
                                  <a:pt x="23" y="35"/>
                                  <a:pt x="22" y="41"/>
                                  <a:pt x="22" y="50"/>
                                </a:cubicBezTo>
                                <a:lnTo>
                                  <a:pt x="4" y="50"/>
                                </a:lnTo>
                                <a:cubicBezTo>
                                  <a:pt x="4" y="38"/>
                                  <a:pt x="6" y="28"/>
                                  <a:pt x="11" y="20"/>
                                </a:cubicBezTo>
                                <a:cubicBezTo>
                                  <a:pt x="18" y="6"/>
                                  <a:pt x="32" y="0"/>
                                  <a:pt x="51" y="0"/>
                                </a:cubicBezTo>
                                <a:cubicBezTo>
                                  <a:pt x="68" y="0"/>
                                  <a:pt x="79" y="4"/>
                                  <a:pt x="87" y="13"/>
                                </a:cubicBezTo>
                                <a:cubicBezTo>
                                  <a:pt x="94" y="21"/>
                                  <a:pt x="98" y="31"/>
                                  <a:pt x="98" y="42"/>
                                </a:cubicBezTo>
                                <a:cubicBezTo>
                                  <a:pt x="98" y="53"/>
                                  <a:pt x="94" y="63"/>
                                  <a:pt x="86" y="71"/>
                                </a:cubicBezTo>
                                <a:cubicBezTo>
                                  <a:pt x="81" y="75"/>
                                  <a:pt x="73" y="81"/>
                                  <a:pt x="61" y="88"/>
                                </a:cubicBezTo>
                                <a:lnTo>
                                  <a:pt x="48" y="95"/>
                                </a:lnTo>
                                <a:cubicBezTo>
                                  <a:pt x="41" y="99"/>
                                  <a:pt x="36" y="102"/>
                                  <a:pt x="33" y="105"/>
                                </a:cubicBezTo>
                                <a:cubicBezTo>
                                  <a:pt x="26" y="111"/>
                                  <a:pt x="22" y="118"/>
                                  <a:pt x="20" y="124"/>
                                </a:cubicBezTo>
                                <a:lnTo>
                                  <a:pt x="97" y="124"/>
                                </a:lnTo>
                                <a:lnTo>
                                  <a:pt x="97" y="141"/>
                                </a:lnTo>
                                <a:lnTo>
                                  <a:pt x="0" y="1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38" name="Freeform 696"/>
                        <wps:cNvSpPr>
                          <a:spLocks/>
                        </wps:cNvSpPr>
                        <wps:spPr bwMode="auto">
                          <a:xfrm>
                            <a:off x="4633595" y="1369060"/>
                            <a:ext cx="10795" cy="10160"/>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39" name="Freeform 697"/>
                        <wps:cNvSpPr>
                          <a:spLocks/>
                        </wps:cNvSpPr>
                        <wps:spPr bwMode="auto">
                          <a:xfrm>
                            <a:off x="4656455" y="1308735"/>
                            <a:ext cx="48895" cy="70485"/>
                          </a:xfrm>
                          <a:custGeom>
                            <a:avLst/>
                            <a:gdLst>
                              <a:gd name="T0" fmla="*/ 0 w 97"/>
                              <a:gd name="T1" fmla="*/ 141 h 141"/>
                              <a:gd name="T2" fmla="*/ 0 w 97"/>
                              <a:gd name="T3" fmla="*/ 141 h 141"/>
                              <a:gd name="T4" fmla="*/ 7 w 97"/>
                              <a:gd name="T5" fmla="*/ 109 h 141"/>
                              <a:gd name="T6" fmla="*/ 33 w 97"/>
                              <a:gd name="T7" fmla="*/ 85 h 141"/>
                              <a:gd name="T8" fmla="*/ 52 w 97"/>
                              <a:gd name="T9" fmla="*/ 74 h 141"/>
                              <a:gd name="T10" fmla="*/ 70 w 97"/>
                              <a:gd name="T11" fmla="*/ 61 h 141"/>
                              <a:gd name="T12" fmla="*/ 78 w 97"/>
                              <a:gd name="T13" fmla="*/ 43 h 141"/>
                              <a:gd name="T14" fmla="*/ 70 w 97"/>
                              <a:gd name="T15" fmla="*/ 23 h 141"/>
                              <a:gd name="T16" fmla="*/ 51 w 97"/>
                              <a:gd name="T17" fmla="*/ 16 h 141"/>
                              <a:gd name="T18" fmla="*/ 25 w 97"/>
                              <a:gd name="T19" fmla="*/ 30 h 141"/>
                              <a:gd name="T20" fmla="*/ 21 w 97"/>
                              <a:gd name="T21" fmla="*/ 50 h 141"/>
                              <a:gd name="T22" fmla="*/ 3 w 97"/>
                              <a:gd name="T23" fmla="*/ 50 h 141"/>
                              <a:gd name="T24" fmla="*/ 10 w 97"/>
                              <a:gd name="T25" fmla="*/ 20 h 141"/>
                              <a:gd name="T26" fmla="*/ 51 w 97"/>
                              <a:gd name="T27" fmla="*/ 0 h 141"/>
                              <a:gd name="T28" fmla="*/ 86 w 97"/>
                              <a:gd name="T29" fmla="*/ 13 h 141"/>
                              <a:gd name="T30" fmla="*/ 97 w 97"/>
                              <a:gd name="T31" fmla="*/ 42 h 141"/>
                              <a:gd name="T32" fmla="*/ 85 w 97"/>
                              <a:gd name="T33" fmla="*/ 71 h 141"/>
                              <a:gd name="T34" fmla="*/ 61 w 97"/>
                              <a:gd name="T35" fmla="*/ 88 h 141"/>
                              <a:gd name="T36" fmla="*/ 47 w 97"/>
                              <a:gd name="T37" fmla="*/ 95 h 141"/>
                              <a:gd name="T38" fmla="*/ 32 w 97"/>
                              <a:gd name="T39" fmla="*/ 105 h 141"/>
                              <a:gd name="T40" fmla="*/ 19 w 97"/>
                              <a:gd name="T41" fmla="*/ 124 h 141"/>
                              <a:gd name="T42" fmla="*/ 97 w 97"/>
                              <a:gd name="T43" fmla="*/ 124 h 141"/>
                              <a:gd name="T44" fmla="*/ 97 w 97"/>
                              <a:gd name="T45" fmla="*/ 141 h 141"/>
                              <a:gd name="T46" fmla="*/ 0 w 97"/>
                              <a:gd name="T47"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7" h="141">
                                <a:moveTo>
                                  <a:pt x="0" y="141"/>
                                </a:moveTo>
                                <a:lnTo>
                                  <a:pt x="0" y="141"/>
                                </a:lnTo>
                                <a:cubicBezTo>
                                  <a:pt x="0" y="129"/>
                                  <a:pt x="3" y="118"/>
                                  <a:pt x="7" y="109"/>
                                </a:cubicBezTo>
                                <a:cubicBezTo>
                                  <a:pt x="12" y="100"/>
                                  <a:pt x="20" y="92"/>
                                  <a:pt x="33" y="85"/>
                                </a:cubicBezTo>
                                <a:lnTo>
                                  <a:pt x="52" y="74"/>
                                </a:lnTo>
                                <a:cubicBezTo>
                                  <a:pt x="60" y="69"/>
                                  <a:pt x="66" y="65"/>
                                  <a:pt x="70" y="61"/>
                                </a:cubicBezTo>
                                <a:cubicBezTo>
                                  <a:pt x="75" y="56"/>
                                  <a:pt x="78" y="50"/>
                                  <a:pt x="78" y="43"/>
                                </a:cubicBezTo>
                                <a:cubicBezTo>
                                  <a:pt x="78" y="34"/>
                                  <a:pt x="75" y="28"/>
                                  <a:pt x="70" y="23"/>
                                </a:cubicBezTo>
                                <a:cubicBezTo>
                                  <a:pt x="65" y="18"/>
                                  <a:pt x="59" y="16"/>
                                  <a:pt x="51" y="16"/>
                                </a:cubicBezTo>
                                <a:cubicBezTo>
                                  <a:pt x="38" y="16"/>
                                  <a:pt x="30" y="20"/>
                                  <a:pt x="25" y="30"/>
                                </a:cubicBezTo>
                                <a:cubicBezTo>
                                  <a:pt x="23" y="35"/>
                                  <a:pt x="21" y="41"/>
                                  <a:pt x="21" y="50"/>
                                </a:cubicBezTo>
                                <a:lnTo>
                                  <a:pt x="3" y="50"/>
                                </a:lnTo>
                                <a:cubicBezTo>
                                  <a:pt x="3" y="38"/>
                                  <a:pt x="6" y="28"/>
                                  <a:pt x="10" y="20"/>
                                </a:cubicBezTo>
                                <a:cubicBezTo>
                                  <a:pt x="18" y="6"/>
                                  <a:pt x="31" y="0"/>
                                  <a:pt x="51" y="0"/>
                                </a:cubicBezTo>
                                <a:cubicBezTo>
                                  <a:pt x="67" y="0"/>
                                  <a:pt x="79" y="4"/>
                                  <a:pt x="86" y="13"/>
                                </a:cubicBezTo>
                                <a:cubicBezTo>
                                  <a:pt x="94" y="21"/>
                                  <a:pt x="97" y="31"/>
                                  <a:pt x="97" y="42"/>
                                </a:cubicBezTo>
                                <a:cubicBezTo>
                                  <a:pt x="97" y="53"/>
                                  <a:pt x="93" y="63"/>
                                  <a:pt x="85" y="71"/>
                                </a:cubicBezTo>
                                <a:cubicBezTo>
                                  <a:pt x="81" y="75"/>
                                  <a:pt x="72" y="81"/>
                                  <a:pt x="61" y="88"/>
                                </a:cubicBezTo>
                                <a:lnTo>
                                  <a:pt x="47" y="95"/>
                                </a:lnTo>
                                <a:cubicBezTo>
                                  <a:pt x="41" y="99"/>
                                  <a:pt x="36" y="102"/>
                                  <a:pt x="32" y="105"/>
                                </a:cubicBezTo>
                                <a:cubicBezTo>
                                  <a:pt x="25" y="111"/>
                                  <a:pt x="21" y="118"/>
                                  <a:pt x="19" y="124"/>
                                </a:cubicBezTo>
                                <a:lnTo>
                                  <a:pt x="97" y="124"/>
                                </a:lnTo>
                                <a:lnTo>
                                  <a:pt x="97" y="141"/>
                                </a:lnTo>
                                <a:lnTo>
                                  <a:pt x="0" y="1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40" name="Freeform 698"/>
                        <wps:cNvSpPr>
                          <a:spLocks noEditPoints="1"/>
                        </wps:cNvSpPr>
                        <wps:spPr bwMode="auto">
                          <a:xfrm>
                            <a:off x="4712335" y="1308735"/>
                            <a:ext cx="50800" cy="70485"/>
                          </a:xfrm>
                          <a:custGeom>
                            <a:avLst/>
                            <a:gdLst>
                              <a:gd name="T0" fmla="*/ 62 w 101"/>
                              <a:gd name="T1" fmla="*/ 91 h 141"/>
                              <a:gd name="T2" fmla="*/ 62 w 101"/>
                              <a:gd name="T3" fmla="*/ 91 h 141"/>
                              <a:gd name="T4" fmla="*/ 62 w 101"/>
                              <a:gd name="T5" fmla="*/ 27 h 141"/>
                              <a:gd name="T6" fmla="*/ 17 w 101"/>
                              <a:gd name="T7" fmla="*/ 91 h 141"/>
                              <a:gd name="T8" fmla="*/ 62 w 101"/>
                              <a:gd name="T9" fmla="*/ 91 h 141"/>
                              <a:gd name="T10" fmla="*/ 62 w 101"/>
                              <a:gd name="T11" fmla="*/ 141 h 141"/>
                              <a:gd name="T12" fmla="*/ 62 w 101"/>
                              <a:gd name="T13" fmla="*/ 141 h 141"/>
                              <a:gd name="T14" fmla="*/ 62 w 101"/>
                              <a:gd name="T15" fmla="*/ 107 h 141"/>
                              <a:gd name="T16" fmla="*/ 0 w 101"/>
                              <a:gd name="T17" fmla="*/ 107 h 141"/>
                              <a:gd name="T18" fmla="*/ 0 w 101"/>
                              <a:gd name="T19" fmla="*/ 89 h 141"/>
                              <a:gd name="T20" fmla="*/ 65 w 101"/>
                              <a:gd name="T21" fmla="*/ 0 h 141"/>
                              <a:gd name="T22" fmla="*/ 80 w 101"/>
                              <a:gd name="T23" fmla="*/ 0 h 141"/>
                              <a:gd name="T24" fmla="*/ 80 w 101"/>
                              <a:gd name="T25" fmla="*/ 91 h 141"/>
                              <a:gd name="T26" fmla="*/ 101 w 101"/>
                              <a:gd name="T27" fmla="*/ 91 h 141"/>
                              <a:gd name="T28" fmla="*/ 101 w 101"/>
                              <a:gd name="T29" fmla="*/ 107 h 141"/>
                              <a:gd name="T30" fmla="*/ 80 w 101"/>
                              <a:gd name="T31" fmla="*/ 107 h 141"/>
                              <a:gd name="T32" fmla="*/ 80 w 101"/>
                              <a:gd name="T33" fmla="*/ 141 h 141"/>
                              <a:gd name="T34" fmla="*/ 62 w 101"/>
                              <a:gd name="T35"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01" h="141">
                                <a:moveTo>
                                  <a:pt x="62" y="91"/>
                                </a:moveTo>
                                <a:lnTo>
                                  <a:pt x="62" y="91"/>
                                </a:lnTo>
                                <a:lnTo>
                                  <a:pt x="62" y="27"/>
                                </a:lnTo>
                                <a:lnTo>
                                  <a:pt x="17" y="91"/>
                                </a:lnTo>
                                <a:lnTo>
                                  <a:pt x="62" y="91"/>
                                </a:lnTo>
                                <a:close/>
                                <a:moveTo>
                                  <a:pt x="62" y="141"/>
                                </a:moveTo>
                                <a:lnTo>
                                  <a:pt x="62" y="141"/>
                                </a:lnTo>
                                <a:lnTo>
                                  <a:pt x="62" y="107"/>
                                </a:lnTo>
                                <a:lnTo>
                                  <a:pt x="0" y="107"/>
                                </a:lnTo>
                                <a:lnTo>
                                  <a:pt x="0" y="89"/>
                                </a:lnTo>
                                <a:lnTo>
                                  <a:pt x="65" y="0"/>
                                </a:lnTo>
                                <a:lnTo>
                                  <a:pt x="80" y="0"/>
                                </a:lnTo>
                                <a:lnTo>
                                  <a:pt x="80" y="91"/>
                                </a:lnTo>
                                <a:lnTo>
                                  <a:pt x="101" y="91"/>
                                </a:lnTo>
                                <a:lnTo>
                                  <a:pt x="101" y="107"/>
                                </a:lnTo>
                                <a:lnTo>
                                  <a:pt x="80" y="107"/>
                                </a:lnTo>
                                <a:lnTo>
                                  <a:pt x="80" y="141"/>
                                </a:lnTo>
                                <a:lnTo>
                                  <a:pt x="62" y="1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41" name="Freeform 699"/>
                        <wps:cNvSpPr>
                          <a:spLocks noEditPoints="1"/>
                        </wps:cNvSpPr>
                        <wps:spPr bwMode="auto">
                          <a:xfrm>
                            <a:off x="4572000" y="514985"/>
                            <a:ext cx="82550" cy="73025"/>
                          </a:xfrm>
                          <a:custGeom>
                            <a:avLst/>
                            <a:gdLst>
                              <a:gd name="T0" fmla="*/ 131 w 165"/>
                              <a:gd name="T1" fmla="*/ 72 h 145"/>
                              <a:gd name="T2" fmla="*/ 131 w 165"/>
                              <a:gd name="T3" fmla="*/ 72 h 145"/>
                              <a:gd name="T4" fmla="*/ 155 w 165"/>
                              <a:gd name="T5" fmla="*/ 82 h 145"/>
                              <a:gd name="T6" fmla="*/ 165 w 165"/>
                              <a:gd name="T7" fmla="*/ 107 h 145"/>
                              <a:gd name="T8" fmla="*/ 155 w 165"/>
                              <a:gd name="T9" fmla="*/ 131 h 145"/>
                              <a:gd name="T10" fmla="*/ 131 w 165"/>
                              <a:gd name="T11" fmla="*/ 141 h 145"/>
                              <a:gd name="T12" fmla="*/ 106 w 165"/>
                              <a:gd name="T13" fmla="*/ 131 h 145"/>
                              <a:gd name="T14" fmla="*/ 96 w 165"/>
                              <a:gd name="T15" fmla="*/ 107 h 145"/>
                              <a:gd name="T16" fmla="*/ 106 w 165"/>
                              <a:gd name="T17" fmla="*/ 82 h 145"/>
                              <a:gd name="T18" fmla="*/ 131 w 165"/>
                              <a:gd name="T19" fmla="*/ 72 h 145"/>
                              <a:gd name="T20" fmla="*/ 131 w 165"/>
                              <a:gd name="T21" fmla="*/ 72 h 145"/>
                              <a:gd name="T22" fmla="*/ 116 w 165"/>
                              <a:gd name="T23" fmla="*/ 0 h 145"/>
                              <a:gd name="T24" fmla="*/ 116 w 165"/>
                              <a:gd name="T25" fmla="*/ 0 h 145"/>
                              <a:gd name="T26" fmla="*/ 127 w 165"/>
                              <a:gd name="T27" fmla="*/ 0 h 145"/>
                              <a:gd name="T28" fmla="*/ 48 w 165"/>
                              <a:gd name="T29" fmla="*/ 145 h 145"/>
                              <a:gd name="T30" fmla="*/ 37 w 165"/>
                              <a:gd name="T31" fmla="*/ 145 h 145"/>
                              <a:gd name="T32" fmla="*/ 116 w 165"/>
                              <a:gd name="T33" fmla="*/ 0 h 145"/>
                              <a:gd name="T34" fmla="*/ 34 w 165"/>
                              <a:gd name="T35" fmla="*/ 59 h 145"/>
                              <a:gd name="T36" fmla="*/ 34 w 165"/>
                              <a:gd name="T37" fmla="*/ 59 h 145"/>
                              <a:gd name="T38" fmla="*/ 48 w 165"/>
                              <a:gd name="T39" fmla="*/ 53 h 145"/>
                              <a:gd name="T40" fmla="*/ 54 w 165"/>
                              <a:gd name="T41" fmla="*/ 38 h 145"/>
                              <a:gd name="T42" fmla="*/ 48 w 165"/>
                              <a:gd name="T43" fmla="*/ 24 h 145"/>
                              <a:gd name="T44" fmla="*/ 34 w 165"/>
                              <a:gd name="T45" fmla="*/ 18 h 145"/>
                              <a:gd name="T46" fmla="*/ 20 w 165"/>
                              <a:gd name="T47" fmla="*/ 24 h 145"/>
                              <a:gd name="T48" fmla="*/ 14 w 165"/>
                              <a:gd name="T49" fmla="*/ 38 h 145"/>
                              <a:gd name="T50" fmla="*/ 20 w 165"/>
                              <a:gd name="T51" fmla="*/ 53 h 145"/>
                              <a:gd name="T52" fmla="*/ 34 w 165"/>
                              <a:gd name="T53" fmla="*/ 59 h 145"/>
                              <a:gd name="T54" fmla="*/ 34 w 165"/>
                              <a:gd name="T55" fmla="*/ 59 h 145"/>
                              <a:gd name="T56" fmla="*/ 34 w 165"/>
                              <a:gd name="T57" fmla="*/ 4 h 145"/>
                              <a:gd name="T58" fmla="*/ 34 w 165"/>
                              <a:gd name="T59" fmla="*/ 4 h 145"/>
                              <a:gd name="T60" fmla="*/ 58 w 165"/>
                              <a:gd name="T61" fmla="*/ 14 h 145"/>
                              <a:gd name="T62" fmla="*/ 68 w 165"/>
                              <a:gd name="T63" fmla="*/ 38 h 145"/>
                              <a:gd name="T64" fmla="*/ 58 w 165"/>
                              <a:gd name="T65" fmla="*/ 63 h 145"/>
                              <a:gd name="T66" fmla="*/ 34 w 165"/>
                              <a:gd name="T67" fmla="*/ 73 h 145"/>
                              <a:gd name="T68" fmla="*/ 10 w 165"/>
                              <a:gd name="T69" fmla="*/ 63 h 145"/>
                              <a:gd name="T70" fmla="*/ 0 w 165"/>
                              <a:gd name="T71" fmla="*/ 38 h 145"/>
                              <a:gd name="T72" fmla="*/ 10 w 165"/>
                              <a:gd name="T73" fmla="*/ 14 h 145"/>
                              <a:gd name="T74" fmla="*/ 34 w 165"/>
                              <a:gd name="T75" fmla="*/ 4 h 145"/>
                              <a:gd name="T76" fmla="*/ 34 w 165"/>
                              <a:gd name="T77" fmla="*/ 4 h 145"/>
                              <a:gd name="T78" fmla="*/ 131 w 165"/>
                              <a:gd name="T79" fmla="*/ 127 h 145"/>
                              <a:gd name="T80" fmla="*/ 131 w 165"/>
                              <a:gd name="T81" fmla="*/ 127 h 145"/>
                              <a:gd name="T82" fmla="*/ 145 w 165"/>
                              <a:gd name="T83" fmla="*/ 121 h 145"/>
                              <a:gd name="T84" fmla="*/ 151 w 165"/>
                              <a:gd name="T85" fmla="*/ 107 h 145"/>
                              <a:gd name="T86" fmla="*/ 145 w 165"/>
                              <a:gd name="T87" fmla="*/ 92 h 145"/>
                              <a:gd name="T88" fmla="*/ 131 w 165"/>
                              <a:gd name="T89" fmla="*/ 86 h 145"/>
                              <a:gd name="T90" fmla="*/ 116 w 165"/>
                              <a:gd name="T91" fmla="*/ 92 h 145"/>
                              <a:gd name="T92" fmla="*/ 110 w 165"/>
                              <a:gd name="T93" fmla="*/ 107 h 145"/>
                              <a:gd name="T94" fmla="*/ 116 w 165"/>
                              <a:gd name="T95" fmla="*/ 121 h 145"/>
                              <a:gd name="T96" fmla="*/ 131 w 165"/>
                              <a:gd name="T97" fmla="*/ 127 h 145"/>
                              <a:gd name="T98" fmla="*/ 131 w 165"/>
                              <a:gd name="T99" fmla="*/ 127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165" h="145">
                                <a:moveTo>
                                  <a:pt x="131" y="72"/>
                                </a:moveTo>
                                <a:lnTo>
                                  <a:pt x="131" y="72"/>
                                </a:lnTo>
                                <a:cubicBezTo>
                                  <a:pt x="140" y="72"/>
                                  <a:pt x="148" y="76"/>
                                  <a:pt x="155" y="82"/>
                                </a:cubicBezTo>
                                <a:cubicBezTo>
                                  <a:pt x="162" y="89"/>
                                  <a:pt x="165" y="97"/>
                                  <a:pt x="165" y="107"/>
                                </a:cubicBezTo>
                                <a:cubicBezTo>
                                  <a:pt x="165" y="116"/>
                                  <a:pt x="162" y="124"/>
                                  <a:pt x="155" y="131"/>
                                </a:cubicBezTo>
                                <a:cubicBezTo>
                                  <a:pt x="148" y="138"/>
                                  <a:pt x="140" y="141"/>
                                  <a:pt x="131" y="141"/>
                                </a:cubicBezTo>
                                <a:cubicBezTo>
                                  <a:pt x="121" y="141"/>
                                  <a:pt x="113" y="138"/>
                                  <a:pt x="106" y="131"/>
                                </a:cubicBezTo>
                                <a:cubicBezTo>
                                  <a:pt x="100" y="124"/>
                                  <a:pt x="96" y="116"/>
                                  <a:pt x="96" y="107"/>
                                </a:cubicBezTo>
                                <a:cubicBezTo>
                                  <a:pt x="96" y="97"/>
                                  <a:pt x="100" y="89"/>
                                  <a:pt x="106" y="82"/>
                                </a:cubicBezTo>
                                <a:cubicBezTo>
                                  <a:pt x="113" y="76"/>
                                  <a:pt x="121" y="72"/>
                                  <a:pt x="131" y="72"/>
                                </a:cubicBezTo>
                                <a:lnTo>
                                  <a:pt x="131" y="72"/>
                                </a:lnTo>
                                <a:close/>
                                <a:moveTo>
                                  <a:pt x="116" y="0"/>
                                </a:moveTo>
                                <a:lnTo>
                                  <a:pt x="116" y="0"/>
                                </a:lnTo>
                                <a:lnTo>
                                  <a:pt x="127" y="0"/>
                                </a:lnTo>
                                <a:lnTo>
                                  <a:pt x="48" y="145"/>
                                </a:lnTo>
                                <a:lnTo>
                                  <a:pt x="37" y="145"/>
                                </a:lnTo>
                                <a:lnTo>
                                  <a:pt x="116" y="0"/>
                                </a:lnTo>
                                <a:close/>
                                <a:moveTo>
                                  <a:pt x="34" y="59"/>
                                </a:moveTo>
                                <a:lnTo>
                                  <a:pt x="34" y="59"/>
                                </a:lnTo>
                                <a:cubicBezTo>
                                  <a:pt x="40" y="59"/>
                                  <a:pt x="44" y="57"/>
                                  <a:pt x="48" y="53"/>
                                </a:cubicBezTo>
                                <a:cubicBezTo>
                                  <a:pt x="52" y="49"/>
                                  <a:pt x="54" y="44"/>
                                  <a:pt x="54" y="38"/>
                                </a:cubicBezTo>
                                <a:cubicBezTo>
                                  <a:pt x="54" y="33"/>
                                  <a:pt x="52" y="28"/>
                                  <a:pt x="48" y="24"/>
                                </a:cubicBezTo>
                                <a:cubicBezTo>
                                  <a:pt x="44" y="20"/>
                                  <a:pt x="40" y="18"/>
                                  <a:pt x="34" y="18"/>
                                </a:cubicBezTo>
                                <a:cubicBezTo>
                                  <a:pt x="28" y="18"/>
                                  <a:pt x="23" y="20"/>
                                  <a:pt x="20" y="24"/>
                                </a:cubicBezTo>
                                <a:cubicBezTo>
                                  <a:pt x="16" y="28"/>
                                  <a:pt x="14" y="33"/>
                                  <a:pt x="14" y="38"/>
                                </a:cubicBezTo>
                                <a:cubicBezTo>
                                  <a:pt x="14" y="44"/>
                                  <a:pt x="16" y="49"/>
                                  <a:pt x="20" y="53"/>
                                </a:cubicBezTo>
                                <a:cubicBezTo>
                                  <a:pt x="23" y="57"/>
                                  <a:pt x="28" y="59"/>
                                  <a:pt x="34" y="59"/>
                                </a:cubicBezTo>
                                <a:lnTo>
                                  <a:pt x="34" y="59"/>
                                </a:lnTo>
                                <a:close/>
                                <a:moveTo>
                                  <a:pt x="34" y="4"/>
                                </a:moveTo>
                                <a:lnTo>
                                  <a:pt x="34" y="4"/>
                                </a:lnTo>
                                <a:cubicBezTo>
                                  <a:pt x="43" y="4"/>
                                  <a:pt x="52" y="7"/>
                                  <a:pt x="58" y="14"/>
                                </a:cubicBezTo>
                                <a:cubicBezTo>
                                  <a:pt x="65" y="21"/>
                                  <a:pt x="68" y="29"/>
                                  <a:pt x="68" y="38"/>
                                </a:cubicBezTo>
                                <a:cubicBezTo>
                                  <a:pt x="68" y="48"/>
                                  <a:pt x="65" y="56"/>
                                  <a:pt x="58" y="63"/>
                                </a:cubicBezTo>
                                <a:cubicBezTo>
                                  <a:pt x="52" y="69"/>
                                  <a:pt x="43" y="73"/>
                                  <a:pt x="34" y="73"/>
                                </a:cubicBezTo>
                                <a:cubicBezTo>
                                  <a:pt x="24" y="73"/>
                                  <a:pt x="16" y="69"/>
                                  <a:pt x="10" y="63"/>
                                </a:cubicBezTo>
                                <a:cubicBezTo>
                                  <a:pt x="3" y="56"/>
                                  <a:pt x="0" y="48"/>
                                  <a:pt x="0" y="38"/>
                                </a:cubicBezTo>
                                <a:cubicBezTo>
                                  <a:pt x="0" y="29"/>
                                  <a:pt x="3" y="21"/>
                                  <a:pt x="10" y="14"/>
                                </a:cubicBezTo>
                                <a:cubicBezTo>
                                  <a:pt x="16" y="7"/>
                                  <a:pt x="24" y="4"/>
                                  <a:pt x="34" y="4"/>
                                </a:cubicBezTo>
                                <a:lnTo>
                                  <a:pt x="34" y="4"/>
                                </a:lnTo>
                                <a:close/>
                                <a:moveTo>
                                  <a:pt x="131" y="127"/>
                                </a:moveTo>
                                <a:lnTo>
                                  <a:pt x="131" y="127"/>
                                </a:lnTo>
                                <a:cubicBezTo>
                                  <a:pt x="136" y="127"/>
                                  <a:pt x="141" y="125"/>
                                  <a:pt x="145" y="121"/>
                                </a:cubicBezTo>
                                <a:cubicBezTo>
                                  <a:pt x="149" y="117"/>
                                  <a:pt x="151" y="112"/>
                                  <a:pt x="151" y="107"/>
                                </a:cubicBezTo>
                                <a:cubicBezTo>
                                  <a:pt x="151" y="101"/>
                                  <a:pt x="149" y="96"/>
                                  <a:pt x="145" y="92"/>
                                </a:cubicBezTo>
                                <a:cubicBezTo>
                                  <a:pt x="141" y="88"/>
                                  <a:pt x="136" y="86"/>
                                  <a:pt x="131" y="86"/>
                                </a:cubicBezTo>
                                <a:cubicBezTo>
                                  <a:pt x="125" y="86"/>
                                  <a:pt x="120" y="88"/>
                                  <a:pt x="116" y="92"/>
                                </a:cubicBezTo>
                                <a:cubicBezTo>
                                  <a:pt x="112" y="96"/>
                                  <a:pt x="110" y="101"/>
                                  <a:pt x="110" y="107"/>
                                </a:cubicBezTo>
                                <a:cubicBezTo>
                                  <a:pt x="110" y="112"/>
                                  <a:pt x="112" y="117"/>
                                  <a:pt x="116" y="121"/>
                                </a:cubicBezTo>
                                <a:cubicBezTo>
                                  <a:pt x="120" y="125"/>
                                  <a:pt x="125" y="127"/>
                                  <a:pt x="131" y="127"/>
                                </a:cubicBezTo>
                                <a:lnTo>
                                  <a:pt x="131" y="127"/>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42" name="Freeform 700"/>
                        <wps:cNvSpPr>
                          <a:spLocks noEditPoints="1"/>
                        </wps:cNvSpPr>
                        <wps:spPr bwMode="auto">
                          <a:xfrm>
                            <a:off x="2527300" y="2707640"/>
                            <a:ext cx="43180" cy="42545"/>
                          </a:xfrm>
                          <a:custGeom>
                            <a:avLst/>
                            <a:gdLst>
                              <a:gd name="T0" fmla="*/ 42 w 85"/>
                              <a:gd name="T1" fmla="*/ 0 h 85"/>
                              <a:gd name="T2" fmla="*/ 42 w 85"/>
                              <a:gd name="T3" fmla="*/ 0 h 85"/>
                              <a:gd name="T4" fmla="*/ 0 w 85"/>
                              <a:gd name="T5" fmla="*/ 43 h 85"/>
                              <a:gd name="T6" fmla="*/ 42 w 85"/>
                              <a:gd name="T7" fmla="*/ 85 h 85"/>
                              <a:gd name="T8" fmla="*/ 85 w 85"/>
                              <a:gd name="T9" fmla="*/ 43 h 85"/>
                              <a:gd name="T10" fmla="*/ 42 w 85"/>
                              <a:gd name="T11" fmla="*/ 0 h 85"/>
                              <a:gd name="T12" fmla="*/ 42 w 85"/>
                              <a:gd name="T13" fmla="*/ 0 h 85"/>
                              <a:gd name="T14" fmla="*/ 42 w 85"/>
                              <a:gd name="T15" fmla="*/ 0 h 85"/>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5" h="85">
                                <a:moveTo>
                                  <a:pt x="42" y="0"/>
                                </a:moveTo>
                                <a:lnTo>
                                  <a:pt x="42" y="0"/>
                                </a:lnTo>
                                <a:lnTo>
                                  <a:pt x="0" y="43"/>
                                </a:lnTo>
                                <a:lnTo>
                                  <a:pt x="42" y="85"/>
                                </a:lnTo>
                                <a:lnTo>
                                  <a:pt x="85" y="43"/>
                                </a:lnTo>
                                <a:lnTo>
                                  <a:pt x="42" y="0"/>
                                </a:lnTo>
                                <a:close/>
                                <a:moveTo>
                                  <a:pt x="42" y="0"/>
                                </a:moveTo>
                                <a:lnTo>
                                  <a:pt x="42"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43" name="Freeform 701"/>
                        <wps:cNvSpPr>
                          <a:spLocks noEditPoints="1"/>
                        </wps:cNvSpPr>
                        <wps:spPr bwMode="auto">
                          <a:xfrm>
                            <a:off x="2534920" y="2715895"/>
                            <a:ext cx="27305" cy="26670"/>
                          </a:xfrm>
                          <a:custGeom>
                            <a:avLst/>
                            <a:gdLst>
                              <a:gd name="T0" fmla="*/ 27 w 54"/>
                              <a:gd name="T1" fmla="*/ 0 h 54"/>
                              <a:gd name="T2" fmla="*/ 27 w 54"/>
                              <a:gd name="T3" fmla="*/ 0 h 54"/>
                              <a:gd name="T4" fmla="*/ 0 w 54"/>
                              <a:gd name="T5" fmla="*/ 27 h 54"/>
                              <a:gd name="T6" fmla="*/ 27 w 54"/>
                              <a:gd name="T7" fmla="*/ 54 h 54"/>
                              <a:gd name="T8" fmla="*/ 54 w 54"/>
                              <a:gd name="T9" fmla="*/ 27 h 54"/>
                              <a:gd name="T10" fmla="*/ 27 w 54"/>
                              <a:gd name="T11" fmla="*/ 0 h 54"/>
                              <a:gd name="T12" fmla="*/ 27 w 54"/>
                              <a:gd name="T13" fmla="*/ 0 h 54"/>
                              <a:gd name="T14" fmla="*/ 27 w 54"/>
                              <a:gd name="T15" fmla="*/ 0 h 54"/>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54" h="54">
                                <a:moveTo>
                                  <a:pt x="27" y="0"/>
                                </a:moveTo>
                                <a:lnTo>
                                  <a:pt x="27" y="0"/>
                                </a:lnTo>
                                <a:lnTo>
                                  <a:pt x="0" y="27"/>
                                </a:lnTo>
                                <a:lnTo>
                                  <a:pt x="27" y="54"/>
                                </a:lnTo>
                                <a:lnTo>
                                  <a:pt x="54" y="27"/>
                                </a:lnTo>
                                <a:lnTo>
                                  <a:pt x="27" y="0"/>
                                </a:lnTo>
                                <a:close/>
                                <a:moveTo>
                                  <a:pt x="27" y="0"/>
                                </a:moveTo>
                                <a:lnTo>
                                  <a:pt x="27" y="0"/>
                                </a:lnTo>
                                <a:close/>
                              </a:path>
                            </a:pathLst>
                          </a:custGeom>
                          <a:noFill/>
                          <a:ln w="10795" cap="sq">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44" name="Freeform 702"/>
                        <wps:cNvSpPr>
                          <a:spLocks noEditPoints="1"/>
                        </wps:cNvSpPr>
                        <wps:spPr bwMode="auto">
                          <a:xfrm>
                            <a:off x="2728595" y="2112645"/>
                            <a:ext cx="42545" cy="42545"/>
                          </a:xfrm>
                          <a:custGeom>
                            <a:avLst/>
                            <a:gdLst>
                              <a:gd name="T0" fmla="*/ 42 w 85"/>
                              <a:gd name="T1" fmla="*/ 0 h 85"/>
                              <a:gd name="T2" fmla="*/ 42 w 85"/>
                              <a:gd name="T3" fmla="*/ 0 h 85"/>
                              <a:gd name="T4" fmla="*/ 0 w 85"/>
                              <a:gd name="T5" fmla="*/ 43 h 85"/>
                              <a:gd name="T6" fmla="*/ 42 w 85"/>
                              <a:gd name="T7" fmla="*/ 85 h 85"/>
                              <a:gd name="T8" fmla="*/ 85 w 85"/>
                              <a:gd name="T9" fmla="*/ 43 h 85"/>
                              <a:gd name="T10" fmla="*/ 42 w 85"/>
                              <a:gd name="T11" fmla="*/ 0 h 85"/>
                              <a:gd name="T12" fmla="*/ 42 w 85"/>
                              <a:gd name="T13" fmla="*/ 0 h 85"/>
                              <a:gd name="T14" fmla="*/ 42 w 85"/>
                              <a:gd name="T15" fmla="*/ 0 h 85"/>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5" h="85">
                                <a:moveTo>
                                  <a:pt x="42" y="0"/>
                                </a:moveTo>
                                <a:lnTo>
                                  <a:pt x="42" y="0"/>
                                </a:lnTo>
                                <a:lnTo>
                                  <a:pt x="0" y="43"/>
                                </a:lnTo>
                                <a:lnTo>
                                  <a:pt x="42" y="85"/>
                                </a:lnTo>
                                <a:lnTo>
                                  <a:pt x="85" y="43"/>
                                </a:lnTo>
                                <a:lnTo>
                                  <a:pt x="42" y="0"/>
                                </a:lnTo>
                                <a:close/>
                                <a:moveTo>
                                  <a:pt x="42" y="0"/>
                                </a:moveTo>
                                <a:lnTo>
                                  <a:pt x="42"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45" name="Freeform 703"/>
                        <wps:cNvSpPr>
                          <a:spLocks noEditPoints="1"/>
                        </wps:cNvSpPr>
                        <wps:spPr bwMode="auto">
                          <a:xfrm>
                            <a:off x="2736215" y="2120265"/>
                            <a:ext cx="26670" cy="27305"/>
                          </a:xfrm>
                          <a:custGeom>
                            <a:avLst/>
                            <a:gdLst>
                              <a:gd name="T0" fmla="*/ 27 w 54"/>
                              <a:gd name="T1" fmla="*/ 0 h 54"/>
                              <a:gd name="T2" fmla="*/ 27 w 54"/>
                              <a:gd name="T3" fmla="*/ 0 h 54"/>
                              <a:gd name="T4" fmla="*/ 0 w 54"/>
                              <a:gd name="T5" fmla="*/ 27 h 54"/>
                              <a:gd name="T6" fmla="*/ 27 w 54"/>
                              <a:gd name="T7" fmla="*/ 54 h 54"/>
                              <a:gd name="T8" fmla="*/ 54 w 54"/>
                              <a:gd name="T9" fmla="*/ 27 h 54"/>
                              <a:gd name="T10" fmla="*/ 27 w 54"/>
                              <a:gd name="T11" fmla="*/ 0 h 54"/>
                              <a:gd name="T12" fmla="*/ 27 w 54"/>
                              <a:gd name="T13" fmla="*/ 0 h 54"/>
                              <a:gd name="T14" fmla="*/ 27 w 54"/>
                              <a:gd name="T15" fmla="*/ 0 h 54"/>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54" h="54">
                                <a:moveTo>
                                  <a:pt x="27" y="0"/>
                                </a:moveTo>
                                <a:lnTo>
                                  <a:pt x="27" y="0"/>
                                </a:lnTo>
                                <a:lnTo>
                                  <a:pt x="0" y="27"/>
                                </a:lnTo>
                                <a:lnTo>
                                  <a:pt x="27" y="54"/>
                                </a:lnTo>
                                <a:lnTo>
                                  <a:pt x="54" y="27"/>
                                </a:lnTo>
                                <a:lnTo>
                                  <a:pt x="27" y="0"/>
                                </a:lnTo>
                                <a:close/>
                                <a:moveTo>
                                  <a:pt x="27" y="0"/>
                                </a:moveTo>
                                <a:lnTo>
                                  <a:pt x="27" y="0"/>
                                </a:lnTo>
                                <a:close/>
                              </a:path>
                            </a:pathLst>
                          </a:custGeom>
                          <a:noFill/>
                          <a:ln w="10795" cap="sq">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46" name="Freeform 704"/>
                        <wps:cNvSpPr>
                          <a:spLocks noEditPoints="1"/>
                        </wps:cNvSpPr>
                        <wps:spPr bwMode="auto">
                          <a:xfrm>
                            <a:off x="2536825" y="2311400"/>
                            <a:ext cx="42545" cy="42545"/>
                          </a:xfrm>
                          <a:custGeom>
                            <a:avLst/>
                            <a:gdLst>
                              <a:gd name="T0" fmla="*/ 42 w 85"/>
                              <a:gd name="T1" fmla="*/ 0 h 85"/>
                              <a:gd name="T2" fmla="*/ 42 w 85"/>
                              <a:gd name="T3" fmla="*/ 0 h 85"/>
                              <a:gd name="T4" fmla="*/ 0 w 85"/>
                              <a:gd name="T5" fmla="*/ 42 h 85"/>
                              <a:gd name="T6" fmla="*/ 42 w 85"/>
                              <a:gd name="T7" fmla="*/ 85 h 85"/>
                              <a:gd name="T8" fmla="*/ 85 w 85"/>
                              <a:gd name="T9" fmla="*/ 42 h 85"/>
                              <a:gd name="T10" fmla="*/ 42 w 85"/>
                              <a:gd name="T11" fmla="*/ 0 h 85"/>
                              <a:gd name="T12" fmla="*/ 42 w 85"/>
                              <a:gd name="T13" fmla="*/ 0 h 85"/>
                              <a:gd name="T14" fmla="*/ 42 w 85"/>
                              <a:gd name="T15" fmla="*/ 0 h 85"/>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5" h="85">
                                <a:moveTo>
                                  <a:pt x="42" y="0"/>
                                </a:moveTo>
                                <a:lnTo>
                                  <a:pt x="42" y="0"/>
                                </a:lnTo>
                                <a:lnTo>
                                  <a:pt x="0" y="42"/>
                                </a:lnTo>
                                <a:lnTo>
                                  <a:pt x="42" y="85"/>
                                </a:lnTo>
                                <a:lnTo>
                                  <a:pt x="85" y="42"/>
                                </a:lnTo>
                                <a:lnTo>
                                  <a:pt x="42" y="0"/>
                                </a:lnTo>
                                <a:close/>
                                <a:moveTo>
                                  <a:pt x="42" y="0"/>
                                </a:moveTo>
                                <a:lnTo>
                                  <a:pt x="42"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47" name="Freeform 705"/>
                        <wps:cNvSpPr>
                          <a:spLocks noEditPoints="1"/>
                        </wps:cNvSpPr>
                        <wps:spPr bwMode="auto">
                          <a:xfrm>
                            <a:off x="2544445" y="2319020"/>
                            <a:ext cx="26670" cy="26670"/>
                          </a:xfrm>
                          <a:custGeom>
                            <a:avLst/>
                            <a:gdLst>
                              <a:gd name="T0" fmla="*/ 27 w 54"/>
                              <a:gd name="T1" fmla="*/ 0 h 54"/>
                              <a:gd name="T2" fmla="*/ 27 w 54"/>
                              <a:gd name="T3" fmla="*/ 0 h 54"/>
                              <a:gd name="T4" fmla="*/ 0 w 54"/>
                              <a:gd name="T5" fmla="*/ 27 h 54"/>
                              <a:gd name="T6" fmla="*/ 27 w 54"/>
                              <a:gd name="T7" fmla="*/ 54 h 54"/>
                              <a:gd name="T8" fmla="*/ 54 w 54"/>
                              <a:gd name="T9" fmla="*/ 27 h 54"/>
                              <a:gd name="T10" fmla="*/ 27 w 54"/>
                              <a:gd name="T11" fmla="*/ 0 h 54"/>
                              <a:gd name="T12" fmla="*/ 27 w 54"/>
                              <a:gd name="T13" fmla="*/ 0 h 54"/>
                              <a:gd name="T14" fmla="*/ 27 w 54"/>
                              <a:gd name="T15" fmla="*/ 0 h 54"/>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54" h="54">
                                <a:moveTo>
                                  <a:pt x="27" y="0"/>
                                </a:moveTo>
                                <a:lnTo>
                                  <a:pt x="27" y="0"/>
                                </a:lnTo>
                                <a:lnTo>
                                  <a:pt x="0" y="27"/>
                                </a:lnTo>
                                <a:lnTo>
                                  <a:pt x="27" y="54"/>
                                </a:lnTo>
                                <a:lnTo>
                                  <a:pt x="54" y="27"/>
                                </a:lnTo>
                                <a:lnTo>
                                  <a:pt x="27" y="0"/>
                                </a:lnTo>
                                <a:close/>
                                <a:moveTo>
                                  <a:pt x="27" y="0"/>
                                </a:moveTo>
                                <a:lnTo>
                                  <a:pt x="27" y="0"/>
                                </a:lnTo>
                                <a:close/>
                              </a:path>
                            </a:pathLst>
                          </a:custGeom>
                          <a:noFill/>
                          <a:ln w="10795" cap="sq">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48" name="Freeform 706"/>
                        <wps:cNvSpPr>
                          <a:spLocks noEditPoints="1"/>
                        </wps:cNvSpPr>
                        <wps:spPr bwMode="auto">
                          <a:xfrm>
                            <a:off x="2610485" y="2509520"/>
                            <a:ext cx="42545" cy="42545"/>
                          </a:xfrm>
                          <a:custGeom>
                            <a:avLst/>
                            <a:gdLst>
                              <a:gd name="T0" fmla="*/ 42 w 85"/>
                              <a:gd name="T1" fmla="*/ 0 h 85"/>
                              <a:gd name="T2" fmla="*/ 42 w 85"/>
                              <a:gd name="T3" fmla="*/ 0 h 85"/>
                              <a:gd name="T4" fmla="*/ 0 w 85"/>
                              <a:gd name="T5" fmla="*/ 43 h 85"/>
                              <a:gd name="T6" fmla="*/ 42 w 85"/>
                              <a:gd name="T7" fmla="*/ 85 h 85"/>
                              <a:gd name="T8" fmla="*/ 85 w 85"/>
                              <a:gd name="T9" fmla="*/ 43 h 85"/>
                              <a:gd name="T10" fmla="*/ 42 w 85"/>
                              <a:gd name="T11" fmla="*/ 0 h 85"/>
                              <a:gd name="T12" fmla="*/ 42 w 85"/>
                              <a:gd name="T13" fmla="*/ 0 h 85"/>
                              <a:gd name="T14" fmla="*/ 42 w 85"/>
                              <a:gd name="T15" fmla="*/ 0 h 85"/>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5" h="85">
                                <a:moveTo>
                                  <a:pt x="42" y="0"/>
                                </a:moveTo>
                                <a:lnTo>
                                  <a:pt x="42" y="0"/>
                                </a:lnTo>
                                <a:lnTo>
                                  <a:pt x="0" y="43"/>
                                </a:lnTo>
                                <a:lnTo>
                                  <a:pt x="42" y="85"/>
                                </a:lnTo>
                                <a:lnTo>
                                  <a:pt x="85" y="43"/>
                                </a:lnTo>
                                <a:lnTo>
                                  <a:pt x="42" y="0"/>
                                </a:lnTo>
                                <a:close/>
                                <a:moveTo>
                                  <a:pt x="42" y="0"/>
                                </a:moveTo>
                                <a:lnTo>
                                  <a:pt x="42"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49" name="Freeform 707"/>
                        <wps:cNvSpPr>
                          <a:spLocks noEditPoints="1"/>
                        </wps:cNvSpPr>
                        <wps:spPr bwMode="auto">
                          <a:xfrm>
                            <a:off x="2618105" y="2517775"/>
                            <a:ext cx="27305" cy="26670"/>
                          </a:xfrm>
                          <a:custGeom>
                            <a:avLst/>
                            <a:gdLst>
                              <a:gd name="T0" fmla="*/ 27 w 54"/>
                              <a:gd name="T1" fmla="*/ 0 h 54"/>
                              <a:gd name="T2" fmla="*/ 27 w 54"/>
                              <a:gd name="T3" fmla="*/ 0 h 54"/>
                              <a:gd name="T4" fmla="*/ 0 w 54"/>
                              <a:gd name="T5" fmla="*/ 27 h 54"/>
                              <a:gd name="T6" fmla="*/ 27 w 54"/>
                              <a:gd name="T7" fmla="*/ 54 h 54"/>
                              <a:gd name="T8" fmla="*/ 54 w 54"/>
                              <a:gd name="T9" fmla="*/ 27 h 54"/>
                              <a:gd name="T10" fmla="*/ 27 w 54"/>
                              <a:gd name="T11" fmla="*/ 0 h 54"/>
                              <a:gd name="T12" fmla="*/ 27 w 54"/>
                              <a:gd name="T13" fmla="*/ 0 h 54"/>
                              <a:gd name="T14" fmla="*/ 27 w 54"/>
                              <a:gd name="T15" fmla="*/ 0 h 54"/>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54" h="54">
                                <a:moveTo>
                                  <a:pt x="27" y="0"/>
                                </a:moveTo>
                                <a:lnTo>
                                  <a:pt x="27" y="0"/>
                                </a:lnTo>
                                <a:lnTo>
                                  <a:pt x="0" y="27"/>
                                </a:lnTo>
                                <a:lnTo>
                                  <a:pt x="27" y="54"/>
                                </a:lnTo>
                                <a:lnTo>
                                  <a:pt x="54" y="27"/>
                                </a:lnTo>
                                <a:lnTo>
                                  <a:pt x="27" y="0"/>
                                </a:lnTo>
                                <a:close/>
                                <a:moveTo>
                                  <a:pt x="27" y="0"/>
                                </a:moveTo>
                                <a:lnTo>
                                  <a:pt x="27" y="0"/>
                                </a:lnTo>
                                <a:close/>
                              </a:path>
                            </a:pathLst>
                          </a:custGeom>
                          <a:noFill/>
                          <a:ln w="10795" cap="sq">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50" name="Freeform 708"/>
                        <wps:cNvSpPr>
                          <a:spLocks noEditPoints="1"/>
                        </wps:cNvSpPr>
                        <wps:spPr bwMode="auto">
                          <a:xfrm>
                            <a:off x="2573020" y="1517650"/>
                            <a:ext cx="43180" cy="42545"/>
                          </a:xfrm>
                          <a:custGeom>
                            <a:avLst/>
                            <a:gdLst>
                              <a:gd name="T0" fmla="*/ 42 w 85"/>
                              <a:gd name="T1" fmla="*/ 0 h 85"/>
                              <a:gd name="T2" fmla="*/ 42 w 85"/>
                              <a:gd name="T3" fmla="*/ 0 h 85"/>
                              <a:gd name="T4" fmla="*/ 0 w 85"/>
                              <a:gd name="T5" fmla="*/ 43 h 85"/>
                              <a:gd name="T6" fmla="*/ 42 w 85"/>
                              <a:gd name="T7" fmla="*/ 85 h 85"/>
                              <a:gd name="T8" fmla="*/ 85 w 85"/>
                              <a:gd name="T9" fmla="*/ 43 h 85"/>
                              <a:gd name="T10" fmla="*/ 42 w 85"/>
                              <a:gd name="T11" fmla="*/ 0 h 85"/>
                              <a:gd name="T12" fmla="*/ 42 w 85"/>
                              <a:gd name="T13" fmla="*/ 0 h 85"/>
                              <a:gd name="T14" fmla="*/ 42 w 85"/>
                              <a:gd name="T15" fmla="*/ 0 h 85"/>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5" h="85">
                                <a:moveTo>
                                  <a:pt x="42" y="0"/>
                                </a:moveTo>
                                <a:lnTo>
                                  <a:pt x="42" y="0"/>
                                </a:lnTo>
                                <a:lnTo>
                                  <a:pt x="0" y="43"/>
                                </a:lnTo>
                                <a:lnTo>
                                  <a:pt x="42" y="85"/>
                                </a:lnTo>
                                <a:lnTo>
                                  <a:pt x="85" y="43"/>
                                </a:lnTo>
                                <a:lnTo>
                                  <a:pt x="42" y="0"/>
                                </a:lnTo>
                                <a:close/>
                                <a:moveTo>
                                  <a:pt x="42" y="0"/>
                                </a:moveTo>
                                <a:lnTo>
                                  <a:pt x="42"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51" name="Freeform 709"/>
                        <wps:cNvSpPr>
                          <a:spLocks noEditPoints="1"/>
                        </wps:cNvSpPr>
                        <wps:spPr bwMode="auto">
                          <a:xfrm>
                            <a:off x="2580640" y="1525270"/>
                            <a:ext cx="27305" cy="27305"/>
                          </a:xfrm>
                          <a:custGeom>
                            <a:avLst/>
                            <a:gdLst>
                              <a:gd name="T0" fmla="*/ 27 w 54"/>
                              <a:gd name="T1" fmla="*/ 0 h 54"/>
                              <a:gd name="T2" fmla="*/ 27 w 54"/>
                              <a:gd name="T3" fmla="*/ 0 h 54"/>
                              <a:gd name="T4" fmla="*/ 0 w 54"/>
                              <a:gd name="T5" fmla="*/ 27 h 54"/>
                              <a:gd name="T6" fmla="*/ 27 w 54"/>
                              <a:gd name="T7" fmla="*/ 54 h 54"/>
                              <a:gd name="T8" fmla="*/ 54 w 54"/>
                              <a:gd name="T9" fmla="*/ 27 h 54"/>
                              <a:gd name="T10" fmla="*/ 27 w 54"/>
                              <a:gd name="T11" fmla="*/ 0 h 54"/>
                              <a:gd name="T12" fmla="*/ 27 w 54"/>
                              <a:gd name="T13" fmla="*/ 0 h 54"/>
                              <a:gd name="T14" fmla="*/ 27 w 54"/>
                              <a:gd name="T15" fmla="*/ 0 h 54"/>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54" h="54">
                                <a:moveTo>
                                  <a:pt x="27" y="0"/>
                                </a:moveTo>
                                <a:lnTo>
                                  <a:pt x="27" y="0"/>
                                </a:lnTo>
                                <a:lnTo>
                                  <a:pt x="0" y="27"/>
                                </a:lnTo>
                                <a:lnTo>
                                  <a:pt x="27" y="54"/>
                                </a:lnTo>
                                <a:lnTo>
                                  <a:pt x="54" y="27"/>
                                </a:lnTo>
                                <a:lnTo>
                                  <a:pt x="27" y="0"/>
                                </a:lnTo>
                                <a:close/>
                                <a:moveTo>
                                  <a:pt x="27" y="0"/>
                                </a:moveTo>
                                <a:lnTo>
                                  <a:pt x="27" y="0"/>
                                </a:lnTo>
                                <a:close/>
                              </a:path>
                            </a:pathLst>
                          </a:custGeom>
                          <a:noFill/>
                          <a:ln w="10795" cap="sq">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52" name="Freeform 710"/>
                        <wps:cNvSpPr>
                          <a:spLocks noEditPoints="1"/>
                        </wps:cNvSpPr>
                        <wps:spPr bwMode="auto">
                          <a:xfrm>
                            <a:off x="2902585" y="1715770"/>
                            <a:ext cx="42545" cy="42545"/>
                          </a:xfrm>
                          <a:custGeom>
                            <a:avLst/>
                            <a:gdLst>
                              <a:gd name="T0" fmla="*/ 42 w 84"/>
                              <a:gd name="T1" fmla="*/ 0 h 84"/>
                              <a:gd name="T2" fmla="*/ 42 w 84"/>
                              <a:gd name="T3" fmla="*/ 0 h 84"/>
                              <a:gd name="T4" fmla="*/ 0 w 84"/>
                              <a:gd name="T5" fmla="*/ 42 h 84"/>
                              <a:gd name="T6" fmla="*/ 42 w 84"/>
                              <a:gd name="T7" fmla="*/ 84 h 84"/>
                              <a:gd name="T8" fmla="*/ 84 w 84"/>
                              <a:gd name="T9" fmla="*/ 42 h 84"/>
                              <a:gd name="T10" fmla="*/ 42 w 84"/>
                              <a:gd name="T11" fmla="*/ 0 h 84"/>
                              <a:gd name="T12" fmla="*/ 42 w 84"/>
                              <a:gd name="T13" fmla="*/ 0 h 84"/>
                              <a:gd name="T14" fmla="*/ 42 w 84"/>
                              <a:gd name="T15" fmla="*/ 0 h 84"/>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4" h="84">
                                <a:moveTo>
                                  <a:pt x="42" y="0"/>
                                </a:moveTo>
                                <a:lnTo>
                                  <a:pt x="42" y="0"/>
                                </a:lnTo>
                                <a:lnTo>
                                  <a:pt x="0" y="42"/>
                                </a:lnTo>
                                <a:lnTo>
                                  <a:pt x="42" y="84"/>
                                </a:lnTo>
                                <a:lnTo>
                                  <a:pt x="84" y="42"/>
                                </a:lnTo>
                                <a:lnTo>
                                  <a:pt x="42" y="0"/>
                                </a:lnTo>
                                <a:close/>
                                <a:moveTo>
                                  <a:pt x="42" y="0"/>
                                </a:moveTo>
                                <a:lnTo>
                                  <a:pt x="42"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53" name="Freeform 711"/>
                        <wps:cNvSpPr>
                          <a:spLocks noEditPoints="1"/>
                        </wps:cNvSpPr>
                        <wps:spPr bwMode="auto">
                          <a:xfrm>
                            <a:off x="2910205" y="1723390"/>
                            <a:ext cx="27305" cy="27305"/>
                          </a:xfrm>
                          <a:custGeom>
                            <a:avLst/>
                            <a:gdLst>
                              <a:gd name="T0" fmla="*/ 27 w 54"/>
                              <a:gd name="T1" fmla="*/ 0 h 54"/>
                              <a:gd name="T2" fmla="*/ 27 w 54"/>
                              <a:gd name="T3" fmla="*/ 0 h 54"/>
                              <a:gd name="T4" fmla="*/ 0 w 54"/>
                              <a:gd name="T5" fmla="*/ 27 h 54"/>
                              <a:gd name="T6" fmla="*/ 27 w 54"/>
                              <a:gd name="T7" fmla="*/ 54 h 54"/>
                              <a:gd name="T8" fmla="*/ 54 w 54"/>
                              <a:gd name="T9" fmla="*/ 27 h 54"/>
                              <a:gd name="T10" fmla="*/ 27 w 54"/>
                              <a:gd name="T11" fmla="*/ 0 h 54"/>
                              <a:gd name="T12" fmla="*/ 27 w 54"/>
                              <a:gd name="T13" fmla="*/ 0 h 54"/>
                              <a:gd name="T14" fmla="*/ 27 w 54"/>
                              <a:gd name="T15" fmla="*/ 0 h 54"/>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54" h="54">
                                <a:moveTo>
                                  <a:pt x="27" y="0"/>
                                </a:moveTo>
                                <a:lnTo>
                                  <a:pt x="27" y="0"/>
                                </a:lnTo>
                                <a:lnTo>
                                  <a:pt x="0" y="27"/>
                                </a:lnTo>
                                <a:lnTo>
                                  <a:pt x="27" y="54"/>
                                </a:lnTo>
                                <a:lnTo>
                                  <a:pt x="54" y="27"/>
                                </a:lnTo>
                                <a:lnTo>
                                  <a:pt x="27" y="0"/>
                                </a:lnTo>
                                <a:close/>
                                <a:moveTo>
                                  <a:pt x="27" y="0"/>
                                </a:moveTo>
                                <a:lnTo>
                                  <a:pt x="27" y="0"/>
                                </a:lnTo>
                                <a:close/>
                              </a:path>
                            </a:pathLst>
                          </a:custGeom>
                          <a:noFill/>
                          <a:ln w="10795" cap="sq">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54" name="Freeform 712"/>
                        <wps:cNvSpPr>
                          <a:spLocks noEditPoints="1"/>
                        </wps:cNvSpPr>
                        <wps:spPr bwMode="auto">
                          <a:xfrm>
                            <a:off x="2707640" y="1914525"/>
                            <a:ext cx="43180" cy="42545"/>
                          </a:xfrm>
                          <a:custGeom>
                            <a:avLst/>
                            <a:gdLst>
                              <a:gd name="T0" fmla="*/ 42 w 85"/>
                              <a:gd name="T1" fmla="*/ 0 h 85"/>
                              <a:gd name="T2" fmla="*/ 42 w 85"/>
                              <a:gd name="T3" fmla="*/ 0 h 85"/>
                              <a:gd name="T4" fmla="*/ 0 w 85"/>
                              <a:gd name="T5" fmla="*/ 42 h 85"/>
                              <a:gd name="T6" fmla="*/ 42 w 85"/>
                              <a:gd name="T7" fmla="*/ 85 h 85"/>
                              <a:gd name="T8" fmla="*/ 85 w 85"/>
                              <a:gd name="T9" fmla="*/ 42 h 85"/>
                              <a:gd name="T10" fmla="*/ 42 w 85"/>
                              <a:gd name="T11" fmla="*/ 0 h 85"/>
                              <a:gd name="T12" fmla="*/ 42 w 85"/>
                              <a:gd name="T13" fmla="*/ 0 h 85"/>
                              <a:gd name="T14" fmla="*/ 42 w 85"/>
                              <a:gd name="T15" fmla="*/ 0 h 85"/>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5" h="85">
                                <a:moveTo>
                                  <a:pt x="42" y="0"/>
                                </a:moveTo>
                                <a:lnTo>
                                  <a:pt x="42" y="0"/>
                                </a:lnTo>
                                <a:lnTo>
                                  <a:pt x="0" y="42"/>
                                </a:lnTo>
                                <a:lnTo>
                                  <a:pt x="42" y="85"/>
                                </a:lnTo>
                                <a:lnTo>
                                  <a:pt x="85" y="42"/>
                                </a:lnTo>
                                <a:lnTo>
                                  <a:pt x="42" y="0"/>
                                </a:lnTo>
                                <a:close/>
                                <a:moveTo>
                                  <a:pt x="42" y="0"/>
                                </a:moveTo>
                                <a:lnTo>
                                  <a:pt x="42"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55" name="Freeform 713"/>
                        <wps:cNvSpPr>
                          <a:spLocks noEditPoints="1"/>
                        </wps:cNvSpPr>
                        <wps:spPr bwMode="auto">
                          <a:xfrm>
                            <a:off x="2715260" y="1921510"/>
                            <a:ext cx="27305" cy="27305"/>
                          </a:xfrm>
                          <a:custGeom>
                            <a:avLst/>
                            <a:gdLst>
                              <a:gd name="T0" fmla="*/ 27 w 54"/>
                              <a:gd name="T1" fmla="*/ 0 h 54"/>
                              <a:gd name="T2" fmla="*/ 27 w 54"/>
                              <a:gd name="T3" fmla="*/ 0 h 54"/>
                              <a:gd name="T4" fmla="*/ 0 w 54"/>
                              <a:gd name="T5" fmla="*/ 27 h 54"/>
                              <a:gd name="T6" fmla="*/ 27 w 54"/>
                              <a:gd name="T7" fmla="*/ 54 h 54"/>
                              <a:gd name="T8" fmla="*/ 54 w 54"/>
                              <a:gd name="T9" fmla="*/ 27 h 54"/>
                              <a:gd name="T10" fmla="*/ 27 w 54"/>
                              <a:gd name="T11" fmla="*/ 0 h 54"/>
                              <a:gd name="T12" fmla="*/ 27 w 54"/>
                              <a:gd name="T13" fmla="*/ 0 h 54"/>
                              <a:gd name="T14" fmla="*/ 27 w 54"/>
                              <a:gd name="T15" fmla="*/ 0 h 54"/>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54" h="54">
                                <a:moveTo>
                                  <a:pt x="27" y="0"/>
                                </a:moveTo>
                                <a:lnTo>
                                  <a:pt x="27" y="0"/>
                                </a:lnTo>
                                <a:lnTo>
                                  <a:pt x="0" y="27"/>
                                </a:lnTo>
                                <a:lnTo>
                                  <a:pt x="27" y="54"/>
                                </a:lnTo>
                                <a:lnTo>
                                  <a:pt x="54" y="27"/>
                                </a:lnTo>
                                <a:lnTo>
                                  <a:pt x="27" y="0"/>
                                </a:lnTo>
                                <a:close/>
                                <a:moveTo>
                                  <a:pt x="27" y="0"/>
                                </a:moveTo>
                                <a:lnTo>
                                  <a:pt x="27" y="0"/>
                                </a:lnTo>
                                <a:close/>
                              </a:path>
                            </a:pathLst>
                          </a:custGeom>
                          <a:noFill/>
                          <a:ln w="10795" cap="sq">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56" name="Freeform 714"/>
                        <wps:cNvSpPr>
                          <a:spLocks noEditPoints="1"/>
                        </wps:cNvSpPr>
                        <wps:spPr bwMode="auto">
                          <a:xfrm>
                            <a:off x="2642870" y="1120775"/>
                            <a:ext cx="42545" cy="43180"/>
                          </a:xfrm>
                          <a:custGeom>
                            <a:avLst/>
                            <a:gdLst>
                              <a:gd name="T0" fmla="*/ 43 w 85"/>
                              <a:gd name="T1" fmla="*/ 0 h 85"/>
                              <a:gd name="T2" fmla="*/ 43 w 85"/>
                              <a:gd name="T3" fmla="*/ 0 h 85"/>
                              <a:gd name="T4" fmla="*/ 0 w 85"/>
                              <a:gd name="T5" fmla="*/ 42 h 85"/>
                              <a:gd name="T6" fmla="*/ 43 w 85"/>
                              <a:gd name="T7" fmla="*/ 85 h 85"/>
                              <a:gd name="T8" fmla="*/ 85 w 85"/>
                              <a:gd name="T9" fmla="*/ 42 h 85"/>
                              <a:gd name="T10" fmla="*/ 43 w 85"/>
                              <a:gd name="T11" fmla="*/ 0 h 85"/>
                              <a:gd name="T12" fmla="*/ 43 w 85"/>
                              <a:gd name="T13" fmla="*/ 0 h 85"/>
                              <a:gd name="T14" fmla="*/ 43 w 85"/>
                              <a:gd name="T15" fmla="*/ 0 h 85"/>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5" h="85">
                                <a:moveTo>
                                  <a:pt x="43" y="0"/>
                                </a:moveTo>
                                <a:lnTo>
                                  <a:pt x="43" y="0"/>
                                </a:lnTo>
                                <a:lnTo>
                                  <a:pt x="0" y="42"/>
                                </a:lnTo>
                                <a:lnTo>
                                  <a:pt x="43" y="85"/>
                                </a:lnTo>
                                <a:lnTo>
                                  <a:pt x="85" y="42"/>
                                </a:lnTo>
                                <a:lnTo>
                                  <a:pt x="43" y="0"/>
                                </a:lnTo>
                                <a:close/>
                                <a:moveTo>
                                  <a:pt x="43" y="0"/>
                                </a:moveTo>
                                <a:lnTo>
                                  <a:pt x="43"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57" name="Freeform 715"/>
                        <wps:cNvSpPr>
                          <a:spLocks noEditPoints="1"/>
                        </wps:cNvSpPr>
                        <wps:spPr bwMode="auto">
                          <a:xfrm>
                            <a:off x="2650490" y="1128395"/>
                            <a:ext cx="27305" cy="27305"/>
                          </a:xfrm>
                          <a:custGeom>
                            <a:avLst/>
                            <a:gdLst>
                              <a:gd name="T0" fmla="*/ 27 w 54"/>
                              <a:gd name="T1" fmla="*/ 0 h 54"/>
                              <a:gd name="T2" fmla="*/ 27 w 54"/>
                              <a:gd name="T3" fmla="*/ 0 h 54"/>
                              <a:gd name="T4" fmla="*/ 0 w 54"/>
                              <a:gd name="T5" fmla="*/ 27 h 54"/>
                              <a:gd name="T6" fmla="*/ 27 w 54"/>
                              <a:gd name="T7" fmla="*/ 54 h 54"/>
                              <a:gd name="T8" fmla="*/ 54 w 54"/>
                              <a:gd name="T9" fmla="*/ 27 h 54"/>
                              <a:gd name="T10" fmla="*/ 27 w 54"/>
                              <a:gd name="T11" fmla="*/ 0 h 54"/>
                              <a:gd name="T12" fmla="*/ 27 w 54"/>
                              <a:gd name="T13" fmla="*/ 0 h 54"/>
                              <a:gd name="T14" fmla="*/ 27 w 54"/>
                              <a:gd name="T15" fmla="*/ 0 h 54"/>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54" h="54">
                                <a:moveTo>
                                  <a:pt x="27" y="0"/>
                                </a:moveTo>
                                <a:lnTo>
                                  <a:pt x="27" y="0"/>
                                </a:lnTo>
                                <a:lnTo>
                                  <a:pt x="0" y="27"/>
                                </a:lnTo>
                                <a:lnTo>
                                  <a:pt x="27" y="54"/>
                                </a:lnTo>
                                <a:lnTo>
                                  <a:pt x="54" y="27"/>
                                </a:lnTo>
                                <a:lnTo>
                                  <a:pt x="27" y="0"/>
                                </a:lnTo>
                                <a:close/>
                                <a:moveTo>
                                  <a:pt x="27" y="0"/>
                                </a:moveTo>
                                <a:lnTo>
                                  <a:pt x="27" y="0"/>
                                </a:lnTo>
                                <a:close/>
                              </a:path>
                            </a:pathLst>
                          </a:custGeom>
                          <a:noFill/>
                          <a:ln w="10795" cap="sq">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58" name="Freeform 716"/>
                        <wps:cNvSpPr>
                          <a:spLocks noEditPoints="1"/>
                        </wps:cNvSpPr>
                        <wps:spPr bwMode="auto">
                          <a:xfrm>
                            <a:off x="2576830" y="1318895"/>
                            <a:ext cx="42545" cy="43180"/>
                          </a:xfrm>
                          <a:custGeom>
                            <a:avLst/>
                            <a:gdLst>
                              <a:gd name="T0" fmla="*/ 43 w 85"/>
                              <a:gd name="T1" fmla="*/ 0 h 85"/>
                              <a:gd name="T2" fmla="*/ 43 w 85"/>
                              <a:gd name="T3" fmla="*/ 0 h 85"/>
                              <a:gd name="T4" fmla="*/ 0 w 85"/>
                              <a:gd name="T5" fmla="*/ 43 h 85"/>
                              <a:gd name="T6" fmla="*/ 43 w 85"/>
                              <a:gd name="T7" fmla="*/ 85 h 85"/>
                              <a:gd name="T8" fmla="*/ 85 w 85"/>
                              <a:gd name="T9" fmla="*/ 43 h 85"/>
                              <a:gd name="T10" fmla="*/ 43 w 85"/>
                              <a:gd name="T11" fmla="*/ 0 h 85"/>
                              <a:gd name="T12" fmla="*/ 43 w 85"/>
                              <a:gd name="T13" fmla="*/ 0 h 85"/>
                              <a:gd name="T14" fmla="*/ 43 w 85"/>
                              <a:gd name="T15" fmla="*/ 0 h 85"/>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5" h="85">
                                <a:moveTo>
                                  <a:pt x="43" y="0"/>
                                </a:moveTo>
                                <a:lnTo>
                                  <a:pt x="43" y="0"/>
                                </a:lnTo>
                                <a:lnTo>
                                  <a:pt x="0" y="43"/>
                                </a:lnTo>
                                <a:lnTo>
                                  <a:pt x="43" y="85"/>
                                </a:lnTo>
                                <a:lnTo>
                                  <a:pt x="85" y="43"/>
                                </a:lnTo>
                                <a:lnTo>
                                  <a:pt x="43" y="0"/>
                                </a:lnTo>
                                <a:close/>
                                <a:moveTo>
                                  <a:pt x="43" y="0"/>
                                </a:moveTo>
                                <a:lnTo>
                                  <a:pt x="43"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59" name="Freeform 717"/>
                        <wps:cNvSpPr>
                          <a:spLocks noEditPoints="1"/>
                        </wps:cNvSpPr>
                        <wps:spPr bwMode="auto">
                          <a:xfrm>
                            <a:off x="2585085" y="1327150"/>
                            <a:ext cx="26670" cy="27305"/>
                          </a:xfrm>
                          <a:custGeom>
                            <a:avLst/>
                            <a:gdLst>
                              <a:gd name="T0" fmla="*/ 27 w 54"/>
                              <a:gd name="T1" fmla="*/ 0 h 54"/>
                              <a:gd name="T2" fmla="*/ 27 w 54"/>
                              <a:gd name="T3" fmla="*/ 0 h 54"/>
                              <a:gd name="T4" fmla="*/ 0 w 54"/>
                              <a:gd name="T5" fmla="*/ 27 h 54"/>
                              <a:gd name="T6" fmla="*/ 27 w 54"/>
                              <a:gd name="T7" fmla="*/ 54 h 54"/>
                              <a:gd name="T8" fmla="*/ 54 w 54"/>
                              <a:gd name="T9" fmla="*/ 27 h 54"/>
                              <a:gd name="T10" fmla="*/ 27 w 54"/>
                              <a:gd name="T11" fmla="*/ 0 h 54"/>
                              <a:gd name="T12" fmla="*/ 27 w 54"/>
                              <a:gd name="T13" fmla="*/ 0 h 54"/>
                              <a:gd name="T14" fmla="*/ 27 w 54"/>
                              <a:gd name="T15" fmla="*/ 0 h 54"/>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54" h="54">
                                <a:moveTo>
                                  <a:pt x="27" y="0"/>
                                </a:moveTo>
                                <a:lnTo>
                                  <a:pt x="27" y="0"/>
                                </a:lnTo>
                                <a:lnTo>
                                  <a:pt x="0" y="27"/>
                                </a:lnTo>
                                <a:lnTo>
                                  <a:pt x="27" y="54"/>
                                </a:lnTo>
                                <a:lnTo>
                                  <a:pt x="54" y="27"/>
                                </a:lnTo>
                                <a:lnTo>
                                  <a:pt x="27" y="0"/>
                                </a:lnTo>
                                <a:close/>
                                <a:moveTo>
                                  <a:pt x="27" y="0"/>
                                </a:moveTo>
                                <a:lnTo>
                                  <a:pt x="27" y="0"/>
                                </a:lnTo>
                                <a:close/>
                              </a:path>
                            </a:pathLst>
                          </a:custGeom>
                          <a:noFill/>
                          <a:ln w="10795" cap="sq">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60" name="Freeform 718"/>
                        <wps:cNvSpPr>
                          <a:spLocks/>
                        </wps:cNvSpPr>
                        <wps:spPr bwMode="auto">
                          <a:xfrm>
                            <a:off x="270510" y="3324225"/>
                            <a:ext cx="4689475" cy="0"/>
                          </a:xfrm>
                          <a:custGeom>
                            <a:avLst/>
                            <a:gdLst>
                              <a:gd name="T0" fmla="*/ 0 w 9335"/>
                              <a:gd name="T1" fmla="*/ 0 w 9335"/>
                              <a:gd name="T2" fmla="*/ 9335 w 9335"/>
                            </a:gdLst>
                            <a:ahLst/>
                            <a:cxnLst>
                              <a:cxn ang="0">
                                <a:pos x="T0" y="0"/>
                              </a:cxn>
                              <a:cxn ang="0">
                                <a:pos x="T1" y="0"/>
                              </a:cxn>
                              <a:cxn ang="0">
                                <a:pos x="T2" y="0"/>
                              </a:cxn>
                            </a:cxnLst>
                            <a:rect l="0" t="0" r="r" b="b"/>
                            <a:pathLst>
                              <a:path w="9335">
                                <a:moveTo>
                                  <a:pt x="0" y="0"/>
                                </a:moveTo>
                                <a:lnTo>
                                  <a:pt x="0" y="0"/>
                                </a:lnTo>
                                <a:lnTo>
                                  <a:pt x="9335" y="0"/>
                                </a:ln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61" name="Freeform 719"/>
                        <wps:cNvSpPr>
                          <a:spLocks/>
                        </wps:cNvSpPr>
                        <wps:spPr bwMode="auto">
                          <a:xfrm>
                            <a:off x="2548890" y="3324225"/>
                            <a:ext cx="0" cy="50800"/>
                          </a:xfrm>
                          <a:custGeom>
                            <a:avLst/>
                            <a:gdLst>
                              <a:gd name="T0" fmla="*/ 0 h 101"/>
                              <a:gd name="T1" fmla="*/ 0 h 101"/>
                              <a:gd name="T2" fmla="*/ 101 h 101"/>
                            </a:gdLst>
                            <a:ahLst/>
                            <a:cxnLst>
                              <a:cxn ang="0">
                                <a:pos x="0" y="T0"/>
                              </a:cxn>
                              <a:cxn ang="0">
                                <a:pos x="0" y="T1"/>
                              </a:cxn>
                              <a:cxn ang="0">
                                <a:pos x="0" y="T2"/>
                              </a:cxn>
                            </a:cxnLst>
                            <a:rect l="0" t="0" r="r" b="b"/>
                            <a:pathLst>
                              <a:path h="101">
                                <a:moveTo>
                                  <a:pt x="0" y="0"/>
                                </a:moveTo>
                                <a:lnTo>
                                  <a:pt x="0" y="0"/>
                                </a:lnTo>
                                <a:lnTo>
                                  <a:pt x="0" y="101"/>
                                </a:ln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62" name="Freeform 720"/>
                        <wps:cNvSpPr>
                          <a:spLocks noEditPoints="1"/>
                        </wps:cNvSpPr>
                        <wps:spPr bwMode="auto">
                          <a:xfrm>
                            <a:off x="2523490" y="3408680"/>
                            <a:ext cx="49530" cy="73025"/>
                          </a:xfrm>
                          <a:custGeom>
                            <a:avLst/>
                            <a:gdLst>
                              <a:gd name="T0" fmla="*/ 49 w 98"/>
                              <a:gd name="T1" fmla="*/ 0 h 145"/>
                              <a:gd name="T2" fmla="*/ 49 w 98"/>
                              <a:gd name="T3" fmla="*/ 0 h 145"/>
                              <a:gd name="T4" fmla="*/ 88 w 98"/>
                              <a:gd name="T5" fmla="*/ 22 h 145"/>
                              <a:gd name="T6" fmla="*/ 98 w 98"/>
                              <a:gd name="T7" fmla="*/ 70 h 145"/>
                              <a:gd name="T8" fmla="*/ 89 w 98"/>
                              <a:gd name="T9" fmla="*/ 118 h 145"/>
                              <a:gd name="T10" fmla="*/ 49 w 98"/>
                              <a:gd name="T11" fmla="*/ 145 h 145"/>
                              <a:gd name="T12" fmla="*/ 11 w 98"/>
                              <a:gd name="T13" fmla="*/ 123 h 145"/>
                              <a:gd name="T14" fmla="*/ 0 w 98"/>
                              <a:gd name="T15" fmla="*/ 73 h 145"/>
                              <a:gd name="T16" fmla="*/ 7 w 98"/>
                              <a:gd name="T17" fmla="*/ 32 h 145"/>
                              <a:gd name="T18" fmla="*/ 49 w 98"/>
                              <a:gd name="T19" fmla="*/ 0 h 145"/>
                              <a:gd name="T20" fmla="*/ 49 w 98"/>
                              <a:gd name="T21" fmla="*/ 0 h 145"/>
                              <a:gd name="T22" fmla="*/ 49 w 98"/>
                              <a:gd name="T23" fmla="*/ 129 h 145"/>
                              <a:gd name="T24" fmla="*/ 49 w 98"/>
                              <a:gd name="T25" fmla="*/ 129 h 145"/>
                              <a:gd name="T26" fmla="*/ 71 w 98"/>
                              <a:gd name="T27" fmla="*/ 116 h 145"/>
                              <a:gd name="T28" fmla="*/ 79 w 98"/>
                              <a:gd name="T29" fmla="*/ 71 h 145"/>
                              <a:gd name="T30" fmla="*/ 73 w 98"/>
                              <a:gd name="T31" fmla="*/ 31 h 145"/>
                              <a:gd name="T32" fmla="*/ 50 w 98"/>
                              <a:gd name="T33" fmla="*/ 16 h 145"/>
                              <a:gd name="T34" fmla="*/ 27 w 98"/>
                              <a:gd name="T35" fmla="*/ 30 h 145"/>
                              <a:gd name="T36" fmla="*/ 20 w 98"/>
                              <a:gd name="T37" fmla="*/ 74 h 145"/>
                              <a:gd name="T38" fmla="*/ 24 w 98"/>
                              <a:gd name="T39" fmla="*/ 109 h 145"/>
                              <a:gd name="T40" fmla="*/ 49 w 98"/>
                              <a:gd name="T41" fmla="*/ 129 h 145"/>
                              <a:gd name="T42" fmla="*/ 49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7"/>
                                  <a:pt x="88" y="22"/>
                                </a:cubicBezTo>
                                <a:cubicBezTo>
                                  <a:pt x="95" y="34"/>
                                  <a:pt x="98" y="50"/>
                                  <a:pt x="98" y="70"/>
                                </a:cubicBezTo>
                                <a:cubicBezTo>
                                  <a:pt x="98" y="89"/>
                                  <a:pt x="95" y="105"/>
                                  <a:pt x="89" y="118"/>
                                </a:cubicBezTo>
                                <a:cubicBezTo>
                                  <a:pt x="81" y="136"/>
                                  <a:pt x="67" y="145"/>
                                  <a:pt x="49" y="145"/>
                                </a:cubicBezTo>
                                <a:cubicBezTo>
                                  <a:pt x="32" y="145"/>
                                  <a:pt x="19" y="137"/>
                                  <a:pt x="11" y="123"/>
                                </a:cubicBezTo>
                                <a:cubicBezTo>
                                  <a:pt x="4" y="110"/>
                                  <a:pt x="0" y="94"/>
                                  <a:pt x="0" y="73"/>
                                </a:cubicBezTo>
                                <a:cubicBezTo>
                                  <a:pt x="0" y="57"/>
                                  <a:pt x="2" y="43"/>
                                  <a:pt x="7" y="32"/>
                                </a:cubicBezTo>
                                <a:cubicBezTo>
                                  <a:pt x="14" y="10"/>
                                  <a:pt x="28" y="0"/>
                                  <a:pt x="49" y="0"/>
                                </a:cubicBezTo>
                                <a:lnTo>
                                  <a:pt x="49" y="0"/>
                                </a:lnTo>
                                <a:close/>
                                <a:moveTo>
                                  <a:pt x="49" y="129"/>
                                </a:moveTo>
                                <a:lnTo>
                                  <a:pt x="49" y="129"/>
                                </a:lnTo>
                                <a:cubicBezTo>
                                  <a:pt x="58" y="129"/>
                                  <a:pt x="65" y="125"/>
                                  <a:pt x="71" y="116"/>
                                </a:cubicBezTo>
                                <a:cubicBezTo>
                                  <a:pt x="76" y="108"/>
                                  <a:pt x="79" y="93"/>
                                  <a:pt x="79" y="71"/>
                                </a:cubicBezTo>
                                <a:cubicBezTo>
                                  <a:pt x="79" y="55"/>
                                  <a:pt x="77" y="42"/>
                                  <a:pt x="73" y="31"/>
                                </a:cubicBezTo>
                                <a:cubicBezTo>
                                  <a:pt x="69" y="21"/>
                                  <a:pt x="61" y="16"/>
                                  <a:pt x="50" y="16"/>
                                </a:cubicBezTo>
                                <a:cubicBezTo>
                                  <a:pt x="39" y="16"/>
                                  <a:pt x="32" y="21"/>
                                  <a:pt x="27" y="30"/>
                                </a:cubicBezTo>
                                <a:cubicBezTo>
                                  <a:pt x="22" y="40"/>
                                  <a:pt x="20" y="55"/>
                                  <a:pt x="20" y="74"/>
                                </a:cubicBezTo>
                                <a:cubicBezTo>
                                  <a:pt x="20" y="88"/>
                                  <a:pt x="21" y="100"/>
                                  <a:pt x="24" y="109"/>
                                </a:cubicBezTo>
                                <a:cubicBezTo>
                                  <a:pt x="29" y="122"/>
                                  <a:pt x="37" y="129"/>
                                  <a:pt x="49" y="129"/>
                                </a:cubicBezTo>
                                <a:lnTo>
                                  <a:pt x="49"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63" name="Freeform 721"/>
                        <wps:cNvSpPr>
                          <a:spLocks/>
                        </wps:cNvSpPr>
                        <wps:spPr bwMode="auto">
                          <a:xfrm>
                            <a:off x="2548890" y="3324225"/>
                            <a:ext cx="0" cy="50800"/>
                          </a:xfrm>
                          <a:custGeom>
                            <a:avLst/>
                            <a:gdLst>
                              <a:gd name="T0" fmla="*/ 0 h 101"/>
                              <a:gd name="T1" fmla="*/ 0 h 101"/>
                              <a:gd name="T2" fmla="*/ 101 h 101"/>
                            </a:gdLst>
                            <a:ahLst/>
                            <a:cxnLst>
                              <a:cxn ang="0">
                                <a:pos x="0" y="T0"/>
                              </a:cxn>
                              <a:cxn ang="0">
                                <a:pos x="0" y="T1"/>
                              </a:cxn>
                              <a:cxn ang="0">
                                <a:pos x="0" y="T2"/>
                              </a:cxn>
                            </a:cxnLst>
                            <a:rect l="0" t="0" r="r" b="b"/>
                            <a:pathLst>
                              <a:path h="101">
                                <a:moveTo>
                                  <a:pt x="0" y="0"/>
                                </a:moveTo>
                                <a:lnTo>
                                  <a:pt x="0" y="0"/>
                                </a:lnTo>
                                <a:lnTo>
                                  <a:pt x="0" y="101"/>
                                </a:ln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64" name="Freeform 722"/>
                        <wps:cNvSpPr>
                          <a:spLocks noEditPoints="1"/>
                        </wps:cNvSpPr>
                        <wps:spPr bwMode="auto">
                          <a:xfrm>
                            <a:off x="2523490" y="3408680"/>
                            <a:ext cx="49530" cy="73025"/>
                          </a:xfrm>
                          <a:custGeom>
                            <a:avLst/>
                            <a:gdLst>
                              <a:gd name="T0" fmla="*/ 49 w 98"/>
                              <a:gd name="T1" fmla="*/ 0 h 145"/>
                              <a:gd name="T2" fmla="*/ 49 w 98"/>
                              <a:gd name="T3" fmla="*/ 0 h 145"/>
                              <a:gd name="T4" fmla="*/ 88 w 98"/>
                              <a:gd name="T5" fmla="*/ 22 h 145"/>
                              <a:gd name="T6" fmla="*/ 98 w 98"/>
                              <a:gd name="T7" fmla="*/ 70 h 145"/>
                              <a:gd name="T8" fmla="*/ 89 w 98"/>
                              <a:gd name="T9" fmla="*/ 118 h 145"/>
                              <a:gd name="T10" fmla="*/ 49 w 98"/>
                              <a:gd name="T11" fmla="*/ 145 h 145"/>
                              <a:gd name="T12" fmla="*/ 11 w 98"/>
                              <a:gd name="T13" fmla="*/ 123 h 145"/>
                              <a:gd name="T14" fmla="*/ 0 w 98"/>
                              <a:gd name="T15" fmla="*/ 73 h 145"/>
                              <a:gd name="T16" fmla="*/ 7 w 98"/>
                              <a:gd name="T17" fmla="*/ 32 h 145"/>
                              <a:gd name="T18" fmla="*/ 49 w 98"/>
                              <a:gd name="T19" fmla="*/ 0 h 145"/>
                              <a:gd name="T20" fmla="*/ 49 w 98"/>
                              <a:gd name="T21" fmla="*/ 0 h 145"/>
                              <a:gd name="T22" fmla="*/ 49 w 98"/>
                              <a:gd name="T23" fmla="*/ 129 h 145"/>
                              <a:gd name="T24" fmla="*/ 49 w 98"/>
                              <a:gd name="T25" fmla="*/ 129 h 145"/>
                              <a:gd name="T26" fmla="*/ 71 w 98"/>
                              <a:gd name="T27" fmla="*/ 116 h 145"/>
                              <a:gd name="T28" fmla="*/ 79 w 98"/>
                              <a:gd name="T29" fmla="*/ 71 h 145"/>
                              <a:gd name="T30" fmla="*/ 73 w 98"/>
                              <a:gd name="T31" fmla="*/ 31 h 145"/>
                              <a:gd name="T32" fmla="*/ 50 w 98"/>
                              <a:gd name="T33" fmla="*/ 16 h 145"/>
                              <a:gd name="T34" fmla="*/ 27 w 98"/>
                              <a:gd name="T35" fmla="*/ 30 h 145"/>
                              <a:gd name="T36" fmla="*/ 20 w 98"/>
                              <a:gd name="T37" fmla="*/ 74 h 145"/>
                              <a:gd name="T38" fmla="*/ 24 w 98"/>
                              <a:gd name="T39" fmla="*/ 109 h 145"/>
                              <a:gd name="T40" fmla="*/ 49 w 98"/>
                              <a:gd name="T41" fmla="*/ 129 h 145"/>
                              <a:gd name="T42" fmla="*/ 49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7"/>
                                  <a:pt x="88" y="22"/>
                                </a:cubicBezTo>
                                <a:cubicBezTo>
                                  <a:pt x="95" y="34"/>
                                  <a:pt x="98" y="50"/>
                                  <a:pt x="98" y="70"/>
                                </a:cubicBezTo>
                                <a:cubicBezTo>
                                  <a:pt x="98" y="89"/>
                                  <a:pt x="95" y="105"/>
                                  <a:pt x="89" y="118"/>
                                </a:cubicBezTo>
                                <a:cubicBezTo>
                                  <a:pt x="81" y="136"/>
                                  <a:pt x="67" y="145"/>
                                  <a:pt x="49" y="145"/>
                                </a:cubicBezTo>
                                <a:cubicBezTo>
                                  <a:pt x="32" y="145"/>
                                  <a:pt x="19" y="137"/>
                                  <a:pt x="11" y="123"/>
                                </a:cubicBezTo>
                                <a:cubicBezTo>
                                  <a:pt x="4" y="110"/>
                                  <a:pt x="0" y="94"/>
                                  <a:pt x="0" y="73"/>
                                </a:cubicBezTo>
                                <a:cubicBezTo>
                                  <a:pt x="0" y="57"/>
                                  <a:pt x="2" y="43"/>
                                  <a:pt x="7" y="32"/>
                                </a:cubicBezTo>
                                <a:cubicBezTo>
                                  <a:pt x="14" y="10"/>
                                  <a:pt x="28" y="0"/>
                                  <a:pt x="49" y="0"/>
                                </a:cubicBezTo>
                                <a:lnTo>
                                  <a:pt x="49" y="0"/>
                                </a:lnTo>
                                <a:close/>
                                <a:moveTo>
                                  <a:pt x="49" y="129"/>
                                </a:moveTo>
                                <a:lnTo>
                                  <a:pt x="49" y="129"/>
                                </a:lnTo>
                                <a:cubicBezTo>
                                  <a:pt x="58" y="129"/>
                                  <a:pt x="65" y="125"/>
                                  <a:pt x="71" y="116"/>
                                </a:cubicBezTo>
                                <a:cubicBezTo>
                                  <a:pt x="76" y="108"/>
                                  <a:pt x="79" y="93"/>
                                  <a:pt x="79" y="71"/>
                                </a:cubicBezTo>
                                <a:cubicBezTo>
                                  <a:pt x="79" y="55"/>
                                  <a:pt x="77" y="42"/>
                                  <a:pt x="73" y="31"/>
                                </a:cubicBezTo>
                                <a:cubicBezTo>
                                  <a:pt x="69" y="21"/>
                                  <a:pt x="61" y="16"/>
                                  <a:pt x="50" y="16"/>
                                </a:cubicBezTo>
                                <a:cubicBezTo>
                                  <a:pt x="39" y="16"/>
                                  <a:pt x="32" y="21"/>
                                  <a:pt x="27" y="30"/>
                                </a:cubicBezTo>
                                <a:cubicBezTo>
                                  <a:pt x="22" y="40"/>
                                  <a:pt x="20" y="55"/>
                                  <a:pt x="20" y="74"/>
                                </a:cubicBezTo>
                                <a:cubicBezTo>
                                  <a:pt x="20" y="88"/>
                                  <a:pt x="21" y="100"/>
                                  <a:pt x="24" y="109"/>
                                </a:cubicBezTo>
                                <a:cubicBezTo>
                                  <a:pt x="29" y="122"/>
                                  <a:pt x="37" y="129"/>
                                  <a:pt x="49" y="129"/>
                                </a:cubicBezTo>
                                <a:lnTo>
                                  <a:pt x="49"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65" name="Freeform 723"/>
                        <wps:cNvSpPr>
                          <a:spLocks/>
                        </wps:cNvSpPr>
                        <wps:spPr bwMode="auto">
                          <a:xfrm>
                            <a:off x="2783205" y="3324225"/>
                            <a:ext cx="0" cy="50800"/>
                          </a:xfrm>
                          <a:custGeom>
                            <a:avLst/>
                            <a:gdLst>
                              <a:gd name="T0" fmla="*/ 0 h 101"/>
                              <a:gd name="T1" fmla="*/ 0 h 101"/>
                              <a:gd name="T2" fmla="*/ 101 h 101"/>
                            </a:gdLst>
                            <a:ahLst/>
                            <a:cxnLst>
                              <a:cxn ang="0">
                                <a:pos x="0" y="T0"/>
                              </a:cxn>
                              <a:cxn ang="0">
                                <a:pos x="0" y="T1"/>
                              </a:cxn>
                              <a:cxn ang="0">
                                <a:pos x="0" y="T2"/>
                              </a:cxn>
                            </a:cxnLst>
                            <a:rect l="0" t="0" r="r" b="b"/>
                            <a:pathLst>
                              <a:path h="101">
                                <a:moveTo>
                                  <a:pt x="0" y="0"/>
                                </a:moveTo>
                                <a:lnTo>
                                  <a:pt x="0" y="0"/>
                                </a:lnTo>
                                <a:lnTo>
                                  <a:pt x="0" y="101"/>
                                </a:ln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66" name="Freeform 724"/>
                        <wps:cNvSpPr>
                          <a:spLocks/>
                        </wps:cNvSpPr>
                        <wps:spPr bwMode="auto">
                          <a:xfrm>
                            <a:off x="2736850" y="3408680"/>
                            <a:ext cx="26035" cy="70485"/>
                          </a:xfrm>
                          <a:custGeom>
                            <a:avLst/>
                            <a:gdLst>
                              <a:gd name="T0" fmla="*/ 0 w 52"/>
                              <a:gd name="T1" fmla="*/ 41 h 141"/>
                              <a:gd name="T2" fmla="*/ 0 w 52"/>
                              <a:gd name="T3" fmla="*/ 41 h 141"/>
                              <a:gd name="T4" fmla="*/ 0 w 52"/>
                              <a:gd name="T5" fmla="*/ 27 h 141"/>
                              <a:gd name="T6" fmla="*/ 27 w 52"/>
                              <a:gd name="T7" fmla="*/ 21 h 141"/>
                              <a:gd name="T8" fmla="*/ 38 w 52"/>
                              <a:gd name="T9" fmla="*/ 0 h 141"/>
                              <a:gd name="T10" fmla="*/ 52 w 52"/>
                              <a:gd name="T11" fmla="*/ 0 h 141"/>
                              <a:gd name="T12" fmla="*/ 52 w 52"/>
                              <a:gd name="T13" fmla="*/ 141 h 141"/>
                              <a:gd name="T14" fmla="*/ 33 w 52"/>
                              <a:gd name="T15" fmla="*/ 141 h 141"/>
                              <a:gd name="T16" fmla="*/ 33 w 52"/>
                              <a:gd name="T17" fmla="*/ 41 h 141"/>
                              <a:gd name="T18" fmla="*/ 0 w 52"/>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1">
                                <a:moveTo>
                                  <a:pt x="0" y="41"/>
                                </a:moveTo>
                                <a:lnTo>
                                  <a:pt x="0" y="41"/>
                                </a:lnTo>
                                <a:lnTo>
                                  <a:pt x="0" y="27"/>
                                </a:lnTo>
                                <a:cubicBezTo>
                                  <a:pt x="13" y="26"/>
                                  <a:pt x="22" y="24"/>
                                  <a:pt x="27" y="21"/>
                                </a:cubicBezTo>
                                <a:cubicBezTo>
                                  <a:pt x="32" y="18"/>
                                  <a:pt x="35" y="11"/>
                                  <a:pt x="38" y="0"/>
                                </a:cubicBezTo>
                                <a:lnTo>
                                  <a:pt x="52" y="0"/>
                                </a:lnTo>
                                <a:lnTo>
                                  <a:pt x="52" y="141"/>
                                </a:lnTo>
                                <a:lnTo>
                                  <a:pt x="33" y="141"/>
                                </a:lnTo>
                                <a:lnTo>
                                  <a:pt x="33"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67" name="Freeform 725"/>
                        <wps:cNvSpPr>
                          <a:spLocks noEditPoints="1"/>
                        </wps:cNvSpPr>
                        <wps:spPr bwMode="auto">
                          <a:xfrm>
                            <a:off x="2787015" y="3408680"/>
                            <a:ext cx="48260" cy="73025"/>
                          </a:xfrm>
                          <a:custGeom>
                            <a:avLst/>
                            <a:gdLst>
                              <a:gd name="T0" fmla="*/ 48 w 97"/>
                              <a:gd name="T1" fmla="*/ 0 h 145"/>
                              <a:gd name="T2" fmla="*/ 48 w 97"/>
                              <a:gd name="T3" fmla="*/ 0 h 145"/>
                              <a:gd name="T4" fmla="*/ 88 w 97"/>
                              <a:gd name="T5" fmla="*/ 22 h 145"/>
                              <a:gd name="T6" fmla="*/ 97 w 97"/>
                              <a:gd name="T7" fmla="*/ 70 h 145"/>
                              <a:gd name="T8" fmla="*/ 88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9 h 145"/>
                              <a:gd name="T24" fmla="*/ 48 w 97"/>
                              <a:gd name="T25" fmla="*/ 129 h 145"/>
                              <a:gd name="T26" fmla="*/ 70 w 97"/>
                              <a:gd name="T27" fmla="*/ 116 h 145"/>
                              <a:gd name="T28" fmla="*/ 78 w 97"/>
                              <a:gd name="T29" fmla="*/ 71 h 145"/>
                              <a:gd name="T30" fmla="*/ 72 w 97"/>
                              <a:gd name="T31" fmla="*/ 31 h 145"/>
                              <a:gd name="T32" fmla="*/ 49 w 97"/>
                              <a:gd name="T33" fmla="*/ 16 h 145"/>
                              <a:gd name="T34" fmla="*/ 26 w 97"/>
                              <a:gd name="T35" fmla="*/ 30 h 145"/>
                              <a:gd name="T36" fmla="*/ 19 w 97"/>
                              <a:gd name="T37" fmla="*/ 74 h 145"/>
                              <a:gd name="T38" fmla="*/ 23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79" y="7"/>
                                  <a:pt x="88" y="22"/>
                                </a:cubicBezTo>
                                <a:cubicBezTo>
                                  <a:pt x="94" y="34"/>
                                  <a:pt x="97" y="50"/>
                                  <a:pt x="97" y="70"/>
                                </a:cubicBezTo>
                                <a:cubicBezTo>
                                  <a:pt x="97" y="89"/>
                                  <a:pt x="94" y="105"/>
                                  <a:pt x="88" y="118"/>
                                </a:cubicBezTo>
                                <a:cubicBezTo>
                                  <a:pt x="80" y="136"/>
                                  <a:pt x="67" y="145"/>
                                  <a:pt x="48" y="145"/>
                                </a:cubicBezTo>
                                <a:cubicBezTo>
                                  <a:pt x="31" y="145"/>
                                  <a:pt x="18" y="137"/>
                                  <a:pt x="10" y="123"/>
                                </a:cubicBezTo>
                                <a:cubicBezTo>
                                  <a:pt x="3" y="110"/>
                                  <a:pt x="0" y="94"/>
                                  <a:pt x="0" y="73"/>
                                </a:cubicBezTo>
                                <a:cubicBezTo>
                                  <a:pt x="0" y="57"/>
                                  <a:pt x="2" y="43"/>
                                  <a:pt x="6" y="32"/>
                                </a:cubicBezTo>
                                <a:cubicBezTo>
                                  <a:pt x="14" y="10"/>
                                  <a:pt x="28" y="0"/>
                                  <a:pt x="48" y="0"/>
                                </a:cubicBezTo>
                                <a:lnTo>
                                  <a:pt x="48" y="0"/>
                                </a:lnTo>
                                <a:close/>
                                <a:moveTo>
                                  <a:pt x="48" y="129"/>
                                </a:moveTo>
                                <a:lnTo>
                                  <a:pt x="48" y="129"/>
                                </a:lnTo>
                                <a:cubicBezTo>
                                  <a:pt x="57" y="129"/>
                                  <a:pt x="64" y="125"/>
                                  <a:pt x="70" y="116"/>
                                </a:cubicBezTo>
                                <a:cubicBezTo>
                                  <a:pt x="75" y="108"/>
                                  <a:pt x="78" y="93"/>
                                  <a:pt x="78" y="71"/>
                                </a:cubicBezTo>
                                <a:cubicBezTo>
                                  <a:pt x="78" y="55"/>
                                  <a:pt x="76" y="42"/>
                                  <a:pt x="72" y="31"/>
                                </a:cubicBezTo>
                                <a:cubicBezTo>
                                  <a:pt x="68" y="21"/>
                                  <a:pt x="60" y="16"/>
                                  <a:pt x="49" y="16"/>
                                </a:cubicBezTo>
                                <a:cubicBezTo>
                                  <a:pt x="39" y="16"/>
                                  <a:pt x="31" y="21"/>
                                  <a:pt x="26" y="30"/>
                                </a:cubicBezTo>
                                <a:cubicBezTo>
                                  <a:pt x="21" y="40"/>
                                  <a:pt x="19" y="55"/>
                                  <a:pt x="19" y="74"/>
                                </a:cubicBezTo>
                                <a:cubicBezTo>
                                  <a:pt x="19" y="88"/>
                                  <a:pt x="20" y="100"/>
                                  <a:pt x="23" y="109"/>
                                </a:cubicBezTo>
                                <a:cubicBezTo>
                                  <a:pt x="28" y="122"/>
                                  <a:pt x="36"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68" name="Freeform 726"/>
                        <wps:cNvSpPr>
                          <a:spLocks/>
                        </wps:cNvSpPr>
                        <wps:spPr bwMode="auto">
                          <a:xfrm>
                            <a:off x="3018155" y="3324225"/>
                            <a:ext cx="0" cy="50800"/>
                          </a:xfrm>
                          <a:custGeom>
                            <a:avLst/>
                            <a:gdLst>
                              <a:gd name="T0" fmla="*/ 0 h 101"/>
                              <a:gd name="T1" fmla="*/ 0 h 101"/>
                              <a:gd name="T2" fmla="*/ 101 h 101"/>
                            </a:gdLst>
                            <a:ahLst/>
                            <a:cxnLst>
                              <a:cxn ang="0">
                                <a:pos x="0" y="T0"/>
                              </a:cxn>
                              <a:cxn ang="0">
                                <a:pos x="0" y="T1"/>
                              </a:cxn>
                              <a:cxn ang="0">
                                <a:pos x="0" y="T2"/>
                              </a:cxn>
                            </a:cxnLst>
                            <a:rect l="0" t="0" r="r" b="b"/>
                            <a:pathLst>
                              <a:path h="101">
                                <a:moveTo>
                                  <a:pt x="0" y="0"/>
                                </a:moveTo>
                                <a:lnTo>
                                  <a:pt x="0" y="0"/>
                                </a:lnTo>
                                <a:lnTo>
                                  <a:pt x="0" y="101"/>
                                </a:ln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69" name="Freeform 727"/>
                        <wps:cNvSpPr>
                          <a:spLocks/>
                        </wps:cNvSpPr>
                        <wps:spPr bwMode="auto">
                          <a:xfrm>
                            <a:off x="2964180" y="3408045"/>
                            <a:ext cx="48895" cy="71120"/>
                          </a:xfrm>
                          <a:custGeom>
                            <a:avLst/>
                            <a:gdLst>
                              <a:gd name="T0" fmla="*/ 0 w 98"/>
                              <a:gd name="T1" fmla="*/ 142 h 142"/>
                              <a:gd name="T2" fmla="*/ 0 w 98"/>
                              <a:gd name="T3" fmla="*/ 142 h 142"/>
                              <a:gd name="T4" fmla="*/ 8 w 98"/>
                              <a:gd name="T5" fmla="*/ 110 h 142"/>
                              <a:gd name="T6" fmla="*/ 34 w 98"/>
                              <a:gd name="T7" fmla="*/ 86 h 142"/>
                              <a:gd name="T8" fmla="*/ 53 w 98"/>
                              <a:gd name="T9" fmla="*/ 75 h 142"/>
                              <a:gd name="T10" fmla="*/ 70 w 98"/>
                              <a:gd name="T11" fmla="*/ 62 h 142"/>
                              <a:gd name="T12" fmla="*/ 79 w 98"/>
                              <a:gd name="T13" fmla="*/ 43 h 142"/>
                              <a:gd name="T14" fmla="*/ 71 w 98"/>
                              <a:gd name="T15" fmla="*/ 24 h 142"/>
                              <a:gd name="T16" fmla="*/ 51 w 98"/>
                              <a:gd name="T17" fmla="*/ 16 h 142"/>
                              <a:gd name="T18" fmla="*/ 26 w 98"/>
                              <a:gd name="T19" fmla="*/ 30 h 142"/>
                              <a:gd name="T20" fmla="*/ 22 w 98"/>
                              <a:gd name="T21" fmla="*/ 51 h 142"/>
                              <a:gd name="T22" fmla="*/ 4 w 98"/>
                              <a:gd name="T23" fmla="*/ 51 h 142"/>
                              <a:gd name="T24" fmla="*/ 11 w 98"/>
                              <a:gd name="T25" fmla="*/ 21 h 142"/>
                              <a:gd name="T26" fmla="*/ 51 w 98"/>
                              <a:gd name="T27" fmla="*/ 0 h 142"/>
                              <a:gd name="T28" fmla="*/ 87 w 98"/>
                              <a:gd name="T29" fmla="*/ 13 h 142"/>
                              <a:gd name="T30" fmla="*/ 98 w 98"/>
                              <a:gd name="T31" fmla="*/ 43 h 142"/>
                              <a:gd name="T32" fmla="*/ 86 w 98"/>
                              <a:gd name="T33" fmla="*/ 72 h 142"/>
                              <a:gd name="T34" fmla="*/ 61 w 98"/>
                              <a:gd name="T35" fmla="*/ 89 h 142"/>
                              <a:gd name="T36" fmla="*/ 48 w 98"/>
                              <a:gd name="T37" fmla="*/ 96 h 142"/>
                              <a:gd name="T38" fmla="*/ 33 w 98"/>
                              <a:gd name="T39" fmla="*/ 106 h 142"/>
                              <a:gd name="T40" fmla="*/ 20 w 98"/>
                              <a:gd name="T41" fmla="*/ 125 h 142"/>
                              <a:gd name="T42" fmla="*/ 97 w 98"/>
                              <a:gd name="T43" fmla="*/ 125 h 142"/>
                              <a:gd name="T44" fmla="*/ 97 w 98"/>
                              <a:gd name="T45" fmla="*/ 142 h 142"/>
                              <a:gd name="T46" fmla="*/ 0 w 98"/>
                              <a:gd name="T47"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8" h="142">
                                <a:moveTo>
                                  <a:pt x="0" y="142"/>
                                </a:moveTo>
                                <a:lnTo>
                                  <a:pt x="0" y="142"/>
                                </a:lnTo>
                                <a:cubicBezTo>
                                  <a:pt x="1" y="130"/>
                                  <a:pt x="4" y="119"/>
                                  <a:pt x="8" y="110"/>
                                </a:cubicBezTo>
                                <a:cubicBezTo>
                                  <a:pt x="12" y="101"/>
                                  <a:pt x="21" y="93"/>
                                  <a:pt x="34" y="86"/>
                                </a:cubicBezTo>
                                <a:lnTo>
                                  <a:pt x="53" y="75"/>
                                </a:lnTo>
                                <a:cubicBezTo>
                                  <a:pt x="61" y="70"/>
                                  <a:pt x="67" y="66"/>
                                  <a:pt x="70" y="62"/>
                                </a:cubicBezTo>
                                <a:cubicBezTo>
                                  <a:pt x="76" y="57"/>
                                  <a:pt x="79" y="50"/>
                                  <a:pt x="79" y="43"/>
                                </a:cubicBezTo>
                                <a:cubicBezTo>
                                  <a:pt x="79" y="35"/>
                                  <a:pt x="76" y="29"/>
                                  <a:pt x="71" y="24"/>
                                </a:cubicBezTo>
                                <a:cubicBezTo>
                                  <a:pt x="66" y="19"/>
                                  <a:pt x="60" y="16"/>
                                  <a:pt x="51" y="16"/>
                                </a:cubicBezTo>
                                <a:cubicBezTo>
                                  <a:pt x="39" y="16"/>
                                  <a:pt x="31" y="21"/>
                                  <a:pt x="26" y="30"/>
                                </a:cubicBezTo>
                                <a:cubicBezTo>
                                  <a:pt x="24" y="35"/>
                                  <a:pt x="22" y="42"/>
                                  <a:pt x="22" y="51"/>
                                </a:cubicBezTo>
                                <a:lnTo>
                                  <a:pt x="4" y="51"/>
                                </a:lnTo>
                                <a:cubicBezTo>
                                  <a:pt x="4" y="39"/>
                                  <a:pt x="6" y="29"/>
                                  <a:pt x="11" y="21"/>
                                </a:cubicBezTo>
                                <a:cubicBezTo>
                                  <a:pt x="18" y="7"/>
                                  <a:pt x="32" y="0"/>
                                  <a:pt x="51" y="0"/>
                                </a:cubicBezTo>
                                <a:cubicBezTo>
                                  <a:pt x="68" y="0"/>
                                  <a:pt x="79" y="5"/>
                                  <a:pt x="87" y="13"/>
                                </a:cubicBezTo>
                                <a:cubicBezTo>
                                  <a:pt x="94" y="22"/>
                                  <a:pt x="98" y="32"/>
                                  <a:pt x="98" y="43"/>
                                </a:cubicBezTo>
                                <a:cubicBezTo>
                                  <a:pt x="98" y="54"/>
                                  <a:pt x="94" y="64"/>
                                  <a:pt x="86" y="72"/>
                                </a:cubicBezTo>
                                <a:cubicBezTo>
                                  <a:pt x="82" y="76"/>
                                  <a:pt x="73" y="82"/>
                                  <a:pt x="61" y="89"/>
                                </a:cubicBezTo>
                                <a:lnTo>
                                  <a:pt x="48" y="96"/>
                                </a:lnTo>
                                <a:cubicBezTo>
                                  <a:pt x="41" y="100"/>
                                  <a:pt x="36" y="103"/>
                                  <a:pt x="33" y="106"/>
                                </a:cubicBezTo>
                                <a:cubicBezTo>
                                  <a:pt x="26" y="112"/>
                                  <a:pt x="22" y="118"/>
                                  <a:pt x="20" y="125"/>
                                </a:cubicBezTo>
                                <a:lnTo>
                                  <a:pt x="97" y="125"/>
                                </a:lnTo>
                                <a:lnTo>
                                  <a:pt x="97" y="142"/>
                                </a:lnTo>
                                <a:lnTo>
                                  <a:pt x="0"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70" name="Freeform 728"/>
                        <wps:cNvSpPr>
                          <a:spLocks noEditPoints="1"/>
                        </wps:cNvSpPr>
                        <wps:spPr bwMode="auto">
                          <a:xfrm>
                            <a:off x="3020695" y="3408680"/>
                            <a:ext cx="49530" cy="73025"/>
                          </a:xfrm>
                          <a:custGeom>
                            <a:avLst/>
                            <a:gdLst>
                              <a:gd name="T0" fmla="*/ 49 w 98"/>
                              <a:gd name="T1" fmla="*/ 0 h 145"/>
                              <a:gd name="T2" fmla="*/ 49 w 98"/>
                              <a:gd name="T3" fmla="*/ 0 h 145"/>
                              <a:gd name="T4" fmla="*/ 88 w 98"/>
                              <a:gd name="T5" fmla="*/ 22 h 145"/>
                              <a:gd name="T6" fmla="*/ 98 w 98"/>
                              <a:gd name="T7" fmla="*/ 70 h 145"/>
                              <a:gd name="T8" fmla="*/ 89 w 98"/>
                              <a:gd name="T9" fmla="*/ 118 h 145"/>
                              <a:gd name="T10" fmla="*/ 49 w 98"/>
                              <a:gd name="T11" fmla="*/ 145 h 145"/>
                              <a:gd name="T12" fmla="*/ 11 w 98"/>
                              <a:gd name="T13" fmla="*/ 123 h 145"/>
                              <a:gd name="T14" fmla="*/ 0 w 98"/>
                              <a:gd name="T15" fmla="*/ 73 h 145"/>
                              <a:gd name="T16" fmla="*/ 7 w 98"/>
                              <a:gd name="T17" fmla="*/ 32 h 145"/>
                              <a:gd name="T18" fmla="*/ 49 w 98"/>
                              <a:gd name="T19" fmla="*/ 0 h 145"/>
                              <a:gd name="T20" fmla="*/ 49 w 98"/>
                              <a:gd name="T21" fmla="*/ 0 h 145"/>
                              <a:gd name="T22" fmla="*/ 48 w 98"/>
                              <a:gd name="T23" fmla="*/ 129 h 145"/>
                              <a:gd name="T24" fmla="*/ 48 w 98"/>
                              <a:gd name="T25" fmla="*/ 129 h 145"/>
                              <a:gd name="T26" fmla="*/ 70 w 98"/>
                              <a:gd name="T27" fmla="*/ 116 h 145"/>
                              <a:gd name="T28" fmla="*/ 79 w 98"/>
                              <a:gd name="T29" fmla="*/ 71 h 145"/>
                              <a:gd name="T30" fmla="*/ 73 w 98"/>
                              <a:gd name="T31" fmla="*/ 31 h 145"/>
                              <a:gd name="T32" fmla="*/ 50 w 98"/>
                              <a:gd name="T33" fmla="*/ 16 h 145"/>
                              <a:gd name="T34" fmla="*/ 27 w 98"/>
                              <a:gd name="T35" fmla="*/ 30 h 145"/>
                              <a:gd name="T36" fmla="*/ 20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7"/>
                                  <a:pt x="88" y="22"/>
                                </a:cubicBezTo>
                                <a:cubicBezTo>
                                  <a:pt x="95" y="34"/>
                                  <a:pt x="98" y="50"/>
                                  <a:pt x="98" y="70"/>
                                </a:cubicBezTo>
                                <a:cubicBezTo>
                                  <a:pt x="98" y="89"/>
                                  <a:pt x="95" y="105"/>
                                  <a:pt x="89" y="118"/>
                                </a:cubicBezTo>
                                <a:cubicBezTo>
                                  <a:pt x="81" y="136"/>
                                  <a:pt x="67" y="145"/>
                                  <a:pt x="49" y="145"/>
                                </a:cubicBezTo>
                                <a:cubicBezTo>
                                  <a:pt x="32" y="145"/>
                                  <a:pt x="19" y="137"/>
                                  <a:pt x="11" y="123"/>
                                </a:cubicBezTo>
                                <a:cubicBezTo>
                                  <a:pt x="4" y="110"/>
                                  <a:pt x="0" y="94"/>
                                  <a:pt x="0" y="73"/>
                                </a:cubicBezTo>
                                <a:cubicBezTo>
                                  <a:pt x="0" y="57"/>
                                  <a:pt x="2" y="43"/>
                                  <a:pt x="7" y="32"/>
                                </a:cubicBezTo>
                                <a:cubicBezTo>
                                  <a:pt x="14" y="10"/>
                                  <a:pt x="28" y="0"/>
                                  <a:pt x="49" y="0"/>
                                </a:cubicBezTo>
                                <a:lnTo>
                                  <a:pt x="49" y="0"/>
                                </a:lnTo>
                                <a:close/>
                                <a:moveTo>
                                  <a:pt x="48" y="129"/>
                                </a:moveTo>
                                <a:lnTo>
                                  <a:pt x="48" y="129"/>
                                </a:lnTo>
                                <a:cubicBezTo>
                                  <a:pt x="58" y="129"/>
                                  <a:pt x="65" y="125"/>
                                  <a:pt x="70" y="116"/>
                                </a:cubicBezTo>
                                <a:cubicBezTo>
                                  <a:pt x="76" y="108"/>
                                  <a:pt x="79" y="93"/>
                                  <a:pt x="79" y="71"/>
                                </a:cubicBezTo>
                                <a:cubicBezTo>
                                  <a:pt x="79" y="55"/>
                                  <a:pt x="77" y="42"/>
                                  <a:pt x="73" y="31"/>
                                </a:cubicBezTo>
                                <a:cubicBezTo>
                                  <a:pt x="69" y="21"/>
                                  <a:pt x="61" y="16"/>
                                  <a:pt x="50" y="16"/>
                                </a:cubicBezTo>
                                <a:cubicBezTo>
                                  <a:pt x="39" y="16"/>
                                  <a:pt x="32" y="21"/>
                                  <a:pt x="27" y="30"/>
                                </a:cubicBezTo>
                                <a:cubicBezTo>
                                  <a:pt x="22" y="40"/>
                                  <a:pt x="20" y="55"/>
                                  <a:pt x="20" y="74"/>
                                </a:cubicBezTo>
                                <a:cubicBezTo>
                                  <a:pt x="20" y="88"/>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71" name="Freeform 729"/>
                        <wps:cNvSpPr>
                          <a:spLocks/>
                        </wps:cNvSpPr>
                        <wps:spPr bwMode="auto">
                          <a:xfrm>
                            <a:off x="3252470" y="3324225"/>
                            <a:ext cx="0" cy="50800"/>
                          </a:xfrm>
                          <a:custGeom>
                            <a:avLst/>
                            <a:gdLst>
                              <a:gd name="T0" fmla="*/ 0 h 101"/>
                              <a:gd name="T1" fmla="*/ 0 h 101"/>
                              <a:gd name="T2" fmla="*/ 101 h 101"/>
                            </a:gdLst>
                            <a:ahLst/>
                            <a:cxnLst>
                              <a:cxn ang="0">
                                <a:pos x="0" y="T0"/>
                              </a:cxn>
                              <a:cxn ang="0">
                                <a:pos x="0" y="T1"/>
                              </a:cxn>
                              <a:cxn ang="0">
                                <a:pos x="0" y="T2"/>
                              </a:cxn>
                            </a:cxnLst>
                            <a:rect l="0" t="0" r="r" b="b"/>
                            <a:pathLst>
                              <a:path h="101">
                                <a:moveTo>
                                  <a:pt x="0" y="0"/>
                                </a:moveTo>
                                <a:lnTo>
                                  <a:pt x="0" y="0"/>
                                </a:lnTo>
                                <a:lnTo>
                                  <a:pt x="0" y="101"/>
                                </a:ln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72" name="Freeform 730"/>
                        <wps:cNvSpPr>
                          <a:spLocks/>
                        </wps:cNvSpPr>
                        <wps:spPr bwMode="auto">
                          <a:xfrm>
                            <a:off x="3198495" y="3408680"/>
                            <a:ext cx="48895" cy="73025"/>
                          </a:xfrm>
                          <a:custGeom>
                            <a:avLst/>
                            <a:gdLst>
                              <a:gd name="T0" fmla="*/ 47 w 98"/>
                              <a:gd name="T1" fmla="*/ 145 h 145"/>
                              <a:gd name="T2" fmla="*/ 47 w 98"/>
                              <a:gd name="T3" fmla="*/ 145 h 145"/>
                              <a:gd name="T4" fmla="*/ 11 w 98"/>
                              <a:gd name="T5" fmla="*/ 131 h 145"/>
                              <a:gd name="T6" fmla="*/ 0 w 98"/>
                              <a:gd name="T7" fmla="*/ 98 h 145"/>
                              <a:gd name="T8" fmla="*/ 18 w 98"/>
                              <a:gd name="T9" fmla="*/ 98 h 145"/>
                              <a:gd name="T10" fmla="*/ 23 w 98"/>
                              <a:gd name="T11" fmla="*/ 117 h 145"/>
                              <a:gd name="T12" fmla="*/ 48 w 98"/>
                              <a:gd name="T13" fmla="*/ 129 h 145"/>
                              <a:gd name="T14" fmla="*/ 71 w 98"/>
                              <a:gd name="T15" fmla="*/ 121 h 145"/>
                              <a:gd name="T16" fmla="*/ 79 w 98"/>
                              <a:gd name="T17" fmla="*/ 102 h 145"/>
                              <a:gd name="T18" fmla="*/ 70 w 98"/>
                              <a:gd name="T19" fmla="*/ 81 h 145"/>
                              <a:gd name="T20" fmla="*/ 46 w 98"/>
                              <a:gd name="T21" fmla="*/ 76 h 145"/>
                              <a:gd name="T22" fmla="*/ 42 w 98"/>
                              <a:gd name="T23" fmla="*/ 76 h 145"/>
                              <a:gd name="T24" fmla="*/ 38 w 98"/>
                              <a:gd name="T25" fmla="*/ 76 h 145"/>
                              <a:gd name="T26" fmla="*/ 38 w 98"/>
                              <a:gd name="T27" fmla="*/ 60 h 145"/>
                              <a:gd name="T28" fmla="*/ 43 w 98"/>
                              <a:gd name="T29" fmla="*/ 60 h 145"/>
                              <a:gd name="T30" fmla="*/ 47 w 98"/>
                              <a:gd name="T31" fmla="*/ 61 h 145"/>
                              <a:gd name="T32" fmla="*/ 63 w 98"/>
                              <a:gd name="T33" fmla="*/ 57 h 145"/>
                              <a:gd name="T34" fmla="*/ 75 w 98"/>
                              <a:gd name="T35" fmla="*/ 38 h 145"/>
                              <a:gd name="T36" fmla="*/ 67 w 98"/>
                              <a:gd name="T37" fmla="*/ 21 h 145"/>
                              <a:gd name="T38" fmla="*/ 50 w 98"/>
                              <a:gd name="T39" fmla="*/ 16 h 145"/>
                              <a:gd name="T40" fmla="*/ 25 w 98"/>
                              <a:gd name="T41" fmla="*/ 28 h 145"/>
                              <a:gd name="T42" fmla="*/ 21 w 98"/>
                              <a:gd name="T43" fmla="*/ 46 h 145"/>
                              <a:gd name="T44" fmla="*/ 3 w 98"/>
                              <a:gd name="T45" fmla="*/ 46 h 145"/>
                              <a:gd name="T46" fmla="*/ 10 w 98"/>
                              <a:gd name="T47" fmla="*/ 19 h 145"/>
                              <a:gd name="T48" fmla="*/ 48 w 98"/>
                              <a:gd name="T49" fmla="*/ 0 h 145"/>
                              <a:gd name="T50" fmla="*/ 81 w 98"/>
                              <a:gd name="T51" fmla="*/ 9 h 145"/>
                              <a:gd name="T52" fmla="*/ 93 w 98"/>
                              <a:gd name="T53" fmla="*/ 37 h 145"/>
                              <a:gd name="T54" fmla="*/ 86 w 98"/>
                              <a:gd name="T55" fmla="*/ 58 h 145"/>
                              <a:gd name="T56" fmla="*/ 75 w 98"/>
                              <a:gd name="T57" fmla="*/ 66 h 145"/>
                              <a:gd name="T58" fmla="*/ 92 w 98"/>
                              <a:gd name="T59" fmla="*/ 78 h 145"/>
                              <a:gd name="T60" fmla="*/ 98 w 98"/>
                              <a:gd name="T61" fmla="*/ 99 h 145"/>
                              <a:gd name="T62" fmla="*/ 85 w 98"/>
                              <a:gd name="T63" fmla="*/ 132 h 145"/>
                              <a:gd name="T64" fmla="*/ 47 w 98"/>
                              <a:gd name="T65" fmla="*/ 145 h 145"/>
                              <a:gd name="T66" fmla="*/ 47 w 98"/>
                              <a:gd name="T67" fmla="*/ 145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98" h="145">
                                <a:moveTo>
                                  <a:pt x="47" y="145"/>
                                </a:moveTo>
                                <a:lnTo>
                                  <a:pt x="47" y="145"/>
                                </a:lnTo>
                                <a:cubicBezTo>
                                  <a:pt x="31" y="145"/>
                                  <a:pt x="19" y="140"/>
                                  <a:pt x="11" y="131"/>
                                </a:cubicBezTo>
                                <a:cubicBezTo>
                                  <a:pt x="4" y="122"/>
                                  <a:pt x="0" y="111"/>
                                  <a:pt x="0" y="98"/>
                                </a:cubicBezTo>
                                <a:lnTo>
                                  <a:pt x="18" y="98"/>
                                </a:lnTo>
                                <a:cubicBezTo>
                                  <a:pt x="19" y="107"/>
                                  <a:pt x="21" y="113"/>
                                  <a:pt x="23" y="117"/>
                                </a:cubicBezTo>
                                <a:cubicBezTo>
                                  <a:pt x="28" y="125"/>
                                  <a:pt x="36" y="129"/>
                                  <a:pt x="48" y="129"/>
                                </a:cubicBezTo>
                                <a:cubicBezTo>
                                  <a:pt x="58" y="129"/>
                                  <a:pt x="65" y="126"/>
                                  <a:pt x="71" y="121"/>
                                </a:cubicBezTo>
                                <a:cubicBezTo>
                                  <a:pt x="77" y="116"/>
                                  <a:pt x="79" y="110"/>
                                  <a:pt x="79" y="102"/>
                                </a:cubicBezTo>
                                <a:cubicBezTo>
                                  <a:pt x="79" y="92"/>
                                  <a:pt x="76" y="85"/>
                                  <a:pt x="70" y="81"/>
                                </a:cubicBezTo>
                                <a:cubicBezTo>
                                  <a:pt x="64" y="78"/>
                                  <a:pt x="56" y="76"/>
                                  <a:pt x="46" y="76"/>
                                </a:cubicBezTo>
                                <a:cubicBezTo>
                                  <a:pt x="44" y="76"/>
                                  <a:pt x="43" y="76"/>
                                  <a:pt x="42" y="76"/>
                                </a:cubicBezTo>
                                <a:cubicBezTo>
                                  <a:pt x="41" y="76"/>
                                  <a:pt x="40" y="76"/>
                                  <a:pt x="38" y="76"/>
                                </a:cubicBezTo>
                                <a:lnTo>
                                  <a:pt x="38" y="60"/>
                                </a:lnTo>
                                <a:cubicBezTo>
                                  <a:pt x="40" y="60"/>
                                  <a:pt x="42" y="60"/>
                                  <a:pt x="43" y="60"/>
                                </a:cubicBezTo>
                                <a:cubicBezTo>
                                  <a:pt x="44" y="61"/>
                                  <a:pt x="46" y="61"/>
                                  <a:pt x="47" y="61"/>
                                </a:cubicBezTo>
                                <a:cubicBezTo>
                                  <a:pt x="54" y="61"/>
                                  <a:pt x="59" y="60"/>
                                  <a:pt x="63" y="57"/>
                                </a:cubicBezTo>
                                <a:cubicBezTo>
                                  <a:pt x="71" y="54"/>
                                  <a:pt x="75" y="47"/>
                                  <a:pt x="75" y="38"/>
                                </a:cubicBezTo>
                                <a:cubicBezTo>
                                  <a:pt x="75" y="31"/>
                                  <a:pt x="72" y="25"/>
                                  <a:pt x="67" y="21"/>
                                </a:cubicBezTo>
                                <a:cubicBezTo>
                                  <a:pt x="62" y="18"/>
                                  <a:pt x="56" y="16"/>
                                  <a:pt x="50" y="16"/>
                                </a:cubicBezTo>
                                <a:cubicBezTo>
                                  <a:pt x="38" y="16"/>
                                  <a:pt x="30" y="20"/>
                                  <a:pt x="25" y="28"/>
                                </a:cubicBezTo>
                                <a:cubicBezTo>
                                  <a:pt x="23" y="32"/>
                                  <a:pt x="21" y="38"/>
                                  <a:pt x="21" y="46"/>
                                </a:cubicBezTo>
                                <a:lnTo>
                                  <a:pt x="3" y="46"/>
                                </a:lnTo>
                                <a:cubicBezTo>
                                  <a:pt x="3" y="36"/>
                                  <a:pt x="5" y="27"/>
                                  <a:pt x="10" y="19"/>
                                </a:cubicBezTo>
                                <a:cubicBezTo>
                                  <a:pt x="17" y="6"/>
                                  <a:pt x="30" y="0"/>
                                  <a:pt x="48" y="0"/>
                                </a:cubicBezTo>
                                <a:cubicBezTo>
                                  <a:pt x="62" y="0"/>
                                  <a:pt x="73" y="3"/>
                                  <a:pt x="81" y="9"/>
                                </a:cubicBezTo>
                                <a:cubicBezTo>
                                  <a:pt x="89" y="16"/>
                                  <a:pt x="93" y="25"/>
                                  <a:pt x="93" y="37"/>
                                </a:cubicBezTo>
                                <a:cubicBezTo>
                                  <a:pt x="93" y="46"/>
                                  <a:pt x="91" y="53"/>
                                  <a:pt x="86" y="58"/>
                                </a:cubicBezTo>
                                <a:cubicBezTo>
                                  <a:pt x="83" y="61"/>
                                  <a:pt x="79" y="64"/>
                                  <a:pt x="75" y="66"/>
                                </a:cubicBezTo>
                                <a:cubicBezTo>
                                  <a:pt x="82" y="68"/>
                                  <a:pt x="88" y="72"/>
                                  <a:pt x="92" y="78"/>
                                </a:cubicBezTo>
                                <a:cubicBezTo>
                                  <a:pt x="96" y="84"/>
                                  <a:pt x="98" y="91"/>
                                  <a:pt x="98" y="99"/>
                                </a:cubicBezTo>
                                <a:cubicBezTo>
                                  <a:pt x="98" y="113"/>
                                  <a:pt x="94" y="124"/>
                                  <a:pt x="85" y="132"/>
                                </a:cubicBezTo>
                                <a:cubicBezTo>
                                  <a:pt x="76" y="141"/>
                                  <a:pt x="64" y="145"/>
                                  <a:pt x="47" y="145"/>
                                </a:cubicBezTo>
                                <a:lnTo>
                                  <a:pt x="47" y="145"/>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73" name="Freeform 731"/>
                        <wps:cNvSpPr>
                          <a:spLocks noEditPoints="1"/>
                        </wps:cNvSpPr>
                        <wps:spPr bwMode="auto">
                          <a:xfrm>
                            <a:off x="3255645" y="3408680"/>
                            <a:ext cx="48895" cy="73025"/>
                          </a:xfrm>
                          <a:custGeom>
                            <a:avLst/>
                            <a:gdLst>
                              <a:gd name="T0" fmla="*/ 48 w 98"/>
                              <a:gd name="T1" fmla="*/ 0 h 145"/>
                              <a:gd name="T2" fmla="*/ 48 w 98"/>
                              <a:gd name="T3" fmla="*/ 0 h 145"/>
                              <a:gd name="T4" fmla="*/ 88 w 98"/>
                              <a:gd name="T5" fmla="*/ 22 h 145"/>
                              <a:gd name="T6" fmla="*/ 98 w 98"/>
                              <a:gd name="T7" fmla="*/ 70 h 145"/>
                              <a:gd name="T8" fmla="*/ 89 w 98"/>
                              <a:gd name="T9" fmla="*/ 118 h 145"/>
                              <a:gd name="T10" fmla="*/ 48 w 98"/>
                              <a:gd name="T11" fmla="*/ 145 h 145"/>
                              <a:gd name="T12" fmla="*/ 10 w 98"/>
                              <a:gd name="T13" fmla="*/ 123 h 145"/>
                              <a:gd name="T14" fmla="*/ 0 w 98"/>
                              <a:gd name="T15" fmla="*/ 73 h 145"/>
                              <a:gd name="T16" fmla="*/ 6 w 98"/>
                              <a:gd name="T17" fmla="*/ 32 h 145"/>
                              <a:gd name="T18" fmla="*/ 48 w 98"/>
                              <a:gd name="T19" fmla="*/ 0 h 145"/>
                              <a:gd name="T20" fmla="*/ 48 w 98"/>
                              <a:gd name="T21" fmla="*/ 0 h 145"/>
                              <a:gd name="T22" fmla="*/ 48 w 98"/>
                              <a:gd name="T23" fmla="*/ 129 h 145"/>
                              <a:gd name="T24" fmla="*/ 48 w 98"/>
                              <a:gd name="T25" fmla="*/ 129 h 145"/>
                              <a:gd name="T26" fmla="*/ 70 w 98"/>
                              <a:gd name="T27" fmla="*/ 116 h 145"/>
                              <a:gd name="T28" fmla="*/ 78 w 98"/>
                              <a:gd name="T29" fmla="*/ 71 h 145"/>
                              <a:gd name="T30" fmla="*/ 72 w 98"/>
                              <a:gd name="T31" fmla="*/ 31 h 145"/>
                              <a:gd name="T32" fmla="*/ 49 w 98"/>
                              <a:gd name="T33" fmla="*/ 16 h 145"/>
                              <a:gd name="T34" fmla="*/ 27 w 98"/>
                              <a:gd name="T35" fmla="*/ 30 h 145"/>
                              <a:gd name="T36" fmla="*/ 19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8" y="0"/>
                                </a:moveTo>
                                <a:lnTo>
                                  <a:pt x="48" y="0"/>
                                </a:lnTo>
                                <a:cubicBezTo>
                                  <a:pt x="67" y="0"/>
                                  <a:pt x="80" y="7"/>
                                  <a:pt x="88" y="22"/>
                                </a:cubicBezTo>
                                <a:cubicBezTo>
                                  <a:pt x="94" y="34"/>
                                  <a:pt x="98" y="50"/>
                                  <a:pt x="98" y="70"/>
                                </a:cubicBezTo>
                                <a:cubicBezTo>
                                  <a:pt x="98" y="89"/>
                                  <a:pt x="95" y="105"/>
                                  <a:pt x="89" y="118"/>
                                </a:cubicBezTo>
                                <a:cubicBezTo>
                                  <a:pt x="81" y="136"/>
                                  <a:pt x="67" y="145"/>
                                  <a:pt x="48" y="145"/>
                                </a:cubicBezTo>
                                <a:cubicBezTo>
                                  <a:pt x="31" y="145"/>
                                  <a:pt x="19" y="137"/>
                                  <a:pt x="10" y="123"/>
                                </a:cubicBezTo>
                                <a:cubicBezTo>
                                  <a:pt x="4" y="110"/>
                                  <a:pt x="0" y="94"/>
                                  <a:pt x="0" y="73"/>
                                </a:cubicBezTo>
                                <a:cubicBezTo>
                                  <a:pt x="0" y="57"/>
                                  <a:pt x="2" y="43"/>
                                  <a:pt x="6" y="32"/>
                                </a:cubicBezTo>
                                <a:cubicBezTo>
                                  <a:pt x="14" y="10"/>
                                  <a:pt x="28" y="0"/>
                                  <a:pt x="48" y="0"/>
                                </a:cubicBezTo>
                                <a:lnTo>
                                  <a:pt x="48" y="0"/>
                                </a:lnTo>
                                <a:close/>
                                <a:moveTo>
                                  <a:pt x="48" y="129"/>
                                </a:moveTo>
                                <a:lnTo>
                                  <a:pt x="48" y="129"/>
                                </a:lnTo>
                                <a:cubicBezTo>
                                  <a:pt x="57" y="129"/>
                                  <a:pt x="65" y="125"/>
                                  <a:pt x="70" y="116"/>
                                </a:cubicBezTo>
                                <a:cubicBezTo>
                                  <a:pt x="76" y="108"/>
                                  <a:pt x="78" y="93"/>
                                  <a:pt x="78" y="71"/>
                                </a:cubicBezTo>
                                <a:cubicBezTo>
                                  <a:pt x="78" y="55"/>
                                  <a:pt x="76" y="42"/>
                                  <a:pt x="72" y="31"/>
                                </a:cubicBezTo>
                                <a:cubicBezTo>
                                  <a:pt x="69" y="21"/>
                                  <a:pt x="61" y="16"/>
                                  <a:pt x="49" y="16"/>
                                </a:cubicBezTo>
                                <a:cubicBezTo>
                                  <a:pt x="39" y="16"/>
                                  <a:pt x="31" y="21"/>
                                  <a:pt x="27" y="30"/>
                                </a:cubicBezTo>
                                <a:cubicBezTo>
                                  <a:pt x="22" y="40"/>
                                  <a:pt x="19" y="55"/>
                                  <a:pt x="19" y="74"/>
                                </a:cubicBezTo>
                                <a:cubicBezTo>
                                  <a:pt x="19" y="88"/>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74" name="Freeform 732"/>
                        <wps:cNvSpPr>
                          <a:spLocks/>
                        </wps:cNvSpPr>
                        <wps:spPr bwMode="auto">
                          <a:xfrm>
                            <a:off x="3486785" y="3324225"/>
                            <a:ext cx="0" cy="50800"/>
                          </a:xfrm>
                          <a:custGeom>
                            <a:avLst/>
                            <a:gdLst>
                              <a:gd name="T0" fmla="*/ 0 h 101"/>
                              <a:gd name="T1" fmla="*/ 0 h 101"/>
                              <a:gd name="T2" fmla="*/ 101 h 101"/>
                            </a:gdLst>
                            <a:ahLst/>
                            <a:cxnLst>
                              <a:cxn ang="0">
                                <a:pos x="0" y="T0"/>
                              </a:cxn>
                              <a:cxn ang="0">
                                <a:pos x="0" y="T1"/>
                              </a:cxn>
                              <a:cxn ang="0">
                                <a:pos x="0" y="T2"/>
                              </a:cxn>
                            </a:cxnLst>
                            <a:rect l="0" t="0" r="r" b="b"/>
                            <a:pathLst>
                              <a:path h="101">
                                <a:moveTo>
                                  <a:pt x="0" y="0"/>
                                </a:moveTo>
                                <a:lnTo>
                                  <a:pt x="0" y="0"/>
                                </a:lnTo>
                                <a:lnTo>
                                  <a:pt x="0" y="101"/>
                                </a:ln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75" name="Freeform 733"/>
                        <wps:cNvSpPr>
                          <a:spLocks noEditPoints="1"/>
                        </wps:cNvSpPr>
                        <wps:spPr bwMode="auto">
                          <a:xfrm>
                            <a:off x="3432175" y="3408045"/>
                            <a:ext cx="50800" cy="71120"/>
                          </a:xfrm>
                          <a:custGeom>
                            <a:avLst/>
                            <a:gdLst>
                              <a:gd name="T0" fmla="*/ 62 w 101"/>
                              <a:gd name="T1" fmla="*/ 92 h 142"/>
                              <a:gd name="T2" fmla="*/ 62 w 101"/>
                              <a:gd name="T3" fmla="*/ 92 h 142"/>
                              <a:gd name="T4" fmla="*/ 62 w 101"/>
                              <a:gd name="T5" fmla="*/ 28 h 142"/>
                              <a:gd name="T6" fmla="*/ 17 w 101"/>
                              <a:gd name="T7" fmla="*/ 92 h 142"/>
                              <a:gd name="T8" fmla="*/ 62 w 101"/>
                              <a:gd name="T9" fmla="*/ 92 h 142"/>
                              <a:gd name="T10" fmla="*/ 62 w 101"/>
                              <a:gd name="T11" fmla="*/ 142 h 142"/>
                              <a:gd name="T12" fmla="*/ 62 w 101"/>
                              <a:gd name="T13" fmla="*/ 142 h 142"/>
                              <a:gd name="T14" fmla="*/ 62 w 101"/>
                              <a:gd name="T15" fmla="*/ 107 h 142"/>
                              <a:gd name="T16" fmla="*/ 0 w 101"/>
                              <a:gd name="T17" fmla="*/ 107 h 142"/>
                              <a:gd name="T18" fmla="*/ 0 w 101"/>
                              <a:gd name="T19" fmla="*/ 90 h 142"/>
                              <a:gd name="T20" fmla="*/ 65 w 101"/>
                              <a:gd name="T21" fmla="*/ 0 h 142"/>
                              <a:gd name="T22" fmla="*/ 80 w 101"/>
                              <a:gd name="T23" fmla="*/ 0 h 142"/>
                              <a:gd name="T24" fmla="*/ 80 w 101"/>
                              <a:gd name="T25" fmla="*/ 92 h 142"/>
                              <a:gd name="T26" fmla="*/ 101 w 101"/>
                              <a:gd name="T27" fmla="*/ 92 h 142"/>
                              <a:gd name="T28" fmla="*/ 101 w 101"/>
                              <a:gd name="T29" fmla="*/ 107 h 142"/>
                              <a:gd name="T30" fmla="*/ 80 w 101"/>
                              <a:gd name="T31" fmla="*/ 107 h 142"/>
                              <a:gd name="T32" fmla="*/ 80 w 101"/>
                              <a:gd name="T33" fmla="*/ 142 h 142"/>
                              <a:gd name="T34" fmla="*/ 62 w 101"/>
                              <a:gd name="T35"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01" h="142">
                                <a:moveTo>
                                  <a:pt x="62" y="92"/>
                                </a:moveTo>
                                <a:lnTo>
                                  <a:pt x="62" y="92"/>
                                </a:lnTo>
                                <a:lnTo>
                                  <a:pt x="62" y="28"/>
                                </a:lnTo>
                                <a:lnTo>
                                  <a:pt x="17" y="92"/>
                                </a:lnTo>
                                <a:lnTo>
                                  <a:pt x="62" y="92"/>
                                </a:lnTo>
                                <a:close/>
                                <a:moveTo>
                                  <a:pt x="62" y="142"/>
                                </a:moveTo>
                                <a:lnTo>
                                  <a:pt x="62" y="142"/>
                                </a:lnTo>
                                <a:lnTo>
                                  <a:pt x="62" y="107"/>
                                </a:lnTo>
                                <a:lnTo>
                                  <a:pt x="0" y="107"/>
                                </a:lnTo>
                                <a:lnTo>
                                  <a:pt x="0" y="90"/>
                                </a:lnTo>
                                <a:lnTo>
                                  <a:pt x="65" y="0"/>
                                </a:lnTo>
                                <a:lnTo>
                                  <a:pt x="80" y="0"/>
                                </a:lnTo>
                                <a:lnTo>
                                  <a:pt x="80" y="92"/>
                                </a:lnTo>
                                <a:lnTo>
                                  <a:pt x="101" y="92"/>
                                </a:lnTo>
                                <a:lnTo>
                                  <a:pt x="101" y="107"/>
                                </a:lnTo>
                                <a:lnTo>
                                  <a:pt x="80" y="107"/>
                                </a:lnTo>
                                <a:lnTo>
                                  <a:pt x="80" y="142"/>
                                </a:lnTo>
                                <a:lnTo>
                                  <a:pt x="62"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76" name="Freeform 734"/>
                        <wps:cNvSpPr>
                          <a:spLocks noEditPoints="1"/>
                        </wps:cNvSpPr>
                        <wps:spPr bwMode="auto">
                          <a:xfrm>
                            <a:off x="3489960" y="3408680"/>
                            <a:ext cx="48895" cy="73025"/>
                          </a:xfrm>
                          <a:custGeom>
                            <a:avLst/>
                            <a:gdLst>
                              <a:gd name="T0" fmla="*/ 49 w 98"/>
                              <a:gd name="T1" fmla="*/ 0 h 145"/>
                              <a:gd name="T2" fmla="*/ 49 w 98"/>
                              <a:gd name="T3" fmla="*/ 0 h 145"/>
                              <a:gd name="T4" fmla="*/ 88 w 98"/>
                              <a:gd name="T5" fmla="*/ 22 h 145"/>
                              <a:gd name="T6" fmla="*/ 98 w 98"/>
                              <a:gd name="T7" fmla="*/ 70 h 145"/>
                              <a:gd name="T8" fmla="*/ 89 w 98"/>
                              <a:gd name="T9" fmla="*/ 118 h 145"/>
                              <a:gd name="T10" fmla="*/ 49 w 98"/>
                              <a:gd name="T11" fmla="*/ 145 h 145"/>
                              <a:gd name="T12" fmla="*/ 11 w 98"/>
                              <a:gd name="T13" fmla="*/ 123 h 145"/>
                              <a:gd name="T14" fmla="*/ 0 w 98"/>
                              <a:gd name="T15" fmla="*/ 73 h 145"/>
                              <a:gd name="T16" fmla="*/ 7 w 98"/>
                              <a:gd name="T17" fmla="*/ 32 h 145"/>
                              <a:gd name="T18" fmla="*/ 49 w 98"/>
                              <a:gd name="T19" fmla="*/ 0 h 145"/>
                              <a:gd name="T20" fmla="*/ 49 w 98"/>
                              <a:gd name="T21" fmla="*/ 0 h 145"/>
                              <a:gd name="T22" fmla="*/ 49 w 98"/>
                              <a:gd name="T23" fmla="*/ 129 h 145"/>
                              <a:gd name="T24" fmla="*/ 49 w 98"/>
                              <a:gd name="T25" fmla="*/ 129 h 145"/>
                              <a:gd name="T26" fmla="*/ 71 w 98"/>
                              <a:gd name="T27" fmla="*/ 116 h 145"/>
                              <a:gd name="T28" fmla="*/ 79 w 98"/>
                              <a:gd name="T29" fmla="*/ 71 h 145"/>
                              <a:gd name="T30" fmla="*/ 73 w 98"/>
                              <a:gd name="T31" fmla="*/ 31 h 145"/>
                              <a:gd name="T32" fmla="*/ 50 w 98"/>
                              <a:gd name="T33" fmla="*/ 16 h 145"/>
                              <a:gd name="T34" fmla="*/ 27 w 98"/>
                              <a:gd name="T35" fmla="*/ 30 h 145"/>
                              <a:gd name="T36" fmla="*/ 20 w 98"/>
                              <a:gd name="T37" fmla="*/ 74 h 145"/>
                              <a:gd name="T38" fmla="*/ 24 w 98"/>
                              <a:gd name="T39" fmla="*/ 109 h 145"/>
                              <a:gd name="T40" fmla="*/ 49 w 98"/>
                              <a:gd name="T41" fmla="*/ 129 h 145"/>
                              <a:gd name="T42" fmla="*/ 49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7"/>
                                  <a:pt x="88" y="22"/>
                                </a:cubicBezTo>
                                <a:cubicBezTo>
                                  <a:pt x="95" y="34"/>
                                  <a:pt x="98" y="50"/>
                                  <a:pt x="98" y="70"/>
                                </a:cubicBezTo>
                                <a:cubicBezTo>
                                  <a:pt x="98" y="89"/>
                                  <a:pt x="95" y="105"/>
                                  <a:pt x="89" y="118"/>
                                </a:cubicBezTo>
                                <a:cubicBezTo>
                                  <a:pt x="81" y="136"/>
                                  <a:pt x="68" y="145"/>
                                  <a:pt x="49" y="145"/>
                                </a:cubicBezTo>
                                <a:cubicBezTo>
                                  <a:pt x="32" y="145"/>
                                  <a:pt x="19" y="137"/>
                                  <a:pt x="11" y="123"/>
                                </a:cubicBezTo>
                                <a:cubicBezTo>
                                  <a:pt x="4" y="110"/>
                                  <a:pt x="0" y="94"/>
                                  <a:pt x="0" y="73"/>
                                </a:cubicBezTo>
                                <a:cubicBezTo>
                                  <a:pt x="0" y="57"/>
                                  <a:pt x="3" y="43"/>
                                  <a:pt x="7" y="32"/>
                                </a:cubicBezTo>
                                <a:cubicBezTo>
                                  <a:pt x="14" y="10"/>
                                  <a:pt x="29" y="0"/>
                                  <a:pt x="49" y="0"/>
                                </a:cubicBezTo>
                                <a:lnTo>
                                  <a:pt x="49" y="0"/>
                                </a:lnTo>
                                <a:close/>
                                <a:moveTo>
                                  <a:pt x="49" y="129"/>
                                </a:moveTo>
                                <a:lnTo>
                                  <a:pt x="49" y="129"/>
                                </a:lnTo>
                                <a:cubicBezTo>
                                  <a:pt x="58" y="129"/>
                                  <a:pt x="65" y="125"/>
                                  <a:pt x="71" y="116"/>
                                </a:cubicBezTo>
                                <a:cubicBezTo>
                                  <a:pt x="76" y="108"/>
                                  <a:pt x="79" y="93"/>
                                  <a:pt x="79" y="71"/>
                                </a:cubicBezTo>
                                <a:cubicBezTo>
                                  <a:pt x="79" y="55"/>
                                  <a:pt x="77" y="42"/>
                                  <a:pt x="73" y="31"/>
                                </a:cubicBezTo>
                                <a:cubicBezTo>
                                  <a:pt x="69" y="21"/>
                                  <a:pt x="61" y="16"/>
                                  <a:pt x="50" y="16"/>
                                </a:cubicBezTo>
                                <a:cubicBezTo>
                                  <a:pt x="39" y="16"/>
                                  <a:pt x="32" y="21"/>
                                  <a:pt x="27" y="30"/>
                                </a:cubicBezTo>
                                <a:cubicBezTo>
                                  <a:pt x="22" y="40"/>
                                  <a:pt x="20" y="55"/>
                                  <a:pt x="20" y="74"/>
                                </a:cubicBezTo>
                                <a:cubicBezTo>
                                  <a:pt x="20" y="88"/>
                                  <a:pt x="21" y="100"/>
                                  <a:pt x="24" y="109"/>
                                </a:cubicBezTo>
                                <a:cubicBezTo>
                                  <a:pt x="29" y="122"/>
                                  <a:pt x="37" y="129"/>
                                  <a:pt x="49" y="129"/>
                                </a:cubicBezTo>
                                <a:lnTo>
                                  <a:pt x="49"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77" name="Freeform 735"/>
                        <wps:cNvSpPr>
                          <a:spLocks/>
                        </wps:cNvSpPr>
                        <wps:spPr bwMode="auto">
                          <a:xfrm>
                            <a:off x="3721100" y="3324225"/>
                            <a:ext cx="0" cy="50800"/>
                          </a:xfrm>
                          <a:custGeom>
                            <a:avLst/>
                            <a:gdLst>
                              <a:gd name="T0" fmla="*/ 0 h 101"/>
                              <a:gd name="T1" fmla="*/ 0 h 101"/>
                              <a:gd name="T2" fmla="*/ 101 h 101"/>
                            </a:gdLst>
                            <a:ahLst/>
                            <a:cxnLst>
                              <a:cxn ang="0">
                                <a:pos x="0" y="T0"/>
                              </a:cxn>
                              <a:cxn ang="0">
                                <a:pos x="0" y="T1"/>
                              </a:cxn>
                              <a:cxn ang="0">
                                <a:pos x="0" y="T2"/>
                              </a:cxn>
                            </a:cxnLst>
                            <a:rect l="0" t="0" r="r" b="b"/>
                            <a:pathLst>
                              <a:path h="101">
                                <a:moveTo>
                                  <a:pt x="0" y="0"/>
                                </a:moveTo>
                                <a:lnTo>
                                  <a:pt x="0" y="0"/>
                                </a:lnTo>
                                <a:lnTo>
                                  <a:pt x="0" y="101"/>
                                </a:ln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78" name="Freeform 736"/>
                        <wps:cNvSpPr>
                          <a:spLocks/>
                        </wps:cNvSpPr>
                        <wps:spPr bwMode="auto">
                          <a:xfrm>
                            <a:off x="3667760" y="3409315"/>
                            <a:ext cx="48895" cy="72390"/>
                          </a:xfrm>
                          <a:custGeom>
                            <a:avLst/>
                            <a:gdLst>
                              <a:gd name="T0" fmla="*/ 18 w 97"/>
                              <a:gd name="T1" fmla="*/ 103 h 143"/>
                              <a:gd name="T2" fmla="*/ 18 w 97"/>
                              <a:gd name="T3" fmla="*/ 103 h 143"/>
                              <a:gd name="T4" fmla="*/ 32 w 97"/>
                              <a:gd name="T5" fmla="*/ 124 h 143"/>
                              <a:gd name="T6" fmla="*/ 47 w 97"/>
                              <a:gd name="T7" fmla="*/ 127 h 143"/>
                              <a:gd name="T8" fmla="*/ 70 w 97"/>
                              <a:gd name="T9" fmla="*/ 117 h 143"/>
                              <a:gd name="T10" fmla="*/ 78 w 97"/>
                              <a:gd name="T11" fmla="*/ 95 h 143"/>
                              <a:gd name="T12" fmla="*/ 69 w 97"/>
                              <a:gd name="T13" fmla="*/ 72 h 143"/>
                              <a:gd name="T14" fmla="*/ 47 w 97"/>
                              <a:gd name="T15" fmla="*/ 64 h 143"/>
                              <a:gd name="T16" fmla="*/ 31 w 97"/>
                              <a:gd name="T17" fmla="*/ 67 h 143"/>
                              <a:gd name="T18" fmla="*/ 20 w 97"/>
                              <a:gd name="T19" fmla="*/ 77 h 143"/>
                              <a:gd name="T20" fmla="*/ 5 w 97"/>
                              <a:gd name="T21" fmla="*/ 76 h 143"/>
                              <a:gd name="T22" fmla="*/ 16 w 97"/>
                              <a:gd name="T23" fmla="*/ 0 h 143"/>
                              <a:gd name="T24" fmla="*/ 89 w 97"/>
                              <a:gd name="T25" fmla="*/ 0 h 143"/>
                              <a:gd name="T26" fmla="*/ 89 w 97"/>
                              <a:gd name="T27" fmla="*/ 17 h 143"/>
                              <a:gd name="T28" fmla="*/ 29 w 97"/>
                              <a:gd name="T29" fmla="*/ 17 h 143"/>
                              <a:gd name="T30" fmla="*/ 23 w 97"/>
                              <a:gd name="T31" fmla="*/ 57 h 143"/>
                              <a:gd name="T32" fmla="*/ 32 w 97"/>
                              <a:gd name="T33" fmla="*/ 51 h 143"/>
                              <a:gd name="T34" fmla="*/ 50 w 97"/>
                              <a:gd name="T35" fmla="*/ 48 h 143"/>
                              <a:gd name="T36" fmla="*/ 83 w 97"/>
                              <a:gd name="T37" fmla="*/ 60 h 143"/>
                              <a:gd name="T38" fmla="*/ 97 w 97"/>
                              <a:gd name="T39" fmla="*/ 92 h 143"/>
                              <a:gd name="T40" fmla="*/ 84 w 97"/>
                              <a:gd name="T41" fmla="*/ 127 h 143"/>
                              <a:gd name="T42" fmla="*/ 45 w 97"/>
                              <a:gd name="T43" fmla="*/ 143 h 143"/>
                              <a:gd name="T44" fmla="*/ 14 w 97"/>
                              <a:gd name="T45" fmla="*/ 133 h 143"/>
                              <a:gd name="T46" fmla="*/ 0 w 97"/>
                              <a:gd name="T47" fmla="*/ 103 h 143"/>
                              <a:gd name="T48" fmla="*/ 18 w 97"/>
                              <a:gd name="T49" fmla="*/ 103 h 1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7" h="143">
                                <a:moveTo>
                                  <a:pt x="18" y="103"/>
                                </a:moveTo>
                                <a:lnTo>
                                  <a:pt x="18" y="103"/>
                                </a:lnTo>
                                <a:cubicBezTo>
                                  <a:pt x="19" y="113"/>
                                  <a:pt x="24" y="120"/>
                                  <a:pt x="32" y="124"/>
                                </a:cubicBezTo>
                                <a:cubicBezTo>
                                  <a:pt x="36" y="126"/>
                                  <a:pt x="41" y="127"/>
                                  <a:pt x="47" y="127"/>
                                </a:cubicBezTo>
                                <a:cubicBezTo>
                                  <a:pt x="57" y="127"/>
                                  <a:pt x="65" y="124"/>
                                  <a:pt x="70" y="117"/>
                                </a:cubicBezTo>
                                <a:cubicBezTo>
                                  <a:pt x="75" y="110"/>
                                  <a:pt x="78" y="103"/>
                                  <a:pt x="78" y="95"/>
                                </a:cubicBezTo>
                                <a:cubicBezTo>
                                  <a:pt x="78" y="85"/>
                                  <a:pt x="75" y="77"/>
                                  <a:pt x="69" y="72"/>
                                </a:cubicBezTo>
                                <a:cubicBezTo>
                                  <a:pt x="63" y="66"/>
                                  <a:pt x="55" y="64"/>
                                  <a:pt x="47" y="64"/>
                                </a:cubicBezTo>
                                <a:cubicBezTo>
                                  <a:pt x="41" y="64"/>
                                  <a:pt x="36" y="65"/>
                                  <a:pt x="31" y="67"/>
                                </a:cubicBezTo>
                                <a:cubicBezTo>
                                  <a:pt x="27" y="70"/>
                                  <a:pt x="23" y="73"/>
                                  <a:pt x="20" y="77"/>
                                </a:cubicBezTo>
                                <a:lnTo>
                                  <a:pt x="5" y="76"/>
                                </a:lnTo>
                                <a:lnTo>
                                  <a:pt x="16" y="0"/>
                                </a:lnTo>
                                <a:lnTo>
                                  <a:pt x="89" y="0"/>
                                </a:lnTo>
                                <a:lnTo>
                                  <a:pt x="89" y="17"/>
                                </a:lnTo>
                                <a:lnTo>
                                  <a:pt x="29" y="17"/>
                                </a:lnTo>
                                <a:lnTo>
                                  <a:pt x="23" y="57"/>
                                </a:lnTo>
                                <a:cubicBezTo>
                                  <a:pt x="26" y="54"/>
                                  <a:pt x="29" y="52"/>
                                  <a:pt x="32" y="51"/>
                                </a:cubicBezTo>
                                <a:cubicBezTo>
                                  <a:pt x="37" y="49"/>
                                  <a:pt x="44" y="48"/>
                                  <a:pt x="50" y="48"/>
                                </a:cubicBezTo>
                                <a:cubicBezTo>
                                  <a:pt x="63" y="48"/>
                                  <a:pt x="74" y="52"/>
                                  <a:pt x="83" y="60"/>
                                </a:cubicBezTo>
                                <a:cubicBezTo>
                                  <a:pt x="92" y="69"/>
                                  <a:pt x="97" y="79"/>
                                  <a:pt x="97" y="92"/>
                                </a:cubicBezTo>
                                <a:cubicBezTo>
                                  <a:pt x="97" y="105"/>
                                  <a:pt x="93" y="117"/>
                                  <a:pt x="84" y="127"/>
                                </a:cubicBezTo>
                                <a:cubicBezTo>
                                  <a:pt x="76" y="137"/>
                                  <a:pt x="63" y="143"/>
                                  <a:pt x="45" y="143"/>
                                </a:cubicBezTo>
                                <a:cubicBezTo>
                                  <a:pt x="33" y="143"/>
                                  <a:pt x="23" y="139"/>
                                  <a:pt x="14" y="133"/>
                                </a:cubicBezTo>
                                <a:cubicBezTo>
                                  <a:pt x="6" y="126"/>
                                  <a:pt x="1" y="116"/>
                                  <a:pt x="0" y="103"/>
                                </a:cubicBezTo>
                                <a:lnTo>
                                  <a:pt x="18" y="10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79" name="Freeform 737"/>
                        <wps:cNvSpPr>
                          <a:spLocks noEditPoints="1"/>
                        </wps:cNvSpPr>
                        <wps:spPr bwMode="auto">
                          <a:xfrm>
                            <a:off x="3724275" y="3408680"/>
                            <a:ext cx="49530" cy="73025"/>
                          </a:xfrm>
                          <a:custGeom>
                            <a:avLst/>
                            <a:gdLst>
                              <a:gd name="T0" fmla="*/ 49 w 98"/>
                              <a:gd name="T1" fmla="*/ 0 h 145"/>
                              <a:gd name="T2" fmla="*/ 49 w 98"/>
                              <a:gd name="T3" fmla="*/ 0 h 145"/>
                              <a:gd name="T4" fmla="*/ 88 w 98"/>
                              <a:gd name="T5" fmla="*/ 22 h 145"/>
                              <a:gd name="T6" fmla="*/ 98 w 98"/>
                              <a:gd name="T7" fmla="*/ 70 h 145"/>
                              <a:gd name="T8" fmla="*/ 89 w 98"/>
                              <a:gd name="T9" fmla="*/ 118 h 145"/>
                              <a:gd name="T10" fmla="*/ 48 w 98"/>
                              <a:gd name="T11" fmla="*/ 145 h 145"/>
                              <a:gd name="T12" fmla="*/ 11 w 98"/>
                              <a:gd name="T13" fmla="*/ 123 h 145"/>
                              <a:gd name="T14" fmla="*/ 0 w 98"/>
                              <a:gd name="T15" fmla="*/ 73 h 145"/>
                              <a:gd name="T16" fmla="*/ 6 w 98"/>
                              <a:gd name="T17" fmla="*/ 32 h 145"/>
                              <a:gd name="T18" fmla="*/ 49 w 98"/>
                              <a:gd name="T19" fmla="*/ 0 h 145"/>
                              <a:gd name="T20" fmla="*/ 49 w 98"/>
                              <a:gd name="T21" fmla="*/ 0 h 145"/>
                              <a:gd name="T22" fmla="*/ 48 w 98"/>
                              <a:gd name="T23" fmla="*/ 129 h 145"/>
                              <a:gd name="T24" fmla="*/ 48 w 98"/>
                              <a:gd name="T25" fmla="*/ 129 h 145"/>
                              <a:gd name="T26" fmla="*/ 70 w 98"/>
                              <a:gd name="T27" fmla="*/ 116 h 145"/>
                              <a:gd name="T28" fmla="*/ 79 w 98"/>
                              <a:gd name="T29" fmla="*/ 71 h 145"/>
                              <a:gd name="T30" fmla="*/ 73 w 98"/>
                              <a:gd name="T31" fmla="*/ 31 h 145"/>
                              <a:gd name="T32" fmla="*/ 50 w 98"/>
                              <a:gd name="T33" fmla="*/ 16 h 145"/>
                              <a:gd name="T34" fmla="*/ 27 w 98"/>
                              <a:gd name="T35" fmla="*/ 30 h 145"/>
                              <a:gd name="T36" fmla="*/ 19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7"/>
                                  <a:pt x="88" y="22"/>
                                </a:cubicBezTo>
                                <a:cubicBezTo>
                                  <a:pt x="95" y="34"/>
                                  <a:pt x="98" y="50"/>
                                  <a:pt x="98" y="70"/>
                                </a:cubicBezTo>
                                <a:cubicBezTo>
                                  <a:pt x="98" y="89"/>
                                  <a:pt x="95" y="105"/>
                                  <a:pt x="89" y="118"/>
                                </a:cubicBezTo>
                                <a:cubicBezTo>
                                  <a:pt x="81" y="136"/>
                                  <a:pt x="67" y="145"/>
                                  <a:pt x="48" y="145"/>
                                </a:cubicBezTo>
                                <a:cubicBezTo>
                                  <a:pt x="32" y="145"/>
                                  <a:pt x="19" y="137"/>
                                  <a:pt x="11" y="123"/>
                                </a:cubicBezTo>
                                <a:cubicBezTo>
                                  <a:pt x="4" y="110"/>
                                  <a:pt x="0" y="94"/>
                                  <a:pt x="0" y="73"/>
                                </a:cubicBezTo>
                                <a:cubicBezTo>
                                  <a:pt x="0" y="57"/>
                                  <a:pt x="2" y="43"/>
                                  <a:pt x="6" y="32"/>
                                </a:cubicBezTo>
                                <a:cubicBezTo>
                                  <a:pt x="14" y="10"/>
                                  <a:pt x="28" y="0"/>
                                  <a:pt x="49" y="0"/>
                                </a:cubicBezTo>
                                <a:lnTo>
                                  <a:pt x="49" y="0"/>
                                </a:lnTo>
                                <a:close/>
                                <a:moveTo>
                                  <a:pt x="48" y="129"/>
                                </a:moveTo>
                                <a:lnTo>
                                  <a:pt x="48" y="129"/>
                                </a:lnTo>
                                <a:cubicBezTo>
                                  <a:pt x="58" y="129"/>
                                  <a:pt x="65" y="125"/>
                                  <a:pt x="70" y="116"/>
                                </a:cubicBezTo>
                                <a:cubicBezTo>
                                  <a:pt x="76" y="108"/>
                                  <a:pt x="79" y="93"/>
                                  <a:pt x="79" y="71"/>
                                </a:cubicBezTo>
                                <a:cubicBezTo>
                                  <a:pt x="79" y="55"/>
                                  <a:pt x="77" y="42"/>
                                  <a:pt x="73" y="31"/>
                                </a:cubicBezTo>
                                <a:cubicBezTo>
                                  <a:pt x="69" y="21"/>
                                  <a:pt x="61" y="16"/>
                                  <a:pt x="50" y="16"/>
                                </a:cubicBezTo>
                                <a:cubicBezTo>
                                  <a:pt x="39" y="16"/>
                                  <a:pt x="32" y="21"/>
                                  <a:pt x="27" y="30"/>
                                </a:cubicBezTo>
                                <a:cubicBezTo>
                                  <a:pt x="22" y="40"/>
                                  <a:pt x="19" y="55"/>
                                  <a:pt x="19" y="74"/>
                                </a:cubicBezTo>
                                <a:cubicBezTo>
                                  <a:pt x="19" y="88"/>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80" name="Freeform 738"/>
                        <wps:cNvSpPr>
                          <a:spLocks/>
                        </wps:cNvSpPr>
                        <wps:spPr bwMode="auto">
                          <a:xfrm>
                            <a:off x="2548890" y="3324225"/>
                            <a:ext cx="0" cy="50800"/>
                          </a:xfrm>
                          <a:custGeom>
                            <a:avLst/>
                            <a:gdLst>
                              <a:gd name="T0" fmla="*/ 0 h 101"/>
                              <a:gd name="T1" fmla="*/ 0 h 101"/>
                              <a:gd name="T2" fmla="*/ 101 h 101"/>
                            </a:gdLst>
                            <a:ahLst/>
                            <a:cxnLst>
                              <a:cxn ang="0">
                                <a:pos x="0" y="T0"/>
                              </a:cxn>
                              <a:cxn ang="0">
                                <a:pos x="0" y="T1"/>
                              </a:cxn>
                              <a:cxn ang="0">
                                <a:pos x="0" y="T2"/>
                              </a:cxn>
                            </a:cxnLst>
                            <a:rect l="0" t="0" r="r" b="b"/>
                            <a:pathLst>
                              <a:path h="101">
                                <a:moveTo>
                                  <a:pt x="0" y="0"/>
                                </a:moveTo>
                                <a:lnTo>
                                  <a:pt x="0" y="0"/>
                                </a:lnTo>
                                <a:lnTo>
                                  <a:pt x="0" y="101"/>
                                </a:ln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66079C2C" id="Canvas 787" o:spid="_x0000_s1026" editas="canvas" style="position:absolute;margin-left:36.85pt;margin-top:14.35pt;width:408.55pt;height:288.6pt;z-index:251683328" coordsize="51885,366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1885;height:36652;visibility:visible;mso-wrap-style:square">
                  <v:fill o:detectmouseclick="t"/>
                  <v:path o:connecttype="none"/>
                </v:shape>
                <v:group id="Group 205" o:spid="_x0000_s1028" style="position:absolute;width:51885;height:36652" coordorigin=",-4" coordsize="8178,57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 id="Freeform 5" o:spid="_x0000_s1029" style="position:absolute;top:-4;width:8178;height:5784;visibility:visible;mso-wrap-style:square;v-text-anchor:top" coordsize="10336,7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" path="m,l,,10336,r,7300l,7300,,xe" fillcolor="#eaf2f3" strokeweight="0">
                    <v:path arrowok="t" o:connecttype="custom" o:connectlocs="0,0;0,0;8178,0;8178,5784;0,5784;0,0" o:connectangles="0,0,0,0,0,0"/>
                  </v:shape>
                  <v:shape id="Freeform 6" o:spid="_x0000_s1030" style="position:absolute;top:-3;width:8178;height:5782;visibility:visible;mso-wrap-style:square;v-text-anchor:top" coordsize="10336,72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" path="m,l,,10336,r,7298l,7298,,xm,l,xe" fillcolor="#eaf2f3" strokeweight="0">
                    <v:path arrowok="t" o:connecttype="custom" o:connectlocs="0,0;0,0;8178,0;8178,5782;0,5782;0,0;0,0;0,0" o:connectangles="0,0,0,0,0,0,0,0"/>
                    <o:lock v:ext="edit" verticies="t"/>
                  </v:shape>
                  <v:shape id="Freeform 7" o:spid="_x0000_s1031" style="position:absolute;left:6;top:2;width:8165;height:5771;visibility:visible;mso-wrap-style:square;v-text-anchor:top" coordsize="10321,72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" path="m,l,,10321,r,7285l,7285,,xm,l,xe" filled="f" strokecolor="#eaf2f3" strokeweight=".55pt">
                    <v:stroke joinstyle="miter" endcap="square"/>
                    <v:path arrowok="t" o:connecttype="custom" o:connectlocs="0,0;0,0;8165,0;8165,5771;0,5771;0,0;0,0;0,0" o:connectangles="0,0,0,0,0,0,0,0"/>
                    <o:lock v:ext="edit" verticies="t"/>
                  </v:shape>
                  <v:shape id="Freeform 8" o:spid="_x0000_s1032" style="position:absolute;left:426;top:549;width:7385;height:4686;visibility:visible;mso-wrap-style:square;v-text-anchor:top" coordsize="9335,59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" path="m,l,,9335,r,5915l,5915,,xm,l,xe" strokeweight="0">
                    <v:path arrowok="t" o:connecttype="custom" o:connectlocs="0,0;0,0;7385,0;7385,4686;0,4686;0,0;0,0;0,0" o:connectangles="0,0,0,0,0,0,0,0"/>
                    <o:lock v:ext="edit" verticies="t"/>
                  </v:shape>
                  <v:shape id="Freeform 9" o:spid="_x0000_s1033" style="position:absolute;left:432;top:555;width:7373;height:4674;visibility:visible;mso-wrap-style:square;v-text-anchor:top" coordsize="9319,5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" path="m,l,,9319,r,5900l,5900,,xm,l,xe" filled="f" strokecolor="white" strokeweight=".55pt">
                    <v:stroke joinstyle="miter" endcap="square"/>
                    <v:path arrowok="t" o:connecttype="custom" o:connectlocs="0,0;0,0;7373,0;7373,4674;0,4674;0,0;0,0;0,0" o:connectangles="0,0,0,0,0,0,0,0"/>
                    <o:lock v:ext="edit" verticies="t"/>
                  </v:shape>
                  <v:shape id="Freeform 10" o:spid="_x0000_s1034" style="position:absolute;left:426;top:1564;width:7385;height:0;visibility:visible;mso-wrap-style:square;v-text-anchor:top" coordsize="93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" path="m,l,,9335,e" filled="f" strokecolor="silver" strokeweight=".55pt">
                    <v:stroke joinstyle="miter"/>
                    <v:path arrowok="t" o:connecttype="custom" o:connectlocs="0,0;0,0;7385,0" o:connectangles="0,0,0"/>
                  </v:shape>
                  <v:shape id="Freeform 11" o:spid="_x0000_s1035" style="position:absolute;left:4079;top:5189;width:0;height:46;visibility:visible;mso-wrap-style:square;v-text-anchor:top" coordsize="0,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" path="m,59r,l,e" filled="f" strokecolor="#90353b" strokeweight=".55pt">
                    <v:stroke joinstyle="miter"/>
                    <v:path arrowok="t" o:connecttype="custom" o:connectlocs="0,46;0,46;0,0" o:connectangles="0,0,0"/>
                  </v:shape>
                  <v:shape id="Freeform 12" o:spid="_x0000_s1036" style="position:absolute;left:4079;top:5102;width:0;height:46;visibility:visible;mso-wrap-style:square;v-text-anchor:top" coordsize="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" path="m,58r,l,e" filled="f" strokecolor="#90353b" strokeweight=".55pt">
                    <v:stroke joinstyle="miter"/>
                    <v:path arrowok="t" o:connecttype="custom" o:connectlocs="0,46;0,46;0,0" o:connectangles="0,0,0"/>
                  </v:shape>
                  <v:shape id="Freeform 13" o:spid="_x0000_s1037" style="position:absolute;left:4079;top:5015;width:0;height:47;visibility:visible;mso-wrap-style:square;v-text-anchor:top" coordsize="0,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" path="m,59r,l,e" filled="f" strokecolor="#90353b" strokeweight=".55pt">
                    <v:stroke joinstyle="miter"/>
                    <v:path arrowok="t" o:connecttype="custom" o:connectlocs="0,47;0,47;0,0" o:connectangles="0,0,0"/>
                  </v:shape>
                  <v:shape id="Freeform 14" o:spid="_x0000_s1038" style="position:absolute;left:4079;top:4929;width:0;height:46;visibility:visible;mso-wrap-style:square;v-text-anchor:top" coordsize="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" path="m,58r,l,e" filled="f" strokecolor="#90353b" strokeweight=".55pt">
                    <v:stroke joinstyle="miter"/>
                    <v:path arrowok="t" o:connecttype="custom" o:connectlocs="0,46;0,46;0,0" o:connectangles="0,0,0"/>
                  </v:shape>
                  <v:shape id="Freeform 15" o:spid="_x0000_s1039" style="position:absolute;left:4079;top:4842;width:0;height:46;visibility:visible;mso-wrap-style:square;v-text-anchor:top" coordsize="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" path="m,58r,l,e" filled="f" strokecolor="#90353b" strokeweight=".55pt">
                    <v:stroke joinstyle="miter"/>
                    <v:path arrowok="t" o:connecttype="custom" o:connectlocs="0,46;0,46;0,0" o:connectangles="0,0,0"/>
                  </v:shape>
                  <v:shape id="Freeform 16" o:spid="_x0000_s1040" style="position:absolute;left:4079;top:4755;width:0;height:46;visibility:visible;mso-wrap-style:square;v-text-anchor:top" coordsize="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" path="m,58r,l,e" filled="f" strokecolor="#90353b" strokeweight=".55pt">
                    <v:stroke joinstyle="miter"/>
                    <v:path arrowok="t" o:connecttype="custom" o:connectlocs="0,46;0,46;0,0" o:connectangles="0,0,0"/>
                  </v:shape>
                  <v:shape id="Freeform 17" o:spid="_x0000_s1041" style="position:absolute;left:4079;top:4668;width:0;height:46;visibility:visible;mso-wrap-style:square;v-text-anchor:top" coordsize="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" path="m,58r,l,e" filled="f" strokecolor="#90353b" strokeweight=".55pt">
                    <v:stroke joinstyle="miter"/>
                    <v:path arrowok="t" o:connecttype="custom" o:connectlocs="0,46;0,46;0,0" o:connectangles="0,0,0"/>
                  </v:shape>
                  <v:shape id="Freeform 18" o:spid="_x0000_s1042" style="position:absolute;left:4079;top:4581;width:0;height:47;visibility:visible;mso-wrap-style:square;v-text-anchor:top" coordsize="0,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" path="m,59r,l,e" filled="f" strokecolor="#90353b" strokeweight=".55pt">
                    <v:stroke joinstyle="miter"/>
                    <v:path arrowok="t" o:connecttype="custom" o:connectlocs="0,47;0,47;0,0" o:connectangles="0,0,0"/>
                  </v:shape>
                  <v:shape id="Freeform 19" o:spid="_x0000_s1043" style="position:absolute;left:4079;top:4495;width:0;height:46;visibility:visible;mso-wrap-style:square;v-text-anchor:top" coordsize="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" path="m,58r,l,e" filled="f" strokecolor="#90353b" strokeweight=".55pt">
                    <v:stroke joinstyle="miter"/>
                    <v:path arrowok="t" o:connecttype="custom" o:connectlocs="0,46;0,46;0,0" o:connectangles="0,0,0"/>
                  </v:shape>
                  <v:shape id="Freeform 20" o:spid="_x0000_s1044" style="position:absolute;left:4079;top:4407;width:0;height:46;visibility:visible;mso-wrap-style:square;v-text-anchor:top" coordsize="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" path="m,58r,l,e" filled="f" strokecolor="#90353b" strokeweight=".55pt">
                    <v:stroke joinstyle="miter"/>
                    <v:path arrowok="t" o:connecttype="custom" o:connectlocs="0,46;0,46;0,0" o:connectangles="0,0,0"/>
                  </v:shape>
                  <v:shape id="Freeform 21" o:spid="_x0000_s1045" style="position:absolute;left:4079;top:4321;width:0;height:46;visibility:visible;mso-wrap-style:square;v-text-anchor:top" coordsize="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" path="m,58r,l,e" filled="f" strokecolor="#90353b" strokeweight=".55pt">
                    <v:stroke joinstyle="miter"/>
                    <v:path arrowok="t" o:connecttype="custom" o:connectlocs="0,46;0,46;0,0" o:connectangles="0,0,0"/>
                  </v:shape>
                  <v:shape id="Freeform 22" o:spid="_x0000_s1046" style="position:absolute;left:4079;top:4234;width:0;height:46;visibility:visible;mso-wrap-style:square;v-text-anchor:top" coordsize="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" path="m,58r,l,e" filled="f" strokecolor="#90353b" strokeweight=".55pt">
                    <v:stroke joinstyle="miter"/>
                    <v:path arrowok="t" o:connecttype="custom" o:connectlocs="0,46;0,46;0,0" o:connectangles="0,0,0"/>
                  </v:shape>
                  <v:shape id="Freeform 23" o:spid="_x0000_s1047" style="position:absolute;left:4079;top:4147;width:0;height:47;visibility:visible;mso-wrap-style:square;v-text-anchor:top" coordsize="0,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" path="m,59r,l,e" filled="f" strokecolor="#90353b" strokeweight=".55pt">
                    <v:stroke joinstyle="miter"/>
                    <v:path arrowok="t" o:connecttype="custom" o:connectlocs="0,47;0,47;0,0" o:connectangles="0,0,0"/>
                  </v:shape>
                  <v:shape id="Freeform 24" o:spid="_x0000_s1048" style="position:absolute;left:4079;top:4060;width:0;height:46;visibility:visible;mso-wrap-style:square;v-text-anchor:top" coordsize="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" path="m,58r,l,e" filled="f" strokecolor="#90353b" strokeweight=".55pt">
                    <v:stroke joinstyle="miter"/>
                    <v:path arrowok="t" o:connecttype="custom" o:connectlocs="0,46;0,46;0,0" o:connectangles="0,0,0"/>
                  </v:shape>
                  <v:shape id="Freeform 25" o:spid="_x0000_s1049" style="position:absolute;left:4079;top:3973;width:0;height:47;visibility:visible;mso-wrap-style:square;v-text-anchor:top" coordsize="0,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" path="m,59r,l,e" filled="f" strokecolor="#90353b" strokeweight=".55pt">
                    <v:stroke joinstyle="miter"/>
                    <v:path arrowok="t" o:connecttype="custom" o:connectlocs="0,47;0,47;0,0" o:connectangles="0,0,0"/>
                  </v:shape>
                  <v:shape id="Freeform 26" o:spid="_x0000_s1050" style="position:absolute;left:4079;top:3887;width:0;height:46;visibility:visible;mso-wrap-style:square;v-text-anchor:top" coordsize="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" path="m,58r,l,e" filled="f" strokecolor="#90353b" strokeweight=".55pt">
                    <v:stroke joinstyle="miter"/>
                    <v:path arrowok="t" o:connecttype="custom" o:connectlocs="0,46;0,46;0,0" o:connectangles="0,0,0"/>
                  </v:shape>
                  <v:shape id="Freeform 27" o:spid="_x0000_s1051" style="position:absolute;left:4079;top:3800;width:0;height:47;visibility:visible;mso-wrap-style:square;v-text-anchor:top" coordsize="0,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" path="m,59r,l,e" filled="f" strokecolor="#90353b" strokeweight=".55pt">
                    <v:stroke joinstyle="miter"/>
                    <v:path arrowok="t" o:connecttype="custom" o:connectlocs="0,47;0,47;0,0" o:connectangles="0,0,0"/>
                  </v:shape>
                  <v:shape id="Freeform 28" o:spid="_x0000_s1052" style="position:absolute;left:4079;top:3713;width:0;height:46;visibility:visible;mso-wrap-style:square;v-text-anchor:top" coordsize="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" path="m,58r,l,e" filled="f" strokecolor="#90353b" strokeweight=".55pt">
                    <v:stroke joinstyle="miter"/>
                    <v:path arrowok="t" o:connecttype="custom" o:connectlocs="0,46;0,46;0,0" o:connectangles="0,0,0"/>
                  </v:shape>
                  <v:shape id="Freeform 29" o:spid="_x0000_s1053" style="position:absolute;left:4079;top:3626;width:0;height:47;visibility:visible;mso-wrap-style:square;v-text-anchor:top" coordsize="0,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" path="m,59r,l,e" filled="f" strokecolor="#90353b" strokeweight=".55pt">
                    <v:stroke joinstyle="miter"/>
                    <v:path arrowok="t" o:connecttype="custom" o:connectlocs="0,47;0,47;0,0" o:connectangles="0,0,0"/>
                  </v:shape>
                  <v:shape id="Freeform 30" o:spid="_x0000_s1054" style="position:absolute;left:4079;top:3540;width:0;height:46;visibility:visible;mso-wrap-style:square;v-text-anchor:top" coordsize="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" path="m,58r,l,e" filled="f" strokecolor="#90353b" strokeweight=".55pt">
                    <v:stroke joinstyle="miter"/>
                    <v:path arrowok="t" o:connecttype="custom" o:connectlocs="0,46;0,46;0,0" o:connectangles="0,0,0"/>
                  </v:shape>
                  <v:shape id="Freeform 31" o:spid="_x0000_s1055" style="position:absolute;left:4079;top:3453;width:0;height:46;visibility:visible;mso-wrap-style:square;v-text-anchor:top" coordsize="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" path="m,58r,l,e" filled="f" strokecolor="#90353b" strokeweight=".55pt">
                    <v:stroke joinstyle="miter"/>
                    <v:path arrowok="t" o:connecttype="custom" o:connectlocs="0,46;0,46;0,0" o:connectangles="0,0,0"/>
                  </v:shape>
                  <v:shape id="Freeform 32" o:spid="_x0000_s1056" style="position:absolute;left:4079;top:3366;width:0;height:46;visibility:visible;mso-wrap-style:square;v-text-anchor:top" coordsize="0,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" path="m,59r,l,e" filled="f" strokecolor="#90353b" strokeweight=".55pt">
                    <v:stroke joinstyle="miter"/>
                    <v:path arrowok="t" o:connecttype="custom" o:connectlocs="0,46;0,46;0,0" o:connectangles="0,0,0"/>
                  </v:shape>
                  <v:shape id="Freeform 33" o:spid="_x0000_s1057" style="position:absolute;left:4079;top:3279;width:0;height:46;visibility:visible;mso-wrap-style:square;v-text-anchor:top" coordsize="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" path="m,58r,l,e" filled="f" strokecolor="#90353b" strokeweight=".55pt">
                    <v:stroke joinstyle="miter"/>
                    <v:path arrowok="t" o:connecttype="custom" o:connectlocs="0,46;0,46;0,0" o:connectangles="0,0,0"/>
                  </v:shape>
                  <v:shape id="Freeform 34" o:spid="_x0000_s1058" style="position:absolute;left:4079;top:3192;width:0;height:47;visibility:visible;mso-wrap-style:square;v-text-anchor:top" coordsize="0,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" path="m,59r,l,e" filled="f" strokecolor="#90353b" strokeweight=".55pt">
                    <v:stroke joinstyle="miter"/>
                    <v:path arrowok="t" o:connecttype="custom" o:connectlocs="0,47;0,47;0,0" o:connectangles="0,0,0"/>
                  </v:shape>
                  <v:shape id="Freeform 35" o:spid="_x0000_s1059" style="position:absolute;left:4079;top:3106;width:0;height:46;visibility:visible;mso-wrap-style:square;v-text-anchor:top" coordsize="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" path="m,58r,l,e" filled="f" strokecolor="#90353b" strokeweight=".55pt">
                    <v:stroke joinstyle="miter"/>
                    <v:path arrowok="t" o:connecttype="custom" o:connectlocs="0,46;0,46;0,0" o:connectangles="0,0,0"/>
                  </v:shape>
                  <v:shape id="Freeform 36" o:spid="_x0000_s1060" style="position:absolute;left:4079;top:3019;width:0;height:46;visibility:visible;mso-wrap-style:square;v-text-anchor:top" coordsize="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" path="m,58r,l,e" filled="f" strokecolor="#90353b" strokeweight=".55pt">
                    <v:stroke joinstyle="miter"/>
                    <v:path arrowok="t" o:connecttype="custom" o:connectlocs="0,46;0,46;0,0" o:connectangles="0,0,0"/>
                  </v:shape>
                  <v:shape id="Freeform 37" o:spid="_x0000_s1061" style="position:absolute;left:4079;top:2931;width:0;height:47;visibility:visible;mso-wrap-style:square;v-text-anchor:top" coordsize="0,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" path="m,59r,l,e" filled="f" strokecolor="#90353b" strokeweight=".55pt">
                    <v:stroke joinstyle="miter"/>
                    <v:path arrowok="t" o:connecttype="custom" o:connectlocs="0,47;0,47;0,0" o:connectangles="0,0,0"/>
                  </v:shape>
                  <v:shape id="Freeform 38" o:spid="_x0000_s1062" style="position:absolute;left:4079;top:2845;width:0;height:46;visibility:visible;mso-wrap-style:square;v-text-anchor:top" coordsize="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" path="m,58r,l,e" filled="f" strokecolor="#90353b" strokeweight=".55pt">
                    <v:stroke joinstyle="miter"/>
                    <v:path arrowok="t" o:connecttype="custom" o:connectlocs="0,46;0,46;0,0" o:connectangles="0,0,0"/>
                  </v:shape>
                  <v:shape id="Freeform 39" o:spid="_x0000_s1063" style="position:absolute;left:4079;top:2758;width:0;height:47;visibility:visible;mso-wrap-style:square;v-text-anchor:top" coordsize="0,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" path="m,59r,l,e" filled="f" strokecolor="#90353b" strokeweight=".55pt">
                    <v:stroke joinstyle="miter"/>
                    <v:path arrowok="t" o:connecttype="custom" o:connectlocs="0,47;0,47;0,0" o:connectangles="0,0,0"/>
                  </v:shape>
                  <v:shape id="Freeform 40" o:spid="_x0000_s1064" style="position:absolute;left:4079;top:2672;width:0;height:46;visibility:visible;mso-wrap-style:square;v-text-anchor:top" coordsize="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" path="m,58r,l,e" filled="f" strokecolor="#90353b" strokeweight=".55pt">
                    <v:stroke joinstyle="miter"/>
                    <v:path arrowok="t" o:connecttype="custom" o:connectlocs="0,46;0,46;0,0" o:connectangles="0,0,0"/>
                  </v:shape>
                  <v:shape id="Freeform 41" o:spid="_x0000_s1065" style="position:absolute;left:4079;top:2584;width:0;height:47;visibility:visible;mso-wrap-style:square;v-text-anchor:top" coordsize="0,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" path="m,59r,l,e" filled="f" strokecolor="#90353b" strokeweight=".55pt">
                    <v:stroke joinstyle="miter"/>
                    <v:path arrowok="t" o:connecttype="custom" o:connectlocs="0,47;0,47;0,0" o:connectangles="0,0,0"/>
                  </v:shape>
                  <v:shape id="Freeform 42" o:spid="_x0000_s1066" style="position:absolute;left:4079;top:2498;width:0;height:46;visibility:visible;mso-wrap-style:square;v-text-anchor:top" coordsize="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" path="m,58r,l,e" filled="f" strokecolor="#90353b" strokeweight=".55pt">
                    <v:stroke joinstyle="miter"/>
                    <v:path arrowok="t" o:connecttype="custom" o:connectlocs="0,46;0,46;0,0" o:connectangles="0,0,0"/>
                  </v:shape>
                  <v:shape id="Freeform 43" o:spid="_x0000_s1067" style="position:absolute;left:4079;top:2411;width:0;height:47;visibility:visible;mso-wrap-style:square;v-text-anchor:top" coordsize="0,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" path="m,59r,l,e" filled="f" strokecolor="#90353b" strokeweight=".55pt">
                    <v:stroke joinstyle="miter"/>
                    <v:path arrowok="t" o:connecttype="custom" o:connectlocs="0,47;0,47;0,0" o:connectangles="0,0,0"/>
                  </v:shape>
                  <v:shape id="Freeform 44" o:spid="_x0000_s1068" style="position:absolute;left:4079;top:2325;width:0;height:45;visibility:visible;mso-wrap-style:square;v-text-anchor:top" coordsize="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" path="m,58r,l,e" filled="f" strokecolor="#90353b" strokeweight=".55pt">
                    <v:stroke joinstyle="miter"/>
                    <v:path arrowok="t" o:connecttype="custom" o:connectlocs="0,45;0,45;0,0" o:connectangles="0,0,0"/>
                  </v:shape>
                  <v:shape id="Freeform 45" o:spid="_x0000_s1069" style="position:absolute;left:4079;top:2237;width:0;height:46;visibility:visible;mso-wrap-style:square;v-text-anchor:top" coordsize="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" path="m,58r,l,e" filled="f" strokecolor="#90353b" strokeweight=".55pt">
                    <v:stroke joinstyle="miter"/>
                    <v:path arrowok="t" o:connecttype="custom" o:connectlocs="0,46;0,46;0,0" o:connectangles="0,0,0"/>
                  </v:shape>
                  <v:shape id="Freeform 46" o:spid="_x0000_s1070" style="position:absolute;left:4079;top:2151;width:0;height:46;visibility:visible;mso-wrap-style:square;v-text-anchor:top" coordsize="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" path="m,58r,l,e" filled="f" strokecolor="#90353b" strokeweight=".55pt">
                    <v:stroke joinstyle="miter"/>
                    <v:path arrowok="t" o:connecttype="custom" o:connectlocs="0,46;0,46;0,0" o:connectangles="0,0,0"/>
                  </v:shape>
                  <v:shape id="Freeform 47" o:spid="_x0000_s1071" style="position:absolute;left:4079;top:2064;width:0;height:46;visibility:visible;mso-wrap-style:square;v-text-anchor:top" coordsize="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" path="m,58r,l,e" filled="f" strokecolor="#90353b" strokeweight=".55pt">
                    <v:stroke joinstyle="miter"/>
                    <v:path arrowok="t" o:connecttype="custom" o:connectlocs="0,46;0,46;0,0" o:connectangles="0,0,0"/>
                  </v:shape>
                  <v:shape id="Freeform 48" o:spid="_x0000_s1072" style="position:absolute;left:4079;top:1977;width:0;height:46;visibility:visible;mso-wrap-style:square;v-text-anchor:top" coordsize="0,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" path="m,59r,l,e" filled="f" strokecolor="#90353b" strokeweight=".55pt">
                    <v:stroke joinstyle="miter"/>
                    <v:path arrowok="t" o:connecttype="custom" o:connectlocs="0,46;0,46;0,0" o:connectangles="0,0,0"/>
                  </v:shape>
                  <v:shape id="Freeform 49" o:spid="_x0000_s1073" style="position:absolute;left:4079;top:1890;width:0;height:46;visibility:visible;mso-wrap-style:square;v-text-anchor:top" coordsize="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" path="m,58r,l,e" filled="f" strokecolor="#90353b" strokeweight=".55pt">
                    <v:stroke joinstyle="miter"/>
                    <v:path arrowok="t" o:connecttype="custom" o:connectlocs="0,46;0,46;0,0" o:connectangles="0,0,0"/>
                  </v:shape>
                  <v:shape id="Freeform 50" o:spid="_x0000_s1074" style="position:absolute;left:4079;top:1803;width:0;height:46;visibility:visible;mso-wrap-style:square;v-text-anchor:top" coordsize="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" path="m,58r,l,e" filled="f" strokecolor="#90353b" strokeweight=".55pt">
                    <v:stroke joinstyle="miter"/>
                    <v:path arrowok="t" o:connecttype="custom" o:connectlocs="0,46;0,46;0,0" o:connectangles="0,0,0"/>
                  </v:shape>
                  <v:shape id="Freeform 51" o:spid="_x0000_s1075" style="position:absolute;left:4079;top:1717;width:0;height:46;visibility:visible;mso-wrap-style:square;v-text-anchor:top" coordsize="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" path="m,58r,l,e" filled="f" strokecolor="#90353b" strokeweight=".55pt">
                    <v:stroke joinstyle="miter"/>
                    <v:path arrowok="t" o:connecttype="custom" o:connectlocs="0,46;0,46;0,0" o:connectangles="0,0,0"/>
                  </v:shape>
                  <v:shape id="Freeform 52" o:spid="_x0000_s1076" style="position:absolute;left:4079;top:1630;width:0;height:46;visibility:visible;mso-wrap-style:square;v-text-anchor:top" coordsize="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" path="m,58r,l,e" filled="f" strokecolor="#90353b" strokeweight=".55pt">
                    <v:stroke joinstyle="miter"/>
                    <v:path arrowok="t" o:connecttype="custom" o:connectlocs="0,46;0,46;0,0" o:connectangles="0,0,0"/>
                  </v:shape>
                  <v:shape id="Freeform 53" o:spid="_x0000_s1077" style="position:absolute;left:4079;top:1564;width:0;height:25;visibility:visible;mso-wrap-style:square;v-text-anchor:top" coordsize="0,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" path="m,32r,l,e" filled="f" strokecolor="#90353b" strokeweight=".55pt">
                    <v:stroke joinstyle="miter"/>
                    <v:path arrowok="t" o:connecttype="custom" o:connectlocs="0,25;0,25;0,0" o:connectangles="0,0,0"/>
                  </v:shape>
                  <v:shape id="Freeform 54" o:spid="_x0000_s1078" style="position:absolute;left:4014;top:1564;width:0;height:3671;visibility:visible;mso-wrap-style:square;v-text-anchor:top" coordsize="0,46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" path="m,4634r,l,e" filled="f" strokeweight=".55pt">
                    <v:stroke joinstyle="miter"/>
                    <v:path arrowok="t" o:connecttype="custom" o:connectlocs="0,3671;0,3671;0,0" o:connectangles="0,0,0"/>
                  </v:shape>
                  <v:shape id="Freeform 55" o:spid="_x0000_s1079" style="position:absolute;left:3851;top:4135;width:325;height:326;visibility:visible;mso-wrap-style:square;v-text-anchor:top" coordsize="410,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" path="m,l,,410,r,411l,411,,xe" fillcolor="#b4b4b4" strokeweight="0">
                    <v:path arrowok="t" o:connecttype="custom" o:connectlocs="0,0;0,0;325,0;325,326;0,326;0,0" o:connectangles="0,0,0,0,0,0"/>
                  </v:shape>
                  <v:shape id="Freeform 56" o:spid="_x0000_s1080" style="position:absolute;left:3851;top:4135;width:325;height:326;visibility:visible;mso-wrap-style:square;v-text-anchor:top" coordsize="410,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" path="m,l,,410,r,22l,22,,xm,389r,l410,389r,22l,411,,389xm,22r,l22,22r,367l,389,,22xm389,22r,l410,22r,367l389,389r,-367xe" fillcolor="#b4b4b4" strokeweight="0">
                    <v:path arrowok="t" o:connecttype="custom" o:connectlocs="0,0;0,0;325,0;325,17;0,17;0,0;0,309;0,309;325,309;325,326;0,326;0,309;0,17;0,17;17,17;17,309;0,309;0,17;308,17;308,17;325,17;325,309;308,309;308,17" o:connectangles="0,0,0,0,0,0,0,0,0,0,0,0,0,0,0,0,0,0,0,0,0,0,0,0"/>
                    <o:lock v:ext="edit" verticies="t"/>
                  </v:shape>
                  <v:shape id="Freeform 57" o:spid="_x0000_s1081" style="position:absolute;left:4306;top:3337;width:49;height:48;visibility:visible;mso-wrap-style:square;v-text-anchor:top" coordsize="6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" path="m,l,,61,r,60l,60,,xe" fillcolor="#b4b4b4" strokeweight="0">
                    <v:path arrowok="t" o:connecttype="custom" o:connectlocs="0,0;0,0;49,0;49,48;0,48;0,0" o:connectangles="0,0,0,0,0,0"/>
                  </v:shape>
                  <v:shape id="Freeform 58" o:spid="_x0000_s1082" style="position:absolute;left:4306;top:3337;width:49;height:48;visibility:visible;mso-wrap-style:square;v-text-anchor:top" coordsize="6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" path="m,l,,61,r,22l,22,,xm,38r,l61,38r,22l,60,,38xm,22r,l22,22r,16l,38,,22xm39,22r,l61,22r,16l39,38r,-16xe" fillcolor="#b4b4b4" strokeweight="0">
                    <v:path arrowok="t" o:connecttype="custom" o:connectlocs="0,0;0,0;49,0;49,18;0,18;0,0;0,30;0,30;49,30;49,48;0,48;0,30;0,18;0,18;18,18;18,30;0,30;0,18;31,18;31,18;49,18;49,30;31,30;31,18" o:connectangles="0,0,0,0,0,0,0,0,0,0,0,0,0,0,0,0,0,0,0,0,0,0,0,0"/>
                    <o:lock v:ext="edit" verticies="t"/>
                  </v:shape>
                  <v:shape id="Freeform 59" o:spid="_x0000_s1083" style="position:absolute;left:3866;top:3511;width:324;height:324;visibility:visible;mso-wrap-style:square;v-text-anchor:top" coordsize="410,4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" path="m,l,,410,r,410l,410,,xe" fillcolor="#b4b4b4" strokeweight="0">
                    <v:path arrowok="t" o:connecttype="custom" o:connectlocs="0,0;0,0;324,0;324,324;0,324;0,0" o:connectangles="0,0,0,0,0,0"/>
                  </v:shape>
                  <v:shape id="Freeform 60" o:spid="_x0000_s1084" style="position:absolute;left:3866;top:3511;width:324;height:324;visibility:visible;mso-wrap-style:square;v-text-anchor:top" coordsize="410,4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" path="m,l,,410,r,22l,22,,xm,388r,l410,388r,22l,410,,388xm,22r,l22,22r,366l,388,,22xm388,22r,l410,22r,366l388,388r,-366xe" fillcolor="#b4b4b4" strokeweight="0">
                    <v:path arrowok="t" o:connecttype="custom" o:connectlocs="0,0;0,0;324,0;324,17;0,17;0,0;0,307;0,307;324,307;324,324;0,324;0,307;0,17;0,17;17,17;17,307;0,307;0,17;307,17;307,17;324,17;324,307;307,307;307,17" o:connectangles="0,0,0,0,0,0,0,0,0,0,0,0,0,0,0,0,0,0,0,0,0,0,0,0"/>
                    <o:lock v:ext="edit" verticies="t"/>
                  </v:shape>
                  <v:shape id="Freeform 61" o:spid="_x0000_s1085" style="position:absolute;left:3944;top:3785;width:401;height:401;visibility:visible;mso-wrap-style:square;v-text-anchor:top" coordsize="507,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" path="m,l,,507,r,507l,507,,xe" fillcolor="#b4b4b4" strokeweight="0">
                    <v:path arrowok="t" o:connecttype="custom" o:connectlocs="0,0;0,0;401,0;401,401;0,401;0,0" o:connectangles="0,0,0,0,0,0"/>
                  </v:shape>
                  <v:shape id="Freeform 62" o:spid="_x0000_s1086" style="position:absolute;left:3944;top:3785;width:401;height:401;visibility:visible;mso-wrap-style:square;v-text-anchor:top" coordsize="507,5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" path="m,l,,507,r,22l,22,,xm,485r,l507,485r,22l,507,,485xm,22r,l22,22r,463l,485,,22xm485,22r,l507,22r,463l485,485r,-463xe" fillcolor="#b4b4b4" strokeweight="0">
                    <v:path arrowok="t" o:connecttype="custom" o:connectlocs="0,0;0,0;401,0;401,17;0,17;0,0;0,384;0,384;401,384;401,401;0,401;0,384;0,17;0,17;17,17;17,384;0,384;0,17;384,17;384,17;401,17;401,384;384,384;384,17" o:connectangles="0,0,0,0,0,0,0,0,0,0,0,0,0,0,0,0,0,0,0,0,0,0,0,0"/>
                    <o:lock v:ext="edit" verticies="t"/>
                  </v:shape>
                  <v:shape id="Freeform 63" o:spid="_x0000_s1087" style="position:absolute;left:4015;top:2352;width:142;height:143;visibility:visible;mso-wrap-style:square;v-text-anchor:top" coordsize="179,1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" path="m,l,,179,r,180l,180,,xe" fillcolor="#b4b4b4" strokeweight="0">
                    <v:path arrowok="t" o:connecttype="custom" o:connectlocs="0,0;0,0;142,0;142,143;0,143;0,0" o:connectangles="0,0,0,0,0,0"/>
                  </v:shape>
                  <v:shape id="Freeform 64" o:spid="_x0000_s1088" style="position:absolute;left:4015;top:2352;width:142;height:143;visibility:visible;mso-wrap-style:square;v-text-anchor:top" coordsize="179,1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" path="m,l,,179,r,22l,22,,xm,158r,l179,158r,22l,180,,158xm,22r,l22,22r,136l,158,,22xm157,22r,l179,22r,136l157,158r,-136xe" fillcolor="#b4b4b4" strokeweight="0">
                    <v:path arrowok="t" o:connecttype="custom" o:connectlocs="0,0;0,0;142,0;142,17;0,17;0,0;0,126;0,126;142,126;142,143;0,143;0,126;0,17;0,17;17,17;17,126;0,126;0,17;125,17;125,17;142,17;142,126;125,126;125,17" o:connectangles="0,0,0,0,0,0,0,0,0,0,0,0,0,0,0,0,0,0,0,0,0,0,0,0"/>
                    <o:lock v:ext="edit" verticies="t"/>
                  </v:shape>
                  <v:shape id="Freeform 65" o:spid="_x0000_s1089" style="position:absolute;left:4586;top:2717;width:38;height:38;visibility:visible;mso-wrap-style:square;v-text-anchor:top" coordsize="48,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" path="m,l,,48,r,48l,48,,xe" fillcolor="#b4b4b4" strokeweight="0">
                    <v:path arrowok="t" o:connecttype="custom" o:connectlocs="0,0;0,0;38,0;38,38;0,38;0,0" o:connectangles="0,0,0,0,0,0"/>
                  </v:shape>
                  <v:shape id="Freeform 66" o:spid="_x0000_s1090" style="position:absolute;left:4586;top:2717;width:38;height:38;visibility:visible;mso-wrap-style:square;v-text-anchor:top" coordsize="48,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" path="m,l,,48,r,22l,22,,xm,26r,l48,26r,22l,48,,26xm,22r,l22,22r,4l,26,,22xm26,22r,l48,22r,4l26,26r,-4xe" fillcolor="#b4b4b4" strokeweight="0">
                    <v:path arrowok="t" o:connecttype="custom" o:connectlocs="0,0;0,0;38,0;38,17;0,17;0,0;0,21;0,21;38,21;38,38;0,38;0,21;0,17;0,17;17,17;17,21;0,21;0,17;21,17;21,17;38,17;38,21;21,21;21,17" o:connectangles="0,0,0,0,0,0,0,0,0,0,0,0,0,0,0,0,0,0,0,0,0,0,0,0"/>
                    <o:lock v:ext="edit" verticies="t"/>
                  </v:shape>
                  <v:shape id="Freeform 67" o:spid="_x0000_s1091" style="position:absolute;left:4280;top:3030;width:36;height:36;visibility:visible;mso-wrap-style:square;v-text-anchor:top" coordsize="4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" path="m,l,,45,r,45l,45,,xe" fillcolor="#b4b4b4" strokeweight="0">
                    <v:path arrowok="t" o:connecttype="custom" o:connectlocs="0,0;0,0;36,0;36,36;0,36;0,0" o:connectangles="0,0,0,0,0,0"/>
                  </v:shape>
                  <v:shape id="Freeform 68" o:spid="_x0000_s1092" style="position:absolute;left:4280;top:3030;width:36;height:36;visibility:visible;mso-wrap-style:square;v-text-anchor:top" coordsize="4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" path="m,l,,45,r,22l,22,,xm,23r,l45,23r,22l,45,,23xm,22r,l22,22r,1l,23,,22xm23,22r,l45,22r,1l23,23r,-1xe" fillcolor="#b4b4b4" strokeweight="0">
                    <v:path arrowok="t" o:connecttype="custom" o:connectlocs="0,0;0,0;36,0;36,18;0,18;0,0;0,18;0,18;36,18;36,36;0,36;0,18;0,18;0,18;18,18;18,18;0,18;0,18;18,18;18,18;36,18;36,18;18,18;18,18" o:connectangles="0,0,0,0,0,0,0,0,0,0,0,0,0,0,0,0,0,0,0,0,0,0,0,0"/>
                    <o:lock v:ext="edit" verticies="t"/>
                  </v:shape>
                  <v:shape id="Freeform 69" o:spid="_x0000_s1093" style="position:absolute;left:4162;top:1764;width:68;height:69;visibility:visible;mso-wrap-style:square;v-text-anchor:top" coordsize="86,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" path="m,l,,86,r,86l,86,,xe" fillcolor="#b4b4b4" strokeweight="0">
                    <v:path arrowok="t" o:connecttype="custom" o:connectlocs="0,0;0,0;68,0;68,69;0,69;0,0" o:connectangles="0,0,0,0,0,0"/>
                  </v:shape>
                  <v:shape id="Freeform 70" o:spid="_x0000_s1094" style="position:absolute;left:4162;top:1764;width:68;height:69;visibility:visible;mso-wrap-style:square;v-text-anchor:top" coordsize="86,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" path="m,l,,86,r,22l,22,,xm,64r,l86,64r,22l,86,,64xm,22r,l22,22r,42l,64,,22xm64,22r,l86,22r,42l64,64r,-42xe" fillcolor="#b4b4b4" strokeweight="0">
                    <v:path arrowok="t" o:connecttype="custom" o:connectlocs="0,0;0,0;68,0;68,18;0,18;0,0;0,51;0,51;68,51;68,69;0,69;0,51;0,18;0,18;17,18;17,51;0,51;0,18;51,18;51,18;68,18;68,51;51,51;51,18" o:connectangles="0,0,0,0,0,0,0,0,0,0,0,0,0,0,0,0,0,0,0,0,0,0,0,0"/>
                    <o:lock v:ext="edit" verticies="t"/>
                  </v:shape>
                  <v:shape id="Freeform 71" o:spid="_x0000_s1095" style="position:absolute;left:4038;top:2058;width:108;height:107;visibility:visible;mso-wrap-style:square;v-text-anchor:top" coordsize="136,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" path="m,l,,136,r,135l,135,,xe" fillcolor="#b4b4b4" strokeweight="0">
                    <v:path arrowok="t" o:connecttype="custom" o:connectlocs="0,0;0,0;108,0;108,107;0,107;0,0" o:connectangles="0,0,0,0,0,0"/>
                  </v:shape>
                  <v:shape id="Freeform 72" o:spid="_x0000_s1096" style="position:absolute;left:4038;top:2058;width:108;height:107;visibility:visible;mso-wrap-style:square;v-text-anchor:top" coordsize="136,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" path="m,l,,136,r,21l,21,,xm,114r,l136,114r,21l,135,,114xm,21r,l22,21r,93l,114,,21xm114,21r,l136,21r,93l114,114r,-93xe" fillcolor="#b4b4b4" strokeweight="0">
                    <v:path arrowok="t" o:connecttype="custom" o:connectlocs="0,0;0,0;108,0;108,17;0,17;0,0;0,90;0,90;108,90;108,107;0,107;0,90;0,17;0,17;17,17;17,90;0,90;0,17;91,17;91,17;108,17;108,90;91,90;91,17" o:connectangles="0,0,0,0,0,0,0,0,0,0,0,0,0,0,0,0,0,0,0,0,0,0,0,0"/>
                    <o:lock v:ext="edit" verticies="t"/>
                  </v:shape>
                  <v:shape id="Freeform 73" o:spid="_x0000_s1097" style="position:absolute;left:4014;top:4298;width:77;height:0;visibility:visible;mso-wrap-style:square;v-text-anchor:top" coordsize="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" path="m,l,,97,e" filled="f" strokeweight=".85pt">
                    <v:stroke joinstyle="miter"/>
                    <v:path arrowok="t" o:connecttype="custom" o:connectlocs="0,0;0,0;77,0" o:connectangles="0,0,0"/>
                  </v:shape>
                  <v:shape id="Freeform 74" o:spid="_x0000_s1098" style="position:absolute;left:4081;top:3361;width:784;height:0;visibility:visible;mso-wrap-style:square;v-text-anchor:top" coordsize="9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" path="m,l,,991,e" filled="f" strokeweight=".85pt">
                    <v:stroke joinstyle="miter"/>
                    <v:path arrowok="t" o:connecttype="custom" o:connectlocs="0,0;0,0;784,0" o:connectangles="0,0,0"/>
                  </v:shape>
                  <v:shape id="Freeform 75" o:spid="_x0000_s1099" style="position:absolute;left:4014;top:3673;width:78;height:0;visibility:visible;mso-wrap-style:square;v-text-anchor:top" coordsize="9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" path="m,l,,98,e" filled="f" strokeweight=".85pt">
                    <v:stroke joinstyle="miter"/>
                    <v:path arrowok="t" o:connecttype="custom" o:connectlocs="0,0;0,0;78,0" o:connectangles="0,0,0"/>
                  </v:shape>
                  <v:shape id="Freeform 76" o:spid="_x0000_s1100" style="position:absolute;left:4117;top:3985;width:61;height:0;visibility:visible;mso-wrap-style:square;v-text-anchor:top" coordsize="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" path="m,l,,78,e" filled="f" strokeweight=".85pt">
                    <v:stroke joinstyle="miter"/>
                    <v:path arrowok="t" o:connecttype="custom" o:connectlocs="0,0;0,0;61,0" o:connectangles="0,0,0"/>
                  </v:shape>
                  <v:shape id="Freeform 77" o:spid="_x0000_s1101" style="position:absolute;left:4029;top:2424;width:191;height:0;visibility:visible;mso-wrap-style:square;v-text-anchor:top" coordsize="24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" path="m,l,,242,e" filled="f" strokeweight=".85pt">
                    <v:stroke joinstyle="miter"/>
                    <v:path arrowok="t" o:connecttype="custom" o:connectlocs="0,0;0,0;191,0" o:connectangles="0,0,0"/>
                  </v:shape>
                  <v:shape id="Freeform 78" o:spid="_x0000_s1102" style="position:absolute;left:4181;top:2736;width:1165;height:0;visibility:visible;mso-wrap-style:square;v-text-anchor:top" coordsize="14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" path="m,l,,1472,e" filled="f" strokeweight=".85pt">
                    <v:stroke joinstyle="miter"/>
                    <v:path arrowok="t" o:connecttype="custom" o:connectlocs="0,0;0,0;1165,0" o:connectangles="0,0,0"/>
                  </v:shape>
                  <v:shape id="Freeform 79" o:spid="_x0000_s1103" style="position:absolute;left:4022;top:3048;width:1322;height:0;visibility:visible;mso-wrap-style:square;v-text-anchor:top" coordsize="16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" path="m,l,,1672,e" filled="f" strokeweight=".85pt">
                    <v:stroke joinstyle="miter"/>
                    <v:path arrowok="t" o:connecttype="custom" o:connectlocs="0,0;0,0;1322,0" o:connectangles="0,0,0"/>
                  </v:shape>
                  <v:shape id="Freeform 80" o:spid="_x0000_s1104" style="position:absolute;left:4052;top:1798;width:468;height:0;visibility:visible;mso-wrap-style:square;v-text-anchor:top" coordsize="5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" path="m,l,,592,e" filled="f" strokeweight=".85pt">
                    <v:stroke joinstyle="miter"/>
                    <v:path arrowok="t" o:connecttype="custom" o:connectlocs="0,0;0,0;468,0" o:connectangles="0,0,0"/>
                  </v:shape>
                  <v:shape id="Freeform 81" o:spid="_x0000_s1105" style="position:absolute;left:4023;top:2111;width:264;height:0;visibility:visible;mso-wrap-style:square;v-text-anchor:top" coordsize="3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" path="m,l,,334,e" filled="f" strokeweight=".85pt">
                    <v:stroke joinstyle="miter"/>
                    <v:path arrowok="t" o:connecttype="custom" o:connectlocs="0,0;0,0;264,0" o:connectangles="0,0,0"/>
                  </v:shape>
                  <v:shape id="Freeform 82" o:spid="_x0000_s1106" style="position:absolute;left:4059;top:4485;width:20;height:125;visibility:visible;mso-wrap-style:square;v-text-anchor:top" coordsize="25,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" path="m,158r,l25,e" filled="f" strokecolor="#000064" strokeweight=".85pt">
                    <v:stroke joinstyle="miter"/>
                    <v:path arrowok="t" o:connecttype="custom" o:connectlocs="0,125;0,125;20,0" o:connectangles="0,0,0"/>
                  </v:shape>
                  <v:shape id="Freeform 83" o:spid="_x0000_s1107" style="position:absolute;left:4079;top:4485;width:19;height:125;visibility:visible;mso-wrap-style:square;v-text-anchor:top" coordsize="25,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" path="m,l,,25,158e" filled="f" strokecolor="#000064" strokeweight=".85pt">
                    <v:stroke joinstyle="miter"/>
                    <v:path arrowok="t" o:connecttype="custom" o:connectlocs="0,0;0,0;19,125" o:connectangles="0,0,0"/>
                  </v:shape>
                  <v:shape id="Freeform 84" o:spid="_x0000_s1108" style="position:absolute;left:4079;top:4610;width:19;height:125;visibility:visible;mso-wrap-style:square;v-text-anchor:top" coordsize="25,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" path="m25,r,l,158e" filled="f" strokecolor="#000064" strokeweight=".85pt">
                    <v:stroke joinstyle="miter"/>
                    <v:path arrowok="t" o:connecttype="custom" o:connectlocs="19,0;19,0;0,125" o:connectangles="0,0,0"/>
                  </v:shape>
                  <v:shape id="Freeform 85" o:spid="_x0000_s1109" style="position:absolute;left:4059;top:4610;width:20;height:125;visibility:visible;mso-wrap-style:square;v-text-anchor:top" coordsize="25,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" path="m25,158r,l,e" filled="f" strokecolor="#000064" strokeweight=".85pt">
                    <v:stroke joinstyle="miter"/>
                    <v:path arrowok="t" o:connecttype="custom" o:connectlocs="20,125;20,125;0,0" o:connectangles="0,0,0"/>
                  </v:shape>
                  <v:shape id="Freeform 86" o:spid="_x0000_s1110" style="position:absolute;left:517;top:4554;width:111;height:121;visibility:visible;mso-wrap-style:square;v-text-anchor:top" coordsize="141,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" path="m70,r,c96,,114,9,127,25v9,13,14,29,14,49c141,96,136,114,125,128v-13,17,-32,25,-55,25c47,153,30,146,17,131,6,117,,99,,77,,58,5,41,15,27,27,9,45,,70,r,xm72,136r,c89,136,102,130,109,117v8,-12,12,-26,12,-43c121,57,117,44,108,33,99,23,87,18,71,18,56,18,44,23,34,33,25,44,20,59,20,79v,16,4,29,12,40c41,130,54,136,72,136r,xm71,r,l71,xe" fillcolor="black" strokeweight="0">
                    <v:path arrowok="t" o:connecttype="custom" o:connectlocs="55,0;55,0;100,20;111,59;98,101;55,121;13,104;0,61;12,21;55,0;55,0;57,108;57,108;86,93;95,59;85,26;56,14;27,26;16,62;25,94;57,108;57,108;56,0;56,0;56,0" o:connectangles="0,0,0,0,0,0,0,0,0,0,0,0,0,0,0,0,0,0,0,0,0,0,0,0,0"/>
                    <o:lock v:ext="edit" verticies="t"/>
                  </v:shape>
                  <v:shape id="Freeform 87" o:spid="_x0000_s1111" style="position:absolute;left:636;top:4589;width:78;height:83;visibility:visible;mso-wrap-style:square;v-text-anchor:top" coordsize="98,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" path="m21,r,l49,86,78,,98,,58,105r-19,l,,21,xe" fillcolor="black" strokeweight="0">
                    <v:path arrowok="t" o:connecttype="custom" o:connectlocs="17,0;17,0;39,68;62,0;78,0;46,83;31,83;0,0;17,0" o:connectangles="0,0,0,0,0,0,0,0,0"/>
                  </v:shape>
                  <v:shape id="Freeform 88" o:spid="_x0000_s1112" style="position:absolute;left:721;top:4586;width:77;height:89;visibility:visible;mso-wrap-style:square;v-text-anchor:top" coordsize="97,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" path="m50,r,c58,,65,2,72,5v7,4,12,8,16,14c92,24,94,31,95,38v1,5,2,12,2,23l19,61v1,11,3,19,8,26c32,93,39,97,49,97v9,,17,-4,22,-10c74,84,77,80,78,75r17,c95,79,93,83,91,88v-3,5,-6,9,-9,12c77,105,70,108,62,110v-4,1,-9,2,-15,2c34,112,23,107,14,98,5,88,,75,,57,,40,5,27,14,16,23,5,35,,50,r,xm79,47r,c78,39,76,33,74,28,69,20,61,16,49,16v-8,,-15,3,-20,8c23,30,20,38,20,47r59,xm49,r,l49,xe" fillcolor="black" strokeweight="0">
                    <v:path arrowok="t" o:connecttype="custom" o:connectlocs="40,0;40,0;57,4;70,15;75,30;77,48;15,48;21,69;39,77;56,69;62,60;75,60;72,70;65,79;49,87;37,89;11,78;0,45;11,13;40,0;40,0;63,37;63,37;59,22;39,13;23,19;16,37;63,37;39,0;39,0;39,0" o:connectangles="0,0,0,0,0,0,0,0,0,0,0,0,0,0,0,0,0,0,0,0,0,0,0,0,0,0,0,0,0,0,0"/>
                    <o:lock v:ext="edit" verticies="t"/>
                  </v:shape>
                  <v:shape id="Freeform 89" o:spid="_x0000_s1113" style="position:absolute;left:816;top:4586;width:40;height:86;visibility:visible;mso-wrap-style:square;v-text-anchor:top" coordsize="51,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" path="m,3r,l16,3r,18c18,17,21,13,27,8,32,3,38,,45,v1,,1,,2,c48,,49,,51,1r,18c50,19,49,19,48,19v-1,,-2,,-3,c36,19,29,22,25,28v-5,5,-8,12,-8,19l17,108,,108,,3xe" fillcolor="black" strokeweight="0">
                    <v:path arrowok="t" o:connecttype="custom" o:connectlocs="0,2;0,2;13,2;13,17;21,6;35,0;37,0;40,1;40,15;38,15;35,15;20,22;13,37;13,86;0,86;0,2" o:connectangles="0,0,0,0,0,0,0,0,0,0,0,0,0,0,0,0"/>
                  </v:shape>
                  <v:shape id="Freeform 90" o:spid="_x0000_s1114" style="position:absolute;left:865;top:4586;width:79;height:89;visibility:visible;mso-wrap-style:square;v-text-anchor:top" coordsize="100,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" path="m18,80r,c18,85,20,89,24,92v4,3,8,5,13,5c43,97,49,95,55,92,65,87,70,80,70,69r,-15c68,56,65,57,62,58v-4,1,-7,1,-10,2l41,61v-6,1,-11,2,-15,4c21,68,18,73,18,80r,xm61,44r,c65,44,68,42,69,39v1,-2,2,-4,2,-7c71,26,68,22,64,19,60,16,54,15,46,15v-10,,-16,2,-20,7c24,25,22,29,22,35l5,35c5,22,10,13,18,8,26,3,35,,46,,59,,69,2,76,7v8,5,12,12,12,22l88,90v,2,,3,1,4c90,96,91,96,94,96v1,,1,,2,c97,96,99,96,100,96r,13c97,109,95,110,93,110v-1,,-3,,-6,c81,110,77,108,74,104,73,102,72,98,71,94v-4,5,-9,9,-16,12c49,110,41,112,33,112v-10,,-18,-3,-24,-9c3,97,,89,,80,,71,3,63,9,58,15,52,23,49,33,48l61,44xm47,r,l47,xe" fillcolor="black" strokeweight="0">
                    <v:path arrowok="t" o:connecttype="custom" o:connectlocs="14,64;14,64;19,73;29,77;43,73;55,55;55,43;49,46;41,48;32,48;21,52;14,64;14,64;48,35;48,35;55,31;56,25;51,15;36,12;21,17;17,28;4,28;14,6;36,0;60,6;70,23;70,72;70,75;74,76;76,76;79,76;79,87;73,87;69,87;58,83;56,75;43,84;26,89;7,82;0,64;7,46;26,38;48,35;37,0;37,0;37,0" o:connectangles="0,0,0,0,0,0,0,0,0,0,0,0,0,0,0,0,0,0,0,0,0,0,0,0,0,0,0,0,0,0,0,0,0,0,0,0,0,0,0,0,0,0,0,0,0,0"/>
                    <o:lock v:ext="edit" verticies="t"/>
                  </v:shape>
                  <v:shape id="Freeform 91" o:spid="_x0000_s1115" style="position:absolute;left:958;top:4557;width:14;height:115;visibility:visible;mso-wrap-style:square;v-text-anchor:top" coordsize="1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" path="m,l,,18,r,145l,145,,xe" fillcolor="black" strokeweight="0">
                    <v:path arrowok="t" o:connecttype="custom" o:connectlocs="0,0;0,0;14,0;14,115;0,115;0,0" o:connectangles="0,0,0,0,0,0"/>
                  </v:shape>
                  <v:shape id="Freeform 92" o:spid="_x0000_s1116" style="position:absolute;left:994;top:4557;width:14;height:115;visibility:visible;mso-wrap-style:square;v-text-anchor:top" coordsize="1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" path="m,l,,18,r,145l,145,,xe" fillcolor="black" strokeweight="0">
                    <v:path arrowok="t" o:connecttype="custom" o:connectlocs="0,0;0,0;14,0;14,115;0,115;0,0" o:connectangles="0,0,0,0,0,0"/>
                  </v:shape>
                  <v:shape id="Freeform 93" o:spid="_x0000_s1117" style="position:absolute;left:1119;top:4556;width:36;height:149;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" path="m46,r,c36,20,29,35,26,44,21,59,19,75,19,94v,19,3,37,8,52c30,156,37,170,46,188r-12,c25,173,19,164,17,160,14,156,12,150,9,143,5,133,3,123,1,112,1,106,,100,,95,,76,3,58,9,43,13,34,21,19,34,l46,xe" fillcolor="black" strokeweight="0">
                    <v:path arrowok="t" o:connecttype="custom" o:connectlocs="36,0;36,0;20,35;15,75;21,116;36,149;27,149;13,127;7,113;1,89;0,75;7,34;27,0;36,0" o:connectangles="0,0,0,0,0,0,0,0,0,0,0,0,0,0"/>
                  </v:shape>
                  <v:shape id="Freeform 94" o:spid="_x0000_s1118" style="position:absolute;left:1177;top:4557;width:16;height:115;visibility:visible;mso-wrap-style:square;v-text-anchor:top" coordsize="20,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" path="m,l,,20,r,145l,145,,xe" fillcolor="black" strokeweight="0">
                    <v:path arrowok="t" o:connecttype="custom" o:connectlocs="0,0;0,0;16,0;16,115;0,115;0,0" o:connectangles="0,0,0,0,0,0"/>
                  </v:shape>
                  <v:shape id="Freeform 95" o:spid="_x0000_s1119" style="position:absolute;left:1213;top:4621;width:39;height:14;visibility:visible;mso-wrap-style:square;v-text-anchor:top" coordsize="4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" path="m,l,,49,r,18l,18,,xe" fillcolor="black" strokeweight="0">
                    <v:path arrowok="t" o:connecttype="custom" o:connectlocs="0,0;0,0;39,0;39,14;0,14;0,0" o:connectangles="0,0,0,0,0,0"/>
                  </v:shape>
                  <v:shape id="Freeform 96" o:spid="_x0000_s1120" style="position:absolute;left:1264;top:4586;width:69;height:89;visibility:visible;mso-wrap-style:square;v-text-anchor:top" coordsize="87,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" path="m17,75r,c18,81,19,85,22,89v4,5,12,8,23,8c52,97,57,96,62,93v5,-3,8,-7,8,-13c70,75,68,72,64,69,61,68,56,66,49,64l35,61c26,58,19,56,15,53,7,48,3,42,3,33,3,23,7,15,14,9,21,3,31,,43,,59,,70,4,78,14v4,6,6,12,6,19l67,33v,-4,-2,-8,-4,-11c59,17,52,15,42,15v-7,,-12,1,-16,4c23,21,21,25,21,29v,5,3,8,7,11c31,42,35,43,40,44r11,3c64,50,73,53,77,56v7,5,10,12,10,22c87,87,84,95,77,102v-7,7,-18,10,-33,10c28,112,17,109,11,101,4,94,1,86,,75r17,xm44,r,l44,xe" fillcolor="black" strokeweight="0">
                    <v:path arrowok="t" o:connecttype="custom" o:connectlocs="13,60;13,60;17,71;36,77;49,74;56,64;51,55;39,51;28,48;12,42;2,26;11,7;34,0;62,11;67,26;53,26;50,17;33,12;21,15;17,23;22,32;32,35;40,37;61,45;69,62;61,81;35,89;9,80;0,60;13,60;35,0;35,0;35,0" o:connectangles="0,0,0,0,0,0,0,0,0,0,0,0,0,0,0,0,0,0,0,0,0,0,0,0,0,0,0,0,0,0,0,0,0"/>
                    <o:lock v:ext="edit" verticies="t"/>
                  </v:shape>
                  <v:shape id="Freeform 97" o:spid="_x0000_s1121" style="position:absolute;left:1344;top:4586;width:74;height:119;visibility:visible;mso-wrap-style:square;v-text-anchor:top" coordsize="93,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" path="m19,57r,c19,66,20,74,23,80v4,11,12,16,24,16c59,96,68,90,72,79v3,-7,4,-15,4,-25c76,45,75,38,72,32,67,21,59,16,47,16v-8,,-15,3,-20,10c21,33,19,43,19,57r,xm45,r,c54,,61,2,67,7v3,2,6,6,9,10l76,3r17,l93,150r-18,l75,96v-2,5,-7,9,-12,11c58,110,51,112,44,112,32,112,22,107,13,98,5,89,,76,,58,,41,4,27,13,16,21,6,32,,45,r,xe" fillcolor="black" strokeweight="0">
                    <v:path arrowok="t" o:connecttype="custom" o:connectlocs="15,45;15,45;18,63;37,76;57,63;60,43;57,25;37,13;21,21;15,45;15,45;36,0;36,0;53,6;60,13;60,2;74,2;74,119;60,119;60,76;50,85;35,89;10,78;0,46;10,13;36,0;36,0" o:connectangles="0,0,0,0,0,0,0,0,0,0,0,0,0,0,0,0,0,0,0,0,0,0,0,0,0,0,0"/>
                    <o:lock v:ext="edit" verticies="t"/>
                  </v:shape>
                  <v:shape id="Freeform 98" o:spid="_x0000_s1122" style="position:absolute;left:1439;top:4586;width:67;height:88;visibility:visible;mso-wrap-style:square;v-text-anchor:top" coordsize="85,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" path="m18,3r,l18,73v,5,1,9,2,13c24,92,29,95,38,95v12,,21,-5,25,-16c66,73,67,65,67,54l67,3r18,l85,108r-17,l68,93v-2,4,-5,7,-8,10c53,108,45,111,35,111,20,111,10,106,4,96,1,91,,83,,74l,3r18,xm42,r,l42,xe" fillcolor="black" strokeweight="0">
                    <v:path arrowok="t" o:connecttype="custom" o:connectlocs="14,2;14,2;14,58;16,68;30,75;50,63;53,43;53,2;67,2;67,86;54,86;54,74;47,82;28,88;3,76;0,59;0,2;14,2;33,0;33,0;33,0" o:connectangles="0,0,0,0,0,0,0,0,0,0,0,0,0,0,0,0,0,0,0,0,0"/>
                    <o:lock v:ext="edit" verticies="t"/>
                  </v:shape>
                  <v:shape id="Freeform 99" o:spid="_x0000_s1123" style="position:absolute;left:1525;top:4586;width:79;height:89;visibility:visible;mso-wrap-style:square;v-text-anchor:top" coordsize="100,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" path="m18,80r,c18,85,20,89,24,92v4,3,8,5,13,5c44,97,50,95,56,92,65,87,70,80,70,69r,-15c68,56,65,57,62,58v-3,1,-7,1,-10,2l41,61v-6,1,-11,2,-14,4c21,68,18,73,18,80r,xm61,44r,c66,44,68,42,70,39v,-2,1,-4,1,-7c71,26,69,22,64,19,60,16,54,15,46,15v-9,,-16,2,-20,7c24,25,23,29,22,35l5,35c6,22,10,13,18,8,26,3,36,,46,,59,,69,2,77,7v7,5,11,12,11,22l88,90v,2,,3,1,4c90,96,92,96,94,96v1,,2,,3,c98,96,99,96,100,96r,13c97,109,95,110,94,110v-2,,-4,,-6,c81,110,77,108,74,104,73,102,72,98,71,94v-3,5,-9,9,-15,12c49,110,41,112,33,112v-10,,-18,-3,-24,-9c3,97,,89,,80,,71,3,63,9,58,15,52,23,49,33,48l61,44xm47,r,l47,xe" fillcolor="black" strokeweight="0">
                    <v:path arrowok="t" o:connecttype="custom" o:connectlocs="14,64;14,64;19,73;29,77;44,73;55,55;55,43;49,46;41,48;32,48;21,52;14,64;14,64;48,35;48,35;55,31;56,25;51,15;36,12;21,17;17,28;4,28;14,6;36,0;61,6;70,23;70,72;70,75;74,76;77,76;79,76;79,87;74,87;70,87;58,83;56,75;44,84;26,89;7,82;0,64;7,46;26,38;48,35;37,0;37,0;37,0" o:connectangles="0,0,0,0,0,0,0,0,0,0,0,0,0,0,0,0,0,0,0,0,0,0,0,0,0,0,0,0,0,0,0,0,0,0,0,0,0,0,0,0,0,0,0,0,0,0"/>
                    <o:lock v:ext="edit" verticies="t"/>
                  </v:shape>
                  <v:shape id="Freeform 100" o:spid="_x0000_s1124" style="position:absolute;left:1618;top:4586;width:41;height:86;visibility:visible;mso-wrap-style:square;v-text-anchor:top" coordsize="52,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" path="m,3r,l17,3r,18c18,17,22,13,27,8,33,3,39,,46,v,,1,,2,c48,,50,,52,1r,18c51,19,50,19,49,19v-1,,-2,,-3,c37,19,30,22,25,28v-5,5,-7,12,-7,19l18,108,,108,,3xe" fillcolor="black" strokeweight="0">
                    <v:path arrowok="t" o:connecttype="custom" o:connectlocs="0,2;0,2;13,2;13,17;21,6;36,0;38,0;41,1;41,15;39,15;36,15;20,22;14,37;14,86;0,86;0,2" o:connectangles="0,0,0,0,0,0,0,0,0,0,0,0,0,0,0,0"/>
                  </v:shape>
                  <v:shape id="Freeform 101" o:spid="_x0000_s1125" style="position:absolute;left:1666;top:4586;width:77;height:89;visibility:visible;mso-wrap-style:square;v-text-anchor:top" coordsize="97,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" path="m50,r,c58,,65,2,72,5v7,4,12,8,16,14c92,24,94,31,95,38v1,5,2,12,2,23l19,61v1,11,3,19,8,26c32,93,39,97,49,97v9,,17,-4,22,-10c74,84,77,80,78,75r17,c95,79,93,83,91,88v-3,5,-6,9,-9,12c77,105,70,108,62,110v-4,1,-9,2,-15,2c34,112,23,107,14,98,5,88,,75,,57,,40,5,27,14,16,23,5,35,,50,r,xm79,47r,c78,39,76,33,74,28,69,20,61,16,49,16v-8,,-15,3,-20,8c23,30,20,38,20,47r59,xm49,r,l49,xe" fillcolor="black" strokeweight="0">
                    <v:path arrowok="t" o:connecttype="custom" o:connectlocs="40,0;40,0;57,4;70,15;75,30;77,48;15,48;21,69;39,77;56,69;62,60;75,60;72,70;65,79;49,87;37,89;11,78;0,45;11,13;40,0;40,0;63,37;63,37;59,22;39,13;23,19;16,37;63,37;39,0;39,0;39,0" o:connectangles="0,0,0,0,0,0,0,0,0,0,0,0,0,0,0,0,0,0,0,0,0,0,0,0,0,0,0,0,0,0,0"/>
                    <o:lock v:ext="edit" verticies="t"/>
                  </v:shape>
                  <v:shape id="Freeform 102" o:spid="_x0000_s1126" style="position:absolute;left:1755;top:4557;width:73;height:118;visibility:visible;mso-wrap-style:square;v-text-anchor:top" coordsize="93,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" path="m18,94r,c18,105,21,114,26,122v4,8,12,11,23,11c57,133,64,130,69,123v5,-7,8,-17,8,-31c77,79,74,69,69,63,63,56,56,53,48,53v-9,,-16,4,-21,10c21,70,18,80,18,94r,xm45,38r,c53,38,60,39,65,43v4,2,7,5,11,10l76,,93,r,145l77,145r,-15c73,137,68,142,63,145v-6,2,-13,4,-20,4c31,149,21,144,13,134,4,124,,111,,95,,79,4,66,11,55,19,43,30,38,45,38r,xe" fillcolor="black" strokeweight="0">
                    <v:path arrowok="t" o:connecttype="custom" o:connectlocs="14,74;14,74;20,97;38,105;54,97;60,73;54,50;38,42;21,50;14,74;14,74;35,30;35,30;51,34;60,42;60,0;73,0;73,115;60,115;60,103;49,115;34,118;10,106;0,75;9,44;35,30;35,30" o:connectangles="0,0,0,0,0,0,0,0,0,0,0,0,0,0,0,0,0,0,0,0,0,0,0,0,0,0,0"/>
                    <o:lock v:ext="edit" verticies="t"/>
                  </v:shape>
                  <v:shape id="Freeform 103" o:spid="_x0000_s1127" style="position:absolute;left:1891;top:4608;width:81;height:47;visibility:visible;mso-wrap-style:square;v-text-anchor:top" coordsize="103,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" path="m103,r,l103,17,,17,,,103,xm103,42r,l103,59,,59,,42r103,xe" fillcolor="black" strokeweight="0">
                    <v:path arrowok="t" o:connecttype="custom" o:connectlocs="81,0;81,0;81,14;0,14;0,0;81,0;81,33;81,33;81,47;0,47;0,33;81,33" o:connectangles="0,0,0,0,0,0,0,0,0,0,0,0"/>
                    <o:lock v:ext="edit" verticies="t"/>
                  </v:shape>
                  <v:shape id="Freeform 104" o:spid="_x0000_s1128" style="position:absolute;left:2028;top:4560;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" path="m48,59r,c56,59,62,57,66,53v5,-5,7,-10,7,-16c73,32,71,27,67,22,62,18,56,16,47,16v-8,,-14,2,-18,6c25,27,23,32,23,38v,7,3,12,8,15c35,57,41,59,48,59r,xm49,129r,c57,129,64,127,70,122v5,-4,8,-11,8,-20c78,93,75,86,69,82,64,77,57,75,48,75v-9,,-16,2,-21,7c22,87,19,93,19,102v,7,2,14,7,19c31,126,39,129,49,129r,xm24,66r,c19,64,15,61,12,58,7,53,5,46,5,38,5,27,8,18,16,11,24,3,34,,48,,62,,73,3,80,10v8,7,12,16,12,25c92,44,90,51,85,57v-2,3,-6,6,-12,9c79,68,84,71,87,75v7,7,10,15,10,26c97,113,92,124,84,132v-8,9,-20,13,-35,13c35,145,23,141,14,134,4,127,,116,,101,,93,2,86,6,80,10,74,16,69,24,66r,xe" fillcolor="black" strokeweight="0">
                    <v:path arrowok="t" o:connecttype="custom" o:connectlocs="38,47;38,47;52,42;58,29;53,17;37,13;23,17;18,30;25,42;38,47;38,47;39,102;39,102;56,97;62,81;55,65;38,59;21,65;15,81;21,96;39,102;39,102;19,52;19,52;10,46;4,30;13,9;38,0;64,8;73,28;67,45;58,52;69,59;77,80;67,105;39,115;11,106;0,80;5,63;19,52;19,52" o:connectangles="0,0,0,0,0,0,0,0,0,0,0,0,0,0,0,0,0,0,0,0,0,0,0,0,0,0,0,0,0,0,0,0,0,0,0,0,0,0,0,0,0"/>
                    <o:lock v:ext="edit" verticies="t"/>
                  </v:shape>
                  <v:shape id="Freeform 105" o:spid="_x0000_s1129" style="position:absolute;left:2116;top:4560;width:78;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" path="m49,r,c67,,80,7,88,22v7,12,10,28,10,48c98,90,95,105,89,118v-8,18,-22,27,-41,27c31,145,19,138,11,123,4,111,,94,,73,,57,2,44,6,32,14,11,28,,49,r,xm48,129r,c58,129,65,125,70,117v6,-9,9,-24,9,-46c79,55,77,42,73,31,69,21,61,16,50,16,39,16,32,21,27,31v-5,9,-8,24,-8,43c19,88,21,100,24,109v5,13,13,20,24,20l48,129xe" fillcolor="black" strokeweight="0">
                    <v:path arrowok="t" o:connecttype="custom" o:connectlocs="39,0;39,0;70,17;78,56;71,94;38,115;9,98;0,58;5,25;39,0;39,0;38,102;38,102;56,93;63,56;58,25;40,13;21,25;15,59;19,86;38,102;38,102" o:connectangles="0,0,0,0,0,0,0,0,0,0,0,0,0,0,0,0,0,0,0,0,0,0"/>
                    <o:lock v:ext="edit" verticies="t"/>
                  </v:shape>
                  <v:shape id="Freeform 106" o:spid="_x0000_s1130" style="position:absolute;left:2215;top:4655;width:16;height:17;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" path="m,l,,21,r,21l,21,,xe" fillcolor="black" strokeweight="0">
                    <v:path arrowok="t" o:connecttype="custom" o:connectlocs="0,0;0,0;16,0;16,17;0,17;0,0" o:connectangles="0,0,0,0,0,0"/>
                  </v:shape>
                  <v:shape id="Freeform 107" o:spid="_x0000_s1131" style="position:absolute;left:2249;top:4560;width:80;height:112;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" path="m62,91r,l62,27,17,91r45,xm62,141r,l62,107,,107,,89,65,,80,r,91l101,91r,16l80,107r,34l62,141xe" fillcolor="black" strokeweight="0">
                    <v:path arrowok="t" o:connecttype="custom" o:connectlocs="49,72;49,72;49,21;13,72;49,72;49,112;49,112;49,85;0,85;0,71;51,0;63,0;63,72;80,72;80,85;63,85;63,112;49,112" o:connectangles="0,0,0,0,0,0,0,0,0,0,0,0,0,0,0,0,0,0"/>
                    <o:lock v:ext="edit" verticies="t"/>
                  </v:shape>
                  <v:shape id="Freeform 108" o:spid="_x0000_s1132" style="position:absolute;left:2340;top:4560;width:131;height:115;visibility:visible;mso-wrap-style:square;v-text-anchor:top" coordsize="166,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" path="m132,72r,c141,72,149,76,156,83v7,6,10,14,10,24c166,116,163,124,156,131v-7,7,-15,10,-24,10c122,141,114,138,107,131,101,124,97,116,97,107v,-10,4,-18,10,-24c114,76,122,72,132,72r,xm117,r,l128,,49,145r-11,l117,xm35,59r,c40,59,45,57,49,53v4,-4,6,-9,6,-14c55,33,53,28,49,24,45,20,40,18,35,18v-6,,-11,2,-15,6c16,28,14,33,14,39v,5,2,10,6,14c24,57,29,59,35,59r,xm35,4r,c44,4,52,8,59,14v7,7,10,15,10,25c69,48,66,56,59,63,52,70,44,73,35,73,25,73,17,70,10,63,4,56,,48,,39,,29,4,21,10,14,17,8,25,4,35,4r,xm132,127r,c137,127,142,125,146,121v4,-4,6,-9,6,-14c152,101,150,96,146,92v-4,-3,-9,-5,-14,-5c126,87,121,89,117,92v-4,4,-6,9,-6,15c111,112,113,117,117,121v4,4,9,6,15,6l132,127xe" fillcolor="black" strokeweight="0">
                    <v:path arrowok="t" o:connecttype="custom" o:connectlocs="104,57;104,57;123,66;131,85;123,104;104,112;84,104;77,85;84,66;104,57;104,57;92,0;92,0;101,0;39,115;30,115;92,0;28,47;28,47;39,42;43,31;39,19;28,14;16,19;11,31;16,42;28,47;28,47;28,3;28,3;47,11;54,31;47,50;28,58;8,50;0,31;8,11;28,3;28,3;104,101;104,101;115,96;120,85;115,73;104,69;92,73;88,85;92,96;104,101;104,101" o:connectangles="0,0,0,0,0,0,0,0,0,0,0,0,0,0,0,0,0,0,0,0,0,0,0,0,0,0,0,0,0,0,0,0,0,0,0,0,0,0,0,0,0,0,0,0,0,0,0,0,0,0"/>
                    <o:lock v:ext="edit" verticies="t"/>
                  </v:shape>
                  <v:shape id="Freeform 109" o:spid="_x0000_s1133" style="position:absolute;left:2491;top:4655;width:16;height:41;visibility:visible;mso-wrap-style:square;v-text-anchor:top" coordsize="2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" path="m,42r,c5,41,8,38,10,32v1,-3,1,-6,1,-8c11,23,11,23,11,22v,,,,,-1l,21,,,21,r,20c21,27,20,34,16,40,13,46,8,50,,51l,42xe" fillcolor="black" strokeweight="0">
                    <v:path arrowok="t" o:connecttype="custom" o:connectlocs="0,34;0,34;8,26;8,19;8,18;8,17;0,17;0,0;16,0;16,16;12,32;0,41;0,34" o:connectangles="0,0,0,0,0,0,0,0,0,0,0,0,0"/>
                  </v:shape>
                  <v:shape id="Freeform 110" o:spid="_x0000_s1134" style="position:absolute;left:2576;top:4586;width:74;height:119;visibility:visible;mso-wrap-style:square;v-text-anchor:top" coordsize="93,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" path="m46,96r,c54,96,61,93,66,86v6,-7,8,-17,8,-31c74,46,73,39,71,33,66,21,58,16,46,16,33,16,25,22,20,34v-2,7,-3,15,-3,25c17,67,18,74,20,80v5,11,13,16,26,16l46,96xm,3r,l17,3r,14c20,12,24,8,29,6,35,2,42,,50,,62,,72,5,80,14v8,9,13,22,13,39c93,76,87,92,75,102v-8,7,-17,10,-27,10c40,112,33,110,28,106,25,105,21,101,17,96r,54l,150,,3xe" fillcolor="black" strokeweight="0">
                    <v:path arrowok="t" o:connecttype="custom" o:connectlocs="37,76;37,76;53,68;59,44;56,26;37,13;16,27;14,47;16,63;37,76;37,76;0,2;0,2;14,2;14,13;23,5;40,0;64,11;74,42;60,81;38,89;22,84;14,76;14,119;0,119;0,2" o:connectangles="0,0,0,0,0,0,0,0,0,0,0,0,0,0,0,0,0,0,0,0,0,0,0,0,0,0"/>
                    <o:lock v:ext="edit" verticies="t"/>
                  </v:shape>
                  <v:shape id="Freeform 111" o:spid="_x0000_s1135" style="position:absolute;left:2707;top:4608;width:82;height:47;visibility:visible;mso-wrap-style:square;v-text-anchor:top" coordsize="103,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" path="m103,r,l103,17,,17,,,103,xm103,42r,l103,59,,59,,42r103,xe" fillcolor="black" strokeweight="0">
                    <v:path arrowok="t" o:connecttype="custom" o:connectlocs="82,0;82,0;82,14;0,14;0,0;82,0;82,33;82,33;82,47;0,47;0,33;82,33" o:connectangles="0,0,0,0,0,0,0,0,0,0,0,0"/>
                    <o:lock v:ext="edit" verticies="t"/>
                  </v:shape>
                  <v:shape id="Freeform 112" o:spid="_x0000_s1136" style="position:absolute;left:2843;top:4560;width:78;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" path="m49,r,c67,,80,7,88,22v7,12,10,28,10,48c98,90,95,105,89,118v-8,18,-22,27,-40,27c32,145,19,138,11,123,4,111,,94,,73,,57,2,44,7,32,14,11,28,,49,r,xm48,129r,c58,129,65,125,70,117v6,-9,9,-24,9,-46c79,55,77,42,73,31,69,21,61,16,50,16,39,16,32,21,27,31v-5,9,-7,24,-7,43c20,88,21,100,24,109v5,13,13,20,24,20l48,129xe" fillcolor="black" strokeweight="0">
                    <v:path arrowok="t" o:connecttype="custom" o:connectlocs="39,0;39,0;70,17;78,56;71,94;39,115;9,98;0,58;6,25;39,0;39,0;38,102;38,102;56,93;63,56;58,25;40,13;21,25;16,59;19,86;38,102;38,102" o:connectangles="0,0,0,0,0,0,0,0,0,0,0,0,0,0,0,0,0,0,0,0,0,0"/>
                    <o:lock v:ext="edit" verticies="t"/>
                  </v:shape>
                  <v:shape id="Freeform 113" o:spid="_x0000_s1137" style="position:absolute;left:2942;top:4655;width:16;height:17;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" path="m,l,,21,r,21l,21,,xe" fillcolor="black" strokeweight="0">
                    <v:path arrowok="t" o:connecttype="custom" o:connectlocs="0,0;0,0;16,0;16,17;0,17;0,0" o:connectangles="0,0,0,0,0,0"/>
                  </v:shape>
                  <v:shape id="Freeform 114" o:spid="_x0000_s1138" style="position:absolute;left:2977;top:4560;width:78;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" path="m49,r,c67,,80,7,88,22v7,12,10,28,10,48c98,90,95,105,89,118v-8,18,-21,27,-40,27c32,145,19,138,11,123,4,111,,94,,73,,57,3,44,7,32,14,11,29,,49,r,xm49,129r,c58,129,65,125,71,117v5,-9,8,-24,8,-46c79,55,77,42,73,31,69,21,61,16,50,16,39,16,32,21,27,31v-5,9,-7,24,-7,43c20,88,21,100,24,109v5,13,13,20,25,20l49,129xe" fillcolor="black" strokeweight="0">
                    <v:path arrowok="t" o:connecttype="custom" o:connectlocs="39,0;39,0;70,17;78,56;71,94;39,115;9,98;0,58;6,25;39,0;39,0;39,102;39,102;57,93;63,56;58,25;40,13;21,25;16,59;19,86;39,102;39,102" o:connectangles="0,0,0,0,0,0,0,0,0,0,0,0,0,0,0,0,0,0,0,0,0,0"/>
                    <o:lock v:ext="edit" verticies="t"/>
                  </v:shape>
                  <v:shape id="Freeform 115" o:spid="_x0000_s1139" style="position:absolute;left:3067;top:4560;width:77;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" path="m49,r,c67,,80,7,88,22v7,12,10,28,10,48c98,90,95,105,89,118v-8,18,-22,27,-40,27c32,145,19,138,11,123,4,111,,94,,73,,57,2,44,7,32,14,11,28,,49,r,xm48,129r,c58,129,65,125,70,117v6,-9,9,-24,9,-46c79,55,77,42,73,31,69,21,61,16,50,16,39,16,32,21,27,31v-5,9,-7,24,-7,43c20,88,21,100,24,109v5,13,13,20,24,20l48,129xe" fillcolor="black" strokeweight="0">
                    <v:path arrowok="t" o:connecttype="custom" o:connectlocs="39,0;39,0;69,17;77,56;70,94;39,115;9,98;0,58;6,25;39,0;39,0;38,102;38,102;55,93;62,56;57,25;39,13;21,25;16,59;19,86;38,102;38,102" o:connectangles="0,0,0,0,0,0,0,0,0,0,0,0,0,0,0,0,0,0,0,0,0,0"/>
                    <o:lock v:ext="edit" verticies="t"/>
                  </v:shape>
                  <v:shape id="Freeform 116" o:spid="_x0000_s1140" style="position:absolute;left:3156;top:4560;width:78;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" path="m48,r,c67,,80,7,88,22v6,12,10,28,10,48c98,90,95,105,89,118v-8,18,-22,27,-41,27c31,145,19,138,11,123,4,111,,94,,73,,57,2,44,6,32,14,11,28,,48,r,xm48,129r,c57,129,65,125,70,117v6,-9,8,-24,8,-46c78,55,76,42,73,31,69,21,61,16,50,16,39,16,31,21,27,31v-5,9,-8,24,-8,43c19,88,21,100,24,109v5,13,13,20,24,20l48,129xe" fillcolor="black" strokeweight="0">
                    <v:path arrowok="t" o:connecttype="custom" o:connectlocs="38,0;38,0;70,17;78,56;71,94;38,115;9,98;0,58;5,25;38,0;38,0;38,102;38,102;56,93;62,56;58,25;40,13;21,25;15,59;19,86;38,102;38,102" o:connectangles="0,0,0,0,0,0,0,0,0,0,0,0,0,0,0,0,0,0,0,0,0,0"/>
                    <o:lock v:ext="edit" verticies="t"/>
                  </v:shape>
                  <v:shape id="Freeform 117" o:spid="_x0000_s1141" style="position:absolute;left:3245;top:4556;width:37;height:149;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" path="m1,188r,c11,168,18,153,21,144v4,-14,7,-31,7,-50c28,75,25,58,20,42,17,32,10,18,,l12,c22,16,29,26,31,30v2,4,4,9,7,15c41,54,43,62,44,70v2,8,2,16,2,23c46,112,43,130,37,145v-4,10,-12,24,-24,43l1,188xe" fillcolor="black" strokeweight="0">
                    <v:path arrowok="t" o:connecttype="custom" o:connectlocs="1,149;1,149;17,114;23,75;16,33;0,0;10,0;25,24;31,36;35,55;37,74;30,115;10,149;1,149" o:connectangles="0,0,0,0,0,0,0,0,0,0,0,0,0,0"/>
                  </v:shape>
                  <v:shape id="Freeform 118" o:spid="_x0000_s1142" style="position:absolute;left:525;top:4245;width:94;height:115;visibility:visible;mso-wrap-style:square;v-text-anchor:top" coordsize="120,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" path="m65,66r,c74,66,81,64,87,61v5,-4,8,-11,8,-20c95,30,91,23,83,20,79,18,74,17,67,17r-48,l19,66r46,xm,l,,67,c78,,87,1,94,5v14,6,21,17,21,34c115,48,113,55,109,60v-3,6,-8,10,-15,14c100,76,104,79,107,83v3,3,4,9,5,18l112,120v1,6,1,10,2,13c115,137,117,140,120,142r,3l96,145v-1,-1,-1,-3,-2,-5c94,138,94,134,93,128l92,104c92,95,88,89,82,85,78,84,72,83,64,83r-45,l19,145,,145,,xe" fillcolor="black" strokeweight="0">
                    <v:path arrowok="t" o:connecttype="custom" o:connectlocs="51,52;51,52;68,48;74,33;65,16;52,13;15,13;15,52;51,52;0,0;0,0;52,0;74,4;90,31;85,48;74,59;84,66;88,80;88,95;89,105;94,113;94,115;75,115;74,111;73,102;72,82;64,67;50,66;15,66;15,115;0,115;0,0" o:connectangles="0,0,0,0,0,0,0,0,0,0,0,0,0,0,0,0,0,0,0,0,0,0,0,0,0,0,0,0,0,0,0,0"/>
                    <o:lock v:ext="edit" verticies="t"/>
                  </v:shape>
                  <v:shape id="Freeform 119" o:spid="_x0000_s1143" style="position:absolute;left:632;top:4274;width:76;height:89;visibility:visible;mso-wrap-style:square;v-text-anchor:top" coordsize="96,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" path="m50,r,c57,,64,2,71,5v7,4,13,8,16,14c91,24,93,30,95,37v1,5,1,13,1,24l19,61v,10,3,19,7,25c31,93,38,96,48,96v10,,17,-3,22,-9c74,83,76,79,77,75r18,c94,78,93,83,90,88v-3,4,-5,8,-9,11c76,105,69,108,61,110v-4,1,-9,2,-14,2c34,112,22,107,13,97,4,88,,74,,57,,40,4,26,13,16,23,5,35,,50,r,xm78,47r,c77,39,75,33,73,28,68,20,60,15,48,15v-8,,-15,3,-20,9c22,30,19,37,19,47r59,xm48,r,l48,xe" fillcolor="black" strokeweight="0">
                    <v:path arrowok="t" o:connecttype="custom" o:connectlocs="40,0;40,0;56,4;69,15;75,29;76,48;15,48;21,68;38,76;55,69;61,60;75,60;71,70;64,79;48,87;37,89;10,77;0,45;10,13;40,0;40,0;62,37;62,37;58,22;38,12;22,19;15,37;62,37;38,0;38,0;38,0" o:connectangles="0,0,0,0,0,0,0,0,0,0,0,0,0,0,0,0,0,0,0,0,0,0,0,0,0,0,0,0,0,0,0"/>
                    <o:lock v:ext="edit" verticies="t"/>
                  </v:shape>
                  <v:shape id="Freeform 120" o:spid="_x0000_s1144" style="position:absolute;left:717;top:4274;width:77;height:120;visibility:visible;mso-wrap-style:square;v-text-anchor:top" coordsize="97,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" path="m77,2r,l97,2c95,9,89,24,80,48,74,67,68,81,64,93,54,120,47,136,42,142v-4,6,-11,9,-21,9c18,151,16,151,15,151v-1,,-3,-1,-5,-1l10,134v3,,5,1,7,1c18,135,19,135,20,135v4,,6,,8,-1c29,133,30,131,32,130v,-1,1,-3,3,-8c37,117,39,113,39,111l,2r21,l49,88,77,2xm49,r,l49,xe" fillcolor="black" strokeweight="0">
                    <v:path arrowok="t" o:connecttype="custom" o:connectlocs="61,2;61,2;77,2;64,38;51,74;33,113;17,120;12,120;8,119;8,106;13,107;16,107;22,106;25,103;28,97;31,88;0,2;17,2;39,70;61,2;39,0;39,0;39,0" o:connectangles="0,0,0,0,0,0,0,0,0,0,0,0,0,0,0,0,0,0,0,0,0,0,0"/>
                    <o:lock v:ext="edit" verticies="t"/>
                  </v:shape>
                  <v:shape id="Freeform 121" o:spid="_x0000_s1145" style="position:absolute;left:806;top:4274;width:68;height:86;visibility:visible;mso-wrap-style:square;v-text-anchor:top" coordsize="86,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" path="m,2r,l17,2r,15c22,11,27,6,33,4,38,1,44,,51,,66,,76,5,82,15v2,6,4,14,4,25l86,108r-18,l68,41c68,35,67,30,65,26,62,19,56,16,48,16v-4,,-8,,-11,1c33,18,28,21,25,26v-3,3,-5,7,-6,11c18,40,18,46,18,52r,56l,108,,2xm42,r,l42,xe" fillcolor="black" strokeweight="0">
                    <v:path arrowok="t" o:connecttype="custom" o:connectlocs="0,2;0,2;13,2;13,14;26,3;40,0;65,12;68,32;68,86;54,86;54,33;51,21;38,13;29,14;20,21;15,29;14,41;14,86;0,86;0,2;33,0;33,0;33,0" o:connectangles="0,0,0,0,0,0,0,0,0,0,0,0,0,0,0,0,0,0,0,0,0,0,0"/>
                    <o:lock v:ext="edit" verticies="t"/>
                  </v:shape>
                  <v:shape id="Freeform 122" o:spid="_x0000_s1146" style="position:absolute;left:892;top:4274;width:79;height:88;visibility:visible;mso-wrap-style:square;v-text-anchor:top" coordsize="100,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" path="m18,80r,c18,85,20,89,24,92v4,3,8,4,13,4c43,96,49,95,55,92,65,87,70,79,70,68r,-14c68,55,65,57,62,57v-4,1,-7,2,-10,2l41,61v-6,1,-11,2,-15,4c21,68,18,73,18,80r,xm61,44r,c65,43,68,42,69,39v1,-2,2,-4,2,-7c71,26,68,21,64,19,60,16,54,15,46,15v-10,,-16,2,-20,7c24,25,22,29,22,34l5,34c5,21,10,12,18,7,26,2,35,,46,,59,,69,2,76,7v8,4,12,12,12,22l88,90v,1,,3,1,4c90,95,91,96,94,96v1,,1,,2,c97,95,99,95,100,95r,13c97,109,95,110,93,110v-1,,-3,,-6,c81,110,77,108,74,104,73,101,72,98,71,94v-4,4,-9,9,-16,12c49,110,41,111,33,111v-10,,-18,-3,-24,-9c3,96,,89,,80,,70,3,63,9,57,15,52,23,49,33,47l61,44xm47,r,l47,xe" fillcolor="black" strokeweight="0">
                    <v:path arrowok="t" o:connecttype="custom" o:connectlocs="14,63;14,63;19,73;29,76;43,73;55,54;55,43;49,45;41,47;32,48;21,52;14,63;14,63;48,35;48,35;55,31;56,25;51,15;36,12;21,17;17,27;4,27;14,6;36,0;60,6;70,23;70,71;70,75;74,76;76,76;79,75;79,86;73,87;69,87;58,82;56,75;43,84;26,88;7,81;0,63;7,45;26,37;48,35;37,0;37,0;37,0" o:connectangles="0,0,0,0,0,0,0,0,0,0,0,0,0,0,0,0,0,0,0,0,0,0,0,0,0,0,0,0,0,0,0,0,0,0,0,0,0,0,0,0,0,0,0,0,0,0"/>
                    <o:lock v:ext="edit" verticies="t"/>
                  </v:shape>
                  <v:shape id="Freeform 123" o:spid="_x0000_s1147" style="position:absolute;left:1030;top:4243;width:37;height:149;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" path="m46,r,c35,21,29,35,25,45,21,59,18,76,18,95v,19,3,36,8,52c30,157,36,171,46,189r-12,c24,174,18,164,16,160v-2,-4,-5,-9,-7,-17c5,134,2,123,1,112,,107,,101,,96,,76,3,59,9,44,13,34,21,20,33,l46,xe" fillcolor="black" strokeweight="0">
                    <v:path arrowok="t" o:connecttype="custom" o:connectlocs="37,0;37,0;20,35;14,75;21,116;37,149;27,149;13,126;7,113;1,88;0,76;7,35;27,0;37,0" o:connectangles="0,0,0,0,0,0,0,0,0,0,0,0,0,0"/>
                  </v:shape>
                  <v:shape id="Freeform 124" o:spid="_x0000_s1148" style="position:absolute;left:1078;top:4247;width:76;height:113;visibility:visible;mso-wrap-style:square;v-text-anchor:top" coordsize="97,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" path="m,142r,c,130,3,119,7,110,12,101,20,93,33,85l52,74c60,70,66,65,70,62v5,-6,8,-12,8,-19c78,35,75,28,70,24,65,19,59,16,51,16,38,16,30,21,25,30v-2,5,-4,12,-4,21l3,51c3,38,6,28,10,21,18,7,31,,51,,67,,79,4,86,13v8,9,11,19,11,29c97,54,93,63,85,71,81,76,73,82,61,88l47,96v-6,3,-11,7,-15,10c25,112,21,118,19,125r78,l97,142,,142xe" fillcolor="black" strokeweight="0">
                    <v:path arrowok="t" o:connecttype="custom" o:connectlocs="0,113;0,113;5,88;26,68;41,59;55,49;61,34;55,19;40,13;20,24;16,41;2,41;8,17;40,0;67,10;76,33;67,57;48,70;37,76;25,84;15,99;76,99;76,113;0,113" o:connectangles="0,0,0,0,0,0,0,0,0,0,0,0,0,0,0,0,0,0,0,0,0,0,0,0"/>
                  </v:shape>
                  <v:shape id="Freeform 125" o:spid="_x0000_s1149" style="position:absolute;left:1167;top:4248;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" path="m48,r,c66,,79,7,87,22v7,12,10,28,10,48c97,89,94,105,88,118v-8,18,-21,27,-40,27c31,145,18,137,10,123,3,110,,94,,73,,57,2,43,6,32,13,10,28,,48,r,xm48,128r,c57,128,64,124,70,116v5,-8,8,-23,8,-45c78,55,76,41,72,31,68,21,60,15,49,15,38,15,31,20,26,30,21,40,19,55,19,74v,14,1,26,4,34c28,122,36,128,48,128r,xe" fillcolor="black" strokeweight="0">
                    <v:path arrowok="t" o:connecttype="custom" o:connectlocs="38,0;38,0;69,17;77,56;70,94;38,115;8,98;0,58;5,25;38,0;38,0;38,102;38,102;56,92;62,56;57,25;39,12;21,24;15,59;18,86;38,102;38,102" o:connectangles="0,0,0,0,0,0,0,0,0,0,0,0,0,0,0,0,0,0,0,0,0,0"/>
                    <o:lock v:ext="edit" verticies="t"/>
                  </v:shape>
                  <v:shape id="Freeform 126" o:spid="_x0000_s1150" style="position:absolute;left:1266;top:4248;width:42;height:112;visibility:visible;mso-wrap-style:square;v-text-anchor:top" coordsize="53,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" path="m,41r,l,27c13,26,22,24,27,21,32,18,36,11,39,l53,r,141l34,141,34,41,,41xe" fillcolor="black" strokeweight="0">
                    <v:path arrowok="t" o:connecttype="custom" o:connectlocs="0,33;0,33;0,21;21,17;31,0;42,0;42,112;27,112;27,33;0,33" o:connectangles="0,0,0,0,0,0,0,0,0,0"/>
                  </v:shape>
                  <v:shape id="Freeform 127" o:spid="_x0000_s1151" style="position:absolute;left:1343;top:4248;width:42;height:112;visibility:visible;mso-wrap-style:square;v-text-anchor:top" coordsize="52,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" path="m,41r,l,27c13,26,22,24,27,21,32,18,36,11,38,l52,r,141l33,141,33,41,,41xe" fillcolor="black" strokeweight="0">
                    <v:path arrowok="t" o:connecttype="custom" o:connectlocs="0,33;0,33;0,21;22,17;31,0;42,0;42,112;27,112;27,33;0,33" o:connectangles="0,0,0,0,0,0,0,0,0,0"/>
                  </v:shape>
                  <v:shape id="Freeform 128" o:spid="_x0000_s1152" style="position:absolute;left:1423;top:4243;width:36;height:149;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" path="m1,189r,c11,169,18,154,21,144v5,-14,7,-30,7,-49c28,76,25,58,20,43,17,33,10,19,,l12,c22,17,29,27,31,30v2,4,4,9,7,16c41,54,43,62,44,70v2,8,2,16,2,24c46,113,43,130,37,146v-4,9,-12,24,-24,43l1,189xe" fillcolor="black" strokeweight="0">
                    <v:path arrowok="t" o:connecttype="custom" o:connectlocs="1,149;1,149;16,114;22,75;16,34;0,0;9,0;24,24;30,36;34,55;36,74;29,115;10,149;1,149" o:connectangles="0,0,0,0,0,0,0,0,0,0,0,0,0,0"/>
                  </v:shape>
                  <v:shape id="Freeform 129" o:spid="_x0000_s1153" style="position:absolute;left:523;top:3308;width:91;height:115;visibility:visible;mso-wrap-style:square;v-text-anchor:top" coordsize="115,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" path="m,l,,20,r,60l95,60,95,r20,l115,145r-20,l95,77r-75,l20,145,,145,,xe" fillcolor="black" strokeweight="0">
                    <v:path arrowok="t" o:connecttype="custom" o:connectlocs="0,0;0,0;16,0;16,48;75,48;75,0;91,0;91,115;75,115;75,61;16,61;16,115;0,115;0,0" o:connectangles="0,0,0,0,0,0,0,0,0,0,0,0,0,0"/>
                  </v:shape>
                  <v:shape id="Freeform 130" o:spid="_x0000_s1154" style="position:absolute;left:633;top:3336;width:79;height:89;visibility:visible;mso-wrap-style:square;v-text-anchor:top" coordsize="100,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" path="m18,80r,c18,86,20,90,24,93v4,3,8,4,13,4c43,97,49,96,55,93,65,88,70,80,70,69r,-14c68,56,65,57,62,58v-4,1,-7,2,-10,2l41,62v-7,,-11,2,-15,4c21,69,18,74,18,80r,xm61,45r,c65,44,68,42,69,39v1,-1,2,-3,2,-6c71,27,68,22,64,19,60,17,54,15,46,15v-10,,-16,3,-20,8c24,26,22,30,22,35l5,35c5,22,10,13,18,8,26,3,35,,46,,58,,69,3,76,7v8,5,12,13,12,23l88,90v,2,,4,1,5c90,96,91,97,94,97v1,,1,-1,2,-1c97,96,98,96,100,96r,13c97,110,95,110,93,111v-1,,-3,,-6,c81,111,77,109,74,104v-1,-2,-2,-5,-3,-9c67,99,62,103,55,107v-6,3,-14,5,-22,5c23,112,15,109,9,103,3,97,,90,,81,,71,3,63,9,58,15,53,23,49,33,48l61,45xm46,r,l46,xe" fillcolor="black" strokeweight="0">
                    <v:path arrowok="t" o:connecttype="custom" o:connectlocs="14,64;14,64;19,74;29,77;43,74;55,55;55,44;49,46;41,48;32,49;21,52;14,64;14,64;48,36;48,36;55,31;56,26;51,15;36,12;21,18;17,28;4,28;14,6;36,0;60,6;70,24;70,72;70,75;74,77;76,76;79,76;79,87;73,88;69,88;58,83;56,75;43,85;26,89;7,82;0,64;7,46;26,38;48,36;36,0;36,0;36,0" o:connectangles="0,0,0,0,0,0,0,0,0,0,0,0,0,0,0,0,0,0,0,0,0,0,0,0,0,0,0,0,0,0,0,0,0,0,0,0,0,0,0,0,0,0,0,0,0,0"/>
                    <o:lock v:ext="edit" verticies="t"/>
                  </v:shape>
                  <v:shape id="Freeform 131" o:spid="_x0000_s1155" style="position:absolute;left:726;top:3337;width:113;height:86;visibility:visible;mso-wrap-style:square;v-text-anchor:top" coordsize="143,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" path="m,2r,l18,2r,15c22,12,26,8,29,6,35,2,42,,49,v9,,15,2,21,6c73,8,75,12,78,16,81,11,86,6,91,4,97,1,103,,109,v15,,24,5,29,15c141,20,143,28,143,37r,71l124,108r,-74c124,27,122,22,119,20v-4,-3,-8,-4,-13,-4c99,16,93,18,88,23v-5,4,-8,12,-8,23l80,108r-18,l62,39c62,31,61,26,60,23,57,18,52,16,45,16v-7,,-13,2,-19,7c21,29,18,38,18,52r,56l,108,,2xe" fillcolor="black" strokeweight="0">
                    <v:path arrowok="t" o:connecttype="custom" o:connectlocs="0,2;0,2;14,2;14,14;23,5;39,0;55,5;62,13;72,3;86,0;109,12;113,29;113,86;98,86;98,27;94,16;84,13;70,18;63,37;63,86;49,86;49,31;47,18;36,13;21,18;14,41;14,86;0,86;0,2" o:connectangles="0,0,0,0,0,0,0,0,0,0,0,0,0,0,0,0,0,0,0,0,0,0,0,0,0,0,0,0,0"/>
                  </v:shape>
                  <v:shape id="Freeform 132" o:spid="_x0000_s1156" style="position:absolute;left:859;top:3308;width:70;height:115;visibility:visible;mso-wrap-style:square;v-text-anchor:top" coordsize="8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" path="m,l,,17,r,84l63,39r22,l45,78r43,67l65,145,32,91,17,105r,40l,145,,xe" fillcolor="black" strokeweight="0">
                    <v:path arrowok="t" o:connecttype="custom" o:connectlocs="0,0;0,0;14,0;14,67;50,31;68,31;36,62;70,115;52,115;25,72;14,83;14,115;0,115;0,0" o:connectangles="0,0,0,0,0,0,0,0,0,0,0,0,0,0"/>
                  </v:shape>
                  <v:shape id="Freeform 133" o:spid="_x0000_s1157" style="position:absolute;left:936;top:3336;width:79;height:89;visibility:visible;mso-wrap-style:square;v-text-anchor:top" coordsize="100,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" path="m18,80r,c18,86,20,90,24,93v4,3,8,4,13,4c44,97,50,96,55,93,65,88,70,80,70,69r,-14c68,56,65,57,62,58v-4,1,-7,2,-10,2l41,62v-6,,-11,2,-14,4c21,69,18,74,18,80r,xm61,45r,c65,44,68,42,70,39v,-1,1,-3,1,-6c71,27,69,22,64,19,60,17,54,15,46,15v-9,,-16,3,-20,8c24,26,23,30,22,35l5,35c6,22,10,13,18,8,26,3,36,,46,,59,,69,3,76,7v8,5,12,13,12,23l88,90v,2,,4,1,5c90,96,92,97,94,97v1,,2,-1,3,-1c98,96,99,96,100,96r,13c97,110,95,110,93,111v-1,,-3,,-5,c81,111,77,109,74,104v-1,-2,-2,-5,-3,-9c68,99,62,103,56,107v-7,3,-15,5,-23,5c23,112,15,109,9,103,3,97,,90,,81,,71,3,63,9,58,15,53,23,49,33,48l61,45xm47,r,l47,xe" fillcolor="black" strokeweight="0">
                    <v:path arrowok="t" o:connecttype="custom" o:connectlocs="14,64;14,64;19,74;29,77;43,74;55,55;55,44;49,46;41,48;32,49;21,52;14,64;14,64;48,36;48,36;55,31;56,26;51,15;36,12;21,18;17,28;4,28;14,6;36,0;60,6;70,24;70,72;70,75;74,77;77,76;79,76;79,87;73,88;70,88;58,83;56,75;44,85;26,89;7,82;0,64;7,46;26,38;48,36;37,0;37,0;37,0" o:connectangles="0,0,0,0,0,0,0,0,0,0,0,0,0,0,0,0,0,0,0,0,0,0,0,0,0,0,0,0,0,0,0,0,0,0,0,0,0,0,0,0,0,0,0,0,0,0"/>
                    <o:lock v:ext="edit" verticies="t"/>
                  </v:shape>
                  <v:shape id="Freeform 134" o:spid="_x0000_s1158" style="position:absolute;left:1029;top:3337;width:41;height:86;visibility:visible;mso-wrap-style:square;v-text-anchor:top" coordsize="52,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" path="m,2r,l17,2r,18c18,17,22,12,27,7,33,2,39,,46,v,,1,,1,c48,,50,,52,r,19c50,19,49,18,49,18v-1,,-2,,-3,c37,18,30,21,25,27v-5,6,-7,12,-7,20l18,108,,108,,2xe" fillcolor="black" strokeweight="0">
                    <v:path arrowok="t" o:connecttype="custom" o:connectlocs="0,2;0,2;13,2;13,16;21,6;36,0;37,0;41,0;41,15;39,14;36,14;20,22;14,37;14,86;0,86;0,2" o:connectangles="0,0,0,0,0,0,0,0,0,0,0,0,0,0,0,0"/>
                  </v:shape>
                  <v:shape id="Freeform 135" o:spid="_x0000_s1159" style="position:absolute;left:1128;top:3305;width:37;height:150;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" path="m45,r,c35,20,28,35,25,45,20,59,18,76,18,94v,20,3,37,8,53c29,156,36,170,46,189r-12,c24,174,18,164,16,160,13,156,11,150,8,143,5,133,2,123,1,112,,106,,101,,96,,76,3,59,9,44,13,34,21,20,33,l45,xe" fillcolor="black" strokeweight="0">
                    <v:path arrowok="t" o:connecttype="custom" o:connectlocs="36,0;36,0;20,36;14,75;21,117;37,150;27,150;13,127;6,113;1,89;0,76;7,35;27,0;36,0" o:connectangles="0,0,0,0,0,0,0,0,0,0,0,0,0,0"/>
                  </v:shape>
                  <v:shape id="Freeform 136" o:spid="_x0000_s1160" style="position:absolute;left:1175;top:3310;width:77;height:113;visibility:visible;mso-wrap-style:square;v-text-anchor:top" coordsize="9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" path="m,142r,c1,129,4,119,8,110,12,101,21,93,34,85l52,74c61,69,67,65,70,62v6,-6,8,-12,8,-19c78,35,76,28,71,23,66,18,59,16,51,16,39,16,31,21,26,30v-2,5,-4,12,-4,20l4,50c4,38,6,28,11,20,18,7,32,,51,,68,,79,4,87,13v7,9,11,18,11,29c98,53,94,63,86,71,81,76,73,81,61,88l48,96v-7,3,-12,7,-15,10c26,111,22,118,20,125r77,l97,142,,142xe" fillcolor="black" strokeweight="0">
                    <v:path arrowok="t" o:connecttype="custom" o:connectlocs="0,113;0,113;6,88;27,68;41,59;55,49;61,34;56,18;40,13;20,24;17,40;3,40;9,16;40,0;68,10;77,33;68,57;48,70;38,76;26,84;16,99;76,99;76,113;0,113" o:connectangles="0,0,0,0,0,0,0,0,0,0,0,0,0,0,0,0,0,0,0,0,0,0,0,0"/>
                  </v:shape>
                  <v:shape id="Freeform 137" o:spid="_x0000_s1161" style="position:absolute;left:1264;top:3310;width:78;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" path="m49,r,c67,,80,8,88,23v6,12,10,27,10,48c98,90,95,106,89,118v-8,18,-22,27,-41,27c31,145,19,138,11,123,4,111,,94,,74,,58,2,44,6,32,14,11,28,,49,r,xm48,129r,c58,129,65,125,70,117v6,-8,9,-23,9,-46c79,55,77,42,73,32,69,21,61,16,50,16,39,16,32,21,27,31,22,41,19,55,19,74v,15,2,26,5,35c29,123,37,129,48,129r,xe" fillcolor="black" strokeweight="0">
                    <v:path arrowok="t" o:connecttype="custom" o:connectlocs="39,0;39,0;70,18;78,56;71,94;38,115;9,98;0,59;5,25;39,0;39,0;38,102;38,102;56,93;63,56;58,25;40,13;21,25;15,59;19,86;38,102;38,102" o:connectangles="0,0,0,0,0,0,0,0,0,0,0,0,0,0,0,0,0,0,0,0,0,0"/>
                    <o:lock v:ext="edit" verticies="t"/>
                  </v:shape>
                  <v:shape id="Freeform 138" o:spid="_x0000_s1162" style="position:absolute;left:1354;top:3310;width:76;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" path="m48,r,c67,,80,8,88,23v6,12,9,27,9,48c97,90,95,106,89,118v-8,18,-22,27,-41,27c31,145,19,138,10,123,3,111,,94,,74,,58,2,44,6,32,14,11,28,,48,r,xm48,129r,c57,129,65,125,70,117v6,-8,8,-23,8,-46c78,55,76,42,72,32,68,21,61,16,49,16,39,16,31,21,27,31,22,41,19,55,19,74v,15,2,26,5,35c29,123,37,129,48,129r,xe" fillcolor="black" strokeweight="0">
                    <v:path arrowok="t" o:connecttype="custom" o:connectlocs="38,0;38,0;69,18;76,56;70,94;38,115;8,98;0,59;5,25;38,0;38,0;38,102;38,102;55,93;61,56;56,25;38,13;21,25;15,59;19,86;38,102;38,102" o:connectangles="0,0,0,0,0,0,0,0,0,0,0,0,0,0,0,0,0,0,0,0,0,0"/>
                    <o:lock v:ext="edit" verticies="t"/>
                  </v:shape>
                  <v:shape id="Freeform 139" o:spid="_x0000_s1163" style="position:absolute;left:1444;top:3310;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" path="m52,r,c67,,78,4,85,12v6,8,9,17,9,25l76,37c75,32,74,27,71,24,67,18,61,15,52,15,42,15,34,20,28,29,22,38,19,51,18,68,23,62,28,58,34,55v6,-3,12,-4,19,-4c65,51,75,55,84,62v9,8,13,19,13,34c97,109,93,120,84,130v-8,10,-20,15,-35,15c36,145,24,140,15,130,5,120,,103,,79,,62,2,47,7,35,15,11,30,,52,r,xm50,129r,c60,129,67,126,71,120v5,-6,7,-14,7,-22c78,91,76,84,72,77,68,71,60,67,49,67v-7,,-14,3,-20,8c24,80,21,88,21,98v,9,2,16,8,22c34,126,41,129,50,129r,xe" fillcolor="black" strokeweight="0">
                    <v:path arrowok="t" o:connecttype="custom" o:connectlocs="41,0;41,0;67,10;75,29;60,29;56,19;41,12;22,23;14,54;27,44;42,40;67,49;77,76;67,103;39,115;12,103;0,63;6,28;41,0;41,0;40,102;40,102;56,95;62,78;57,61;39,53;23,59;17,78;23,95;40,102;40,102" o:connectangles="0,0,0,0,0,0,0,0,0,0,0,0,0,0,0,0,0,0,0,0,0,0,0,0,0,0,0,0,0,0,0"/>
                    <o:lock v:ext="edit" verticies="t"/>
                  </v:shape>
                  <v:shape id="Freeform 140" o:spid="_x0000_s1164" style="position:absolute;left:1533;top:3305;width:36;height:150;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" path="m,189r,c11,168,18,154,21,144v4,-14,7,-31,7,-50c28,75,25,58,20,42,16,33,10,19,,l12,c22,16,28,26,30,30v3,4,5,9,7,16c41,54,43,62,44,70v1,8,2,16,2,23c46,113,43,130,37,145v-4,10,-12,25,-24,44l,189xe" fillcolor="black" strokeweight="0">
                    <v:path arrowok="t" o:connecttype="custom" o:connectlocs="0,150;0,150;16,114;22,75;16,33;0,0;9,0;23,24;29,37;34,56;36,74;29,115;10,150;0,150" o:connectangles="0,0,0,0,0,0,0,0,0,0,0,0,0,0"/>
                  </v:shape>
                  <v:shape id="Freeform 141" o:spid="_x0000_s1165" style="position:absolute;left:522;top:3620;width:74;height:115;visibility:visible;mso-wrap-style:square;v-text-anchor:top" coordsize="93,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" path="m,l,,20,r,128l93,128r,17l,145,,xe" fillcolor="black" strokeweight="0">
                    <v:path arrowok="t" o:connecttype="custom" o:connectlocs="0,0;0,0;16,0;16,102;74,102;74,115;0,115;0,0" o:connectangles="0,0,0,0,0,0,0,0"/>
                  </v:shape>
                  <v:shape id="Freeform 142" o:spid="_x0000_s1166" style="position:absolute;left:610;top:3620;width:14;height:115;visibility:visible;mso-wrap-style:square;v-text-anchor:top" coordsize="1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" path="m,40r,l18,40r,105l,145,,40xm,l,,18,r,20l,20,,xe" fillcolor="black" strokeweight="0">
                    <v:path arrowok="t" o:connecttype="custom" o:connectlocs="0,32;0,32;14,32;14,115;0,115;0,32;0,0;0,0;14,0;14,16;0,16;0,0" o:connectangles="0,0,0,0,0,0,0,0,0,0,0,0"/>
                    <o:lock v:ext="edit" verticies="t"/>
                  </v:shape>
                  <v:shape id="Freeform 143" o:spid="_x0000_s1167" style="position:absolute;left:646;top:3649;width:68;height:86;visibility:visible;mso-wrap-style:square;v-text-anchor:top" coordsize="86,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" path="m,2r,l17,2r,15c22,11,27,7,33,4,38,1,45,,51,,66,,76,5,82,16v3,5,4,14,4,24l86,108r-18,l68,41c68,35,67,30,65,26,62,19,56,16,48,16v-4,,-8,,-10,1c33,19,29,22,25,26v-3,3,-5,7,-6,11c18,40,18,46,18,53r,55l,108,,2xm42,r,l42,xe" fillcolor="black" strokeweight="0">
                    <v:path arrowok="t" o:connecttype="custom" o:connectlocs="0,2;0,2;13,2;13,14;26,3;40,0;65,13;68,32;68,86;54,86;54,33;51,21;38,13;30,14;20,21;15,29;14,42;14,86;0,86;0,2;33,0;33,0;33,0" o:connectangles="0,0,0,0,0,0,0,0,0,0,0,0,0,0,0,0,0,0,0,0,0,0,0"/>
                    <o:lock v:ext="edit" verticies="t"/>
                  </v:shape>
                  <v:shape id="Freeform 144" o:spid="_x0000_s1168" style="position:absolute;left:731;top:3649;width:79;height:88;visibility:visible;mso-wrap-style:square;v-text-anchor:top" coordsize="100,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" path="m18,80r,c18,85,20,89,24,92v4,3,8,4,13,4c44,96,50,95,55,92,65,87,70,79,70,68r,-14c68,56,65,57,62,58v-4,1,-7,1,-10,2l41,61v-6,1,-11,2,-14,4c21,68,18,73,18,80r,xm61,44r,c65,43,68,42,70,39v,-2,1,-4,1,-7c71,26,69,22,64,19,60,16,54,15,46,15v-9,,-16,2,-20,7c24,25,23,29,22,35l5,35c6,22,10,12,18,7,26,2,36,,46,,59,,69,2,76,7v8,5,12,12,12,22l88,90v,2,,3,1,4c90,95,92,96,94,96v1,,2,,3,c98,96,99,96,100,95r,13c97,109,95,110,93,110v-1,,-3,,-5,c81,110,77,108,74,104,73,101,72,98,71,94v-3,5,-9,9,-15,12c49,110,41,111,33,111v-10,,-18,-2,-24,-8c3,97,,89,,80,,70,3,63,9,57,15,52,23,49,33,47l61,44xm47,r,l47,xe" fillcolor="black" strokeweight="0">
                    <v:path arrowok="t" o:connecttype="custom" o:connectlocs="14,63;14,63;19,73;29,76;43,73;55,54;55,43;49,46;41,48;32,48;21,52;14,63;14,63;48,35;48,35;55,31;56,25;51,15;36,12;21,17;17,28;4,28;14,6;36,0;60,6;70,23;70,71;70,75;74,76;77,76;79,75;79,86;73,87;70,87;58,82;56,75;44,84;26,88;7,82;0,63;7,45;26,37;48,35;37,0;37,0;37,0" o:connectangles="0,0,0,0,0,0,0,0,0,0,0,0,0,0,0,0,0,0,0,0,0,0,0,0,0,0,0,0,0,0,0,0,0,0,0,0,0,0,0,0,0,0,0,0,0,0"/>
                    <o:lock v:ext="edit" verticies="t"/>
                  </v:shape>
                  <v:shape id="Freeform 145" o:spid="_x0000_s1169" style="position:absolute;left:870;top:3618;width:36;height:149;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" path="m46,r,c35,20,29,35,26,44,21,58,19,75,19,94v,19,2,36,8,52c30,156,36,170,46,188r-12,c24,173,19,164,16,159v-2,-4,-5,-9,-7,-16c5,133,2,122,1,111,,106,,100,,95,,76,3,58,9,43,13,33,21,19,33,l46,xe" fillcolor="black" strokeweight="0">
                    <v:path arrowok="t" o:connecttype="custom" o:connectlocs="36,0;36,0;20,35;15,75;21,116;36,149;27,149;13,126;7,113;1,88;0,75;7,34;26,0;36,0" o:connectangles="0,0,0,0,0,0,0,0,0,0,0,0,0,0"/>
                  </v:shape>
                  <v:shape id="Freeform 146" o:spid="_x0000_s1170" style="position:absolute;left:917;top:3622;width:77;height:113;visibility:visible;mso-wrap-style:square;v-text-anchor:top" coordsize="97,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" path="m,142r,c,130,3,119,7,110,12,101,20,93,33,86l52,75c60,70,66,66,70,62v5,-5,8,-12,8,-19c78,35,75,29,70,24,65,19,59,16,51,16,39,16,30,21,25,30v-2,5,-3,12,-4,21l3,51c3,39,6,28,10,21,18,7,31,,51,,67,,79,5,86,13v8,9,11,19,11,30c97,54,93,64,86,72,81,76,73,82,61,88l47,96v-6,4,-11,7,-15,10c25,112,21,118,20,125r77,l97,142,,142xe" fillcolor="black" strokeweight="0">
                    <v:path arrowok="t" o:connecttype="custom" o:connectlocs="0,113;0,113;6,88;26,68;41,60;56,49;62,34;56,19;40,13;20,24;17,41;2,41;8,17;40,0;68,10;77,34;68,57;48,70;37,76;25,84;16,99;77,99;77,113;0,113" o:connectangles="0,0,0,0,0,0,0,0,0,0,0,0,0,0,0,0,0,0,0,0,0,0,0,0"/>
                  </v:shape>
                  <v:shape id="Freeform 147" o:spid="_x0000_s1171" style="position:absolute;left:1006;top:3623;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" path="m48,r,c66,,79,7,88,22v6,12,9,28,9,48c97,89,94,105,89,118v-9,18,-22,27,-41,27c31,145,18,137,10,123,3,110,,94,,73,,57,2,43,6,32,14,10,28,,48,r,xm48,129r,c57,129,64,125,70,116v5,-8,8,-23,8,-45c78,55,76,42,72,31,68,21,60,16,49,16,39,16,31,21,26,30,21,40,19,55,19,74v,14,1,26,5,35c28,122,36,129,48,129r,xe" fillcolor="black" strokeweight="0">
                    <v:path arrowok="t" o:connecttype="custom" o:connectlocs="38,0;38,0;70,17;77,56;71,94;38,115;8,98;0,58;5,25;38,0;38,0;38,102;38,102;56,92;62,56;57,25;39,13;21,24;15,59;19,86;38,102;38,102" o:connectangles="0,0,0,0,0,0,0,0,0,0,0,0,0,0,0,0,0,0,0,0,0,0"/>
                    <o:lock v:ext="edit" verticies="t"/>
                  </v:shape>
                  <v:shape id="Freeform 148" o:spid="_x0000_s1172" style="position:absolute;left:1095;top:3623;width:78;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" path="m49,r,c67,,80,7,88,22v7,12,10,28,10,48c98,89,95,105,89,118v-8,18,-21,27,-40,27c32,145,19,137,11,123,4,110,,94,,73,,57,3,43,7,32,14,10,28,,49,r,xm49,129r,c58,129,65,125,71,116v5,-8,8,-23,8,-45c79,55,77,42,73,31,69,21,61,16,50,16,39,16,32,21,27,30,22,40,20,55,20,74v,14,1,26,4,35c29,122,37,129,49,129r,xe" fillcolor="black" strokeweight="0">
                    <v:path arrowok="t" o:connecttype="custom" o:connectlocs="39,0;39,0;70,17;78,56;71,94;39,115;9,98;0,58;6,25;39,0;39,0;39,102;39,102;57,92;63,56;58,25;40,13;21,24;16,59;19,86;39,102;39,102" o:connectangles="0,0,0,0,0,0,0,0,0,0,0,0,0,0,0,0,0,0,0,0,0,0"/>
                    <o:lock v:ext="edit" verticies="t"/>
                  </v:shape>
                  <v:shape id="Freeform 149" o:spid="_x0000_s1173" style="position:absolute;left:1185;top:3622;width:77;height:116;visibility:visible;mso-wrap-style:square;v-text-anchor:top" coordsize="97,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" path="m48,60r,c56,60,62,58,66,53v5,-4,7,-9,7,-15c73,32,71,28,67,23,62,19,56,17,47,17v-8,,-14,2,-18,6c25,28,23,33,23,39v,6,3,12,7,15c35,58,41,60,48,60r,xm49,130r,c57,130,64,128,69,123v6,-4,9,-11,9,-20c78,94,75,87,69,82,64,78,56,75,48,75v-9,,-16,3,-21,8c22,87,19,94,19,103v,7,2,13,7,19c31,127,39,130,49,130r,xm24,67r,c19,65,15,62,12,59,7,54,4,47,4,39,4,28,8,19,16,12,23,4,34,,48,,62,,72,4,80,11v8,7,12,15,12,25c92,45,89,52,85,57v-2,4,-6,7,-12,9c79,69,84,72,87,76v6,6,10,15,10,25c97,114,92,124,84,133v-8,9,-20,13,-35,13c35,146,23,142,14,135,4,127,,117,,102,,94,2,87,6,81,10,75,16,70,24,67r,xe" fillcolor="black" strokeweight="0">
                    <v:path arrowok="t" o:connecttype="custom" o:connectlocs="38,48;38,48;52,42;58,30;53,18;37,14;23,18;18,31;24,43;38,48;38,48;39,103;39,103;55,98;62,82;55,65;38,60;21,66;15,82;21,97;39,103;39,103;19,53;19,53;10,47;3,31;13,10;38,0;64,9;73,29;67,45;58,52;69,60;77,80;67,106;39,116;11,107;0,81;5,64;19,53;19,53" o:connectangles="0,0,0,0,0,0,0,0,0,0,0,0,0,0,0,0,0,0,0,0,0,0,0,0,0,0,0,0,0,0,0,0,0,0,0,0,0,0,0,0,0"/>
                    <o:lock v:ext="edit" verticies="t"/>
                  </v:shape>
                  <v:shape id="Freeform 150" o:spid="_x0000_s1174" style="position:absolute;left:1275;top:3618;width:36;height:149;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" path="m,188r,c10,168,17,153,20,144v5,-15,7,-31,7,-50c27,75,24,57,19,42,16,32,9,18,,l11,c22,16,28,26,30,30v2,3,4,9,7,15c40,53,42,62,44,70v1,8,2,15,2,23c46,112,42,130,36,145v-4,10,-12,24,-24,43l,188xe" fillcolor="black" strokeweight="0">
                    <v:path arrowok="t" o:connecttype="custom" o:connectlocs="0,149;0,149;16,114;21,75;15,33;0,0;9,0;23,24;29,36;34,55;36,74;28,115;9,149;0,149" o:connectangles="0,0,0,0,0,0,0,0,0,0,0,0,0,0"/>
                  </v:shape>
                  <v:shape id="Freeform 151" o:spid="_x0000_s1175" style="position:absolute;left:517;top:3930;width:102;height:120;visibility:visible;mso-wrap-style:square;v-text-anchor:top" coordsize="128,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" path="m67,r,c86,,100,4,110,14v10,10,16,21,17,33l108,47c106,38,101,30,95,25,88,19,79,17,68,17,53,17,42,22,33,32,24,42,20,57,20,78v,17,4,30,12,41c40,130,52,135,67,135v15,,26,-6,33,-17c104,112,107,105,109,95r19,c127,110,121,123,111,133v-11,13,-27,19,-46,19c48,152,34,147,23,137,7,123,,103,,74,,53,6,35,17,22,29,7,46,,67,r,xm64,r,l64,xe" fillcolor="black" strokeweight="0">
                    <v:path arrowok="t" o:connecttype="custom" o:connectlocs="53,0;53,0;88,11;101,37;86,37;76,20;54,13;26,25;16,62;26,94;53,107;80,93;87,75;102,75;88,105;52,120;18,108;0,58;14,17;53,0;53,0;51,0;51,0;51,0" o:connectangles="0,0,0,0,0,0,0,0,0,0,0,0,0,0,0,0,0,0,0,0,0,0,0,0"/>
                    <o:lock v:ext="edit" verticies="t"/>
                  </v:shape>
                  <v:shape id="Freeform 152" o:spid="_x0000_s1176" style="position:absolute;left:633;top:3961;width:79;height:89;visibility:visible;mso-wrap-style:square;v-text-anchor:top" coordsize="100,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" path="m18,80r,c18,85,20,89,24,92v4,3,8,5,13,5c43,97,49,95,55,92,65,88,70,80,70,69r,-14c68,56,65,57,62,58v-4,1,-7,2,-10,2l41,61v-7,1,-11,3,-15,4c21,69,18,73,18,80r,xm61,44r,c65,44,68,42,69,39v1,-1,2,-4,2,-7c71,26,68,22,64,19,60,17,54,15,46,15v-10,,-16,3,-20,8c24,25,22,30,22,35l5,35c5,22,10,13,18,8,26,3,35,,46,,58,,69,3,76,7v8,5,12,12,12,22l88,90v,2,,4,1,5c90,96,91,96,94,96v1,,1,,2,c97,96,98,96,100,96r,13c97,110,95,110,93,110v-1,1,-3,1,-6,1c81,111,77,108,74,104,73,102,72,99,71,94v-4,5,-9,9,-16,13c49,110,41,112,33,112v-10,,-18,-3,-24,-9c3,97,,90,,81,,71,3,63,9,58,15,52,23,49,33,48l61,44xm46,r,l46,xe" fillcolor="black" strokeweight="0">
                    <v:path arrowok="t" o:connecttype="custom" o:connectlocs="14,64;14,64;19,73;29,77;43,73;55,55;55,44;49,46;41,48;32,48;21,52;14,64;14,64;48,35;48,35;55,31;56,25;51,15;36,12;21,18;17,28;4,28;14,6;36,0;60,6;70,23;70,72;70,75;74,76;76,76;79,76;79,87;73,87;69,88;58,83;56,75;43,85;26,89;7,82;0,64;7,46;26,38;48,35;36,0;36,0;36,0" o:connectangles="0,0,0,0,0,0,0,0,0,0,0,0,0,0,0,0,0,0,0,0,0,0,0,0,0,0,0,0,0,0,0,0,0,0,0,0,0,0,0,0,0,0,0,0,0,0"/>
                    <o:lock v:ext="edit" verticies="t"/>
                  </v:shape>
                  <v:shape id="Freeform 153" o:spid="_x0000_s1177" style="position:absolute;left:721;top:3961;width:69;height:89;visibility:visible;mso-wrap-style:square;v-text-anchor:top" coordsize="87,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" path="m17,75r,c17,81,19,86,21,89v5,6,13,8,24,8c51,97,57,96,62,93v5,-3,8,-7,8,-13c70,75,67,72,63,69,61,68,56,66,48,64l34,61c25,59,19,56,14,53,7,49,3,42,3,33,3,23,6,15,14,9,21,3,31,,43,,59,,70,5,77,14v5,6,7,12,7,19l67,33c66,29,65,25,63,22,58,17,51,15,41,15v-6,,-11,1,-15,4c23,22,21,25,21,29v,5,2,8,7,11c30,42,34,43,39,45r12,2c64,50,72,53,77,56v7,5,10,12,10,22c87,87,83,95,76,102v-7,7,-18,10,-32,10c28,112,17,109,10,102,4,95,,86,,75r17,xm43,r,l43,xe" fillcolor="black" strokeweight="0">
                    <v:path arrowok="t" o:connecttype="custom" o:connectlocs="13,60;13,60;17,71;36,77;49,74;56,64;50,55;38,51;27,48;11,42;2,26;11,7;34,0;61,11;67,26;53,26;50,17;33,12;21,15;17,23;22,32;31,36;40,37;61,45;69,62;60,81;35,89;8,81;0,60;13,60;34,0;34,0;34,0" o:connectangles="0,0,0,0,0,0,0,0,0,0,0,0,0,0,0,0,0,0,0,0,0,0,0,0,0,0,0,0,0,0,0,0,0"/>
                    <o:lock v:ext="edit" verticies="t"/>
                  </v:shape>
                  <v:shape id="Freeform 154" o:spid="_x0000_s1178" style="position:absolute;left:798;top:3940;width:38;height:109;visibility:visible;mso-wrap-style:square;v-text-anchor:top" coordsize="49,1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" path="m14,r,l32,r,30l49,30r,14l32,44r,69c32,117,34,119,36,121v1,,4,1,7,1c44,122,45,122,46,122v1,,2,-1,3,-1l49,135v-2,1,-4,1,-6,2c41,137,38,137,36,137v-9,,-14,-2,-17,-6c16,126,14,121,14,114r,-70l,44,,30r14,l14,xe" fillcolor="black" strokeweight="0">
                    <v:path arrowok="t" o:connecttype="custom" o:connectlocs="11,0;11,0;25,0;25,24;38,24;38,35;25,35;25,90;28,96;33,97;36,97;38,96;38,107;33,109;28,109;15,104;11,91;11,35;0,35;0,24;11,24;11,0" o:connectangles="0,0,0,0,0,0,0,0,0,0,0,0,0,0,0,0,0,0,0,0,0,0"/>
                  </v:shape>
                  <v:shape id="Freeform 155" o:spid="_x0000_s1179" style="position:absolute;left:851;top:3932;width:14;height:115;visibility:visible;mso-wrap-style:square;v-text-anchor:top" coordsize="1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" path="m,40r,l18,40r,105l,145,,40xm,l,,18,r,21l,21,,xe" fillcolor="black" strokeweight="0">
                    <v:path arrowok="t" o:connecttype="custom" o:connectlocs="0,32;0,32;14,32;14,115;0,115;0,32;0,0;0,0;14,0;14,17;0,17;0,0" o:connectangles="0,0,0,0,0,0,0,0,0,0,0,0"/>
                    <o:lock v:ext="edit" verticies="t"/>
                  </v:shape>
                  <v:shape id="Freeform 156" o:spid="_x0000_s1180" style="position:absolute;left:887;top:3932;width:13;height:115;visibility:visible;mso-wrap-style:square;v-text-anchor:top" coordsize="1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" path="m,l,,17,r,145l,145,,xe" fillcolor="black" strokeweight="0">
                    <v:path arrowok="t" o:connecttype="custom" o:connectlocs="0,0;0,0;13,0;13,115;0,115;0,0" o:connectangles="0,0,0,0,0,0"/>
                  </v:shape>
                  <v:shape id="Freeform 157" o:spid="_x0000_s1181" style="position:absolute;left:923;top:3932;width:14;height:115;visibility:visible;mso-wrap-style:square;v-text-anchor:top" coordsize="1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" path="m,l,,18,r,145l,145,,xe" fillcolor="black" strokeweight="0">
                    <v:path arrowok="t" o:connecttype="custom" o:connectlocs="0,0;0,0;14,0;14,115;0,115;0,0" o:connectangles="0,0,0,0,0,0"/>
                  </v:shape>
                  <v:shape id="Freeform 158" o:spid="_x0000_s1182" style="position:absolute;left:952;top:3961;width:78;height:89;visibility:visible;mso-wrap-style:square;v-text-anchor:top" coordsize="99,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" path="m49,97r,c61,97,69,92,74,84v4,-9,6,-19,6,-30c80,44,79,36,75,30,70,20,62,15,50,15,39,15,31,19,26,28v-5,8,-8,18,-8,30c18,69,21,78,26,86v5,7,13,11,23,11l49,97xm50,r,c64,,75,4,85,13v9,9,14,23,14,40c99,70,94,84,86,96v-8,11,-21,16,-38,16c33,112,22,107,13,97,4,88,,74,,58,,40,5,26,14,15,23,5,35,,50,r,xm49,r,l49,xe" fillcolor="black" strokeweight="0">
                    <v:path arrowok="t" o:connecttype="custom" o:connectlocs="39,77;39,77;58,67;63,43;59,24;39,12;20,22;14,46;20,68;39,77;39,77;39,0;39,0;67,10;78,42;68,76;38,89;10,77;0,46;11,12;39,0;39,0;39,0;39,0;39,0" o:connectangles="0,0,0,0,0,0,0,0,0,0,0,0,0,0,0,0,0,0,0,0,0,0,0,0,0"/>
                    <o:lock v:ext="edit" verticies="t"/>
                  </v:shape>
                  <v:shape id="Freeform 159" o:spid="_x0000_s1183" style="position:absolute;left:1044;top:3995;width:38;height:15;visibility:visible;mso-wrap-style:square;v-text-anchor:top" coordsize="4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" path="m,l,,49,r,18l,18,,xe" fillcolor="black" strokeweight="0">
                    <v:path arrowok="t" o:connecttype="custom" o:connectlocs="0,0;0,0;38,0;38,15;0,15;0,0" o:connectangles="0,0,0,0,0,0"/>
                  </v:shape>
                  <v:shape id="Freeform 160" o:spid="_x0000_s1184" style="position:absolute;left:1142;top:3930;width:91;height:121;visibility:visible;mso-wrap-style:square;v-text-anchor:top" coordsize="115,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" path="m18,102r,c19,110,21,116,24,122v7,9,18,14,35,14c66,136,73,135,79,133v11,-4,17,-11,17,-22c96,103,94,97,89,94,84,91,76,88,65,86l46,81c33,78,24,75,19,72,9,65,5,56,5,44,5,31,9,21,18,12,27,4,40,,56,,72,,85,3,95,11v11,7,16,19,16,35l93,46c92,38,90,32,86,28,80,21,70,17,56,17v-12,,-20,2,-25,7c26,29,23,35,23,41v,7,3,12,9,16c36,59,45,61,59,65r20,4c89,71,96,74,102,78v9,7,13,17,13,30c115,124,110,135,98,142v-12,7,-25,11,-41,11c39,153,25,148,15,139,5,130,,117,,102r18,xm58,r,l58,xe" fillcolor="black" strokeweight="0">
                    <v:path arrowok="t" o:connecttype="custom" o:connectlocs="14,81;14,81;19,96;47,108;63,105;76,88;70,74;51,68;36,64;15,57;4,35;14,9;44,0;75,9;88,36;74,36;68,22;44,13;25,19;18,32;25,45;47,51;63,55;81,62;91,85;78,112;45,121;12,110;0,81;14,81;46,0;46,0;46,0" o:connectangles="0,0,0,0,0,0,0,0,0,0,0,0,0,0,0,0,0,0,0,0,0,0,0,0,0,0,0,0,0,0,0,0,0"/>
                    <o:lock v:ext="edit" verticies="t"/>
                  </v:shape>
                  <v:shape id="Freeform 161" o:spid="_x0000_s1185" style="position:absolute;left:1246;top:3961;width:78;height:89;visibility:visible;mso-wrap-style:square;v-text-anchor:top" coordsize="99,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" path="m49,97r,c61,97,69,92,74,84v4,-9,6,-19,6,-30c80,44,79,36,75,30,70,20,62,15,50,15,39,15,31,19,26,28v-5,8,-8,18,-8,30c18,69,21,78,26,86v5,7,13,11,23,11l49,97xm50,r,c64,,75,4,85,13v9,9,14,23,14,40c99,70,95,84,86,96v-8,11,-21,16,-38,16c33,112,22,107,13,97,4,88,,74,,58,,40,5,26,14,15,23,5,35,,50,r,xm49,r,l49,xe" fillcolor="black" strokeweight="0">
                    <v:path arrowok="t" o:connecttype="custom" o:connectlocs="39,77;39,77;58,67;63,43;59,24;39,12;20,22;14,46;20,68;39,77;39,77;39,0;39,0;67,10;78,42;68,76;38,89;10,77;0,46;11,12;39,0;39,0;39,0;39,0;39,0" o:connectangles="0,0,0,0,0,0,0,0,0,0,0,0,0,0,0,0,0,0,0,0,0,0,0,0,0"/>
                    <o:lock v:ext="edit" verticies="t"/>
                  </v:shape>
                  <v:shape id="Freeform 162" o:spid="_x0000_s1186" style="position:absolute;left:1342;top:3932;width:14;height:115;visibility:visible;mso-wrap-style:square;v-text-anchor:top" coordsize="1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" path="m,l,,18,r,145l,145,,xe" fillcolor="black" strokeweight="0">
                    <v:path arrowok="t" o:connecttype="custom" o:connectlocs="0,0;0,0;14,0;14,115;0,115;0,0" o:connectangles="0,0,0,0,0,0"/>
                  </v:shape>
                  <v:shape id="Freeform 163" o:spid="_x0000_s1187" style="position:absolute;left:1371;top:3961;width:78;height:89;visibility:visible;mso-wrap-style:square;v-text-anchor:top" coordsize="99,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" path="m49,97r,c61,97,69,92,73,84v5,-9,7,-19,7,-30c80,44,78,36,75,30,70,20,62,15,49,15,39,15,31,19,26,28v-5,8,-8,18,-8,30c18,69,21,78,26,86v5,7,13,11,23,11l49,97xm50,r,c64,,75,4,84,13v10,9,15,23,15,40c99,70,94,84,86,96v-8,11,-21,16,-38,16c33,112,22,107,13,97,4,88,,74,,58,,40,5,26,14,15,23,5,35,,50,r,xm49,r,l49,xe" fillcolor="black" strokeweight="0">
                    <v:path arrowok="t" o:connecttype="custom" o:connectlocs="39,77;39,77;58,67;63,43;59,24;39,12;20,22;14,46;20,68;39,77;39,77;39,0;39,0;66,10;78,42;68,76;38,89;10,77;0,46;11,12;39,0;39,0;39,0;39,0;39,0" o:connectangles="0,0,0,0,0,0,0,0,0,0,0,0,0,0,0,0,0,0,0,0,0,0,0,0,0"/>
                    <o:lock v:ext="edit" verticies="t"/>
                  </v:shape>
                  <v:shape id="Freeform 164" o:spid="_x0000_s1188" style="position:absolute;left:1467;top:3961;width:40;height:86;visibility:visible;mso-wrap-style:square;v-text-anchor:top" coordsize="51,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" path="m,3r,l17,3r,18c18,17,21,13,27,8,32,3,38,,45,v1,,1,,2,c48,1,49,1,51,1r,19c50,19,49,19,48,19v-1,,-2,,-3,c36,19,29,22,25,28v-5,5,-8,12,-8,20l17,108,,108,,3xe" fillcolor="black" strokeweight="0">
                    <v:path arrowok="t" o:connecttype="custom" o:connectlocs="0,2;0,2;13,2;13,17;21,6;35,0;37,0;40,1;40,16;38,15;35,15;20,22;13,38;13,86;0,86;0,2" o:connectangles="0,0,0,0,0,0,0,0,0,0,0,0,0,0,0,0"/>
                  </v:shape>
                  <v:shape id="Freeform 165" o:spid="_x0000_s1189" style="position:absolute;left:1514;top:3961;width:69;height:86;visibility:visible;mso-wrap-style:square;v-text-anchor:top" coordsize="88,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" path="m,94r,l62,19,4,19,4,3r82,l86,17,24,92r64,l88,108,,108,,94xm45,r,l45,xe" fillcolor="black" strokeweight="0">
                    <v:path arrowok="t" o:connecttype="custom" o:connectlocs="0,75;0,75;49,15;3,15;3,2;67,2;67,14;19,73;69,73;69,86;0,86;0,75;35,0;35,0;35,0" o:connectangles="0,0,0,0,0,0,0,0,0,0,0,0,0,0,0"/>
                    <o:lock v:ext="edit" verticies="t"/>
                  </v:shape>
                  <v:shape id="Freeform 166" o:spid="_x0000_s1190" style="position:absolute;left:1596;top:3961;width:79;height:89;visibility:visible;mso-wrap-style:square;v-text-anchor:top" coordsize="100,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" path="m19,80r,c19,85,21,89,24,92v4,3,9,5,14,5c44,97,50,95,56,92,66,88,71,80,71,69r,-14c68,56,66,57,62,58v-3,1,-7,2,-10,2l41,61v-6,1,-11,3,-14,4c21,69,19,73,19,80r,xm62,44r,c66,44,69,42,70,39v1,-1,1,-4,1,-7c71,26,69,22,65,19,60,17,54,15,46,15v-9,,-16,3,-20,8c24,25,23,30,22,35l6,35c6,22,10,13,18,8,26,3,36,,47,,59,,69,3,77,7v8,5,11,12,11,22l88,90v,2,1,4,2,5c90,96,92,96,94,96v1,,2,,3,c98,96,99,96,100,96r,13c97,110,95,110,94,110v-2,1,-4,1,-6,1c82,111,77,108,75,104,73,102,72,99,72,94v-4,5,-9,9,-16,13c49,110,42,112,34,112v-10,,-18,-3,-24,-9c3,97,,90,,81,,71,3,63,9,58,16,52,24,49,33,48l62,44xm47,r,l47,xe" fillcolor="black" strokeweight="0">
                    <v:path arrowok="t" o:connecttype="custom" o:connectlocs="15,64;15,64;19,73;30,77;44,73;56,55;56,44;49,46;41,48;32,48;21,52;15,64;15,64;49,35;49,35;55,31;56,25;51,15;36,12;21,18;17,28;5,28;14,6;37,0;61,6;70,23;70,72;71,75;74,76;77,76;79,76;79,87;74,87;70,88;59,83;57,75;44,85;27,89;8,82;0,64;7,46;26,38;49,35;37,0;37,0;37,0" o:connectangles="0,0,0,0,0,0,0,0,0,0,0,0,0,0,0,0,0,0,0,0,0,0,0,0,0,0,0,0,0,0,0,0,0,0,0,0,0,0,0,0,0,0,0,0,0,0"/>
                    <o:lock v:ext="edit" verticies="t"/>
                  </v:shape>
                  <v:shape id="Freeform 167" o:spid="_x0000_s1191" style="position:absolute;left:1689;top:3961;width:68;height:86;visibility:visible;mso-wrap-style:square;v-text-anchor:top" coordsize="86,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" path="m,3r,l17,3r,15c22,12,27,7,33,4,38,2,45,,51,,66,,76,6,82,16v3,6,4,14,4,25l86,108r-18,l68,42c68,35,67,30,65,26,62,20,56,16,48,16v-4,,-8,1,-10,2c33,19,29,22,25,26v-3,4,-5,7,-6,11c18,41,18,46,18,53r,55l,108,,3xm42,r,l42,xe" fillcolor="black" strokeweight="0">
                    <v:path arrowok="t" o:connecttype="custom" o:connectlocs="0,2;0,2;13,2;13,14;26,3;40,0;65,13;68,33;68,86;54,86;54,33;51,21;38,13;30,14;20,21;15,29;14,42;14,86;0,86;0,2;33,0;33,0;33,0" o:connectangles="0,0,0,0,0,0,0,0,0,0,0,0,0,0,0,0,0,0,0,0,0,0,0"/>
                    <o:lock v:ext="edit" verticies="t"/>
                  </v:shape>
                  <v:shape id="Freeform 168" o:spid="_x0000_s1192" style="position:absolute;left:1773;top:3961;width:78;height:89;visibility:visible;mso-wrap-style:square;v-text-anchor:top" coordsize="98,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" path="m49,97r,c60,97,69,92,73,84v4,-9,7,-19,7,-30c80,44,78,36,75,30,70,20,61,15,49,15,38,15,30,19,25,28v-5,8,-7,18,-7,30c18,69,20,78,25,86v5,7,13,11,24,11l49,97xm49,r,c63,,75,4,84,13v9,9,14,23,14,40c98,70,94,84,86,96v-9,11,-22,16,-39,16c33,112,21,107,12,97,4,88,,74,,58,,40,4,26,13,15,22,5,34,,49,r,xm49,r,l49,xe" fillcolor="black" strokeweight="0">
                    <v:path arrowok="t" o:connecttype="custom" o:connectlocs="39,77;39,77;58,67;64,43;60,24;39,12;20,22;14,46;20,68;39,77;39,77;39,0;39,0;67,10;78,42;68,76;37,89;10,77;0,46;10,12;39,0;39,0;39,0;39,0;39,0" o:connectangles="0,0,0,0,0,0,0,0,0,0,0,0,0,0,0,0,0,0,0,0,0,0,0,0,0"/>
                    <o:lock v:ext="edit" verticies="t"/>
                  </v:shape>
                  <v:shape id="Freeform 169" o:spid="_x0000_s1193" style="position:absolute;left:1908;top:3932;width:49;height:46;visibility:visible;mso-wrap-style:square;v-text-anchor:top" coordsize="62,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" path="m36,r,l36,22,58,15r4,11l40,33,54,51,44,58,31,39,18,58,8,51,21,33,,26,4,15r21,8l25,,36,xe" fillcolor="black" strokeweight="0">
                    <v:path arrowok="t" o:connecttype="custom" o:connectlocs="28,0;28,0;28,17;46,12;49,21;32,26;43,40;35,46;25,31;14,46;6,40;17,26;0,21;3,12;20,18;20,0;28,0" o:connectangles="0,0,0,0,0,0,0,0,0,0,0,0,0,0,0,0,0"/>
                  </v:shape>
                  <v:shape id="Freeform 170" o:spid="_x0000_s1194" style="position:absolute;left:2020;top:3930;width:36;height:150;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" path="m46,r,c36,20,29,35,26,44,21,59,19,75,19,94v,19,3,37,8,53c30,156,37,170,46,189r-12,c25,174,19,164,17,160,14,156,12,150,9,143,5,133,3,123,1,112,1,106,,101,,95,,76,3,59,9,43,13,34,21,19,34,l46,xe" fillcolor="black" strokeweight="0">
                    <v:path arrowok="t" o:connecttype="custom" o:connectlocs="36,0;36,0;20,35;15,75;21,117;36,150;27,150;13,127;7,113;1,89;0,75;7,34;27,0;36,0" o:connectangles="0,0,0,0,0,0,0,0,0,0,0,0,0,0"/>
                  </v:shape>
                  <v:shape id="Freeform 171" o:spid="_x0000_s1195" style="position:absolute;left:2067;top:3935;width:78;height:112;visibility:visible;mso-wrap-style:square;v-text-anchor:top" coordsize="98,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" path="m,141r,c1,129,3,119,8,110,12,101,21,92,33,85l52,74c61,69,67,65,70,61v5,-5,8,-11,8,-18c78,34,76,28,71,23,66,18,59,16,51,16,39,16,30,20,26,30v-3,5,-4,11,-4,20l4,50c4,38,6,28,10,20,18,6,32,,51,,67,,79,4,87,13v7,8,11,18,11,29c98,53,94,63,86,71,81,76,73,81,61,88l48,95v-7,4,-12,7,-16,11c26,111,22,118,20,125r77,l97,141,,141xe" fillcolor="black" strokeweight="0">
                    <v:path arrowok="t" o:connecttype="custom" o:connectlocs="0,112;0,112;6,87;26,68;41,59;56,48;62,34;57,18;41,13;21,24;18,40;3,40;8,16;41,0;69,10;78,33;68,56;49,70;38,75;25,84;16,99;77,99;77,112;0,112" o:connectangles="0,0,0,0,0,0,0,0,0,0,0,0,0,0,0,0,0,0,0,0,0,0,0,0"/>
                  </v:shape>
                  <v:shape id="Freeform 172" o:spid="_x0000_s1196" style="position:absolute;left:2157;top:3935;width:76;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" path="m48,r,c67,,80,8,88,23v6,11,9,27,9,48c97,90,95,106,89,118v-8,18,-22,27,-41,27c31,145,19,138,10,123,3,111,,94,,74,,58,2,44,6,32,14,11,28,,48,r,xm48,129r,c57,129,65,125,70,117v6,-8,8,-24,8,-46c78,55,76,42,72,32,68,21,61,16,49,16,39,16,31,21,26,31,22,41,19,55,19,74v,15,2,26,5,35c29,122,37,129,48,129r,xe" fillcolor="black" strokeweight="0">
                    <v:path arrowok="t" o:connecttype="custom" o:connectlocs="38,0;38,0;69,18;76,56;70,94;38,115;8,98;0,59;5,25;38,0;38,0;38,102;38,102;55,93;61,56;56,25;38,13;20,25;15,59;19,86;38,102;38,102" o:connectangles="0,0,0,0,0,0,0,0,0,0,0,0,0,0,0,0,0,0,0,0,0,0"/>
                    <o:lock v:ext="edit" verticies="t"/>
                  </v:shape>
                  <v:shape id="Freeform 173" o:spid="_x0000_s1197" style="position:absolute;left:2256;top:3936;width:42;height:111;visibility:visible;mso-wrap-style:square;v-text-anchor:top" coordsize="52,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" path="m,40r,l,27c13,25,22,23,27,20,32,18,35,11,38,l52,r,140l33,140,33,40,,40xe" fillcolor="black" strokeweight="0">
                    <v:path arrowok="t" o:connecttype="custom" o:connectlocs="0,32;0,32;0,21;22,16;31,0;42,0;42,111;27,111;27,32;0,32" o:connectangles="0,0,0,0,0,0,0,0,0,0"/>
                  </v:shape>
                  <v:shape id="Freeform 174" o:spid="_x0000_s1198" style="position:absolute;left:2334;top:3936;width:41;height:111;visibility:visible;mso-wrap-style:square;v-text-anchor:top" coordsize="52,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" path="m,40r,l,27c12,25,21,23,26,20,32,18,35,11,38,l52,r,140l33,140,33,40,,40xe" fillcolor="black" strokeweight="0">
                    <v:path arrowok="t" o:connecttype="custom" o:connectlocs="0,32;0,32;0,21;21,16;30,0;41,0;41,111;26,111;26,32;0,32" o:connectangles="0,0,0,0,0,0,0,0,0,0"/>
                  </v:shape>
                  <v:shape id="Freeform 175" o:spid="_x0000_s1199" style="position:absolute;left:2413;top:3930;width:36;height:150;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" path="m,189r,c11,168,17,153,20,144v5,-14,7,-31,7,-50c27,75,25,58,19,42,16,32,10,18,,l12,c22,16,28,26,30,30v2,4,5,9,7,16c40,54,43,62,44,70v1,8,2,16,2,23c46,113,43,130,37,145v-4,10,-12,25,-25,44l,189xe" fillcolor="black" strokeweight="0">
                    <v:path arrowok="t" o:connecttype="custom" o:connectlocs="0,150;0,150;16,114;21,75;15,33;0,0;9,0;23,24;29,37;34,56;36,74;29,115;9,150;0,150" o:connectangles="0,0,0,0,0,0,0,0,0,0,0,0,0,0"/>
                  </v:shape>
                  <v:shape id="Freeform 176" o:spid="_x0000_s1200" style="position:absolute;left:513;top:2370;width:102;height:115;visibility:visible;mso-wrap-style:square;v-text-anchor:top" coordsize="129,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" path="m87,85r,l65,21,41,85r46,xm55,r,l77,r52,145l108,145,93,101r-57,l20,145,,145,55,xm65,r,l65,xe" fillcolor="black" strokeweight="0">
                    <v:path arrowok="t" o:connecttype="custom" o:connectlocs="69,67;69,67;51,17;32,67;69,67;43,0;43,0;61,0;102,115;85,115;74,80;28,80;16,115;0,115;43,0;51,0;51,0;51,0" o:connectangles="0,0,0,0,0,0,0,0,0,0,0,0,0,0,0,0,0,0"/>
                    <o:lock v:ext="edit" verticies="t"/>
                  </v:shape>
                  <v:shape id="Freeform 177" o:spid="_x0000_s1201" style="position:absolute;left:624;top:2367;width:102;height:121;visibility:visible;mso-wrap-style:square;v-text-anchor:top" coordsize="129,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" path="m68,r,c86,,100,5,110,14v11,10,16,21,17,33l108,47c106,38,102,31,95,25,89,20,80,17,68,17,54,17,42,22,33,32,25,42,20,57,20,78v,17,4,31,12,41c40,130,52,135,68,135v14,,25,-5,33,-17c105,113,108,105,110,95r19,c127,111,121,123,112,134v-12,12,-27,18,-47,18c48,152,34,147,23,137,8,124,,103,,75,,53,6,36,17,22,29,7,46,,68,r,xm64,r,l64,xe" fillcolor="black" strokeweight="0">
                    <v:path arrowok="t" o:connecttype="custom" o:connectlocs="54,0;54,0;87,11;100,37;85,37;75,20;54,14;26,25;16,62;25,95;54,107;80,94;87,76;102,76;89,107;51,121;18,109;0,60;13,18;54,0;54,0;51,0;51,0;51,0" o:connectangles="0,0,0,0,0,0,0,0,0,0,0,0,0,0,0,0,0,0,0,0,0,0,0,0"/>
                    <o:lock v:ext="edit" verticies="t"/>
                  </v:shape>
                  <v:shape id="Freeform 178" o:spid="_x0000_s1202" style="position:absolute;left:749;top:2370;width:16;height:115;visibility:visible;mso-wrap-style:square;v-text-anchor:top" coordsize="20,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" path="m,l,,20,r,145l,145,,xe" fillcolor="black" strokeweight="0">
                    <v:path arrowok="t" o:connecttype="custom" o:connectlocs="0,0;0,0;16,0;16,115;0,115;0,0" o:connectangles="0,0,0,0,0,0"/>
                  </v:shape>
                  <v:shape id="Freeform 179" o:spid="_x0000_s1203" style="position:absolute;left:791;top:2370;width:86;height:115;visibility:visible;mso-wrap-style:square;v-text-anchor:top" coordsize="109,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" path="m,l,,66,c79,,89,3,97,11v8,7,12,17,12,30c109,53,105,62,98,71,91,79,80,83,66,83r-46,l20,145,,145,,xm89,41r,c89,31,85,23,77,20,73,18,67,17,59,17r-39,l20,67r39,c68,67,75,65,81,61v5,-4,8,-10,8,-20l89,41xe" fillcolor="black" strokeweight="0">
                    <v:path arrowok="t" o:connecttype="custom" o:connectlocs="0,0;0,0;52,0;77,9;86,33;77,56;52,66;16,66;16,115;0,115;0,0;70,33;70,33;61,16;47,13;16,13;16,53;47,53;64,48;70,33;70,33" o:connectangles="0,0,0,0,0,0,0,0,0,0,0,0,0,0,0,0,0,0,0,0,0"/>
                    <o:lock v:ext="edit" verticies="t"/>
                  </v:shape>
                  <v:shape id="Freeform 180" o:spid="_x0000_s1204" style="position:absolute;left:940;top:2370;width:17;height:41;visibility:visible;mso-wrap-style:square;v-text-anchor:top" coordsize="2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" path="m,42r,c4,41,6,39,8,36v2,-4,3,-8,3,-12c11,23,11,23,11,22v,,,,,-1l,21,,,21,r,20c21,28,19,35,16,41,12,47,7,50,,51l,42xe" fillcolor="black" strokeweight="0">
                    <v:path arrowok="t" o:connecttype="custom" o:connectlocs="0,34;0,34;6,29;9,19;9,18;9,17;0,17;0,0;17,0;17,16;13,33;0,41;0,34" o:connectangles="0,0,0,0,0,0,0,0,0,0,0,0,0"/>
                  </v:shape>
                  <v:shape id="Freeform 181" o:spid="_x0000_s1205" style="position:absolute;left:968;top:2375;width:78;height:110;visibility:visible;mso-wrap-style:square;v-text-anchor:top" coordsize="98,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" path="m98,r,l98,15c93,20,87,27,80,38,72,49,66,61,60,74,54,86,50,97,47,107v-2,7,-4,17,-7,32l20,139c24,112,34,85,49,58,58,43,68,29,78,18l,18,,,98,xe" fillcolor="black" strokeweight="0">
                    <v:path arrowok="t" o:connecttype="custom" o:connectlocs="78,0;78,0;78,12;64,30;48,59;37,85;32,110;16,110;39,46;62,14;0,14;0,0;78,0" o:connectangles="0,0,0,0,0,0,0,0,0,0,0,0,0"/>
                  </v:shape>
                  <v:shape id="Freeform 182" o:spid="_x0000_s1206" style="position:absolute;left:1057;top:2373;width:76;height:116;visibility:visible;mso-wrap-style:square;v-text-anchor:top" coordsize="96,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" path="m20,108r,c21,117,24,124,31,128v4,2,8,3,13,3c52,131,59,127,65,120,71,113,76,99,78,77,74,83,69,88,63,90v-5,3,-12,4,-18,4c31,94,20,90,12,81,4,73,,62,,49,,36,4,25,12,15,20,5,31,,47,,67,,82,9,89,28v5,10,7,23,7,38c96,84,93,99,88,112v-9,22,-23,34,-44,34c30,146,20,142,13,135,6,128,2,118,2,108r18,xm47,79r,c54,79,60,76,66,72v6,-5,9,-13,9,-25c75,37,72,29,67,24,62,19,55,16,47,16v-9,,-15,3,-21,9c21,31,19,39,19,48v,10,2,17,7,22c30,76,37,79,47,79r,xe" fillcolor="black" strokeweight="0">
                    <v:path arrowok="t" o:connecttype="custom" o:connectlocs="16,86;16,86;25,102;35,104;51,95;62,61;50,72;36,75;10,64;0,39;10,12;37,0;70,22;76,52;70,89;35,116;10,107;2,86;16,86;37,63;37,63;52,57;59,37;53,19;37,13;21,20;15,38;21,56;37,63;37,63" o:connectangles="0,0,0,0,0,0,0,0,0,0,0,0,0,0,0,0,0,0,0,0,0,0,0,0,0,0,0,0,0,0"/>
                    <o:lock v:ext="edit" verticies="t"/>
                  </v:shape>
                  <v:shape id="Freeform 183" o:spid="_x0000_s1207" style="position:absolute;left:1147;top:2433;width:40;height:15;visibility:visible;mso-wrap-style:square;v-text-anchor:top" coordsize="50,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" path="m,l,,50,r,19l,19,,xe" fillcolor="black" strokeweight="0">
                    <v:path arrowok="t" o:connecttype="custom" o:connectlocs="0,0;0,0;40,0;40,15;0,15;0,0" o:connectangles="0,0,0,0,0,0"/>
                  </v:shape>
                  <v:shape id="Freeform 184" o:spid="_x0000_s1208" style="position:absolute;left:1205;top:2369;width:17;height:41;visibility:visible;mso-wrap-style:square;v-text-anchor:top" coordsize="2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" path="m21,10r,c17,10,14,12,12,16v-1,3,-2,7,-2,12c10,28,10,29,10,29v,,,1,,1l21,30r,22l,52,,32c,24,1,17,5,11,8,5,13,1,21,r,10xe" fillcolor="black" strokeweight="0">
                    <v:path arrowok="t" o:connecttype="custom" o:connectlocs="17,8;17,8;10,13;8,22;8,23;8,24;17,24;17,41;0,41;0,25;4,9;17,0;17,8" o:connectangles="0,0,0,0,0,0,0,0,0,0,0,0,0"/>
                  </v:shape>
                  <v:shape id="Freeform 185" o:spid="_x0000_s1209" style="position:absolute;left:1235;top:2373;width:77;height:116;visibility:visible;mso-wrap-style:square;v-text-anchor:top" coordsize="97,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" path="m49,60r,c56,60,63,57,67,53v4,-4,7,-10,7,-16c74,32,71,27,67,23,63,18,57,16,48,16v-9,,-15,2,-19,7c26,27,24,32,24,38v,7,2,12,7,16c36,58,42,60,49,60r,xm50,130r,c58,130,65,127,70,123v6,-5,8,-11,8,-20c78,94,75,87,70,82,64,77,57,75,48,75v-8,,-15,2,-20,7c22,87,20,94,20,102v,8,2,14,7,19c32,127,39,130,50,130r,xm24,66r,c19,64,16,62,13,59,8,54,5,47,5,38,5,28,9,19,17,11,24,4,35,,49,,63,,73,4,81,11v8,7,11,15,11,25c92,45,90,52,86,57v-3,3,-7,6,-12,9c80,69,84,72,88,75v6,7,9,16,9,26c97,114,93,124,85,133v-9,8,-20,13,-36,13c36,146,24,142,14,135,5,127,,116,,102,,94,2,86,6,80,10,74,16,70,24,66r,xe" fillcolor="black" strokeweight="0">
                    <v:path arrowok="t" o:connecttype="custom" o:connectlocs="39,48;39,48;53,42;59,29;53,18;38,13;23,18;19,30;25,43;39,48;39,48;40,103;40,103;56,98;62,82;56,65;38,60;22,65;16,81;21,96;40,103;40,103;19,52;19,52;10,47;4,30;13,9;39,0;64,9;73,29;68,45;59,52;70,60;77,80;67,106;39,116;11,107;0,81;5,64;19,52;19,52" o:connectangles="0,0,0,0,0,0,0,0,0,0,0,0,0,0,0,0,0,0,0,0,0,0,0,0,0,0,0,0,0,0,0,0,0,0,0,0,0,0,0,0,0"/>
                    <o:lock v:ext="edit" verticies="t"/>
                  </v:shape>
                  <v:shape id="Freeform 186" o:spid="_x0000_s1210" style="position:absolute;left:1324;top:2373;width:77;height:116;visibility:visible;mso-wrap-style:square;v-text-anchor:top" coordsize="97,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" path="m48,60r,c56,60,62,57,67,53v4,-4,6,-10,6,-16c73,32,71,27,67,23,63,18,56,16,48,16v-9,,-15,2,-19,7c25,27,24,32,24,38v,7,2,12,7,16c36,58,42,60,48,60r,xm50,130r,c58,130,65,127,70,123v5,-5,8,-11,8,-20c78,94,75,87,70,82,64,77,57,75,48,75v-8,,-15,2,-21,7c22,87,19,94,19,102v,8,3,14,8,19c32,127,39,130,50,130r,xm24,66r,c19,64,15,62,13,59,8,54,5,47,5,38,5,28,9,19,16,11,24,4,35,,49,,62,,73,4,81,11v7,7,11,15,11,25c92,45,90,52,86,57v-3,3,-7,6,-12,9c80,69,84,72,88,75v6,7,9,16,9,26c97,114,93,124,85,133v-9,8,-21,13,-36,13c35,146,24,142,14,135,5,127,,116,,102,,94,2,86,6,80,10,74,16,70,24,66r,xe" fillcolor="black" strokeweight="0">
                    <v:path arrowok="t" o:connecttype="custom" o:connectlocs="38,48;38,48;53,42;58,29;53,18;38,13;23,18;19,30;25,43;38,48;38,48;40,103;40,103;56,98;62,82;56,65;38,60;21,65;15,81;21,96;40,103;40,103;19,52;19,52;10,47;4,30;13,9;39,0;64,9;73,29;68,45;59,52;70,60;77,80;67,106;39,116;11,107;0,81;5,64;19,52;19,52" o:connectangles="0,0,0,0,0,0,0,0,0,0,0,0,0,0,0,0,0,0,0,0,0,0,0,0,0,0,0,0,0,0,0,0,0,0,0,0,0,0,0,0,0"/>
                    <o:lock v:ext="edit" verticies="t"/>
                  </v:shape>
                  <v:shape id="Freeform 187" o:spid="_x0000_s1211" style="position:absolute;left:1464;top:2368;width:37;height:150;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" path="m45,r,c35,20,28,35,25,45,21,59,18,76,18,95v,19,3,36,8,52c30,157,36,171,46,189r-12,c24,174,18,164,16,160,14,156,11,150,8,143,5,134,2,123,1,112,,106,,101,,96,,76,3,59,9,44,13,34,21,20,33,l45,xe" fillcolor="black" strokeweight="0">
                    <v:path arrowok="t" o:connecttype="custom" o:connectlocs="36,0;36,0;20,36;14,75;21,117;37,150;27,150;13,127;6,113;1,89;0,76;7,35;27,0;36,0" o:connectangles="0,0,0,0,0,0,0,0,0,0,0,0,0,0"/>
                  </v:shape>
                  <v:shape id="Freeform 188" o:spid="_x0000_s1212" style="position:absolute;left:1522;top:2374;width:41;height:111;visibility:visible;mso-wrap-style:square;v-text-anchor:top" coordsize="52,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" path="m,41r,l,27c12,26,21,24,26,21,31,18,35,11,38,l52,r,141l33,141,33,41,,41xe" fillcolor="black" strokeweight="0">
                    <v:path arrowok="t" o:connecttype="custom" o:connectlocs="0,32;0,32;0,21;21,17;30,0;41,0;41,111;26,111;26,32;0,32" o:connectangles="0,0,0,0,0,0,0,0,0,0"/>
                  </v:shape>
                  <v:shape id="Freeform 189" o:spid="_x0000_s1213" style="position:absolute;left:1601;top:2373;width:76;height:116;visibility:visible;mso-wrap-style:square;v-text-anchor:top" coordsize="96,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" path="m20,108r,c20,117,24,124,31,128v4,2,8,3,12,3c52,131,59,127,65,120,71,113,75,99,78,77,74,83,69,88,63,90v-6,3,-12,4,-19,4c31,94,20,90,12,81,4,73,,62,,49,,36,4,25,12,15,20,5,31,,47,,67,,81,9,89,28v5,10,7,23,7,38c96,84,93,99,88,112v-9,22,-23,34,-44,34c30,146,20,142,13,135,5,128,2,118,2,108r18,xm47,79r,c54,79,60,76,66,72v6,-5,9,-13,9,-25c75,37,72,29,67,24,62,19,55,16,47,16v-9,,-16,3,-21,9c21,31,19,39,19,48v,10,2,17,6,22c30,76,37,79,47,79r,xe" fillcolor="black" strokeweight="0">
                    <v:path arrowok="t" o:connecttype="custom" o:connectlocs="16,86;16,86;25,102;34,104;51,95;62,61;50,72;35,75;10,64;0,39;10,12;37,0;70,22;76,52;70,89;35,116;10,107;2,86;16,86;37,63;37,63;52,57;59,37;53,19;37,13;21,20;15,38;20,56;37,63;37,63" o:connectangles="0,0,0,0,0,0,0,0,0,0,0,0,0,0,0,0,0,0,0,0,0,0,0,0,0,0,0,0,0,0"/>
                    <o:lock v:ext="edit" verticies="t"/>
                  </v:shape>
                  <v:shape id="Freeform 190" o:spid="_x0000_s1214" style="position:absolute;left:1690;top:2373;width:77;height:116;visibility:visible;mso-wrap-style:square;v-text-anchor:top" coordsize="97,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" path="m49,60r,c57,60,63,57,67,53v5,-4,7,-10,7,-16c74,32,72,27,67,23,63,18,57,16,48,16v-8,,-15,2,-18,7c26,27,24,32,24,38v,7,2,12,7,16c36,58,42,60,49,60r,xm50,130r,c58,130,65,127,70,123v6,-5,8,-11,8,-20c78,94,76,87,70,82,65,77,57,75,49,75v-9,,-16,2,-21,7c22,87,20,94,20,102v,8,2,14,7,19c32,127,40,130,50,130r,xm25,66r,c20,64,16,62,13,59,8,54,5,47,5,38,5,28,9,19,17,11,24,4,35,,49,,63,,73,4,81,11v8,7,12,15,12,25c93,45,90,52,86,57v-3,3,-6,6,-12,9c80,69,85,72,88,75v6,7,9,16,9,26c97,114,93,124,85,133v-8,8,-20,13,-36,13c36,146,24,142,15,135,5,127,,116,,102,,94,2,86,6,80,11,74,17,70,25,66r,xe" fillcolor="black" strokeweight="0">
                    <v:path arrowok="t" o:connecttype="custom" o:connectlocs="39,48;39,48;53,42;59,29;53,18;38,13;24,18;19,30;25,43;39,48;39,48;40,103;40,103;56,98;62,82;56,65;39,60;22,65;16,81;21,96;40,103;40,103;20,52;20,52;10,47;4,30;13,9;39,0;64,9;74,29;68,45;59,52;70,60;77,80;67,106;39,116;12,107;0,81;5,64;20,52;20,52" o:connectangles="0,0,0,0,0,0,0,0,0,0,0,0,0,0,0,0,0,0,0,0,0,0,0,0,0,0,0,0,0,0,0,0,0,0,0,0,0,0,0,0,0"/>
                    <o:lock v:ext="edit" verticies="t"/>
                  </v:shape>
                  <v:shape id="Freeform 191" o:spid="_x0000_s1215" style="position:absolute;left:1780;top:2373;width:75;height:116;visibility:visible;mso-wrap-style:square;v-text-anchor:top" coordsize="95,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" path="m20,108r,c20,117,24,124,31,128v3,2,8,3,12,3c52,131,59,127,65,120,71,113,75,99,78,77,74,83,69,88,63,90v-6,3,-12,4,-19,4c30,94,20,90,12,81,4,73,,62,,49,,36,4,25,12,15,19,5,31,,46,,67,,81,9,89,28v4,10,6,23,6,38c95,84,93,99,88,112v-9,22,-24,34,-44,34c30,146,19,142,12,135,5,128,2,118,2,108r18,xm46,79r,c53,79,60,76,66,72v6,-5,8,-13,8,-25c74,37,72,29,67,24,61,19,55,16,47,16v-9,,-16,3,-21,9c21,31,18,39,18,48v,10,3,17,7,22c30,76,37,79,46,79r,xe" fillcolor="black" strokeweight="0">
                    <v:path arrowok="t" o:connecttype="custom" o:connectlocs="16,86;16,86;24,102;34,104;51,95;62,61;50,72;35,75;9,64;0,39;9,12;36,0;70,22;75,52;69,89;35,116;9,107;2,86;16,86;36,63;36,63;52,57;58,37;53,19;37,13;21,20;14,38;20,56;36,63;36,63" o:connectangles="0,0,0,0,0,0,0,0,0,0,0,0,0,0,0,0,0,0,0,0,0,0,0,0,0,0,0,0,0,0"/>
                    <o:lock v:ext="edit" verticies="t"/>
                  </v:shape>
                  <v:shape id="Freeform 192" o:spid="_x0000_s1216" style="position:absolute;left:1869;top:2368;width:36;height:150;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" path="m1,189r,c11,168,18,154,21,144v4,-14,7,-30,7,-49c28,76,25,58,20,42,16,33,10,19,,l12,c22,17,28,27,31,30v2,4,4,9,7,16c41,54,43,62,44,70v2,8,2,16,2,23c46,113,43,130,37,146v-4,9,-12,24,-24,43l1,189xe" fillcolor="black" strokeweight="0">
                    <v:path arrowok="t" o:connecttype="custom" o:connectlocs="1,150;1,150;16,114;22,75;16,33;0,0;9,0;24,24;30,37;34,56;36,74;29,116;10,150;1,150" o:connectangles="0,0,0,0,0,0,0,0,0,0,0,0,0,0"/>
                  </v:shape>
                  <v:shape id="Freeform 193" o:spid="_x0000_s1217" style="position:absolute;left:513;top:2683;width:93;height:115;visibility:visible;mso-wrap-style:square;v-text-anchor:top" coordsize="11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" path="m118,r,l118,17r-49,l69,145r-20,l49,17,,17,,,118,xe" fillcolor="black" strokeweight="0">
                    <v:path arrowok="t" o:connecttype="custom" o:connectlocs="93,0;93,0;93,13;54,13;54,115;39,115;39,13;0,13;0,0;93,0" o:connectangles="0,0,0,0,0,0,0,0,0,0"/>
                  </v:shape>
                  <v:shape id="Freeform 194" o:spid="_x0000_s1218" style="position:absolute;left:595;top:2711;width:78;height:90;visibility:visible;mso-wrap-style:square;v-text-anchor:top" coordsize="99,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" path="m49,98r,c61,98,69,93,74,84v4,-9,6,-19,6,-29c80,45,79,37,75,30,70,21,62,16,50,16,39,16,31,20,26,28v-5,9,-7,19,-7,30c19,70,21,79,26,86v5,8,13,12,23,12l49,98xm50,r,c64,,75,5,85,14v9,9,14,22,14,40c99,71,95,85,86,96v-8,11,-21,17,-38,17c33,113,22,108,13,98,5,88,,75,,59,,41,5,27,14,16,23,6,35,,50,r,xm49,1r,l49,1xe" fillcolor="black" strokeweight="0">
                    <v:path arrowok="t" o:connecttype="custom" o:connectlocs="39,78;39,78;58,67;63,44;59,24;39,13;20,22;15,46;20,68;39,78;39,78;39,0;39,0;67,11;78,43;68,76;38,90;10,78;0,47;11,13;39,0;39,0;39,1;39,1;39,1" o:connectangles="0,0,0,0,0,0,0,0,0,0,0,0,0,0,0,0,0,0,0,0,0,0,0,0,0"/>
                    <o:lock v:ext="edit" verticies="t"/>
                  </v:shape>
                  <v:shape id="Freeform 195" o:spid="_x0000_s1219" style="position:absolute;left:684;top:2711;width:79;height:90;visibility:visible;mso-wrap-style:square;v-text-anchor:top" coordsize="99,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" path="m49,98r,c61,98,69,93,73,84v5,-9,7,-19,7,-29c80,45,78,37,75,30,70,21,62,16,49,16,39,16,31,20,26,28v-5,9,-8,19,-8,30c18,70,21,79,26,86v5,8,13,12,23,12l49,98xm50,r,c64,,75,5,84,14v10,9,15,22,15,40c99,71,94,85,86,96v-8,11,-21,17,-38,17c33,113,21,108,13,98,4,88,,75,,59,,41,5,27,14,16,23,6,35,,50,r,xm49,1r,l49,1xe" fillcolor="black" strokeweight="0">
                    <v:path arrowok="t" o:connecttype="custom" o:connectlocs="39,78;39,78;58,67;64,44;60,24;39,13;21,22;14,46;21,68;39,78;39,78;40,0;40,0;67,11;79,43;69,76;38,90;10,78;0,47;11,13;40,0;40,0;39,1;39,1;39,1" o:connectangles="0,0,0,0,0,0,0,0,0,0,0,0,0,0,0,0,0,0,0,0,0,0,0,0,0"/>
                    <o:lock v:ext="edit" verticies="t"/>
                  </v:shape>
                  <v:shape id="Freeform 196" o:spid="_x0000_s1220" style="position:absolute;left:779;top:2683;width:69;height:115;visibility:visible;mso-wrap-style:square;v-text-anchor:top" coordsize="8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" path="m,l,,17,r,84l62,39r23,l45,79r42,66l65,145,32,92,17,105r,40l,145,,xe" fillcolor="black" strokeweight="0">
                    <v:path arrowok="t" o:connecttype="custom" o:connectlocs="0,0;0,0;13,0;13,67;49,31;67,31;36,63;69,115;52,115;25,73;13,83;13,115;0,115;0,0" o:connectangles="0,0,0,0,0,0,0,0,0,0,0,0,0,0"/>
                  </v:shape>
                  <v:shape id="Freeform 197" o:spid="_x0000_s1221" style="position:absolute;left:855;top:2712;width:76;height:89;visibility:visible;mso-wrap-style:square;v-text-anchor:top" coordsize="96,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" path="m50,r,c57,,64,2,71,5v7,4,13,8,16,14c91,24,93,31,95,38v1,5,1,12,1,23l19,61v,11,3,19,7,26c31,93,38,96,48,96v10,,17,-3,22,-9c74,84,76,80,77,75r18,c94,79,93,83,90,88v-3,5,-5,9,-9,12c76,105,69,108,61,110v-4,1,-9,2,-14,2c34,112,22,107,13,97,4,88,,74,,57,,40,4,27,13,16,23,5,35,,50,r,xm78,47r,c77,39,75,33,73,28,68,20,60,16,48,16v-8,,-15,2,-20,8c22,30,20,38,19,47r59,xm48,r,l48,xe" fillcolor="black" strokeweight="0">
                    <v:path arrowok="t" o:connecttype="custom" o:connectlocs="40,0;40,0;56,4;69,15;75,30;76,48;15,48;21,69;38,76;55,69;61,60;75,60;71,70;64,79;48,87;37,89;10,77;0,45;10,13;40,0;40,0;62,37;62,37;58,22;38,13;22,19;15,37;62,37;38,0;38,0;38,0" o:connectangles="0,0,0,0,0,0,0,0,0,0,0,0,0,0,0,0,0,0,0,0,0,0,0,0,0,0,0,0,0,0,0"/>
                    <o:lock v:ext="edit" verticies="t"/>
                  </v:shape>
                  <v:shape id="Freeform 198" o:spid="_x0000_s1222" style="position:absolute;left:940;top:2712;width:77;height:120;visibility:visible;mso-wrap-style:square;v-text-anchor:top" coordsize="97,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" path="m77,2r,l97,2c95,9,89,25,80,49,74,67,69,82,64,93,54,120,47,137,42,142v-4,6,-11,9,-21,9c18,151,16,151,15,151v-1,,-3,-1,-5,-1l10,134v3,1,5,1,7,1c18,136,19,136,20,136v4,,6,-1,8,-2c29,133,30,132,32,130v,,1,-3,3,-8c37,117,39,113,40,111l,2r21,l49,88,77,2xm49,r,l49,xe" fillcolor="black" strokeweight="0">
                    <v:path arrowok="t" o:connecttype="custom" o:connectlocs="61,2;61,2;77,2;64,39;51,74;33,113;17,120;12,120;8,119;8,106;13,107;16,108;22,106;25,103;28,97;32,88;0,2;17,2;39,70;61,2;39,0;39,0;39,0" o:connectangles="0,0,0,0,0,0,0,0,0,0,0,0,0,0,0,0,0,0,0,0,0,0,0"/>
                    <o:lock v:ext="edit" verticies="t"/>
                  </v:shape>
                  <v:shape id="Freeform 199" o:spid="_x0000_s1223" style="position:absolute;left:1021;top:2781;width:16;height:40;visibility:visible;mso-wrap-style:square;v-text-anchor:top" coordsize="2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" path="m,42r,c4,41,7,38,9,32v1,-3,2,-6,2,-8c11,23,11,23,11,22v,,-1,,-1,-1l,21,,,21,r,19c21,27,19,34,16,40,13,46,7,50,,51l,42xe" fillcolor="black" strokeweight="0">
                    <v:path arrowok="t" o:connecttype="custom" o:connectlocs="0,33;0,33;7,25;8,19;8,17;8,16;0,16;0,0;16,0;16,15;12,31;0,40;0,33" o:connectangles="0,0,0,0,0,0,0,0,0,0,0,0,0"/>
                  </v:shape>
                  <v:shape id="Freeform 200" o:spid="_x0000_s1224" style="position:absolute;left:1110;top:2683;width:85;height:115;visibility:visible;mso-wrap-style:square;v-text-anchor:top" coordsize="10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" path="m,l,,65,c78,,88,4,96,11v8,7,12,18,12,31c108,53,105,63,97,71,90,80,80,84,65,84r-46,l19,145,,145,,xm88,42r,c88,31,84,24,76,20,72,18,66,17,59,17r-40,l19,67r40,c67,67,74,65,80,62v5,-4,8,-11,8,-20l88,42xe" fillcolor="black" strokeweight="0">
                    <v:path arrowok="t" o:connecttype="custom" o:connectlocs="0,0;0,0;51,0;76,9;85,33;76,56;51,67;15,67;15,115;0,115;0,0;69,33;69,33;60,16;46,13;15,13;15,53;46,53;63,49;69,33;69,33" o:connectangles="0,0,0,0,0,0,0,0,0,0,0,0,0,0,0,0,0,0,0,0,0"/>
                    <o:lock v:ext="edit" verticies="t"/>
                  </v:shape>
                  <v:shape id="Freeform 201" o:spid="_x0000_s1225" style="position:absolute;left:1256;top:2681;width:37;height:149;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" path="m45,r,c35,20,28,35,25,44,21,58,18,75,18,94v,19,3,36,8,52c30,156,36,170,46,188r-12,c24,173,18,164,16,160,14,155,11,150,8,143,5,133,2,123,1,112,,106,,100,,95,,76,3,58,9,43,13,34,21,19,33,l45,xe" fillcolor="black" strokeweight="0">
                    <v:path arrowok="t" o:connecttype="custom" o:connectlocs="36,0;36,0;20,35;14,75;21,116;37,149;27,149;13,127;6,113;1,89;0,75;7,34;27,0;36,0" o:connectangles="0,0,0,0,0,0,0,0,0,0,0,0,0,0"/>
                  </v:shape>
                  <v:shape id="Freeform 202" o:spid="_x0000_s1226" style="position:absolute;left:1304;top:2685;width:77;height:113;visibility:visible;mso-wrap-style:square;v-text-anchor:top" coordsize="97,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" path="m,142r,c,130,3,119,7,110,11,101,20,93,33,86l52,75c60,70,66,66,69,62v6,-5,9,-12,9,-19c78,35,75,29,70,24,65,19,59,17,50,17,38,17,30,21,25,30v-2,5,-4,12,-4,21l3,51c3,39,5,29,10,21,17,7,31,,51,,67,,78,5,86,13v7,9,11,19,11,30c97,54,93,64,85,72,81,76,72,82,60,89l47,96v-6,4,-12,7,-15,10c25,112,21,118,19,125r77,l96,142,,142xe" fillcolor="black" strokeweight="0">
                    <v:path arrowok="t" o:connecttype="custom" o:connectlocs="0,113;0,113;6,88;26,68;41,60;55,49;62,34;56,19;40,14;20,24;17,41;2,41;8,17;40,0;68,10;77,34;67,57;48,71;37,76;25,84;15,99;76,99;76,113;0,113" o:connectangles="0,0,0,0,0,0,0,0,0,0,0,0,0,0,0,0,0,0,0,0,0,0,0,0"/>
                  </v:shape>
                  <v:shape id="Freeform 203" o:spid="_x0000_s1227" style="position:absolute;left:1392;top:2686;width:78;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" path="m49,r,c67,,80,7,88,22v7,12,10,28,10,48c98,89,95,105,89,118v-8,18,-22,27,-40,27c32,145,19,138,11,123,4,111,,94,,73,,57,2,43,7,32,14,11,28,,49,r,xm48,129r,c58,129,65,125,70,116v6,-8,9,-23,9,-45c79,55,77,42,73,31,69,21,61,16,50,16,39,16,32,21,27,31v-5,9,-7,24,-7,43c20,88,21,100,24,109v5,13,13,20,24,20l48,129xe" fillcolor="black" strokeweight="0">
                    <v:path arrowok="t" o:connecttype="custom" o:connectlocs="39,0;39,0;70,17;78,56;71,94;39,115;9,98;0,58;6,25;39,0;39,0;38,102;38,102;56,92;63,56;58,25;40,13;21,25;16,59;19,86;38,102;38,102" o:connectangles="0,0,0,0,0,0,0,0,0,0,0,0,0,0,0,0,0,0,0,0,0,0"/>
                    <o:lock v:ext="edit" verticies="t"/>
                  </v:shape>
                  <v:shape id="Freeform 204" o:spid="_x0000_s1228" style="position:absolute;left:1482;top:2686;width:77;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" path="m49,r,c67,,80,7,88,22v6,12,10,28,10,48c98,89,95,105,89,118v-8,18,-22,27,-41,27c31,145,19,138,11,123,4,111,,94,,73,,57,2,43,6,32,14,11,28,,49,r,xm48,129r,c58,129,65,125,70,116v6,-8,8,-23,8,-45c78,55,77,42,73,31,69,21,61,16,50,16,39,16,31,21,27,31v-5,9,-8,24,-8,43c19,88,21,100,24,109v5,13,13,20,24,20l48,129xe" fillcolor="black" strokeweight="0">
                    <v:path arrowok="t" o:connecttype="custom" o:connectlocs="39,0;39,0;69,17;77,56;70,94;38,115;9,98;0,58;5,25;39,0;39,0;38,102;38,102;55,92;61,56;57,25;39,13;21,25;15,59;19,86;38,102;38,102" o:connectangles="0,0,0,0,0,0,0,0,0,0,0,0,0,0,0,0,0,0,0,0,0,0"/>
                    <o:lock v:ext="edit" verticies="t"/>
                  </v:shape>
                </v:group>
                <v:group id="Group 406" o:spid="_x0000_s1229" style="position:absolute;left:3257;top:5111;width:43028;height:24765" coordorigin="513,805" coordsize="6776,3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">
                  <v:shape id="Freeform 206" o:spid="_x0000_s1230" style="position:absolute;left:1582;top:2686;width:41;height:112;visibility:visible;mso-wrap-style:square;v-text-anchor:top" coordsize="52,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" path="m,41r,l,27c13,26,22,24,27,21,32,18,36,11,38,l52,r,141l33,141,33,41,,41xe" fillcolor="black" strokeweight="0">
                    <v:path arrowok="t" o:connecttype="custom" o:connectlocs="0,33;0,33;0,21;21,17;30,0;41,0;41,112;26,112;26,33;0,33" o:connectangles="0,0,0,0,0,0,0,0,0,0"/>
                  </v:shape>
                  <v:shape id="Freeform 207" o:spid="_x0000_s1231" style="position:absolute;left:1661;top:2681;width:36;height:149;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" path="m1,188r,c11,168,18,153,21,144v4,-14,7,-31,7,-50c28,75,25,58,20,42,16,32,10,18,,l12,c22,16,28,26,31,30v2,4,4,9,7,15c41,54,43,62,44,70v2,8,2,15,2,23c46,112,43,130,37,145v-4,10,-12,24,-24,43l1,188xe" fillcolor="black" strokeweight="0">
                    <v:path arrowok="t" o:connecttype="custom" o:connectlocs="1,149;1,149;16,114;22,75;16,33;0,0;9,0;24,24;30,36;34,55;36,74;29,115;10,149;1,149" o:connectangles="0,0,0,0,0,0,0,0,0,0,0,0,0,0"/>
                  </v:shape>
                  <v:shape id="Freeform 208" o:spid="_x0000_s1232" style="position:absolute;left:524;top:2996;width:84;height:114;visibility:visible;mso-wrap-style:square;v-text-anchor:top" coordsize="107,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" path="m,l,,106,r,17l19,17r,44l99,61r,17l19,78r,49l107,127r,17l,144,,xm54,r,l54,xe" fillcolor="black" strokeweight="0">
                    <v:path arrowok="t" o:connecttype="custom" o:connectlocs="0,0;0,0;83,0;83,13;15,13;15,48;78,48;78,62;15,62;15,101;84,101;84,114;0,114;0,0;42,0;42,0;42,0" o:connectangles="0,0,0,0,0,0,0,0,0,0,0,0,0,0,0,0,0"/>
                    <o:lock v:ext="edit" verticies="t"/>
                  </v:shape>
                  <v:shape id="Freeform 209" o:spid="_x0000_s1233" style="position:absolute;left:627;top:3024;width:68;height:86;visibility:visible;mso-wrap-style:square;v-text-anchor:top" coordsize="86,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" path="m,3r,l17,3r,15c22,12,28,7,33,5,39,2,45,,52,,67,,77,6,82,16v3,6,4,14,4,25l86,108r-18,l68,42c68,35,67,30,66,26,62,20,57,16,48,16v-4,,-7,1,-10,2c33,19,29,22,25,26v-3,4,-5,7,-6,11c19,41,18,46,18,53r,55l,108,,3xm42,r,l42,xe" fillcolor="black" strokeweight="0">
                    <v:path arrowok="t" o:connecttype="custom" o:connectlocs="0,2;0,2;13,2;13,14;26,4;41,0;65,13;68,33;68,86;54,86;54,33;52,21;38,13;30,14;20,21;15,29;14,42;14,86;0,86;0,2;33,0;33,0;33,0" o:connectangles="0,0,0,0,0,0,0,0,0,0,0,0,0,0,0,0,0,0,0,0,0,0,0"/>
                    <o:lock v:ext="edit" verticies="t"/>
                  </v:shape>
                  <v:shape id="Freeform 210" o:spid="_x0000_s1234" style="position:absolute;left:711;top:2995;width:74;height:118;visibility:visible;mso-wrap-style:square;v-text-anchor:top" coordsize="93,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" path="m18,94r,c18,105,21,115,26,122v4,8,12,12,23,12c57,134,64,130,69,123v5,-7,8,-17,8,-30c77,79,74,69,69,63,63,57,57,53,49,53v-9,,-17,4,-22,11c21,71,18,81,18,94r,xm45,38r,c53,38,60,40,65,43v4,2,7,6,11,10l76,,93,r,145l77,145r,-14c73,137,68,142,63,145v-6,3,-13,4,-20,4c31,149,21,144,13,134,4,124,,111,,95,,79,4,66,11,55,19,44,31,38,45,38r,xe" fillcolor="black" strokeweight="0">
                    <v:path arrowok="t" o:connecttype="custom" o:connectlocs="14,74;14,74;21,97;39,106;55,97;61,74;55,50;39,42;21,51;14,74;14,74;36,30;36,30;52,34;60,42;60,0;74,0;74,115;61,115;61,104;50,115;34,118;10,106;0,75;9,44;36,30;36,30" o:connectangles="0,0,0,0,0,0,0,0,0,0,0,0,0,0,0,0,0,0,0,0,0,0,0,0,0,0,0"/>
                    <o:lock v:ext="edit" verticies="t"/>
                  </v:shape>
                  <v:shape id="Freeform 211" o:spid="_x0000_s1235" style="position:absolute;left:801;top:3024;width:77;height:89;visibility:visible;mso-wrap-style:square;v-text-anchor:top" coordsize="97,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" path="m50,r,c57,,65,2,72,6v7,3,12,8,16,13c91,25,94,31,95,38v1,5,2,13,2,23l19,61v,11,3,20,8,26c31,94,39,97,49,97v9,,16,-3,22,-9c74,84,76,80,78,75r17,c95,79,93,84,90,88v-2,5,-5,9,-8,12c76,105,70,109,62,111v-5,1,-9,1,-15,1c34,112,23,107,14,98,5,88,,75,,58,,41,5,27,14,16,23,6,35,,50,r,xm78,47r,c78,40,76,33,73,29,68,20,60,16,49,16v-8,,-15,3,-21,9c23,31,20,38,20,47r58,xm48,r,l48,xe" fillcolor="black" strokeweight="0">
                    <v:path arrowok="t" o:connecttype="custom" o:connectlocs="40,0;40,0;57,5;70,15;75,30;77,48;15,48;21,69;39,77;56,70;62,60;75,60;71,70;65,79;49,88;37,89;11,78;0,46;11,13;40,0;40,0;62,37;62,37;58,23;39,13;22,20;16,37;62,37;38,0;38,0;38,0" o:connectangles="0,0,0,0,0,0,0,0,0,0,0,0,0,0,0,0,0,0,0,0,0,0,0,0,0,0,0,0,0,0,0"/>
                    <o:lock v:ext="edit" verticies="t"/>
                  </v:shape>
                  <v:shape id="Freeform 212" o:spid="_x0000_s1236" style="position:absolute;left:896;top:3024;width:41;height:86;visibility:visible;mso-wrap-style:square;v-text-anchor:top" coordsize="52,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" path="m,3r,l17,3r,18c19,18,22,13,27,8,33,3,39,,46,v,,1,,2,1c48,1,50,1,52,1r,19c51,20,50,19,49,19v-1,,-2,,-3,c37,19,30,22,25,28v-5,6,-7,12,-7,20l18,108,,108,,3xe" fillcolor="black" strokeweight="0">
                    <v:path arrowok="t" o:connecttype="custom" o:connectlocs="0,2;0,2;13,2;13,17;21,6;36,0;38,1;41,1;41,16;39,15;36,15;20,22;14,38;14,86;0,86;0,2" o:connectangles="0,0,0,0,0,0,0,0,0,0,0,0,0,0,0,0"/>
                  </v:shape>
                  <v:shape id="Freeform 213" o:spid="_x0000_s1237" style="position:absolute;left:944;top:3024;width:69;height:90;visibility:visible;mso-wrap-style:square;v-text-anchor:top" coordsize="87,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" path="m17,75r,c17,81,19,86,21,89v5,6,13,9,24,9c51,98,57,96,62,93v5,-3,8,-7,8,-13c70,75,68,72,64,70,61,68,56,66,48,65l34,61c25,59,19,56,14,54,7,49,3,42,3,34,3,24,6,16,14,9,21,3,31,,43,,59,,70,5,77,14v5,6,7,12,7,19l67,33c66,29,65,26,63,22,58,18,51,15,41,15v-6,,-11,2,-15,4c23,22,21,25,21,29v,5,2,9,7,11c30,42,34,43,39,45r12,3c64,51,72,54,77,56v7,5,10,12,10,22c87,87,84,95,76,102v-7,7,-18,11,-32,11c28,113,17,109,10,102,4,95,,86,,75r17,xm43,r,l43,xe" fillcolor="black" strokeweight="0">
                    <v:path arrowok="t" o:connecttype="custom" o:connectlocs="13,60;13,60;17,71;36,78;49,74;56,64;51,56;38,52;27,49;11,43;2,27;11,7;34,0;61,11;67,26;53,26;50,18;33,12;21,15;17,23;22,32;31,36;40,38;61,45;69,62;60,81;35,90;8,81;0,60;13,60;34,0;34,0;34,0" o:connectangles="0,0,0,0,0,0,0,0,0,0,0,0,0,0,0,0,0,0,0,0,0,0,0,0,0,0,0,0,0,0,0,0,0"/>
                    <o:lock v:ext="edit" verticies="t"/>
                  </v:shape>
                  <v:shape id="Freeform 214" o:spid="_x0000_s1238" style="position:absolute;left:1120;top:2993;width:36;height:150;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" path="m45,r,c35,20,28,35,25,44,20,59,18,76,18,94v,19,3,37,8,53c29,156,36,170,46,189r-12,c24,174,18,164,16,160,13,156,11,150,8,143,5,133,2,123,1,112,,106,,101,,96,,76,3,59,9,44,13,34,21,19,33,l45,xe" fillcolor="black" strokeweight="0">
                    <v:path arrowok="t" o:connecttype="custom" o:connectlocs="35,0;35,0;20,35;14,75;20,117;36,150;27,150;13,127;6,113;1,89;0,76;7,35;26,0;35,0" o:connectangles="0,0,0,0,0,0,0,0,0,0,0,0,0,0"/>
                  </v:shape>
                  <v:shape id="Freeform 215" o:spid="_x0000_s1239" style="position:absolute;left:1166;top:2998;width:78;height:112;visibility:visible;mso-wrap-style:square;v-text-anchor:top" coordsize="98,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" path="m,141r,c1,129,4,119,8,110,12,101,21,93,34,85l52,74c61,69,67,65,70,62v6,-6,8,-12,8,-19c78,35,76,28,71,23,66,18,59,16,51,16,39,16,31,21,26,30v-2,5,-4,12,-4,20l4,50c4,38,6,28,11,20,18,7,32,,51,,68,,79,4,87,13v7,9,11,18,11,29c98,53,94,63,86,71,81,76,73,81,61,88l48,95v-7,4,-12,7,-15,11c26,111,22,118,20,125r77,l97,141,,141xe" fillcolor="black" strokeweight="0">
                    <v:path arrowok="t" o:connecttype="custom" o:connectlocs="0,112;0,112;6,87;27,68;41,59;56,49;62,34;57,18;41,13;21,24;18,40;3,40;9,16;41,0;69,10;78,33;68,56;49,70;38,75;26,84;16,99;77,99;77,112;0,112" o:connectangles="0,0,0,0,0,0,0,0,0,0,0,0,0,0,0,0,0,0,0,0,0,0,0,0"/>
                  </v:shape>
                  <v:shape id="Freeform 216" o:spid="_x0000_s1240" style="position:absolute;left:1256;top:2998;width:77;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" path="m49,r,c67,,80,8,88,23v7,11,10,27,10,48c98,90,95,106,89,118v-8,18,-22,27,-41,27c31,145,19,138,11,123,4,111,,94,,74,,58,2,44,6,32,14,11,28,,49,r,xm48,129r,c58,129,65,125,70,117v6,-8,9,-23,9,-46c79,55,77,42,73,32,69,21,61,16,50,16,39,16,32,21,27,31,22,41,19,55,19,74v,15,2,26,5,35c29,122,37,129,48,129r,xe" fillcolor="black" strokeweight="0">
                    <v:path arrowok="t" o:connecttype="custom" o:connectlocs="39,0;39,0;69,18;77,56;70,94;38,115;9,98;0,59;5,25;39,0;39,0;38,102;38,102;55,93;62,56;57,25;39,13;21,25;15,59;19,86;38,102;38,102" o:connectangles="0,0,0,0,0,0,0,0,0,0,0,0,0,0,0,0,0,0,0,0,0,0"/>
                    <o:lock v:ext="edit" verticies="t"/>
                  </v:shape>
                  <v:shape id="Freeform 217" o:spid="_x0000_s1241" style="position:absolute;left:1345;top:2998;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" path="m48,r,c67,,80,8,88,23v6,11,9,27,9,48c97,90,95,106,89,118v-8,18,-22,27,-41,27c31,145,19,138,10,123,3,111,,94,,74,,58,2,44,6,32,14,11,28,,48,r,xm48,129r,c57,129,65,125,70,117v6,-8,8,-23,8,-46c78,55,76,42,72,32,68,21,61,16,49,16,39,16,31,21,27,31,22,41,19,55,19,74v,15,2,26,5,35c29,122,37,129,48,129r,xe" fillcolor="black" strokeweight="0">
                    <v:path arrowok="t" o:connecttype="custom" o:connectlocs="38,0;38,0;70,18;77,56;71,94;38,115;8,98;0,59;5,25;38,0;38,0;38,102;38,102;56,93;62,56;57,25;39,13;21,25;15,59;19,86;38,102;38,102" o:connectangles="0,0,0,0,0,0,0,0,0,0,0,0,0,0,0,0,0,0,0,0,0,0"/>
                    <o:lock v:ext="edit" verticies="t"/>
                  </v:shape>
                  <v:shape id="Freeform 218" o:spid="_x0000_s1242" style="position:absolute;left:1434;top:3000;width:77;height:113;visibility:visible;mso-wrap-style:square;v-text-anchor:top" coordsize="97,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" path="m19,102r,c20,113,24,120,33,123v4,2,9,3,14,3c58,126,66,123,71,116v5,-6,7,-14,7,-22c78,84,75,77,69,71,63,66,56,63,48,63v-7,,-12,1,-16,4c27,69,24,72,21,77l5,76,16,,89,r,17l29,17,23,56v4,-2,7,-4,10,-6c38,48,44,47,51,47v13,,24,4,33,13c93,68,97,79,97,91v,14,-4,26,-12,36c77,137,64,142,45,142v-11,,-21,-3,-30,-10c6,126,1,116,,102r19,xe" fillcolor="black" strokeweight="0">
                    <v:path arrowok="t" o:connecttype="custom" o:connectlocs="15,81;15,81;26,98;37,100;56,92;62,75;55,57;38,50;25,53;17,61;4,60;13,0;71,0;71,14;23,14;18,45;26,40;40,37;67,48;77,72;67,101;36,113;12,105;0,81;15,81" o:connectangles="0,0,0,0,0,0,0,0,0,0,0,0,0,0,0,0,0,0,0,0,0,0,0,0,0"/>
                  </v:shape>
                  <v:shape id="Freeform 219" o:spid="_x0000_s1243" style="position:absolute;left:1524;top:2993;width:36;height:150;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" path="m,189r,c11,168,18,153,21,144v4,-14,7,-31,7,-50c28,75,25,58,20,42,16,32,10,18,,l12,c22,16,28,26,30,30v3,4,5,9,7,16c41,54,43,62,44,70v1,8,2,16,2,23c46,113,43,130,37,145v-4,10,-12,25,-24,44l,189xe" fillcolor="black" strokeweight="0">
                    <v:path arrowok="t" o:connecttype="custom" o:connectlocs="0,150;0,150;16,114;22,75;16,33;0,0;9,0;23,24;29,37;34,56;36,74;29,115;10,150;0,150" o:connectangles="0,0,0,0,0,0,0,0,0,0,0,0,0,0"/>
                  </v:shape>
                  <v:shape id="Freeform 220" o:spid="_x0000_s1244" style="position:absolute;left:513;top:1745;width:102;height:115;visibility:visible;mso-wrap-style:square;v-text-anchor:top" coordsize="129,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" path="m87,86r,l65,22,41,86r46,xm55,r,l77,r52,145l108,145,93,102r-57,l20,145,,145,55,xm65,r,l65,xe" fillcolor="black" strokeweight="0">
                    <v:path arrowok="t" o:connecttype="custom" o:connectlocs="69,68;69,68;51,17;32,68;69,68;43,0;43,0;61,0;102,115;85,115;74,81;28,81;16,115;0,115;43,0;51,0;51,0;51,0" o:connectangles="0,0,0,0,0,0,0,0,0,0,0,0,0,0,0,0,0,0"/>
                    <o:lock v:ext="edit" verticies="t"/>
                  </v:shape>
                  <v:shape id="Freeform 221" o:spid="_x0000_s1245" style="position:absolute;left:624;top:1742;width:102;height:121;visibility:visible;mso-wrap-style:square;v-text-anchor:top" coordsize="129,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" path="m68,r,c86,,100,5,110,15v11,9,16,20,17,33l108,48c106,38,102,31,95,26,89,20,80,17,68,17,54,17,42,22,33,32,25,42,20,58,20,79v,17,4,30,12,41c40,130,52,136,68,136v14,,25,-6,33,-17c105,113,108,105,110,96r19,c127,111,121,124,112,134v-12,13,-27,19,-47,19c48,153,34,148,23,138,8,124,,103,,75,,54,6,36,17,23,29,8,46,,68,r,xm64,r,l64,xe" fillcolor="black" strokeweight="0">
                    <v:path arrowok="t" o:connecttype="custom" o:connectlocs="54,0;54,0;87,12;100,38;85,38;75,21;54,13;26,25;16,62;25,95;54,108;80,94;87,76;102,76;89,106;51,121;18,109;0,59;13,18;54,0;54,0;51,0;51,0;51,0" o:connectangles="0,0,0,0,0,0,0,0,0,0,0,0,0,0,0,0,0,0,0,0,0,0,0,0"/>
                    <o:lock v:ext="edit" verticies="t"/>
                  </v:shape>
                  <v:shape id="Freeform 222" o:spid="_x0000_s1246" style="position:absolute;left:749;top:1745;width:16;height:115;visibility:visible;mso-wrap-style:square;v-text-anchor:top" coordsize="20,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" path="m,l,,20,r,145l,145,,xe" fillcolor="black" strokeweight="0">
                    <v:path arrowok="t" o:connecttype="custom" o:connectlocs="0,0;0,0;16,0;16,115;0,115;0,0" o:connectangles="0,0,0,0,0,0"/>
                  </v:shape>
                  <v:shape id="Freeform 223" o:spid="_x0000_s1247" style="position:absolute;left:791;top:1745;width:86;height:115;visibility:visible;mso-wrap-style:square;v-text-anchor:top" coordsize="109,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" path="m,l,,66,c79,,89,4,97,11v8,7,12,18,12,31c109,53,105,63,98,71,91,80,80,84,66,84r-46,l20,145,,145,,xm89,42r,c89,31,85,24,77,20,73,18,67,17,59,17r-39,l20,67r39,c68,67,75,65,81,62v5,-4,8,-11,8,-20l89,42xe" fillcolor="black" strokeweight="0">
                    <v:path arrowok="t" o:connecttype="custom" o:connectlocs="0,0;0,0;52,0;77,9;86,33;77,56;52,67;16,67;16,115;0,115;0,0;70,33;70,33;61,16;47,13;16,13;16,53;47,53;64,49;70,33;70,33" o:connectangles="0,0,0,0,0,0,0,0,0,0,0,0,0,0,0,0,0,0,0,0,0"/>
                    <o:lock v:ext="edit" verticies="t"/>
                  </v:shape>
                  <v:shape id="Freeform 224" o:spid="_x0000_s1248" style="position:absolute;left:940;top:1745;width:17;height:42;visibility:visible;mso-wrap-style:square;v-text-anchor:top" coordsize="2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" path="m,42r,c4,42,6,40,8,36v2,-3,3,-7,3,-12c11,24,11,23,11,23v,,,-1,,-1l,22,,,21,r,20c21,29,19,36,16,42,12,47,7,51,,52l,42xe" fillcolor="black" strokeweight="0">
                    <v:path arrowok="t" o:connecttype="custom" o:connectlocs="0,34;0,34;6,29;9,19;9,19;9,18;0,18;0,0;17,0;17,16;13,34;0,42;0,34" o:connectangles="0,0,0,0,0,0,0,0,0,0,0,0,0"/>
                  </v:shape>
                  <v:shape id="Freeform 225" o:spid="_x0000_s1249" style="position:absolute;left:968;top:1750;width:78;height:110;visibility:visible;mso-wrap-style:square;v-text-anchor:top" coordsize="98,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" path="m98,r,l98,16c93,20,87,28,80,39,72,50,66,61,60,74,54,86,50,98,47,108v-2,6,-4,17,-7,31l20,139c24,112,34,85,49,59,58,43,68,30,78,18l,18,,,98,xe" fillcolor="black" strokeweight="0">
                    <v:path arrowok="t" o:connecttype="custom" o:connectlocs="78,0;78,0;78,13;64,31;48,59;37,85;32,110;16,110;39,47;62,14;0,14;0,0;78,0" o:connectangles="0,0,0,0,0,0,0,0,0,0,0,0,0"/>
                  </v:shape>
                  <v:shape id="Freeform 226" o:spid="_x0000_s1250" style="position:absolute;left:1067;top:1749;width:41;height:111;visibility:visible;mso-wrap-style:square;v-text-anchor:top" coordsize="52,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" path="m,40r,l,27c12,25,21,23,26,20,31,17,35,10,38,l52,r,140l33,140,33,40,,40xe" fillcolor="black" strokeweight="0">
                    <v:path arrowok="t" o:connecttype="custom" o:connectlocs="0,32;0,32;0,21;21,16;30,0;41,0;41,111;26,111;26,32;0,32" o:connectangles="0,0,0,0,0,0,0,0,0,0"/>
                  </v:shape>
                  <v:shape id="Freeform 227" o:spid="_x0000_s1251" style="position:absolute;left:1147;top:1809;width:40;height:14;visibility:visible;mso-wrap-style:square;v-text-anchor:top" coordsize="5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" path="m,l,,50,r,18l,18,,xe" fillcolor="black" strokeweight="0">
                    <v:path arrowok="t" o:connecttype="custom" o:connectlocs="0,0;0,0;40,0;40,14;0,14;0,0" o:connectangles="0,0,0,0,0,0"/>
                  </v:shape>
                  <v:shape id="Freeform 228" o:spid="_x0000_s1252" style="position:absolute;left:1205;top:1745;width:17;height:40;visibility:visible;mso-wrap-style:square;v-text-anchor:top" coordsize="2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" path="m21,9r,c17,10,14,12,12,15v-1,4,-2,8,-2,12c10,28,10,28,10,29v,,,,,1l21,30r,21l,51,,31c,24,1,17,5,10,8,4,13,1,21,r,9xe" fillcolor="black" strokeweight="0">
                    <v:path arrowok="t" o:connecttype="custom" o:connectlocs="17,7;17,7;10,12;8,21;8,23;8,24;17,24;17,40;0,40;0,24;4,8;17,0;17,7" o:connectangles="0,0,0,0,0,0,0,0,0,0,0,0,0"/>
                  </v:shape>
                  <v:shape id="Freeform 229" o:spid="_x0000_s1253" style="position:absolute;left:1236;top:1750;width:77;height:110;visibility:visible;mso-wrap-style:square;v-text-anchor:top" coordsize="98,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" path="m98,r,l98,16c94,20,88,28,80,39,73,50,66,61,60,74,54,86,50,98,47,108v-2,6,-4,17,-7,31l20,139c25,112,34,85,50,59,59,43,68,30,78,18l,18,,,98,xe" fillcolor="black" strokeweight="0">
                    <v:path arrowok="t" o:connecttype="custom" o:connectlocs="77,0;77,0;77,13;63,31;47,59;37,85;31,110;16,110;39,47;61,14;0,14;0,0;77,0" o:connectangles="0,0,0,0,0,0,0,0,0,0,0,0,0"/>
                  </v:shape>
                  <v:shape id="Freeform 230" o:spid="_x0000_s1254" style="position:absolute;left:1325;top:1749;width:75;height:114;visibility:visible;mso-wrap-style:square;v-text-anchor:top" coordsize="95,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" path="m19,107r,c20,117,24,124,31,127v3,2,7,3,12,3c51,130,59,127,65,120,71,113,75,98,77,77,73,83,68,87,63,90v-6,2,-12,4,-19,4c30,94,19,89,12,81,4,72,,62,,48,,35,4,24,11,14,19,5,31,,46,,67,,81,9,89,28v4,10,6,22,6,38c95,83,93,98,87,112v-8,22,-23,33,-43,33c30,145,19,141,12,134,5,127,1,118,1,107r18,xm46,78r,c53,78,60,76,66,71v5,-5,8,-13,8,-24c74,36,72,29,66,24,61,18,55,16,46,16v-8,,-15,3,-20,9c21,30,18,38,18,48v,9,2,16,7,22c29,75,36,78,46,78r,xe" fillcolor="black" strokeweight="0">
                    <v:path arrowok="t" o:connecttype="custom" o:connectlocs="15,84;15,84;24,100;34,102;51,94;61,61;50,71;35,74;9,64;0,38;9,11;36,0;70,22;75,52;69,88;35,114;9,105;1,84;15,84;36,61;36,61;52,56;58,37;52,19;36,13;21,20;14,38;20,55;36,61;36,61" o:connectangles="0,0,0,0,0,0,0,0,0,0,0,0,0,0,0,0,0,0,0,0,0,0,0,0,0,0,0,0,0,0"/>
                    <o:lock v:ext="edit" verticies="t"/>
                  </v:shape>
                  <v:shape id="Freeform 231" o:spid="_x0000_s1255" style="position:absolute;left:1464;top:1744;width:37;height:149;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" path="m45,r,c35,20,28,35,25,44,21,59,18,75,18,94v,19,3,37,8,52c30,156,36,170,46,188r-12,c24,173,18,164,16,160,14,156,11,150,8,143,5,133,2,123,1,112,,106,,100,,95,,76,3,58,9,43,13,34,21,19,33,l45,xe" fillcolor="black" strokeweight="0">
                    <v:path arrowok="t" o:connecttype="custom" o:connectlocs="36,0;36,0;20,35;14,75;21,116;37,149;27,149;13,127;6,113;1,89;0,75;7,34;27,0;36,0" o:connectangles="0,0,0,0,0,0,0,0,0,0,0,0,0,0"/>
                  </v:shape>
                  <v:shape id="Freeform 232" o:spid="_x0000_s1256" style="position:absolute;left:1522;top:1749;width:41;height:111;visibility:visible;mso-wrap-style:square;v-text-anchor:top" coordsize="52,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" path="m,40r,l,27c12,25,21,23,26,20,31,17,35,10,38,l52,r,140l33,140,33,40,,40xe" fillcolor="black" strokeweight="0">
                    <v:path arrowok="t" o:connecttype="custom" o:connectlocs="0,32;0,32;0,21;21,16;30,0;41,0;41,111;26,111;26,32;0,32" o:connectangles="0,0,0,0,0,0,0,0,0,0"/>
                  </v:shape>
                  <v:shape id="Freeform 233" o:spid="_x0000_s1257" style="position:absolute;left:1601;top:1749;width:76;height:114;visibility:visible;mso-wrap-style:square;v-text-anchor:top" coordsize="96,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" path="m20,107r,c20,117,24,124,31,127v4,2,8,3,12,3c52,130,59,127,65,120,71,113,75,98,78,77,74,83,69,87,63,90v-6,2,-12,4,-19,4c31,94,20,89,12,81,4,72,,62,,48,,35,4,24,12,14,20,5,31,,47,,67,,81,9,89,28v5,10,7,22,7,38c96,83,93,98,88,112v-9,22,-23,33,-44,33c30,145,20,141,13,134,5,127,2,118,2,107r18,xm47,78r,c54,78,60,76,66,71v6,-5,9,-13,9,-24c75,36,72,29,67,24,62,18,55,16,47,16v-9,,-16,3,-21,9c21,30,19,38,19,48v,9,2,16,6,22c30,75,37,78,47,78r,xe" fillcolor="black" strokeweight="0">
                    <v:path arrowok="t" o:connecttype="custom" o:connectlocs="16,84;16,84;25,100;34,102;51,94;62,61;50,71;35,74;10,64;0,38;10,11;37,0;70,22;76,52;70,88;35,114;10,105;2,84;16,84;37,61;37,61;52,56;59,37;53,19;37,13;21,20;15,38;20,55;37,61;37,61" o:connectangles="0,0,0,0,0,0,0,0,0,0,0,0,0,0,0,0,0,0,0,0,0,0,0,0,0,0,0,0,0,0"/>
                    <o:lock v:ext="edit" verticies="t"/>
                  </v:shape>
                  <v:shape id="Freeform 234" o:spid="_x0000_s1258" style="position:absolute;left:1690;top:1749;width:77;height:114;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" path="m49,59r,c57,59,63,57,67,53v5,-5,7,-10,7,-16c74,32,72,27,67,22,63,18,57,16,48,16v-8,,-15,2,-18,6c26,27,24,32,24,38v,7,2,12,7,15c36,57,42,59,49,59r,xm50,129r,c58,129,65,127,70,122v6,-4,8,-11,8,-20c78,93,76,86,70,82,65,77,57,75,49,75v-9,,-16,2,-21,7c22,87,20,93,20,102v,7,2,14,7,19c32,126,40,129,50,129r,xm25,66r,c20,64,16,61,13,59,8,53,5,46,5,38,5,27,9,18,17,11,24,3,35,,49,,63,,73,3,81,10v8,7,12,16,12,25c93,44,90,51,86,57v-3,3,-6,6,-12,9c80,68,85,72,88,75v6,7,9,15,9,26c97,113,93,124,85,132v-8,9,-20,13,-36,13c36,145,24,141,15,134,5,127,,116,,102,,93,2,86,6,80,11,74,17,69,25,66r,xe" fillcolor="black" strokeweight="0">
                    <v:path arrowok="t" o:connecttype="custom" o:connectlocs="39,46;39,46;53,42;59,29;53,17;38,13;24,17;19,30;25,42;39,46;39,46;40,101;40,101;56,96;62,80;56,64;39,59;22,64;16,80;21,95;40,101;40,101;20,52;20,52;10,46;4,30;13,9;39,0;64,8;74,28;68,45;59,52;70,59;77,79;67,104;39,114;12,105;0,80;5,63;20,52;20,52" o:connectangles="0,0,0,0,0,0,0,0,0,0,0,0,0,0,0,0,0,0,0,0,0,0,0,0,0,0,0,0,0,0,0,0,0,0,0,0,0,0,0,0,0"/>
                    <o:lock v:ext="edit" verticies="t"/>
                  </v:shape>
                  <v:shape id="Freeform 235" o:spid="_x0000_s1259" style="position:absolute;left:1779;top:1749;width:77;height:114;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" path="m47,145r,c30,145,18,140,11,131,3,122,,111,,98r18,c19,107,21,114,23,118v5,7,13,11,25,11c57,129,65,126,71,121v5,-5,8,-11,8,-19c79,92,76,85,70,82,64,78,56,76,45,76v-1,,-2,,-3,c41,76,39,76,38,76r,-16c40,60,41,61,43,61v1,,2,,4,c53,61,59,60,63,58,71,54,74,47,74,38,74,31,72,25,67,22,62,18,56,16,49,16,38,16,29,20,25,28v-3,4,-4,10,-4,18l3,46c3,36,5,27,9,19,17,6,29,,48,,62,,73,3,81,9v8,7,12,16,12,28c93,46,90,53,86,58v-3,4,-7,6,-11,8c82,68,88,72,92,78v4,6,6,13,6,21c98,113,94,124,85,132v-9,9,-22,13,-38,13l47,145xe" fillcolor="black" strokeweight="0">
                    <v:path arrowok="t" o:connecttype="custom" o:connectlocs="37,114;37,114;9,103;0,77;14,77;18,93;38,101;56,95;62,80;55,64;35,60;33,60;30,60;30,47;34,48;37,48;50,46;58,30;53,17;39,13;20,22;17,36;2,36;7,15;38,0;64,7;73,29;68,46;59,52;72,61;77,78;67,104;37,114;37,114" o:connectangles="0,0,0,0,0,0,0,0,0,0,0,0,0,0,0,0,0,0,0,0,0,0,0,0,0,0,0,0,0,0,0,0,0,0"/>
                  </v:shape>
                  <v:shape id="Freeform 236" o:spid="_x0000_s1260" style="position:absolute;left:1869;top:1744;width:36;height:149;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" path="m1,188r,c11,168,18,153,21,144v4,-14,7,-31,7,-50c28,75,25,58,20,42,16,32,10,18,,l12,c22,16,28,26,31,30v2,4,4,9,7,15c41,54,43,62,44,70v2,8,2,16,2,23c46,112,43,130,37,145v-4,10,-12,24,-24,43l1,188xe" fillcolor="black" strokeweight="0">
                    <v:path arrowok="t" o:connecttype="custom" o:connectlocs="1,149;1,149;16,114;22,75;16,33;0,0;9,0;24,24;30,36;34,55;36,74;29,115;10,149;1,149" o:connectangles="0,0,0,0,0,0,0,0,0,0,0,0,0,0"/>
                  </v:shape>
                  <v:shape id="Freeform 237" o:spid="_x0000_s1261" style="position:absolute;left:526;top:1120;width:16;height:115;visibility:visible;mso-wrap-style:square;v-text-anchor:top" coordsize="20,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" path="m,l,,20,r,145l,145,,xe" fillcolor="black" strokeweight="0">
                    <v:path arrowok="t" o:connecttype="custom" o:connectlocs="0,0;0,0;16,0;16,115;0,115;0,0" o:connectangles="0,0,0,0,0,0"/>
                  </v:shape>
                  <v:shape id="Freeform 238" o:spid="_x0000_s1262" style="position:absolute;left:568;top:1120;width:94;height:115;visibility:visible;mso-wrap-style:square;v-text-anchor:top" coordsize="119,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" path="m54,129r,c61,129,66,128,71,127v7,-3,14,-8,19,-15c93,106,96,98,98,89v1,-5,1,-10,1,-15c99,56,96,42,89,32,82,22,70,17,54,17r-35,l19,129r35,xm,l,,58,v20,,36,8,47,22c114,34,119,51,119,71v,15,-3,29,-8,41c101,134,83,145,58,145l,145,,xe" fillcolor="black" strokeweight="0">
                    <v:path arrowok="t" o:connecttype="custom" o:connectlocs="43,102;43,102;56,101;71,89;77,71;78,59;70,25;43,13;15,13;15,102;43,102;0,0;0,0;46,0;83,17;94,56;88,89;46,115;0,115;0,0" o:connectangles="0,0,0,0,0,0,0,0,0,0,0,0,0,0,0,0,0,0,0,0"/>
                    <o:lock v:ext="edit" verticies="t"/>
                  </v:shape>
                  <v:shape id="Freeform 239" o:spid="_x0000_s1263" style="position:absolute;left:524;top:2058;width:84;height:114;visibility:visible;mso-wrap-style:square;v-text-anchor:top" coordsize="10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" path="m,l,,106,r,18l19,18r,44l99,62r,17l19,79r,49l107,128r,17l,145,,xm54,r,l54,xe" fillcolor="black" strokeweight="0">
                    <v:path arrowok="t" o:connecttype="custom" o:connectlocs="0,0;0,0;83,0;83,14;15,14;15,49;78,49;78,62;15,62;15,101;84,101;84,114;0,114;0,0;42,0;42,0;42,0" o:connectangles="0,0,0,0,0,0,0,0,0,0,0,0,0,0,0,0,0"/>
                    <o:lock v:ext="edit" verticies="t"/>
                  </v:shape>
                  <v:shape id="Freeform 240" o:spid="_x0000_s1264" style="position:absolute;left:627;top:2087;width:68;height:85;visibility:visible;mso-wrap-style:square;v-text-anchor:top" coordsize="86,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" path="m,3r,l17,3r,15c22,11,28,7,33,4,39,2,45,,52,,67,,77,5,82,16v3,6,4,14,4,24l86,108r-18,l68,42c68,35,67,30,66,26,62,20,57,16,48,16v-4,,-7,1,-10,1c33,19,29,22,25,26v-3,4,-5,7,-6,11c19,41,18,46,18,53r,55l,108,,3xm42,r,l42,xe" fillcolor="black" strokeweight="0">
                    <v:path arrowok="t" o:connecttype="custom" o:connectlocs="0,2;0,2;13,2;13,14;26,3;41,0;65,13;68,31;68,85;54,85;54,33;52,20;38,13;30,13;20,20;15,29;14,42;14,85;0,85;0,2;33,0;33,0;33,0" o:connectangles="0,0,0,0,0,0,0,0,0,0,0,0,0,0,0,0,0,0,0,0,0,0,0"/>
                    <o:lock v:ext="edit" verticies="t"/>
                  </v:shape>
                  <v:shape id="Freeform 241" o:spid="_x0000_s1265" style="position:absolute;left:711;top:2058;width:74;height:118;visibility:visible;mso-wrap-style:square;v-text-anchor:top" coordsize="93,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" path="m18,94r,c18,105,21,114,26,122v4,8,12,12,23,12c57,134,64,130,69,123v5,-7,8,-17,8,-31c77,79,74,69,69,63,63,56,57,53,49,53v-9,,-17,4,-22,10c21,70,18,80,18,94r,xm45,38r,c53,38,60,39,65,43v4,2,7,5,11,10l76,,93,r,145l77,145r,-14c73,137,68,142,63,145v-6,3,-13,4,-20,4c31,149,21,144,13,134,4,124,,111,,95,,79,4,66,11,55,19,43,31,38,45,38r,xe" fillcolor="black" strokeweight="0">
                    <v:path arrowok="t" o:connecttype="custom" o:connectlocs="14,74;14,74;21,97;39,106;55,97;61,73;55,50;39,42;21,50;14,74;14,74;36,30;36,30;52,34;60,42;60,0;74,0;74,115;61,115;61,104;50,115;34,118;10,106;0,75;9,44;36,30;36,30" o:connectangles="0,0,0,0,0,0,0,0,0,0,0,0,0,0,0,0,0,0,0,0,0,0,0,0,0,0,0"/>
                    <o:lock v:ext="edit" verticies="t"/>
                  </v:shape>
                  <v:shape id="Freeform 242" o:spid="_x0000_s1266" style="position:absolute;left:801;top:2087;width:77;height:89;visibility:visible;mso-wrap-style:square;v-text-anchor:top" coordsize="97,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" path="m50,r,c57,,65,2,72,6v7,3,12,8,16,13c91,25,94,31,95,38v1,5,2,12,2,23l19,61v,11,3,19,8,26c31,93,39,97,49,97v9,,16,-3,22,-10c74,84,76,80,78,75r17,c95,79,93,83,90,88v-2,5,-5,9,-8,12c76,105,70,109,62,110v-5,1,-9,2,-15,2c34,112,23,107,14,98,5,88,,75,,57,,40,5,27,14,16,23,6,35,,50,r,xm78,47r,c78,39,76,33,73,29,68,20,60,16,49,16v-8,,-15,3,-21,9c23,30,20,38,20,47r58,xm48,r,l48,xe" fillcolor="black" strokeweight="0">
                    <v:path arrowok="t" o:connecttype="custom" o:connectlocs="40,0;40,0;57,5;70,15;75,30;77,48;15,48;21,69;39,77;56,69;62,60;75,60;71,70;65,79;49,87;37,89;11,78;0,45;11,13;40,0;40,0;62,37;62,37;58,23;39,13;22,20;16,37;62,37;38,0;38,0;38,0" o:connectangles="0,0,0,0,0,0,0,0,0,0,0,0,0,0,0,0,0,0,0,0,0,0,0,0,0,0,0,0,0,0,0"/>
                    <o:lock v:ext="edit" verticies="t"/>
                  </v:shape>
                  <v:shape id="Freeform 243" o:spid="_x0000_s1267" style="position:absolute;left:896;top:2087;width:41;height:85;visibility:visible;mso-wrap-style:square;v-text-anchor:top" coordsize="52,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" path="m,3r,l17,3r,18c19,17,22,13,27,8,33,3,39,,46,v,,1,,2,c48,,50,1,52,1r,18c51,19,50,19,49,19v-1,,-2,,-3,c37,19,30,22,25,28v-5,5,-7,12,-7,19l18,108,,108,,3xe" fillcolor="black" strokeweight="0">
                    <v:path arrowok="t" o:connecttype="custom" o:connectlocs="0,2;0,2;13,2;13,17;21,6;36,0;38,0;41,1;41,15;39,15;36,15;20,22;14,37;14,85;0,85;0,2" o:connectangles="0,0,0,0,0,0,0,0,0,0,0,0,0,0,0,0"/>
                  </v:shape>
                  <v:shape id="Freeform 244" o:spid="_x0000_s1268" style="position:absolute;left:944;top:2087;width:69;height:89;visibility:visible;mso-wrap-style:square;v-text-anchor:top" coordsize="87,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" path="m17,75r,c17,81,19,86,21,89v5,5,13,8,24,8c51,97,57,96,62,93v5,-3,8,-7,8,-13c70,75,68,72,64,69,61,68,56,66,48,64l34,61c25,59,19,56,14,53,7,49,3,42,3,33,3,23,6,15,14,9,21,3,31,,43,,59,,70,5,77,14v5,6,7,12,7,19l67,33c66,29,65,25,63,22,58,17,51,15,41,15v-6,,-11,1,-15,4c23,21,21,25,21,29v,5,2,8,7,11c30,42,34,43,39,44r12,3c64,50,72,53,77,56v7,5,10,12,10,22c87,87,84,95,76,102v-7,7,-18,10,-32,10c28,112,17,109,10,102,4,94,,86,,75r17,xm43,r,l43,xe" fillcolor="black" strokeweight="0">
                    <v:path arrowok="t" o:connecttype="custom" o:connectlocs="13,60;13,60;17,71;36,77;49,74;56,64;51,55;38,51;27,48;11,42;2,26;11,7;34,0;61,11;67,26;53,26;50,17;33,12;21,15;17,23;22,32;31,35;40,37;61,45;69,62;60,81;35,89;8,81;0,60;13,60;34,0;34,0;34,0" o:connectangles="0,0,0,0,0,0,0,0,0,0,0,0,0,0,0,0,0,0,0,0,0,0,0,0,0,0,0,0,0,0,0,0,0"/>
                    <o:lock v:ext="edit" verticies="t"/>
                  </v:shape>
                  <v:shape id="Freeform 245" o:spid="_x0000_s1269" style="position:absolute;left:1120;top:2056;width:36;height:149;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" path="m45,r,c35,20,28,35,25,44,20,59,18,75,18,94v,19,3,37,8,52c29,156,36,170,46,188r-12,c24,173,18,164,16,160,13,156,11,150,8,143,5,133,2,123,1,112,,106,,101,,95,,76,3,59,9,43,13,34,21,19,33,l45,xe" fillcolor="black" strokeweight="0">
                    <v:path arrowok="t" o:connecttype="custom" o:connectlocs="35,0;35,0;20,35;14,75;20,116;36,149;27,149;13,127;6,113;1,89;0,75;7,34;26,0;35,0" o:connectangles="0,0,0,0,0,0,0,0,0,0,0,0,0,0"/>
                  </v:shape>
                  <v:shape id="Freeform 246" o:spid="_x0000_s1270" style="position:absolute;left:1176;top:2062;width:42;height:110;visibility:visible;mso-wrap-style:square;v-text-anchor:top" coordsize="53,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" path="m,40r,l,27c13,25,22,23,27,20,32,17,36,11,39,l53,r,140l34,140,34,40,,40xe" fillcolor="black" strokeweight="0">
                    <v:path arrowok="t" o:connecttype="custom" o:connectlocs="0,31;0,31;0,21;21,16;31,0;42,0;42,110;27,110;27,31;0,31" o:connectangles="0,0,0,0,0,0,0,0,0,0"/>
                  </v:shape>
                  <v:shape id="Freeform 247" o:spid="_x0000_s1271" style="position:absolute;left:1256;top:2061;width:76;height:115;visibility:visible;mso-wrap-style:square;v-text-anchor:top" coordsize="96,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" path="m20,107r,c20,117,24,124,31,127v4,2,8,3,12,3c52,130,59,127,65,120,71,113,75,98,78,77,74,83,69,87,63,90v-6,2,-12,4,-19,4c31,94,20,89,12,81,4,73,,62,,48,,35,4,24,12,14,20,5,31,,46,,67,,81,9,89,28v4,10,7,23,7,38c96,83,93,99,88,112v-9,22,-23,33,-44,33c30,145,20,142,13,134,5,127,2,118,2,107r18,xm47,78r,c54,78,60,76,66,71v6,-4,9,-13,9,-24c75,36,72,29,67,24,62,19,55,16,47,16v-9,,-16,3,-21,9c21,31,19,38,19,48v,9,2,17,6,22c30,75,37,78,47,78r,xe" fillcolor="black" strokeweight="0">
                    <v:path arrowok="t" o:connecttype="custom" o:connectlocs="16,85;16,85;25,101;34,103;51,95;62,61;50,71;35,75;10,64;0,38;10,11;36,0;70,22;76,52;70,89;35,115;10,106;2,85;16,85;37,62;37,62;52,56;59,37;53,19;37,13;21,20;15,38;20,56;37,62;37,62" o:connectangles="0,0,0,0,0,0,0,0,0,0,0,0,0,0,0,0,0,0,0,0,0,0,0,0,0,0,0,0,0,0"/>
                    <o:lock v:ext="edit" verticies="t"/>
                  </v:shape>
                  <v:shape id="Freeform 248" o:spid="_x0000_s1272" style="position:absolute;left:1345;top:2061;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" path="m49,59r,c56,59,63,57,67,53v4,-5,7,-10,7,-16c74,32,72,27,67,22,63,18,57,16,48,16v-8,,-15,2,-18,6c26,27,24,32,24,38v,7,2,12,7,16c36,57,42,59,49,59r,xm50,129r,c58,129,65,127,70,122v6,-4,8,-11,8,-19c78,93,76,87,70,82,64,77,57,75,48,75v-8,,-15,2,-20,7c22,87,20,93,20,102v,7,2,14,7,19c32,126,39,129,50,129r,xm25,66r,c20,64,16,61,13,59,8,53,5,46,5,38,5,28,9,19,17,11,24,3,35,,49,,63,,73,3,81,10v8,7,11,16,11,25c92,44,90,51,86,57v-3,3,-7,6,-12,9c80,68,85,72,88,75v6,7,9,15,9,26c97,113,93,124,85,132v-9,9,-20,13,-36,13c36,145,24,142,14,134,5,127,,116,,102,,93,2,86,6,80,10,74,16,69,25,66r,xe" fillcolor="black" strokeweight="0">
                    <v:path arrowok="t" o:connecttype="custom" o:connectlocs="39,47;39,47;53,42;59,29;53,17;38,13;24,17;19,30;25,43;39,47;39,47;40,102;40,102;56,97;62,82;56,65;38,59;22,65;16,81;21,96;40,102;40,102;20,52;20,52;10,47;4,30;13,9;39,0;64,8;73,28;68,45;59,52;70,59;77,80;67,105;39,115;11,106;0,81;5,63;20,52;20,52" o:connectangles="0,0,0,0,0,0,0,0,0,0,0,0,0,0,0,0,0,0,0,0,0,0,0,0,0,0,0,0,0,0,0,0,0,0,0,0,0,0,0,0,0"/>
                    <o:lock v:ext="edit" verticies="t"/>
                  </v:shape>
                  <v:shape id="Freeform 249" o:spid="_x0000_s1273" style="position:absolute;left:1434;top:2062;width:77;height:114;visibility:visible;mso-wrap-style:square;v-text-anchor:top" coordsize="97,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" path="m19,103r,c20,113,24,120,33,124v4,2,9,3,14,3c58,127,66,124,71,117v5,-7,7,-14,7,-22c78,85,75,77,69,72,63,67,56,64,48,64v-7,,-12,1,-16,3c27,70,24,73,21,77l5,76,16,,89,r,18l29,18,23,57v4,-3,7,-5,10,-6c38,49,44,48,51,48v13,,24,4,33,12c93,69,97,79,97,92v,14,-4,25,-12,36c77,138,64,143,45,143v-11,,-21,-3,-30,-10c6,127,1,117,,103r19,xe" fillcolor="black" strokeweight="0">
                    <v:path arrowok="t" o:connecttype="custom" o:connectlocs="15,82;15,82;26,99;37,101;56,93;62,76;55,57;38,51;25,53;17,61;4,61;13,0;71,0;71,14;23,14;18,45;26,41;40,38;67,48;77,73;67,102;36,114;12,106;0,82;15,82" o:connectangles="0,0,0,0,0,0,0,0,0,0,0,0,0,0,0,0,0,0,0,0,0,0,0,0,0"/>
                  </v:shape>
                  <v:shape id="Freeform 250" o:spid="_x0000_s1274" style="position:absolute;left:1524;top:2056;width:36;height:149;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" path="m,188r,c11,168,18,153,21,144v4,-14,7,-31,7,-50c28,75,25,58,20,42,16,32,10,18,,l12,c22,16,28,26,30,30v3,4,5,9,7,16c41,54,43,62,44,70v1,8,2,16,2,23c46,113,43,130,37,145v-4,10,-12,24,-24,43l,188xe" fillcolor="black" strokeweight="0">
                    <v:path arrowok="t" o:connecttype="custom" o:connectlocs="0,149;0,149;16,114;22,75;16,33;0,0;9,0;23,24;29,36;34,55;36,74;29,115;10,149;0,149" o:connectangles="0,0,0,0,0,0,0,0,0,0,0,0,0,0"/>
                  </v:shape>
                  <v:shape id="Freeform 251" o:spid="_x0000_s1275" style="position:absolute;left:518;top:805;width:91;height:121;visibility:visible;mso-wrap-style:square;v-text-anchor:top" coordsize="115,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" path="m18,102r,c19,110,21,117,24,122v7,10,18,15,34,15c66,137,73,136,79,133v11,-4,17,-11,17,-21c96,104,94,98,89,95,84,91,76,89,65,86l46,82c33,79,24,76,18,72,9,66,5,57,5,45,5,32,9,21,18,13,27,5,40,,56,,72,,85,4,95,11v11,8,16,19,16,36l93,47c92,39,90,33,86,29,80,21,70,17,56,17v-12,,-20,3,-25,8c26,30,23,35,23,42v,7,3,12,9,15c36,59,45,62,58,65r21,5c89,72,96,75,101,79v10,7,14,17,14,29c115,124,109,136,98,143v-12,7,-25,10,-41,10c39,153,25,149,15,139,5,130,,118,,102r18,xm58,r,l58,xe" fillcolor="black" strokeweight="0">
                    <v:path arrowok="t" o:connecttype="custom" o:connectlocs="14,81;14,81;19,96;46,108;63,105;76,89;70,75;51,68;36,65;14,57;4,36;14,10;44,0;75,9;88,37;74,37;68,23;44,13;25,20;18,33;25,45;46,51;63,55;80,62;91,85;78,113;45,121;12,110;0,81;14,81;46,0;46,0;46,0" o:connectangles="0,0,0,0,0,0,0,0,0,0,0,0,0,0,0,0,0,0,0,0,0,0,0,0,0,0,0,0,0,0,0,0,0"/>
                    <o:lock v:ext="edit" verticies="t"/>
                  </v:shape>
                  <v:shape id="Freeform 252" o:spid="_x0000_s1276" style="position:absolute;left:619;top:816;width:39;height:109;visibility:visible;mso-wrap-style:square;v-text-anchor:top" coordsize="49,1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" path="m14,r,l32,r,29l49,29r,15l32,44r,69c32,116,33,119,36,120v1,1,3,1,7,1c43,121,44,121,45,121v1,,2,,4,l49,135v-2,1,-4,1,-7,1c40,136,38,137,35,137v-8,,-14,-2,-17,-7c15,126,14,121,14,114r,-70l,44,,29r14,l14,xe" fillcolor="black" strokeweight="0">
                    <v:path arrowok="t" o:connecttype="custom" o:connectlocs="11,0;11,0;25,0;25,23;39,23;39,35;25,35;25,90;29,95;34,96;36,96;39,96;39,107;33,108;28,109;14,103;11,91;11,35;0,35;0,23;11,23;11,0" o:connectangles="0,0,0,0,0,0,0,0,0,0,0,0,0,0,0,0,0,0,0,0,0,0"/>
                  </v:shape>
                  <v:shape id="Freeform 253" o:spid="_x0000_s1277" style="position:absolute;left:672;top:837;width:67;height:88;visibility:visible;mso-wrap-style:square;v-text-anchor:top" coordsize="85,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" path="m18,2r,l18,72v,6,1,10,3,14c24,92,30,95,39,95v12,,20,-5,25,-16c66,73,68,65,68,54l68,2r17,l85,108r-16,l69,92v-3,4,-5,8,-9,11c53,108,45,111,36,111,20,111,10,106,5,96,2,90,,83,,74l,2r18,xm43,r,l43,xe" fillcolor="black" strokeweight="0">
                    <v:path arrowok="t" o:connecttype="custom" o:connectlocs="14,2;14,2;14,57;17,68;31,75;50,63;54,43;54,2;67,2;67,86;54,86;54,73;47,82;28,88;4,76;0,59;0,2;14,2;34,0;34,0;34,0" o:connectangles="0,0,0,0,0,0,0,0,0,0,0,0,0,0,0,0,0,0,0,0,0"/>
                    <o:lock v:ext="edit" verticies="t"/>
                  </v:shape>
                  <v:shape id="Freeform 254" o:spid="_x0000_s1278" style="position:absolute;left:756;top:808;width:74;height:118;visibility:visible;mso-wrap-style:square;v-text-anchor:top" coordsize="94,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" path="m19,93r,c19,105,21,114,26,122v5,7,12,11,23,11c57,133,64,130,69,123v6,-7,8,-18,8,-31c77,79,75,69,69,63,64,56,57,53,49,53v-9,,-16,3,-22,10c22,70,19,80,19,93r,xm46,37r,c54,37,60,39,66,43v3,2,7,5,11,10l77,,94,r,145l78,145r,-15c74,137,69,141,63,144v-6,3,-12,5,-19,5c32,149,22,144,13,134,4,124,,111,,94,,79,4,66,12,54,20,43,31,37,46,37r,xe" fillcolor="black" strokeweight="0">
                    <v:path arrowok="t" o:connecttype="custom" o:connectlocs="15,74;15,74;20,97;39,105;54,97;61,73;54,50;39,42;21,50;15,74;15,74;36,29;36,29;52,34;61,42;61,0;74,0;74,115;61,115;61,103;50,114;35,118;10,106;0,74;9,43;36,29;36,29" o:connectangles="0,0,0,0,0,0,0,0,0,0,0,0,0,0,0,0,0,0,0,0,0,0,0,0,0,0,0"/>
                    <o:lock v:ext="edit" verticies="t"/>
                  </v:shape>
                  <v:shape id="Freeform 255" o:spid="_x0000_s1279" style="position:absolute;left:842;top:837;width:77;height:120;visibility:visible;mso-wrap-style:square;v-text-anchor:top" coordsize="97,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" path="m77,2r,l97,2c94,9,89,25,80,49,74,67,68,82,64,93,54,120,47,136,42,142v-4,6,-11,9,-21,9c18,151,16,151,15,151v-1,,-3,-1,-5,-1l10,134v3,1,5,1,7,1c18,135,19,136,20,136v4,,6,-1,8,-2c29,133,30,132,31,130v1,-1,2,-3,4,-8c37,117,39,113,39,111l,2r21,l49,88,77,2xm49,r,l49,xe" fillcolor="black" strokeweight="0">
                    <v:path arrowok="t" o:connecttype="custom" o:connectlocs="61,2;61,2;77,2;64,39;51,74;33,113;17,120;12,120;8,119;8,106;13,107;16,108;22,106;25,103;28,97;31,88;0,2;17,2;39,70;61,2;39,0;39,0;39,0" o:connectangles="0,0,0,0,0,0,0,0,0,0,0,0,0,0,0,0,0,0,0,0,0,0,0"/>
                    <o:lock v:ext="edit" verticies="t"/>
                  </v:shape>
                  <v:shape id="Freeform 256" o:spid="_x0000_s1280" style="position:absolute;left:5960;top:4560;width:41;height:112;visibility:visible;mso-wrap-style:square;v-text-anchor:top" coordsize="52,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" path="m,41r,l,28c13,26,22,24,27,21,32,18,36,11,38,l52,r,141l33,141,33,41,,41xe" fillcolor="black" strokeweight="0">
                    <v:path arrowok="t" o:connecttype="custom" o:connectlocs="0,33;0,33;0,22;21,17;30,0;41,0;41,112;26,112;26,33;0,33" o:connectangles="0,0,0,0,0,0,0,0,0,0"/>
                  </v:shape>
                  <v:shape id="Freeform 257" o:spid="_x0000_s1281" style="position:absolute;left:6048;top:4655;width:16;height:17;visibility:visible;mso-wrap-style:square;v-text-anchor:top" coordsize="2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" path="m,l,,20,r,21l,21,,xe" fillcolor="black" strokeweight="0">
                    <v:path arrowok="t" o:connecttype="custom" o:connectlocs="0,0;0,0;16,0;16,17;0,17;0,0" o:connectangles="0,0,0,0,0,0"/>
                  </v:shape>
                  <v:shape id="Freeform 258" o:spid="_x0000_s1282" style="position:absolute;left:6084;top:4562;width:78;height:110;visibility:visible;mso-wrap-style:square;v-text-anchor:top" coordsize="98,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" path="m98,r,l98,16c94,20,88,28,80,39,73,50,66,61,60,74,55,86,50,98,47,108v-2,6,-4,17,-7,31l20,139c25,112,35,85,50,59,59,43,68,30,78,18l,18,,,98,xe" fillcolor="black" strokeweight="0">
                    <v:path arrowok="t" o:connecttype="custom" o:connectlocs="78,0;78,0;78,13;64,31;48,59;37,85;32,110;16,110;40,47;62,14;0,14;0,0;78,0" o:connectangles="0,0,0,0,0,0,0,0,0,0,0,0,0"/>
                  </v:shape>
                  <v:shape id="Freeform 259" o:spid="_x0000_s1283" style="position:absolute;left:6172;top:4560;width:79;height:112;visibility:visible;mso-wrap-style:square;v-text-anchor:top" coordsize="100,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" path="m61,91r,l61,27,16,91r45,xm62,141r,l62,107,,107,,89,64,,79,r,91l100,91r,16l79,107r,34l62,141xe" fillcolor="black" strokeweight="0">
                    <v:path arrowok="t" o:connecttype="custom" o:connectlocs="48,72;48,72;48,21;13,72;48,72;49,112;49,112;49,85;0,85;0,71;51,0;62,0;62,72;79,72;79,85;62,85;62,112;49,112" o:connectangles="0,0,0,0,0,0,0,0,0,0,0,0,0,0,0,0,0,0"/>
                    <o:lock v:ext="edit" verticies="t"/>
                  </v:shape>
                  <v:shape id="Freeform 260" o:spid="_x0000_s1284" style="position:absolute;left:6313;top:4556;width:36;height:149;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" path="m45,r,c35,20,28,35,25,44,21,59,18,75,18,94v,19,3,37,8,52c30,156,36,170,46,188r-12,c24,173,18,164,16,160,14,156,11,150,8,143,5,133,2,123,1,112,,106,,100,,95,,76,3,58,9,43,13,34,21,19,33,l45,xe" fillcolor="black" strokeweight="0">
                    <v:path arrowok="t" o:connecttype="custom" o:connectlocs="35,0;35,0;20,35;14,75;20,116;36,149;27,149;13,127;6,113;1,89;0,75;7,34;26,0;35,0" o:connectangles="0,0,0,0,0,0,0,0,0,0,0,0,0,0"/>
                  </v:shape>
                  <v:shape id="Freeform 261" o:spid="_x0000_s1285" style="position:absolute;left:6371;top:4560;width:41;height:112;visibility:visible;mso-wrap-style:square;v-text-anchor:top" coordsize="52,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" path="m,41r,l,28c12,26,21,24,26,21,31,18,35,11,38,l52,r,141l33,141,33,41,,41xe" fillcolor="black" strokeweight="0">
                    <v:path arrowok="t" o:connecttype="custom" o:connectlocs="0,33;0,33;0,22;21,17;30,0;41,0;41,112;26,112;26,33;0,33" o:connectangles="0,0,0,0,0,0,0,0,0,0"/>
                  </v:shape>
                  <v:shape id="Freeform 262" o:spid="_x0000_s1286" style="position:absolute;left:6458;top:4655;width:16;height:17;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" path="m,l,,21,r,21l,21,,xe" fillcolor="black" strokeweight="0">
                    <v:path arrowok="t" o:connecttype="custom" o:connectlocs="0,0;0,0;16,0;16,17;0,17;0,0" o:connectangles="0,0,0,0,0,0"/>
                  </v:shape>
                  <v:shape id="Freeform 263" o:spid="_x0000_s1287" style="position:absolute;left:6494;top:4560;width:77;height:112;visibility:visible;mso-wrap-style:square;v-text-anchor:top" coordsize="97,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" path="m,142r,c,130,3,119,7,110,12,101,20,93,33,86l52,75c60,70,66,66,70,62v5,-5,8,-11,8,-18c78,35,75,29,70,24,65,19,59,17,51,17,38,17,30,21,25,30v-2,5,-3,12,-4,21l3,51c3,39,6,29,10,21,18,7,31,,51,,67,,79,5,86,14v8,8,11,18,11,29c97,54,93,64,85,72,81,76,73,82,61,89l47,96v-6,4,-11,7,-15,10c25,112,21,118,20,125r77,l97,142,,142xe" fillcolor="black" strokeweight="0">
                    <v:path arrowok="t" o:connecttype="custom" o:connectlocs="0,112;0,112;6,87;26,68;41,59;56,49;62,35;56,19;40,13;20,24;17,40;2,40;8,17;40,0;68,11;77,34;67,57;48,70;37,76;25,84;16,99;77,99;77,112;0,112" o:connectangles="0,0,0,0,0,0,0,0,0,0,0,0,0,0,0,0,0,0,0,0,0,0,0,0"/>
                  </v:shape>
                  <v:shape id="Freeform 264" o:spid="_x0000_s1288" style="position:absolute;left:6594;top:4560;width:41;height:112;visibility:visible;mso-wrap-style:square;v-text-anchor:top" coordsize="52,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" path="m,41r,l,28c12,26,21,24,26,21,31,18,35,11,38,l52,r,141l33,141,33,41,,41xe" fillcolor="black" strokeweight="0">
                    <v:path arrowok="t" o:connecttype="custom" o:connectlocs="0,33;0,33;0,22;21,17;30,0;41,0;41,112;26,112;26,33;0,33" o:connectangles="0,0,0,0,0,0,0,0,0,0"/>
                  </v:shape>
                  <v:shape id="Freeform 265" o:spid="_x0000_s1289" style="position:absolute;left:6681;top:4655;width:16;height:41;visibility:visible;mso-wrap-style:square;v-text-anchor:top" coordsize="2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" path="m,42r,c4,41,8,38,9,32v1,-3,2,-6,2,-8c11,23,11,23,11,22v,,,,,-1l,21,,,21,r,20c21,27,19,34,16,40,13,46,8,50,,51l,42xe" fillcolor="black" strokeweight="0">
                    <v:path arrowok="t" o:connecttype="custom" o:connectlocs="0,34;0,34;7,26;8,19;8,18;8,17;0,17;0,0;16,0;16,16;12,32;0,41;0,34" o:connectangles="0,0,0,0,0,0,0,0,0,0,0,0,0"/>
                  </v:shape>
                  <v:shape id="Freeform 266" o:spid="_x0000_s1290" style="position:absolute;left:6761;top:4560;width:78;height:112;visibility:visible;mso-wrap-style:square;v-text-anchor:top" coordsize="9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" path="m,142r,c1,130,3,119,8,110,12,101,21,93,33,86l52,75c61,70,67,66,70,62v5,-5,8,-11,8,-18c78,35,76,29,71,24,66,19,59,17,51,17,39,17,30,21,26,30v-3,5,-4,12,-4,21l4,51c4,39,6,29,10,21,18,7,32,,51,,67,,79,5,87,14v7,8,11,18,11,29c98,54,94,64,86,72,81,76,73,82,61,89l48,96v-7,4,-12,7,-16,10c26,112,22,118,20,125r77,l97,142,,142xe" fillcolor="black" strokeweight="0">
                    <v:path arrowok="t" o:connecttype="custom" o:connectlocs="0,112;0,112;6,87;26,68;41,59;56,49;62,35;57,19;41,13;21,24;18,40;3,40;8,17;41,0;69,11;78,34;68,57;49,70;38,76;25,84;16,99;77,99;77,112;0,112" o:connectangles="0,0,0,0,0,0,0,0,0,0,0,0,0,0,0,0,0,0,0,0,0,0,0,0"/>
                  </v:shape>
                  <v:shape id="Freeform 267" o:spid="_x0000_s1291" style="position:absolute;left:6860;top:4655;width:16;height:17;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" path="m,l,,21,r,21l,21,,xe" fillcolor="black" strokeweight="0">
                    <v:path arrowok="t" o:connecttype="custom" o:connectlocs="0,0;0,0;16,0;16,17;0,17;0,0" o:connectangles="0,0,0,0,0,0"/>
                  </v:shape>
                  <v:shape id="Freeform 268" o:spid="_x0000_s1292" style="position:absolute;left:6895;top:4560;width:78;height:112;visibility:visible;mso-wrap-style:square;v-text-anchor:top" coordsize="9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" path="m,142r,c1,130,3,119,8,110,12,101,21,93,33,86l52,75c61,70,67,66,70,62v6,-5,8,-11,8,-18c78,35,76,29,71,24,66,19,59,17,51,17,39,17,31,21,26,30v-3,5,-4,12,-4,21l4,51c4,39,6,29,11,21,18,7,32,,51,,67,,79,5,87,14v7,8,11,18,11,29c98,54,94,64,86,72,81,76,73,82,61,89l48,96v-7,4,-12,7,-15,10c26,112,22,118,20,125r77,l97,142,,142xe" fillcolor="black" strokeweight="0">
                    <v:path arrowok="t" o:connecttype="custom" o:connectlocs="0,112;0,112;6,87;26,68;41,59;56,49;62,35;57,19;41,13;21,24;18,40;3,40;9,17;41,0;69,11;78,34;68,57;49,70;38,76;26,84;16,99;77,99;77,112;0,112" o:connectangles="0,0,0,0,0,0,0,0,0,0,0,0,0,0,0,0,0,0,0,0,0,0,0,0"/>
                  </v:shape>
                  <v:shape id="Freeform 269" o:spid="_x0000_s1293" style="position:absolute;left:6985;top:4560;width:76;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" path="m49,59r,c57,59,63,57,67,53v5,-5,7,-10,7,-16c74,32,72,27,67,22,63,18,57,16,48,16v-8,,-15,2,-18,6c26,27,24,32,24,38v,7,2,12,7,15c36,57,42,59,49,59r,xm50,129r,c58,129,65,127,70,122v6,-4,8,-11,8,-20c78,93,76,86,70,82,64,77,57,75,49,75v-9,,-16,2,-21,7c22,87,20,93,20,102v,7,2,14,7,19c32,126,40,129,50,129r,xm25,66r,c20,64,16,61,13,58,8,53,5,46,5,38,5,27,9,18,17,11,24,3,35,,49,,63,,73,3,81,10v8,7,12,16,12,25c93,44,90,51,86,57v-3,3,-7,6,-12,9c80,68,85,71,88,75v6,7,9,15,9,26c97,113,93,124,85,132v-8,9,-20,13,-36,13c36,145,24,141,15,134,5,127,,116,,101,,93,2,86,6,80,11,74,17,69,25,66r,xe" fillcolor="black" strokeweight="0">
                    <v:path arrowok="t" o:connecttype="custom" o:connectlocs="38,47;38,47;52,42;58,29;52,17;38,13;24,17;19,30;24,42;38,47;38,47;39,102;39,102;55,97;61,81;55,65;38,59;22,65;16,81;21,96;39,102;39,102;20,52;20,52;10,46;4,30;13,9;38,0;63,8;73,28;67,45;58,52;69,59;76,80;67,105;38,115;12,106;0,80;5,63;20,52;20,52" o:connectangles="0,0,0,0,0,0,0,0,0,0,0,0,0,0,0,0,0,0,0,0,0,0,0,0,0,0,0,0,0,0,0,0,0,0,0,0,0,0,0,0,0"/>
                    <o:lock v:ext="edit" verticies="t"/>
                  </v:shape>
                  <v:shape id="Freeform 270" o:spid="_x0000_s1294" style="position:absolute;left:7074;top:4556;width:36;height:149;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" path="m1,188r,c11,168,18,153,21,144v4,-14,7,-31,7,-50c28,75,25,58,20,42,16,32,10,18,,l12,c22,16,29,26,31,30v2,4,4,9,7,15c41,54,43,62,44,70v2,8,2,16,2,23c46,112,43,130,37,145v-4,10,-12,24,-24,43l1,188xe" fillcolor="black" strokeweight="0">
                    <v:path arrowok="t" o:connecttype="custom" o:connectlocs="1,149;1,149;16,114;22,75;16,33;0,0;9,0;24,24;30,36;34,55;36,74;29,115;10,149;1,149" o:connectangles="0,0,0,0,0,0,0,0,0,0,0,0,0,0"/>
                  </v:shape>
                  <v:shape id="Freeform 271" o:spid="_x0000_s1295" style="position:absolute;left:5950;top:4248;width:76;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" path="m48,r,c66,,80,7,88,22v6,12,9,28,9,48c97,89,94,105,89,118v-9,18,-22,27,-41,27c31,145,18,137,10,123,3,110,,94,,73,,57,2,43,6,32,14,10,28,,48,r,xm48,128r,c57,128,64,124,70,116v5,-8,8,-23,8,-45c78,55,76,41,72,31,68,21,61,15,49,15,39,15,31,20,26,30,21,40,19,55,19,74v,14,2,26,5,34c28,122,37,128,48,128r,xe" fillcolor="black" strokeweight="0">
                    <v:path arrowok="t" o:connecttype="custom" o:connectlocs="38,0;38,0;69,17;76,56;70,94;38,115;8,98;0,58;5,25;38,0;38,0;38,102;38,102;55,92;61,56;56,25;38,12;20,24;15,59;19,86;38,102;38,102" o:connectangles="0,0,0,0,0,0,0,0,0,0,0,0,0,0,0,0,0,0,0,0,0,0"/>
                    <o:lock v:ext="edit" verticies="t"/>
                  </v:shape>
                  <v:shape id="Freeform 272" o:spid="_x0000_s1296" style="position:absolute;left:6048;top:4342;width:16;height:18;visibility:visible;mso-wrap-style:square;v-text-anchor:top" coordsize="2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" path="m,l,,20,r,22l,22,,xe" fillcolor="black" strokeweight="0">
                    <v:path arrowok="t" o:connecttype="custom" o:connectlocs="0,0;0,0;16,0;16,18;0,18;0,0" o:connectangles="0,0,0,0,0,0"/>
                  </v:shape>
                  <v:shape id="Freeform 273" o:spid="_x0000_s1297" style="position:absolute;left:6083;top:4248;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" path="m48,r,c67,,80,7,88,22v6,12,9,28,9,48c97,89,95,105,89,118v-8,18,-22,27,-41,27c31,145,19,137,10,123,3,110,,94,,73,,57,2,43,6,32,14,10,28,,48,r,xm48,128r,c57,128,65,124,70,116v6,-8,8,-23,8,-45c78,55,76,41,72,31,68,21,61,15,49,15,39,15,31,20,27,30,22,40,19,55,19,74v,14,2,26,5,34c29,122,37,128,48,128r,xe" fillcolor="black" strokeweight="0">
                    <v:path arrowok="t" o:connecttype="custom" o:connectlocs="38,0;38,0;70,17;77,56;71,94;38,115;8,98;0,58;5,25;38,0;38,0;38,102;38,102;56,92;62,56;57,25;39,12;21,24;15,59;19,86;38,102;38,102" o:connectangles="0,0,0,0,0,0,0,0,0,0,0,0,0,0,0,0,0,0,0,0,0,0"/>
                    <o:lock v:ext="edit" verticies="t"/>
                  </v:shape>
                  <v:shape id="Freeform 274" o:spid="_x0000_s1298" style="position:absolute;left:6173;top:4248;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" path="m48,r,c66,,80,7,88,22v6,12,9,28,9,48c97,89,94,105,89,118v-9,18,-22,27,-41,27c31,145,18,137,10,123,3,110,,94,,73,,57,2,43,6,32,14,10,28,,48,r,xm48,128r,c57,128,65,124,70,116v5,-8,8,-23,8,-45c78,55,76,41,72,31,68,21,61,15,49,15,39,15,31,20,26,30,21,40,19,55,19,74v,14,2,26,5,34c28,122,37,128,48,128r,xe" fillcolor="black" strokeweight="0">
                    <v:path arrowok="t" o:connecttype="custom" o:connectlocs="38,0;38,0;70,17;77,56;71,94;38,115;8,98;0,58;5,25;38,0;38,0;38,102;38,102;56,92;62,56;57,25;39,12;21,24;15,59;19,86;38,102;38,102" o:connectangles="0,0,0,0,0,0,0,0,0,0,0,0,0,0,0,0,0,0,0,0,0,0"/>
                    <o:lock v:ext="edit" verticies="t"/>
                  </v:shape>
                  <v:shape id="Freeform 275" o:spid="_x0000_s1299" style="position:absolute;left:6313;top:4243;width:36;height:149;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" path="m45,r,c35,21,28,35,25,45,21,59,18,76,18,95v,19,3,36,8,52c30,157,36,171,46,189r-12,c24,174,18,164,16,160v-2,-4,-5,-9,-8,-17c5,134,2,123,1,112,,107,,101,,96,,76,3,59,9,44,13,34,21,20,33,l45,xe" fillcolor="black" strokeweight="0">
                    <v:path arrowok="t" o:connecttype="custom" o:connectlocs="35,0;35,0;20,35;14,75;20,116;36,149;27,149;13,126;6,113;1,88;0,76;7,35;26,0;35,0" o:connectangles="0,0,0,0,0,0,0,0,0,0,0,0,0,0"/>
                  </v:shape>
                  <v:shape id="Freeform 276" o:spid="_x0000_s1300" style="position:absolute;left:6360;top:4248;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" path="m48,r,c66,,79,7,88,22v6,12,9,28,9,48c97,89,94,105,88,118v-8,18,-21,27,-40,27c31,145,18,137,10,123,3,110,,94,,73,,57,2,43,6,32,14,10,28,,48,r,xm48,128r,c57,128,64,124,70,116v5,-8,8,-23,8,-45c78,55,76,41,72,31,68,21,60,15,49,15,39,15,31,20,26,30,21,40,19,55,19,74v,14,1,26,4,34c28,122,36,128,48,128r,xe" fillcolor="black" strokeweight="0">
                    <v:path arrowok="t" o:connecttype="custom" o:connectlocs="38,0;38,0;70,17;77,56;70,94;38,115;8,98;0,58;5,25;38,0;38,0;38,102;38,102;56,92;62,56;57,25;39,12;21,24;15,59;18,86;38,102;38,102" o:connectangles="0,0,0,0,0,0,0,0,0,0,0,0,0,0,0,0,0,0,0,0,0,0"/>
                    <o:lock v:ext="edit" verticies="t"/>
                  </v:shape>
                  <v:shape id="Freeform 277" o:spid="_x0000_s1301" style="position:absolute;left:6458;top:4342;width:16;height:18;visibility:visible;mso-wrap-style:square;v-text-anchor:top" coordsize="2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" path="m,l,,21,r,22l,22,,xe" fillcolor="black" strokeweight="0">
                    <v:path arrowok="t" o:connecttype="custom" o:connectlocs="0,0;0,0;16,0;16,18;0,18;0,0" o:connectangles="0,0,0,0,0,0"/>
                  </v:shape>
                  <v:shape id="Freeform 278" o:spid="_x0000_s1302" style="position:absolute;left:6494;top:4248;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" path="m48,r,c66,,80,7,88,22v6,12,9,28,9,48c97,89,94,105,89,118v-9,18,-22,27,-41,27c31,145,18,137,10,123,3,110,,94,,73,,57,2,43,6,32,14,10,28,,48,r,xm48,128r,c57,128,64,124,70,116v5,-8,8,-23,8,-45c78,55,76,41,72,31,68,21,61,15,49,15,39,15,31,20,26,30,21,40,19,55,19,74v,14,2,26,5,34c28,122,36,128,48,128r,xe" fillcolor="black" strokeweight="0">
                    <v:path arrowok="t" o:connecttype="custom" o:connectlocs="38,0;38,0;70,17;77,56;71,94;38,115;8,98;0,58;5,25;38,0;38,0;38,102;38,102;56,92;62,56;57,25;39,12;21,24;15,59;19,86;38,102;38,102" o:connectangles="0,0,0,0,0,0,0,0,0,0,0,0,0,0,0,0,0,0,0,0,0,0"/>
                    <o:lock v:ext="edit" verticies="t"/>
                  </v:shape>
                  <v:shape id="Freeform 279" o:spid="_x0000_s1303" style="position:absolute;left:6583;top:4248;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" path="m48,r,c66,,79,7,88,22v6,12,9,28,9,48c97,89,94,105,88,118v-8,18,-21,27,-40,27c31,145,18,137,10,123,3,110,,94,,73,,57,2,43,6,32,14,10,28,,48,r,xm48,128r,c57,128,64,124,70,116v5,-8,8,-23,8,-45c78,55,76,41,72,31,68,21,60,15,49,15,39,15,31,20,26,30,21,40,19,55,19,74v,14,1,26,4,34c28,122,36,128,48,128r,xe" fillcolor="black" strokeweight="0">
                    <v:path arrowok="t" o:connecttype="custom" o:connectlocs="38,0;38,0;70,17;77,56;70,94;38,115;8,98;0,58;5,25;38,0;38,0;38,102;38,102;56,92;62,56;57,25;39,12;21,24;15,59;18,86;38,102;38,102" o:connectangles="0,0,0,0,0,0,0,0,0,0,0,0,0,0,0,0,0,0,0,0,0,0"/>
                    <o:lock v:ext="edit" verticies="t"/>
                  </v:shape>
                  <v:shape id="Freeform 280" o:spid="_x0000_s1304" style="position:absolute;left:6681;top:4342;width:16;height:42;visibility:visible;mso-wrap-style:square;v-text-anchor:top" coordsize="2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" path="m,42r,c4,42,8,38,9,33v1,-3,2,-6,2,-9c11,24,11,23,11,23v,,,-1,,-1l,22,,,21,r,20c21,28,19,35,16,41,13,47,8,50,,52l,42xe" fillcolor="black" strokeweight="0">
                    <v:path arrowok="t" o:connecttype="custom" o:connectlocs="0,34;0,34;7,27;8,19;8,19;8,18;0,18;0,0;16,0;16,16;12,33;0,42;0,34" o:connectangles="0,0,0,0,0,0,0,0,0,0,0,0,0"/>
                  </v:shape>
                  <v:shape id="Freeform 281" o:spid="_x0000_s1305" style="position:absolute;left:6761;top:4247;width:78;height:113;visibility:visible;mso-wrap-style:square;v-text-anchor:top" coordsize="9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" path="m,142r,c1,130,3,119,8,110,12,101,21,93,33,85l52,74c61,70,67,65,70,62v5,-6,8,-12,8,-19c78,35,76,28,71,24,66,19,59,16,51,16,39,16,30,21,26,30v-3,5,-4,12,-4,21l4,51c4,38,6,28,10,21,18,7,32,,51,,67,,79,4,87,13v7,9,11,19,11,29c98,54,94,63,86,71,81,76,73,82,61,88l48,96v-7,3,-12,7,-16,10c26,112,22,118,20,125r77,l97,142,,142xe" fillcolor="black" strokeweight="0">
                    <v:path arrowok="t" o:connecttype="custom" o:connectlocs="0,113;0,113;6,88;26,68;41,59;56,49;62,34;57,19;41,13;21,24;18,41;3,41;8,17;41,0;69,10;78,33;68,57;49,70;38,76;25,84;16,99;77,99;77,113;0,113" o:connectangles="0,0,0,0,0,0,0,0,0,0,0,0,0,0,0,0,0,0,0,0,0,0,0,0"/>
                  </v:shape>
                  <v:shape id="Freeform 282" o:spid="_x0000_s1306" style="position:absolute;left:6860;top:4342;width:16;height:18;visibility:visible;mso-wrap-style:square;v-text-anchor:top" coordsize="2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" path="m,l,,21,r,22l,22,,xe" fillcolor="black" strokeweight="0">
                    <v:path arrowok="t" o:connecttype="custom" o:connectlocs="0,0;0,0;16,0;16,18;0,18;0,0" o:connectangles="0,0,0,0,0,0"/>
                  </v:shape>
                  <v:shape id="Freeform 283" o:spid="_x0000_s1307" style="position:absolute;left:6905;top:4248;width:42;height:112;visibility:visible;mso-wrap-style:square;v-text-anchor:top" coordsize="53,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" path="m,41r,l,27c13,26,22,24,27,21,32,18,36,11,38,l53,r,141l34,141,34,41,,41xe" fillcolor="black" strokeweight="0">
                    <v:path arrowok="t" o:connecttype="custom" o:connectlocs="0,33;0,33;0,21;21,17;30,0;42,0;42,112;27,112;27,33;0,33" o:connectangles="0,0,0,0,0,0,0,0,0,0"/>
                  </v:shape>
                  <v:shape id="Freeform 284" o:spid="_x0000_s1308" style="position:absolute;left:6985;top:4248;width:77;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" path="m48,r,c67,,80,7,88,22v6,12,10,28,10,48c98,89,95,105,89,118v-8,18,-22,27,-41,27c31,145,19,137,10,123,4,110,,94,,73,,57,2,43,6,32,14,10,28,,48,r,xm48,128r,c57,128,65,124,70,116v6,-8,8,-23,8,-45c78,55,76,41,73,31,69,21,61,15,50,15,39,15,31,20,27,30,22,40,19,55,19,74v,14,2,26,5,34c29,122,37,128,48,128r,xe" fillcolor="black" strokeweight="0">
                    <v:path arrowok="t" o:connecttype="custom" o:connectlocs="38,0;38,0;69,17;77,56;70,94;38,115;8,98;0,58;5,25;38,0;38,0;38,102;38,102;55,92;61,56;57,25;39,12;21,24;15,59;19,86;38,102;38,102" o:connectangles="0,0,0,0,0,0,0,0,0,0,0,0,0,0,0,0,0,0,0,0,0,0"/>
                    <o:lock v:ext="edit" verticies="t"/>
                  </v:shape>
                  <v:shape id="Freeform 285" o:spid="_x0000_s1309" style="position:absolute;left:7074;top:4243;width:36;height:149;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" path="m1,189r,c11,169,18,154,21,144v4,-14,7,-30,7,-49c28,76,25,58,20,43,16,33,10,19,,l12,c22,17,29,27,31,30v2,4,4,9,7,16c41,54,43,62,44,70v2,8,2,16,2,24c46,113,43,130,37,146v-4,9,-12,24,-24,43l1,189xe" fillcolor="black" strokeweight="0">
                    <v:path arrowok="t" o:connecttype="custom" o:connectlocs="1,149;1,149;16,114;22,75;16,34;0,0;9,0;24,24;30,36;34,55;36,74;29,115;10,149;1,149" o:connectangles="0,0,0,0,0,0,0,0,0,0,0,0,0,0"/>
                  </v:shape>
                  <v:shape id="Freeform 286" o:spid="_x0000_s1310" style="position:absolute;left:5950;top:3310;width:76;height:116;visibility:visible;mso-wrap-style:square;v-text-anchor:top" coordsize="97,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" path="m48,59r,c56,59,62,57,67,53v4,-4,6,-10,6,-16c73,32,71,27,67,23,63,18,56,16,48,16v-9,,-15,2,-19,7c26,27,24,32,24,38v,7,2,12,7,16c36,58,42,59,48,59r,xm50,129r,c58,129,65,127,70,123v5,-5,8,-11,8,-20c78,94,75,87,70,82,64,77,57,75,48,75v-8,,-15,2,-21,7c22,87,19,94,19,102v,8,3,14,8,19c32,127,39,129,50,129r,xm24,66r,c19,64,16,62,13,59,8,54,5,47,5,38,5,28,9,19,16,11,24,4,35,,49,,62,,73,3,81,11v7,7,11,15,11,25c92,44,90,52,86,57v-3,3,-7,6,-12,9c80,69,84,72,88,75v6,7,9,15,9,26c97,113,93,124,85,133v-9,8,-21,13,-36,13c35,146,24,142,14,134,5,127,,116,,102,,94,2,86,6,80,10,74,16,70,24,66r,xe" fillcolor="black" strokeweight="0">
                    <v:path arrowok="t" o:connecttype="custom" o:connectlocs="38,47;38,47;52,42;57,29;52,18;38,13;23,18;19,30;24,43;38,47;38,47;39,102;39,102;55,98;61,82;55,65;38,60;21,65;15,81;21,96;39,102;39,102;19,52;19,52;10,47;4,30;13,9;38,0;63,9;72,29;67,45;58,52;69,60;76,80;67,106;38,116;11,106;0,81;5,64;19,52;19,52" o:connectangles="0,0,0,0,0,0,0,0,0,0,0,0,0,0,0,0,0,0,0,0,0,0,0,0,0,0,0,0,0,0,0,0,0,0,0,0,0,0,0,0,0"/>
                    <o:lock v:ext="edit" verticies="t"/>
                  </v:shape>
                  <v:shape id="Freeform 287" o:spid="_x0000_s1311" style="position:absolute;left:6048;top:3405;width:16;height:18;visibility:visible;mso-wrap-style:square;v-text-anchor:top" coordsize="2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" path="m,l,,20,r,22l,22,,xe" fillcolor="black" strokeweight="0">
                    <v:path arrowok="t" o:connecttype="custom" o:connectlocs="0,0;0,0;16,0;16,18;0,18;0,0" o:connectangles="0,0,0,0,0,0"/>
                  </v:shape>
                  <v:shape id="Freeform 288" o:spid="_x0000_s1312" style="position:absolute;left:6083;top:3313;width:77;height:112;visibility:visible;mso-wrap-style:square;v-text-anchor:top" coordsize="97,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" path="m19,103r,c20,113,25,120,33,124v4,2,9,3,14,3c58,127,66,123,71,116v5,-6,7,-14,7,-22c78,84,75,77,69,71,63,66,56,63,48,63v-6,,-12,1,-16,4c28,69,24,72,21,77l5,76,16,,89,r,17l29,17,23,56v4,-2,7,-4,10,-6c38,48,44,47,51,47v13,,24,4,33,13c93,68,97,79,97,91v,14,-4,26,-12,36c77,137,64,142,46,142v-12,,-22,-3,-31,-10c6,126,1,116,,103r19,xe" fillcolor="black" strokeweight="0">
                    <v:path arrowok="t" o:connecttype="custom" o:connectlocs="15,81;15,81;26,98;37,100;56,91;62,74;55,56;38,50;25,53;17,61;4,60;13,0;71,0;71,13;23,13;18,44;26,39;40,37;67,47;77,72;67,100;37,112;12,104;0,81;15,81" o:connectangles="0,0,0,0,0,0,0,0,0,0,0,0,0,0,0,0,0,0,0,0,0,0,0,0,0"/>
                  </v:shape>
                  <v:shape id="Freeform 289" o:spid="_x0000_s1313" style="position:absolute;left:6174;top:3313;width:77;height:110;visibility:visible;mso-wrap-style:square;v-text-anchor:top" coordsize="98,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" path="m98,r,l98,15c94,20,88,27,80,38,73,49,66,61,60,73,54,86,50,97,47,107v-2,7,-4,17,-7,32l20,139c25,112,34,85,50,58,59,42,68,29,78,18l,18,,,98,xe" fillcolor="black" strokeweight="0">
                    <v:path arrowok="t" o:connecttype="custom" o:connectlocs="77,0;77,0;77,12;63,30;47,58;37,85;31,110;16,110;39,46;61,14;0,14;0,0;77,0" o:connectangles="0,0,0,0,0,0,0,0,0,0,0,0,0"/>
                  </v:shape>
                  <v:shape id="Freeform 290" o:spid="_x0000_s1314" style="position:absolute;left:6313;top:3305;width:36;height:150;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" path="m45,r,c35,20,28,35,25,45,21,59,18,76,18,94v,20,3,37,8,53c30,156,36,170,46,189r-12,c24,174,18,164,16,160,14,156,11,150,8,143,5,133,2,123,1,112,,106,,101,,96,,76,3,59,9,44,13,34,21,20,33,l45,xe" fillcolor="black" strokeweight="0">
                    <v:path arrowok="t" o:connecttype="custom" o:connectlocs="35,0;35,0;20,36;14,75;20,117;36,150;27,150;13,127;6,113;1,89;0,76;7,35;26,0;35,0" o:connectangles="0,0,0,0,0,0,0,0,0,0,0,0,0,0"/>
                  </v:shape>
                  <v:shape id="Freeform 291" o:spid="_x0000_s1315" style="position:absolute;left:6371;top:3311;width:41;height:112;visibility:visible;mso-wrap-style:square;v-text-anchor:top" coordsize="52,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" path="m,41r,l,27c12,26,21,24,26,21,31,18,35,11,38,l52,r,141l33,141,33,41,,41xe" fillcolor="black" strokeweight="0">
                    <v:path arrowok="t" o:connecttype="custom" o:connectlocs="0,33;0,33;0,21;21,17;30,0;41,0;41,112;26,112;26,33;0,33" o:connectangles="0,0,0,0,0,0,0,0,0,0"/>
                  </v:shape>
                  <v:shape id="Freeform 292" o:spid="_x0000_s1316" style="position:absolute;left:6458;top:3405;width:16;height:18;visibility:visible;mso-wrap-style:square;v-text-anchor:top" coordsize="2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" path="m,l,,21,r,22l,22,,xe" fillcolor="black" strokeweight="0">
                    <v:path arrowok="t" o:connecttype="custom" o:connectlocs="0,0;0,0;16,0;16,18;0,18;0,0" o:connectangles="0,0,0,0,0,0"/>
                  </v:shape>
                  <v:shape id="Freeform 293" o:spid="_x0000_s1317" style="position:absolute;left:6494;top:3310;width:77;height:116;visibility:visible;mso-wrap-style:square;v-text-anchor:top" coordsize="97,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" path="m48,59r,c56,59,62,57,67,53v4,-4,6,-10,6,-16c73,32,71,27,67,23,63,18,56,16,48,16v-9,,-15,2,-19,7c25,27,24,32,24,38v,7,2,12,7,16c36,58,42,59,48,59r,xm49,129r,c58,129,65,127,70,123v5,-5,8,-11,8,-20c78,94,75,87,70,82,64,77,57,75,48,75v-8,,-15,2,-21,7c22,87,19,94,19,102v,8,3,14,8,19c32,127,39,129,49,129r,xm24,66r,c19,64,15,62,13,59,7,54,5,47,5,38,5,28,9,19,16,11,24,4,35,,49,,62,,73,3,81,11v7,7,11,15,11,25c92,44,90,52,85,57v-2,3,-6,6,-11,9c80,69,84,72,88,75v6,7,9,15,9,26c97,113,93,124,84,133v-8,8,-20,13,-35,13c35,146,24,142,14,134,5,127,,116,,102,,94,2,86,6,80,10,74,16,70,24,66r,xe" fillcolor="black" strokeweight="0">
                    <v:path arrowok="t" o:connecttype="custom" o:connectlocs="38,47;38,47;53,42;58,29;53,18;38,13;23,18;19,30;25,43;38,47;38,47;39,102;39,102;56,98;62,82;56,65;38,60;21,65;15,81;21,96;39,102;39,102;19,52;19,52;10,47;4,30;13,9;39,0;64,9;73,29;67,45;59,52;70,60;77,80;67,106;39,116;11,106;0,81;5,64;19,52;19,52" o:connectangles="0,0,0,0,0,0,0,0,0,0,0,0,0,0,0,0,0,0,0,0,0,0,0,0,0,0,0,0,0,0,0,0,0,0,0,0,0,0,0,0,0"/>
                    <o:lock v:ext="edit" verticies="t"/>
                  </v:shape>
                  <v:shape id="Freeform 294" o:spid="_x0000_s1318" style="position:absolute;left:6583;top:3310;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" path="m48,r,c66,,79,8,88,23v6,12,9,27,9,48c97,90,94,106,88,118v-8,18,-21,27,-40,27c31,145,18,138,10,123,3,111,,94,,74,,58,2,44,6,32,14,11,28,,48,r,xm48,129r,c57,129,64,125,70,117v5,-8,8,-23,8,-46c78,55,76,42,72,32,68,21,60,16,49,16,39,16,31,21,26,31,21,41,19,55,19,74v,15,1,26,4,35c28,123,36,129,48,129r,xe" fillcolor="black" strokeweight="0">
                    <v:path arrowok="t" o:connecttype="custom" o:connectlocs="38,0;38,0;70,18;77,56;70,94;38,115;8,98;0,59;5,25;38,0;38,0;38,102;38,102;56,93;62,56;57,25;39,13;21,25;15,59;18,86;38,102;38,102" o:connectangles="0,0,0,0,0,0,0,0,0,0,0,0,0,0,0,0,0,0,0,0,0,0"/>
                    <o:lock v:ext="edit" verticies="t"/>
                  </v:shape>
                  <v:shape id="Freeform 295" o:spid="_x0000_s1319" style="position:absolute;left:6681;top:3405;width:16;height:41;visibility:visible;mso-wrap-style:square;v-text-anchor:top" coordsize="2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" path="m,42r,c4,41,8,38,9,33v1,-3,2,-6,2,-9c11,24,11,23,11,23v,-1,,-1,,-1l,22,,,21,r,20c21,28,19,35,16,41,13,46,8,50,,52l,42xe" fillcolor="black" strokeweight="0">
                    <v:path arrowok="t" o:connecttype="custom" o:connectlocs="0,33;0,33;7,26;8,19;8,18;8,17;0,17;0,0;16,0;16,16;12,32;0,41;0,33" o:connectangles="0,0,0,0,0,0,0,0,0,0,0,0,0"/>
                  </v:shape>
                  <v:shape id="Freeform 296" o:spid="_x0000_s1320" style="position:absolute;left:6761;top:3310;width:78;height:113;visibility:visible;mso-wrap-style:square;v-text-anchor:top" coordsize="9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" path="m,142r,c1,129,3,119,8,110,12,101,21,93,33,85l52,74c61,69,67,65,70,62v5,-6,8,-12,8,-19c78,35,76,28,71,23,66,18,59,16,51,16,39,16,30,21,26,30v-3,5,-4,12,-4,20l4,50c4,38,6,28,10,20,18,7,32,,51,,67,,79,4,87,13v7,9,11,18,11,29c98,53,94,63,86,71,81,76,73,81,61,88l48,96v-7,3,-12,7,-16,10c26,111,22,118,20,125r77,l97,142,,142xe" fillcolor="black" strokeweight="0">
                    <v:path arrowok="t" o:connecttype="custom" o:connectlocs="0,113;0,113;6,88;26,68;41,59;56,49;62,34;57,18;41,13;21,24;18,40;3,40;8,16;41,0;69,10;78,33;68,57;49,70;38,76;25,84;16,99;77,99;77,113;0,113" o:connectangles="0,0,0,0,0,0,0,0,0,0,0,0,0,0,0,0,0,0,0,0,0,0,0,0"/>
                  </v:shape>
                  <v:shape id="Freeform 297" o:spid="_x0000_s1321" style="position:absolute;left:6849;top:3310;width:79;height:115;visibility:visible;mso-wrap-style:square;v-text-anchor:top" coordsize="99,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" path="m48,145r,c31,145,19,141,12,132,4,122,,111,,98r19,c20,107,22,114,24,118v5,8,13,11,25,11c58,129,66,127,72,122v5,-5,8,-12,8,-20c80,93,77,86,71,82,65,78,57,76,46,76v-1,,-2,,-3,c42,76,40,76,39,76r,-15c41,61,42,61,44,61v1,,2,,4,c54,61,60,60,64,58,72,54,75,48,75,38,75,31,73,26,68,22,63,18,57,16,50,16,39,16,30,20,26,28v-3,4,-4,11,-4,19l4,47c4,36,6,27,10,20,18,7,30,,49,,63,,74,3,82,10v8,6,12,15,12,28c94,46,91,53,87,59v-3,3,-7,6,-11,8c83,69,89,73,93,78v4,6,6,13,6,22c99,113,95,124,86,133v-9,8,-22,12,-38,12l48,145xe" fillcolor="black" strokeweight="0">
                    <v:path arrowok="t" o:connecttype="custom" o:connectlocs="38,115;38,115;10,105;0,78;15,78;19,94;39,102;57,97;64,81;57,65;37,60;34,60;31,60;31,48;35,48;38,48;51,46;60,30;54,17;40,13;21,22;18,37;3,37;8,16;39,0;65,8;75,30;69,47;61,53;74,62;79,79;69,105;38,115;38,115" o:connectangles="0,0,0,0,0,0,0,0,0,0,0,0,0,0,0,0,0,0,0,0,0,0,0,0,0,0,0,0,0,0,0,0,0,0"/>
                  </v:shape>
                  <v:shape id="Freeform 298" o:spid="_x0000_s1322" style="position:absolute;left:6949;top:3405;width:16;height:18;visibility:visible;mso-wrap-style:square;v-text-anchor:top" coordsize="2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" path="m,l,,20,r,22l,22,,xe" fillcolor="black" strokeweight="0">
                    <v:path arrowok="t" o:connecttype="custom" o:connectlocs="0,0;0,0;16,0;16,18;0,18;0,0" o:connectangles="0,0,0,0,0,0"/>
                  </v:shape>
                  <v:shape id="Freeform 299" o:spid="_x0000_s1323" style="position:absolute;left:6985;top:3310;width:77;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" path="m48,r,c67,,80,8,88,23v6,12,10,27,10,48c98,90,95,106,89,118v-8,18,-22,27,-41,27c31,145,19,138,10,123,4,111,,94,,74,,58,2,44,6,32,14,11,28,,48,r,xm48,129r,c57,129,65,125,70,117v6,-8,8,-23,8,-46c78,55,76,42,73,32,69,21,61,16,50,16,39,16,31,21,27,31,22,41,19,55,19,74v,15,2,26,5,35c29,123,37,129,48,129r,xe" fillcolor="black" strokeweight="0">
                    <v:path arrowok="t" o:connecttype="custom" o:connectlocs="38,0;38,0;69,18;77,56;70,94;38,115;8,98;0,59;5,25;38,0;38,0;38,102;38,102;55,93;61,56;57,25;39,13;21,25;15,59;19,86;38,102;38,102" o:connectangles="0,0,0,0,0,0,0,0,0,0,0,0,0,0,0,0,0,0,0,0,0,0"/>
                    <o:lock v:ext="edit" verticies="t"/>
                  </v:shape>
                  <v:shape id="Freeform 300" o:spid="_x0000_s1324" style="position:absolute;left:7075;top:3310;width:76;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" path="m52,r,c68,,78,4,85,12v6,8,9,17,9,25l76,37c75,32,74,27,71,24,67,18,61,15,52,15,42,15,34,20,28,29v-6,9,-9,22,-9,39c23,62,28,58,34,55v6,-3,12,-4,19,-4c65,51,75,55,84,62v9,8,13,19,13,34c97,109,93,120,85,130v-9,10,-21,15,-36,15c36,145,24,140,15,130,5,120,,103,,79,,62,2,47,7,35,15,11,30,,52,r,xm50,129r,c60,129,67,126,71,120v5,-6,7,-14,7,-22c78,91,76,84,72,77,68,71,60,67,50,67v-8,,-15,3,-21,8c24,80,21,88,21,98v,9,2,16,8,22c34,126,41,129,50,129r,xe" fillcolor="black" strokeweight="0">
                    <v:path arrowok="t" o:connecttype="custom" o:connectlocs="41,0;41,0;67,10;74,29;60,29;56,19;41,12;22,23;15,54;27,44;42,40;66,49;76,76;67,103;38,115;12,103;0,63;5,28;41,0;41,0;39,102;39,102;56,95;61,78;56,61;39,53;23,59;16,78;23,95;39,102;39,102" o:connectangles="0,0,0,0,0,0,0,0,0,0,0,0,0,0,0,0,0,0,0,0,0,0,0,0,0,0,0,0,0,0,0"/>
                    <o:lock v:ext="edit" verticies="t"/>
                  </v:shape>
                  <v:shape id="Freeform 301" o:spid="_x0000_s1325" style="position:absolute;left:7163;top:3305;width:37;height:150;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" path="m,189r,c11,168,18,154,21,144v4,-14,7,-31,7,-50c28,75,25,58,20,42,16,33,10,19,,l12,c22,16,28,26,31,30v2,4,4,9,6,16c41,54,43,62,44,70v2,8,2,16,2,23c46,113,43,130,37,145v-4,10,-12,25,-24,44l,189xe" fillcolor="black" strokeweight="0">
                    <v:path arrowok="t" o:connecttype="custom" o:connectlocs="0,150;0,150;17,114;23,75;16,33;0,0;10,0;25,24;30,37;35,56;37,74;30,115;10,150;0,150" o:connectangles="0,0,0,0,0,0,0,0,0,0,0,0,0,0"/>
                  </v:shape>
                  <v:shape id="Freeform 302" o:spid="_x0000_s1326" style="position:absolute;left:5950;top:3623;width:76;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" path="m48,r,c66,,80,7,88,22v6,12,9,28,9,48c97,89,94,105,89,118v-9,18,-22,27,-41,27c31,145,18,137,10,123,3,110,,94,,73,,57,2,43,6,32,14,10,28,,48,r,xm48,129r,c57,129,64,125,70,116v5,-8,8,-23,8,-45c78,55,76,42,72,31,68,21,61,16,49,16,39,16,31,21,26,30,21,40,19,55,19,74v,14,2,26,5,35c28,122,37,129,48,129r,xe" fillcolor="black" strokeweight="0">
                    <v:path arrowok="t" o:connecttype="custom" o:connectlocs="38,0;38,0;69,17;76,56;70,94;38,115;8,98;0,58;5,25;38,0;38,0;38,102;38,102;55,92;61,56;56,25;38,13;20,24;15,59;19,86;38,102;38,102" o:connectangles="0,0,0,0,0,0,0,0,0,0,0,0,0,0,0,0,0,0,0,0,0,0"/>
                    <o:lock v:ext="edit" verticies="t"/>
                  </v:shape>
                  <v:shape id="Freeform 303" o:spid="_x0000_s1327" style="position:absolute;left:6048;top:3717;width:16;height:18;visibility:visible;mso-wrap-style:square;v-text-anchor:top" coordsize="2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" path="m,l,,20,r,22l,22,,xe" fillcolor="black" strokeweight="0">
                    <v:path arrowok="t" o:connecttype="custom" o:connectlocs="0,0;0,0;16,0;16,18;0,18;0,0" o:connectangles="0,0,0,0,0,0"/>
                  </v:shape>
                  <v:shape id="Freeform 304" o:spid="_x0000_s1328" style="position:absolute;left:6083;top:3623;width:77;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" path="m47,145r,c30,145,18,140,11,131,3,122,,111,,98r18,c19,107,21,113,23,117v5,8,13,12,25,12c58,129,65,126,71,121v5,-5,8,-11,8,-19c79,92,76,85,70,81,64,78,56,76,45,76v-1,,-2,,-3,c41,76,39,76,38,76r,-16c40,60,41,60,43,60v1,1,2,1,4,1c53,61,59,60,63,57,71,54,74,47,74,38,74,31,72,25,67,21,62,18,56,16,49,16,38,16,29,20,25,28v-3,4,-4,10,-4,18l3,46c3,36,5,27,9,19,17,6,29,,48,,62,,73,3,81,9v8,7,12,16,12,28c93,46,91,53,86,58v-3,3,-7,6,-11,8c82,68,88,72,92,78v4,6,6,13,6,21c98,113,94,124,85,132v-9,9,-22,13,-38,13l47,145xe" fillcolor="black" strokeweight="0">
                    <v:path arrowok="t" o:connecttype="custom" o:connectlocs="37,115;37,115;9,104;0,78;14,78;18,93;38,102;56,96;62,81;55,64;35,60;33,60;30,60;30,48;34,48;37,48;50,45;58,30;53,17;39,13;20,22;17,36;2,36;7,15;38,0;64,7;73,29;68,46;59,52;72,62;77,79;67,105;37,115;37,115" o:connectangles="0,0,0,0,0,0,0,0,0,0,0,0,0,0,0,0,0,0,0,0,0,0,0,0,0,0,0,0,0,0,0,0,0,0"/>
                  </v:shape>
                  <v:shape id="Freeform 305" o:spid="_x0000_s1329" style="position:absolute;left:6173;top:3622;width:77;height:116;visibility:visible;mso-wrap-style:square;v-text-anchor:top" coordsize="97,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" path="m48,60r,c56,60,62,58,67,53v4,-4,6,-9,6,-15c73,32,71,28,67,23,63,19,56,17,48,17v-9,,-15,2,-19,6c26,28,24,33,24,39v,6,2,12,7,15c36,58,42,60,48,60r,xm50,130r,c58,130,65,128,70,123v5,-4,8,-11,8,-20c78,94,75,87,70,82,64,78,57,75,48,75v-8,,-15,3,-20,8c22,87,19,94,19,103v,7,3,13,8,19c32,127,39,130,50,130r,xm24,67r,c19,65,16,62,13,59,8,54,5,47,5,39,5,28,9,19,16,12,24,4,35,,49,,62,,73,4,81,11v7,7,11,15,11,25c92,45,90,52,86,57v-3,4,-7,7,-12,9c80,69,84,72,88,76v6,6,9,15,9,25c97,114,93,124,85,133v-9,9,-21,13,-36,13c35,146,24,142,14,135,5,127,,117,,102,,94,2,87,6,81,10,75,16,70,24,67r,xe" fillcolor="black" strokeweight="0">
                    <v:path arrowok="t" o:connecttype="custom" o:connectlocs="38,48;38,48;53,42;58,30;53,18;38,14;23,18;19,31;25,43;38,48;38,48;40,103;40,103;56,98;62,82;56,65;38,60;22,66;15,82;21,97;40,103;40,103;19,53;19,53;10,47;4,31;13,10;39,0;64,9;73,29;68,45;59,52;70,60;77,80;67,106;39,116;11,107;0,81;5,64;19,53;19,53" o:connectangles="0,0,0,0,0,0,0,0,0,0,0,0,0,0,0,0,0,0,0,0,0,0,0,0,0,0,0,0,0,0,0,0,0,0,0,0,0,0,0,0,0"/>
                    <o:lock v:ext="edit" verticies="t"/>
                  </v:shape>
                  <v:shape id="Freeform 306" o:spid="_x0000_s1330" style="position:absolute;left:6313;top:3618;width:36;height:149;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" path="m45,r,c35,20,28,35,25,44,21,58,18,75,18,94v,19,3,36,8,52c30,156,36,170,46,188r-12,c24,173,18,164,16,159v-2,-4,-5,-9,-8,-16c5,133,2,122,1,111,,106,,100,,95,,76,3,58,9,43,13,33,21,19,33,l45,xe" fillcolor="black" strokeweight="0">
                    <v:path arrowok="t" o:connecttype="custom" o:connectlocs="35,0;35,0;20,35;14,75;20,116;36,149;27,149;13,126;6,113;1,88;0,75;7,34;26,0;35,0" o:connectangles="0,0,0,0,0,0,0,0,0,0,0,0,0,0"/>
                  </v:shape>
                  <v:shape id="Freeform 307" o:spid="_x0000_s1331" style="position:absolute;left:6360;top:3623;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" path="m48,r,c66,,79,7,88,22v6,12,9,28,9,48c97,89,94,105,88,118v-8,18,-21,27,-40,27c31,145,18,137,10,123,3,110,,94,,73,,57,2,43,6,32,14,10,28,,48,r,xm48,129r,c57,129,64,125,70,116v5,-8,8,-23,8,-45c78,55,76,42,72,31,68,21,60,16,49,16,39,16,31,21,26,30,21,40,19,55,19,74v,14,1,26,4,35c28,122,36,129,48,129r,xe" fillcolor="black" strokeweight="0">
                    <v:path arrowok="t" o:connecttype="custom" o:connectlocs="38,0;38,0;70,17;77,56;70,94;38,115;8,98;0,58;5,25;38,0;38,0;38,102;38,102;56,92;62,56;57,25;39,13;21,24;15,59;18,86;38,102;38,102" o:connectangles="0,0,0,0,0,0,0,0,0,0,0,0,0,0,0,0,0,0,0,0,0,0"/>
                    <o:lock v:ext="edit" verticies="t"/>
                  </v:shape>
                  <v:shape id="Freeform 308" o:spid="_x0000_s1332" style="position:absolute;left:6458;top:3717;width:16;height:18;visibility:visible;mso-wrap-style:square;v-text-anchor:top" coordsize="2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" path="m,l,,21,r,22l,22,,xe" fillcolor="black" strokeweight="0">
                    <v:path arrowok="t" o:connecttype="custom" o:connectlocs="0,0;0,0;16,0;16,18;0,18;0,0" o:connectangles="0,0,0,0,0,0"/>
                  </v:shape>
                  <v:shape id="Freeform 309" o:spid="_x0000_s1333" style="position:absolute;left:6494;top:3623;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" path="m48,r,c66,,80,7,88,22v6,12,9,28,9,48c97,89,94,105,89,118v-9,18,-22,27,-41,27c31,145,18,137,10,123,3,110,,94,,73,,57,2,43,6,32,14,10,28,,48,r,xm48,129r,c57,129,64,125,70,116v5,-8,8,-23,8,-45c78,55,76,42,72,31,68,21,61,16,49,16,39,16,31,21,26,30,21,40,19,55,19,74v,14,2,26,5,35c28,122,36,129,48,129r,xe" fillcolor="black" strokeweight="0">
                    <v:path arrowok="t" o:connecttype="custom" o:connectlocs="38,0;38,0;70,17;77,56;71,94;38,115;8,98;0,58;5,25;38,0;38,0;38,102;38,102;56,92;62,56;57,25;39,13;21,24;15,59;19,86;38,102;38,102" o:connectangles="0,0,0,0,0,0,0,0,0,0,0,0,0,0,0,0,0,0,0,0,0,0"/>
                    <o:lock v:ext="edit" verticies="t"/>
                  </v:shape>
                  <v:shape id="Freeform 310" o:spid="_x0000_s1334" style="position:absolute;left:6594;top:3623;width:41;height:112;visibility:visible;mso-wrap-style:square;v-text-anchor:top" coordsize="52,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" path="m,41r,l,27c12,26,21,24,26,21,31,18,35,11,38,l52,r,141l33,141,33,41,,41xe" fillcolor="black" strokeweight="0">
                    <v:path arrowok="t" o:connecttype="custom" o:connectlocs="0,33;0,33;0,21;21,17;30,0;41,0;41,112;26,112;26,33;0,33" o:connectangles="0,0,0,0,0,0,0,0,0,0"/>
                  </v:shape>
                  <v:shape id="Freeform 311" o:spid="_x0000_s1335" style="position:absolute;left:6681;top:3717;width:16;height:42;visibility:visible;mso-wrap-style:square;v-text-anchor:top" coordsize="2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" path="m,43r,c4,42,8,39,9,33v1,-3,2,-6,2,-9c11,24,11,24,11,23v,,,-1,,-1l,22,,,21,r,20c21,28,19,35,16,41,13,47,8,51,,52l,43xe" fillcolor="black" strokeweight="0">
                    <v:path arrowok="t" o:connecttype="custom" o:connectlocs="0,35;0,35;7,27;8,19;8,19;8,18;0,18;0,0;16,0;16,16;12,33;0,42;0,35" o:connectangles="0,0,0,0,0,0,0,0,0,0,0,0,0"/>
                  </v:shape>
                  <v:shape id="Freeform 312" o:spid="_x0000_s1336" style="position:absolute;left:6761;top:3622;width:78;height:113;visibility:visible;mso-wrap-style:square;v-text-anchor:top" coordsize="9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" path="m,142r,c1,130,3,119,8,110,12,101,21,93,33,86l52,75c61,70,67,66,70,62v5,-5,8,-12,8,-19c78,35,76,29,71,24,66,19,59,16,51,16,39,16,30,21,26,30v-3,5,-4,12,-4,21l4,51c4,39,6,28,10,21,18,7,32,,51,,67,,79,5,87,13v7,9,11,19,11,30c98,54,94,64,86,72,81,76,73,82,61,88l48,96v-7,4,-12,7,-16,10c26,112,22,118,20,125r77,l97,142,,142xe" fillcolor="black" strokeweight="0">
                    <v:path arrowok="t" o:connecttype="custom" o:connectlocs="0,113;0,113;6,88;26,68;41,60;56,49;62,34;57,19;41,13;21,24;18,41;3,41;8,17;41,0;69,10;78,34;68,57;49,70;38,76;25,84;16,99;77,99;77,113;0,113" o:connectangles="0,0,0,0,0,0,0,0,0,0,0,0,0,0,0,0,0,0,0,0,0,0,0,0"/>
                  </v:shape>
                  <v:shape id="Freeform 313" o:spid="_x0000_s1337" style="position:absolute;left:6860;top:3717;width:16;height:18;visibility:visible;mso-wrap-style:square;v-text-anchor:top" coordsize="2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" path="m,l,,21,r,22l,22,,xe" fillcolor="black" strokeweight="0">
                    <v:path arrowok="t" o:connecttype="custom" o:connectlocs="0,0;0,0;16,0;16,18;0,18;0,0" o:connectangles="0,0,0,0,0,0"/>
                  </v:shape>
                  <v:shape id="Freeform 314" o:spid="_x0000_s1338" style="position:absolute;left:6905;top:3623;width:42;height:112;visibility:visible;mso-wrap-style:square;v-text-anchor:top" coordsize="53,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" path="m,41r,l,27c13,26,22,24,27,21,32,18,36,11,38,l53,r,141l34,141,34,41,,41xe" fillcolor="black" strokeweight="0">
                    <v:path arrowok="t" o:connecttype="custom" o:connectlocs="0,33;0,33;0,21;21,17;30,0;42,0;42,112;27,112;27,33;0,33" o:connectangles="0,0,0,0,0,0,0,0,0,0"/>
                  </v:shape>
                  <v:shape id="Freeform 315" o:spid="_x0000_s1339" style="position:absolute;left:6983;top:3623;width:41;height:112;visibility:visible;mso-wrap-style:square;v-text-anchor:top" coordsize="52,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" path="m,41r,l,27c13,26,22,24,27,21,32,18,36,11,38,l52,r,141l33,141,33,41,,41xe" fillcolor="black" strokeweight="0">
                    <v:path arrowok="t" o:connecttype="custom" o:connectlocs="0,33;0,33;0,21;21,17;30,0;41,0;41,112;26,112;26,33;0,33" o:connectangles="0,0,0,0,0,0,0,0,0,0"/>
                  </v:shape>
                  <v:shape id="Freeform 316" o:spid="_x0000_s1340" style="position:absolute;left:7062;top:3618;width:36;height:149;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" path="m1,188r,c11,168,18,153,21,144v4,-15,7,-31,7,-50c28,75,25,57,20,42,17,32,10,18,,l12,c22,16,29,26,31,30v2,3,4,9,7,15c41,53,43,62,44,70v2,8,2,15,2,23c46,112,43,130,37,145v-4,10,-12,24,-24,43l1,188xe" fillcolor="black" strokeweight="0">
                    <v:path arrowok="t" o:connecttype="custom" o:connectlocs="1,149;1,149;16,114;22,75;16,33;0,0;9,0;24,24;30,36;34,55;36,74;29,115;10,149;1,149" o:connectangles="0,0,0,0,0,0,0,0,0,0,0,0,0,0"/>
                  </v:shape>
                  <v:shape id="Freeform 317" o:spid="_x0000_s1341" style="position:absolute;left:5948;top:3935;width:78;height:115;visibility:visible;mso-wrap-style:square;v-text-anchor:top" coordsize="99,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" path="m48,145r,c31,145,19,141,12,131,4,122,,111,,98r19,c20,107,21,114,24,118v5,7,13,11,25,11c58,129,66,127,71,122v6,-5,9,-12,9,-20c80,92,77,86,71,82,65,78,57,76,46,76v-1,,-2,,-3,c41,76,40,76,39,76r,-16c41,61,42,61,44,61v1,,2,,4,c54,61,60,60,64,58,71,54,75,48,75,38,75,31,73,26,68,22,63,18,57,16,50,16,38,16,30,20,26,28v-3,4,-4,10,-5,18l4,46c4,36,6,27,10,20,17,6,30,,48,,63,,74,3,82,10v8,6,12,15,12,27c94,46,91,53,87,58v-3,4,-7,6,-12,8c83,68,89,72,93,78v4,6,6,13,6,22c99,113,95,124,86,132v-9,9,-22,13,-38,13l48,145xe" fillcolor="black" strokeweight="0">
                    <v:path arrowok="t" o:connecttype="custom" o:connectlocs="38,115;38,115;9,104;0,78;15,78;19,94;39,102;56,97;63,81;56,65;36,60;34,60;31,60;31,48;35,48;38,48;50,46;59,30;54,17;39,13;20,22;17,36;3,36;8,16;38,0;65,8;74,29;69,46;59,52;73,62;78,79;68,105;38,115;38,115" o:connectangles="0,0,0,0,0,0,0,0,0,0,0,0,0,0,0,0,0,0,0,0,0,0,0,0,0,0,0,0,0,0,0,0,0,0"/>
                  </v:shape>
                  <v:shape id="Freeform 318" o:spid="_x0000_s1342" style="position:absolute;left:6048;top:4030;width:16;height:17;visibility:visible;mso-wrap-style:square;v-text-anchor:top" coordsize="2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" path="m,l,,20,r,21l,21,,xe" fillcolor="black" strokeweight="0">
                    <v:path arrowok="t" o:connecttype="custom" o:connectlocs="0,0;0,0;16,0;16,17;0,17;0,0" o:connectangles="0,0,0,0,0,0"/>
                  </v:shape>
                  <v:shape id="Freeform 319" o:spid="_x0000_s1343" style="position:absolute;left:6083;top:3937;width:77;height:113;visibility:visible;mso-wrap-style:square;v-text-anchor:top" coordsize="97,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" path="m19,103r,c20,113,25,120,33,124v4,2,9,3,14,3c58,127,66,124,71,117v5,-6,7,-14,7,-22c78,85,75,77,69,72,63,67,56,64,48,64v-6,,-12,1,-16,4c28,70,24,73,21,77l5,77,16,,89,r,18l29,18,23,57v4,-3,7,-4,10,-6c38,49,44,48,51,48v13,,24,4,33,13c93,69,97,79,97,92v,14,-4,25,-12,36c77,138,64,143,46,143v-12,,-22,-3,-31,-10c6,127,1,117,,103r19,xe" fillcolor="black" strokeweight="0">
                    <v:path arrowok="t" o:connecttype="custom" o:connectlocs="15,81;15,81;26,98;37,100;56,92;62,75;55,57;38,51;25,54;17,61;4,61;13,0;71,0;71,14;23,14;18,45;26,40;40,38;67,48;77,73;67,101;37,113;12,105;0,81;15,81" o:connectangles="0,0,0,0,0,0,0,0,0,0,0,0,0,0,0,0,0,0,0,0,0,0,0,0,0"/>
                  </v:shape>
                  <v:shape id="Freeform 320" o:spid="_x0000_s1344" style="position:absolute;left:6172;top:3935;width:79;height:112;visibility:visible;mso-wrap-style:square;v-text-anchor:top" coordsize="100,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" path="m61,91r,l61,27,16,91r45,xm62,141r,l62,107,,107,,89,64,,79,r,91l100,91r,16l79,107r,34l62,141xe" fillcolor="black" strokeweight="0">
                    <v:path arrowok="t" o:connecttype="custom" o:connectlocs="48,72;48,72;48,21;13,72;48,72;49,112;49,112;49,85;0,85;0,71;51,0;62,0;62,72;79,72;79,85;62,85;62,112;49,112" o:connectangles="0,0,0,0,0,0,0,0,0,0,0,0,0,0,0,0,0,0"/>
                    <o:lock v:ext="edit" verticies="t"/>
                  </v:shape>
                  <v:shape id="Freeform 321" o:spid="_x0000_s1345" style="position:absolute;left:6313;top:3930;width:36;height:150;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" path="m45,r,c35,20,28,35,25,44,21,59,18,75,18,94v,19,3,37,8,53c30,156,36,170,46,189r-12,c24,174,18,164,16,160,14,156,11,150,8,143,5,133,2,123,1,112,,106,,101,,95,,76,3,59,9,43,13,34,21,19,33,l45,xe" fillcolor="black" strokeweight="0">
                    <v:path arrowok="t" o:connecttype="custom" o:connectlocs="35,0;35,0;20,35;14,75;20,117;36,150;27,150;13,127;6,113;1,89;0,75;7,34;26,0;35,0" o:connectangles="0,0,0,0,0,0,0,0,0,0,0,0,0,0"/>
                  </v:shape>
                  <v:shape id="Freeform 322" o:spid="_x0000_s1346" style="position:absolute;left:6360;top:3935;width:77;height:112;visibility:visible;mso-wrap-style:square;v-text-anchor:top" coordsize="97,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" path="m,141r,c,129,3,119,7,110,12,101,20,92,33,85l52,74c60,69,66,65,70,61v5,-5,8,-11,8,-18c78,34,75,28,70,23,65,18,59,16,50,16,38,16,30,20,25,30v-2,5,-4,11,-4,20l3,50c3,38,6,28,10,20,18,6,31,,51,,67,,79,4,86,13v7,8,11,18,11,29c97,53,93,63,85,71,81,76,72,81,61,88l47,95v-6,4,-11,7,-15,11c25,111,21,118,19,125r78,l97,141,,141xe" fillcolor="black" strokeweight="0">
                    <v:path arrowok="t" o:connecttype="custom" o:connectlocs="0,112;0,112;6,87;26,68;41,59;56,48;62,34;56,18;40,13;20,24;17,40;2,40;8,16;40,0;68,10;77,33;67,56;48,70;37,75;25,84;15,99;77,99;77,112;0,112" o:connectangles="0,0,0,0,0,0,0,0,0,0,0,0,0,0,0,0,0,0,0,0,0,0,0,0"/>
                  </v:shape>
                  <v:shape id="Freeform 323" o:spid="_x0000_s1347" style="position:absolute;left:6458;top:4030;width:16;height:17;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" path="m,l,,21,r,21l,21,,xe" fillcolor="black" strokeweight="0">
                    <v:path arrowok="t" o:connecttype="custom" o:connectlocs="0,0;0,0;16,0;16,17;0,17;0,0" o:connectangles="0,0,0,0,0,0"/>
                  </v:shape>
                  <v:shape id="Freeform 324" o:spid="_x0000_s1348" style="position:absolute;left:6495;top:3937;width:77;height:110;visibility:visible;mso-wrap-style:square;v-text-anchor:top" coordsize="98,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" path="m98,r,l98,16c94,20,88,28,80,39,72,50,66,62,60,74,54,87,50,98,47,108v-2,6,-4,17,-7,31l20,139c24,112,34,86,50,59,59,43,68,30,78,18l,18,,,98,xe" fillcolor="black" strokeweight="0">
                    <v:path arrowok="t" o:connecttype="custom" o:connectlocs="77,0;77,0;77,13;63,31;47,59;37,85;31,110;16,110;39,47;61,14;0,14;0,0;77,0" o:connectangles="0,0,0,0,0,0,0,0,0,0,0,0,0"/>
                  </v:shape>
                  <v:shape id="Freeform 325" o:spid="_x0000_s1349" style="position:absolute;left:6584;top:3937;width:78;height:110;visibility:visible;mso-wrap-style:square;v-text-anchor:top" coordsize="98,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" path="m98,r,l98,16c93,20,87,28,80,39,72,50,66,62,60,74,54,87,50,98,47,108v-2,6,-5,17,-8,31l20,139c24,112,34,86,49,59,58,43,68,30,78,18l,18,,,98,xe" fillcolor="black" strokeweight="0">
                    <v:path arrowok="t" o:connecttype="custom" o:connectlocs="78,0;78,0;78,13;64,31;48,59;37,85;31,110;16,110;39,47;62,14;0,14;0,0;78,0" o:connectangles="0,0,0,0,0,0,0,0,0,0,0,0,0"/>
                  </v:shape>
                  <v:shape id="Freeform 326" o:spid="_x0000_s1350" style="position:absolute;left:6681;top:4030;width:16;height:41;visibility:visible;mso-wrap-style:square;v-text-anchor:top" coordsize="2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" path="m,42r,c4,41,8,38,9,32v1,-3,2,-5,2,-8c11,23,11,23,11,23v,-1,,-1,,-2l,21,,,21,r,20c21,28,19,34,16,40,13,46,8,50,,51l,42xe" fillcolor="black" strokeweight="0">
                    <v:path arrowok="t" o:connecttype="custom" o:connectlocs="0,34;0,34;7,26;8,19;8,18;8,17;0,17;0,0;16,0;16,16;12,32;0,41;0,34" o:connectangles="0,0,0,0,0,0,0,0,0,0,0,0,0"/>
                  </v:shape>
                  <v:shape id="Freeform 327" o:spid="_x0000_s1351" style="position:absolute;left:6761;top:3935;width:79;height:112;visibility:visible;mso-wrap-style:square;v-text-anchor:top" coordsize="100,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" path="m62,91r,l62,27,16,91r46,xm62,141r,l62,107,,107,,89,65,,80,r,91l100,91r,16l80,107r,34l62,141xe" fillcolor="black" strokeweight="0">
                    <v:path arrowok="t" o:connecttype="custom" o:connectlocs="49,72;49,72;49,21;13,72;49,72;49,112;49,112;49,85;0,85;0,71;51,0;63,0;63,72;79,72;79,85;63,85;63,112;49,112" o:connectangles="0,0,0,0,0,0,0,0,0,0,0,0,0,0,0,0,0,0"/>
                    <o:lock v:ext="edit" verticies="t"/>
                  </v:shape>
                  <v:shape id="Freeform 328" o:spid="_x0000_s1352" style="position:absolute;left:6860;top:4030;width:16;height:17;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" path="m,l,,21,r,21l,21,,xe" fillcolor="black" strokeweight="0">
                    <v:path arrowok="t" o:connecttype="custom" o:connectlocs="0,0;0,0;16,0;16,17;0,17;0,0" o:connectangles="0,0,0,0,0,0"/>
                  </v:shape>
                  <v:shape id="Freeform 329" o:spid="_x0000_s1353" style="position:absolute;left:6894;top:3935;width:80;height:112;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" path="m62,91r,l62,27,16,91r46,xm62,141r,l62,107,,107,,89,65,,80,r,91l101,91r,16l80,107r,34l62,141xe" fillcolor="black" strokeweight="0">
                    <v:path arrowok="t" o:connecttype="custom" o:connectlocs="49,72;49,72;49,21;13,72;49,72;49,112;49,112;49,85;0,85;0,71;51,0;63,0;63,72;80,72;80,85;63,85;63,112;49,112" o:connectangles="0,0,0,0,0,0,0,0,0,0,0,0,0,0,0,0,0,0"/>
                    <o:lock v:ext="edit" verticies="t"/>
                  </v:shape>
                  <v:shape id="Freeform 330" o:spid="_x0000_s1354" style="position:absolute;left:6985;top:3937;width:77;height:113;visibility:visible;mso-wrap-style:square;v-text-anchor:top" coordsize="98,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" path="m19,103r,c20,113,25,120,33,124v4,2,9,3,14,3c58,127,66,124,71,117v5,-6,7,-14,7,-22c78,85,75,77,69,72,63,67,56,64,48,64v-6,,-12,1,-16,4c28,70,24,73,21,77l5,77,16,,90,r,18l30,18,24,57v3,-3,6,-4,9,-6c38,49,44,48,51,48v13,,24,4,33,13c93,69,98,79,98,92v,14,-5,25,-13,36c77,138,64,143,46,143v-12,,-22,-3,-31,-10c6,127,1,117,,103r19,xe" fillcolor="black" strokeweight="0">
                    <v:path arrowok="t" o:connecttype="custom" o:connectlocs="15,81;15,81;26,98;37,100;56,92;61,75;54,57;38,51;25,54;17,61;4,61;13,0;71,0;71,14;24,14;19,45;26,40;40,38;66,48;77,73;67,101;36,113;12,105;0,81;15,81" o:connectangles="0,0,0,0,0,0,0,0,0,0,0,0,0,0,0,0,0,0,0,0,0,0,0,0,0"/>
                  </v:shape>
                  <v:shape id="Freeform 331" o:spid="_x0000_s1355" style="position:absolute;left:7074;top:3930;width:36;height:150;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" path="m1,189r,c11,168,18,153,21,144v4,-14,7,-31,7,-50c28,75,25,58,20,42,16,32,10,18,,l12,c22,16,29,26,31,30v2,4,4,9,7,16c41,54,43,62,44,70v2,8,2,16,2,23c46,113,43,130,37,145v-4,10,-12,25,-24,44l1,189xe" fillcolor="black" strokeweight="0">
                    <v:path arrowok="t" o:connecttype="custom" o:connectlocs="1,150;1,150;16,114;22,75;16,33;0,0;9,0;24,24;30,37;34,56;36,74;29,115;10,150;1,150" o:connectangles="0,0,0,0,0,0,0,0,0,0,0,0,0,0"/>
                  </v:shape>
                  <v:shape id="Freeform 332" o:spid="_x0000_s1356" style="position:absolute;left:5960;top:2374;width:41;height:111;visibility:visible;mso-wrap-style:square;v-text-anchor:top" coordsize="52,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" path="m,41r,l,27c13,26,22,24,27,21,32,18,36,11,38,l52,r,141l33,141,33,41,,41xe" fillcolor="black" strokeweight="0">
                    <v:path arrowok="t" o:connecttype="custom" o:connectlocs="0,32;0,32;0,21;21,17;30,0;41,0;41,111;26,111;26,32;0,32" o:connectangles="0,0,0,0,0,0,0,0,0,0"/>
                  </v:shape>
                  <v:shape id="Freeform 333" o:spid="_x0000_s1357" style="position:absolute;left:6048;top:2468;width:16;height:17;visibility:visible;mso-wrap-style:square;v-text-anchor:top" coordsize="2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" path="m,l,,20,r,22l,22,,xe" fillcolor="black" strokeweight="0">
                    <v:path arrowok="t" o:connecttype="custom" o:connectlocs="0,0;0,0;16,0;16,17;0,17;0,0" o:connectangles="0,0,0,0,0,0"/>
                  </v:shape>
                  <v:shape id="Freeform 334" o:spid="_x0000_s1358" style="position:absolute;left:6084;top:2373;width:75;height:116;visibility:visible;mso-wrap-style:square;v-text-anchor:top" coordsize="95,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" path="m20,108r,c20,117,24,124,31,128v3,2,8,3,12,3c52,131,59,127,65,120,71,113,75,99,78,77,74,83,69,88,63,90v-6,3,-12,4,-19,4c30,94,20,90,12,81,4,73,,62,,49,,36,4,25,12,15,19,5,31,,46,,67,,81,9,89,28v4,10,6,23,6,38c95,84,93,99,88,112v-9,22,-24,34,-44,34c30,146,19,142,12,135,5,128,2,118,2,108r18,xm46,79r,c53,79,60,76,66,72v6,-5,8,-13,8,-25c74,37,72,29,67,24,61,19,55,16,47,16v-9,,-16,3,-21,9c21,31,18,39,18,48v,10,3,17,7,22c30,76,37,79,46,79r,xe" fillcolor="black" strokeweight="0">
                    <v:path arrowok="t" o:connecttype="custom" o:connectlocs="16,86;16,86;24,102;34,104;51,95;62,61;50,72;35,75;9,64;0,39;9,12;36,0;70,22;75,52;69,89;35,116;9,107;2,86;16,86;36,63;36,63;52,57;58,37;53,19;37,13;21,20;14,38;20,56;36,63;36,63" o:connectangles="0,0,0,0,0,0,0,0,0,0,0,0,0,0,0,0,0,0,0,0,0,0,0,0,0,0,0,0,0,0"/>
                    <o:lock v:ext="edit" verticies="t"/>
                  </v:shape>
                  <v:shape id="Freeform 335" o:spid="_x0000_s1359" style="position:absolute;left:6173;top:2375;width:77;height:113;visibility:visible;mso-wrap-style:square;v-text-anchor:top" coordsize="97,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" path="m18,103r,c20,113,24,120,33,124v4,2,9,3,14,3c58,127,66,123,71,117v5,-7,7,-15,7,-23c78,84,75,77,69,71,63,66,56,63,47,63v-6,,-11,1,-15,4c27,69,24,73,21,77l5,76,16,,89,r,17l29,17,23,56v4,-2,7,-4,10,-5c38,48,44,47,51,47v13,,24,5,33,13c93,68,97,79,97,92v,13,-4,25,-12,35c77,137,63,142,45,142v-11,,-21,-3,-30,-10c6,126,1,116,,103r18,xe" fillcolor="black" strokeweight="0">
                    <v:path arrowok="t" o:connecttype="custom" o:connectlocs="14,82;14,82;26,99;37,101;56,93;62,75;55,57;37,50;25,53;17,61;4,60;13,0;71,0;71,14;23,14;18,45;26,41;40,37;67,48;77,73;67,101;36,113;12,105;0,82;14,82" o:connectangles="0,0,0,0,0,0,0,0,0,0,0,0,0,0,0,0,0,0,0,0,0,0,0,0,0"/>
                  </v:shape>
                  <v:shape id="Freeform 336" o:spid="_x0000_s1360" style="position:absolute;left:6313;top:2368;width:36;height:150;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" path="m45,r,c35,20,28,35,25,45,21,59,18,76,18,95v,19,3,36,8,52c30,157,36,171,46,189r-12,c24,174,18,164,16,160,14,156,11,150,8,143,5,134,2,123,1,112,,106,,101,,96,,76,3,59,9,44,13,34,21,20,33,l45,xe" fillcolor="black" strokeweight="0">
                    <v:path arrowok="t" o:connecttype="custom" o:connectlocs="35,0;35,0;20,36;14,75;20,117;36,150;27,150;13,127;6,113;1,89;0,76;7,35;26,0;35,0" o:connectangles="0,0,0,0,0,0,0,0,0,0,0,0,0,0"/>
                  </v:shape>
                  <v:shape id="Freeform 337" o:spid="_x0000_s1361" style="position:absolute;left:6360;top:2373;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" path="m48,r,c66,,79,8,88,23v6,12,9,28,9,48c97,90,94,106,88,118v-8,18,-21,27,-40,27c31,145,18,138,10,123,3,111,,95,,74,,58,2,44,6,33,14,11,28,,48,r,xm48,129r,c57,129,64,125,70,117v5,-8,8,-23,8,-45c78,55,76,42,72,32,68,22,60,16,49,16,39,16,31,21,26,31,21,41,19,55,19,75v,14,1,26,4,34c28,123,36,129,48,129r,xe" fillcolor="black" strokeweight="0">
                    <v:path arrowok="t" o:connecttype="custom" o:connectlocs="38,0;38,0;70,18;77,56;70,94;38,115;8,98;0,59;5,26;38,0;38,0;38,102;38,102;56,93;62,57;57,25;39,13;21,25;15,59;18,86;38,102;38,102" o:connectangles="0,0,0,0,0,0,0,0,0,0,0,0,0,0,0,0,0,0,0,0,0,0"/>
                    <o:lock v:ext="edit" verticies="t"/>
                  </v:shape>
                  <v:shape id="Freeform 338" o:spid="_x0000_s1362" style="position:absolute;left:6458;top:2468;width:16;height:17;visibility:visible;mso-wrap-style:square;v-text-anchor:top" coordsize="2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" path="m,l,,21,r,22l,22,,xe" fillcolor="black" strokeweight="0">
                    <v:path arrowok="t" o:connecttype="custom" o:connectlocs="0,0;0,0;16,0;16,17;0,17;0,0" o:connectangles="0,0,0,0,0,0"/>
                  </v:shape>
                  <v:shape id="Freeform 339" o:spid="_x0000_s1363" style="position:absolute;left:6493;top:2373;width:79;height:112;visibility:visible;mso-wrap-style:square;v-text-anchor:top" coordsize="100,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" path="m61,92r,l61,28,16,92r45,xm62,142r,l62,107,,107,,90,64,,79,r,92l100,92r,15l79,107r,35l62,142xe" fillcolor="black" strokeweight="0">
                    <v:path arrowok="t" o:connecttype="custom" o:connectlocs="48,73;48,73;48,22;13,73;48,73;49,112;49,112;49,84;0,84;0,71;51,0;62,0;62,73;79,73;79,84;62,84;62,112;49,112" o:connectangles="0,0,0,0,0,0,0,0,0,0,0,0,0,0,0,0,0,0"/>
                    <o:lock v:ext="edit" verticies="t"/>
                  </v:shape>
                  <v:shape id="Freeform 340" o:spid="_x0000_s1364" style="position:absolute;left:6583;top:2373;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" path="m48,r,c66,,79,8,88,23v6,12,9,28,9,48c97,90,94,106,88,118v-8,18,-21,27,-40,27c31,145,18,138,10,123,3,111,,95,,74,,58,2,44,6,33,14,11,28,,48,r,xm48,129r,c57,129,64,125,70,117v5,-8,8,-23,8,-45c78,55,76,42,72,32,68,22,60,16,49,16,39,16,31,21,26,31,21,41,19,55,19,75v,14,1,26,4,34c28,123,36,129,48,129r,xe" fillcolor="black" strokeweight="0">
                    <v:path arrowok="t" o:connecttype="custom" o:connectlocs="38,0;38,0;70,18;77,56;70,94;38,115;8,98;0,59;5,26;38,0;38,0;38,102;38,102;56,93;62,57;57,25;39,13;21,25;15,59;18,86;38,102;38,102" o:connectangles="0,0,0,0,0,0,0,0,0,0,0,0,0,0,0,0,0,0,0,0,0,0"/>
                    <o:lock v:ext="edit" verticies="t"/>
                  </v:shape>
                  <v:shape id="Freeform 341" o:spid="_x0000_s1365" style="position:absolute;left:6681;top:2468;width:16;height:41;visibility:visible;mso-wrap-style:square;v-text-anchor:top" coordsize="2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" path="m,42r,c4,41,8,38,9,33v1,-3,2,-6,2,-9c11,24,11,23,11,23v,,,-1,,-1l,22,,,21,r,20c21,28,19,35,16,41,13,47,8,50,,52l,42xe" fillcolor="black" strokeweight="0">
                    <v:path arrowok="t" o:connecttype="custom" o:connectlocs="0,33;0,33;7,26;8,19;8,18;8,17;0,17;0,0;16,0;16,16;12,32;0,41;0,33" o:connectangles="0,0,0,0,0,0,0,0,0,0,0,0,0"/>
                  </v:shape>
                  <v:shape id="Freeform 342" o:spid="_x0000_s1366" style="position:absolute;left:6761;top:2375;width:78;height:113;visibility:visible;mso-wrap-style:square;v-text-anchor:top" coordsize="9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" path="m19,103r,c20,113,25,120,33,124v4,2,9,3,14,3c58,127,66,123,71,117v5,-7,7,-15,7,-23c78,84,75,77,69,71,63,66,56,63,48,63v-6,,-12,1,-16,4c28,69,24,73,21,77l5,76,16,,90,r,17l30,17,24,56v3,-2,6,-4,9,-5c38,48,44,47,51,47v13,,24,5,33,13c93,68,98,79,98,92v,13,-5,25,-13,35c77,137,64,142,46,142v-12,,-22,-3,-31,-10c6,126,1,116,,103r19,xe" fillcolor="black" strokeweight="0">
                    <v:path arrowok="t" o:connecttype="custom" o:connectlocs="15,82;15,82;26,99;37,101;57,93;62,75;55,57;38,50;25,53;17,61;4,60;13,0;72,0;72,14;24,14;19,45;26,41;41,37;67,48;78,73;68,101;37,113;12,105;0,82;15,82" o:connectangles="0,0,0,0,0,0,0,0,0,0,0,0,0,0,0,0,0,0,0,0,0,0,0,0,0"/>
                  </v:shape>
                  <v:shape id="Freeform 343" o:spid="_x0000_s1367" style="position:absolute;left:6860;top:2468;width:16;height:17;visibility:visible;mso-wrap-style:square;v-text-anchor:top" coordsize="2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" path="m,l,,21,r,22l,22,,xe" fillcolor="black" strokeweight="0">
                    <v:path arrowok="t" o:connecttype="custom" o:connectlocs="0,0;0,0;16,0;16,17;0,17;0,0" o:connectangles="0,0,0,0,0,0"/>
                  </v:shape>
                  <v:shape id="Freeform 344" o:spid="_x0000_s1368" style="position:absolute;left:6896;top:2375;width:77;height:113;visibility:visible;mso-wrap-style:square;v-text-anchor:top" coordsize="97,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" path="m18,103r,c19,113,24,120,32,124v4,2,9,3,15,3c57,127,65,123,70,117v5,-7,8,-15,8,-23c78,84,75,77,69,71,63,66,55,63,47,63v-6,,-11,1,-16,4c27,69,23,73,20,77l5,76,15,,89,r,17l29,17,23,56v3,-2,6,-4,9,-5c37,48,43,47,50,47v13,,24,5,33,13c92,68,97,79,97,92v,13,-4,25,-13,35c76,137,63,142,45,142v-12,,-22,-3,-31,-10c6,126,1,116,,103r18,xe" fillcolor="black" strokeweight="0">
                    <v:path arrowok="t" o:connecttype="custom" o:connectlocs="14,82;14,82;25,99;37,101;56,93;62,75;55,57;37,50;25,53;16,61;4,60;12,0;71,0;71,14;23,14;18,45;25,41;40,37;66,48;77,73;67,101;36,113;11,105;0,82;14,82" o:connectangles="0,0,0,0,0,0,0,0,0,0,0,0,0,0,0,0,0,0,0,0,0,0,0,0,0"/>
                  </v:shape>
                  <v:shape id="Freeform 345" o:spid="_x0000_s1369" style="position:absolute;left:6985;top:2373;width:75;height:116;visibility:visible;mso-wrap-style:square;v-text-anchor:top" coordsize="95,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" path="m20,108r,c20,117,24,124,31,128v4,2,8,3,12,3c52,131,59,127,65,120,71,113,75,99,78,77,74,83,69,88,63,90v-6,3,-12,4,-19,4c31,94,20,90,12,81,4,73,,62,,49,,36,4,25,12,15,20,5,31,,46,,67,,81,9,89,28v4,10,6,23,6,38c95,84,93,99,88,112v-9,22,-24,34,-44,34c30,146,20,142,12,135,5,128,2,118,2,108r18,xm47,79r,c54,79,60,76,66,72v6,-5,9,-13,9,-25c75,37,72,29,67,24,62,19,55,16,47,16v-9,,-16,3,-21,9c21,31,18,39,18,48v,10,3,17,7,22c30,76,37,79,47,79r,xe" fillcolor="black" strokeweight="0">
                    <v:path arrowok="t" o:connecttype="custom" o:connectlocs="16,86;16,86;24,102;34,104;51,95;62,61;50,72;35,75;9,64;0,39;9,12;36,0;70,22;75,52;69,89;35,116;9,107;2,86;16,86;37,63;37,63;52,57;59,37;53,19;37,13;21,20;14,38;20,56;37,63;37,63" o:connectangles="0,0,0,0,0,0,0,0,0,0,0,0,0,0,0,0,0,0,0,0,0,0,0,0,0,0,0,0,0,0"/>
                    <o:lock v:ext="edit" verticies="t"/>
                  </v:shape>
                  <v:shape id="Freeform 346" o:spid="_x0000_s1370" style="position:absolute;left:7074;top:2368;width:36;height:150;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" path="m1,189r,c11,168,18,154,21,144v4,-14,7,-30,7,-49c28,76,25,58,20,42,16,33,10,19,,l12,c22,17,29,27,31,30v2,4,4,9,7,16c41,54,43,62,44,70v2,8,2,16,2,23c46,113,43,130,37,146v-4,9,-12,24,-24,43l1,189xe" fillcolor="black" strokeweight="0">
                    <v:path arrowok="t" o:connecttype="custom" o:connectlocs="1,150;1,150;16,114;22,75;16,33;0,0;9,0;24,24;30,37;34,56;36,74;29,116;10,150;1,150" o:connectangles="0,0,0,0,0,0,0,0,0,0,0,0,0,0"/>
                  </v:shape>
                  <v:shape id="Freeform 347" o:spid="_x0000_s1371" style="position:absolute;left:5960;top:2686;width:41;height:112;visibility:visible;mso-wrap-style:square;v-text-anchor:top" coordsize="52,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" path="m,41r,l,27c13,26,22,24,27,21,32,18,36,11,38,l52,r,141l33,141,33,41,,41xe" fillcolor="black" strokeweight="0">
                    <v:path arrowok="t" o:connecttype="custom" o:connectlocs="0,33;0,33;0,21;21,17;30,0;41,0;41,112;26,112;26,33;0,33" o:connectangles="0,0,0,0,0,0,0,0,0,0"/>
                  </v:shape>
                  <v:shape id="Freeform 348" o:spid="_x0000_s1372" style="position:absolute;left:6040;top:2685;width:77;height:116;visibility:visible;mso-wrap-style:square;v-text-anchor:top" coordsize="97,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" path="m51,r,c67,,78,4,84,13v7,8,10,16,10,25l76,38c75,32,73,28,71,25,67,19,60,16,52,16,42,16,34,20,28,30,22,39,19,52,18,69,22,63,27,59,34,56v5,-3,12,-4,19,-4c64,52,75,55,84,63v8,8,13,19,13,34c97,110,93,121,84,131v-8,10,-20,15,-35,15c35,146,24,141,14,131,5,121,,104,,80,,62,2,48,6,35,15,12,30,,51,r,xm50,130r,c59,130,66,127,71,121v5,-7,7,-14,7,-23c78,91,76,84,72,78,68,71,60,68,49,68v-7,,-14,2,-20,7c23,80,21,88,21,98v,9,2,17,7,23c34,127,41,130,50,130r,xe" fillcolor="black" strokeweight="0">
                    <v:path arrowok="t" o:connecttype="custom" o:connectlocs="40,0;40,0;67,10;75,30;60,30;56,20;41,13;22,24;14,55;27,44;42,41;67,50;77,77;67,104;39,116;11,104;0,64;5,28;40,0;40,0;40,103;40,103;56,96;62,78;57,62;39,54;23,60;17,78;22,96;40,103;40,103" o:connectangles="0,0,0,0,0,0,0,0,0,0,0,0,0,0,0,0,0,0,0,0,0,0,0,0,0,0,0,0,0,0,0"/>
                    <o:lock v:ext="edit" verticies="t"/>
                  </v:shape>
                  <v:shape id="Freeform 349" o:spid="_x0000_s1373" style="position:absolute;left:6136;top:2781;width:17;height:17;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" path="m,l,,21,r,21l,21,,xe" fillcolor="black" strokeweight="0">
                    <v:path arrowok="t" o:connecttype="custom" o:connectlocs="0,0;0,0;17,0;17,17;0,17;0,0" o:connectangles="0,0,0,0,0,0"/>
                  </v:shape>
                  <v:shape id="Freeform 350" o:spid="_x0000_s1374" style="position:absolute;left:6173;top:2686;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" path="m48,r,c66,,80,7,88,22v6,12,9,28,9,48c97,89,94,105,89,118v-9,18,-22,27,-41,27c31,145,18,138,10,123,3,111,,94,,73,,57,2,43,6,32,14,11,28,,48,r,xm48,129r,c57,129,65,125,70,116v5,-8,8,-23,8,-45c78,55,76,42,72,31,68,21,61,16,49,16,39,16,31,21,26,31v-5,9,-7,24,-7,43c19,88,21,100,24,109v4,13,13,20,24,20l48,129xe" fillcolor="black" strokeweight="0">
                    <v:path arrowok="t" o:connecttype="custom" o:connectlocs="38,0;38,0;70,17;77,56;71,94;38,115;8,98;0,58;5,25;38,0;38,0;38,102;38,102;56,92;62,56;57,25;39,13;21,25;15,59;19,86;38,102;38,102" o:connectangles="0,0,0,0,0,0,0,0,0,0,0,0,0,0,0,0,0,0,0,0,0,0"/>
                    <o:lock v:ext="edit" verticies="t"/>
                  </v:shape>
                  <v:shape id="Freeform 351" o:spid="_x0000_s1375" style="position:absolute;left:6262;top:2686;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" path="m48,r,c66,,80,7,88,22v6,12,9,28,9,48c97,89,94,105,89,118v-9,18,-22,27,-41,27c31,145,18,138,10,123,3,111,,94,,73,,57,2,43,6,32,14,11,28,,48,r,xm48,129r,c57,129,64,125,70,116v5,-8,8,-23,8,-45c78,55,76,42,72,31,68,21,60,16,49,16,39,16,31,21,26,31v-5,9,-7,24,-7,43c19,88,20,100,24,109v4,13,12,20,24,20l48,129xe" fillcolor="black" strokeweight="0">
                    <v:path arrowok="t" o:connecttype="custom" o:connectlocs="38,0;38,0;70,17;77,56;71,94;38,115;8,98;0,58;5,25;38,0;38,0;38,102;38,102;56,92;62,56;57,25;39,13;21,25;15,59;19,86;38,102;38,102" o:connectangles="0,0,0,0,0,0,0,0,0,0,0,0,0,0,0,0,0,0,0,0,0,0"/>
                    <o:lock v:ext="edit" verticies="t"/>
                  </v:shape>
                  <v:shape id="Freeform 352" o:spid="_x0000_s1376" style="position:absolute;left:6402;top:2681;width:37;height:149;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" path="m45,r,c35,20,28,35,25,44,21,58,18,75,18,94v,19,3,36,8,52c29,156,36,170,46,188r-12,c24,173,18,164,16,160,14,155,11,150,8,143,5,133,2,123,1,112,,106,,100,,95,,76,3,58,9,43,13,34,21,19,33,l45,xe" fillcolor="black" strokeweight="0">
                    <v:path arrowok="t" o:connecttype="custom" o:connectlocs="36,0;36,0;20,35;14,75;21,116;37,149;27,149;13,127;6,113;1,89;0,75;7,34;27,0;36,0" o:connectangles="0,0,0,0,0,0,0,0,0,0,0,0,0,0"/>
                  </v:shape>
                  <v:shape id="Freeform 353" o:spid="_x0000_s1377" style="position:absolute;left:6448;top:2685;width:80;height:113;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" path="m62,92r,l62,28,17,92r45,xm62,142r,l62,108,,108,,90,65,,80,r,92l101,92r,16l80,108r,34l62,142xe" fillcolor="black" strokeweight="0">
                    <v:path arrowok="t" o:connecttype="custom" o:connectlocs="49,73;49,73;49,22;13,73;49,73;49,113;49,113;49,86;0,86;0,72;51,0;63,0;63,73;80,73;80,86;63,86;63,113;49,113" o:connectangles="0,0,0,0,0,0,0,0,0,0,0,0,0,0,0,0,0,0"/>
                    <o:lock v:ext="edit" verticies="t"/>
                  </v:shape>
                  <v:shape id="Freeform 354" o:spid="_x0000_s1378" style="position:absolute;left:6547;top:2781;width:17;height:17;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" path="m,l,,21,r,21l,21,,xe" fillcolor="black" strokeweight="0">
                    <v:path arrowok="t" o:connecttype="custom" o:connectlocs="0,0;0,0;17,0;17,17;0,17;0,0" o:connectangles="0,0,0,0,0,0"/>
                  </v:shape>
                  <v:shape id="Freeform 355" o:spid="_x0000_s1379" style="position:absolute;left:6583;top:2687;width:77;height:114;visibility:visible;mso-wrap-style:square;v-text-anchor:top" coordsize="97,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" path="m18,103r,c19,113,24,120,32,124v5,2,9,3,15,3c57,127,65,124,70,117v5,-7,8,-14,8,-22c78,85,75,77,69,72,63,66,56,64,47,64v-6,,-11,1,-16,3c27,70,23,73,20,77l5,76,16,,89,r,17l29,17,23,57v3,-3,6,-5,9,-6c38,49,44,48,51,48v13,,24,4,33,12c93,69,97,79,97,92v,13,-4,25,-12,35c76,138,63,143,45,143v-11,,-22,-4,-30,-10c6,126,1,116,,103r18,xe" fillcolor="black" strokeweight="0">
                    <v:path arrowok="t" o:connecttype="custom" o:connectlocs="14,82;14,82;25,99;37,101;56,93;62,76;55,57;37,51;25,53;16,61;4,61;13,0;71,0;71,14;23,14;18,45;25,41;40,38;67,48;77,73;67,101;36,114;12,106;0,82;14,82" o:connectangles="0,0,0,0,0,0,0,0,0,0,0,0,0,0,0,0,0,0,0,0,0,0,0,0,0"/>
                  </v:shape>
                  <v:shape id="Freeform 356" o:spid="_x0000_s1380" style="position:absolute;left:6671;top:2685;width:80;height:113;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" path="m62,92r,l62,28,17,92r45,xm62,142r,l62,108,,108,,90,65,,80,r,92l101,92r,16l80,108r,34l62,142xe" fillcolor="black" strokeweight="0">
                    <v:path arrowok="t" o:connecttype="custom" o:connectlocs="49,73;49,73;49,22;13,73;49,73;49,113;49,113;49,86;0,86;0,72;51,0;63,0;63,73;80,73;80,86;63,86;63,113;49,113" o:connectangles="0,0,0,0,0,0,0,0,0,0,0,0,0,0,0,0,0,0"/>
                    <o:lock v:ext="edit" verticies="t"/>
                  </v:shape>
                  <v:shape id="Freeform 357" o:spid="_x0000_s1381" style="position:absolute;left:6770;top:2781;width:17;height:40;visibility:visible;mso-wrap-style:square;v-text-anchor:top" coordsize="2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" path="m,42r,c4,41,7,38,9,32v1,-3,2,-6,2,-8c11,23,11,23,11,22v,,,,-1,-1l,21,,,21,r,19c21,27,19,34,16,40,13,46,7,50,,51l,42xe" fillcolor="black" strokeweight="0">
                    <v:path arrowok="t" o:connecttype="custom" o:connectlocs="0,33;0,33;7,25;9,19;9,17;8,16;0,16;0,0;17,0;17,15;13,31;0,40;0,33" o:connectangles="0,0,0,0,0,0,0,0,0,0,0,0,0"/>
                  </v:shape>
                  <v:shape id="Freeform 358" o:spid="_x0000_s1382" style="position:absolute;left:6849;top:2686;width:79;height:115;visibility:visible;mso-wrap-style:square;v-text-anchor:top" coordsize="99,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" path="m48,145r,c31,145,19,140,12,131,4,122,,111,,98r19,c20,107,22,113,24,118v5,7,13,11,25,11c58,129,66,126,72,121v5,-5,8,-11,8,-19c80,92,77,85,71,81,65,78,57,76,46,76v-1,,-2,,-3,c42,76,40,76,39,76r,-16c41,60,42,61,44,61v1,,2,,4,c54,61,60,60,64,58,72,54,75,47,75,38,75,31,73,25,68,22,63,18,57,16,50,16,39,16,30,20,26,28v-3,4,-4,10,-4,18l4,46c4,36,6,27,10,19,18,6,30,,49,,63,,74,3,82,9v8,7,12,16,12,28c94,46,91,53,87,58v-3,4,-7,6,-11,8c83,68,89,72,93,78v4,6,6,13,6,21c99,113,95,124,86,132v-9,9,-22,13,-38,13l48,145xe" fillcolor="black" strokeweight="0">
                    <v:path arrowok="t" o:connecttype="custom" o:connectlocs="38,115;38,115;10,104;0,78;15,78;19,94;39,102;57,96;64,81;57,64;37,60;34,60;31,60;31,48;35,48;38,48;51,46;60,30;54,17;40,13;21,22;18,36;3,36;8,15;39,0;65,7;75,29;69,46;61,52;74,62;79,79;69,105;38,115;38,115" o:connectangles="0,0,0,0,0,0,0,0,0,0,0,0,0,0,0,0,0,0,0,0,0,0,0,0,0,0,0,0,0,0,0,0,0,0"/>
                  </v:shape>
                  <v:shape id="Freeform 359" o:spid="_x0000_s1383" style="position:absolute;left:6941;top:2685;width:77;height:116;visibility:visible;mso-wrap-style:square;v-text-anchor:top" coordsize="97,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" path="m52,r,c67,,78,4,85,13v6,8,9,16,9,25l76,38c75,32,74,28,71,25,67,19,61,16,52,16,42,16,34,20,28,30,22,39,19,52,18,69,22,63,28,59,34,56v5,-3,12,-4,19,-4c65,52,75,55,84,63v9,8,13,19,13,34c97,110,93,121,84,131v-8,10,-20,15,-35,15c35,146,24,141,14,131,5,121,,104,,80,,62,2,48,6,35,15,12,30,,52,r,xm50,130r,c60,130,67,127,71,121v5,-7,7,-14,7,-23c78,91,76,84,72,78,68,71,60,68,49,68v-7,,-14,2,-20,7c24,80,21,88,21,98v,9,2,17,8,23c34,127,41,130,50,130r,xe" fillcolor="black" strokeweight="0">
                    <v:path arrowok="t" o:connecttype="custom" o:connectlocs="41,0;41,0;67,10;75,30;60,30;56,20;41,13;22,24;14,55;27,44;42,41;67,50;77,77;67,104;39,116;11,104;0,64;5,28;41,0;41,0;40,103;40,103;56,96;62,78;57,62;39,54;23,60;17,78;23,96;40,103;40,103" o:connectangles="0,0,0,0,0,0,0,0,0,0,0,0,0,0,0,0,0,0,0,0,0,0,0,0,0,0,0,0,0,0,0"/>
                    <o:lock v:ext="edit" verticies="t"/>
                  </v:shape>
                  <v:shape id="Freeform 360" o:spid="_x0000_s1384" style="position:absolute;left:7038;top:2781;width:16;height:17;visibility:visible;mso-wrap-style:square;v-text-anchor:top" coordsize="2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" path="m,l,,20,r,21l,21,,xe" fillcolor="black" strokeweight="0">
                    <v:path arrowok="t" o:connecttype="custom" o:connectlocs="0,0;0,0;16,0;16,17;0,17;0,0" o:connectangles="0,0,0,0,0,0"/>
                  </v:shape>
                  <v:shape id="Freeform 361" o:spid="_x0000_s1385" style="position:absolute;left:7074;top:2686;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" path="m48,r,c67,,80,7,88,22v6,12,9,28,9,48c97,89,95,105,89,118v-8,18,-22,27,-41,27c31,145,19,138,10,123,3,111,,94,,73,,57,2,43,6,32,14,11,28,,48,r,xm48,129r,c57,129,65,125,70,116v6,-8,8,-23,8,-45c78,55,76,42,72,31,68,21,61,16,49,16,39,16,31,21,26,31v-4,9,-7,24,-7,43c19,88,21,100,24,109v5,13,13,20,24,20l48,129xe" fillcolor="black" strokeweight="0">
                    <v:path arrowok="t" o:connecttype="custom" o:connectlocs="38,0;38,0;70,17;77,56;71,94;38,115;8,98;0,58;5,25;38,0;38,0;38,102;38,102;56,92;62,56;57,25;39,13;21,25;15,59;19,86;38,102;38,102" o:connectangles="0,0,0,0,0,0,0,0,0,0,0,0,0,0,0,0,0,0,0,0,0,0"/>
                    <o:lock v:ext="edit" verticies="t"/>
                  </v:shape>
                  <v:shape id="Freeform 362" o:spid="_x0000_s1386" style="position:absolute;left:7163;top:2685;width:77;height:116;visibility:visible;mso-wrap-style:square;v-text-anchor:top" coordsize="97,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" path="m48,60r,c56,60,62,58,67,53v4,-4,6,-9,6,-15c73,33,71,28,67,23,63,19,56,17,48,17v-9,,-15,2,-19,6c25,28,24,33,24,39v,6,2,12,7,15c36,58,42,60,48,60r,xm50,130r,c58,130,65,128,70,123v5,-4,8,-11,8,-20c78,94,75,87,70,83,64,78,57,75,48,75v-8,,-15,3,-21,8c22,88,19,94,19,103v,7,3,14,8,19c32,127,39,130,50,130r,xm24,67r,c19,65,15,62,13,59,8,54,5,47,5,39,5,28,9,19,16,12,24,4,35,,49,,62,,73,4,81,11v7,7,11,16,11,25c92,45,90,52,86,58v-3,3,-7,6,-12,9c80,69,84,72,88,76v6,6,9,15,9,26c97,114,93,124,85,133v-9,9,-21,13,-36,13c35,146,24,142,14,135,5,127,,117,,102,,94,2,87,6,81,10,75,16,70,24,67r,xe" fillcolor="black" strokeweight="0">
                    <v:path arrowok="t" o:connecttype="custom" o:connectlocs="38,48;38,48;53,42;58,30;53,18;38,14;23,18;19,31;25,43;38,48;38,48;40,103;40,103;56,98;62,82;56,66;38,60;21,66;15,82;21,97;40,103;40,103;19,53;19,53;10,47;4,31;13,10;39,0;64,9;73,29;68,46;59,53;70,60;77,81;67,106;39,116;11,107;0,81;5,64;19,53;19,53" o:connectangles="0,0,0,0,0,0,0,0,0,0,0,0,0,0,0,0,0,0,0,0,0,0,0,0,0,0,0,0,0,0,0,0,0,0,0,0,0,0,0,0,0"/>
                    <o:lock v:ext="edit" verticies="t"/>
                  </v:shape>
                  <v:shape id="Freeform 363" o:spid="_x0000_s1387" style="position:absolute;left:7253;top:2681;width:36;height:149;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" path="m,188r,c11,168,17,153,21,144v4,-14,6,-31,6,-50c27,75,25,58,19,42,16,32,10,18,,l12,c22,16,28,26,30,30v2,4,5,9,7,15c40,54,43,62,44,70v1,8,2,15,2,23c46,112,43,130,37,145v-4,10,-12,24,-24,43l,188xe" fillcolor="black" strokeweight="0">
                    <v:path arrowok="t" o:connecttype="custom" o:connectlocs="0,149;0,149;16,114;21,75;15,33;0,0;9,0;23,24;29,36;34,55;36,74;29,115;10,149;0,149" o:connectangles="0,0,0,0,0,0,0,0,0,0,0,0,0,0"/>
                  </v:shape>
                  <v:shape id="Freeform 364" o:spid="_x0000_s1388" style="position:absolute;left:5950;top:3000;width:78;height:110;visibility:visible;mso-wrap-style:square;v-text-anchor:top" coordsize="9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" path="m98,r,l98,15c94,19,88,27,80,38,73,49,66,61,60,73,54,86,50,97,47,107v-2,7,-4,17,-7,31l20,138c25,112,34,85,50,58,59,42,68,29,78,17l,17,,,98,xe" fillcolor="black" strokeweight="0">
                    <v:path arrowok="t" o:connecttype="custom" o:connectlocs="78,0;78,0;78,12;64,30;48,58;37,85;32,110;16,110;40,46;62,14;0,14;0,0;78,0" o:connectangles="0,0,0,0,0,0,0,0,0,0,0,0,0"/>
                  </v:shape>
                  <v:shape id="Freeform 365" o:spid="_x0000_s1389" style="position:absolute;left:6048;top:3093;width:16;height:17;visibility:visible;mso-wrap-style:square;v-text-anchor:top" coordsize="2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" path="m,l,,20,r,21l,21,,xe" fillcolor="black" strokeweight="0">
                    <v:path arrowok="t" o:connecttype="custom" o:connectlocs="0,0;0,0;16,0;16,17;0,17;0,0" o:connectangles="0,0,0,0,0,0"/>
                  </v:shape>
                  <v:shape id="Freeform 366" o:spid="_x0000_s1390" style="position:absolute;left:6084;top:2998;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" path="m52,r,c68,,79,4,85,12v6,8,9,17,9,25l77,37c75,32,74,27,72,24,67,18,61,15,52,15,42,15,34,20,28,29v-5,9,-9,22,-9,39c23,62,28,58,34,55v6,-3,12,-4,19,-4c65,51,75,55,84,62v9,8,13,19,13,34c97,109,93,120,85,130v-9,10,-21,15,-36,15c36,145,24,140,15,130,5,120,,103,,79,,62,2,47,7,35,15,11,30,,52,r,xm51,129r,c60,129,67,126,71,120v5,-6,7,-14,7,-22c78,90,76,84,72,77,68,70,61,67,50,67v-8,,-15,3,-20,8c24,80,21,87,21,98v,9,3,16,8,22c34,126,41,129,51,129r,xe" fillcolor="black" strokeweight="0">
                    <v:path arrowok="t" o:connecttype="custom" o:connectlocs="41,0;41,0;67,10;75,29;61,29;57,19;41,12;22,23;15,54;27,44;42,40;67,49;77,76;67,103;39,115;12,103;0,63;6,28;41,0;41,0;40,102;40,102;56,95;62,78;57,61;40,53;24,59;17,78;23,95;40,102;40,102" o:connectangles="0,0,0,0,0,0,0,0,0,0,0,0,0,0,0,0,0,0,0,0,0,0,0,0,0,0,0,0,0,0,0"/>
                    <o:lock v:ext="edit" verticies="t"/>
                  </v:shape>
                  <v:shape id="Freeform 367" o:spid="_x0000_s1391" style="position:absolute;left:6174;top:2998;width:75;height:115;visibility:visible;mso-wrap-style:square;v-text-anchor:top" coordsize="95,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" path="m19,107r,c20,117,24,124,31,128v3,2,7,3,12,3c51,131,59,127,65,120,71,113,75,99,77,77,73,83,69,88,63,90v-6,3,-12,4,-19,4c30,94,20,90,12,81,4,73,,62,,48,,36,4,24,11,15,19,5,31,,46,,67,,81,9,89,28v4,10,6,23,6,38c95,83,93,99,87,112v-8,22,-23,33,-43,33c30,145,19,142,12,135,5,127,1,118,1,107r18,xm46,78r,c53,78,60,76,66,71v5,-4,8,-12,8,-24c74,37,72,29,66,24,61,19,55,16,46,16v-8,,-15,3,-20,9c21,31,18,39,18,48v,9,2,17,7,22c29,76,36,78,46,78r,xe" fillcolor="black" strokeweight="0">
                    <v:path arrowok="t" o:connecttype="custom" o:connectlocs="15,85;15,85;24,102;34,104;51,95;61,61;50,71;35,75;9,64;0,38;9,12;36,0;70,22;75,52;69,89;35,115;9,107;1,85;15,85;36,62;36,62;52,56;58,37;52,19;36,13;21,20;14,38;20,56;36,62;36,62" o:connectangles="0,0,0,0,0,0,0,0,0,0,0,0,0,0,0,0,0,0,0,0,0,0,0,0,0,0,0,0,0,0"/>
                    <o:lock v:ext="edit" verticies="t"/>
                  </v:shape>
                  <v:shape id="Freeform 368" o:spid="_x0000_s1392" style="position:absolute;left:6313;top:2993;width:36;height:150;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" path="m45,r,c35,20,28,35,25,44,21,59,18,76,18,94v,19,3,37,8,53c30,156,36,170,46,189r-12,c24,174,18,164,16,160,14,156,11,150,8,143,5,133,2,123,1,112,,106,,101,,96,,76,3,59,9,44,13,34,21,19,33,l45,xe" fillcolor="black" strokeweight="0">
                    <v:path arrowok="t" o:connecttype="custom" o:connectlocs="35,0;35,0;20,35;14,75;20,117;36,150;27,150;13,127;6,113;1,89;0,76;7,35;26,0;35,0" o:connectangles="0,0,0,0,0,0,0,0,0,0,0,0,0,0"/>
                  </v:shape>
                  <v:shape id="Freeform 369" o:spid="_x0000_s1393" style="position:absolute;left:6360;top:2998;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" path="m48,r,c66,,79,8,88,23v6,11,9,27,9,48c97,90,94,106,88,118v-8,18,-21,27,-40,27c31,145,18,138,10,123,3,111,,94,,74,,58,2,44,6,32,14,11,28,,48,r,xm48,129r,c57,129,64,125,70,117v5,-8,8,-23,8,-46c78,55,76,42,72,32,68,21,60,16,49,16,39,16,31,21,26,31,21,41,19,55,19,74v,15,1,26,4,35c28,122,36,129,48,129r,xe" fillcolor="black" strokeweight="0">
                    <v:path arrowok="t" o:connecttype="custom" o:connectlocs="38,0;38,0;70,18;77,56;70,94;38,115;8,98;0,59;5,25;38,0;38,0;38,102;38,102;56,93;62,56;57,25;39,13;21,25;15,59;18,86;38,102;38,102" o:connectangles="0,0,0,0,0,0,0,0,0,0,0,0,0,0,0,0,0,0,0,0,0,0"/>
                    <o:lock v:ext="edit" verticies="t"/>
                  </v:shape>
                  <v:shape id="Freeform 370" o:spid="_x0000_s1394" style="position:absolute;left:6458;top:3093;width:16;height:17;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" path="m,l,,21,r,21l,21,,xe" fillcolor="black" strokeweight="0">
                    <v:path arrowok="t" o:connecttype="custom" o:connectlocs="0,0;0,0;16,0;16,17;0,17;0,0" o:connectangles="0,0,0,0,0,0"/>
                  </v:shape>
                  <v:shape id="Freeform 371" o:spid="_x0000_s1395" style="position:absolute;left:6504;top:2999;width:41;height:111;visibility:visible;mso-wrap-style:square;v-text-anchor:top" coordsize="52,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" path="m,40r,l,27c13,26,22,24,27,21,32,18,35,11,38,l52,r,140l33,140,33,40,,40xe" fillcolor="black" strokeweight="0">
                    <v:path arrowok="t" o:connecttype="custom" o:connectlocs="0,32;0,32;0,21;21,17;30,0;41,0;41,111;26,111;26,32;0,32" o:connectangles="0,0,0,0,0,0,0,0,0,0"/>
                  </v:shape>
                  <v:shape id="Freeform 372" o:spid="_x0000_s1396" style="position:absolute;left:6583;top:2998;width:76;height:115;visibility:visible;mso-wrap-style:square;v-text-anchor:top" coordsize="96,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" path="m20,107r,c21,117,24,124,31,128v4,2,8,3,13,3c52,131,59,127,65,120,71,113,76,99,78,77,74,83,69,88,63,90v-5,3,-12,4,-18,4c31,94,20,90,12,81,4,73,,62,,48,,36,4,24,12,15,20,5,32,,47,,67,,82,9,89,28v5,10,7,23,7,38c96,83,93,99,88,112v-8,22,-23,33,-44,33c31,145,20,142,13,135,6,127,2,118,2,107r18,xm47,78r,c54,78,60,76,66,71v6,-4,9,-12,9,-24c75,37,72,29,67,24,62,19,55,16,47,16v-8,,-15,3,-20,9c21,31,19,39,19,48v,9,2,17,7,22c30,76,37,78,47,78r,xe" fillcolor="black" strokeweight="0">
                    <v:path arrowok="t" o:connecttype="custom" o:connectlocs="16,85;16,85;25,102;35,104;51,95;62,61;50,71;36,75;10,64;0,38;10,12;37,0;70,22;76,52;70,89;35,115;10,107;2,85;16,85;37,62;37,62;52,56;59,37;53,19;37,13;21,20;15,38;21,56;37,62;37,62" o:connectangles="0,0,0,0,0,0,0,0,0,0,0,0,0,0,0,0,0,0,0,0,0,0,0,0,0,0,0,0,0,0"/>
                    <o:lock v:ext="edit" verticies="t"/>
                  </v:shape>
                  <v:shape id="Freeform 373" o:spid="_x0000_s1397" style="position:absolute;left:6681;top:3093;width:16;height:40;visibility:visible;mso-wrap-style:square;v-text-anchor:top" coordsize="2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" path="m,42r,c4,41,8,38,9,33v1,-3,2,-6,2,-9c11,23,11,23,11,23v,-1,,-1,,-2l,21,,,21,r,20c21,28,19,35,16,40,13,46,8,50,,51l,42xe" fillcolor="black" strokeweight="0">
                    <v:path arrowok="t" o:connecttype="custom" o:connectlocs="0,33;0,33;7,26;8,19;8,18;8,16;0,16;0,0;16,0;16,16;12,31;0,40;0,33" o:connectangles="0,0,0,0,0,0,0,0,0,0,0,0,0"/>
                  </v:shape>
                  <v:shape id="Freeform 374" o:spid="_x0000_s1398" style="position:absolute;left:6761;top:2998;width:77;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" path="m47,145r,c31,145,18,141,11,132,3,122,,111,,98r18,c19,107,21,114,23,118v5,7,13,11,25,11c58,129,65,127,71,122v5,-5,8,-12,8,-20c79,93,76,86,70,82,64,78,56,76,46,76v-2,,-3,,-4,c41,76,39,76,38,76r,-15c40,61,42,61,43,61v1,,2,,4,c54,61,59,60,63,58,71,54,75,48,75,38,75,31,72,26,67,22,62,18,56,16,50,16,38,16,30,20,25,28v-2,4,-4,11,-4,19l3,47c3,36,5,27,10,20,17,7,29,,48,,62,,73,3,81,10v8,6,12,15,12,28c93,46,91,53,86,59v-3,3,-7,6,-11,7c82,69,88,72,92,78v4,6,6,13,6,22c98,113,94,124,85,133v-9,8,-21,12,-38,12l47,145xe" fillcolor="black" strokeweight="0">
                    <v:path arrowok="t" o:connecttype="custom" o:connectlocs="37,115;37,115;9,105;0,78;14,78;18,94;38,102;56,97;62,81;55,65;36,60;33,60;30,60;30,48;34,48;37,48;50,46;59,30;53,17;39,13;20,22;17,37;2,37;8,16;38,0;64,8;73,30;68,47;59,52;72,62;77,79;67,105;37,115;37,115" o:connectangles="0,0,0,0,0,0,0,0,0,0,0,0,0,0,0,0,0,0,0,0,0,0,0,0,0,0,0,0,0,0,0,0,0,0"/>
                  </v:shape>
                  <v:shape id="Freeform 375" o:spid="_x0000_s1399" style="position:absolute;left:6852;top:2998;width:76;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" path="m52,r,c68,,78,4,85,12v6,8,9,17,9,25l76,37c75,32,74,27,71,24,67,18,61,15,52,15,42,15,34,20,28,29v-6,9,-9,22,-9,39c23,62,28,58,34,55v6,-3,12,-4,19,-4c65,51,75,55,84,62v9,8,13,19,13,34c97,109,93,120,85,130v-9,10,-21,15,-36,15c36,145,24,140,15,130,5,120,,103,,79,,62,2,47,7,35,15,11,30,,52,r,xm50,129r,c60,129,67,126,71,120v5,-6,7,-14,7,-22c78,90,76,84,72,77,68,70,60,67,50,67v-8,,-15,3,-21,8c24,80,21,87,21,98v,9,2,16,8,22c34,126,41,129,50,129r,xe" fillcolor="black" strokeweight="0">
                    <v:path arrowok="t" o:connecttype="custom" o:connectlocs="41,0;41,0;67,10;74,29;60,29;56,19;41,12;22,23;15,54;27,44;42,40;66,49;76,76;67,103;38,115;12,103;0,63;5,28;41,0;41,0;39,102;39,102;56,95;61,78;56,61;39,53;23,59;16,78;23,95;39,102;39,102" o:connectangles="0,0,0,0,0,0,0,0,0,0,0,0,0,0,0,0,0,0,0,0,0,0,0,0,0,0,0,0,0,0,0"/>
                    <o:lock v:ext="edit" verticies="t"/>
                  </v:shape>
                  <v:shape id="Freeform 376" o:spid="_x0000_s1400" style="position:absolute;left:6949;top:3093;width:16;height:17;visibility:visible;mso-wrap-style:square;v-text-anchor:top" coordsize="2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" path="m,l,,20,r,21l,21,,xe" fillcolor="black" strokeweight="0">
                    <v:path arrowok="t" o:connecttype="custom" o:connectlocs="0,0;0,0;16,0;16,17;0,17;0,0" o:connectangles="0,0,0,0,0,0"/>
                  </v:shape>
                  <v:shape id="Freeform 377" o:spid="_x0000_s1401" style="position:absolute;left:6985;top:2998;width:77;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" path="m48,r,c67,,80,8,88,23v6,11,10,27,10,48c98,90,95,106,89,118v-8,18,-22,27,-41,27c31,145,19,138,10,123,4,111,,94,,74,,58,2,44,6,32,14,11,28,,48,r,xm48,129r,c57,129,65,125,70,117v6,-8,8,-23,8,-46c78,55,76,42,73,32,69,21,61,16,50,16,39,16,31,21,27,31,22,41,19,55,19,74v,15,2,26,5,35c29,122,37,129,48,129r,xe" fillcolor="black" strokeweight="0">
                    <v:path arrowok="t" o:connecttype="custom" o:connectlocs="38,0;38,0;69,18;77,56;70,94;38,115;8,98;0,59;5,25;38,0;38,0;38,102;38,102;55,93;61,56;57,25;39,13;21,25;15,59;19,86;38,102;38,102" o:connectangles="0,0,0,0,0,0,0,0,0,0,0,0,0,0,0,0,0,0,0,0,0,0"/>
                    <o:lock v:ext="edit" verticies="t"/>
                  </v:shape>
                  <v:shape id="Freeform 378" o:spid="_x0000_s1402" style="position:absolute;left:7072;top:2998;width:79;height:115;visibility:visible;mso-wrap-style:square;v-text-anchor:top" coordsize="99,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" path="m48,145r,c31,145,19,141,12,132,4,122,,111,,98r19,c20,107,22,114,24,118v5,7,13,11,25,11c58,129,66,127,72,122v5,-5,8,-12,8,-20c80,93,77,86,71,82,65,78,57,76,46,76v-1,,-2,,-3,c42,76,40,76,39,76r,-15c41,61,42,61,44,61v1,,2,,4,c54,61,60,60,64,58,72,54,75,48,75,38,75,31,73,26,68,22,63,18,57,16,50,16,39,16,30,20,26,28v-3,4,-4,11,-4,19l4,47c4,36,6,27,10,20,18,7,30,,49,,63,,74,3,82,10v8,6,12,15,12,28c94,46,91,53,87,59v-3,3,-7,6,-11,7c83,69,89,72,93,78v4,6,6,13,6,22c99,113,95,124,86,133v-9,8,-22,12,-38,12l48,145xe" fillcolor="black" strokeweight="0">
                    <v:path arrowok="t" o:connecttype="custom" o:connectlocs="38,115;38,115;10,105;0,78;15,78;19,94;39,102;57,97;64,81;57,65;37,60;34,60;31,60;31,48;35,48;38,48;51,46;60,30;54,17;40,13;21,22;18,37;3,37;8,16;39,0;65,8;75,30;69,47;61,52;74,62;79,79;69,105;38,115;38,115" o:connectangles="0,0,0,0,0,0,0,0,0,0,0,0,0,0,0,0,0,0,0,0,0,0,0,0,0,0,0,0,0,0,0,0,0,0"/>
                  </v:shape>
                  <v:shape id="Freeform 379" o:spid="_x0000_s1403" style="position:absolute;left:7163;top:2993;width:37;height:150;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" path="m,189r,c11,168,18,153,21,144v4,-14,7,-31,7,-50c28,75,25,58,20,42,16,32,10,18,,l12,c22,16,28,26,31,30v2,4,4,9,6,16c41,54,43,62,44,70v2,8,2,16,2,23c46,113,43,130,37,145v-4,10,-12,25,-24,44l,189xe" fillcolor="black" strokeweight="0">
                    <v:path arrowok="t" o:connecttype="custom" o:connectlocs="0,150;0,150;17,114;23,75;16,33;0,0;10,0;25,24;30,37;35,56;37,74;30,115;10,150;0,150" o:connectangles="0,0,0,0,0,0,0,0,0,0,0,0,0,0"/>
                  </v:shape>
                  <v:shape id="Freeform 380" o:spid="_x0000_s1404" style="position:absolute;left:5949;top:1749;width:79;height:111;visibility:visible;mso-wrap-style:square;v-text-anchor:top" coordsize="100,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" path="m61,91r,l61,27,16,91r45,xm62,141r,l62,107,,107,,89,64,,79,r,91l100,91r,16l79,107r,34l62,141xe" fillcolor="black" strokeweight="0">
                    <v:path arrowok="t" o:connecttype="custom" o:connectlocs="48,72;48,72;48,21;13,72;48,72;49,111;49,111;49,84;0,84;0,70;51,0;62,0;62,72;79,72;79,84;62,84;62,111;49,111" o:connectangles="0,0,0,0,0,0,0,0,0,0,0,0,0,0,0,0,0,0"/>
                    <o:lock v:ext="edit" verticies="t"/>
                  </v:shape>
                  <v:shape id="Freeform 381" o:spid="_x0000_s1405" style="position:absolute;left:6048;top:1844;width:16;height:16;visibility:visible;mso-wrap-style:square;v-text-anchor:top" coordsize="2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" path="m,l,,20,r,21l,21,,xe" fillcolor="black" strokeweight="0">
                    <v:path arrowok="t" o:connecttype="custom" o:connectlocs="0,0;0,0;16,0;16,16;0,16;0,0" o:connectangles="0,0,0,0,0,0"/>
                  </v:shape>
                  <v:shape id="Freeform 382" o:spid="_x0000_s1406" style="position:absolute;left:6084;top:1749;width:75;height:114;visibility:visible;mso-wrap-style:square;v-text-anchor:top" coordsize="95,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" path="m20,107r,c20,117,24,124,31,127v3,2,8,3,12,3c52,130,59,127,65,120,71,113,75,98,78,77,74,83,69,87,63,90v-6,2,-12,4,-19,4c30,94,20,89,12,81,4,72,,62,,48,,35,4,24,12,14,19,5,31,,46,,67,,81,9,89,28v4,10,6,22,6,38c95,83,93,98,88,112v-9,22,-24,33,-44,33c30,145,19,141,12,134,5,127,2,118,2,107r18,xm46,78r,c53,78,60,76,66,71v6,-5,8,-13,8,-24c74,36,72,29,67,24,61,18,55,16,47,16v-9,,-16,3,-21,9c21,30,18,38,18,48v,9,3,16,7,22c30,75,37,78,46,78r,xe" fillcolor="black" strokeweight="0">
                    <v:path arrowok="t" o:connecttype="custom" o:connectlocs="16,84;16,84;24,100;34,102;51,94;62,61;50,71;35,74;9,64;0,38;9,11;36,0;70,22;75,52;69,88;35,114;9,105;2,84;16,84;36,61;36,61;52,56;58,37;53,19;37,13;21,20;14,38;20,55;36,61;36,61" o:connectangles="0,0,0,0,0,0,0,0,0,0,0,0,0,0,0,0,0,0,0,0,0,0,0,0,0,0,0,0,0,0"/>
                    <o:lock v:ext="edit" verticies="t"/>
                  </v:shape>
                  <v:shape id="Freeform 383" o:spid="_x0000_s1407" style="position:absolute;left:6173;top:1748;width:77;height:112;visibility:visible;mso-wrap-style:square;v-text-anchor:top" coordsize="97,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" path="m,142r,c1,130,3,119,7,110,12,101,20,93,33,86l52,75c60,70,66,66,70,62v5,-5,8,-11,8,-18c78,35,75,29,70,24,66,19,59,17,51,17,39,17,30,21,25,31v-2,4,-3,11,-4,20l3,51c3,39,6,29,10,21,18,7,31,,51,,67,,79,5,86,14v8,8,11,18,11,29c97,54,94,64,86,72,81,76,73,82,61,89l47,96v-6,4,-11,7,-15,10c26,112,21,118,20,125r77,l97,142,,142xe" fillcolor="black" strokeweight="0">
                    <v:path arrowok="t" o:connecttype="custom" o:connectlocs="0,112;0,112;6,87;26,68;41,59;56,49;62,35;56,19;40,13;20,24;17,40;2,40;8,17;40,0;68,11;77,34;68,57;48,70;37,76;25,84;16,99;77,99;77,112;0,112" o:connectangles="0,0,0,0,0,0,0,0,0,0,0,0,0,0,0,0,0,0,0,0,0,0,0,0"/>
                  </v:shape>
                  <v:shape id="Freeform 384" o:spid="_x0000_s1408" style="position:absolute;left:6313;top:1744;width:36;height:149;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" path="m45,r,c35,20,28,35,25,44,21,59,18,75,18,94v,19,3,37,8,52c30,156,36,170,46,188r-12,c24,173,18,164,16,160,14,156,11,150,8,143,5,133,2,123,1,112,,106,,100,,95,,76,3,58,9,43,13,34,21,19,33,l45,xe" fillcolor="black" strokeweight="0">
                    <v:path arrowok="t" o:connecttype="custom" o:connectlocs="35,0;35,0;20,35;14,75;20,116;36,149;27,149;13,127;6,113;1,89;0,75;7,34;26,0;35,0" o:connectangles="0,0,0,0,0,0,0,0,0,0,0,0,0,0"/>
                  </v:shape>
                  <v:shape id="Freeform 385" o:spid="_x0000_s1409" style="position:absolute;left:6371;top:1749;width:41;height:111;visibility:visible;mso-wrap-style:square;v-text-anchor:top" coordsize="52,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" path="m,40r,l,27c12,25,21,23,26,20,31,17,35,10,38,l52,r,140l33,140,33,40,,40xe" fillcolor="black" strokeweight="0">
                    <v:path arrowok="t" o:connecttype="custom" o:connectlocs="0,32;0,32;0,21;21,16;30,0;41,0;41,111;26,111;26,32;0,32" o:connectangles="0,0,0,0,0,0,0,0,0,0"/>
                  </v:shape>
                  <v:shape id="Freeform 386" o:spid="_x0000_s1410" style="position:absolute;left:6458;top:1844;width:16;height:16;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" path="m,l,,21,r,21l,21,,xe" fillcolor="black" strokeweight="0">
                    <v:path arrowok="t" o:connecttype="custom" o:connectlocs="0,0;0,0;16,0;16,16;0,16;0,0" o:connectangles="0,0,0,0,0,0"/>
                  </v:shape>
                  <v:shape id="Freeform 387" o:spid="_x0000_s1411" style="position:absolute;left:6494;top:1749;width:77;height:114;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" path="m48,r,c66,,80,7,88,23v6,11,9,27,9,47c97,90,94,105,89,118v-9,18,-22,27,-41,27c31,145,18,138,10,123,3,111,,94,,73,,57,2,44,6,32,14,11,28,,48,r,xm48,129r,c57,129,64,125,70,117v5,-9,8,-24,8,-46c78,55,76,42,72,31,68,21,61,16,49,16,39,16,31,21,26,31v-5,9,-7,24,-7,43c19,88,21,100,24,109v4,13,12,20,24,20l48,129xe" fillcolor="black" strokeweight="0">
                    <v:path arrowok="t" o:connecttype="custom" o:connectlocs="38,0;38,0;70,18;77,55;71,93;38,114;8,97;0,57;5,25;38,0;38,0;38,101;38,101;56,92;62,56;57,24;39,13;21,24;15,58;19,86;38,101;38,101" o:connectangles="0,0,0,0,0,0,0,0,0,0,0,0,0,0,0,0,0,0,0,0,0,0"/>
                    <o:lock v:ext="edit" verticies="t"/>
                  </v:shape>
                  <v:shape id="Freeform 388" o:spid="_x0000_s1412" style="position:absolute;left:6582;top:1749;width:78;height:114;visibility:visible;mso-wrap-style:square;v-text-anchor:top" coordsize="99,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" path="m48,145r,c31,145,19,140,11,131,4,122,,111,,98r19,c19,107,21,114,24,118v4,7,13,11,25,11c58,129,66,126,71,121v6,-5,9,-11,9,-19c80,92,77,85,71,82,65,78,57,76,46,76v-1,,-2,,-4,c41,76,40,76,39,76r,-16c41,60,42,61,43,61v2,,3,,4,c54,61,59,60,64,58,71,54,75,47,75,38,75,31,72,25,67,22,62,18,57,16,50,16,38,16,30,20,25,28v-2,4,-3,10,-4,18l4,46c4,36,6,27,10,19,17,6,30,,48,,63,,74,3,82,9v7,7,11,16,11,28c93,46,91,53,86,58v-2,4,-6,6,-11,8c83,68,88,72,93,78v4,6,6,13,6,21c99,113,94,124,86,132v-9,9,-22,13,-38,13l48,145xe" fillcolor="black" strokeweight="0">
                    <v:path arrowok="t" o:connecttype="custom" o:connectlocs="38,114;38,114;9,103;0,77;15,77;19,93;39,101;56,95;63,80;56,64;36,60;33,60;31,60;31,47;34,48;37,48;50,46;59,30;53,17;39,13;20,22;17,36;3,36;8,15;38,0;65,7;73,29;68,46;59,52;73,61;78,78;68,104;38,114;38,114" o:connectangles="0,0,0,0,0,0,0,0,0,0,0,0,0,0,0,0,0,0,0,0,0,0,0,0,0,0,0,0,0,0,0,0,0,0"/>
                  </v:shape>
                  <v:shape id="Freeform 389" o:spid="_x0000_s1413" style="position:absolute;left:6681;top:1844;width:16;height:40;visibility:visible;mso-wrap-style:square;v-text-anchor:top" coordsize="2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" path="m,42r,c4,41,8,38,9,32v1,-3,2,-6,2,-8c11,23,11,23,11,22v,,,,,-1l,21,,,21,r,20c21,27,19,34,16,40,13,46,8,50,,51l,42xe" fillcolor="black" strokeweight="0">
                    <v:path arrowok="t" o:connecttype="custom" o:connectlocs="0,33;0,33;7,25;8,19;8,17;8,16;0,16;0,0;16,0;16,16;12,31;0,40;0,33" o:connectangles="0,0,0,0,0,0,0,0,0,0,0,0,0"/>
                  </v:shape>
                  <v:shape id="Freeform 390" o:spid="_x0000_s1414" style="position:absolute;left:6772;top:1749;width:41;height:111;visibility:visible;mso-wrap-style:square;v-text-anchor:top" coordsize="52,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" path="m,40r,l,27c13,25,22,23,27,20,32,17,36,10,38,l52,r,140l33,140,33,40,,40xe" fillcolor="black" strokeweight="0">
                    <v:path arrowok="t" o:connecttype="custom" o:connectlocs="0,32;0,32;0,21;21,16;30,0;41,0;41,111;26,111;26,32;0,32" o:connectangles="0,0,0,0,0,0,0,0,0,0"/>
                  </v:shape>
                  <v:shape id="Freeform 391" o:spid="_x0000_s1415" style="position:absolute;left:6849;top:1749;width:79;height:114;visibility:visible;mso-wrap-style:square;v-text-anchor:top" coordsize="99,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" path="m48,145r,c31,145,19,140,12,131,4,122,,111,,98r19,c20,107,22,114,24,118v5,7,13,11,25,11c58,129,66,126,72,121v5,-5,8,-11,8,-19c80,92,77,85,71,82,65,78,57,76,46,76v-1,,-2,,-3,c42,76,40,76,39,76r,-16c41,60,42,61,44,61v1,,2,,4,c54,61,60,60,64,58,72,54,75,47,75,38,75,31,73,25,68,22,63,18,57,16,50,16,39,16,30,20,26,28v-3,4,-4,10,-4,18l4,46c4,36,6,27,10,19,18,6,30,,49,,63,,74,3,82,9v8,7,12,16,12,28c94,46,91,53,87,58v-3,4,-7,6,-11,8c83,68,89,72,93,78v4,6,6,13,6,21c99,113,95,124,86,132v-9,9,-22,13,-38,13l48,145xe" fillcolor="black" strokeweight="0">
                    <v:path arrowok="t" o:connecttype="custom" o:connectlocs="38,114;38,114;10,103;0,77;15,77;19,93;39,101;57,95;64,80;57,64;37,60;34,60;31,60;31,47;35,48;38,48;51,46;60,30;54,17;40,13;21,22;18,36;3,36;8,15;39,0;65,7;75,29;69,46;61,52;74,61;79,78;69,104;38,114;38,114" o:connectangles="0,0,0,0,0,0,0,0,0,0,0,0,0,0,0,0,0,0,0,0,0,0,0,0,0,0,0,0,0,0,0,0,0,0"/>
                  </v:shape>
                  <v:shape id="Freeform 392" o:spid="_x0000_s1416" style="position:absolute;left:6949;top:1844;width:16;height:16;visibility:visible;mso-wrap-style:square;v-text-anchor:top" coordsize="2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" path="m,l,,20,r,21l,21,,xe" fillcolor="black" strokeweight="0">
                    <v:path arrowok="t" o:connecttype="custom" o:connectlocs="0,0;0,0;16,0;16,16;0,16;0,0" o:connectangles="0,0,0,0,0,0"/>
                  </v:shape>
                  <v:shape id="Freeform 393" o:spid="_x0000_s1417" style="position:absolute;left:6985;top:1750;width:78;height:110;visibility:visible;mso-wrap-style:square;v-text-anchor:top" coordsize="98,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" path="m98,r,l98,16c94,20,88,28,80,39,73,50,66,61,60,74,55,86,50,98,47,108v-2,6,-4,17,-7,31l20,139c25,112,35,85,50,59,59,43,68,30,78,18l,18,,,98,xe" fillcolor="black" strokeweight="0">
                    <v:path arrowok="t" o:connecttype="custom" o:connectlocs="78,0;78,0;78,13;64,31;48,59;37,85;32,110;16,110;40,47;62,14;0,14;0,0;78,0" o:connectangles="0,0,0,0,0,0,0,0,0,0,0,0,0"/>
                  </v:shape>
                  <v:shape id="Freeform 394" o:spid="_x0000_s1418" style="position:absolute;left:7084;top:1749;width:41;height:111;visibility:visible;mso-wrap-style:square;v-text-anchor:top" coordsize="52,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" path="m,40r,l,27c13,25,22,23,27,20,32,17,36,10,38,l52,r,140l33,140,33,40,,40xe" fillcolor="black" strokeweight="0">
                    <v:path arrowok="t" o:connecttype="custom" o:connectlocs="0,32;0,32;0,21;21,16;30,0;41,0;41,111;26,111;26,32;0,32" o:connectangles="0,0,0,0,0,0,0,0,0,0"/>
                  </v:shape>
                  <v:shape id="Freeform 395" o:spid="_x0000_s1419" style="position:absolute;left:7163;top:1744;width:37;height:149;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" path="m,188r,c11,168,18,153,21,144v4,-14,7,-31,7,-50c28,75,25,58,20,42,16,32,10,18,,l12,c22,16,28,26,31,30v2,4,4,9,6,15c41,54,43,62,44,70v2,8,2,16,2,23c46,112,43,130,37,145v-4,10,-12,24,-24,43l,188xe" fillcolor="black" strokeweight="0">
                    <v:path arrowok="t" o:connecttype="custom" o:connectlocs="0,149;0,149;17,114;23,75;16,33;0,0;10,0;25,24;30,36;35,55;37,74;30,115;10,149;0,149" o:connectangles="0,0,0,0,0,0,0,0,0,0,0,0,0,0"/>
                  </v:shape>
                  <v:shape id="Freeform 396" o:spid="_x0000_s1420" style="position:absolute;left:5958;top:1120;width:86;height:115;visibility:visible;mso-wrap-style:square;v-text-anchor:top" coordsize="10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" path="m,l,,65,c78,,88,4,96,11v8,8,12,18,12,31c108,53,104,63,97,72,90,80,80,84,65,84r-46,l19,145,,145,,xm88,42r,c88,31,84,24,76,20,72,18,66,17,58,17r-39,l19,68r39,c67,68,74,66,80,62v5,-4,8,-10,8,-20l88,42xe" fillcolor="black" strokeweight="0">
                    <v:path arrowok="t" o:connecttype="custom" o:connectlocs="0,0;0,0;52,0;76,9;86,33;77,57;52,67;15,67;15,115;0,115;0,0;70,33;70,33;61,16;46,13;15,13;15,54;46,54;64,49;70,33;70,33" o:connectangles="0,0,0,0,0,0,0,0,0,0,0,0,0,0,0,0,0,0,0,0,0"/>
                    <o:lock v:ext="edit" verticies="t"/>
                  </v:shape>
                  <v:shape id="Freeform 397" o:spid="_x0000_s1421" style="position:absolute;left:6057;top:1150;width:76;height:88;visibility:visible;mso-wrap-style:square;v-text-anchor:top" coordsize="96,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" path="m50,r,c57,,65,2,72,6v7,3,12,8,16,13c91,25,94,31,95,38v1,5,1,13,1,23l19,61v,11,3,20,8,26c31,93,39,97,49,97v9,,16,-3,22,-9c74,84,76,80,77,75r18,c94,79,93,83,90,88v-2,5,-5,9,-8,12c76,105,70,109,62,111v-5,1,-10,1,-15,1c34,112,23,107,14,98,4,88,,75,,58,,41,5,27,14,16,23,6,35,,50,r,xm78,47r,c77,39,76,33,73,29,68,20,60,16,49,16v-8,,-15,3,-21,9c23,31,20,38,19,47r59,xm48,r,l48,xe" fillcolor="black" strokeweight="0">
                    <v:path arrowok="t" o:connecttype="custom" o:connectlocs="40,0;40,0;57,5;70,15;75,30;76,48;15,48;21,68;39,76;56,69;61,59;75,59;71,69;65,79;49,87;37,88;11,77;0,46;11,13;40,0;40,0;62,37;62,37;58,23;39,13;22,20;15,37;62,37;38,0;38,0;38,0" o:connectangles="0,0,0,0,0,0,0,0,0,0,0,0,0,0,0,0,0,0,0,0,0,0,0,0,0,0,0,0,0,0,0"/>
                    <o:lock v:ext="edit" verticies="t"/>
                  </v:shape>
                  <v:shape id="Freeform 398" o:spid="_x0000_s1422" style="position:absolute;left:6151;top:1150;width:42;height:85;visibility:visible;mso-wrap-style:square;v-text-anchor:top" coordsize="52,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" path="m,3r,l17,3r,18c18,17,22,13,27,8,33,3,39,,46,v,,1,,2,c48,1,50,1,52,1r,19c50,19,50,19,49,19v-1,,-2,,-3,c37,19,30,22,25,28v-5,5,-7,12,-7,20l18,108,,108,,3xe" fillcolor="black" strokeweight="0">
                    <v:path arrowok="t" o:connecttype="custom" o:connectlocs="0,2;0,2;14,2;14,17;22,6;37,0;39,0;42,1;42,16;40,15;37,15;20,22;15,38;15,85;0,85;0,2" o:connectangles="0,0,0,0,0,0,0,0,0,0,0,0,0,0,0,0"/>
                  </v:shape>
                  <v:shape id="Freeform 399" o:spid="_x0000_s1423" style="position:absolute;left:6199;top:1150;width:71;height:88;visibility:visible;mso-wrap-style:square;v-text-anchor:top" coordsize="90,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" path="m48,r,c60,,70,3,77,8v7,6,12,16,13,30l73,38c72,32,70,26,66,22,62,18,56,16,48,16,37,16,29,21,24,32v-3,7,-5,16,-5,27c19,69,21,78,26,85v4,8,11,11,21,11c54,96,60,94,64,89v5,-4,8,-10,9,-18l90,71c89,85,84,95,76,102v-8,6,-18,9,-31,9c32,111,21,106,12,96,4,86,,74,,58,,40,5,25,14,15,23,5,34,,48,r,xm45,r,l45,xe" fillcolor="black" strokeweight="0">
                    <v:path arrowok="t" o:connecttype="custom" o:connectlocs="38,0;38,0;61,6;71,30;58,30;52,17;38,13;19,25;15,47;21,67;37,76;50,71;58,56;71,56;60,81;36,88;9,76;0,46;11,12;38,0;38,0;36,0;36,0;36,0" o:connectangles="0,0,0,0,0,0,0,0,0,0,0,0,0,0,0,0,0,0,0,0,0,0,0,0"/>
                    <o:lock v:ext="edit" verticies="t"/>
                  </v:shape>
                  <v:shape id="Freeform 400" o:spid="_x0000_s1424" style="position:absolute;left:6280;top:1150;width:76;height:88;visibility:visible;mso-wrap-style:square;v-text-anchor:top" coordsize="96,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" path="m50,r,c57,,64,2,71,6v7,3,13,8,17,13c91,25,93,31,95,38v1,5,1,13,1,23l19,61v,11,3,20,7,26c31,93,38,97,48,97v10,,17,-3,23,-9c74,84,76,80,77,75r18,c94,79,93,83,90,88v-2,5,-5,9,-9,12c76,105,69,109,61,111v-4,1,-9,1,-14,1c34,112,23,107,13,98,4,88,,75,,58,,41,4,27,14,16,23,6,35,,50,r,xm78,47r,c77,39,76,33,73,29,68,20,60,16,49,16v-9,,-15,3,-21,9c23,31,20,38,19,47r59,xm48,r,l48,xe" fillcolor="black" strokeweight="0">
                    <v:path arrowok="t" o:connecttype="custom" o:connectlocs="40,0;40,0;56,5;70,15;75,30;76,48;15,48;21,68;38,76;56,69;61,59;75,59;71,69;64,79;48,87;37,88;10,77;0,46;11,13;40,0;40,0;62,37;62,37;58,23;39,13;22,20;15,37;62,37;38,0;38,0;38,0" o:connectangles="0,0,0,0,0,0,0,0,0,0,0,0,0,0,0,0,0,0,0,0,0,0,0,0,0,0,0,0,0,0,0"/>
                    <o:lock v:ext="edit" verticies="t"/>
                  </v:shape>
                  <v:shape id="Freeform 401" o:spid="_x0000_s1425" style="position:absolute;left:6374;top:1150;width:69;height:85;visibility:visible;mso-wrap-style:square;v-text-anchor:top" coordsize="87,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" path="m,3r,l17,3r,15c22,12,28,7,33,4,39,2,45,,52,,67,,77,6,82,16v3,6,5,14,5,25l87,108r-18,l69,42c69,35,68,30,66,26,63,20,57,16,49,16v-5,,-8,1,-11,2c33,19,29,22,25,26v-3,4,-5,7,-5,11c19,41,18,46,18,53r,55l,108,,3xm42,r,l42,xe" fillcolor="black" strokeweight="0">
                    <v:path arrowok="t" o:connecttype="custom" o:connectlocs="0,2;0,2;13,2;13,14;26,3;41,0;65,13;69,32;69,85;55,85;55,33;52,20;39,13;30,14;20,20;16,29;14,42;14,85;0,85;0,2;33,0;33,0;33,0" o:connectangles="0,0,0,0,0,0,0,0,0,0,0,0,0,0,0,0,0,0,0,0,0,0,0"/>
                    <o:lock v:ext="edit" verticies="t"/>
                  </v:shape>
                  <v:shape id="Freeform 402" o:spid="_x0000_s1426" style="position:absolute;left:6455;top:1128;width:39;height:109;visibility:visible;mso-wrap-style:square;v-text-anchor:top" coordsize="49,1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" path="m14,r,l32,r,30l49,30r,14l32,44r,69c32,117,33,119,36,121v1,,3,1,6,1c43,122,44,122,45,122v1,,2,-1,4,-1l49,135v-2,1,-4,1,-7,2c40,137,38,137,35,137v-8,,-14,-2,-17,-6c15,126,14,121,14,114r,-70l,44,,30r14,l14,xe" fillcolor="black" strokeweight="0">
                    <v:path arrowok="t" o:connecttype="custom" o:connectlocs="11,0;11,0;25,0;25,24;39,24;39,35;25,35;25,90;29,96;33,97;36,97;39,96;39,107;33,109;28,109;14,104;11,91;11,35;0,35;0,24;11,24;11,0" o:connectangles="0,0,0,0,0,0,0,0,0,0,0,0,0,0,0,0,0,0,0,0,0,0"/>
                  </v:shape>
                  <v:shape id="Freeform 403" o:spid="_x0000_s1427" style="position:absolute;left:6553;top:1119;width:37;height:149;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" path="m46,r,c35,20,29,35,26,44,21,59,19,75,19,94v,19,2,37,8,53c30,156,36,170,46,189r-12,c25,174,19,164,16,160,14,156,11,150,9,143,5,133,3,123,1,112,,106,,101,,95,,76,3,59,9,43,13,34,21,19,33,l46,xe" fillcolor="black" strokeweight="0">
                    <v:path arrowok="t" o:connecttype="custom" o:connectlocs="37,0;37,0;21,35;15,74;22,116;37,149;27,149;13,126;7,113;1,88;0,75;7,34;27,0;37,0" o:connectangles="0,0,0,0,0,0,0,0,0,0,0,0,0,0"/>
                  </v:shape>
                  <v:shape id="Freeform 404" o:spid="_x0000_s1428" style="position:absolute;left:6602;top:1123;width:75;height:115;visibility:visible;mso-wrap-style:square;v-text-anchor:top" coordsize="95,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" path="m19,107r,c20,117,24,124,31,128v3,2,7,3,12,3c51,131,59,127,65,120,71,113,75,98,77,77,73,83,69,87,63,90v-6,3,-12,4,-19,4c30,94,20,90,12,81,4,73,,62,,48,,36,4,24,11,15,19,5,31,,46,,67,,81,9,89,28v4,10,6,23,6,38c95,83,93,99,87,112v-8,22,-23,33,-43,33c30,145,19,142,12,134,5,127,1,118,1,107r18,xm46,78r,c53,78,60,76,66,71v5,-4,8,-12,8,-24c74,37,72,29,66,24,61,19,55,16,47,16v-9,,-16,3,-21,9c21,31,18,38,18,48v,9,2,17,7,22c29,76,37,78,46,78r,xe" fillcolor="black" strokeweight="0">
                    <v:path arrowok="t" o:connecttype="custom" o:connectlocs="15,85;15,85;24,102;34,104;51,95;61,61;50,71;35,75;9,64;0,38;9,12;36,0;70,22;75,52;69,89;35,115;9,106;1,85;15,85;36,62;36,62;52,56;58,37;52,19;37,13;21,20;14,38;20,56;36,62;36,62" o:connectangles="0,0,0,0,0,0,0,0,0,0,0,0,0,0,0,0,0,0,0,0,0,0,0,0,0,0,0,0,0,0"/>
                    <o:lock v:ext="edit" verticies="t"/>
                  </v:shape>
                  <v:shape id="Freeform 405" o:spid="_x0000_s1429" style="position:absolute;left:6690;top:1125;width:77;height:113;visibility:visible;mso-wrap-style:square;v-text-anchor:top" coordsize="97,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" path="m18,103r,c20,113,24,120,32,124v5,2,10,3,15,3c58,127,65,124,70,117v5,-6,8,-14,8,-22c78,85,75,77,69,72,63,67,56,64,47,64v-6,,-11,1,-15,4c27,70,23,73,20,77l5,77,16,,89,r,18l29,18,23,57v3,-3,6,-4,9,-6c38,49,44,48,51,48v13,,24,4,33,13c93,69,97,79,97,92v,14,-4,25,-12,36c77,138,63,143,45,143v-11,,-21,-3,-30,-10c6,127,1,117,,103r18,xe" fillcolor="black" strokeweight="0">
                    <v:path arrowok="t" o:connecttype="custom" o:connectlocs="14,81;14,81;25,98;37,100;56,92;62,75;55,57;37,51;25,54;16,61;4,61;13,0;71,0;71,14;23,14;18,45;25,40;40,38;67,48;77,73;67,101;36,113;12,105;0,81;14,81" o:connectangles="0,0,0,0,0,0,0,0,0,0,0,0,0,0,0,0,0,0,0,0,0,0,0,0,0"/>
                  </v:shape>
                </v:group>
                <v:group id="Group 607" o:spid="_x0000_s1430" style="position:absolute;left:37769;top:5149;width:11043;height:24727" coordorigin="5948,811" coordsize="1739,38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">
                  <v:shape id="Freeform 407" o:spid="_x0000_s1431" style="position:absolute;left:6780;top:1124;width:130;height:114;visibility:visible;mso-wrap-style:square;v-text-anchor:top" coordsize="165,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" path="m131,72r,c140,72,148,75,155,82v7,6,10,15,10,24c165,115,162,124,155,130v-7,7,-15,10,-24,10c121,140,113,137,107,130,100,124,96,115,96,106v,-9,4,-18,11,-24c113,75,121,72,131,72r,xm117,r,l128,,49,144r-11,l117,xm34,58r,c40,58,45,56,48,52v4,-4,6,-9,6,-14c54,32,52,27,48,23,45,19,40,17,34,17v-6,,-10,2,-14,6c16,27,14,32,14,38v,5,2,10,6,14c24,56,28,58,34,58r,xm34,3r,c44,3,52,7,58,13v7,7,10,15,10,25c68,47,65,55,58,62,52,69,44,72,34,72,25,72,16,69,10,62,3,55,,47,,38,,28,3,20,10,13,16,7,25,3,34,3r,xm131,126r,c136,126,141,124,145,120v4,-4,6,-8,6,-14c151,100,149,96,145,92v-4,-4,-9,-6,-14,-6c125,86,120,88,116,92v-4,4,-6,8,-6,14c110,112,112,116,116,120v4,4,9,6,15,6l131,126xe" fillcolor="black" strokeweight="0">
                    <v:path arrowok="t" o:connecttype="custom" o:connectlocs="103,57;103,57;122,65;130,84;122,103;103,111;84,103;76,84;84,65;103,57;103,57;92,0;92,0;101,0;39,114;30,114;92,0;27,46;27,46;38,41;43,30;38,18;27,13;16,18;11,30;16,41;27,46;27,46;27,2;27,2;46,10;54,30;46,49;27,57;8,49;0,30;8,10;27,2;27,2;103,100;103,100;114,95;119,84;114,73;103,68;91,73;87,84;91,95;103,100;103,100" o:connectangles="0,0,0,0,0,0,0,0,0,0,0,0,0,0,0,0,0,0,0,0,0,0,0,0,0,0,0,0,0,0,0,0,0,0,0,0,0,0,0,0,0,0,0,0,0,0,0,0,0,0"/>
                    <o:lock v:ext="edit" verticies="t"/>
                  </v:shape>
                  <v:shape id="Freeform 408" o:spid="_x0000_s1432" style="position:absolute;left:6969;top:1118;width:101;height:120;visibility:visible;mso-wrap-style:square;v-text-anchor:top" coordsize="128,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" path="m67,r,c86,,100,4,110,14v10,10,16,21,17,33l108,47c106,38,101,30,95,25,88,19,79,17,68,17,53,17,42,22,33,32,24,42,20,57,20,78v,17,4,30,12,41c40,130,51,135,67,135v15,,26,-6,33,-17c104,112,107,105,109,95r19,c127,110,121,123,111,133v-11,13,-27,19,-46,19c48,152,34,147,22,137,7,123,,103,,74,,53,5,35,17,22,29,7,46,,67,r,xm63,r,l63,xe" fillcolor="black" strokeweight="0">
                    <v:path arrowok="t" o:connecttype="custom" o:connectlocs="53,0;53,0;87,11;100,37;85,37;75,20;54,13;26,25;16,62;25,94;53,107;79,93;86,75;101,75;88,105;51,120;17,108;0,58;13,17;53,0;53,0;50,0;50,0;50,0" o:connectangles="0,0,0,0,0,0,0,0,0,0,0,0,0,0,0,0,0,0,0,0,0,0,0,0"/>
                    <o:lock v:ext="edit" verticies="t"/>
                  </v:shape>
                  <v:shape id="Freeform 409" o:spid="_x0000_s1433" style="position:absolute;left:7093;top:1120;width:16;height:115;visibility:visible;mso-wrap-style:square;v-text-anchor:top" coordsize="20,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" path="m,l,,20,r,145l,145,,xe" fillcolor="black" strokeweight="0">
                    <v:path arrowok="t" o:connecttype="custom" o:connectlocs="0,0;0,0;16,0;16,115;0,115;0,0" o:connectangles="0,0,0,0,0,0"/>
                  </v:shape>
                  <v:shape id="Freeform 410" o:spid="_x0000_s1434" style="position:absolute;left:7128;top:1119;width:36;height:149;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" path="m,189r,c10,168,17,153,20,144v5,-14,7,-31,7,-50c27,75,24,58,19,42,16,32,9,18,,l11,c22,16,28,26,30,30v2,4,4,9,7,16c40,54,42,62,44,70v1,8,2,16,2,23c46,113,42,130,36,145v-4,10,-12,25,-24,44l,189xe" fillcolor="black" strokeweight="0">
                    <v:path arrowok="t" o:connecttype="custom" o:connectlocs="0,149;0,149;16,114;21,74;15,33;0,0;9,0;23,24;29,36;34,55;36,73;28,114;9,149;0,149" o:connectangles="0,0,0,0,0,0,0,0,0,0,0,0,0,0"/>
                  </v:shape>
                  <v:shape id="Freeform 411" o:spid="_x0000_s1435" style="position:absolute;left:5950;top:2061;width:76;height:111;visibility:visible;mso-wrap-style:square;v-text-anchor:top" coordsize="97,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" path="m,141r,c,129,3,118,7,109,12,100,20,92,33,85l52,74c60,69,66,65,70,61v5,-5,8,-11,8,-18c78,34,75,28,70,23,66,18,59,16,51,16,39,16,30,20,25,30v-2,5,-3,11,-4,20l3,50c3,38,6,28,10,20,18,6,31,,51,,67,,79,4,86,13v8,8,11,18,11,29c97,53,93,63,86,71,81,75,73,81,61,88l47,95v-6,4,-11,7,-15,10c26,111,21,118,20,124r77,l97,141,,141xe" fillcolor="black" strokeweight="0">
                    <v:path arrowok="t" o:connecttype="custom" o:connectlocs="0,111;0,111;5,86;26,67;41,58;55,48;61,34;55,18;40,13;20,24;16,39;2,39;8,16;40,0;67,10;76,33;67,56;48,69;37,75;25,83;16,98;76,98;76,111;0,111" o:connectangles="0,0,0,0,0,0,0,0,0,0,0,0,0,0,0,0,0,0,0,0,0,0,0,0"/>
                  </v:shape>
                  <v:shape id="Freeform 412" o:spid="_x0000_s1436" style="position:absolute;left:6048;top:2156;width:16;height:16;visibility:visible;mso-wrap-style:square;v-text-anchor:top" coordsize="2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" path="m,l,,20,r,21l,21,,xe" fillcolor="black" strokeweight="0">
                    <v:path arrowok="t" o:connecttype="custom" o:connectlocs="0,0;0,0;16,0;16,16;0,16;0,0" o:connectangles="0,0,0,0,0,0"/>
                  </v:shape>
                  <v:shape id="Freeform 413" o:spid="_x0000_s1437" style="position:absolute;left:6094;top:2062;width:41;height:110;visibility:visible;mso-wrap-style:square;v-text-anchor:top" coordsize="52,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" path="m,40r,l,27c13,25,22,23,27,20,32,17,36,11,38,l52,r,140l33,140,33,40,,40xe" fillcolor="black" strokeweight="0">
                    <v:path arrowok="t" o:connecttype="custom" o:connectlocs="0,31;0,31;0,21;21,16;30,0;41,0;41,110;26,110;26,31;0,31" o:connectangles="0,0,0,0,0,0,0,0,0,0"/>
                  </v:shape>
                  <v:shape id="Freeform 414" o:spid="_x0000_s1438" style="position:absolute;left:6171;top:2062;width:41;height:110;visibility:visible;mso-wrap-style:square;v-text-anchor:top" coordsize="52,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" path="m,40r,l,27c13,25,22,23,27,20,32,17,36,11,38,l52,r,140l33,140,33,40,,40xe" fillcolor="black" strokeweight="0">
                    <v:path arrowok="t" o:connecttype="custom" o:connectlocs="0,31;0,31;0,21;21,16;30,0;41,0;41,110;26,110;26,31;0,31" o:connectangles="0,0,0,0,0,0,0,0,0,0"/>
                  </v:shape>
                  <v:shape id="Freeform 415" o:spid="_x0000_s1439" style="position:absolute;left:6301;top:2056;width:36;height:149;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" path="m46,r,c35,20,28,35,25,44,21,59,18,75,18,94v,19,3,37,8,52c30,156,36,170,46,188r-12,c24,173,18,164,16,160,14,156,11,150,9,143,5,133,2,123,1,112,,106,,101,,95,,76,3,59,9,43,13,34,21,19,33,l46,xe" fillcolor="black" strokeweight="0">
                    <v:path arrowok="t" o:connecttype="custom" o:connectlocs="36,0;36,0;20,35;14,75;20,116;36,149;27,149;13,127;7,113;1,89;0,75;7,34;26,0;36,0" o:connectangles="0,0,0,0,0,0,0,0,0,0,0,0,0,0"/>
                  </v:shape>
                  <v:shape id="Freeform 416" o:spid="_x0000_s1440" style="position:absolute;left:6348;top:2061;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" path="m48,r,c66,,79,8,88,23v6,11,9,27,9,47c97,90,94,106,88,118v-8,18,-21,27,-40,27c31,145,18,138,10,123,3,111,,94,,73,,57,2,44,6,32,14,11,28,,48,r,xm48,129r,c57,129,64,125,70,117v5,-8,8,-24,8,-46c78,55,76,42,72,32,68,21,60,16,49,16,39,16,31,21,26,31,21,41,19,55,19,74v,15,1,26,4,35c28,122,36,129,48,129r,xe" fillcolor="black" strokeweight="0">
                    <v:path arrowok="t" o:connecttype="custom" o:connectlocs="38,0;38,0;70,18;77,56;70,94;38,115;8,98;0,58;5,25;38,0;38,0;38,102;38,102;56,93;62,56;57,25;39,13;21,25;15,59;18,86;38,102;38,102" o:connectangles="0,0,0,0,0,0,0,0,0,0,0,0,0,0,0,0,0,0,0,0,0,0"/>
                    <o:lock v:ext="edit" verticies="t"/>
                  </v:shape>
                  <v:shape id="Freeform 417" o:spid="_x0000_s1441" style="position:absolute;left:6446;top:2156;width:16;height:16;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" path="m,l,,21,r,21l,21,,xe" fillcolor="black" strokeweight="0">
                    <v:path arrowok="t" o:connecttype="custom" o:connectlocs="0,0;0,0;16,0;16,16;0,16;0,0" o:connectangles="0,0,0,0,0,0"/>
                  </v:shape>
                  <v:shape id="Freeform 418" o:spid="_x0000_s1442" style="position:absolute;left:6482;top:2061;width:77;height:111;visibility:visible;mso-wrap-style:square;v-text-anchor:top" coordsize="97,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" path="m,141r,c,129,3,118,7,109,12,100,20,92,33,85l52,74c60,69,66,65,70,61v5,-5,8,-11,8,-18c78,34,75,28,70,23,65,18,59,16,51,16,39,16,30,20,25,30v-2,5,-3,11,-4,20l3,50c3,38,6,28,10,20,18,6,31,,51,,67,,79,4,86,13v8,8,11,18,11,29c97,53,93,63,86,71,81,75,73,81,61,88l47,95v-6,4,-11,7,-15,10c25,111,21,118,20,124r77,l97,141,,141xe" fillcolor="black" strokeweight="0">
                    <v:path arrowok="t" o:connecttype="custom" o:connectlocs="0,111;0,111;6,86;26,67;41,58;56,48;62,34;56,18;40,13;20,24;17,39;2,39;8,16;40,0;68,10;77,33;68,56;48,69;37,75;25,83;16,98;77,98;77,111;0,111" o:connectangles="0,0,0,0,0,0,0,0,0,0,0,0,0,0,0,0,0,0,0,0,0,0,0,0"/>
                  </v:shape>
                  <v:shape id="Freeform 419" o:spid="_x0000_s1443" style="position:absolute;left:6572;top:2060;width:77;height:116;visibility:visible;mso-wrap-style:square;v-text-anchor:top" coordsize="97,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" path="m51,r,c67,,78,5,84,13v7,8,10,16,10,25l76,38c75,32,73,28,71,25,67,19,60,16,52,16,42,16,34,21,28,30,22,39,19,52,18,69,22,63,27,59,34,56v5,-3,12,-4,19,-4c64,52,75,56,84,63v8,8,13,19,13,34c97,110,93,121,84,131v-8,10,-20,15,-35,15c35,146,24,141,14,131,5,121,,104,,80,,63,2,48,6,36,15,12,30,,51,r,xm50,130r,c59,130,66,127,71,121v5,-7,7,-14,7,-23c78,91,76,84,72,78,68,71,60,68,49,68v-7,,-14,3,-20,8c23,81,21,88,21,98v,9,2,17,7,23c34,127,41,130,50,130r,xe" fillcolor="black" strokeweight="0">
                    <v:path arrowok="t" o:connecttype="custom" o:connectlocs="40,0;40,0;67,10;75,30;60,30;56,20;41,13;22,24;14,55;27,44;42,41;67,50;77,77;67,104;39,116;11,104;0,64;5,29;40,0;40,0;40,103;40,103;56,96;62,78;57,62;39,54;23,60;17,78;22,96;40,103;40,103" o:connectangles="0,0,0,0,0,0,0,0,0,0,0,0,0,0,0,0,0,0,0,0,0,0,0,0,0,0,0,0,0,0,0"/>
                    <o:lock v:ext="edit" verticies="t"/>
                  </v:shape>
                  <v:shape id="Freeform 420" o:spid="_x0000_s1444" style="position:absolute;left:6669;top:2156;width:16;height:40;visibility:visible;mso-wrap-style:square;v-text-anchor:top" coordsize="2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" path="m,42r,c4,41,8,38,9,32v1,-3,2,-6,2,-8c11,23,11,23,11,22v,,,,,-1l,21,,,21,r,20c21,27,19,34,16,40,13,46,8,50,,51l,42xe" fillcolor="black" strokeweight="0">
                    <v:path arrowok="t" o:connecttype="custom" o:connectlocs="0,33;0,33;7,25;8,19;8,17;8,16;0,16;0,0;16,0;16,16;12,31;0,40;0,33" o:connectangles="0,0,0,0,0,0,0,0,0,0,0,0,0"/>
                  </v:shape>
                  <v:shape id="Freeform 421" o:spid="_x0000_s1445" style="position:absolute;left:6750;top:2062;width:78;height:110;visibility:visible;mso-wrap-style:square;v-text-anchor:top" coordsize="98,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" path="m98,r,l98,16c94,20,88,28,80,39,73,50,66,62,60,74,55,86,50,98,47,108v-2,6,-4,17,-7,31l20,139c25,112,35,85,50,59,59,43,68,30,78,18l,18,,,98,xe" fillcolor="black" strokeweight="0">
                    <v:path arrowok="t" o:connecttype="custom" o:connectlocs="78,0;78,0;78,13;64,31;48,59;37,85;32,110;16,110;40,47;62,14;0,14;0,0;78,0" o:connectangles="0,0,0,0,0,0,0,0,0,0,0,0,0"/>
                  </v:shape>
                  <v:shape id="Freeform 422" o:spid="_x0000_s1446" style="position:absolute;left:6848;top:2156;width:16;height:16;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" path="m,l,,21,r,21l,21,,xe" fillcolor="black" strokeweight="0">
                    <v:path arrowok="t" o:connecttype="custom" o:connectlocs="0,0;0,0;16,0;16,16;0,16;0,0" o:connectangles="0,0,0,0,0,0"/>
                  </v:shape>
                  <v:shape id="Freeform 423" o:spid="_x0000_s1447" style="position:absolute;left:6882;top:2061;width:80;height:11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" path="m62,91r,l62,27,17,91r45,xm62,141r,l62,107,,107,,89,65,,80,r,91l101,91r,16l80,107r,34l62,141xe" fillcolor="black" strokeweight="0">
                    <v:path arrowok="t" o:connecttype="custom" o:connectlocs="49,72;49,72;49,21;13,72;49,72;49,111;49,111;49,84;0,84;0,70;51,0;63,0;63,72;80,72;80,84;63,84;63,111;49,111" o:connectangles="0,0,0,0,0,0,0,0,0,0,0,0,0,0,0,0,0,0"/>
                    <o:lock v:ext="edit" verticies="t"/>
                  </v:shape>
                  <v:shape id="Freeform 424" o:spid="_x0000_s1448" style="position:absolute;left:6973;top:2061;width:77;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" path="m48,r,c67,,80,8,88,23v6,11,10,27,10,47c98,90,95,106,89,118v-8,18,-22,27,-41,27c31,145,19,138,11,123,4,111,,94,,73,,57,2,44,6,32,14,11,28,,48,r,xm48,129r,c57,129,65,125,70,117v6,-8,8,-24,8,-46c78,55,76,42,73,32,69,21,61,16,50,16,39,16,31,21,27,31,22,41,19,55,19,74v,15,2,26,5,35c29,122,37,129,48,129r,xe" fillcolor="black" strokeweight="0">
                    <v:path arrowok="t" o:connecttype="custom" o:connectlocs="38,0;38,0;69,18;77,56;70,94;38,115;9,98;0,58;5,25;38,0;38,0;38,102;38,102;55,93;61,56;57,25;39,13;21,25;15,59;19,86;38,102;38,102" o:connectangles="0,0,0,0,0,0,0,0,0,0,0,0,0,0,0,0,0,0,0,0,0,0"/>
                    <o:lock v:ext="edit" verticies="t"/>
                  </v:shape>
                  <v:shape id="Freeform 425" o:spid="_x0000_s1449" style="position:absolute;left:7062;top:2056;width:36;height:149;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" path="m1,188r,c11,168,18,153,21,144v4,-14,7,-31,7,-50c28,75,25,58,20,42,17,32,10,18,,l12,c22,16,29,26,31,30v2,4,4,9,7,16c41,54,43,62,44,70v2,8,2,16,2,23c46,113,43,130,37,145v-4,10,-12,24,-24,43l1,188xe" fillcolor="black" strokeweight="0">
                    <v:path arrowok="t" o:connecttype="custom" o:connectlocs="1,149;1,149;16,114;22,75;16,33;0,0;9,0;24,24;30,36;34,55;36,74;29,115;10,149;1,149" o:connectangles="0,0,0,0,0,0,0,0,0,0,0,0,0,0"/>
                  </v:shape>
                  <v:shape id="Freeform 426" o:spid="_x0000_s1450" style="position:absolute;left:7209;top:4560;width:42;height:112;visibility:visible;mso-wrap-style:square;v-text-anchor:top" coordsize="53,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" path="m,41r,l,28c13,26,22,24,27,21,32,18,36,11,39,l53,r,141l34,141,34,41,,41xe" fillcolor="black" strokeweight="0">
                    <v:path arrowok="t" o:connecttype="custom" o:connectlocs="0,33;0,33;0,22;21,17;31,0;42,0;42,112;27,112;27,33;0,33" o:connectangles="0,0,0,0,0,0,0,0,0,0"/>
                  </v:shape>
                  <v:shape id="Freeform 427" o:spid="_x0000_s1451" style="position:absolute;left:7288;top:4560;width:78;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" path="m49,r,c67,,80,7,88,22v6,12,10,28,10,48c98,90,95,105,89,118v-8,18,-22,27,-41,27c31,145,19,138,11,123,4,111,,94,,73,,57,2,44,6,32,14,11,28,,49,r,xm48,129r,c58,129,65,125,70,117v6,-9,8,-24,8,-46c78,55,77,42,73,31,69,21,61,16,50,16,39,16,31,21,27,31v-5,9,-8,24,-8,43c19,88,21,100,24,109v5,13,13,20,24,20l48,129xe" fillcolor="black" strokeweight="0">
                    <v:path arrowok="t" o:connecttype="custom" o:connectlocs="39,0;39,0;70,17;78,56;71,94;38,115;9,98;0,58;5,25;39,0;39,0;38,102;38,102;56,93;62,56;58,25;40,13;21,25;15,59;19,86;38,102;38,102" o:connectangles="0,0,0,0,0,0,0,0,0,0,0,0,0,0,0,0,0,0,0,0,0,0"/>
                    <o:lock v:ext="edit" verticies="t"/>
                  </v:shape>
                  <v:shape id="Freeform 428" o:spid="_x0000_s1452" style="position:absolute;left:7378;top:4560;width:76;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" path="m48,r,c67,,80,7,88,22v6,12,9,28,9,48c97,90,95,105,89,118v-8,18,-22,27,-41,27c31,145,19,138,10,123,3,111,,94,,73,,57,2,44,6,32,14,11,28,,48,r,xm48,129r,c57,129,65,125,70,117v6,-9,8,-24,8,-46c78,55,76,42,72,31,68,21,61,16,49,16,39,16,31,21,26,31v-4,9,-7,24,-7,43c19,88,21,100,24,109v5,13,13,20,24,20l48,129xe" fillcolor="black" strokeweight="0">
                    <v:path arrowok="t" o:connecttype="custom" o:connectlocs="38,0;38,0;69,17;76,56;70,94;38,115;8,98;0,58;5,25;38,0;38,0;38,102;38,102;55,93;61,56;56,25;38,13;20,25;15,59;19,86;38,102;38,102" o:connectangles="0,0,0,0,0,0,0,0,0,0,0,0,0,0,0,0,0,0,0,0,0,0"/>
                    <o:lock v:ext="edit" verticies="t"/>
                  </v:shape>
                  <v:shape id="Freeform 429" o:spid="_x0000_s1453" style="position:absolute;left:7476;top:4655;width:16;height:17;visibility:visible;mso-wrap-style:square;v-text-anchor:top" coordsize="2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" path="m,l,,20,r,21l,21,,xe" fillcolor="black" strokeweight="0">
                    <v:path arrowok="t" o:connecttype="custom" o:connectlocs="0,0;0,0;16,0;16,17;0,17;0,0" o:connectangles="0,0,0,0,0,0"/>
                  </v:shape>
                  <v:shape id="Freeform 430" o:spid="_x0000_s1454" style="position:absolute;left:7511;top:4560;width:78;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" path="m49,r,c67,,80,7,88,22v7,12,10,28,10,48c98,90,95,105,89,118v-8,18,-22,27,-40,27c32,145,19,138,11,123,4,111,,94,,73,,57,2,44,6,32,14,11,28,,49,r,xm48,129r,c58,129,65,125,70,117v6,-9,9,-24,9,-46c79,55,77,42,73,31,69,21,61,16,50,16,39,16,32,21,27,31v-5,9,-7,24,-7,43c20,88,21,100,24,109v5,13,13,20,24,20l48,129xe" fillcolor="black" strokeweight="0">
                    <v:path arrowok="t" o:connecttype="custom" o:connectlocs="39,0;39,0;70,17;78,56;71,94;39,115;9,98;0,58;5,25;39,0;39,0;38,102;38,102;56,93;63,56;58,25;40,13;21,25;16,59;19,86;38,102;38,102" o:connectangles="0,0,0,0,0,0,0,0,0,0,0,0,0,0,0,0,0,0,0,0,0,0"/>
                    <o:lock v:ext="edit" verticies="t"/>
                  </v:shape>
                  <v:shape id="Freeform 431" o:spid="_x0000_s1455" style="position:absolute;left:7601;top:4560;width:77;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" path="m48,r,c67,,80,7,88,22v6,12,10,28,10,48c98,90,95,105,89,118v-8,18,-22,27,-41,27c31,145,19,138,10,123,4,111,,94,,73,,57,2,44,6,32,14,11,28,,48,r,xm48,129r,c57,129,65,125,70,117v6,-9,8,-24,8,-46c78,55,76,42,72,31,69,21,61,16,50,16,39,16,31,21,27,31v-5,9,-8,24,-8,43c19,88,21,100,24,109v5,13,13,20,24,20l48,129xe" fillcolor="black" strokeweight="0">
                    <v:path arrowok="t" o:connecttype="custom" o:connectlocs="38,0;38,0;69,17;77,56;70,94;38,115;8,98;0,58;5,25;38,0;38,0;38,102;38,102;55,93;61,56;57,25;39,13;21,25;15,59;19,86;38,102;38,102" o:connectangles="0,0,0,0,0,0,0,0,0,0,0,0,0,0,0,0,0,0,0,0,0,0"/>
                    <o:lock v:ext="edit" verticies="t"/>
                  </v:shape>
                  <v:shape id="Freeform 432" o:spid="_x0000_s1456" style="position:absolute;left:7199;top:4247;width:77;height:113;visibility:visible;mso-wrap-style:square;v-text-anchor:top" coordsize="9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" path="m,142r,c1,130,4,119,8,110,12,101,21,93,33,85l52,74c61,70,67,65,70,62v6,-6,8,-12,8,-19c78,35,76,28,71,24,66,19,59,16,51,16,39,16,31,21,26,30v-3,5,-4,12,-4,21l4,51c4,38,6,28,11,21,18,7,32,,51,,68,,79,4,87,13v7,9,11,19,11,29c98,54,94,63,86,71,81,76,73,82,61,88l48,96v-7,3,-12,7,-15,10c26,112,22,118,20,125r77,l97,142,,142xe" fillcolor="black" strokeweight="0">
                    <v:path arrowok="t" o:connecttype="custom" o:connectlocs="0,113;0,113;6,88;26,68;41,59;55,49;61,34;56,19;40,13;20,24;17,41;3,41;9,17;40,0;68,10;77,33;68,57;48,70;38,76;26,84;16,99;76,99;76,113;0,113" o:connectangles="0,0,0,0,0,0,0,0,0,0,0,0,0,0,0,0,0,0,0,0,0,0,0,0"/>
                  </v:shape>
                  <v:shape id="Freeform 433" o:spid="_x0000_s1457" style="position:absolute;left:7288;top:4250;width:78;height:112;visibility:visible;mso-wrap-style:square;v-text-anchor:top" coordsize="9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" path="m19,103r,c20,113,25,120,33,124v4,2,9,3,15,3c58,127,66,123,71,117v5,-7,7,-14,7,-23c78,85,75,77,69,71,63,66,56,63,48,63v-6,,-12,2,-16,4c28,69,24,73,21,77l6,76,16,,90,r,17l30,17,24,56v3,-2,6,-4,9,-5c38,49,44,47,51,47v13,,24,5,33,13c93,68,98,79,98,92v,13,-5,25,-13,35c77,137,64,142,46,142v-12,,-22,-3,-31,-9c6,126,1,116,,103r19,xe" fillcolor="black" strokeweight="0">
                    <v:path arrowok="t" o:connecttype="custom" o:connectlocs="15,81;15,81;26,98;38,100;57,92;62,74;55,56;38,50;25,53;17,61;5,60;13,0;72,0;72,13;24,13;19,44;26,40;41,37;67,47;78,73;68,100;37,112;12,105;0,81;15,81" o:connectangles="0,0,0,0,0,0,0,0,0,0,0,0,0,0,0,0,0,0,0,0,0,0,0,0,0"/>
                  </v:shape>
                  <v:shape id="Freeform 434" o:spid="_x0000_s1458" style="position:absolute;left:7386;top:4342;width:17;height:18;visibility:visible;mso-wrap-style:square;v-text-anchor:top" coordsize="2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" path="m,l,,21,r,22l,22,,xe" fillcolor="black" strokeweight="0">
                    <v:path arrowok="t" o:connecttype="custom" o:connectlocs="0,0;0,0;17,0;17,18;0,18;0,0" o:connectangles="0,0,0,0,0,0"/>
                  </v:shape>
                  <v:shape id="Freeform 435" o:spid="_x0000_s1459" style="position:absolute;left:7423;top:4247;width:76;height:116;visibility:visible;mso-wrap-style:square;v-text-anchor:top" coordsize="96,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" path="m20,108r,c20,117,24,124,31,128v4,2,8,3,13,3c52,131,59,127,65,120,71,113,75,99,78,77,74,84,69,88,63,90v-6,3,-12,4,-18,4c31,94,20,90,12,81,4,73,,62,,49,,36,4,25,12,15,20,5,31,,47,,67,,81,10,89,28v5,10,7,23,7,38c96,84,93,99,88,112v-9,23,-23,34,-44,34c30,146,20,142,13,135,6,128,2,119,2,108r18,xm47,79r,c54,79,60,76,66,72v6,-5,9,-13,9,-25c75,37,72,29,67,24,62,19,55,16,47,16v-9,,-15,3,-21,9c21,31,19,39,19,49v,9,2,16,6,21c30,76,37,79,47,79r,xe" fillcolor="black" strokeweight="0">
                    <v:path arrowok="t" o:connecttype="custom" o:connectlocs="16,86;16,86;25,102;35,104;51,95;62,61;50,72;36,75;10,64;0,39;10,12;37,0;70,22;76,52;70,89;35,116;10,107;2,86;16,86;37,63;37,63;52,57;59,37;53,19;37,13;21,20;15,39;20,56;37,63;37,63" o:connectangles="0,0,0,0,0,0,0,0,0,0,0,0,0,0,0,0,0,0,0,0,0,0,0,0,0,0,0,0,0,0"/>
                    <o:lock v:ext="edit" verticies="t"/>
                  </v:shape>
                  <v:shape id="Freeform 436" o:spid="_x0000_s1460" style="position:absolute;left:7511;top:4250;width:78;height:112;visibility:visible;mso-wrap-style:square;v-text-anchor:top" coordsize="9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" path="m19,103r,c20,113,25,120,33,124v4,2,9,3,15,3c58,127,66,123,71,117v5,-7,8,-14,8,-23c79,85,76,77,70,71,64,66,56,63,48,63v-6,,-11,2,-16,4c28,69,24,73,21,77l6,76,16,,90,r,17l30,17,24,56v3,-2,6,-4,9,-5c38,49,44,47,51,47v13,,24,5,33,13c93,68,98,79,98,92v,13,-4,25,-13,35c77,137,64,142,46,142v-12,,-22,-3,-31,-9c6,126,2,116,,103r19,xe" fillcolor="black" strokeweight="0">
                    <v:path arrowok="t" o:connecttype="custom" o:connectlocs="15,81;15,81;26,98;38,100;57,92;63,74;56,56;38,50;25,53;17,61;5,60;13,0;72,0;72,13;24,13;19,44;26,40;41,37;67,47;78,73;68,100;37,112;12,105;0,81;15,81" o:connectangles="0,0,0,0,0,0,0,0,0,0,0,0,0,0,0,0,0,0,0,0,0,0,0,0,0"/>
                  </v:shape>
                  <v:shape id="Freeform 437" o:spid="_x0000_s1461" style="position:absolute;left:7199;top:3310;width:77;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" path="m49,r,c67,,80,8,88,23v7,12,10,27,10,48c98,90,95,106,89,118v-8,18,-22,27,-40,27c32,145,19,138,11,123,4,111,,94,,74,,58,2,44,7,32,14,11,28,,49,r,xm48,129r,c58,129,65,125,70,117v6,-8,9,-23,9,-46c79,55,77,42,73,32,69,21,61,16,50,16,39,16,32,21,27,31,22,41,20,55,20,74v,15,1,26,4,35c29,123,37,129,48,129r,xe" fillcolor="black" strokeweight="0">
                    <v:path arrowok="t" o:connecttype="custom" o:connectlocs="39,0;39,0;69,18;77,56;70,94;39,115;9,98;0,59;6,25;39,0;39,0;38,102;38,102;55,93;62,56;57,25;39,13;21,25;16,59;19,86;38,102;38,102" o:connectangles="0,0,0,0,0,0,0,0,0,0,0,0,0,0,0,0,0,0,0,0,0,0"/>
                    <o:lock v:ext="edit" verticies="t"/>
                  </v:shape>
                  <v:shape id="Freeform 438" o:spid="_x0000_s1462" style="position:absolute;left:7297;top:3405;width:17;height:18;visibility:visible;mso-wrap-style:square;v-text-anchor:top" coordsize="2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" path="m,l,,21,r,22l,22,,xe" fillcolor="black" strokeweight="0">
                    <v:path arrowok="t" o:connecttype="custom" o:connectlocs="0,0;0,0;17,0;17,18;0,18;0,0" o:connectangles="0,0,0,0,0,0"/>
                  </v:shape>
                  <v:shape id="Freeform 439" o:spid="_x0000_s1463" style="position:absolute;left:7333;top:3310;width:77;height:113;visibility:visible;mso-wrap-style:square;v-text-anchor:top" coordsize="97,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" path="m,142r,c,129,3,119,7,110,12,101,20,93,33,85l52,74c60,69,66,65,70,62v5,-6,8,-12,8,-19c78,35,75,28,70,23,65,18,59,16,51,16,38,16,30,21,25,30v-2,5,-4,12,-4,20l3,50c3,38,6,28,10,20,18,7,31,,51,,67,,79,4,86,13v8,9,11,18,11,29c97,53,93,63,85,71,81,76,72,81,61,88l47,96v-6,3,-11,7,-15,10c25,111,21,118,19,125r78,l97,142,,142xe" fillcolor="black" strokeweight="0">
                    <v:path arrowok="t" o:connecttype="custom" o:connectlocs="0,113;0,113;6,88;26,68;41,59;56,49;62,34;56,18;40,13;20,24;17,40;2,40;8,16;40,0;68,10;77,33;67,57;48,70;37,76;25,84;15,99;77,99;77,113;0,113" o:connectangles="0,0,0,0,0,0,0,0,0,0,0,0,0,0,0,0,0,0,0,0,0,0,0,0"/>
                  </v:shape>
                  <v:shape id="Freeform 440" o:spid="_x0000_s1464" style="position:absolute;left:7423;top:3313;width:77;height:112;visibility:visible;mso-wrap-style:square;v-text-anchor:top" coordsize="97,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" path="m18,103r,c19,113,24,120,32,124v4,2,9,3,15,3c57,127,65,123,70,116v5,-6,8,-14,8,-22c78,84,75,77,69,71,63,66,55,63,47,63v-6,,-11,1,-16,4c27,69,23,72,20,77l5,76,16,,89,r,17l29,17,23,56v3,-2,6,-4,9,-6c37,48,44,47,50,47v13,,24,4,33,13c92,68,97,79,97,91v,14,-4,26,-12,36c76,137,63,142,45,142v-11,,-22,-3,-31,-10c6,126,1,116,,103r18,xe" fillcolor="black" strokeweight="0">
                    <v:path arrowok="t" o:connecttype="custom" o:connectlocs="14,81;14,81;25,98;37,100;56,91;62,74;55,56;37,50;25,53;16,61;4,60;13,0;71,0;71,13;23,13;18,44;25,39;40,37;66,47;77,72;67,100;36,112;11,104;0,81;14,81" o:connectangles="0,0,0,0,0,0,0,0,0,0,0,0,0,0,0,0,0,0,0,0,0,0,0,0,0"/>
                  </v:shape>
                  <v:shape id="Freeform 441" o:spid="_x0000_s1465" style="position:absolute;left:7199;top:3622;width:77;height:113;visibility:visible;mso-wrap-style:square;v-text-anchor:top" coordsize="9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" path="m,142r,c1,130,4,119,8,110,12,101,21,93,33,86l52,75c61,70,67,66,70,62v6,-5,8,-12,8,-19c78,35,76,29,71,24,66,19,59,16,51,16,39,16,31,21,26,30v-3,5,-4,12,-4,21l4,51c4,39,6,28,11,21,18,7,32,,51,,68,,79,5,87,13v7,9,11,19,11,30c98,54,94,64,86,72,81,76,73,82,61,88l48,96v-7,4,-12,7,-15,10c26,112,22,118,20,125r77,l97,142,,142xe" fillcolor="black" strokeweight="0">
                    <v:path arrowok="t" o:connecttype="custom" o:connectlocs="0,113;0,113;6,88;26,68;41,60;55,49;61,34;56,19;40,13;20,24;17,41;3,41;9,17;40,0;68,10;77,34;68,57;48,70;38,76;26,84;16,99;76,99;76,113;0,113" o:connectangles="0,0,0,0,0,0,0,0,0,0,0,0,0,0,0,0,0,0,0,0,0,0,0,0"/>
                  </v:shape>
                  <v:shape id="Freeform 442" o:spid="_x0000_s1466" style="position:absolute;left:7288;top:3625;width:78;height:112;visibility:visible;mso-wrap-style:square;v-text-anchor:top" coordsize="9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" path="m19,103r,c20,113,25,120,33,124v4,2,9,3,15,3c58,127,66,124,71,117v5,-7,7,-14,7,-22c78,85,75,77,69,72,63,66,56,64,48,64v-6,,-12,1,-16,3c28,70,24,73,21,77l6,76,16,,90,r,17l30,17,24,56v3,-2,6,-4,9,-5c38,49,44,48,51,48v13,,24,4,33,12c93,68,98,79,98,92v,13,-5,25,-13,35c77,137,64,142,46,142v-12,,-22,-3,-31,-9c6,126,1,116,,103r19,xe" fillcolor="black" strokeweight="0">
                    <v:path arrowok="t" o:connecttype="custom" o:connectlocs="15,81;15,81;26,98;38,100;57,92;62,75;55,57;38,50;25,53;17,61;5,60;13,0;72,0;72,13;24,13;19,44;26,40;41,38;67,47;78,73;68,100;37,112;12,105;0,81;15,81" o:connectangles="0,0,0,0,0,0,0,0,0,0,0,0,0,0,0,0,0,0,0,0,0,0,0,0,0"/>
                  </v:shape>
                  <v:shape id="Freeform 443" o:spid="_x0000_s1467" style="position:absolute;left:7386;top:3717;width:17;height:18;visibility:visible;mso-wrap-style:square;v-text-anchor:top" coordsize="2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" path="m,l,,21,r,22l,22,,xe" fillcolor="black" strokeweight="0">
                    <v:path arrowok="t" o:connecttype="custom" o:connectlocs="0,0;0,0;17,0;17,18;0,18;0,0" o:connectangles="0,0,0,0,0,0"/>
                  </v:shape>
                  <v:shape id="Freeform 444" o:spid="_x0000_s1468" style="position:absolute;left:7423;top:3623;width:76;height:115;visibility:visible;mso-wrap-style:square;v-text-anchor:top" coordsize="96,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" path="m20,107r,c20,117,24,123,31,127v4,2,8,3,13,3c52,130,59,127,65,119,71,112,75,98,78,76,74,83,69,87,63,90v-6,2,-12,3,-18,3c31,93,20,89,12,81,4,72,,61,,48,,35,4,24,12,14,20,4,31,,47,,67,,81,9,89,27v5,11,7,23,7,39c96,83,93,98,88,112v-9,22,-23,33,-44,33c30,145,20,141,13,134,6,127,2,118,2,107r18,xm47,78r,c54,78,60,76,66,71v6,-5,9,-13,9,-24c75,36,72,28,67,23,62,18,55,16,47,16v-9,,-15,3,-21,8c21,30,19,38,19,48v,9,2,16,6,22c30,75,37,78,47,78r,xe" fillcolor="black" strokeweight="0">
                    <v:path arrowok="t" o:connecttype="custom" o:connectlocs="16,85;16,85;25,101;35,103;51,94;62,60;50,71;36,74;10,64;0,38;10,11;37,0;70,21;76,52;70,89;35,115;10,106;2,85;16,85;37,62;37,62;52,56;59,37;53,18;37,13;21,19;15,38;20,56;37,62;37,62" o:connectangles="0,0,0,0,0,0,0,0,0,0,0,0,0,0,0,0,0,0,0,0,0,0,0,0,0,0,0,0,0,0"/>
                    <o:lock v:ext="edit" verticies="t"/>
                  </v:shape>
                  <v:shape id="Freeform 445" o:spid="_x0000_s1469" style="position:absolute;left:7511;top:3623;width:78;height:115;visibility:visible;mso-wrap-style:square;v-text-anchor:top" coordsize="99,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" path="m47,145r,c31,145,19,140,11,131,4,122,,111,,98r18,c19,107,21,113,23,117v5,8,13,12,25,12c58,129,65,126,71,121v6,-5,8,-11,8,-19c79,92,76,85,70,81,65,78,56,76,46,76v-2,,-3,,-4,c41,76,40,76,38,76r,-16c40,60,42,60,43,60v1,1,3,1,4,1c54,61,59,60,63,57,71,54,75,47,75,38,75,31,72,25,67,21,62,18,56,16,50,16,38,16,30,20,25,28v-2,4,-4,10,-4,18l3,46c3,36,5,27,10,19,17,6,30,,48,,62,,73,3,81,9v8,7,12,16,12,28c93,46,91,53,86,58v-3,3,-7,6,-11,8c82,68,88,72,92,78v4,6,7,13,7,21c99,113,94,124,85,132v-9,9,-21,13,-38,13l47,145xe" fillcolor="black" strokeweight="0">
                    <v:path arrowok="t" o:connecttype="custom" o:connectlocs="37,115;37,115;9,104;0,78;14,78;18,93;38,102;56,96;62,81;55,64;36,60;33,60;30,60;30,48;34,48;37,48;50,45;59,30;53,17;39,13;20,22;17,36;2,36;8,15;38,0;64,7;73,29;68,46;59,52;72,62;78,79;67,105;37,115;37,115" o:connectangles="0,0,0,0,0,0,0,0,0,0,0,0,0,0,0,0,0,0,0,0,0,0,0,0,0,0,0,0,0,0,0,0,0,0"/>
                  </v:shape>
                  <v:shape id="Freeform 446" o:spid="_x0000_s1470" style="position:absolute;left:7198;top:3935;width:80;height:112;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" path="m62,91r,l62,27,17,91r45,xm62,141r,l62,107,,107,,89,65,,80,r,91l101,91r,16l80,107r,34l62,141xe" fillcolor="black" strokeweight="0">
                    <v:path arrowok="t" o:connecttype="custom" o:connectlocs="49,72;49,72;49,21;13,72;49,72;49,112;49,112;49,85;0,85;0,71;51,0;63,0;63,72;80,72;80,85;63,85;63,112;49,112" o:connectangles="0,0,0,0,0,0,0,0,0,0,0,0,0,0,0,0,0,0"/>
                    <o:lock v:ext="edit" verticies="t"/>
                  </v:shape>
                  <v:shape id="Freeform 447" o:spid="_x0000_s1471" style="position:absolute;left:7288;top:3935;width:78;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" path="m49,r,c67,,80,8,88,23v6,11,10,27,10,48c98,90,95,106,89,118v-8,18,-22,27,-41,27c31,145,19,138,11,123,4,111,,94,,74,,58,2,44,6,32,14,11,28,,49,r,xm48,129r,c58,129,65,125,70,117v6,-8,8,-24,8,-46c78,55,77,42,73,32,69,21,61,16,50,16,39,16,31,21,27,31,22,41,19,55,19,74v,15,2,26,5,35c29,122,37,129,48,129r,xe" fillcolor="black" strokeweight="0">
                    <v:path arrowok="t" o:connecttype="custom" o:connectlocs="39,0;39,0;70,18;78,56;71,94;38,115;9,98;0,59;5,25;39,0;39,0;38,102;38,102;56,93;62,56;58,25;40,13;21,25;15,59;19,86;38,102;38,102" o:connectangles="0,0,0,0,0,0,0,0,0,0,0,0,0,0,0,0,0,0,0,0,0,0"/>
                    <o:lock v:ext="edit" verticies="t"/>
                  </v:shape>
                  <v:shape id="Freeform 448" o:spid="_x0000_s1472" style="position:absolute;left:7386;top:4030;width:17;height:17;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" path="m,l,,21,r,21l,21,,xe" fillcolor="black" strokeweight="0">
                    <v:path arrowok="t" o:connecttype="custom" o:connectlocs="0,0;0,0;17,0;17,17;0,17;0,0" o:connectangles="0,0,0,0,0,0"/>
                  </v:shape>
                  <v:shape id="Freeform 449" o:spid="_x0000_s1473" style="position:absolute;left:7421;top:3935;width:80;height:112;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" path="m62,91r,l62,27,17,91r45,xm62,141r,l62,107,,107,,89,65,,80,r,91l101,91r,16l80,107r,34l62,141xe" fillcolor="black" strokeweight="0">
                    <v:path arrowok="t" o:connecttype="custom" o:connectlocs="49,72;49,72;49,21;13,72;49,72;49,112;49,112;49,85;0,85;0,71;51,0;63,0;63,72;80,72;80,85;63,85;63,112;49,112" o:connectangles="0,0,0,0,0,0,0,0,0,0,0,0,0,0,0,0,0,0"/>
                    <o:lock v:ext="edit" verticies="t"/>
                  </v:shape>
                  <v:shape id="Freeform 450" o:spid="_x0000_s1474" style="position:absolute;left:7512;top:3937;width:79;height:110;visibility:visible;mso-wrap-style:square;v-text-anchor:top" coordsize="99,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" path="m99,r,l99,16c94,20,88,28,80,39,73,50,66,62,61,74,55,87,50,98,48,108v-2,6,-5,17,-8,31l20,139c25,112,35,86,50,59,59,43,69,30,78,18l,18,,,99,xe" fillcolor="black" strokeweight="0">
                    <v:path arrowok="t" o:connecttype="custom" o:connectlocs="79,0;79,0;79,13;64,31;49,59;38,85;32,110;16,110;40,47;62,14;0,14;0,0;79,0" o:connectangles="0,0,0,0,0,0,0,0,0,0,0,0,0"/>
                  </v:shape>
                  <v:shape id="Freeform 451" o:spid="_x0000_s1475" style="position:absolute;left:7198;top:2373;width:80;height:112;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" path="m62,92r,l62,28,17,92r45,xm62,142r,l62,107,,107,,90,65,,80,r,92l101,92r,15l80,107r,35l62,142xe" fillcolor="black" strokeweight="0">
                    <v:path arrowok="t" o:connecttype="custom" o:connectlocs="49,73;49,73;49,22;13,73;49,73;49,112;49,112;49,84;0,84;0,71;51,0;63,0;63,73;80,73;80,84;63,84;63,112;49,112" o:connectangles="0,0,0,0,0,0,0,0,0,0,0,0,0,0,0,0,0,0"/>
                    <o:lock v:ext="edit" verticies="t"/>
                  </v:shape>
                  <v:shape id="Freeform 452" o:spid="_x0000_s1476" style="position:absolute;left:7297;top:2468;width:17;height:17;visibility:visible;mso-wrap-style:square;v-text-anchor:top" coordsize="2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" path="m,l,,21,r,22l,22,,xe" fillcolor="black" strokeweight="0">
                    <v:path arrowok="t" o:connecttype="custom" o:connectlocs="0,0;0,0;17,0;17,17;0,17;0,0" o:connectangles="0,0,0,0,0,0"/>
                  </v:shape>
                  <v:shape id="Freeform 453" o:spid="_x0000_s1477" style="position:absolute;left:7333;top:2373;width:77;height:112;visibility:visible;mso-wrap-style:square;v-text-anchor:top" coordsize="97,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" path="m,142r,c,129,3,119,7,110,12,101,20,93,33,85l52,74c60,69,66,65,70,62v5,-6,8,-12,8,-19c78,35,75,28,70,23,65,19,59,16,51,16,38,16,30,21,25,30v-2,5,-4,12,-4,21l3,51c3,38,6,28,10,20,18,7,31,,51,,67,,79,4,86,13v8,9,11,19,11,29c97,54,93,63,85,71,81,76,72,82,61,88l47,96v-6,3,-11,7,-15,10c25,112,21,118,19,125r78,l97,142,,142xe" fillcolor="black" strokeweight="0">
                    <v:path arrowok="t" o:connecttype="custom" o:connectlocs="0,112;0,112;6,87;26,67;41,58;56,49;62,34;56,18;40,13;20,24;17,40;2,40;8,16;40,0;68,10;77,33;67,56;48,69;37,76;25,84;15,99;77,99;77,112;0,112" o:connectangles="0,0,0,0,0,0,0,0,0,0,0,0,0,0,0,0,0,0,0,0,0,0,0,0"/>
                  </v:shape>
                  <v:shape id="Freeform 454" o:spid="_x0000_s1478" style="position:absolute;left:7423;top:2375;width:77;height:113;visibility:visible;mso-wrap-style:square;v-text-anchor:top" coordsize="97,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" path="m18,103r,c19,113,24,120,32,124v4,2,9,3,15,3c57,127,65,123,70,117v5,-7,8,-15,8,-23c78,84,75,77,69,71,63,66,55,63,47,63v-6,,-11,1,-16,4c27,69,23,73,20,77l5,76,16,,89,r,17l29,17,23,56v3,-2,6,-4,9,-5c37,48,44,47,50,47v13,,24,5,33,13c92,68,97,79,97,92v,13,-4,25,-12,35c76,137,63,142,45,142v-11,,-22,-3,-31,-10c6,126,1,116,,103r18,xe" fillcolor="black" strokeweight="0">
                    <v:path arrowok="t" o:connecttype="custom" o:connectlocs="14,82;14,82;25,99;37,101;56,93;62,75;55,57;37,50;25,53;16,61;4,60;13,0;71,0;71,14;23,14;18,45;25,41;40,37;66,48;77,73;67,101;36,113;11,105;0,82;14,82" o:connectangles="0,0,0,0,0,0,0,0,0,0,0,0,0,0,0,0,0,0,0,0,0,0,0,0,0"/>
                  </v:shape>
                  <v:shape id="Freeform 455" o:spid="_x0000_s1479" style="position:absolute;left:7199;top:2686;width:77;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" path="m49,r,c67,,80,7,88,22v7,12,10,28,10,48c98,89,95,105,89,118v-8,18,-22,27,-40,27c32,145,19,138,11,123,4,111,,94,,73,,57,2,43,7,32,14,11,28,,49,r,xm48,129r,c58,129,65,125,70,116v6,-8,9,-23,9,-45c79,55,77,42,73,31,69,21,61,16,50,16,39,16,32,21,27,31v-5,9,-7,24,-7,43c20,88,21,100,24,109v5,13,13,20,24,20l48,129xe" fillcolor="black" strokeweight="0">
                    <v:path arrowok="t" o:connecttype="custom" o:connectlocs="39,0;39,0;69,17;77,56;70,94;39,115;9,98;0,58;6,25;39,0;39,0;38,102;38,102;55,92;62,56;57,25;39,13;21,25;16,59;19,86;38,102;38,102" o:connectangles="0,0,0,0,0,0,0,0,0,0,0,0,0,0,0,0,0,0,0,0,0,0"/>
                    <o:lock v:ext="edit" verticies="t"/>
                  </v:shape>
                  <v:shape id="Freeform 456" o:spid="_x0000_s1480" style="position:absolute;left:7297;top:2781;width:17;height:17;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" path="m,l,,21,r,21l,21,,xe" fillcolor="black" strokeweight="0">
                    <v:path arrowok="t" o:connecttype="custom" o:connectlocs="0,0;0,0;17,0;17,17;0,17;0,0" o:connectangles="0,0,0,0,0,0"/>
                  </v:shape>
                  <v:shape id="Freeform 457" o:spid="_x0000_s1481" style="position:absolute;left:7344;top:2686;width:41;height:112;visibility:visible;mso-wrap-style:square;v-text-anchor:top" coordsize="52,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" path="m,41r,l,27c12,26,21,24,26,21,32,18,35,11,38,l52,r,141l33,141,33,41,,41xe" fillcolor="black" strokeweight="0">
                    <v:path arrowok="t" o:connecttype="custom" o:connectlocs="0,33;0,33;0,21;21,17;30,0;41,0;41,112;26,112;26,33;0,33" o:connectangles="0,0,0,0,0,0,0,0,0,0"/>
                  </v:shape>
                  <v:shape id="Freeform 458" o:spid="_x0000_s1482" style="position:absolute;left:7420;top:2686;width:42;height:112;visibility:visible;mso-wrap-style:square;v-text-anchor:top" coordsize="53,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" path="m,41r,l,27c13,26,22,24,27,21,32,18,36,11,39,l53,r,141l34,141,34,41,,41xe" fillcolor="black" strokeweight="0">
                    <v:path arrowok="t" o:connecttype="custom" o:connectlocs="0,33;0,33;0,21;21,17;31,0;42,0;42,112;27,112;27,33;0,33" o:connectangles="0,0,0,0,0,0,0,0,0,0"/>
                  </v:shape>
                  <v:shape id="Freeform 459" o:spid="_x0000_s1483" style="position:absolute;left:7199;top:2998;width:77;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" path="m49,r,c67,,80,8,88,23v7,11,10,27,10,48c98,90,95,106,89,118v-8,18,-22,27,-40,27c32,145,19,138,11,123,4,111,,94,,74,,58,2,44,7,32,14,11,28,,49,r,xm48,129r,c58,129,65,125,70,117v6,-8,9,-23,9,-46c79,55,77,42,73,32,69,21,61,16,50,16,39,16,32,21,27,31,22,41,20,55,20,74v,15,1,26,4,35c29,122,37,129,48,129r,xe" fillcolor="black" strokeweight="0">
                    <v:path arrowok="t" o:connecttype="custom" o:connectlocs="39,0;39,0;69,18;77,56;70,94;39,115;9,98;0,59;6,25;39,0;39,0;38,102;38,102;55,93;62,56;57,25;39,13;21,25;16,59;19,86;38,102;38,102" o:connectangles="0,0,0,0,0,0,0,0,0,0,0,0,0,0,0,0,0,0,0,0,0,0"/>
                    <o:lock v:ext="edit" verticies="t"/>
                  </v:shape>
                  <v:shape id="Freeform 460" o:spid="_x0000_s1484" style="position:absolute;left:7297;top:3093;width:17;height:17;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" path="m,l,,21,r,21l,21,,xe" fillcolor="black" strokeweight="0">
                    <v:path arrowok="t" o:connecttype="custom" o:connectlocs="0,0;0,0;17,0;17,17;0,17;0,0" o:connectangles="0,0,0,0,0,0"/>
                  </v:shape>
                  <v:shape id="Freeform 461" o:spid="_x0000_s1485" style="position:absolute;left:7333;top:2998;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" path="m48,r,c66,,79,8,88,23v6,11,9,27,9,48c97,90,94,106,88,118v-8,18,-21,27,-40,27c31,145,18,138,10,123,3,111,,94,,74,,58,2,44,6,32,14,11,28,,48,r,xm48,129r,c57,129,64,125,70,117v5,-8,8,-23,8,-46c78,55,76,42,72,32,68,21,60,16,49,16,39,16,31,21,26,31,21,41,19,55,19,74v,15,1,26,4,35c28,122,36,129,48,129r,xe" fillcolor="black" strokeweight="0">
                    <v:path arrowok="t" o:connecttype="custom" o:connectlocs="38,0;38,0;70,18;77,56;70,94;38,115;8,98;0,59;5,25;38,0;38,0;38,102;38,102;56,93;62,56;57,25;39,13;21,25;15,59;18,86;38,102;38,102" o:connectangles="0,0,0,0,0,0,0,0,0,0,0,0,0,0,0,0,0,0,0,0,0,0"/>
                    <o:lock v:ext="edit" verticies="t"/>
                  </v:shape>
                  <v:shape id="Freeform 462" o:spid="_x0000_s1486" style="position:absolute;left:7423;top:2998;width:76;height:115;visibility:visible;mso-wrap-style:square;v-text-anchor:top" coordsize="96,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" path="m20,107r,c20,117,24,124,31,128v4,2,8,3,13,3c52,131,59,127,65,120,71,113,75,99,78,77,74,83,69,88,63,90v-6,3,-12,4,-18,4c31,94,20,90,12,81,4,73,,62,,48,,36,4,24,12,15,20,5,31,,47,,67,,81,9,89,28v5,10,7,23,7,38c96,83,93,99,88,112v-9,22,-23,33,-44,33c30,145,20,142,13,135,6,127,2,118,2,107r18,xm47,78r,c54,78,60,76,66,71v6,-4,9,-12,9,-24c75,37,72,29,67,24,62,19,55,16,47,16v-9,,-15,3,-21,9c21,31,19,39,19,48v,9,2,17,6,22c30,76,37,78,47,78r,xe" fillcolor="black" strokeweight="0">
                    <v:path arrowok="t" o:connecttype="custom" o:connectlocs="16,85;16,85;25,102;35,104;51,95;62,61;50,71;36,75;10,64;0,38;10,12;37,0;70,22;76,52;70,89;35,115;10,107;2,85;16,85;37,62;37,62;52,56;59,37;53,19;37,13;21,20;15,38;20,56;37,62;37,62" o:connectangles="0,0,0,0,0,0,0,0,0,0,0,0,0,0,0,0,0,0,0,0,0,0,0,0,0,0,0,0,0,0"/>
                    <o:lock v:ext="edit" verticies="t"/>
                  </v:shape>
                  <v:shape id="Freeform 463" o:spid="_x0000_s1487" style="position:absolute;left:7199;top:1749;width:77;height:114;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" path="m49,r,c67,,80,7,88,23v7,11,10,27,10,47c98,90,95,105,89,118v-8,18,-22,27,-40,27c32,145,19,138,11,123,4,111,,94,,73,,57,2,44,7,32,14,11,28,,49,r,xm48,129r,c58,129,65,125,70,117v6,-9,9,-24,9,-46c79,55,77,42,73,31,69,21,61,16,50,16,39,16,32,21,27,31v-5,9,-7,24,-7,43c20,88,21,100,24,109v5,13,13,20,24,20l48,129xe" fillcolor="black" strokeweight="0">
                    <v:path arrowok="t" o:connecttype="custom" o:connectlocs="39,0;39,0;69,18;77,55;70,93;39,114;9,97;0,57;6,25;39,0;39,0;38,101;38,101;55,92;62,56;57,24;39,13;21,24;16,58;19,86;38,101;38,101" o:connectangles="0,0,0,0,0,0,0,0,0,0,0,0,0,0,0,0,0,0,0,0,0,0"/>
                    <o:lock v:ext="edit" verticies="t"/>
                  </v:shape>
                  <v:shape id="Freeform 464" o:spid="_x0000_s1488" style="position:absolute;left:7297;top:1844;width:17;height:16;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" path="m,l,,21,r,21l,21,,xe" fillcolor="black" strokeweight="0">
                    <v:path arrowok="t" o:connecttype="custom" o:connectlocs="0,0;0,0;17,0;17,16;0,16;0,0" o:connectangles="0,0,0,0,0,0"/>
                  </v:shape>
                  <v:shape id="Freeform 465" o:spid="_x0000_s1489" style="position:absolute;left:7334;top:1750;width:78;height:110;visibility:visible;mso-wrap-style:square;v-text-anchor:top" coordsize="98,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" path="m98,r,l98,16c93,20,87,28,80,39,72,50,66,61,60,74,54,86,50,98,47,108v-2,6,-5,17,-8,31l20,139c24,112,34,85,49,59,58,43,68,30,78,18l,18,,,98,xe" fillcolor="black" strokeweight="0">
                    <v:path arrowok="t" o:connecttype="custom" o:connectlocs="78,0;78,0;78,13;64,31;48,59;37,85;31,110;16,110;39,47;62,14;0,14;0,0;78,0" o:connectangles="0,0,0,0,0,0,0,0,0,0,0,0,0"/>
                  </v:shape>
                  <v:shape id="Freeform 466" o:spid="_x0000_s1490" style="position:absolute;left:7432;top:1749;width:42;height:111;visibility:visible;mso-wrap-style:square;v-text-anchor:top" coordsize="53,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" path="m,40r,l,27c13,25,22,23,27,20,32,17,36,10,39,l53,r,140l34,140,34,40,,40xe" fillcolor="black" strokeweight="0">
                    <v:path arrowok="t" o:connecttype="custom" o:connectlocs="0,32;0,32;0,21;21,16;31,0;42,0;42,111;27,111;27,32;0,32" o:connectangles="0,0,0,0,0,0,0,0,0,0"/>
                  </v:shape>
                  <v:shape id="Freeform 467" o:spid="_x0000_s1491" style="position:absolute;left:7197;top:1120;width:146;height:115;visibility:visible;mso-wrap-style:square;v-text-anchor:top" coordsize="184,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" path="m21,r,l48,118,81,r21,l135,118,162,r22,l146,145r-21,l92,25,58,145r-20,l,,21,xe" fillcolor="black" strokeweight="0">
                    <v:path arrowok="t" o:connecttype="custom" o:connectlocs="17,0;17,0;38,94;64,0;81,0;107,94;129,0;146,0;116,115;99,115;73,20;46,115;30,115;0,0;17,0" o:connectangles="0,0,0,0,0,0,0,0,0,0,0,0,0,0,0"/>
                  </v:shape>
                  <v:shape id="Freeform 468" o:spid="_x0000_s1492" style="position:absolute;left:7348;top:1150;width:77;height:88;visibility:visible;mso-wrap-style:square;v-text-anchor:top" coordsize="97,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" path="m50,r,c57,,65,2,72,6v7,3,12,8,16,13c91,25,94,31,95,38v1,5,2,13,2,23l19,61v,11,3,20,8,26c31,93,39,97,49,97v9,,16,-3,22,-9c74,84,76,80,78,75r17,c95,79,93,83,90,88v-2,5,-5,9,-8,12c76,105,70,109,62,111v-5,1,-9,1,-15,1c34,112,23,107,14,98,5,88,,75,,58,,41,5,27,14,16,23,6,35,,50,r,xm78,47r,c78,39,76,33,73,29,68,20,60,16,49,16v-8,,-15,3,-21,9c23,31,20,38,20,47r58,xm48,r,l48,xe" fillcolor="black" strokeweight="0">
                    <v:path arrowok="t" o:connecttype="custom" o:connectlocs="40,0;40,0;57,5;70,15;75,30;77,48;15,48;21,68;39,76;56,69;62,59;75,59;71,69;65,79;49,87;37,88;11,77;0,46;11,13;40,0;40,0;62,37;62,37;58,23;39,13;22,20;16,37;62,37;38,0;38,0;38,0" o:connectangles="0,0,0,0,0,0,0,0,0,0,0,0,0,0,0,0,0,0,0,0,0,0,0,0,0,0,0,0,0,0,0"/>
                    <o:lock v:ext="edit" verticies="t"/>
                  </v:shape>
                  <v:shape id="Freeform 469" o:spid="_x0000_s1493" style="position:absolute;left:7443;top:1120;width:14;height:115;visibility:visible;mso-wrap-style:square;v-text-anchor:top" coordsize="1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" path="m,40r,l18,40r,105l,145,,40xm,l,,18,r,21l,21,,xe" fillcolor="black" strokeweight="0">
                    <v:path arrowok="t" o:connecttype="custom" o:connectlocs="0,32;0,32;14,32;14,115;0,115;0,32;0,0;0,0;14,0;14,17;0,17;0,0" o:connectangles="0,0,0,0,0,0,0,0,0,0,0,0"/>
                    <o:lock v:ext="edit" verticies="t"/>
                  </v:shape>
                  <v:shape id="Freeform 470" o:spid="_x0000_s1494" style="position:absolute;left:7473;top:1150;width:73;height:121;visibility:visible;mso-wrap-style:square;v-text-anchor:top" coordsize="93,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" path="m44,1r,c52,1,60,3,66,7v3,2,7,6,10,10l76,4r17,l93,100v,13,-2,24,-6,32c79,146,65,153,45,153v-11,,-21,-3,-29,-8c8,140,4,132,3,121r18,c22,126,24,130,26,132v4,4,11,6,19,6c59,138,68,134,72,124v3,-6,4,-16,3,-30c72,99,68,103,63,106v-5,2,-12,4,-20,4c31,110,21,106,13,97,4,89,,76,,57,,39,4,26,13,16,22,6,32,1,44,1r,xm76,55r,c76,42,73,32,68,26,63,20,56,17,47,17,35,17,26,22,22,34v-3,6,-4,15,-4,25c18,71,21,80,25,86v5,6,12,9,20,9c58,95,67,89,72,78v3,-7,4,-14,4,-23l76,55xm46,r,l46,xe" fillcolor="black" strokeweight="0">
                    <v:path arrowok="t" o:connecttype="custom" o:connectlocs="35,1;35,1;52,6;60,13;60,3;73,3;73,79;68,104;35,121;13,115;2,96;16,96;20,104;35,109;57,98;59,74;49,84;34,87;10,77;0,45;10,13;35,1;35,1;60,43;60,43;53,21;37,13;17,27;14,47;20,68;35,75;57,62;60,43;60,43;36,0;36,0;36,0" o:connectangles="0,0,0,0,0,0,0,0,0,0,0,0,0,0,0,0,0,0,0,0,0,0,0,0,0,0,0,0,0,0,0,0,0,0,0,0,0"/>
                    <o:lock v:ext="edit" verticies="t"/>
                  </v:shape>
                  <v:shape id="Freeform 471" o:spid="_x0000_s1495" style="position:absolute;left:7568;top:1120;width:68;height:115;visibility:visible;mso-wrap-style:square;v-text-anchor:top" coordsize="86,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" path="m,l,,18,r,54c22,49,26,45,29,43v6,-4,13,-6,21,-6c66,37,76,43,81,53v3,6,5,14,5,25l86,145r-18,l68,79c68,71,67,65,65,62,61,56,55,53,47,53v-8,,-15,3,-21,8c21,66,18,75,18,89r,56l,145,,xe" fillcolor="black" strokeweight="0">
                    <v:path arrowok="t" o:connecttype="custom" o:connectlocs="0,0;0,0;14,0;14,43;23,34;40,29;64,42;68,62;68,115;54,115;54,63;51,49;37,42;21,48;14,71;14,115;0,115;0,0" o:connectangles="0,0,0,0,0,0,0,0,0,0,0,0,0,0,0,0,0,0"/>
                  </v:shape>
                  <v:shape id="Freeform 472" o:spid="_x0000_s1496" style="position:absolute;left:7648;top:1128;width:39;height:109;visibility:visible;mso-wrap-style:square;v-text-anchor:top" coordsize="49,1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" path="m14,r,l32,r,30l49,30r,14l32,44r,69c32,117,33,119,36,121v1,,4,1,7,1c44,122,45,122,46,122v1,,2,-1,3,-1l49,135v-2,1,-4,1,-6,2c40,137,38,137,35,137v-8,,-13,-2,-16,-6c16,126,14,121,14,114r,-70l,44,,30r14,l14,xe" fillcolor="black" strokeweight="0">
                    <v:path arrowok="t" o:connecttype="custom" o:connectlocs="11,0;11,0;25,0;25,24;39,24;39,35;25,35;25,90;29,96;34,97;37,97;39,96;39,107;34,109;28,109;15,104;11,91;11,35;0,35;0,24;11,24;11,0" o:connectangles="0,0,0,0,0,0,0,0,0,0,0,0,0,0,0,0,0,0,0,0,0,0"/>
                  </v:shape>
                  <v:shape id="Freeform 473" o:spid="_x0000_s1497" style="position:absolute;left:7199;top:2061;width:77;height:111;visibility:visible;mso-wrap-style:square;v-text-anchor:top" coordsize="98,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" path="m,141r,c1,129,4,118,8,109,12,100,21,92,33,85l52,74c61,69,67,65,70,61v6,-5,8,-11,8,-18c78,34,76,28,71,23,66,18,59,16,51,16,39,16,31,20,26,30v-3,5,-4,11,-4,20l4,50c4,38,6,28,11,20,18,6,32,,51,,68,,79,4,87,13v7,8,11,18,11,29c98,53,94,63,86,71,81,75,73,81,61,88l48,95v-7,4,-12,7,-15,10c26,111,22,118,20,124r77,l97,141,,141xe" fillcolor="black" strokeweight="0">
                    <v:path arrowok="t" o:connecttype="custom" o:connectlocs="0,111;0,111;6,86;26,67;41,58;55,48;61,34;56,18;40,13;20,24;17,39;3,39;9,16;40,0;68,10;77,33;68,56;48,69;38,75;26,83;16,98;76,98;76,111;0,111" o:connectangles="0,0,0,0,0,0,0,0,0,0,0,0,0,0,0,0,0,0,0,0,0,0,0,0"/>
                  </v:shape>
                  <v:shape id="Freeform 474" o:spid="_x0000_s1498" style="position:absolute;left:7297;top:2156;width:17;height:16;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" path="m,l,,21,r,21l,21,,xe" fillcolor="black" strokeweight="0">
                    <v:path arrowok="t" o:connecttype="custom" o:connectlocs="0,0;0,0;17,0;17,16;0,16;0,0" o:connectangles="0,0,0,0,0,0"/>
                  </v:shape>
                  <v:shape id="Freeform 475" o:spid="_x0000_s1499" style="position:absolute;left:7333;top:2061;width:77;height:111;visibility:visible;mso-wrap-style:square;v-text-anchor:top" coordsize="97,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" path="m,141r,c,129,3,118,7,109,12,100,20,92,33,85l52,74c60,69,66,65,70,61v5,-5,8,-11,8,-18c78,34,75,28,70,23,65,18,59,16,51,16,38,16,30,20,25,30v-2,5,-4,11,-4,20l3,50c3,38,6,28,10,20,18,6,31,,51,,67,,79,4,86,13v8,8,11,18,11,29c97,53,93,63,85,71,81,75,72,81,61,88l47,95v-6,4,-11,7,-15,10c25,111,21,118,19,124r78,l97,141,,141xe" fillcolor="black" strokeweight="0">
                    <v:path arrowok="t" o:connecttype="custom" o:connectlocs="0,111;0,111;6,86;26,67;41,58;56,48;62,34;56,18;40,13;20,24;17,39;2,39;8,16;40,0;68,10;77,33;67,56;48,69;37,75;25,83;15,98;77,98;77,111;0,111" o:connectangles="0,0,0,0,0,0,0,0,0,0,0,0,0,0,0,0,0,0,0,0,0,0,0,0"/>
                  </v:shape>
                  <v:shape id="Freeform 476" o:spid="_x0000_s1500" style="position:absolute;left:7421;top:2061;width:80;height:11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" path="m62,91r,l62,27,17,91r45,xm62,141r,l62,107,,107,,89,65,,80,r,91l101,91r,16l80,107r,34l62,141xe" fillcolor="black" strokeweight="0">
                    <v:path arrowok="t" o:connecttype="custom" o:connectlocs="49,72;49,72;49,21;13,72;49,72;49,111;49,111;49,84;0,84;0,70;51,0;63,0;63,72;80,72;80,84;63,84;63,111;49,111" o:connectangles="0,0,0,0,0,0,0,0,0,0,0,0,0,0,0,0,0,0"/>
                    <o:lock v:ext="edit" verticies="t"/>
                  </v:shape>
                  <v:shape id="Freeform 477" o:spid="_x0000_s1501" style="position:absolute;left:7200;top:811;width:130;height:115;visibility:visible;mso-wrap-style:square;v-text-anchor:top" coordsize="165,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" path="m131,72r,c140,72,148,76,155,82v7,7,10,15,10,25c165,116,162,124,155,131v-7,7,-15,10,-24,10c121,141,113,138,106,131,100,124,96,116,96,107v,-10,4,-18,10,-25c113,76,121,72,131,72r,xm116,r,l127,,48,145r-11,l116,xm34,59r,c40,59,44,57,48,53v4,-4,6,-9,6,-15c54,33,52,28,48,24,44,20,40,18,34,18v-6,,-11,2,-14,6c16,28,14,33,14,38v,6,2,11,6,15c23,57,28,59,34,59r,xm34,4r,c43,4,52,7,58,14v7,7,10,15,10,24c68,48,65,56,58,63,52,69,43,73,34,73,24,73,16,69,10,63,3,56,,48,,38,,29,3,21,10,14,16,7,24,4,34,4r,xm131,127r,c136,127,141,125,145,121v4,-4,6,-9,6,-14c151,101,149,96,145,92v-4,-4,-9,-6,-14,-6c125,86,120,88,116,92v-4,4,-6,9,-6,15c110,112,112,117,116,121v4,4,9,6,15,6l131,127xe" fillcolor="black" strokeweight="0">
                    <v:path arrowok="t" o:connecttype="custom" o:connectlocs="103,57;103,57;122,65;130,85;122,104;103,112;84,104;76,85;84,65;103,57;103,57;91,0;91,0;100,0;38,115;29,115;91,0;27,47;27,47;38,42;43,30;38,19;27,14;16,19;11,30;16,42;27,47;27,47;27,3;27,3;46,11;54,30;46,50;27,58;8,50;0,30;8,11;27,3;27,3;103,101;103,101;114,96;119,85;114,73;103,68;91,73;87,85;91,96;103,101;103,101" o:connectangles="0,0,0,0,0,0,0,0,0,0,0,0,0,0,0,0,0,0,0,0,0,0,0,0,0,0,0,0,0,0,0,0,0,0,0,0,0,0,0,0,0,0,0,0,0,0,0,0,0,0"/>
                    <o:lock v:ext="edit" verticies="t"/>
                  </v:shape>
                  <v:shape id="Freeform 478" o:spid="_x0000_s1502" style="position:absolute;left:5960;top:4560;width:41;height:112;visibility:visible;mso-wrap-style:square;v-text-anchor:top" coordsize="52,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" path="m,41r,l,28c13,26,22,24,27,21,32,18,36,11,38,l52,r,141l33,141,33,41,,41xe" fillcolor="black" strokeweight="0">
                    <v:path arrowok="t" o:connecttype="custom" o:connectlocs="0,33;0,33;0,22;21,17;30,0;41,0;41,112;26,112;26,33;0,33" o:connectangles="0,0,0,0,0,0,0,0,0,0"/>
                  </v:shape>
                  <v:shape id="Freeform 479" o:spid="_x0000_s1503" style="position:absolute;left:6048;top:4655;width:16;height:17;visibility:visible;mso-wrap-style:square;v-text-anchor:top" coordsize="2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" path="m,l,,20,r,21l,21,,xe" fillcolor="black" strokeweight="0">
                    <v:path arrowok="t" o:connecttype="custom" o:connectlocs="0,0;0,0;16,0;16,17;0,17;0,0" o:connectangles="0,0,0,0,0,0"/>
                  </v:shape>
                  <v:shape id="Freeform 480" o:spid="_x0000_s1504" style="position:absolute;left:6084;top:4562;width:78;height:110;visibility:visible;mso-wrap-style:square;v-text-anchor:top" coordsize="98,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" path="m98,r,l98,16c94,20,88,28,80,39,73,50,66,61,60,74,55,86,50,98,47,108v-2,6,-4,17,-7,31l20,139c25,112,35,85,50,59,59,43,68,30,78,18l,18,,,98,xe" fillcolor="black" strokeweight="0">
                    <v:path arrowok="t" o:connecttype="custom" o:connectlocs="78,0;78,0;78,13;64,31;48,59;37,85;32,110;16,110;40,47;62,14;0,14;0,0;78,0" o:connectangles="0,0,0,0,0,0,0,0,0,0,0,0,0"/>
                  </v:shape>
                  <v:shape id="Freeform 481" o:spid="_x0000_s1505" style="position:absolute;left:6172;top:4560;width:79;height:112;visibility:visible;mso-wrap-style:square;v-text-anchor:top" coordsize="100,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" path="m61,91r,l61,27,16,91r45,xm62,141r,l62,107,,107,,89,64,,79,r,91l100,91r,16l79,107r,34l62,141xe" fillcolor="black" strokeweight="0">
                    <v:path arrowok="t" o:connecttype="custom" o:connectlocs="48,72;48,72;48,21;13,72;48,72;49,112;49,112;49,85;0,85;0,71;51,0;62,0;62,72;79,72;79,85;62,85;62,112;49,112" o:connectangles="0,0,0,0,0,0,0,0,0,0,0,0,0,0,0,0,0,0"/>
                    <o:lock v:ext="edit" verticies="t"/>
                  </v:shape>
                  <v:shape id="Freeform 482" o:spid="_x0000_s1506" style="position:absolute;left:6313;top:4556;width:36;height:149;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" path="m45,r,c35,20,28,35,25,44,21,59,18,75,18,94v,19,3,37,8,52c30,156,36,170,46,188r-12,c24,173,18,164,16,160,14,156,11,150,8,143,5,133,2,123,1,112,,106,,100,,95,,76,3,58,9,43,13,34,21,19,33,l45,xe" fillcolor="black" strokeweight="0">
                    <v:path arrowok="t" o:connecttype="custom" o:connectlocs="35,0;35,0;20,35;14,75;20,116;36,149;27,149;13,127;6,113;1,89;0,75;7,34;26,0;35,0" o:connectangles="0,0,0,0,0,0,0,0,0,0,0,0,0,0"/>
                  </v:shape>
                  <v:shape id="Freeform 483" o:spid="_x0000_s1507" style="position:absolute;left:6371;top:4560;width:41;height:112;visibility:visible;mso-wrap-style:square;v-text-anchor:top" coordsize="52,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" path="m,41r,l,28c12,26,21,24,26,21,31,18,35,11,38,l52,r,141l33,141,33,41,,41xe" fillcolor="black" strokeweight="0">
                    <v:path arrowok="t" o:connecttype="custom" o:connectlocs="0,33;0,33;0,22;21,17;30,0;41,0;41,112;26,112;26,33;0,33" o:connectangles="0,0,0,0,0,0,0,0,0,0"/>
                  </v:shape>
                  <v:shape id="Freeform 484" o:spid="_x0000_s1508" style="position:absolute;left:6458;top:4655;width:16;height:17;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" path="m,l,,21,r,21l,21,,xe" fillcolor="black" strokeweight="0">
                    <v:path arrowok="t" o:connecttype="custom" o:connectlocs="0,0;0,0;16,0;16,17;0,17;0,0" o:connectangles="0,0,0,0,0,0"/>
                  </v:shape>
                  <v:shape id="Freeform 485" o:spid="_x0000_s1509" style="position:absolute;left:6494;top:4560;width:77;height:112;visibility:visible;mso-wrap-style:square;v-text-anchor:top" coordsize="97,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" path="m,142r,c,130,3,119,7,110,12,101,20,93,33,86l52,75c60,70,66,66,70,62v5,-5,8,-11,8,-18c78,35,75,29,70,24,65,19,59,17,51,17,38,17,30,21,25,30v-2,5,-3,12,-4,21l3,51c3,39,6,29,10,21,18,7,31,,51,,67,,79,5,86,14v8,8,11,18,11,29c97,54,93,64,85,72,81,76,73,82,61,89l47,96v-6,4,-11,7,-15,10c25,112,21,118,20,125r77,l97,142,,142xe" fillcolor="black" strokeweight="0">
                    <v:path arrowok="t" o:connecttype="custom" o:connectlocs="0,112;0,112;6,87;26,68;41,59;56,49;62,35;56,19;40,13;20,24;17,40;2,40;8,17;40,0;68,11;77,34;67,57;48,70;37,76;25,84;16,99;77,99;77,112;0,112" o:connectangles="0,0,0,0,0,0,0,0,0,0,0,0,0,0,0,0,0,0,0,0,0,0,0,0"/>
                  </v:shape>
                  <v:shape id="Freeform 486" o:spid="_x0000_s1510" style="position:absolute;left:6594;top:4560;width:41;height:112;visibility:visible;mso-wrap-style:square;v-text-anchor:top" coordsize="52,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" path="m,41r,l,28c12,26,21,24,26,21,31,18,35,11,38,l52,r,141l33,141,33,41,,41xe" fillcolor="black" strokeweight="0">
                    <v:path arrowok="t" o:connecttype="custom" o:connectlocs="0,33;0,33;0,22;21,17;30,0;41,0;41,112;26,112;26,33;0,33" o:connectangles="0,0,0,0,0,0,0,0,0,0"/>
                  </v:shape>
                  <v:shape id="Freeform 487" o:spid="_x0000_s1511" style="position:absolute;left:6681;top:4655;width:16;height:41;visibility:visible;mso-wrap-style:square;v-text-anchor:top" coordsize="2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" path="m,42r,c4,41,8,38,9,32v1,-3,2,-6,2,-8c11,23,11,23,11,22v,,,,,-1l,21,,,21,r,20c21,27,19,34,16,40,13,46,8,50,,51l,42xe" fillcolor="black" strokeweight="0">
                    <v:path arrowok="t" o:connecttype="custom" o:connectlocs="0,34;0,34;7,26;8,19;8,18;8,17;0,17;0,0;16,0;16,16;12,32;0,41;0,34" o:connectangles="0,0,0,0,0,0,0,0,0,0,0,0,0"/>
                  </v:shape>
                  <v:shape id="Freeform 488" o:spid="_x0000_s1512" style="position:absolute;left:6761;top:4560;width:78;height:112;visibility:visible;mso-wrap-style:square;v-text-anchor:top" coordsize="9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" path="m,142r,c1,130,3,119,8,110,12,101,21,93,33,86l52,75c61,70,67,66,70,62v5,-5,8,-11,8,-18c78,35,76,29,71,24,66,19,59,17,51,17,39,17,30,21,26,30v-3,5,-4,12,-4,21l4,51c4,39,6,29,10,21,18,7,32,,51,,67,,79,5,87,14v7,8,11,18,11,29c98,54,94,64,86,72,81,76,73,82,61,89l48,96v-7,4,-12,7,-16,10c26,112,22,118,20,125r77,l97,142,,142xe" fillcolor="black" strokeweight="0">
                    <v:path arrowok="t" o:connecttype="custom" o:connectlocs="0,112;0,112;6,87;26,68;41,59;56,49;62,35;57,19;41,13;21,24;18,40;3,40;8,17;41,0;69,11;78,34;68,57;49,70;38,76;25,84;16,99;77,99;77,112;0,112" o:connectangles="0,0,0,0,0,0,0,0,0,0,0,0,0,0,0,0,0,0,0,0,0,0,0,0"/>
                  </v:shape>
                  <v:shape id="Freeform 489" o:spid="_x0000_s1513" style="position:absolute;left:6860;top:4655;width:16;height:17;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" path="m,l,,21,r,21l,21,,xe" fillcolor="black" strokeweight="0">
                    <v:path arrowok="t" o:connecttype="custom" o:connectlocs="0,0;0,0;16,0;16,17;0,17;0,0" o:connectangles="0,0,0,0,0,0"/>
                  </v:shape>
                  <v:shape id="Freeform 490" o:spid="_x0000_s1514" style="position:absolute;left:6895;top:4560;width:78;height:112;visibility:visible;mso-wrap-style:square;v-text-anchor:top" coordsize="9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" path="m,142r,c1,130,3,119,8,110,12,101,21,93,33,86l52,75c61,70,67,66,70,62v6,-5,8,-11,8,-18c78,35,76,29,71,24,66,19,59,17,51,17,39,17,31,21,26,30v-3,5,-4,12,-4,21l4,51c4,39,6,29,11,21,18,7,32,,51,,67,,79,5,87,14v7,8,11,18,11,29c98,54,94,64,86,72,81,76,73,82,61,89l48,96v-7,4,-12,7,-15,10c26,112,22,118,20,125r77,l97,142,,142xe" fillcolor="black" strokeweight="0">
                    <v:path arrowok="t" o:connecttype="custom" o:connectlocs="0,112;0,112;6,87;26,68;41,59;56,49;62,35;57,19;41,13;21,24;18,40;3,40;9,17;41,0;69,11;78,34;68,57;49,70;38,76;26,84;16,99;77,99;77,112;0,112" o:connectangles="0,0,0,0,0,0,0,0,0,0,0,0,0,0,0,0,0,0,0,0,0,0,0,0"/>
                  </v:shape>
                  <v:shape id="Freeform 491" o:spid="_x0000_s1515" style="position:absolute;left:6985;top:4560;width:76;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" path="m49,59r,c57,59,63,57,67,53v5,-5,7,-10,7,-16c74,32,72,27,67,22,63,18,57,16,48,16v-8,,-15,2,-18,6c26,27,24,32,24,38v,7,2,12,7,15c36,57,42,59,49,59r,xm50,129r,c58,129,65,127,70,122v6,-4,8,-11,8,-20c78,93,76,86,70,82,64,77,57,75,49,75v-9,,-16,2,-21,7c22,87,20,93,20,102v,7,2,14,7,19c32,126,40,129,50,129r,xm25,66r,c20,64,16,61,13,58,8,53,5,46,5,38,5,27,9,18,17,11,24,3,35,,49,,63,,73,3,81,10v8,7,12,16,12,25c93,44,90,51,86,57v-3,3,-7,6,-12,9c80,68,85,71,88,75v6,7,9,15,9,26c97,113,93,124,85,132v-8,9,-20,13,-36,13c36,145,24,141,15,134,5,127,,116,,101,,93,2,86,6,80,11,74,17,69,25,66r,xe" fillcolor="black" strokeweight="0">
                    <v:path arrowok="t" o:connecttype="custom" o:connectlocs="38,47;38,47;52,42;58,29;52,17;38,13;24,17;19,30;24,42;38,47;38,47;39,102;39,102;55,97;61,81;55,65;38,59;22,65;16,81;21,96;39,102;39,102;20,52;20,52;10,46;4,30;13,9;38,0;63,8;73,28;67,45;58,52;69,59;76,80;67,105;38,115;12,106;0,80;5,63;20,52;20,52" o:connectangles="0,0,0,0,0,0,0,0,0,0,0,0,0,0,0,0,0,0,0,0,0,0,0,0,0,0,0,0,0,0,0,0,0,0,0,0,0,0,0,0,0"/>
                    <o:lock v:ext="edit" verticies="t"/>
                  </v:shape>
                  <v:shape id="Freeform 492" o:spid="_x0000_s1516" style="position:absolute;left:7074;top:4556;width:36;height:149;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" path="m1,188r,c11,168,18,153,21,144v4,-14,7,-31,7,-50c28,75,25,58,20,42,16,32,10,18,,l12,c22,16,29,26,31,30v2,4,4,9,7,15c41,54,43,62,44,70v2,8,2,16,2,23c46,112,43,130,37,145v-4,10,-12,24,-24,43l1,188xe" fillcolor="black" strokeweight="0">
                    <v:path arrowok="t" o:connecttype="custom" o:connectlocs="1,149;1,149;16,114;22,75;16,33;0,0;9,0;24,24;30,36;34,55;36,74;29,115;10,149;1,149" o:connectangles="0,0,0,0,0,0,0,0,0,0,0,0,0,0"/>
                  </v:shape>
                  <v:shape id="Freeform 493" o:spid="_x0000_s1517" style="position:absolute;left:5950;top:4248;width:76;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" path="m48,r,c66,,80,7,88,22v6,12,9,28,9,48c97,89,94,105,89,118v-9,18,-22,27,-41,27c31,145,18,137,10,123,3,110,,94,,73,,57,2,43,6,32,14,10,28,,48,r,xm48,128r,c57,128,64,124,70,116v5,-8,8,-23,8,-45c78,55,76,41,72,31,68,21,61,15,49,15,39,15,31,20,26,30,21,40,19,55,19,74v,14,2,26,5,34c28,122,37,128,48,128r,xe" fillcolor="black" strokeweight="0">
                    <v:path arrowok="t" o:connecttype="custom" o:connectlocs="38,0;38,0;69,17;76,56;70,94;38,115;8,98;0,58;5,25;38,0;38,0;38,102;38,102;55,92;61,56;56,25;38,12;20,24;15,59;19,86;38,102;38,102" o:connectangles="0,0,0,0,0,0,0,0,0,0,0,0,0,0,0,0,0,0,0,0,0,0"/>
                    <o:lock v:ext="edit" verticies="t"/>
                  </v:shape>
                  <v:shape id="Freeform 494" o:spid="_x0000_s1518" style="position:absolute;left:6048;top:4342;width:16;height:18;visibility:visible;mso-wrap-style:square;v-text-anchor:top" coordsize="2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" path="m,l,,20,r,22l,22,,xe" fillcolor="black" strokeweight="0">
                    <v:path arrowok="t" o:connecttype="custom" o:connectlocs="0,0;0,0;16,0;16,18;0,18;0,0" o:connectangles="0,0,0,0,0,0"/>
                  </v:shape>
                  <v:shape id="Freeform 495" o:spid="_x0000_s1519" style="position:absolute;left:6083;top:4248;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" path="m48,r,c67,,80,7,88,22v6,12,9,28,9,48c97,89,95,105,89,118v-8,18,-22,27,-41,27c31,145,19,137,10,123,3,110,,94,,73,,57,2,43,6,32,14,10,28,,48,r,xm48,128r,c57,128,65,124,70,116v6,-8,8,-23,8,-45c78,55,76,41,72,31,68,21,61,15,49,15,39,15,31,20,27,30,22,40,19,55,19,74v,14,2,26,5,34c29,122,37,128,48,128r,xe" fillcolor="black" strokeweight="0">
                    <v:path arrowok="t" o:connecttype="custom" o:connectlocs="38,0;38,0;70,17;77,56;71,94;38,115;8,98;0,58;5,25;38,0;38,0;38,102;38,102;56,92;62,56;57,25;39,12;21,24;15,59;19,86;38,102;38,102" o:connectangles="0,0,0,0,0,0,0,0,0,0,0,0,0,0,0,0,0,0,0,0,0,0"/>
                    <o:lock v:ext="edit" verticies="t"/>
                  </v:shape>
                  <v:shape id="Freeform 496" o:spid="_x0000_s1520" style="position:absolute;left:6173;top:4248;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" path="m48,r,c66,,80,7,88,22v6,12,9,28,9,48c97,89,94,105,89,118v-9,18,-22,27,-41,27c31,145,18,137,10,123,3,110,,94,,73,,57,2,43,6,32,14,10,28,,48,r,xm48,128r,c57,128,65,124,70,116v5,-8,8,-23,8,-45c78,55,76,41,72,31,68,21,61,15,49,15,39,15,31,20,26,30,21,40,19,55,19,74v,14,2,26,5,34c28,122,37,128,48,128r,xe" fillcolor="black" strokeweight="0">
                    <v:path arrowok="t" o:connecttype="custom" o:connectlocs="38,0;38,0;70,17;77,56;71,94;38,115;8,98;0,58;5,25;38,0;38,0;38,102;38,102;56,92;62,56;57,25;39,12;21,24;15,59;19,86;38,102;38,102" o:connectangles="0,0,0,0,0,0,0,0,0,0,0,0,0,0,0,0,0,0,0,0,0,0"/>
                    <o:lock v:ext="edit" verticies="t"/>
                  </v:shape>
                  <v:shape id="Freeform 497" o:spid="_x0000_s1521" style="position:absolute;left:6313;top:4243;width:36;height:149;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" path="m45,r,c35,21,28,35,25,45,21,59,18,76,18,95v,19,3,36,8,52c30,157,36,171,46,189r-12,c24,174,18,164,16,160v-2,-4,-5,-9,-8,-17c5,134,2,123,1,112,,107,,101,,96,,76,3,59,9,44,13,34,21,20,33,l45,xe" fillcolor="black" strokeweight="0">
                    <v:path arrowok="t" o:connecttype="custom" o:connectlocs="35,0;35,0;20,35;14,75;20,116;36,149;27,149;13,126;6,113;1,88;0,76;7,35;26,0;35,0" o:connectangles="0,0,0,0,0,0,0,0,0,0,0,0,0,0"/>
                  </v:shape>
                  <v:shape id="Freeform 498" o:spid="_x0000_s1522" style="position:absolute;left:6360;top:4248;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" path="m48,r,c66,,79,7,88,22v6,12,9,28,9,48c97,89,94,105,88,118v-8,18,-21,27,-40,27c31,145,18,137,10,123,3,110,,94,,73,,57,2,43,6,32,14,10,28,,48,r,xm48,128r,c57,128,64,124,70,116v5,-8,8,-23,8,-45c78,55,76,41,72,31,68,21,60,15,49,15,39,15,31,20,26,30,21,40,19,55,19,74v,14,1,26,4,34c28,122,36,128,48,128r,xe" fillcolor="black" strokeweight="0">
                    <v:path arrowok="t" o:connecttype="custom" o:connectlocs="38,0;38,0;70,17;77,56;70,94;38,115;8,98;0,58;5,25;38,0;38,0;38,102;38,102;56,92;62,56;57,25;39,12;21,24;15,59;18,86;38,102;38,102" o:connectangles="0,0,0,0,0,0,0,0,0,0,0,0,0,0,0,0,0,0,0,0,0,0"/>
                    <o:lock v:ext="edit" verticies="t"/>
                  </v:shape>
                  <v:shape id="Freeform 499" o:spid="_x0000_s1523" style="position:absolute;left:6458;top:4342;width:16;height:18;visibility:visible;mso-wrap-style:square;v-text-anchor:top" coordsize="2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" path="m,l,,21,r,22l,22,,xe" fillcolor="black" strokeweight="0">
                    <v:path arrowok="t" o:connecttype="custom" o:connectlocs="0,0;0,0;16,0;16,18;0,18;0,0" o:connectangles="0,0,0,0,0,0"/>
                  </v:shape>
                  <v:shape id="Freeform 500" o:spid="_x0000_s1524" style="position:absolute;left:6494;top:4248;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" path="m48,r,c66,,80,7,88,22v6,12,9,28,9,48c97,89,94,105,89,118v-9,18,-22,27,-41,27c31,145,18,137,10,123,3,110,,94,,73,,57,2,43,6,32,14,10,28,,48,r,xm48,128r,c57,128,64,124,70,116v5,-8,8,-23,8,-45c78,55,76,41,72,31,68,21,61,15,49,15,39,15,31,20,26,30,21,40,19,55,19,74v,14,2,26,5,34c28,122,36,128,48,128r,xe" fillcolor="black" strokeweight="0">
                    <v:path arrowok="t" o:connecttype="custom" o:connectlocs="38,0;38,0;70,17;77,56;71,94;38,115;8,98;0,58;5,25;38,0;38,0;38,102;38,102;56,92;62,56;57,25;39,12;21,24;15,59;19,86;38,102;38,102" o:connectangles="0,0,0,0,0,0,0,0,0,0,0,0,0,0,0,0,0,0,0,0,0,0"/>
                    <o:lock v:ext="edit" verticies="t"/>
                  </v:shape>
                  <v:shape id="Freeform 501" o:spid="_x0000_s1525" style="position:absolute;left:6583;top:4248;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" path="m48,r,c66,,79,7,88,22v6,12,9,28,9,48c97,89,94,105,88,118v-8,18,-21,27,-40,27c31,145,18,137,10,123,3,110,,94,,73,,57,2,43,6,32,14,10,28,,48,r,xm48,128r,c57,128,64,124,70,116v5,-8,8,-23,8,-45c78,55,76,41,72,31,68,21,60,15,49,15,39,15,31,20,26,30,21,40,19,55,19,74v,14,1,26,4,34c28,122,36,128,48,128r,xe" fillcolor="black" strokeweight="0">
                    <v:path arrowok="t" o:connecttype="custom" o:connectlocs="38,0;38,0;70,17;77,56;70,94;38,115;8,98;0,58;5,25;38,0;38,0;38,102;38,102;56,92;62,56;57,25;39,12;21,24;15,59;18,86;38,102;38,102" o:connectangles="0,0,0,0,0,0,0,0,0,0,0,0,0,0,0,0,0,0,0,0,0,0"/>
                    <o:lock v:ext="edit" verticies="t"/>
                  </v:shape>
                  <v:shape id="Freeform 502" o:spid="_x0000_s1526" style="position:absolute;left:6681;top:4342;width:16;height:42;visibility:visible;mso-wrap-style:square;v-text-anchor:top" coordsize="2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" path="m,42r,c4,42,8,38,9,33v1,-3,2,-6,2,-9c11,24,11,23,11,23v,,,-1,,-1l,22,,,21,r,20c21,28,19,35,16,41,13,47,8,50,,52l,42xe" fillcolor="black" strokeweight="0">
                    <v:path arrowok="t" o:connecttype="custom" o:connectlocs="0,34;0,34;7,27;8,19;8,19;8,18;0,18;0,0;16,0;16,16;12,33;0,42;0,34" o:connectangles="0,0,0,0,0,0,0,0,0,0,0,0,0"/>
                  </v:shape>
                  <v:shape id="Freeform 503" o:spid="_x0000_s1527" style="position:absolute;left:6761;top:4247;width:78;height:113;visibility:visible;mso-wrap-style:square;v-text-anchor:top" coordsize="9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" path="m,142r,c1,130,3,119,8,110,12,101,21,93,33,85l52,74c61,70,67,65,70,62v5,-6,8,-12,8,-19c78,35,76,28,71,24,66,19,59,16,51,16,39,16,30,21,26,30v-3,5,-4,12,-4,21l4,51c4,38,6,28,10,21,18,7,32,,51,,67,,79,4,87,13v7,9,11,19,11,29c98,54,94,63,86,71,81,76,73,82,61,88l48,96v-7,3,-12,7,-16,10c26,112,22,118,20,125r77,l97,142,,142xe" fillcolor="black" strokeweight="0">
                    <v:path arrowok="t" o:connecttype="custom" o:connectlocs="0,113;0,113;6,88;26,68;41,59;56,49;62,34;57,19;41,13;21,24;18,41;3,41;8,17;41,0;69,10;78,33;68,57;49,70;38,76;25,84;16,99;77,99;77,113;0,113" o:connectangles="0,0,0,0,0,0,0,0,0,0,0,0,0,0,0,0,0,0,0,0,0,0,0,0"/>
                  </v:shape>
                  <v:shape id="Freeform 504" o:spid="_x0000_s1528" style="position:absolute;left:6860;top:4342;width:16;height:18;visibility:visible;mso-wrap-style:square;v-text-anchor:top" coordsize="2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" path="m,l,,21,r,22l,22,,xe" fillcolor="black" strokeweight="0">
                    <v:path arrowok="t" o:connecttype="custom" o:connectlocs="0,0;0,0;16,0;16,18;0,18;0,0" o:connectangles="0,0,0,0,0,0"/>
                  </v:shape>
                  <v:shape id="Freeform 505" o:spid="_x0000_s1529" style="position:absolute;left:6905;top:4248;width:42;height:112;visibility:visible;mso-wrap-style:square;v-text-anchor:top" coordsize="53,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" path="m,41r,l,27c13,26,22,24,27,21,32,18,36,11,38,l53,r,141l34,141,34,41,,41xe" fillcolor="black" strokeweight="0">
                    <v:path arrowok="t" o:connecttype="custom" o:connectlocs="0,33;0,33;0,21;21,17;30,0;42,0;42,112;27,112;27,33;0,33" o:connectangles="0,0,0,0,0,0,0,0,0,0"/>
                  </v:shape>
                  <v:shape id="Freeform 506" o:spid="_x0000_s1530" style="position:absolute;left:6985;top:4248;width:77;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" path="m48,r,c67,,80,7,88,22v6,12,10,28,10,48c98,89,95,105,89,118v-8,18,-22,27,-41,27c31,145,19,137,10,123,4,110,,94,,73,,57,2,43,6,32,14,10,28,,48,r,xm48,128r,c57,128,65,124,70,116v6,-8,8,-23,8,-45c78,55,76,41,73,31,69,21,61,15,50,15,39,15,31,20,27,30,22,40,19,55,19,74v,14,2,26,5,34c29,122,37,128,48,128r,xe" fillcolor="black" strokeweight="0">
                    <v:path arrowok="t" o:connecttype="custom" o:connectlocs="38,0;38,0;69,17;77,56;70,94;38,115;8,98;0,58;5,25;38,0;38,0;38,102;38,102;55,92;61,56;57,25;39,12;21,24;15,59;19,86;38,102;38,102" o:connectangles="0,0,0,0,0,0,0,0,0,0,0,0,0,0,0,0,0,0,0,0,0,0"/>
                    <o:lock v:ext="edit" verticies="t"/>
                  </v:shape>
                  <v:shape id="Freeform 507" o:spid="_x0000_s1531" style="position:absolute;left:7074;top:4243;width:36;height:149;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" path="m1,189r,c11,169,18,154,21,144v4,-14,7,-30,7,-49c28,76,25,58,20,43,16,33,10,19,,l12,c22,17,29,27,31,30v2,4,4,9,7,16c41,54,43,62,44,70v2,8,2,16,2,24c46,113,43,130,37,146v-4,9,-12,24,-24,43l1,189xe" fillcolor="black" strokeweight="0">
                    <v:path arrowok="t" o:connecttype="custom" o:connectlocs="1,149;1,149;16,114;22,75;16,34;0,0;9,0;24,24;30,36;34,55;36,74;29,115;10,149;1,149" o:connectangles="0,0,0,0,0,0,0,0,0,0,0,0,0,0"/>
                  </v:shape>
                  <v:shape id="Freeform 508" o:spid="_x0000_s1532" style="position:absolute;left:5950;top:3310;width:76;height:116;visibility:visible;mso-wrap-style:square;v-text-anchor:top" coordsize="97,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" path="m48,59r,c56,59,62,57,67,53v4,-4,6,-10,6,-16c73,32,71,27,67,23,63,18,56,16,48,16v-9,,-15,2,-19,7c26,27,24,32,24,38v,7,2,12,7,16c36,58,42,59,48,59r,xm50,129r,c58,129,65,127,70,123v5,-5,8,-11,8,-20c78,94,75,87,70,82,64,77,57,75,48,75v-8,,-15,2,-21,7c22,87,19,94,19,102v,8,3,14,8,19c32,127,39,129,50,129r,xm24,66r,c19,64,16,62,13,59,8,54,5,47,5,38,5,28,9,19,16,11,24,4,35,,49,,62,,73,3,81,11v7,7,11,15,11,25c92,44,90,52,86,57v-3,3,-7,6,-12,9c80,69,84,72,88,75v6,7,9,15,9,26c97,113,93,124,85,133v-9,8,-21,13,-36,13c35,146,24,142,14,134,5,127,,116,,102,,94,2,86,6,80,10,74,16,70,24,66r,xe" fillcolor="black" strokeweight="0">
                    <v:path arrowok="t" o:connecttype="custom" o:connectlocs="38,47;38,47;52,42;57,29;52,18;38,13;23,18;19,30;24,43;38,47;38,47;39,102;39,102;55,98;61,82;55,65;38,60;21,65;15,81;21,96;39,102;39,102;19,52;19,52;10,47;4,30;13,9;38,0;63,9;72,29;67,45;58,52;69,60;76,80;67,106;38,116;11,106;0,81;5,64;19,52;19,52" o:connectangles="0,0,0,0,0,0,0,0,0,0,0,0,0,0,0,0,0,0,0,0,0,0,0,0,0,0,0,0,0,0,0,0,0,0,0,0,0,0,0,0,0"/>
                    <o:lock v:ext="edit" verticies="t"/>
                  </v:shape>
                  <v:shape id="Freeform 509" o:spid="_x0000_s1533" style="position:absolute;left:6048;top:3405;width:16;height:18;visibility:visible;mso-wrap-style:square;v-text-anchor:top" coordsize="2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" path="m,l,,20,r,22l,22,,xe" fillcolor="black" strokeweight="0">
                    <v:path arrowok="t" o:connecttype="custom" o:connectlocs="0,0;0,0;16,0;16,18;0,18;0,0" o:connectangles="0,0,0,0,0,0"/>
                  </v:shape>
                  <v:shape id="Freeform 510" o:spid="_x0000_s1534" style="position:absolute;left:6083;top:3313;width:77;height:112;visibility:visible;mso-wrap-style:square;v-text-anchor:top" coordsize="97,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" path="m19,103r,c20,113,25,120,33,124v4,2,9,3,14,3c58,127,66,123,71,116v5,-6,7,-14,7,-22c78,84,75,77,69,71,63,66,56,63,48,63v-6,,-12,1,-16,4c28,69,24,72,21,77l5,76,16,,89,r,17l29,17,23,56v4,-2,7,-4,10,-6c38,48,44,47,51,47v13,,24,4,33,13c93,68,97,79,97,91v,14,-4,26,-12,36c77,137,64,142,46,142v-12,,-22,-3,-31,-10c6,126,1,116,,103r19,xe" fillcolor="black" strokeweight="0">
                    <v:path arrowok="t" o:connecttype="custom" o:connectlocs="15,81;15,81;26,98;37,100;56,91;62,74;55,56;38,50;25,53;17,61;4,60;13,0;71,0;71,13;23,13;18,44;26,39;40,37;67,47;77,72;67,100;37,112;12,104;0,81;15,81" o:connectangles="0,0,0,0,0,0,0,0,0,0,0,0,0,0,0,0,0,0,0,0,0,0,0,0,0"/>
                  </v:shape>
                  <v:shape id="Freeform 511" o:spid="_x0000_s1535" style="position:absolute;left:6174;top:3313;width:77;height:110;visibility:visible;mso-wrap-style:square;v-text-anchor:top" coordsize="98,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" path="m98,r,l98,15c94,20,88,27,80,38,73,49,66,61,60,73,54,86,50,97,47,107v-2,7,-4,17,-7,32l20,139c25,112,34,85,50,58,59,42,68,29,78,18l,18,,,98,xe" fillcolor="black" strokeweight="0">
                    <v:path arrowok="t" o:connecttype="custom" o:connectlocs="77,0;77,0;77,12;63,30;47,58;37,85;31,110;16,110;39,46;61,14;0,14;0,0;77,0" o:connectangles="0,0,0,0,0,0,0,0,0,0,0,0,0"/>
                  </v:shape>
                  <v:shape id="Freeform 512" o:spid="_x0000_s1536" style="position:absolute;left:6313;top:3305;width:36;height:150;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" path="m45,r,c35,20,28,35,25,45,21,59,18,76,18,94v,20,3,37,8,53c30,156,36,170,46,189r-12,c24,174,18,164,16,160,14,156,11,150,8,143,5,133,2,123,1,112,,106,,101,,96,,76,3,59,9,44,13,34,21,20,33,l45,xe" fillcolor="black" strokeweight="0">
                    <v:path arrowok="t" o:connecttype="custom" o:connectlocs="35,0;35,0;20,36;14,75;20,117;36,150;27,150;13,127;6,113;1,89;0,76;7,35;26,0;35,0" o:connectangles="0,0,0,0,0,0,0,0,0,0,0,0,0,0"/>
                  </v:shape>
                  <v:shape id="Freeform 513" o:spid="_x0000_s1537" style="position:absolute;left:6371;top:3311;width:41;height:112;visibility:visible;mso-wrap-style:square;v-text-anchor:top" coordsize="52,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" path="m,41r,l,27c12,26,21,24,26,21,31,18,35,11,38,l52,r,141l33,141,33,41,,41xe" fillcolor="black" strokeweight="0">
                    <v:path arrowok="t" o:connecttype="custom" o:connectlocs="0,33;0,33;0,21;21,17;30,0;41,0;41,112;26,112;26,33;0,33" o:connectangles="0,0,0,0,0,0,0,0,0,0"/>
                  </v:shape>
                  <v:shape id="Freeform 514" o:spid="_x0000_s1538" style="position:absolute;left:6458;top:3405;width:16;height:18;visibility:visible;mso-wrap-style:square;v-text-anchor:top" coordsize="2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" path="m,l,,21,r,22l,22,,xe" fillcolor="black" strokeweight="0">
                    <v:path arrowok="t" o:connecttype="custom" o:connectlocs="0,0;0,0;16,0;16,18;0,18;0,0" o:connectangles="0,0,0,0,0,0"/>
                  </v:shape>
                  <v:shape id="Freeform 515" o:spid="_x0000_s1539" style="position:absolute;left:6494;top:3310;width:77;height:116;visibility:visible;mso-wrap-style:square;v-text-anchor:top" coordsize="97,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" path="m48,59r,c56,59,62,57,67,53v4,-4,6,-10,6,-16c73,32,71,27,67,23,63,18,56,16,48,16v-9,,-15,2,-19,7c25,27,24,32,24,38v,7,2,12,7,16c36,58,42,59,48,59r,xm49,129r,c58,129,65,127,70,123v5,-5,8,-11,8,-20c78,94,75,87,70,82,64,77,57,75,48,75v-8,,-15,2,-21,7c22,87,19,94,19,102v,8,3,14,8,19c32,127,39,129,49,129r,xm24,66r,c19,64,15,62,13,59,7,54,5,47,5,38,5,28,9,19,16,11,24,4,35,,49,,62,,73,3,81,11v7,7,11,15,11,25c92,44,90,52,85,57v-2,3,-6,6,-11,9c80,69,84,72,88,75v6,7,9,15,9,26c97,113,93,124,84,133v-8,8,-20,13,-35,13c35,146,24,142,14,134,5,127,,116,,102,,94,2,86,6,80,10,74,16,70,24,66r,xe" fillcolor="black" strokeweight="0">
                    <v:path arrowok="t" o:connecttype="custom" o:connectlocs="38,47;38,47;53,42;58,29;53,18;38,13;23,18;19,30;25,43;38,47;38,47;39,102;39,102;56,98;62,82;56,65;38,60;21,65;15,81;21,96;39,102;39,102;19,52;19,52;10,47;4,30;13,9;39,0;64,9;73,29;67,45;59,52;70,60;77,80;67,106;39,116;11,106;0,81;5,64;19,52;19,52" o:connectangles="0,0,0,0,0,0,0,0,0,0,0,0,0,0,0,0,0,0,0,0,0,0,0,0,0,0,0,0,0,0,0,0,0,0,0,0,0,0,0,0,0"/>
                    <o:lock v:ext="edit" verticies="t"/>
                  </v:shape>
                  <v:shape id="Freeform 516" o:spid="_x0000_s1540" style="position:absolute;left:6583;top:3310;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" path="m48,r,c66,,79,8,88,23v6,12,9,27,9,48c97,90,94,106,88,118v-8,18,-21,27,-40,27c31,145,18,138,10,123,3,111,,94,,74,,58,2,44,6,32,14,11,28,,48,r,xm48,129r,c57,129,64,125,70,117v5,-8,8,-23,8,-46c78,55,76,42,72,32,68,21,60,16,49,16,39,16,31,21,26,31,21,41,19,55,19,74v,15,1,26,4,35c28,123,36,129,48,129r,xe" fillcolor="black" strokeweight="0">
                    <v:path arrowok="t" o:connecttype="custom" o:connectlocs="38,0;38,0;70,18;77,56;70,94;38,115;8,98;0,59;5,25;38,0;38,0;38,102;38,102;56,93;62,56;57,25;39,13;21,25;15,59;18,86;38,102;38,102" o:connectangles="0,0,0,0,0,0,0,0,0,0,0,0,0,0,0,0,0,0,0,0,0,0"/>
                    <o:lock v:ext="edit" verticies="t"/>
                  </v:shape>
                  <v:shape id="Freeform 517" o:spid="_x0000_s1541" style="position:absolute;left:6681;top:3405;width:16;height:41;visibility:visible;mso-wrap-style:square;v-text-anchor:top" coordsize="2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" path="m,42r,c4,41,8,38,9,33v1,-3,2,-6,2,-9c11,24,11,23,11,23v,-1,,-1,,-1l,22,,,21,r,20c21,28,19,35,16,41,13,46,8,50,,52l,42xe" fillcolor="black" strokeweight="0">
                    <v:path arrowok="t" o:connecttype="custom" o:connectlocs="0,33;0,33;7,26;8,19;8,18;8,17;0,17;0,0;16,0;16,16;12,32;0,41;0,33" o:connectangles="0,0,0,0,0,0,0,0,0,0,0,0,0"/>
                  </v:shape>
                  <v:shape id="Freeform 518" o:spid="_x0000_s1542" style="position:absolute;left:6761;top:3310;width:78;height:113;visibility:visible;mso-wrap-style:square;v-text-anchor:top" coordsize="9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" path="m,142r,c1,129,3,119,8,110,12,101,21,93,33,85l52,74c61,69,67,65,70,62v5,-6,8,-12,8,-19c78,35,76,28,71,23,66,18,59,16,51,16,39,16,30,21,26,30v-3,5,-4,12,-4,20l4,50c4,38,6,28,10,20,18,7,32,,51,,67,,79,4,87,13v7,9,11,18,11,29c98,53,94,63,86,71,81,76,73,81,61,88l48,96v-7,3,-12,7,-16,10c26,111,22,118,20,125r77,l97,142,,142xe" fillcolor="black" strokeweight="0">
                    <v:path arrowok="t" o:connecttype="custom" o:connectlocs="0,113;0,113;6,88;26,68;41,59;56,49;62,34;57,18;41,13;21,24;18,40;3,40;8,16;41,0;69,10;78,33;68,57;49,70;38,76;25,84;16,99;77,99;77,113;0,113" o:connectangles="0,0,0,0,0,0,0,0,0,0,0,0,0,0,0,0,0,0,0,0,0,0,0,0"/>
                  </v:shape>
                  <v:shape id="Freeform 519" o:spid="_x0000_s1543" style="position:absolute;left:6849;top:3310;width:79;height:115;visibility:visible;mso-wrap-style:square;v-text-anchor:top" coordsize="99,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" path="m48,145r,c31,145,19,141,12,132,4,122,,111,,98r19,c20,107,22,114,24,118v5,8,13,11,25,11c58,129,66,127,72,122v5,-5,8,-12,8,-20c80,93,77,86,71,82,65,78,57,76,46,76v-1,,-2,,-3,c42,76,40,76,39,76r,-15c41,61,42,61,44,61v1,,2,,4,c54,61,60,60,64,58,72,54,75,48,75,38,75,31,73,26,68,22,63,18,57,16,50,16,39,16,30,20,26,28v-3,4,-4,11,-4,19l4,47c4,36,6,27,10,20,18,7,30,,49,,63,,74,3,82,10v8,6,12,15,12,28c94,46,91,53,87,59v-3,3,-7,6,-11,8c83,69,89,73,93,78v4,6,6,13,6,22c99,113,95,124,86,133v-9,8,-22,12,-38,12l48,145xe" fillcolor="black" strokeweight="0">
                    <v:path arrowok="t" o:connecttype="custom" o:connectlocs="38,115;38,115;10,105;0,78;15,78;19,94;39,102;57,97;64,81;57,65;37,60;34,60;31,60;31,48;35,48;38,48;51,46;60,30;54,17;40,13;21,22;18,37;3,37;8,16;39,0;65,8;75,30;69,47;61,53;74,62;79,79;69,105;38,115;38,115" o:connectangles="0,0,0,0,0,0,0,0,0,0,0,0,0,0,0,0,0,0,0,0,0,0,0,0,0,0,0,0,0,0,0,0,0,0"/>
                  </v:shape>
                  <v:shape id="Freeform 520" o:spid="_x0000_s1544" style="position:absolute;left:6949;top:3405;width:16;height:18;visibility:visible;mso-wrap-style:square;v-text-anchor:top" coordsize="2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" path="m,l,,20,r,22l,22,,xe" fillcolor="black" strokeweight="0">
                    <v:path arrowok="t" o:connecttype="custom" o:connectlocs="0,0;0,0;16,0;16,18;0,18;0,0" o:connectangles="0,0,0,0,0,0"/>
                  </v:shape>
                  <v:shape id="Freeform 521" o:spid="_x0000_s1545" style="position:absolute;left:6985;top:3310;width:77;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" path="m48,r,c67,,80,8,88,23v6,12,10,27,10,48c98,90,95,106,89,118v-8,18,-22,27,-41,27c31,145,19,138,10,123,4,111,,94,,74,,58,2,44,6,32,14,11,28,,48,r,xm48,129r,c57,129,65,125,70,117v6,-8,8,-23,8,-46c78,55,76,42,73,32,69,21,61,16,50,16,39,16,31,21,27,31,22,41,19,55,19,74v,15,2,26,5,35c29,123,37,129,48,129r,xe" fillcolor="black" strokeweight="0">
                    <v:path arrowok="t" o:connecttype="custom" o:connectlocs="38,0;38,0;69,18;77,56;70,94;38,115;8,98;0,59;5,25;38,0;38,0;38,102;38,102;55,93;61,56;57,25;39,13;21,25;15,59;19,86;38,102;38,102" o:connectangles="0,0,0,0,0,0,0,0,0,0,0,0,0,0,0,0,0,0,0,0,0,0"/>
                    <o:lock v:ext="edit" verticies="t"/>
                  </v:shape>
                  <v:shape id="Freeform 522" o:spid="_x0000_s1546" style="position:absolute;left:7075;top:3310;width:76;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" path="m52,r,c68,,78,4,85,12v6,8,9,17,9,25l76,37c75,32,74,27,71,24,67,18,61,15,52,15,42,15,34,20,28,29v-6,9,-9,22,-9,39c23,62,28,58,34,55v6,-3,12,-4,19,-4c65,51,75,55,84,62v9,8,13,19,13,34c97,109,93,120,85,130v-9,10,-21,15,-36,15c36,145,24,140,15,130,5,120,,103,,79,,62,2,47,7,35,15,11,30,,52,r,xm50,129r,c60,129,67,126,71,120v5,-6,7,-14,7,-22c78,91,76,84,72,77,68,71,60,67,50,67v-8,,-15,3,-21,8c24,80,21,88,21,98v,9,2,16,8,22c34,126,41,129,50,129r,xe" fillcolor="black" strokeweight="0">
                    <v:path arrowok="t" o:connecttype="custom" o:connectlocs="41,0;41,0;67,10;74,29;60,29;56,19;41,12;22,23;15,54;27,44;42,40;66,49;76,76;67,103;38,115;12,103;0,63;5,28;41,0;41,0;39,102;39,102;56,95;61,78;56,61;39,53;23,59;16,78;23,95;39,102;39,102" o:connectangles="0,0,0,0,0,0,0,0,0,0,0,0,0,0,0,0,0,0,0,0,0,0,0,0,0,0,0,0,0,0,0"/>
                    <o:lock v:ext="edit" verticies="t"/>
                  </v:shape>
                  <v:shape id="Freeform 523" o:spid="_x0000_s1547" style="position:absolute;left:7163;top:3305;width:37;height:150;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" path="m,189r,c11,168,18,154,21,144v4,-14,7,-31,7,-50c28,75,25,58,20,42,16,33,10,19,,l12,c22,16,28,26,31,30v2,4,4,9,6,16c41,54,43,62,44,70v2,8,2,16,2,23c46,113,43,130,37,145v-4,10,-12,25,-24,44l,189xe" fillcolor="black" strokeweight="0">
                    <v:path arrowok="t" o:connecttype="custom" o:connectlocs="0,150;0,150;17,114;23,75;16,33;0,0;10,0;25,24;30,37;35,56;37,74;30,115;10,150;0,150" o:connectangles="0,0,0,0,0,0,0,0,0,0,0,0,0,0"/>
                  </v:shape>
                  <v:shape id="Freeform 524" o:spid="_x0000_s1548" style="position:absolute;left:5950;top:3623;width:76;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" path="m48,r,c66,,80,7,88,22v6,12,9,28,9,48c97,89,94,105,89,118v-9,18,-22,27,-41,27c31,145,18,137,10,123,3,110,,94,,73,,57,2,43,6,32,14,10,28,,48,r,xm48,129r,c57,129,64,125,70,116v5,-8,8,-23,8,-45c78,55,76,42,72,31,68,21,61,16,49,16,39,16,31,21,26,30,21,40,19,55,19,74v,14,2,26,5,35c28,122,37,129,48,129r,xe" fillcolor="black" strokeweight="0">
                    <v:path arrowok="t" o:connecttype="custom" o:connectlocs="38,0;38,0;69,17;76,56;70,94;38,115;8,98;0,58;5,25;38,0;38,0;38,102;38,102;55,92;61,56;56,25;38,13;20,24;15,59;19,86;38,102;38,102" o:connectangles="0,0,0,0,0,0,0,0,0,0,0,0,0,0,0,0,0,0,0,0,0,0"/>
                    <o:lock v:ext="edit" verticies="t"/>
                  </v:shape>
                  <v:shape id="Freeform 525" o:spid="_x0000_s1549" style="position:absolute;left:6048;top:3717;width:16;height:18;visibility:visible;mso-wrap-style:square;v-text-anchor:top" coordsize="2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" path="m,l,,20,r,22l,22,,xe" fillcolor="black" strokeweight="0">
                    <v:path arrowok="t" o:connecttype="custom" o:connectlocs="0,0;0,0;16,0;16,18;0,18;0,0" o:connectangles="0,0,0,0,0,0"/>
                  </v:shape>
                  <v:shape id="Freeform 526" o:spid="_x0000_s1550" style="position:absolute;left:6083;top:3623;width:77;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" path="m47,145r,c30,145,18,140,11,131,3,122,,111,,98r18,c19,107,21,113,23,117v5,8,13,12,25,12c58,129,65,126,71,121v5,-5,8,-11,8,-19c79,92,76,85,70,81,64,78,56,76,45,76v-1,,-2,,-3,c41,76,39,76,38,76r,-16c40,60,41,60,43,60v1,1,2,1,4,1c53,61,59,60,63,57,71,54,74,47,74,38,74,31,72,25,67,21,62,18,56,16,49,16,38,16,29,20,25,28v-3,4,-4,10,-4,18l3,46c3,36,5,27,9,19,17,6,29,,48,,62,,73,3,81,9v8,7,12,16,12,28c93,46,91,53,86,58v-3,3,-7,6,-11,8c82,68,88,72,92,78v4,6,6,13,6,21c98,113,94,124,85,132v-9,9,-22,13,-38,13l47,145xe" fillcolor="black" strokeweight="0">
                    <v:path arrowok="t" o:connecttype="custom" o:connectlocs="37,115;37,115;9,104;0,78;14,78;18,93;38,102;56,96;62,81;55,64;35,60;33,60;30,60;30,48;34,48;37,48;50,45;58,30;53,17;39,13;20,22;17,36;2,36;7,15;38,0;64,7;73,29;68,46;59,52;72,62;77,79;67,105;37,115;37,115" o:connectangles="0,0,0,0,0,0,0,0,0,0,0,0,0,0,0,0,0,0,0,0,0,0,0,0,0,0,0,0,0,0,0,0,0,0"/>
                  </v:shape>
                  <v:shape id="Freeform 527" o:spid="_x0000_s1551" style="position:absolute;left:6173;top:3622;width:77;height:116;visibility:visible;mso-wrap-style:square;v-text-anchor:top" coordsize="97,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" path="m48,60r,c56,60,62,58,67,53v4,-4,6,-9,6,-15c73,32,71,28,67,23,63,19,56,17,48,17v-9,,-15,2,-19,6c26,28,24,33,24,39v,6,2,12,7,15c36,58,42,60,48,60r,xm50,130r,c58,130,65,128,70,123v5,-4,8,-11,8,-20c78,94,75,87,70,82,64,78,57,75,48,75v-8,,-15,3,-20,8c22,87,19,94,19,103v,7,3,13,8,19c32,127,39,130,50,130r,xm24,67r,c19,65,16,62,13,59,8,54,5,47,5,39,5,28,9,19,16,12,24,4,35,,49,,62,,73,4,81,11v7,7,11,15,11,25c92,45,90,52,86,57v-3,4,-7,7,-12,9c80,69,84,72,88,76v6,6,9,15,9,25c97,114,93,124,85,133v-9,9,-21,13,-36,13c35,146,24,142,14,135,5,127,,117,,102,,94,2,87,6,81,10,75,16,70,24,67r,xe" fillcolor="black" strokeweight="0">
                    <v:path arrowok="t" o:connecttype="custom" o:connectlocs="38,48;38,48;53,42;58,30;53,18;38,14;23,18;19,31;25,43;38,48;38,48;40,103;40,103;56,98;62,82;56,65;38,60;22,66;15,82;21,97;40,103;40,103;19,53;19,53;10,47;4,31;13,10;39,0;64,9;73,29;68,45;59,52;70,60;77,80;67,106;39,116;11,107;0,81;5,64;19,53;19,53" o:connectangles="0,0,0,0,0,0,0,0,0,0,0,0,0,0,0,0,0,0,0,0,0,0,0,0,0,0,0,0,0,0,0,0,0,0,0,0,0,0,0,0,0"/>
                    <o:lock v:ext="edit" verticies="t"/>
                  </v:shape>
                  <v:shape id="Freeform 528" o:spid="_x0000_s1552" style="position:absolute;left:6313;top:3618;width:36;height:149;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" path="m45,r,c35,20,28,35,25,44,21,58,18,75,18,94v,19,3,36,8,52c30,156,36,170,46,188r-12,c24,173,18,164,16,159v-2,-4,-5,-9,-8,-16c5,133,2,122,1,111,,106,,100,,95,,76,3,58,9,43,13,33,21,19,33,l45,xe" fillcolor="black" strokeweight="0">
                    <v:path arrowok="t" o:connecttype="custom" o:connectlocs="35,0;35,0;20,35;14,75;20,116;36,149;27,149;13,126;6,113;1,88;0,75;7,34;26,0;35,0" o:connectangles="0,0,0,0,0,0,0,0,0,0,0,0,0,0"/>
                  </v:shape>
                  <v:shape id="Freeform 529" o:spid="_x0000_s1553" style="position:absolute;left:6360;top:3623;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" path="m48,r,c66,,79,7,88,22v6,12,9,28,9,48c97,89,94,105,88,118v-8,18,-21,27,-40,27c31,145,18,137,10,123,3,110,,94,,73,,57,2,43,6,32,14,10,28,,48,r,xm48,129r,c57,129,64,125,70,116v5,-8,8,-23,8,-45c78,55,76,42,72,31,68,21,60,16,49,16,39,16,31,21,26,30,21,40,19,55,19,74v,14,1,26,4,35c28,122,36,129,48,129r,xe" fillcolor="black" strokeweight="0">
                    <v:path arrowok="t" o:connecttype="custom" o:connectlocs="38,0;38,0;70,17;77,56;70,94;38,115;8,98;0,58;5,25;38,0;38,0;38,102;38,102;56,92;62,56;57,25;39,13;21,24;15,59;18,86;38,102;38,102" o:connectangles="0,0,0,0,0,0,0,0,0,0,0,0,0,0,0,0,0,0,0,0,0,0"/>
                    <o:lock v:ext="edit" verticies="t"/>
                  </v:shape>
                  <v:shape id="Freeform 530" o:spid="_x0000_s1554" style="position:absolute;left:6458;top:3717;width:16;height:18;visibility:visible;mso-wrap-style:square;v-text-anchor:top" coordsize="2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" path="m,l,,21,r,22l,22,,xe" fillcolor="black" strokeweight="0">
                    <v:path arrowok="t" o:connecttype="custom" o:connectlocs="0,0;0,0;16,0;16,18;0,18;0,0" o:connectangles="0,0,0,0,0,0"/>
                  </v:shape>
                  <v:shape id="Freeform 531" o:spid="_x0000_s1555" style="position:absolute;left:6494;top:3623;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" path="m48,r,c66,,80,7,88,22v6,12,9,28,9,48c97,89,94,105,89,118v-9,18,-22,27,-41,27c31,145,18,137,10,123,3,110,,94,,73,,57,2,43,6,32,14,10,28,,48,r,xm48,129r,c57,129,64,125,70,116v5,-8,8,-23,8,-45c78,55,76,42,72,31,68,21,61,16,49,16,39,16,31,21,26,30,21,40,19,55,19,74v,14,2,26,5,35c28,122,36,129,48,129r,xe" fillcolor="black" strokeweight="0">
                    <v:path arrowok="t" o:connecttype="custom" o:connectlocs="38,0;38,0;70,17;77,56;71,94;38,115;8,98;0,58;5,25;38,0;38,0;38,102;38,102;56,92;62,56;57,25;39,13;21,24;15,59;19,86;38,102;38,102" o:connectangles="0,0,0,0,0,0,0,0,0,0,0,0,0,0,0,0,0,0,0,0,0,0"/>
                    <o:lock v:ext="edit" verticies="t"/>
                  </v:shape>
                  <v:shape id="Freeform 532" o:spid="_x0000_s1556" style="position:absolute;left:6594;top:3623;width:41;height:112;visibility:visible;mso-wrap-style:square;v-text-anchor:top" coordsize="52,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" path="m,41r,l,27c12,26,21,24,26,21,31,18,35,11,38,l52,r,141l33,141,33,41,,41xe" fillcolor="black" strokeweight="0">
                    <v:path arrowok="t" o:connecttype="custom" o:connectlocs="0,33;0,33;0,21;21,17;30,0;41,0;41,112;26,112;26,33;0,33" o:connectangles="0,0,0,0,0,0,0,0,0,0"/>
                  </v:shape>
                  <v:shape id="Freeform 533" o:spid="_x0000_s1557" style="position:absolute;left:6681;top:3717;width:16;height:42;visibility:visible;mso-wrap-style:square;v-text-anchor:top" coordsize="2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" path="m,43r,c4,42,8,39,9,33v1,-3,2,-6,2,-9c11,24,11,24,11,23v,,,-1,,-1l,22,,,21,r,20c21,28,19,35,16,41,13,47,8,51,,52l,43xe" fillcolor="black" strokeweight="0">
                    <v:path arrowok="t" o:connecttype="custom" o:connectlocs="0,35;0,35;7,27;8,19;8,19;8,18;0,18;0,0;16,0;16,16;12,33;0,42;0,35" o:connectangles="0,0,0,0,0,0,0,0,0,0,0,0,0"/>
                  </v:shape>
                  <v:shape id="Freeform 534" o:spid="_x0000_s1558" style="position:absolute;left:6761;top:3622;width:78;height:113;visibility:visible;mso-wrap-style:square;v-text-anchor:top" coordsize="9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" path="m,142r,c1,130,3,119,8,110,12,101,21,93,33,86l52,75c61,70,67,66,70,62v5,-5,8,-12,8,-19c78,35,76,29,71,24,66,19,59,16,51,16,39,16,30,21,26,30v-3,5,-4,12,-4,21l4,51c4,39,6,28,10,21,18,7,32,,51,,67,,79,5,87,13v7,9,11,19,11,30c98,54,94,64,86,72,81,76,73,82,61,88l48,96v-7,4,-12,7,-16,10c26,112,22,118,20,125r77,l97,142,,142xe" fillcolor="black" strokeweight="0">
                    <v:path arrowok="t" o:connecttype="custom" o:connectlocs="0,113;0,113;6,88;26,68;41,60;56,49;62,34;57,19;41,13;21,24;18,41;3,41;8,17;41,0;69,10;78,34;68,57;49,70;38,76;25,84;16,99;77,99;77,113;0,113" o:connectangles="0,0,0,0,0,0,0,0,0,0,0,0,0,0,0,0,0,0,0,0,0,0,0,0"/>
                  </v:shape>
                  <v:shape id="Freeform 535" o:spid="_x0000_s1559" style="position:absolute;left:6860;top:3717;width:16;height:18;visibility:visible;mso-wrap-style:square;v-text-anchor:top" coordsize="2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" path="m,l,,21,r,22l,22,,xe" fillcolor="black" strokeweight="0">
                    <v:path arrowok="t" o:connecttype="custom" o:connectlocs="0,0;0,0;16,0;16,18;0,18;0,0" o:connectangles="0,0,0,0,0,0"/>
                  </v:shape>
                  <v:shape id="Freeform 536" o:spid="_x0000_s1560" style="position:absolute;left:6905;top:3623;width:42;height:112;visibility:visible;mso-wrap-style:square;v-text-anchor:top" coordsize="53,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" path="m,41r,l,27c13,26,22,24,27,21,32,18,36,11,38,l53,r,141l34,141,34,41,,41xe" fillcolor="black" strokeweight="0">
                    <v:path arrowok="t" o:connecttype="custom" o:connectlocs="0,33;0,33;0,21;21,17;30,0;42,0;42,112;27,112;27,33;0,33" o:connectangles="0,0,0,0,0,0,0,0,0,0"/>
                  </v:shape>
                  <v:shape id="Freeform 537" o:spid="_x0000_s1561" style="position:absolute;left:6983;top:3623;width:41;height:112;visibility:visible;mso-wrap-style:square;v-text-anchor:top" coordsize="52,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" path="m,41r,l,27c13,26,22,24,27,21,32,18,36,11,38,l52,r,141l33,141,33,41,,41xe" fillcolor="black" strokeweight="0">
                    <v:path arrowok="t" o:connecttype="custom" o:connectlocs="0,33;0,33;0,21;21,17;30,0;41,0;41,112;26,112;26,33;0,33" o:connectangles="0,0,0,0,0,0,0,0,0,0"/>
                  </v:shape>
                  <v:shape id="Freeform 538" o:spid="_x0000_s1562" style="position:absolute;left:7062;top:3618;width:36;height:149;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" path="m1,188r,c11,168,18,153,21,144v4,-15,7,-31,7,-50c28,75,25,57,20,42,17,32,10,18,,l12,c22,16,29,26,31,30v2,3,4,9,7,15c41,53,43,62,44,70v2,8,2,15,2,23c46,112,43,130,37,145v-4,10,-12,24,-24,43l1,188xe" fillcolor="black" strokeweight="0">
                    <v:path arrowok="t" o:connecttype="custom" o:connectlocs="1,149;1,149;16,114;22,75;16,33;0,0;9,0;24,24;30,36;34,55;36,74;29,115;10,149;1,149" o:connectangles="0,0,0,0,0,0,0,0,0,0,0,0,0,0"/>
                  </v:shape>
                  <v:shape id="Freeform 539" o:spid="_x0000_s1563" style="position:absolute;left:5948;top:3935;width:78;height:115;visibility:visible;mso-wrap-style:square;v-text-anchor:top" coordsize="99,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" path="m48,145r,c31,145,19,141,12,131,4,122,,111,,98r19,c20,107,21,114,24,118v5,7,13,11,25,11c58,129,66,127,71,122v6,-5,9,-12,9,-20c80,92,77,86,71,82,65,78,57,76,46,76v-1,,-2,,-3,c41,76,40,76,39,76r,-16c41,61,42,61,44,61v1,,2,,4,c54,61,60,60,64,58,71,54,75,48,75,38,75,31,73,26,68,22,63,18,57,16,50,16,38,16,30,20,26,28v-3,4,-4,10,-5,18l4,46c4,36,6,27,10,20,17,6,30,,48,,63,,74,3,82,10v8,6,12,15,12,27c94,46,91,53,87,58v-3,4,-7,6,-12,8c83,68,89,72,93,78v4,6,6,13,6,22c99,113,95,124,86,132v-9,9,-22,13,-38,13l48,145xe" fillcolor="black" strokeweight="0">
                    <v:path arrowok="t" o:connecttype="custom" o:connectlocs="38,115;38,115;9,104;0,78;15,78;19,94;39,102;56,97;63,81;56,65;36,60;34,60;31,60;31,48;35,48;38,48;50,46;59,30;54,17;39,13;20,22;17,36;3,36;8,16;38,0;65,8;74,29;69,46;59,52;73,62;78,79;68,105;38,115;38,115" o:connectangles="0,0,0,0,0,0,0,0,0,0,0,0,0,0,0,0,0,0,0,0,0,0,0,0,0,0,0,0,0,0,0,0,0,0"/>
                  </v:shape>
                  <v:shape id="Freeform 540" o:spid="_x0000_s1564" style="position:absolute;left:6048;top:4030;width:16;height:17;visibility:visible;mso-wrap-style:square;v-text-anchor:top" coordsize="2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" path="m,l,,20,r,21l,21,,xe" fillcolor="black" strokeweight="0">
                    <v:path arrowok="t" o:connecttype="custom" o:connectlocs="0,0;0,0;16,0;16,17;0,17;0,0" o:connectangles="0,0,0,0,0,0"/>
                  </v:shape>
                  <v:shape id="Freeform 541" o:spid="_x0000_s1565" style="position:absolute;left:6083;top:3937;width:77;height:113;visibility:visible;mso-wrap-style:square;v-text-anchor:top" coordsize="97,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" path="m19,103r,c20,113,25,120,33,124v4,2,9,3,14,3c58,127,66,124,71,117v5,-6,7,-14,7,-22c78,85,75,77,69,72,63,67,56,64,48,64v-6,,-12,1,-16,4c28,70,24,73,21,77l5,77,16,,89,r,18l29,18,23,57v4,-3,7,-4,10,-6c38,49,44,48,51,48v13,,24,4,33,13c93,69,97,79,97,92v,14,-4,25,-12,36c77,138,64,143,46,143v-12,,-22,-3,-31,-10c6,127,1,117,,103r19,xe" fillcolor="black" strokeweight="0">
                    <v:path arrowok="t" o:connecttype="custom" o:connectlocs="15,81;15,81;26,98;37,100;56,92;62,75;55,57;38,51;25,54;17,61;4,61;13,0;71,0;71,14;23,14;18,45;26,40;40,38;67,48;77,73;67,101;37,113;12,105;0,81;15,81" o:connectangles="0,0,0,0,0,0,0,0,0,0,0,0,0,0,0,0,0,0,0,0,0,0,0,0,0"/>
                  </v:shape>
                  <v:shape id="Freeform 542" o:spid="_x0000_s1566" style="position:absolute;left:6172;top:3935;width:79;height:112;visibility:visible;mso-wrap-style:square;v-text-anchor:top" coordsize="100,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" path="m61,91r,l61,27,16,91r45,xm62,141r,l62,107,,107,,89,64,,79,r,91l100,91r,16l79,107r,34l62,141xe" fillcolor="black" strokeweight="0">
                    <v:path arrowok="t" o:connecttype="custom" o:connectlocs="48,72;48,72;48,21;13,72;48,72;49,112;49,112;49,85;0,85;0,71;51,0;62,0;62,72;79,72;79,85;62,85;62,112;49,112" o:connectangles="0,0,0,0,0,0,0,0,0,0,0,0,0,0,0,0,0,0"/>
                    <o:lock v:ext="edit" verticies="t"/>
                  </v:shape>
                  <v:shape id="Freeform 543" o:spid="_x0000_s1567" style="position:absolute;left:6313;top:3930;width:36;height:150;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" path="m45,r,c35,20,28,35,25,44,21,59,18,75,18,94v,19,3,37,8,53c30,156,36,170,46,189r-12,c24,174,18,164,16,160,14,156,11,150,8,143,5,133,2,123,1,112,,106,,101,,95,,76,3,59,9,43,13,34,21,19,33,l45,xe" fillcolor="black" strokeweight="0">
                    <v:path arrowok="t" o:connecttype="custom" o:connectlocs="35,0;35,0;20,35;14,75;20,117;36,150;27,150;13,127;6,113;1,89;0,75;7,34;26,0;35,0" o:connectangles="0,0,0,0,0,0,0,0,0,0,0,0,0,0"/>
                  </v:shape>
                  <v:shape id="Freeform 544" o:spid="_x0000_s1568" style="position:absolute;left:6360;top:3935;width:77;height:112;visibility:visible;mso-wrap-style:square;v-text-anchor:top" coordsize="97,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" path="m,141r,c,129,3,119,7,110,12,101,20,92,33,85l52,74c60,69,66,65,70,61v5,-5,8,-11,8,-18c78,34,75,28,70,23,65,18,59,16,50,16,38,16,30,20,25,30v-2,5,-4,11,-4,20l3,50c3,38,6,28,10,20,18,6,31,,51,,67,,79,4,86,13v7,8,11,18,11,29c97,53,93,63,85,71,81,76,72,81,61,88l47,95v-6,4,-11,7,-15,11c25,111,21,118,19,125r78,l97,141,,141xe" fillcolor="black" strokeweight="0">
                    <v:path arrowok="t" o:connecttype="custom" o:connectlocs="0,112;0,112;6,87;26,68;41,59;56,48;62,34;56,18;40,13;20,24;17,40;2,40;8,16;40,0;68,10;77,33;67,56;48,70;37,75;25,84;15,99;77,99;77,112;0,112" o:connectangles="0,0,0,0,0,0,0,0,0,0,0,0,0,0,0,0,0,0,0,0,0,0,0,0"/>
                  </v:shape>
                  <v:shape id="Freeform 545" o:spid="_x0000_s1569" style="position:absolute;left:6458;top:4030;width:16;height:17;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" path="m,l,,21,r,21l,21,,xe" fillcolor="black" strokeweight="0">
                    <v:path arrowok="t" o:connecttype="custom" o:connectlocs="0,0;0,0;16,0;16,17;0,17;0,0" o:connectangles="0,0,0,0,0,0"/>
                  </v:shape>
                  <v:shape id="Freeform 546" o:spid="_x0000_s1570" style="position:absolute;left:6495;top:3937;width:77;height:110;visibility:visible;mso-wrap-style:square;v-text-anchor:top" coordsize="98,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" path="m98,r,l98,16c94,20,88,28,80,39,72,50,66,62,60,74,54,87,50,98,47,108v-2,6,-4,17,-7,31l20,139c24,112,34,86,50,59,59,43,68,30,78,18l,18,,,98,xe" fillcolor="black" strokeweight="0">
                    <v:path arrowok="t" o:connecttype="custom" o:connectlocs="77,0;77,0;77,13;63,31;47,59;37,85;31,110;16,110;39,47;61,14;0,14;0,0;77,0" o:connectangles="0,0,0,0,0,0,0,0,0,0,0,0,0"/>
                  </v:shape>
                  <v:shape id="Freeform 547" o:spid="_x0000_s1571" style="position:absolute;left:6584;top:3937;width:78;height:110;visibility:visible;mso-wrap-style:square;v-text-anchor:top" coordsize="98,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" path="m98,r,l98,16c93,20,87,28,80,39,72,50,66,62,60,74,54,87,50,98,47,108v-2,6,-5,17,-8,31l20,139c24,112,34,86,49,59,58,43,68,30,78,18l,18,,,98,xe" fillcolor="black" strokeweight="0">
                    <v:path arrowok="t" o:connecttype="custom" o:connectlocs="78,0;78,0;78,13;64,31;48,59;37,85;31,110;16,110;39,47;62,14;0,14;0,0;78,0" o:connectangles="0,0,0,0,0,0,0,0,0,0,0,0,0"/>
                  </v:shape>
                  <v:shape id="Freeform 548" o:spid="_x0000_s1572" style="position:absolute;left:6681;top:4030;width:16;height:41;visibility:visible;mso-wrap-style:square;v-text-anchor:top" coordsize="2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" path="m,42r,c4,41,8,38,9,32v1,-3,2,-5,2,-8c11,23,11,23,11,23v,-1,,-1,,-2l,21,,,21,r,20c21,28,19,34,16,40,13,46,8,50,,51l,42xe" fillcolor="black" strokeweight="0">
                    <v:path arrowok="t" o:connecttype="custom" o:connectlocs="0,34;0,34;7,26;8,19;8,18;8,17;0,17;0,0;16,0;16,16;12,32;0,41;0,34" o:connectangles="0,0,0,0,0,0,0,0,0,0,0,0,0"/>
                  </v:shape>
                  <v:shape id="Freeform 549" o:spid="_x0000_s1573" style="position:absolute;left:6761;top:3935;width:79;height:112;visibility:visible;mso-wrap-style:square;v-text-anchor:top" coordsize="100,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" path="m62,91r,l62,27,16,91r46,xm62,141r,l62,107,,107,,89,65,,80,r,91l100,91r,16l80,107r,34l62,141xe" fillcolor="black" strokeweight="0">
                    <v:path arrowok="t" o:connecttype="custom" o:connectlocs="49,72;49,72;49,21;13,72;49,72;49,112;49,112;49,85;0,85;0,71;51,0;63,0;63,72;79,72;79,85;63,85;63,112;49,112" o:connectangles="0,0,0,0,0,0,0,0,0,0,0,0,0,0,0,0,0,0"/>
                    <o:lock v:ext="edit" verticies="t"/>
                  </v:shape>
                  <v:shape id="Freeform 550" o:spid="_x0000_s1574" style="position:absolute;left:6860;top:4030;width:16;height:17;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" path="m,l,,21,r,21l,21,,xe" fillcolor="black" strokeweight="0">
                    <v:path arrowok="t" o:connecttype="custom" o:connectlocs="0,0;0,0;16,0;16,17;0,17;0,0" o:connectangles="0,0,0,0,0,0"/>
                  </v:shape>
                  <v:shape id="Freeform 551" o:spid="_x0000_s1575" style="position:absolute;left:6894;top:3935;width:80;height:112;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" path="m62,91r,l62,27,16,91r46,xm62,141r,l62,107,,107,,89,65,,80,r,91l101,91r,16l80,107r,34l62,141xe" fillcolor="black" strokeweight="0">
                    <v:path arrowok="t" o:connecttype="custom" o:connectlocs="49,72;49,72;49,21;13,72;49,72;49,112;49,112;49,85;0,85;0,71;51,0;63,0;63,72;80,72;80,85;63,85;63,112;49,112" o:connectangles="0,0,0,0,0,0,0,0,0,0,0,0,0,0,0,0,0,0"/>
                    <o:lock v:ext="edit" verticies="t"/>
                  </v:shape>
                  <v:shape id="Freeform 552" o:spid="_x0000_s1576" style="position:absolute;left:6985;top:3937;width:77;height:113;visibility:visible;mso-wrap-style:square;v-text-anchor:top" coordsize="98,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" path="m19,103r,c20,113,25,120,33,124v4,2,9,3,14,3c58,127,66,124,71,117v5,-6,7,-14,7,-22c78,85,75,77,69,72,63,67,56,64,48,64v-6,,-12,1,-16,4c28,70,24,73,21,77l5,77,16,,90,r,18l30,18,24,57v3,-3,6,-4,9,-6c38,49,44,48,51,48v13,,24,4,33,13c93,69,98,79,98,92v,14,-5,25,-13,36c77,138,64,143,46,143v-12,,-22,-3,-31,-10c6,127,1,117,,103r19,xe" fillcolor="black" strokeweight="0">
                    <v:path arrowok="t" o:connecttype="custom" o:connectlocs="15,81;15,81;26,98;37,100;56,92;61,75;54,57;38,51;25,54;17,61;4,61;13,0;71,0;71,14;24,14;19,45;26,40;40,38;66,48;77,73;67,101;36,113;12,105;0,81;15,81" o:connectangles="0,0,0,0,0,0,0,0,0,0,0,0,0,0,0,0,0,0,0,0,0,0,0,0,0"/>
                  </v:shape>
                  <v:shape id="Freeform 553" o:spid="_x0000_s1577" style="position:absolute;left:7074;top:3930;width:36;height:150;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" path="m1,189r,c11,168,18,153,21,144v4,-14,7,-31,7,-50c28,75,25,58,20,42,16,32,10,18,,l12,c22,16,29,26,31,30v2,4,4,9,7,16c41,54,43,62,44,70v2,8,2,16,2,23c46,113,43,130,37,145v-4,10,-12,25,-24,44l1,189xe" fillcolor="black" strokeweight="0">
                    <v:path arrowok="t" o:connecttype="custom" o:connectlocs="1,150;1,150;16,114;22,75;16,33;0,0;9,0;24,24;30,37;34,56;36,74;29,115;10,150;1,150" o:connectangles="0,0,0,0,0,0,0,0,0,0,0,0,0,0"/>
                  </v:shape>
                  <v:shape id="Freeform 554" o:spid="_x0000_s1578" style="position:absolute;left:5960;top:2374;width:41;height:111;visibility:visible;mso-wrap-style:square;v-text-anchor:top" coordsize="52,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" path="m,41r,l,27c13,26,22,24,27,21,32,18,36,11,38,l52,r,141l33,141,33,41,,41xe" fillcolor="black" strokeweight="0">
                    <v:path arrowok="t" o:connecttype="custom" o:connectlocs="0,32;0,32;0,21;21,17;30,0;41,0;41,111;26,111;26,32;0,32" o:connectangles="0,0,0,0,0,0,0,0,0,0"/>
                  </v:shape>
                  <v:shape id="Freeform 555" o:spid="_x0000_s1579" style="position:absolute;left:6048;top:2468;width:16;height:17;visibility:visible;mso-wrap-style:square;v-text-anchor:top" coordsize="2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" path="m,l,,20,r,22l,22,,xe" fillcolor="black" strokeweight="0">
                    <v:path arrowok="t" o:connecttype="custom" o:connectlocs="0,0;0,0;16,0;16,17;0,17;0,0" o:connectangles="0,0,0,0,0,0"/>
                  </v:shape>
                  <v:shape id="Freeform 556" o:spid="_x0000_s1580" style="position:absolute;left:6084;top:2373;width:75;height:116;visibility:visible;mso-wrap-style:square;v-text-anchor:top" coordsize="95,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" path="m20,108r,c20,117,24,124,31,128v3,2,8,3,12,3c52,131,59,127,65,120,71,113,75,99,78,77,74,83,69,88,63,90v-6,3,-12,4,-19,4c30,94,20,90,12,81,4,73,,62,,49,,36,4,25,12,15,19,5,31,,46,,67,,81,9,89,28v4,10,6,23,6,38c95,84,93,99,88,112v-9,22,-24,34,-44,34c30,146,19,142,12,135,5,128,2,118,2,108r18,xm46,79r,c53,79,60,76,66,72v6,-5,8,-13,8,-25c74,37,72,29,67,24,61,19,55,16,47,16v-9,,-16,3,-21,9c21,31,18,39,18,48v,10,3,17,7,22c30,76,37,79,46,79r,xe" fillcolor="black" strokeweight="0">
                    <v:path arrowok="t" o:connecttype="custom" o:connectlocs="16,86;16,86;24,102;34,104;51,95;62,61;50,72;35,75;9,64;0,39;9,12;36,0;70,22;75,52;69,89;35,116;9,107;2,86;16,86;36,63;36,63;52,57;58,37;53,19;37,13;21,20;14,38;20,56;36,63;36,63" o:connectangles="0,0,0,0,0,0,0,0,0,0,0,0,0,0,0,0,0,0,0,0,0,0,0,0,0,0,0,0,0,0"/>
                    <o:lock v:ext="edit" verticies="t"/>
                  </v:shape>
                  <v:shape id="Freeform 557" o:spid="_x0000_s1581" style="position:absolute;left:6173;top:2375;width:77;height:113;visibility:visible;mso-wrap-style:square;v-text-anchor:top" coordsize="97,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" path="m18,103r,c20,113,24,120,33,124v4,2,9,3,14,3c58,127,66,123,71,117v5,-7,7,-15,7,-23c78,84,75,77,69,71,63,66,56,63,47,63v-6,,-11,1,-15,4c27,69,24,73,21,77l5,76,16,,89,r,17l29,17,23,56v4,-2,7,-4,10,-5c38,48,44,47,51,47v13,,24,5,33,13c93,68,97,79,97,92v,13,-4,25,-12,35c77,137,63,142,45,142v-11,,-21,-3,-30,-10c6,126,1,116,,103r18,xe" fillcolor="black" strokeweight="0">
                    <v:path arrowok="t" o:connecttype="custom" o:connectlocs="14,82;14,82;26,99;37,101;56,93;62,75;55,57;37,50;25,53;17,61;4,60;13,0;71,0;71,14;23,14;18,45;26,41;40,37;67,48;77,73;67,101;36,113;12,105;0,82;14,82" o:connectangles="0,0,0,0,0,0,0,0,0,0,0,0,0,0,0,0,0,0,0,0,0,0,0,0,0"/>
                  </v:shape>
                  <v:shape id="Freeform 558" o:spid="_x0000_s1582" style="position:absolute;left:6313;top:2368;width:36;height:150;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" path="m45,r,c35,20,28,35,25,45,21,59,18,76,18,95v,19,3,36,8,52c30,157,36,171,46,189r-12,c24,174,18,164,16,160,14,156,11,150,8,143,5,134,2,123,1,112,,106,,101,,96,,76,3,59,9,44,13,34,21,20,33,l45,xe" fillcolor="black" strokeweight="0">
                    <v:path arrowok="t" o:connecttype="custom" o:connectlocs="35,0;35,0;20,36;14,75;20,117;36,150;27,150;13,127;6,113;1,89;0,76;7,35;26,0;35,0" o:connectangles="0,0,0,0,0,0,0,0,0,0,0,0,0,0"/>
                  </v:shape>
                  <v:shape id="Freeform 559" o:spid="_x0000_s1583" style="position:absolute;left:6360;top:2373;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" path="m48,r,c66,,79,8,88,23v6,12,9,28,9,48c97,90,94,106,88,118v-8,18,-21,27,-40,27c31,145,18,138,10,123,3,111,,95,,74,,58,2,44,6,33,14,11,28,,48,r,xm48,129r,c57,129,64,125,70,117v5,-8,8,-23,8,-45c78,55,76,42,72,32,68,22,60,16,49,16,39,16,31,21,26,31,21,41,19,55,19,75v,14,1,26,4,34c28,123,36,129,48,129r,xe" fillcolor="black" strokeweight="0">
                    <v:path arrowok="t" o:connecttype="custom" o:connectlocs="38,0;38,0;70,18;77,56;70,94;38,115;8,98;0,59;5,26;38,0;38,0;38,102;38,102;56,93;62,57;57,25;39,13;21,25;15,59;18,86;38,102;38,102" o:connectangles="0,0,0,0,0,0,0,0,0,0,0,0,0,0,0,0,0,0,0,0,0,0"/>
                    <o:lock v:ext="edit" verticies="t"/>
                  </v:shape>
                  <v:shape id="Freeform 560" o:spid="_x0000_s1584" style="position:absolute;left:6458;top:2468;width:16;height:17;visibility:visible;mso-wrap-style:square;v-text-anchor:top" coordsize="2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" path="m,l,,21,r,22l,22,,xe" fillcolor="black" strokeweight="0">
                    <v:path arrowok="t" o:connecttype="custom" o:connectlocs="0,0;0,0;16,0;16,17;0,17;0,0" o:connectangles="0,0,0,0,0,0"/>
                  </v:shape>
                  <v:shape id="Freeform 561" o:spid="_x0000_s1585" style="position:absolute;left:6493;top:2373;width:79;height:112;visibility:visible;mso-wrap-style:square;v-text-anchor:top" coordsize="100,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" path="m61,92r,l61,28,16,92r45,xm62,142r,l62,107,,107,,90,64,,79,r,92l100,92r,15l79,107r,35l62,142xe" fillcolor="black" strokeweight="0">
                    <v:path arrowok="t" o:connecttype="custom" o:connectlocs="48,73;48,73;48,22;13,73;48,73;49,112;49,112;49,84;0,84;0,71;51,0;62,0;62,73;79,73;79,84;62,84;62,112;49,112" o:connectangles="0,0,0,0,0,0,0,0,0,0,0,0,0,0,0,0,0,0"/>
                    <o:lock v:ext="edit" verticies="t"/>
                  </v:shape>
                  <v:shape id="Freeform 562" o:spid="_x0000_s1586" style="position:absolute;left:6583;top:2373;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" path="m48,r,c66,,79,8,88,23v6,12,9,28,9,48c97,90,94,106,88,118v-8,18,-21,27,-40,27c31,145,18,138,10,123,3,111,,95,,74,,58,2,44,6,33,14,11,28,,48,r,xm48,129r,c57,129,64,125,70,117v5,-8,8,-23,8,-45c78,55,76,42,72,32,68,22,60,16,49,16,39,16,31,21,26,31,21,41,19,55,19,75v,14,1,26,4,34c28,123,36,129,48,129r,xe" fillcolor="black" strokeweight="0">
                    <v:path arrowok="t" o:connecttype="custom" o:connectlocs="38,0;38,0;70,18;77,56;70,94;38,115;8,98;0,59;5,26;38,0;38,0;38,102;38,102;56,93;62,57;57,25;39,13;21,25;15,59;18,86;38,102;38,102" o:connectangles="0,0,0,0,0,0,0,0,0,0,0,0,0,0,0,0,0,0,0,0,0,0"/>
                    <o:lock v:ext="edit" verticies="t"/>
                  </v:shape>
                  <v:shape id="Freeform 563" o:spid="_x0000_s1587" style="position:absolute;left:6681;top:2468;width:16;height:41;visibility:visible;mso-wrap-style:square;v-text-anchor:top" coordsize="2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" path="m,42r,c4,41,8,38,9,33v1,-3,2,-6,2,-9c11,24,11,23,11,23v,,,-1,,-1l,22,,,21,r,20c21,28,19,35,16,41,13,47,8,50,,52l,42xe" fillcolor="black" strokeweight="0">
                    <v:path arrowok="t" o:connecttype="custom" o:connectlocs="0,33;0,33;7,26;8,19;8,18;8,17;0,17;0,0;16,0;16,16;12,32;0,41;0,33" o:connectangles="0,0,0,0,0,0,0,0,0,0,0,0,0"/>
                  </v:shape>
                  <v:shape id="Freeform 564" o:spid="_x0000_s1588" style="position:absolute;left:6761;top:2375;width:78;height:113;visibility:visible;mso-wrap-style:square;v-text-anchor:top" coordsize="9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" path="m19,103r,c20,113,25,120,33,124v4,2,9,3,14,3c58,127,66,123,71,117v5,-7,7,-15,7,-23c78,84,75,77,69,71,63,66,56,63,48,63v-6,,-12,1,-16,4c28,69,24,73,21,77l5,76,16,,90,r,17l30,17,24,56v3,-2,6,-4,9,-5c38,48,44,47,51,47v13,,24,5,33,13c93,68,98,79,98,92v,13,-5,25,-13,35c77,137,64,142,46,142v-12,,-22,-3,-31,-10c6,126,1,116,,103r19,xe" fillcolor="black" strokeweight="0">
                    <v:path arrowok="t" o:connecttype="custom" o:connectlocs="15,82;15,82;26,99;37,101;57,93;62,75;55,57;38,50;25,53;17,61;4,60;13,0;72,0;72,14;24,14;19,45;26,41;41,37;67,48;78,73;68,101;37,113;12,105;0,82;15,82" o:connectangles="0,0,0,0,0,0,0,0,0,0,0,0,0,0,0,0,0,0,0,0,0,0,0,0,0"/>
                  </v:shape>
                  <v:shape id="Freeform 565" o:spid="_x0000_s1589" style="position:absolute;left:6860;top:2468;width:16;height:17;visibility:visible;mso-wrap-style:square;v-text-anchor:top" coordsize="2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" path="m,l,,21,r,22l,22,,xe" fillcolor="black" strokeweight="0">
                    <v:path arrowok="t" o:connecttype="custom" o:connectlocs="0,0;0,0;16,0;16,17;0,17;0,0" o:connectangles="0,0,0,0,0,0"/>
                  </v:shape>
                  <v:shape id="Freeform 566" o:spid="_x0000_s1590" style="position:absolute;left:6896;top:2375;width:77;height:113;visibility:visible;mso-wrap-style:square;v-text-anchor:top" coordsize="97,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" path="m18,103r,c19,113,24,120,32,124v4,2,9,3,15,3c57,127,65,123,70,117v5,-7,8,-15,8,-23c78,84,75,77,69,71,63,66,55,63,47,63v-6,,-11,1,-16,4c27,69,23,73,20,77l5,76,15,,89,r,17l29,17,23,56v3,-2,6,-4,9,-5c37,48,43,47,50,47v13,,24,5,33,13c92,68,97,79,97,92v,13,-4,25,-13,35c76,137,63,142,45,142v-12,,-22,-3,-31,-10c6,126,1,116,,103r18,xe" fillcolor="black" strokeweight="0">
                    <v:path arrowok="t" o:connecttype="custom" o:connectlocs="14,82;14,82;25,99;37,101;56,93;62,75;55,57;37,50;25,53;16,61;4,60;12,0;71,0;71,14;23,14;18,45;25,41;40,37;66,48;77,73;67,101;36,113;11,105;0,82;14,82" o:connectangles="0,0,0,0,0,0,0,0,0,0,0,0,0,0,0,0,0,0,0,0,0,0,0,0,0"/>
                  </v:shape>
                  <v:shape id="Freeform 567" o:spid="_x0000_s1591" style="position:absolute;left:6985;top:2373;width:75;height:116;visibility:visible;mso-wrap-style:square;v-text-anchor:top" coordsize="95,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" path="m20,108r,c20,117,24,124,31,128v4,2,8,3,12,3c52,131,59,127,65,120,71,113,75,99,78,77,74,83,69,88,63,90v-6,3,-12,4,-19,4c31,94,20,90,12,81,4,73,,62,,49,,36,4,25,12,15,20,5,31,,46,,67,,81,9,89,28v4,10,6,23,6,38c95,84,93,99,88,112v-9,22,-24,34,-44,34c30,146,20,142,12,135,5,128,2,118,2,108r18,xm47,79r,c54,79,60,76,66,72v6,-5,9,-13,9,-25c75,37,72,29,67,24,62,19,55,16,47,16v-9,,-16,3,-21,9c21,31,18,39,18,48v,10,3,17,7,22c30,76,37,79,47,79r,xe" fillcolor="black" strokeweight="0">
                    <v:path arrowok="t" o:connecttype="custom" o:connectlocs="16,86;16,86;24,102;34,104;51,95;62,61;50,72;35,75;9,64;0,39;9,12;36,0;70,22;75,52;69,89;35,116;9,107;2,86;16,86;37,63;37,63;52,57;59,37;53,19;37,13;21,20;14,38;20,56;37,63;37,63" o:connectangles="0,0,0,0,0,0,0,0,0,0,0,0,0,0,0,0,0,0,0,0,0,0,0,0,0,0,0,0,0,0"/>
                    <o:lock v:ext="edit" verticies="t"/>
                  </v:shape>
                  <v:shape id="Freeform 568" o:spid="_x0000_s1592" style="position:absolute;left:7074;top:2368;width:36;height:150;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" path="m1,189r,c11,168,18,154,21,144v4,-14,7,-30,7,-49c28,76,25,58,20,42,16,33,10,19,,l12,c22,17,29,27,31,30v2,4,4,9,7,16c41,54,43,62,44,70v2,8,2,16,2,23c46,113,43,130,37,146v-4,9,-12,24,-24,43l1,189xe" fillcolor="black" strokeweight="0">
                    <v:path arrowok="t" o:connecttype="custom" o:connectlocs="1,150;1,150;16,114;22,75;16,33;0,0;9,0;24,24;30,37;34,56;36,74;29,116;10,150;1,150" o:connectangles="0,0,0,0,0,0,0,0,0,0,0,0,0,0"/>
                  </v:shape>
                  <v:shape id="Freeform 569" o:spid="_x0000_s1593" style="position:absolute;left:5960;top:2686;width:41;height:112;visibility:visible;mso-wrap-style:square;v-text-anchor:top" coordsize="52,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" path="m,41r,l,27c13,26,22,24,27,21,32,18,36,11,38,l52,r,141l33,141,33,41,,41xe" fillcolor="black" strokeweight="0">
                    <v:path arrowok="t" o:connecttype="custom" o:connectlocs="0,33;0,33;0,21;21,17;30,0;41,0;41,112;26,112;26,33;0,33" o:connectangles="0,0,0,0,0,0,0,0,0,0"/>
                  </v:shape>
                  <v:shape id="Freeform 570" o:spid="_x0000_s1594" style="position:absolute;left:6040;top:2685;width:77;height:116;visibility:visible;mso-wrap-style:square;v-text-anchor:top" coordsize="97,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" path="m51,r,c67,,78,4,84,13v7,8,10,16,10,25l76,38c75,32,73,28,71,25,67,19,60,16,52,16,42,16,34,20,28,30,22,39,19,52,18,69,22,63,27,59,34,56v5,-3,12,-4,19,-4c64,52,75,55,84,63v8,8,13,19,13,34c97,110,93,121,84,131v-8,10,-20,15,-35,15c35,146,24,141,14,131,5,121,,104,,80,,62,2,48,6,35,15,12,30,,51,r,xm50,130r,c59,130,66,127,71,121v5,-7,7,-14,7,-23c78,91,76,84,72,78,68,71,60,68,49,68v-7,,-14,2,-20,7c23,80,21,88,21,98v,9,2,17,7,23c34,127,41,130,50,130r,xe" fillcolor="black" strokeweight="0">
                    <v:path arrowok="t" o:connecttype="custom" o:connectlocs="40,0;40,0;67,10;75,30;60,30;56,20;41,13;22,24;14,55;27,44;42,41;67,50;77,77;67,104;39,116;11,104;0,64;5,28;40,0;40,0;40,103;40,103;56,96;62,78;57,62;39,54;23,60;17,78;22,96;40,103;40,103" o:connectangles="0,0,0,0,0,0,0,0,0,0,0,0,0,0,0,0,0,0,0,0,0,0,0,0,0,0,0,0,0,0,0"/>
                    <o:lock v:ext="edit" verticies="t"/>
                  </v:shape>
                  <v:shape id="Freeform 571" o:spid="_x0000_s1595" style="position:absolute;left:6136;top:2781;width:17;height:17;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" path="m,l,,21,r,21l,21,,xe" fillcolor="black" strokeweight="0">
                    <v:path arrowok="t" o:connecttype="custom" o:connectlocs="0,0;0,0;17,0;17,17;0,17;0,0" o:connectangles="0,0,0,0,0,0"/>
                  </v:shape>
                  <v:shape id="Freeform 572" o:spid="_x0000_s1596" style="position:absolute;left:6173;top:2686;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" path="m48,r,c66,,80,7,88,22v6,12,9,28,9,48c97,89,94,105,89,118v-9,18,-22,27,-41,27c31,145,18,138,10,123,3,111,,94,,73,,57,2,43,6,32,14,11,28,,48,r,xm48,129r,c57,129,65,125,70,116v5,-8,8,-23,8,-45c78,55,76,42,72,31,68,21,61,16,49,16,39,16,31,21,26,31v-5,9,-7,24,-7,43c19,88,21,100,24,109v4,13,13,20,24,20l48,129xe" fillcolor="black" strokeweight="0">
                    <v:path arrowok="t" o:connecttype="custom" o:connectlocs="38,0;38,0;70,17;77,56;71,94;38,115;8,98;0,58;5,25;38,0;38,0;38,102;38,102;56,92;62,56;57,25;39,13;21,25;15,59;19,86;38,102;38,102" o:connectangles="0,0,0,0,0,0,0,0,0,0,0,0,0,0,0,0,0,0,0,0,0,0"/>
                    <o:lock v:ext="edit" verticies="t"/>
                  </v:shape>
                  <v:shape id="Freeform 573" o:spid="_x0000_s1597" style="position:absolute;left:6262;top:2686;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" path="m48,r,c66,,80,7,88,22v6,12,9,28,9,48c97,89,94,105,89,118v-9,18,-22,27,-41,27c31,145,18,138,10,123,3,111,,94,,73,,57,2,43,6,32,14,11,28,,48,r,xm48,129r,c57,129,64,125,70,116v5,-8,8,-23,8,-45c78,55,76,42,72,31,68,21,60,16,49,16,39,16,31,21,26,31v-5,9,-7,24,-7,43c19,88,20,100,24,109v4,13,12,20,24,20l48,129xe" fillcolor="black" strokeweight="0">
                    <v:path arrowok="t" o:connecttype="custom" o:connectlocs="38,0;38,0;70,17;77,56;71,94;38,115;8,98;0,58;5,25;38,0;38,0;38,102;38,102;56,92;62,56;57,25;39,13;21,25;15,59;19,86;38,102;38,102" o:connectangles="0,0,0,0,0,0,0,0,0,0,0,0,0,0,0,0,0,0,0,0,0,0"/>
                    <o:lock v:ext="edit" verticies="t"/>
                  </v:shape>
                  <v:shape id="Freeform 574" o:spid="_x0000_s1598" style="position:absolute;left:6402;top:2681;width:37;height:149;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" path="m45,r,c35,20,28,35,25,44,21,58,18,75,18,94v,19,3,36,8,52c29,156,36,170,46,188r-12,c24,173,18,164,16,160,14,155,11,150,8,143,5,133,2,123,1,112,,106,,100,,95,,76,3,58,9,43,13,34,21,19,33,l45,xe" fillcolor="black" strokeweight="0">
                    <v:path arrowok="t" o:connecttype="custom" o:connectlocs="36,0;36,0;20,35;14,75;21,116;37,149;27,149;13,127;6,113;1,89;0,75;7,34;27,0;36,0" o:connectangles="0,0,0,0,0,0,0,0,0,0,0,0,0,0"/>
                  </v:shape>
                  <v:shape id="Freeform 575" o:spid="_x0000_s1599" style="position:absolute;left:6448;top:2685;width:80;height:113;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" path="m62,92r,l62,28,17,92r45,xm62,142r,l62,108,,108,,90,65,,80,r,92l101,92r,16l80,108r,34l62,142xe" fillcolor="black" strokeweight="0">
                    <v:path arrowok="t" o:connecttype="custom" o:connectlocs="49,73;49,73;49,22;13,73;49,73;49,113;49,113;49,86;0,86;0,72;51,0;63,0;63,73;80,73;80,86;63,86;63,113;49,113" o:connectangles="0,0,0,0,0,0,0,0,0,0,0,0,0,0,0,0,0,0"/>
                    <o:lock v:ext="edit" verticies="t"/>
                  </v:shape>
                  <v:shape id="Freeform 576" o:spid="_x0000_s1600" style="position:absolute;left:6547;top:2781;width:17;height:17;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" path="m,l,,21,r,21l,21,,xe" fillcolor="black" strokeweight="0">
                    <v:path arrowok="t" o:connecttype="custom" o:connectlocs="0,0;0,0;17,0;17,17;0,17;0,0" o:connectangles="0,0,0,0,0,0"/>
                  </v:shape>
                  <v:shape id="Freeform 577" o:spid="_x0000_s1601" style="position:absolute;left:6583;top:2687;width:77;height:114;visibility:visible;mso-wrap-style:square;v-text-anchor:top" coordsize="97,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" path="m18,103r,c19,113,24,120,32,124v5,2,9,3,15,3c57,127,65,124,70,117v5,-7,8,-14,8,-22c78,85,75,77,69,72,63,66,56,64,47,64v-6,,-11,1,-16,3c27,70,23,73,20,77l5,76,16,,89,r,17l29,17,23,57v3,-3,6,-5,9,-6c38,49,44,48,51,48v13,,24,4,33,12c93,69,97,79,97,92v,13,-4,25,-12,35c76,138,63,143,45,143v-11,,-22,-4,-30,-10c6,126,1,116,,103r18,xe" fillcolor="black" strokeweight="0">
                    <v:path arrowok="t" o:connecttype="custom" o:connectlocs="14,82;14,82;25,99;37,101;56,93;62,76;55,57;37,51;25,53;16,61;4,61;13,0;71,0;71,14;23,14;18,45;25,41;40,38;67,48;77,73;67,101;36,114;12,106;0,82;14,82" o:connectangles="0,0,0,0,0,0,0,0,0,0,0,0,0,0,0,0,0,0,0,0,0,0,0,0,0"/>
                  </v:shape>
                  <v:shape id="Freeform 578" o:spid="_x0000_s1602" style="position:absolute;left:6671;top:2685;width:80;height:113;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" path="m62,92r,l62,28,17,92r45,xm62,142r,l62,108,,108,,90,65,,80,r,92l101,92r,16l80,108r,34l62,142xe" fillcolor="black" strokeweight="0">
                    <v:path arrowok="t" o:connecttype="custom" o:connectlocs="49,73;49,73;49,22;13,73;49,73;49,113;49,113;49,86;0,86;0,72;51,0;63,0;63,73;80,73;80,86;63,86;63,113;49,113" o:connectangles="0,0,0,0,0,0,0,0,0,0,0,0,0,0,0,0,0,0"/>
                    <o:lock v:ext="edit" verticies="t"/>
                  </v:shape>
                  <v:shape id="Freeform 579" o:spid="_x0000_s1603" style="position:absolute;left:6770;top:2781;width:17;height:40;visibility:visible;mso-wrap-style:square;v-text-anchor:top" coordsize="2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" path="m,42r,c4,41,7,38,9,32v1,-3,2,-6,2,-8c11,23,11,23,11,22v,,,,-1,-1l,21,,,21,r,19c21,27,19,34,16,40,13,46,7,50,,51l,42xe" fillcolor="black" strokeweight="0">
                    <v:path arrowok="t" o:connecttype="custom" o:connectlocs="0,33;0,33;7,25;9,19;9,17;8,16;0,16;0,0;17,0;17,15;13,31;0,40;0,33" o:connectangles="0,0,0,0,0,0,0,0,0,0,0,0,0"/>
                  </v:shape>
                  <v:shape id="Freeform 580" o:spid="_x0000_s1604" style="position:absolute;left:6849;top:2686;width:79;height:115;visibility:visible;mso-wrap-style:square;v-text-anchor:top" coordsize="99,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" path="m48,145r,c31,145,19,140,12,131,4,122,,111,,98r19,c20,107,22,113,24,118v5,7,13,11,25,11c58,129,66,126,72,121v5,-5,8,-11,8,-19c80,92,77,85,71,81,65,78,57,76,46,76v-1,,-2,,-3,c42,76,40,76,39,76r,-16c41,60,42,61,44,61v1,,2,,4,c54,61,60,60,64,58,72,54,75,47,75,38,75,31,73,25,68,22,63,18,57,16,50,16,39,16,30,20,26,28v-3,4,-4,10,-4,18l4,46c4,36,6,27,10,19,18,6,30,,49,,63,,74,3,82,9v8,7,12,16,12,28c94,46,91,53,87,58v-3,4,-7,6,-11,8c83,68,89,72,93,78v4,6,6,13,6,21c99,113,95,124,86,132v-9,9,-22,13,-38,13l48,145xe" fillcolor="black" strokeweight="0">
                    <v:path arrowok="t" o:connecttype="custom" o:connectlocs="38,115;38,115;10,104;0,78;15,78;19,94;39,102;57,96;64,81;57,64;37,60;34,60;31,60;31,48;35,48;38,48;51,46;60,30;54,17;40,13;21,22;18,36;3,36;8,15;39,0;65,7;75,29;69,46;61,52;74,62;79,79;69,105;38,115;38,115" o:connectangles="0,0,0,0,0,0,0,0,0,0,0,0,0,0,0,0,0,0,0,0,0,0,0,0,0,0,0,0,0,0,0,0,0,0"/>
                  </v:shape>
                  <v:shape id="Freeform 581" o:spid="_x0000_s1605" style="position:absolute;left:6941;top:2685;width:77;height:116;visibility:visible;mso-wrap-style:square;v-text-anchor:top" coordsize="97,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" path="m52,r,c67,,78,4,85,13v6,8,9,16,9,25l76,38c75,32,74,28,71,25,67,19,61,16,52,16,42,16,34,20,28,30,22,39,19,52,18,69,22,63,28,59,34,56v5,-3,12,-4,19,-4c65,52,75,55,84,63v9,8,13,19,13,34c97,110,93,121,84,131v-8,10,-20,15,-35,15c35,146,24,141,14,131,5,121,,104,,80,,62,2,48,6,35,15,12,30,,52,r,xm50,130r,c60,130,67,127,71,121v5,-7,7,-14,7,-23c78,91,76,84,72,78,68,71,60,68,49,68v-7,,-14,2,-20,7c24,80,21,88,21,98v,9,2,17,8,23c34,127,41,130,50,130r,xe" fillcolor="black" strokeweight="0">
                    <v:path arrowok="t" o:connecttype="custom" o:connectlocs="41,0;41,0;67,10;75,30;60,30;56,20;41,13;22,24;14,55;27,44;42,41;67,50;77,77;67,104;39,116;11,104;0,64;5,28;41,0;41,0;40,103;40,103;56,96;62,78;57,62;39,54;23,60;17,78;23,96;40,103;40,103" o:connectangles="0,0,0,0,0,0,0,0,0,0,0,0,0,0,0,0,0,0,0,0,0,0,0,0,0,0,0,0,0,0,0"/>
                    <o:lock v:ext="edit" verticies="t"/>
                  </v:shape>
                  <v:shape id="Freeform 582" o:spid="_x0000_s1606" style="position:absolute;left:7038;top:2781;width:16;height:17;visibility:visible;mso-wrap-style:square;v-text-anchor:top" coordsize="2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" path="m,l,,20,r,21l,21,,xe" fillcolor="black" strokeweight="0">
                    <v:path arrowok="t" o:connecttype="custom" o:connectlocs="0,0;0,0;16,0;16,17;0,17;0,0" o:connectangles="0,0,0,0,0,0"/>
                  </v:shape>
                  <v:shape id="Freeform 583" o:spid="_x0000_s1607" style="position:absolute;left:7074;top:2686;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" path="m48,r,c67,,80,7,88,22v6,12,9,28,9,48c97,89,95,105,89,118v-8,18,-22,27,-41,27c31,145,19,138,10,123,3,111,,94,,73,,57,2,43,6,32,14,11,28,,48,r,xm48,129r,c57,129,65,125,70,116v6,-8,8,-23,8,-45c78,55,76,42,72,31,68,21,61,16,49,16,39,16,31,21,26,31v-4,9,-7,24,-7,43c19,88,21,100,24,109v5,13,13,20,24,20l48,129xe" fillcolor="black" strokeweight="0">
                    <v:path arrowok="t" o:connecttype="custom" o:connectlocs="38,0;38,0;70,17;77,56;71,94;38,115;8,98;0,58;5,25;38,0;38,0;38,102;38,102;56,92;62,56;57,25;39,13;21,25;15,59;19,86;38,102;38,102" o:connectangles="0,0,0,0,0,0,0,0,0,0,0,0,0,0,0,0,0,0,0,0,0,0"/>
                    <o:lock v:ext="edit" verticies="t"/>
                  </v:shape>
                  <v:shape id="Freeform 584" o:spid="_x0000_s1608" style="position:absolute;left:7163;top:2685;width:77;height:116;visibility:visible;mso-wrap-style:square;v-text-anchor:top" coordsize="97,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" path="m48,60r,c56,60,62,58,67,53v4,-4,6,-9,6,-15c73,33,71,28,67,23,63,19,56,17,48,17v-9,,-15,2,-19,6c25,28,24,33,24,39v,6,2,12,7,15c36,58,42,60,48,60r,xm50,130r,c58,130,65,128,70,123v5,-4,8,-11,8,-20c78,94,75,87,70,83,64,78,57,75,48,75v-8,,-15,3,-21,8c22,88,19,94,19,103v,7,3,14,8,19c32,127,39,130,50,130r,xm24,67r,c19,65,15,62,13,59,8,54,5,47,5,39,5,28,9,19,16,12,24,4,35,,49,,62,,73,4,81,11v7,7,11,16,11,25c92,45,90,52,86,58v-3,3,-7,6,-12,9c80,69,84,72,88,76v6,6,9,15,9,26c97,114,93,124,85,133v-9,9,-21,13,-36,13c35,146,24,142,14,135,5,127,,117,,102,,94,2,87,6,81,10,75,16,70,24,67r,xe" fillcolor="black" strokeweight="0">
                    <v:path arrowok="t" o:connecttype="custom" o:connectlocs="38,48;38,48;53,42;58,30;53,18;38,14;23,18;19,31;25,43;38,48;38,48;40,103;40,103;56,98;62,82;56,66;38,60;21,66;15,82;21,97;40,103;40,103;19,53;19,53;10,47;4,31;13,10;39,0;64,9;73,29;68,46;59,53;70,60;77,81;67,106;39,116;11,107;0,81;5,64;19,53;19,53" o:connectangles="0,0,0,0,0,0,0,0,0,0,0,0,0,0,0,0,0,0,0,0,0,0,0,0,0,0,0,0,0,0,0,0,0,0,0,0,0,0,0,0,0"/>
                    <o:lock v:ext="edit" verticies="t"/>
                  </v:shape>
                  <v:shape id="Freeform 585" o:spid="_x0000_s1609" style="position:absolute;left:7253;top:2681;width:36;height:149;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" path="m,188r,c11,168,17,153,21,144v4,-14,6,-31,6,-50c27,75,25,58,19,42,16,32,10,18,,l12,c22,16,28,26,30,30v2,4,5,9,7,15c40,54,43,62,44,70v1,8,2,15,2,23c46,112,43,130,37,145v-4,10,-12,24,-24,43l,188xe" fillcolor="black" strokeweight="0">
                    <v:path arrowok="t" o:connecttype="custom" o:connectlocs="0,149;0,149;16,114;21,75;15,33;0,0;9,0;23,24;29,36;34,55;36,74;29,115;10,149;0,149" o:connectangles="0,0,0,0,0,0,0,0,0,0,0,0,0,0"/>
                  </v:shape>
                  <v:shape id="Freeform 586" o:spid="_x0000_s1610" style="position:absolute;left:5950;top:3000;width:78;height:110;visibility:visible;mso-wrap-style:square;v-text-anchor:top" coordsize="9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" path="m98,r,l98,15c94,19,88,27,80,38,73,49,66,61,60,73,54,86,50,97,47,107v-2,7,-4,17,-7,31l20,138c25,112,34,85,50,58,59,42,68,29,78,17l,17,,,98,xe" fillcolor="black" strokeweight="0">
                    <v:path arrowok="t" o:connecttype="custom" o:connectlocs="78,0;78,0;78,12;64,30;48,58;37,85;32,110;16,110;40,46;62,14;0,14;0,0;78,0" o:connectangles="0,0,0,0,0,0,0,0,0,0,0,0,0"/>
                  </v:shape>
                  <v:shape id="Freeform 587" o:spid="_x0000_s1611" style="position:absolute;left:6048;top:3093;width:16;height:17;visibility:visible;mso-wrap-style:square;v-text-anchor:top" coordsize="2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" path="m,l,,20,r,21l,21,,xe" fillcolor="black" strokeweight="0">
                    <v:path arrowok="t" o:connecttype="custom" o:connectlocs="0,0;0,0;16,0;16,17;0,17;0,0" o:connectangles="0,0,0,0,0,0"/>
                  </v:shape>
                  <v:shape id="Freeform 588" o:spid="_x0000_s1612" style="position:absolute;left:6084;top:2998;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" path="m52,r,c68,,79,4,85,12v6,8,9,17,9,25l77,37c75,32,74,27,72,24,67,18,61,15,52,15,42,15,34,20,28,29v-5,9,-9,22,-9,39c23,62,28,58,34,55v6,-3,12,-4,19,-4c65,51,75,55,84,62v9,8,13,19,13,34c97,109,93,120,85,130v-9,10,-21,15,-36,15c36,145,24,140,15,130,5,120,,103,,79,,62,2,47,7,35,15,11,30,,52,r,xm51,129r,c60,129,67,126,71,120v5,-6,7,-14,7,-22c78,90,76,84,72,77,68,70,61,67,50,67v-8,,-15,3,-20,8c24,80,21,87,21,98v,9,3,16,8,22c34,126,41,129,51,129r,xe" fillcolor="black" strokeweight="0">
                    <v:path arrowok="t" o:connecttype="custom" o:connectlocs="41,0;41,0;67,10;75,29;61,29;57,19;41,12;22,23;15,54;27,44;42,40;67,49;77,76;67,103;39,115;12,103;0,63;6,28;41,0;41,0;40,102;40,102;56,95;62,78;57,61;40,53;24,59;17,78;23,95;40,102;40,102" o:connectangles="0,0,0,0,0,0,0,0,0,0,0,0,0,0,0,0,0,0,0,0,0,0,0,0,0,0,0,0,0,0,0"/>
                    <o:lock v:ext="edit" verticies="t"/>
                  </v:shape>
                  <v:shape id="Freeform 589" o:spid="_x0000_s1613" style="position:absolute;left:6174;top:2998;width:75;height:115;visibility:visible;mso-wrap-style:square;v-text-anchor:top" coordsize="95,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" path="m19,107r,c20,117,24,124,31,128v3,2,7,3,12,3c51,131,59,127,65,120,71,113,75,99,77,77,73,83,69,88,63,90v-6,3,-12,4,-19,4c30,94,20,90,12,81,4,73,,62,,48,,36,4,24,11,15,19,5,31,,46,,67,,81,9,89,28v4,10,6,23,6,38c95,83,93,99,87,112v-8,22,-23,33,-43,33c30,145,19,142,12,135,5,127,1,118,1,107r18,xm46,78r,c53,78,60,76,66,71v5,-4,8,-12,8,-24c74,37,72,29,66,24,61,19,55,16,46,16v-8,,-15,3,-20,9c21,31,18,39,18,48v,9,2,17,7,22c29,76,36,78,46,78r,xe" fillcolor="black" strokeweight="0">
                    <v:path arrowok="t" o:connecttype="custom" o:connectlocs="15,85;15,85;24,102;34,104;51,95;61,61;50,71;35,75;9,64;0,38;9,12;36,0;70,22;75,52;69,89;35,115;9,107;1,85;15,85;36,62;36,62;52,56;58,37;52,19;36,13;21,20;14,38;20,56;36,62;36,62" o:connectangles="0,0,0,0,0,0,0,0,0,0,0,0,0,0,0,0,0,0,0,0,0,0,0,0,0,0,0,0,0,0"/>
                    <o:lock v:ext="edit" verticies="t"/>
                  </v:shape>
                  <v:shape id="Freeform 590" o:spid="_x0000_s1614" style="position:absolute;left:6313;top:2993;width:36;height:150;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" path="m45,r,c35,20,28,35,25,44,21,59,18,76,18,94v,19,3,37,8,53c30,156,36,170,46,189r-12,c24,174,18,164,16,160,14,156,11,150,8,143,5,133,2,123,1,112,,106,,101,,96,,76,3,59,9,44,13,34,21,19,33,l45,xe" fillcolor="black" strokeweight="0">
                    <v:path arrowok="t" o:connecttype="custom" o:connectlocs="35,0;35,0;20,35;14,75;20,117;36,150;27,150;13,127;6,113;1,89;0,76;7,35;26,0;35,0" o:connectangles="0,0,0,0,0,0,0,0,0,0,0,0,0,0"/>
                  </v:shape>
                  <v:shape id="Freeform 591" o:spid="_x0000_s1615" style="position:absolute;left:6360;top:2998;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" path="m48,r,c66,,79,8,88,23v6,11,9,27,9,48c97,90,94,106,88,118v-8,18,-21,27,-40,27c31,145,18,138,10,123,3,111,,94,,74,,58,2,44,6,32,14,11,28,,48,r,xm48,129r,c57,129,64,125,70,117v5,-8,8,-23,8,-46c78,55,76,42,72,32,68,21,60,16,49,16,39,16,31,21,26,31,21,41,19,55,19,74v,15,1,26,4,35c28,122,36,129,48,129r,xe" fillcolor="black" strokeweight="0">
                    <v:path arrowok="t" o:connecttype="custom" o:connectlocs="38,0;38,0;70,18;77,56;70,94;38,115;8,98;0,59;5,25;38,0;38,0;38,102;38,102;56,93;62,56;57,25;39,13;21,25;15,59;18,86;38,102;38,102" o:connectangles="0,0,0,0,0,0,0,0,0,0,0,0,0,0,0,0,0,0,0,0,0,0"/>
                    <o:lock v:ext="edit" verticies="t"/>
                  </v:shape>
                  <v:shape id="Freeform 592" o:spid="_x0000_s1616" style="position:absolute;left:6458;top:3093;width:16;height:17;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" path="m,l,,21,r,21l,21,,xe" fillcolor="black" strokeweight="0">
                    <v:path arrowok="t" o:connecttype="custom" o:connectlocs="0,0;0,0;16,0;16,17;0,17;0,0" o:connectangles="0,0,0,0,0,0"/>
                  </v:shape>
                  <v:shape id="Freeform 593" o:spid="_x0000_s1617" style="position:absolute;left:6504;top:2999;width:41;height:111;visibility:visible;mso-wrap-style:square;v-text-anchor:top" coordsize="52,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" path="m,40r,l,27c13,26,22,24,27,21,32,18,35,11,38,l52,r,140l33,140,33,40,,40xe" fillcolor="black" strokeweight="0">
                    <v:path arrowok="t" o:connecttype="custom" o:connectlocs="0,32;0,32;0,21;21,17;30,0;41,0;41,111;26,111;26,32;0,32" o:connectangles="0,0,0,0,0,0,0,0,0,0"/>
                  </v:shape>
                  <v:shape id="Freeform 594" o:spid="_x0000_s1618" style="position:absolute;left:6583;top:2998;width:76;height:115;visibility:visible;mso-wrap-style:square;v-text-anchor:top" coordsize="96,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" path="m20,107r,c21,117,24,124,31,128v4,2,8,3,13,3c52,131,59,127,65,120,71,113,76,99,78,77,74,83,69,88,63,90v-5,3,-12,4,-18,4c31,94,20,90,12,81,4,73,,62,,48,,36,4,24,12,15,20,5,32,,47,,67,,82,9,89,28v5,10,7,23,7,38c96,83,93,99,88,112v-8,22,-23,33,-44,33c31,145,20,142,13,135,6,127,2,118,2,107r18,xm47,78r,c54,78,60,76,66,71v6,-4,9,-12,9,-24c75,37,72,29,67,24,62,19,55,16,47,16v-8,,-15,3,-20,9c21,31,19,39,19,48v,9,2,17,7,22c30,76,37,78,47,78r,xe" fillcolor="black" strokeweight="0">
                    <v:path arrowok="t" o:connecttype="custom" o:connectlocs="16,85;16,85;25,102;35,104;51,95;62,61;50,71;36,75;10,64;0,38;10,12;37,0;70,22;76,52;70,89;35,115;10,107;2,85;16,85;37,62;37,62;52,56;59,37;53,19;37,13;21,20;15,38;21,56;37,62;37,62" o:connectangles="0,0,0,0,0,0,0,0,0,0,0,0,0,0,0,0,0,0,0,0,0,0,0,0,0,0,0,0,0,0"/>
                    <o:lock v:ext="edit" verticies="t"/>
                  </v:shape>
                  <v:shape id="Freeform 595" o:spid="_x0000_s1619" style="position:absolute;left:6681;top:3093;width:16;height:40;visibility:visible;mso-wrap-style:square;v-text-anchor:top" coordsize="2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" path="m,42r,c4,41,8,38,9,33v1,-3,2,-6,2,-9c11,23,11,23,11,23v,-1,,-1,,-2l,21,,,21,r,20c21,28,19,35,16,40,13,46,8,50,,51l,42xe" fillcolor="black" strokeweight="0">
                    <v:path arrowok="t" o:connecttype="custom" o:connectlocs="0,33;0,33;7,26;8,19;8,18;8,16;0,16;0,0;16,0;16,16;12,31;0,40;0,33" o:connectangles="0,0,0,0,0,0,0,0,0,0,0,0,0"/>
                  </v:shape>
                  <v:shape id="Freeform 596" o:spid="_x0000_s1620" style="position:absolute;left:6761;top:2998;width:77;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" path="m47,145r,c31,145,18,141,11,132,3,122,,111,,98r18,c19,107,21,114,23,118v5,7,13,11,25,11c58,129,65,127,71,122v5,-5,8,-12,8,-20c79,93,76,86,70,82,64,78,56,76,46,76v-2,,-3,,-4,c41,76,39,76,38,76r,-15c40,61,42,61,43,61v1,,2,,4,c54,61,59,60,63,58,71,54,75,48,75,38,75,31,72,26,67,22,62,18,56,16,50,16,38,16,30,20,25,28v-2,4,-4,11,-4,19l3,47c3,36,5,27,10,20,17,7,29,,48,,62,,73,3,81,10v8,6,12,15,12,28c93,46,91,53,86,59v-3,3,-7,6,-11,7c82,69,88,72,92,78v4,6,6,13,6,22c98,113,94,124,85,133v-9,8,-21,12,-38,12l47,145xe" fillcolor="black" strokeweight="0">
                    <v:path arrowok="t" o:connecttype="custom" o:connectlocs="37,115;37,115;9,105;0,78;14,78;18,94;38,102;56,97;62,81;55,65;36,60;33,60;30,60;30,48;34,48;37,48;50,46;59,30;53,17;39,13;20,22;17,37;2,37;8,16;38,0;64,8;73,30;68,47;59,52;72,62;77,79;67,105;37,115;37,115" o:connectangles="0,0,0,0,0,0,0,0,0,0,0,0,0,0,0,0,0,0,0,0,0,0,0,0,0,0,0,0,0,0,0,0,0,0"/>
                  </v:shape>
                  <v:shape id="Freeform 597" o:spid="_x0000_s1621" style="position:absolute;left:6852;top:2998;width:76;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" path="m52,r,c68,,78,4,85,12v6,8,9,17,9,25l76,37c75,32,74,27,71,24,67,18,61,15,52,15,42,15,34,20,28,29v-6,9,-9,22,-9,39c23,62,28,58,34,55v6,-3,12,-4,19,-4c65,51,75,55,84,62v9,8,13,19,13,34c97,109,93,120,85,130v-9,10,-21,15,-36,15c36,145,24,140,15,130,5,120,,103,,79,,62,2,47,7,35,15,11,30,,52,r,xm50,129r,c60,129,67,126,71,120v5,-6,7,-14,7,-22c78,90,76,84,72,77,68,70,60,67,50,67v-8,,-15,3,-21,8c24,80,21,87,21,98v,9,2,16,8,22c34,126,41,129,50,129r,xe" fillcolor="black" strokeweight="0">
                    <v:path arrowok="t" o:connecttype="custom" o:connectlocs="41,0;41,0;67,10;74,29;60,29;56,19;41,12;22,23;15,54;27,44;42,40;66,49;76,76;67,103;38,115;12,103;0,63;5,28;41,0;41,0;39,102;39,102;56,95;61,78;56,61;39,53;23,59;16,78;23,95;39,102;39,102" o:connectangles="0,0,0,0,0,0,0,0,0,0,0,0,0,0,0,0,0,0,0,0,0,0,0,0,0,0,0,0,0,0,0"/>
                    <o:lock v:ext="edit" verticies="t"/>
                  </v:shape>
                  <v:shape id="Freeform 598" o:spid="_x0000_s1622" style="position:absolute;left:6949;top:3093;width:16;height:17;visibility:visible;mso-wrap-style:square;v-text-anchor:top" coordsize="2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" path="m,l,,20,r,21l,21,,xe" fillcolor="black" strokeweight="0">
                    <v:path arrowok="t" o:connecttype="custom" o:connectlocs="0,0;0,0;16,0;16,17;0,17;0,0" o:connectangles="0,0,0,0,0,0"/>
                  </v:shape>
                  <v:shape id="Freeform 599" o:spid="_x0000_s1623" style="position:absolute;left:6985;top:2998;width:77;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" path="m48,r,c67,,80,8,88,23v6,11,10,27,10,48c98,90,95,106,89,118v-8,18,-22,27,-41,27c31,145,19,138,10,123,4,111,,94,,74,,58,2,44,6,32,14,11,28,,48,r,xm48,129r,c57,129,65,125,70,117v6,-8,8,-23,8,-46c78,55,76,42,73,32,69,21,61,16,50,16,39,16,31,21,27,31,22,41,19,55,19,74v,15,2,26,5,35c29,122,37,129,48,129r,xe" fillcolor="black" strokeweight="0">
                    <v:path arrowok="t" o:connecttype="custom" o:connectlocs="38,0;38,0;69,18;77,56;70,94;38,115;8,98;0,59;5,25;38,0;38,0;38,102;38,102;55,93;61,56;57,25;39,13;21,25;15,59;19,86;38,102;38,102" o:connectangles="0,0,0,0,0,0,0,0,0,0,0,0,0,0,0,0,0,0,0,0,0,0"/>
                    <o:lock v:ext="edit" verticies="t"/>
                  </v:shape>
                  <v:shape id="Freeform 600" o:spid="_x0000_s1624" style="position:absolute;left:7072;top:2998;width:79;height:115;visibility:visible;mso-wrap-style:square;v-text-anchor:top" coordsize="99,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" path="m48,145r,c31,145,19,141,12,132,4,122,,111,,98r19,c20,107,22,114,24,118v5,7,13,11,25,11c58,129,66,127,72,122v5,-5,8,-12,8,-20c80,93,77,86,71,82,65,78,57,76,46,76v-1,,-2,,-3,c42,76,40,76,39,76r,-15c41,61,42,61,44,61v1,,2,,4,c54,61,60,60,64,58,72,54,75,48,75,38,75,31,73,26,68,22,63,18,57,16,50,16,39,16,30,20,26,28v-3,4,-4,11,-4,19l4,47c4,36,6,27,10,20,18,7,30,,49,,63,,74,3,82,10v8,6,12,15,12,28c94,46,91,53,87,59v-3,3,-7,6,-11,7c83,69,89,72,93,78v4,6,6,13,6,22c99,113,95,124,86,133v-9,8,-22,12,-38,12l48,145xe" fillcolor="black" strokeweight="0">
                    <v:path arrowok="t" o:connecttype="custom" o:connectlocs="38,115;38,115;10,105;0,78;15,78;19,94;39,102;57,97;64,81;57,65;37,60;34,60;31,60;31,48;35,48;38,48;51,46;60,30;54,17;40,13;21,22;18,37;3,37;8,16;39,0;65,8;75,30;69,47;61,52;74,62;79,79;69,105;38,115;38,115" o:connectangles="0,0,0,0,0,0,0,0,0,0,0,0,0,0,0,0,0,0,0,0,0,0,0,0,0,0,0,0,0,0,0,0,0,0"/>
                  </v:shape>
                  <v:shape id="Freeform 601" o:spid="_x0000_s1625" style="position:absolute;left:7163;top:2993;width:37;height:150;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" path="m,189r,c11,168,18,153,21,144v4,-14,7,-31,7,-50c28,75,25,58,20,42,16,32,10,18,,l12,c22,16,28,26,31,30v2,4,4,9,6,16c41,54,43,62,44,70v2,8,2,16,2,23c46,113,43,130,37,145v-4,10,-12,25,-24,44l,189xe" fillcolor="black" strokeweight="0">
                    <v:path arrowok="t" o:connecttype="custom" o:connectlocs="0,150;0,150;17,114;23,75;16,33;0,0;10,0;25,24;30,37;35,56;37,74;30,115;10,150;0,150" o:connectangles="0,0,0,0,0,0,0,0,0,0,0,0,0,0"/>
                  </v:shape>
                  <v:shape id="Freeform 602" o:spid="_x0000_s1626" style="position:absolute;left:5949;top:1749;width:79;height:111;visibility:visible;mso-wrap-style:square;v-text-anchor:top" coordsize="100,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" path="m61,91r,l61,27,16,91r45,xm62,141r,l62,107,,107,,89,64,,79,r,91l100,91r,16l79,107r,34l62,141xe" fillcolor="black" strokeweight="0">
                    <v:path arrowok="t" o:connecttype="custom" o:connectlocs="48,72;48,72;48,21;13,72;48,72;49,111;49,111;49,84;0,84;0,70;51,0;62,0;62,72;79,72;79,84;62,84;62,111;49,111" o:connectangles="0,0,0,0,0,0,0,0,0,0,0,0,0,0,0,0,0,0"/>
                    <o:lock v:ext="edit" verticies="t"/>
                  </v:shape>
                  <v:shape id="Freeform 603" o:spid="_x0000_s1627" style="position:absolute;left:6048;top:1844;width:16;height:16;visibility:visible;mso-wrap-style:square;v-text-anchor:top" coordsize="2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" path="m,l,,20,r,21l,21,,xe" fillcolor="black" strokeweight="0">
                    <v:path arrowok="t" o:connecttype="custom" o:connectlocs="0,0;0,0;16,0;16,16;0,16;0,0" o:connectangles="0,0,0,0,0,0"/>
                  </v:shape>
                  <v:shape id="Freeform 604" o:spid="_x0000_s1628" style="position:absolute;left:6084;top:1749;width:75;height:114;visibility:visible;mso-wrap-style:square;v-text-anchor:top" coordsize="95,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" path="m20,107r,c20,117,24,124,31,127v3,2,8,3,12,3c52,130,59,127,65,120,71,113,75,98,78,77,74,83,69,87,63,90v-6,2,-12,4,-19,4c30,94,20,89,12,81,4,72,,62,,48,,35,4,24,12,14,19,5,31,,46,,67,,81,9,89,28v4,10,6,22,6,38c95,83,93,98,88,112v-9,22,-24,33,-44,33c30,145,19,141,12,134,5,127,2,118,2,107r18,xm46,78r,c53,78,60,76,66,71v6,-5,8,-13,8,-24c74,36,72,29,67,24,61,18,55,16,47,16v-9,,-16,3,-21,9c21,30,18,38,18,48v,9,3,16,7,22c30,75,37,78,46,78r,xe" fillcolor="black" strokeweight="0">
                    <v:path arrowok="t" o:connecttype="custom" o:connectlocs="16,84;16,84;24,100;34,102;51,94;62,61;50,71;35,74;9,64;0,38;9,11;36,0;70,22;75,52;69,88;35,114;9,105;2,84;16,84;36,61;36,61;52,56;58,37;53,19;37,13;21,20;14,38;20,55;36,61;36,61" o:connectangles="0,0,0,0,0,0,0,0,0,0,0,0,0,0,0,0,0,0,0,0,0,0,0,0,0,0,0,0,0,0"/>
                    <o:lock v:ext="edit" verticies="t"/>
                  </v:shape>
                  <v:shape id="Freeform 605" o:spid="_x0000_s1629" style="position:absolute;left:6173;top:1748;width:77;height:112;visibility:visible;mso-wrap-style:square;v-text-anchor:top" coordsize="97,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" path="m,142r,c1,130,3,119,7,110,12,101,20,93,33,86l52,75c60,70,66,66,70,62v5,-5,8,-11,8,-18c78,35,75,29,70,24,66,19,59,17,51,17,39,17,30,21,25,31v-2,4,-3,11,-4,20l3,51c3,39,6,29,10,21,18,7,31,,51,,67,,79,5,86,14v8,8,11,18,11,29c97,54,94,64,86,72,81,76,73,82,61,89l47,96v-6,4,-11,7,-15,10c26,112,21,118,20,125r77,l97,142,,142xe" fillcolor="black" strokeweight="0">
                    <v:path arrowok="t" o:connecttype="custom" o:connectlocs="0,112;0,112;6,87;26,68;41,59;56,49;62,35;56,19;40,13;20,24;17,40;2,40;8,17;40,0;68,11;77,34;68,57;48,70;37,76;25,84;16,99;77,99;77,112;0,112" o:connectangles="0,0,0,0,0,0,0,0,0,0,0,0,0,0,0,0,0,0,0,0,0,0,0,0"/>
                  </v:shape>
                  <v:shape id="Freeform 606" o:spid="_x0000_s1630" style="position:absolute;left:6313;top:1744;width:36;height:149;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" path="m45,r,c35,20,28,35,25,44,21,59,18,75,18,94v,19,3,37,8,52c30,156,36,170,46,188r-12,c24,173,18,164,16,160,14,156,11,150,8,143,5,133,2,123,1,112,,106,,100,,95,,76,3,58,9,43,13,34,21,19,33,l45,xe" fillcolor="black" strokeweight="0">
                    <v:path arrowok="t" o:connecttype="custom" o:connectlocs="35,0;35,0;20,35;14,75;20,116;36,149;27,149;13,127;6,113;1,89;0,75;7,34;26,0;35,0" o:connectangles="0,0,0,0,0,0,0,0,0,0,0,0,0,0"/>
                  </v:shape>
                </v:group>
                <v:shape id="Freeform 608" o:spid="_x0000_s1631" style="position:absolute;left:40455;top:11106;width:261;height:705;visibility:visible;mso-wrap-style:square;v-text-anchor:top" coordsize="52,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" path="m,40r,l,27c12,25,21,23,26,20,31,17,35,10,38,l52,r,140l33,140,33,40,,40xe" fillcolor="black" strokeweight="0">
                  <v:path arrowok="t" o:connecttype="custom" o:connectlocs="0,20139;0,20139;0,13594;13018,10069;19026,0;26035,0;26035,70485;16522,70485;16522,20139;0,20139" o:connectangles="0,0,0,0,0,0,0,0,0,0"/>
                </v:shape>
                <v:shape id="Freeform 609" o:spid="_x0000_s1632" style="position:absolute;left:41008;top:11709;width:101;height:102;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" path="m,l,,21,r,21l,21,,xe" fillcolor="black" strokeweight="0">
                  <v:path arrowok="t" o:connecttype="custom" o:connectlocs="0,0;0,0;10160,0;10160,10160;0,10160;0,0" o:connectangles="0,0,0,0,0,0"/>
                </v:shape>
                <v:shape id="Freeform 610" o:spid="_x0000_s1633" style="position:absolute;left:41236;top:11106;width:489;height:724;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" path="m48,r,c66,,80,7,88,23v6,11,9,27,9,47c97,90,94,105,89,118v-9,18,-22,27,-41,27c31,145,18,138,10,123,3,111,,94,,73,,57,2,44,6,32,14,11,28,,48,r,xm48,129r,c57,129,64,125,70,117v5,-9,8,-24,8,-46c78,55,76,42,72,31,68,21,61,16,49,16,39,16,31,21,26,31v-5,9,-7,24,-7,43c19,88,21,100,24,109v4,13,12,20,24,20l48,129xe" fillcolor="black" strokeweight="0">
                  <v:path arrowok="t" o:connecttype="custom" o:connectlocs="24195,0;24195,0;44358,11483;48895,34947;44862,58910;24195,72390;5041,61407;0,36445;3024,15976;24195,0;24195,0;24195,64402;24195,64402;35285,58411;39318,35446;36293,15476;24700,7988;13106,15476;9577,36944;12098,54417;24195,64402;24195,64402" o:connectangles="0,0,0,0,0,0,0,0,0,0,0,0,0,0,0,0,0,0,0,0,0,0"/>
                  <o:lock v:ext="edit" verticies="t"/>
                </v:shape>
                <v:shape id="Freeform 611" o:spid="_x0000_s1634" style="position:absolute;left:41795;top:11106;width:496;height:724;visibility:visible;mso-wrap-style:square;v-text-anchor:top" coordsize="99,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" path="m48,145r,c31,145,19,140,11,131,4,122,,111,,98r19,c19,107,21,114,24,118v4,7,13,11,25,11c58,129,66,126,71,121v6,-5,9,-11,9,-19c80,92,77,85,71,82,65,78,57,76,46,76v-1,,-2,,-4,c41,76,40,76,39,76r,-16c41,60,42,61,43,61v2,,3,,4,c54,61,59,60,64,58,71,54,75,47,75,38,75,31,72,25,67,22,62,18,57,16,50,16,38,16,30,20,25,28v-2,4,-3,10,-4,18l4,46c4,36,6,27,10,19,17,6,30,,48,,63,,74,3,82,9v7,7,11,16,11,28c93,46,91,53,86,58v-2,4,-6,6,-11,8c83,68,88,72,93,78v4,6,6,13,6,21c99,113,94,124,86,132v-9,9,-22,13,-38,13l48,145xe" fillcolor="black" strokeweight="0">
                  <v:path arrowok="t" o:connecttype="custom" o:connectlocs="24015,72390;24015,72390;5503,65401;0,48926;9506,48926;12007,58910;24515,64402;35522,60408;40024,50923;35522,40938;23014,37942;21013,37942;19512,37942;19512,29954;21513,30454;23514,30454;32019,28956;37523,18971;33520,10983;25015,7988;12508,13979;10506,22965;2001,22965;5003,9486;24015,0;41025,4493;46528,18472;43026,28956;37523,32950;46528,38941;49530,49425;43026,65900;24015,72390;24015,72390" o:connectangles="0,0,0,0,0,0,0,0,0,0,0,0,0,0,0,0,0,0,0,0,0,0,0,0,0,0,0,0,0,0,0,0,0,0"/>
                </v:shape>
                <v:shape id="Freeform 612" o:spid="_x0000_s1635" style="position:absolute;left:42424;top:11709;width:101;height:254;visibility:visible;mso-wrap-style:square;v-text-anchor:top" coordsize="2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" path="m,42r,c4,41,8,38,9,32v1,-3,2,-6,2,-8c11,23,11,23,11,22v,,,,,-1l,21,,,21,r,20c21,27,19,34,16,40,13,46,8,50,,51l,42xe" fillcolor="black" strokeweight="0">
                  <v:path arrowok="t" o:connecttype="custom" o:connectlocs="0,20918;0,20918;4354,15937;5322,11953;5322,10957;5322,10459;0,10459;0,0;10160,0;10160,9961;7741,19922;0,25400;0,20918" o:connectangles="0,0,0,0,0,0,0,0,0,0,0,0,0"/>
                </v:shape>
                <v:shape id="Freeform 613" o:spid="_x0000_s1636" style="position:absolute;left:43002;top:11106;width:260;height:705;visibility:visible;mso-wrap-style:square;v-text-anchor:top" coordsize="52,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" path="m,40r,l,27c13,25,22,23,27,20,32,17,36,10,38,l52,r,140l33,140,33,40,,40xe" fillcolor="black" strokeweight="0">
                  <v:path arrowok="t" o:connecttype="custom" o:connectlocs="0,20139;0,20139;0,13594;13518,10069;19026,0;26035,0;26035,70485;16522,70485;16522,20139;0,20139" o:connectangles="0,0,0,0,0,0,0,0,0,0"/>
                </v:shape>
                <v:shape id="Freeform 614" o:spid="_x0000_s1637" style="position:absolute;left:43491;top:11106;width:501;height:724;visibility:visible;mso-wrap-style:square;v-text-anchor:top" coordsize="99,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" path="m48,145r,c31,145,19,140,12,131,4,122,,111,,98r19,c20,107,22,114,24,118v5,7,13,11,25,11c58,129,66,126,72,121v5,-5,8,-11,8,-19c80,92,77,85,71,82,65,78,57,76,46,76v-1,,-2,,-3,c42,76,40,76,39,76r,-16c41,60,42,61,44,61v1,,2,,4,c54,61,60,60,64,58,72,54,75,47,75,38,75,31,73,25,68,22,63,18,57,16,50,16,39,16,30,20,26,28v-3,4,-4,10,-4,18l4,46c4,36,6,27,10,19,18,6,30,,49,,63,,74,3,82,9v8,7,12,16,12,28c94,46,91,53,87,58v-3,4,-7,6,-11,8c83,68,89,72,93,78v4,6,6,13,6,21c99,113,95,124,86,132v-9,9,-22,13,-38,13l48,145xe" fillcolor="black" strokeweight="0">
                  <v:path arrowok="t" o:connecttype="custom" o:connectlocs="24322,72390;24322,72390;6081,65401;0,48926;9628,48926;12161,58910;24829,64402;36484,60408;40537,50923;35977,40938;23309,37942;21789,37942;19762,37942;19762,29954;22296,30454;24322,30454;32430,28956;38004,18971;34457,10983;25336,7988;13175,13979;11148,22965;2027,22965;5067,9486;24829,0;41551,4493;47631,18472;44084,28956;38511,32950;47125,38941;50165,49425;43578,65900;24322,72390;24322,72390" o:connectangles="0,0,0,0,0,0,0,0,0,0,0,0,0,0,0,0,0,0,0,0,0,0,0,0,0,0,0,0,0,0,0,0,0,0"/>
                </v:shape>
                <v:shape id="Freeform 615" o:spid="_x0000_s1638" style="position:absolute;left:44126;top:11709;width:101;height:102;visibility:visible;mso-wrap-style:square;v-text-anchor:top" coordsize="2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" path="m,l,,20,r,21l,21,,xe" fillcolor="black" strokeweight="0">
                  <v:path arrowok="t" o:connecttype="custom" o:connectlocs="0,0;0,0;10160,0;10160,10160;0,10160;0,0" o:connectangles="0,0,0,0,0,0"/>
                </v:shape>
                <v:shape id="Freeform 616" o:spid="_x0000_s1639" style="position:absolute;left:44354;top:11112;width:496;height:699;visibility:visible;mso-wrap-style:square;v-text-anchor:top" coordsize="98,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" path="m98,r,l98,16c94,20,88,28,80,39,73,50,66,61,60,74,55,86,50,98,47,108v-2,6,-4,17,-7,31l20,139c25,112,35,85,50,59,59,43,68,30,78,18l,18,,,98,xe" fillcolor="black" strokeweight="0">
                  <v:path arrowok="t" o:connecttype="custom" o:connectlocs="49530,0;49530,0;49530,8040;40433,19598;30324,37186;23754,54272;20216,69850;10108,69850;25270,29649;39422,9045;0,9045;0,0;49530,0" o:connectangles="0,0,0,0,0,0,0,0,0,0,0,0,0"/>
                </v:shape>
                <v:shape id="Freeform 617" o:spid="_x0000_s1640" style="position:absolute;left:44983;top:11106;width:260;height:705;visibility:visible;mso-wrap-style:square;v-text-anchor:top" coordsize="52,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" path="m,40r,l,27c13,25,22,23,27,20,32,17,36,10,38,l52,r,140l33,140,33,40,,40xe" fillcolor="black" strokeweight="0">
                  <v:path arrowok="t" o:connecttype="custom" o:connectlocs="0,20139;0,20139;0,13594;13518,10069;19026,0;26035,0;26035,70485;16522,70485;16522,20139;0,20139" o:connectangles="0,0,0,0,0,0,0,0,0,0"/>
                </v:shape>
                <v:shape id="Freeform 618" o:spid="_x0000_s1641" style="position:absolute;left:45485;top:11074;width:235;height:946;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" path="m,188r,c11,168,18,153,21,144v4,-14,7,-31,7,-50c28,75,25,58,20,42,16,32,10,18,,l12,c22,16,28,26,31,30v2,4,4,9,6,15c41,54,43,62,44,70v2,8,2,16,2,23c46,112,43,130,37,145v-4,10,-12,24,-24,43l,188xe" fillcolor="black" strokeweight="0">
                  <v:path arrowok="t" o:connecttype="custom" o:connectlocs="0,94615;0,94615;10726,72471;14301,47308;10215,21137;0,0;6129,0;15834,15098;18898,22647;22473,35229;23495,46804;18898,72974;6640,94615;0,94615" o:connectangles="0,0,0,0,0,0,0,0,0,0,0,0,0,0"/>
                </v:shape>
                <v:shape id="Freeform 619" o:spid="_x0000_s1642" style="position:absolute;left:37833;top:7112;width:546;height:730;visibility:visible;mso-wrap-style:square;v-text-anchor:top" coordsize="10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" path="m,l,,65,c78,,88,4,96,11v8,8,12,18,12,31c108,53,104,63,97,72,90,80,80,84,65,84r-46,l19,145,,145,,xm88,42r,c88,31,84,24,76,20,72,18,66,17,58,17r-39,l19,68r39,c67,68,74,66,80,62v5,-4,8,-10,8,-20l88,42xe" fillcolor="black" strokeweight="0">
                  <v:path arrowok="t" o:connecttype="custom" o:connectlocs="0,0;0,0;32867,0;48542,5540;54610,21152;49048,36261;32867,42304;9607,42304;9607,73025;0,73025;0,0;44497,21152;44497,21152;38429,10072;29328,8562;9607,8562;9607,34246;29328,34246;40452,31224;44497,21152;44497,21152" o:connectangles="0,0,0,0,0,0,0,0,0,0,0,0,0,0,0,0,0,0,0,0,0"/>
                  <o:lock v:ext="edit" verticies="t"/>
                </v:shape>
                <v:shape id="Freeform 620" o:spid="_x0000_s1643" style="position:absolute;left:38461;top:7302;width:483;height:559;visibility:visible;mso-wrap-style:square;v-text-anchor:top" coordsize="96,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" path="m50,r,c57,,65,2,72,6v7,3,12,8,16,13c91,25,94,31,95,38v1,5,1,13,1,23l19,61v,11,3,20,8,26c31,93,39,97,49,97v9,,16,-3,22,-9c74,84,76,80,77,75r18,c94,79,93,83,90,88v-2,5,-5,9,-8,12c76,105,70,109,62,111v-5,1,-10,1,-15,1c34,112,23,107,14,98,4,88,,75,,58,,41,5,27,14,16,23,6,35,,50,r,xm78,47r,c77,39,76,33,73,29,68,20,60,16,49,16v-8,,-15,3,-21,9c23,31,20,38,19,47r59,xm48,r,l48,xe" fillcolor="black" strokeweight="0">
                  <v:path arrowok="t" o:connecttype="custom" o:connectlocs="25135,0;25135,0;36195,2994;44238,9480;47757,18959;48260,30435;9551,30435;13573,43407;24633,48396;35692,43906;38709,37420;47757,37420;45244,43906;41222,49893;31168,55381;23627,55880;7038,48895;0,28938;7038,7983;25135,0;25135,0;39211,23450;39211,23450;36698,14469;24633,7983;14076,12473;9551,23450;39211,23450;24130,0;24130,0;24130,0" o:connectangles="0,0,0,0,0,0,0,0,0,0,0,0,0,0,0,0,0,0,0,0,0,0,0,0,0,0,0,0,0,0,0"/>
                  <o:lock v:ext="edit" verticies="t"/>
                </v:shape>
                <v:shape id="Freeform 621" o:spid="_x0000_s1644" style="position:absolute;left:39058;top:7302;width:267;height:540;visibility:visible;mso-wrap-style:square;v-text-anchor:top" coordsize="52,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" path="m,3r,l17,3r,18c18,17,22,13,27,8,33,3,39,,46,v,,1,,2,c48,1,50,1,52,1r,19c50,19,50,19,49,19v-1,,-2,,-3,c37,19,30,22,25,28v-5,5,-7,12,-7,20l18,108,,108,,3xe" fillcolor="black" strokeweight="0">
                  <v:path arrowok="t" o:connecttype="custom" o:connectlocs="0,1499;0,1499;8719,1499;8719,10495;13848,3998;23593,0;24618,0;26670,500;26670,9995;25131,9496;23593,9496;12822,13994;9232,23989;9232,53975;0,53975;0,1499" o:connectangles="0,0,0,0,0,0,0,0,0,0,0,0,0,0,0,0"/>
                </v:shape>
                <v:shape id="Freeform 622" o:spid="_x0000_s1645" style="position:absolute;left:39363;top:7302;width:451;height:559;visibility:visible;mso-wrap-style:square;v-text-anchor:top" coordsize="90,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" path="m48,r,c60,,70,3,77,8v7,6,12,16,13,30l73,38c72,32,70,26,66,22,62,18,56,16,48,16,37,16,29,21,24,32v-3,7,-5,16,-5,27c19,69,21,78,26,85v4,8,11,11,21,11c54,96,60,94,64,89v5,-4,8,-10,9,-18l90,71c89,85,84,95,76,102v-8,6,-18,9,-31,9c32,111,21,106,12,96,4,86,,74,,58,,40,5,25,14,15,23,5,34,,48,r,xm45,r,l45,xe" fillcolor="black" strokeweight="0">
                  <v:path arrowok="t" o:connecttype="custom" o:connectlocs="24045,0;24045,0;38573,4027;45085,19130;36569,19130;33062,11075;24045,8055;12023,16110;9518,29702;13025,42791;23544,48329;32060,44805;36569,35743;45085,35743;38072,51349;22543,55880;6011,48329;0,29199;7013,7551;24045,0;24045,0;22543,0;22543,0;22543,0" o:connectangles="0,0,0,0,0,0,0,0,0,0,0,0,0,0,0,0,0,0,0,0,0,0,0,0"/>
                  <o:lock v:ext="edit" verticies="t"/>
                </v:shape>
                <v:shape id="Freeform 623" o:spid="_x0000_s1646" style="position:absolute;left:39878;top:7302;width:482;height:559;visibility:visible;mso-wrap-style:square;v-text-anchor:top" coordsize="96,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" path="m50,r,c57,,64,2,71,6v7,3,13,8,17,13c91,25,93,31,95,38v1,5,1,13,1,23l19,61v,11,3,20,7,26c31,93,38,97,48,97v10,,17,-3,23,-9c74,84,76,80,77,75r18,c94,79,93,83,90,88v-2,5,-5,9,-9,12c76,105,69,109,61,111v-4,1,-9,1,-14,1c34,112,23,107,13,98,4,88,,75,,58,,41,4,27,14,16,23,6,35,,50,r,xm78,47r,c77,39,76,33,73,29,68,20,60,16,49,16v-9,,-15,3,-21,9c23,31,20,38,19,47r59,xm48,r,l48,xe" fillcolor="black" strokeweight="0">
                  <v:path arrowok="t" o:connecttype="custom" o:connectlocs="25135,0;25135,0;35692,2994;44238,9480;47757,18959;48260,30435;9551,30435;13070,43407;24130,48396;35692,43906;38709,37420;47757,37420;45244,43906;40719,49893;30665,55381;23627,55880;6535,48895;0,28938;7038,7983;25135,0;25135,0;39211,23450;39211,23450;36698,14469;24633,7983;14076,12473;9551,23450;39211,23450;24130,0;24130,0;24130,0" o:connectangles="0,0,0,0,0,0,0,0,0,0,0,0,0,0,0,0,0,0,0,0,0,0,0,0,0,0,0,0,0,0,0"/>
                  <o:lock v:ext="edit" verticies="t"/>
                </v:shape>
                <v:shape id="Freeform 624" o:spid="_x0000_s1647" style="position:absolute;left:40474;top:7302;width:439;height:540;visibility:visible;mso-wrap-style:square;v-text-anchor:top" coordsize="87,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" path="m,3r,l17,3r,15c22,12,28,7,33,4,39,2,45,,52,,67,,77,6,82,16v3,6,5,14,5,25l87,108r-18,l69,42c69,35,68,30,66,26,63,20,57,16,49,16v-5,,-8,1,-11,2c33,19,29,22,25,26v-3,4,-5,7,-5,11c19,41,18,46,18,53r,55l,108,,3xm42,r,l42,xe" fillcolor="black" strokeweight="0">
                  <v:path arrowok="t" o:connecttype="custom" o:connectlocs="0,1499;0,1499;8562,1499;8562,8996;16619,1999;26188,0;41297,7996;43815,20491;43815,53975;34750,53975;34750,20990;33239,12994;24677,7996;19138,8996;12591,12994;10072,18491;9065,26488;9065,53975;0,53975;0,1499;21152,0;21152,0;21152,0" o:connectangles="0,0,0,0,0,0,0,0,0,0,0,0,0,0,0,0,0,0,0,0,0,0,0"/>
                  <o:lock v:ext="edit" verticies="t"/>
                </v:shape>
                <v:shape id="Freeform 625" o:spid="_x0000_s1648" style="position:absolute;left:40989;top:7162;width:247;height:692;visibility:visible;mso-wrap-style:square;v-text-anchor:top" coordsize="49,1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" path="m14,r,l32,r,30l49,30r,14l32,44r,69c32,117,33,119,36,121v1,,3,1,6,1c43,122,44,122,45,122v1,,2,-1,4,-1l49,135v-2,1,-4,1,-7,2c40,137,38,137,35,137v-8,,-14,-2,-17,-6c15,126,14,121,14,114r,-70l,44,,30r14,l14,xe" fillcolor="black" strokeweight="0">
                  <v:path arrowok="t" o:connecttype="custom" o:connectlocs="7076,0;7076,0;16173,0;16173,15157;24765,15157;24765,22230;16173,22230;16173,57090;18195,61131;21227,61637;22743,61637;24765,61131;24765,68205;21227,69215;17689,69215;9097,66184;7076,57595;7076,22230;0,22230;0,15157;7076,15157;7076,0" o:connectangles="0,0,0,0,0,0,0,0,0,0,0,0,0,0,0,0,0,0,0,0,0,0"/>
                </v:shape>
                <v:shape id="Freeform 626" o:spid="_x0000_s1649" style="position:absolute;left:41611;top:7105;width:235;height:946;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" path="m46,r,c35,20,29,35,26,44,21,59,19,75,19,94v,19,2,37,8,53c30,156,36,170,46,189r-12,c25,174,19,164,16,160,14,156,11,150,9,143,5,133,3,123,1,112,,106,,101,,95,,76,3,59,9,43,13,34,21,19,33,l46,xe" fillcolor="black" strokeweight="0">
                  <v:path arrowok="t" o:connecttype="custom" o:connectlocs="23495,0;23495,0;13280,22027;9704,47057;13791,73589;23495,94615;17366,94615;8172,80097;4597,71587;511,56068;0,47558;4597,21526;16855,0;23495,0" o:connectangles="0,0,0,0,0,0,0,0,0,0,0,0,0,0"/>
                </v:shape>
                <v:shape id="Freeform 627" o:spid="_x0000_s1650" style="position:absolute;left:41922;top:7131;width:476;height:730;visibility:visible;mso-wrap-style:square;v-text-anchor:top" coordsize="95,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" path="m19,107r,c20,117,24,124,31,128v3,2,7,3,12,3c51,131,59,127,65,120,71,113,75,98,77,77,73,83,69,87,63,90v-6,3,-12,4,-19,4c30,94,20,90,12,81,4,73,,62,,48,,36,4,24,11,15,19,5,31,,46,,67,,81,9,89,28v4,10,6,23,6,38c95,83,93,99,87,112v-8,22,-23,33,-43,33c30,145,19,142,12,134,5,127,1,118,1,107r18,xm46,78r,c53,78,60,76,66,71v5,-4,8,-12,8,-24c74,37,72,29,66,24,61,19,55,16,47,16v-9,,-16,3,-21,9c21,31,18,38,18,48v,9,2,17,7,22c29,76,37,78,46,78r,xe" fillcolor="black" strokeweight="0">
                  <v:path arrowok="t" o:connecttype="custom" o:connectlocs="9525,53887;9525,53887;15541,64463;21557,65974;32586,60434;38601,38779;31583,45326;22058,47340;6016,40793;0,24174;5514,7554;23061,0;44617,14101;47625,33239;43614,56406;22058,73025;6016,67485;501,53887;9525,53887;23061,39282;23061,39282;33087,35757;37097,23670;33087,12087;23562,8058;13034,12591;9024,24174;12533,35253;23061,39282;23061,39282" o:connectangles="0,0,0,0,0,0,0,0,0,0,0,0,0,0,0,0,0,0,0,0,0,0,0,0,0,0,0,0,0,0"/>
                  <o:lock v:ext="edit" verticies="t"/>
                </v:shape>
                <v:shape id="Freeform 628" o:spid="_x0000_s1651" style="position:absolute;left:42481;top:7143;width:489;height:718;visibility:visible;mso-wrap-style:square;v-text-anchor:top" coordsize="97,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" path="m18,103r,c20,113,24,120,32,124v5,2,10,3,15,3c58,127,65,124,70,117v5,-6,8,-14,8,-22c78,85,75,77,69,72,63,67,56,64,47,64v-6,,-11,1,-15,4c27,70,23,73,20,77l5,77,16,,89,r,18l29,18,23,57v3,-3,6,-4,9,-6c38,49,44,48,51,48v13,,24,4,33,13c93,69,97,79,97,92v,14,-4,25,-12,36c77,138,63,143,45,143v-11,,-21,-3,-30,-10c6,127,1,117,,103r18,xe" fillcolor="black" strokeweight="0">
                  <v:path arrowok="t" o:connecttype="custom" o:connectlocs="9073,51684;9073,51684;16130,62221;23691,63726;35285,58709;39318,47669;34781,36128;23691,32114;16130,34121;10081,38637;2520,38637;8065,0;44862,0;44862,9032;14618,9032;11594,28602;16130,25591;25708,24086;42342,30609;48895,46164;42846,64228;22683,71755;7561,66737;0,51684;9073,51684" o:connectangles="0,0,0,0,0,0,0,0,0,0,0,0,0,0,0,0,0,0,0,0,0,0,0,0,0"/>
                </v:shape>
                <v:shape id="Freeform 629" o:spid="_x0000_s1652" style="position:absolute;left:43053;top:7137;width:825;height:724;visibility:visible;mso-wrap-style:square;v-text-anchor:top" coordsize="165,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" path="m131,72r,c140,72,148,75,155,82v7,6,10,15,10,24c165,115,162,124,155,130v-7,7,-15,10,-24,10c121,140,113,137,107,130,100,124,96,115,96,106v,-9,4,-18,11,-24c113,75,121,72,131,72r,xm117,r,l128,,49,144r-11,l117,xm34,58r,c40,58,45,56,48,52v4,-4,6,-9,6,-14c54,32,52,27,48,23,45,19,40,17,34,17v-6,,-10,2,-14,6c16,27,14,32,14,38v,5,2,10,6,14c24,56,28,58,34,58r,xm34,3r,c44,3,52,7,58,13v7,7,10,15,10,25c68,47,65,55,58,62,52,69,44,72,34,72,25,72,16,69,10,62,3,55,,47,,38,,28,3,20,10,13,16,7,25,3,34,3r,xm131,126r,c136,126,141,124,145,120v4,-4,6,-8,6,-14c151,100,149,96,145,92v-4,-4,-9,-6,-14,-6c125,86,120,88,116,92v-4,4,-6,8,-6,14c110,112,112,116,116,120v4,4,9,6,15,6l131,126xe" fillcolor="black" strokeweight="0">
                  <v:path arrowok="t" o:connecttype="custom" o:connectlocs="65540,36195;65540,36195;77547,41222;82550,53287;77547,65352;65540,70379;53532,65352;48029,53287;53532,41222;65540,36195;65540,36195;58535,0;58535,0;64039,0;24515,72390;19012,72390;58535,0;17010,29157;17010,29157;24015,26141;27016,19103;24015,11562;17010,8546;10006,11562;7004,19103;10006,26141;17010,29157;17010,29157;17010,1508;17010,1508;29018,6535;34021,19103;29018,31168;17010,36195;5003,31168;0,19103;5003,6535;17010,1508;17010,1508;65540,63341;65540,63341;72544,60325;75546,53287;72544,46249;65540,43233;58035,46249;55033,53287;58035,60325;65540,63341;65540,63341" o:connectangles="0,0,0,0,0,0,0,0,0,0,0,0,0,0,0,0,0,0,0,0,0,0,0,0,0,0,0,0,0,0,0,0,0,0,0,0,0,0,0,0,0,0,0,0,0,0,0,0,0,0"/>
                  <o:lock v:ext="edit" verticies="t"/>
                </v:shape>
                <v:shape id="Freeform 630" o:spid="_x0000_s1653" style="position:absolute;left:44253;top:7099;width:641;height:762;visibility:visible;mso-wrap-style:square;v-text-anchor:top" coordsize="128,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" path="m67,r,c86,,100,4,110,14v10,10,16,21,17,33l108,47c106,38,101,30,95,25,88,19,79,17,68,17,53,17,42,22,33,32,24,42,20,57,20,78v,17,4,30,12,41c40,130,51,135,67,135v15,,26,-6,33,-17c104,112,107,105,109,95r19,c127,110,121,123,111,133v-11,13,-27,19,-46,19c48,152,34,147,22,137,7,123,,103,,74,,53,5,35,17,22,29,7,46,,67,r,xm63,r,l63,xe" fillcolor="black" strokeweight="0">
                  <v:path arrowok="t" o:connecttype="custom" o:connectlocs="33571,0;33571,0;55116,7018;63634,23562;54114,23562;47600,12533;34072,8522;16535,16042;10021,39103;16034,59657;33571,67678;50105,59155;54615,47625;64135,47625;55617,66675;32569,76200;11023,68680;0,37097;8518,11029;33571,0;33571,0;31566,0;31566,0;31566,0" o:connectangles="0,0,0,0,0,0,0,0,0,0,0,0,0,0,0,0,0,0,0,0,0,0,0,0"/>
                  <o:lock v:ext="edit" verticies="t"/>
                </v:shape>
                <v:shape id="Freeform 631" o:spid="_x0000_s1654" style="position:absolute;left:45040;top:7112;width:102;height:730;visibility:visible;mso-wrap-style:square;v-text-anchor:top" coordsize="20,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" path="m,l,,20,r,145l,145,,xe" fillcolor="black" strokeweight="0">
                  <v:path arrowok="t" o:connecttype="custom" o:connectlocs="0,0;0,0;10160,0;10160,73025;0,73025;0,0" o:connectangles="0,0,0,0,0,0"/>
                </v:shape>
                <v:shape id="Freeform 632" o:spid="_x0000_s1655" style="position:absolute;left:45262;top:7105;width:229;height:946;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" path="m,189r,c10,168,17,153,20,144v5,-14,7,-31,7,-50c27,75,24,58,19,42,16,32,9,18,,l11,c22,16,28,26,30,30v2,4,4,9,7,16c40,54,42,62,44,70v1,8,2,16,2,23c46,113,42,130,36,145v-4,10,-12,25,-24,44l,189xe" fillcolor="black" strokeweight="0">
                  <v:path arrowok="t" o:connecttype="custom" o:connectlocs="0,94615;0,94615;9939,72088;13418,47057;9442,21026;0,0;5467,0;14909,15018;18387,23028;21866,35043;22860,46557;17890,72588;5963,94615;0,94615" o:connectangles="0,0,0,0,0,0,0,0,0,0,0,0,0,0"/>
                </v:shape>
                <v:shape id="Freeform 633" o:spid="_x0000_s1656" style="position:absolute;left:37782;top:13087;width:483;height:705;visibility:visible;mso-wrap-style:square;v-text-anchor:top" coordsize="97,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" path="m,141r,c,129,3,118,7,109,12,100,20,92,33,85l52,74c60,69,66,65,70,61v5,-5,8,-11,8,-18c78,34,75,28,70,23,66,18,59,16,51,16,39,16,30,20,25,30v-2,5,-3,11,-4,20l3,50c3,38,6,28,10,20,18,6,31,,51,,67,,79,4,86,13v8,8,11,18,11,29c97,53,93,63,86,71,81,75,73,81,61,88l47,95v-6,4,-11,7,-15,10c26,111,21,118,20,124r77,l97,141,,141xe" fillcolor="black" strokeweight="0">
                  <v:path arrowok="t" o:connecttype="custom" o:connectlocs="0,70485;0,70485;3483,54488;16418,42491;25871,36992;34827,30494;38807,21495;34827,11498;25374,7998;12438,14997;10448,24995;1493,24995;4975,9998;25374,0;42787,6499;48260,20996;42787,35492;30349,43991;23384,47490;15921,52489;9951,61987;48260,61987;48260,70485;0,70485" o:connectangles="0,0,0,0,0,0,0,0,0,0,0,0,0,0,0,0,0,0,0,0,0,0,0,0"/>
                </v:shape>
                <v:shape id="Freeform 634" o:spid="_x0000_s1657" style="position:absolute;left:38404;top:13690;width:102;height:102;visibility:visible;mso-wrap-style:square;v-text-anchor:top" coordsize="2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" path="m,l,,20,r,21l,21,,xe" fillcolor="black" strokeweight="0">
                  <v:path arrowok="t" o:connecttype="custom" o:connectlocs="0,0;0,0;10160,0;10160,10160;0,10160;0,0" o:connectangles="0,0,0,0,0,0"/>
                </v:shape>
                <v:shape id="Freeform 635" o:spid="_x0000_s1658" style="position:absolute;left:38696;top:13093;width:261;height:699;visibility:visible;mso-wrap-style:square;v-text-anchor:top" coordsize="52,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" path="m,40r,l,27c13,25,22,23,27,20,32,17,36,11,38,l52,r,140l33,140,33,40,,40xe" fillcolor="black" strokeweight="0">
                  <v:path arrowok="t" o:connecttype="custom" o:connectlocs="0,19957;0,19957;0,13471;13518,9979;19026,0;26035,0;26035,69850;16522,69850;16522,19957;0,19957" o:connectangles="0,0,0,0,0,0,0,0,0,0"/>
                </v:shape>
                <v:shape id="Freeform 636" o:spid="_x0000_s1659" style="position:absolute;left:39185;top:13093;width:261;height:699;visibility:visible;mso-wrap-style:square;v-text-anchor:top" coordsize="52,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" path="m,40r,l,27c13,25,22,23,27,20,32,17,36,11,38,l52,r,140l33,140,33,40,,40xe" fillcolor="black" strokeweight="0">
                  <v:path arrowok="t" o:connecttype="custom" o:connectlocs="0,19957;0,19957;0,13471;13518,9979;19026,0;26035,0;26035,69850;16522,69850;16522,19957;0,19957" o:connectangles="0,0,0,0,0,0,0,0,0,0"/>
                </v:shape>
                <v:shape id="Freeform 637" o:spid="_x0000_s1660" style="position:absolute;left:40011;top:13055;width:228;height:946;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" path="m46,r,c35,20,28,35,25,44,21,59,18,75,18,94v,19,3,37,8,52c30,156,36,170,46,188r-12,c24,173,18,164,16,160,14,156,11,150,9,143,5,133,2,123,1,112,,106,,101,,95,,76,3,59,9,43,13,34,21,19,33,l46,xe" fillcolor="black" strokeweight="0">
                  <v:path arrowok="t" o:connecttype="custom" o:connectlocs="22860,0;22860,0;12424,22144;8945,47308;12921,73478;22860,94615;16897,94615;7951,80523;4473,71968;497,56366;0,47811;4473,21641;16400,0;22860,0" o:connectangles="0,0,0,0,0,0,0,0,0,0,0,0,0,0"/>
                </v:shape>
                <v:shape id="Freeform 638" o:spid="_x0000_s1661" style="position:absolute;left:40309;top:13087;width:489;height:730;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" path="m48,r,c66,,79,8,88,23v6,11,9,27,9,47c97,90,94,106,88,118v-8,18,-21,27,-40,27c31,145,18,138,10,123,3,111,,94,,73,,57,2,44,6,32,14,11,28,,48,r,xm48,129r,c57,129,64,125,70,117v5,-8,8,-24,8,-46c78,55,76,42,72,32,68,21,60,16,49,16,39,16,31,21,26,31,21,41,19,55,19,74v,15,1,26,4,35c28,122,36,129,48,129r,xe" fillcolor="black" strokeweight="0">
                  <v:path arrowok="t" o:connecttype="custom" o:connectlocs="24195,0;24195,0;44358,11583;48895,35253;44358,59427;24195,73025;5041,61945;0,36764;3024,16116;24195,0;24195,0;24195,64967;24195,64967;35285,58924;39318,35757;36293,16116;24700,8058;13106,15612;9577,37268;11594,54895;24195,64967;24195,64967" o:connectangles="0,0,0,0,0,0,0,0,0,0,0,0,0,0,0,0,0,0,0,0,0,0"/>
                  <o:lock v:ext="edit" verticies="t"/>
                </v:shape>
                <v:shape id="Freeform 639" o:spid="_x0000_s1662" style="position:absolute;left:40932;top:13690;width:101;height:102;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" path="m,l,,21,r,21l,21,,xe" fillcolor="black" strokeweight="0">
                  <v:path arrowok="t" o:connecttype="custom" o:connectlocs="0,0;0,0;10160,0;10160,10160;0,10160;0,0" o:connectangles="0,0,0,0,0,0"/>
                </v:shape>
                <v:shape id="Freeform 640" o:spid="_x0000_s1663" style="position:absolute;left:41160;top:13087;width:489;height:705;visibility:visible;mso-wrap-style:square;v-text-anchor:top" coordsize="97,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" path="m,141r,c,129,3,118,7,109,12,100,20,92,33,85l52,74c60,69,66,65,70,61v5,-5,8,-11,8,-18c78,34,75,28,70,23,65,18,59,16,51,16,39,16,30,20,25,30v-2,5,-3,11,-4,20l3,50c3,38,6,28,10,20,18,6,31,,51,,67,,79,4,86,13v8,8,11,18,11,29c97,53,93,63,86,71,81,75,73,81,61,88l47,95v-6,4,-11,7,-15,10c25,111,21,118,20,124r77,l97,141,,141xe" fillcolor="black" strokeweight="0">
                  <v:path arrowok="t" o:connecttype="custom" o:connectlocs="0,70485;0,70485;3529,54488;16634,42491;26212,36992;35285,30494;39318,21495;35285,11498;25708,7998;12602,14997;10586,24995;1512,24995;5041,9998;25708,0;43350,6499;48895,20996;43350,35492;30748,43991;23691,47490;16130,52489;10081,61987;48895,61987;48895,70485;0,70485" o:connectangles="0,0,0,0,0,0,0,0,0,0,0,0,0,0,0,0,0,0,0,0,0,0,0,0"/>
                </v:shape>
                <v:shape id="Freeform 641" o:spid="_x0000_s1664" style="position:absolute;left:41732;top:13081;width:489;height:736;visibility:visible;mso-wrap-style:square;v-text-anchor:top" coordsize="97,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" path="m51,r,c67,,78,5,84,13v7,8,10,16,10,25l76,38c75,32,73,28,71,25,67,19,60,16,52,16,42,16,34,21,28,30,22,39,19,52,18,69,22,63,27,59,34,56v5,-3,12,-4,19,-4c64,52,75,56,84,63v8,8,13,19,13,34c97,110,93,121,84,131v-8,10,-20,15,-35,15c35,146,24,141,14,131,5,121,,104,,80,,63,2,48,6,36,15,12,30,,51,r,xm50,130r,c59,130,66,127,71,121v5,-7,7,-14,7,-23c78,91,76,84,72,78,68,71,60,68,49,68v-7,,-14,3,-20,8c23,81,21,88,21,98v,9,2,17,7,23c34,127,41,130,50,130r,xe" fillcolor="black" strokeweight="0">
                  <v:path arrowok="t" o:connecttype="custom" o:connectlocs="25708,0;25708,0;42342,6559;47383,19172;38309,19172;35789,12613;26212,8072;14114,15136;9073,34812;17138,28253;26716,26235;42342,31785;48895,48938;42342,66092;24700,73660;7057,66092;0,40362;3024,18163;25708,0;25708,0;25204,65588;25204,65588;35789,61047;39318,49443;36293,39353;24700,34307;14618,38344;10586,49443;14114,61047;25204,65588;25204,65588" o:connectangles="0,0,0,0,0,0,0,0,0,0,0,0,0,0,0,0,0,0,0,0,0,0,0,0,0,0,0,0,0,0,0"/>
                  <o:lock v:ext="edit" verticies="t"/>
                </v:shape>
                <v:shape id="Freeform 642" o:spid="_x0000_s1665" style="position:absolute;left:42348;top:13690;width:101;height:254;visibility:visible;mso-wrap-style:square;v-text-anchor:top" coordsize="2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" path="m,42r,c4,41,8,38,9,32v1,-3,2,-6,2,-8c11,23,11,23,11,22v,,,,,-1l,21,,,21,r,20c21,27,19,34,16,40,13,46,8,50,,51l,42xe" fillcolor="black" strokeweight="0">
                  <v:path arrowok="t" o:connecttype="custom" o:connectlocs="0,20918;0,20918;4354,15937;5322,11953;5322,10957;5322,10459;0,10459;0,0;10160,0;10160,9961;7741,19922;0,25400;0,20918" o:connectangles="0,0,0,0,0,0,0,0,0,0,0,0,0"/>
                </v:shape>
                <v:shape id="Freeform 643" o:spid="_x0000_s1666" style="position:absolute;left:42862;top:13093;width:495;height:699;visibility:visible;mso-wrap-style:square;v-text-anchor:top" coordsize="98,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" path="m98,r,l98,16c94,20,88,28,80,39,73,50,66,62,60,74,55,86,50,98,47,108v-2,6,-4,17,-7,31l20,139c25,112,35,85,50,59,59,43,68,30,78,18l,18,,,98,xe" fillcolor="black" strokeweight="0">
                  <v:path arrowok="t" o:connecttype="custom" o:connectlocs="49530,0;49530,0;49530,8040;40433,19598;30324,37186;23754,54272;20216,69850;10108,69850;25270,29649;39422,9045;0,9045;0,0;49530,0" o:connectangles="0,0,0,0,0,0,0,0,0,0,0,0,0"/>
                </v:shape>
                <v:shape id="Freeform 644" o:spid="_x0000_s1667" style="position:absolute;left:43484;top:13690;width:102;height:102;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" path="m,l,,21,r,21l,21,,xe" fillcolor="black" strokeweight="0">
                  <v:path arrowok="t" o:connecttype="custom" o:connectlocs="0,0;0,0;10160,0;10160,10160;0,10160;0,0" o:connectangles="0,0,0,0,0,0"/>
                </v:shape>
                <v:shape id="Freeform 645" o:spid="_x0000_s1668" style="position:absolute;left:43700;top:13087;width:508;height:705;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" path="m62,91r,l62,27,17,91r45,xm62,141r,l62,107,,107,,89,65,,80,r,91l101,91r,16l80,107r,34l62,141xe" fillcolor="black" strokeweight="0">
                  <v:path arrowok="t" o:connecttype="custom" o:connectlocs="31184,45490;31184,45490;31184,13497;8550,45490;31184,45490;31184,70485;31184,70485;31184,53489;0,53489;0,44491;32693,0;40238,0;40238,45490;50800,45490;50800,53489;40238,53489;40238,70485;31184,70485" o:connectangles="0,0,0,0,0,0,0,0,0,0,0,0,0,0,0,0,0,0"/>
                  <o:lock v:ext="edit" verticies="t"/>
                </v:shape>
                <v:shape id="Freeform 646" o:spid="_x0000_s1669" style="position:absolute;left:44278;top:13087;width:489;height:730;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" path="m48,r,c67,,80,8,88,23v6,11,10,27,10,47c98,90,95,106,89,118v-8,18,-22,27,-41,27c31,145,19,138,11,123,4,111,,94,,73,,57,2,44,6,32,14,11,28,,48,r,xm48,129r,c57,129,65,125,70,117v6,-8,8,-24,8,-46c78,55,76,42,73,32,69,21,61,16,50,16,39,16,31,21,27,31,22,41,19,55,19,74v,15,2,26,5,35c29,122,37,129,48,129r,xe" fillcolor="black" strokeweight="0">
                  <v:path arrowok="t" o:connecttype="custom" o:connectlocs="23949,0;23949,0;43906,11583;48895,35253;44405,59427;23949,73025;5488,61945;0,36764;2994,16116;23949,0;23949,0;23949,64967;23949,64967;34925,58924;38916,35757;36422,16116;24946,8058;13471,15612;9480,37268;11974,54895;23949,64967;23949,64967" o:connectangles="0,0,0,0,0,0,0,0,0,0,0,0,0,0,0,0,0,0,0,0,0,0"/>
                  <o:lock v:ext="edit" verticies="t"/>
                </v:shape>
                <v:shape id="Freeform 647" o:spid="_x0000_s1670" style="position:absolute;left:44843;top:13055;width:229;height:946;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" path="m1,188r,c11,168,18,153,21,144v4,-14,7,-31,7,-50c28,75,25,58,20,42,17,32,10,18,,l12,c22,16,29,26,31,30v2,4,4,9,7,16c41,54,43,62,44,70v2,8,2,16,2,23c46,113,43,130,37,145v-4,10,-12,24,-24,43l1,188xe" fillcolor="black" strokeweight="0">
                  <v:path arrowok="t" o:connecttype="custom" o:connectlocs="497,94615;497,94615;10436,72471;13915,47308;9939,21137;0,0;5963,0;15406,15098;18884,23150;21866,35229;22860,46804;18387,72974;6460,94615;497,94615" o:connectangles="0,0,0,0,0,0,0,0,0,0,0,0,0,0"/>
                </v:shape>
                <v:shape id="Freeform 648" o:spid="_x0000_s1671" style="position:absolute;left:45777;top:28956;width:266;height:711;visibility:visible;mso-wrap-style:square;v-text-anchor:top" coordsize="53,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" path="m,41r,l,28c13,26,22,24,27,21,32,18,36,11,39,l53,r,141l34,141,34,41,,41xe" fillcolor="black" strokeweight="0">
                  <v:path arrowok="t" o:connecttype="custom" o:connectlocs="0,20680;0,20680;0,14123;13587,10592;19625,0;26670,0;26670,71120;17109,71120;17109,20680;0,20680" o:connectangles="0,0,0,0,0,0,0,0,0,0"/>
                </v:shape>
                <v:shape id="Freeform 649" o:spid="_x0000_s1672" style="position:absolute;left:46278;top:28956;width:496;height:730;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" path="m49,r,c67,,80,7,88,22v6,12,10,28,10,48c98,90,95,105,89,118v-8,18,-22,27,-41,27c31,145,19,138,11,123,4,111,,94,,73,,57,2,44,6,32,14,11,28,,49,r,xm48,129r,c58,129,65,125,70,117v6,-9,8,-24,8,-46c78,55,77,42,73,31,69,21,61,16,50,16,39,16,31,21,27,31v-5,9,-8,24,-8,43c19,88,21,100,24,109v5,13,13,20,24,20l48,129xe" fillcolor="black" strokeweight="0">
                  <v:path arrowok="t" o:connecttype="custom" o:connectlocs="24765,0;24765,0;44476,11080;49530,35253;44981,59427;24260,73025;5559,61945;0,36764;3032,16116;24765,0;24765,0;24260,64967;24260,64967;35379,58924;39422,35757;36895,15612;25270,8058;13646,15612;9603,37268;12130,54895;24260,64967;24260,64967" o:connectangles="0,0,0,0,0,0,0,0,0,0,0,0,0,0,0,0,0,0,0,0,0,0"/>
                  <o:lock v:ext="edit" verticies="t"/>
                </v:shape>
                <v:shape id="Freeform 650" o:spid="_x0000_s1673" style="position:absolute;left:46850;top:28956;width:482;height:730;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" path="m48,r,c67,,80,7,88,22v6,12,9,28,9,48c97,90,95,105,89,118v-8,18,-22,27,-41,27c31,145,19,138,10,123,3,111,,94,,73,,57,2,44,6,32,14,11,28,,48,r,xm48,129r,c57,129,65,125,70,117v6,-9,8,-24,8,-46c78,55,76,42,72,31,68,21,61,16,49,16,39,16,31,21,26,31v-4,9,-7,24,-7,43c19,88,21,100,24,109v5,13,13,20,24,20l48,129xe" fillcolor="black" strokeweight="0">
                  <v:path arrowok="t" o:connecttype="custom" o:connectlocs="23881,0;23881,0;43782,11080;48260,35253;44280,59427;23881,73025;4975,61945;0,36764;2985,16116;23881,0;23881,0;23881,64967;23881,64967;34827,58924;38807,35757;35822,15612;24379,8058;12936,15612;9453,37268;11941,54895;23881,64967;23881,64967" o:connectangles="0,0,0,0,0,0,0,0,0,0,0,0,0,0,0,0,0,0,0,0,0,0"/>
                  <o:lock v:ext="edit" verticies="t"/>
                </v:shape>
                <v:shape id="Freeform 651" o:spid="_x0000_s1674" style="position:absolute;left:47472;top:29559;width:102;height:108;visibility:visible;mso-wrap-style:square;v-text-anchor:top" coordsize="2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" path="m,l,,20,r,21l,21,,xe" fillcolor="black" strokeweight="0">
                  <v:path arrowok="t" o:connecttype="custom" o:connectlocs="0,0;0,0;10160,0;10160,10795;0,10795;0,0" o:connectangles="0,0,0,0,0,0"/>
                </v:shape>
                <v:shape id="Freeform 652" o:spid="_x0000_s1675" style="position:absolute;left:47694;top:28956;width:496;height:730;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" path="m49,r,c67,,80,7,88,22v7,12,10,28,10,48c98,90,95,105,89,118v-8,18,-22,27,-40,27c32,145,19,138,11,123,4,111,,94,,73,,57,2,44,6,32,14,11,28,,49,r,xm48,129r,c58,129,65,125,70,117v6,-9,9,-24,9,-46c79,55,77,42,73,31,69,21,61,16,50,16,39,16,32,21,27,31v-5,9,-7,24,-7,43c20,88,21,100,24,109v5,13,13,20,24,20l48,129xe" fillcolor="black" strokeweight="0">
                  <v:path arrowok="t" o:connecttype="custom" o:connectlocs="24765,0;24765,0;44476,11080;49530,35253;44981,59427;24765,73025;5559,61945;0,36764;3032,16116;24765,0;24765,0;24260,64967;24260,64967;35379,58924;39927,35757;36895,15612;25270,8058;13646,15612;10108,37268;12130,54895;24260,64967;24260,64967" o:connectangles="0,0,0,0,0,0,0,0,0,0,0,0,0,0,0,0,0,0,0,0,0,0"/>
                  <o:lock v:ext="edit" verticies="t"/>
                </v:shape>
                <v:shape id="Freeform 653" o:spid="_x0000_s1676" style="position:absolute;left:48266;top:28956;width:489;height:730;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" path="m48,r,c67,,80,7,88,22v6,12,10,28,10,48c98,90,95,105,89,118v-8,18,-22,27,-41,27c31,145,19,138,10,123,4,111,,94,,73,,57,2,44,6,32,14,11,28,,48,r,xm48,129r,c57,129,65,125,70,117v6,-9,8,-24,8,-46c78,55,76,42,72,31,69,21,61,16,50,16,39,16,31,21,27,31v-5,9,-8,24,-8,43c19,88,21,100,24,109v5,13,13,20,24,20l48,129xe" fillcolor="black" strokeweight="0">
                  <v:path arrowok="t" o:connecttype="custom" o:connectlocs="23949,0;23949,0;43906,11080;48895,35253;44405,59427;23949,73025;4989,61945;0,36764;2994,16116;23949,0;23949,0;23949,64967;23949,64967;34925,58924;38916,35757;35923,15612;24946,8058;13471,15612;9480,37268;11974,54895;23949,64967;23949,64967" o:connectangles="0,0,0,0,0,0,0,0,0,0,0,0,0,0,0,0,0,0,0,0,0,0"/>
                  <o:lock v:ext="edit" verticies="t"/>
                </v:shape>
                <v:shape id="Freeform 654" o:spid="_x0000_s1677" style="position:absolute;left:45713;top:26968;width:489;height:718;visibility:visible;mso-wrap-style:square;v-text-anchor:top" coordsize="9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" path="m,142r,c1,130,4,119,8,110,12,101,21,93,33,85l52,74c61,70,67,65,70,62v6,-6,8,-12,8,-19c78,35,76,28,71,24,66,19,59,16,51,16,39,16,31,21,26,30v-3,5,-4,12,-4,21l4,51c4,38,6,28,11,21,18,7,32,,51,,68,,79,4,87,13v7,9,11,19,11,29c98,54,94,63,86,71,81,76,73,82,61,88l48,96v-7,3,-12,7,-15,10c26,112,22,118,20,125r77,l97,142,,142xe" fillcolor="black" strokeweight="0">
                  <v:path arrowok="t" o:connecttype="custom" o:connectlocs="0,71755;0,71755;3991,55585;16465,42952;25944,37393;34925,31330;38916,21729;35424,12128;25445,8085;12972,15160;10976,25771;1996,25771;5488,10612;25445,0;43407,6569;48895,21223;42908,35878;30435,44468;23949,48510;16465,53564;9979,63165;48396,63165;48396,71755;0,71755" o:connectangles="0,0,0,0,0,0,0,0,0,0,0,0,0,0,0,0,0,0,0,0,0,0,0,0"/>
                </v:shape>
                <v:shape id="Freeform 655" o:spid="_x0000_s1678" style="position:absolute;left:46278;top:26987;width:496;height:711;visibility:visible;mso-wrap-style:square;v-text-anchor:top" coordsize="9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" path="m19,103r,c20,113,25,120,33,124v4,2,9,3,15,3c58,127,66,123,71,117v5,-7,7,-14,7,-23c78,85,75,77,69,71,63,66,56,63,48,63v-6,,-12,2,-16,4c28,69,24,73,21,77l6,76,16,,90,r,17l30,17,24,56v3,-2,6,-4,9,-5c38,49,44,47,51,47v13,,24,5,33,13c93,68,98,79,98,92v,13,-5,25,-13,35c77,137,64,142,46,142v-12,,-22,-3,-31,-9c6,126,1,116,,103r19,xe" fillcolor="black" strokeweight="0">
                  <v:path arrowok="t" o:connecttype="custom" o:connectlocs="9603,51587;9603,51587;16678,62105;24260,63607;35884,58599;39422,47079;34873,35560;24260,31553;16173,33557;10614,38565;3032,38064;8087,0;45487,0;45487,8514;15162,8514;12130,28047;16678,25543;25776,23540;42454,30051;49530,46078;42960,63607;23249,71120;7581,66612;0,51587;9603,51587" o:connectangles="0,0,0,0,0,0,0,0,0,0,0,0,0,0,0,0,0,0,0,0,0,0,0,0,0"/>
                </v:shape>
                <v:shape id="Freeform 656" o:spid="_x0000_s1679" style="position:absolute;left:46901;top:27571;width:108;height:115;visibility:visible;mso-wrap-style:square;v-text-anchor:top" coordsize="2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" path="m,l,,21,r,22l,22,,xe" fillcolor="black" strokeweight="0">
                  <v:path arrowok="t" o:connecttype="custom" o:connectlocs="0,0;0,0;10795,0;10795,11430;0,11430;0,0" o:connectangles="0,0,0,0,0,0"/>
                </v:shape>
                <v:shape id="Freeform 657" o:spid="_x0000_s1680" style="position:absolute;left:47136;top:26968;width:482;height:737;visibility:visible;mso-wrap-style:square;v-text-anchor:top" coordsize="96,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" path="m20,108r,c20,117,24,124,31,128v4,2,8,3,13,3c52,131,59,127,65,120,71,113,75,99,78,77,74,84,69,88,63,90v-6,3,-12,4,-18,4c31,94,20,90,12,81,4,73,,62,,49,,36,4,25,12,15,20,5,31,,47,,67,,81,10,89,28v5,10,7,23,7,38c96,84,93,99,88,112v-9,23,-23,34,-44,34c30,146,20,142,13,135,6,128,2,119,2,108r18,xm47,79r,c54,79,60,76,66,72v6,-5,9,-13,9,-25c75,37,72,29,67,24,62,19,55,16,47,16v-9,,-15,3,-21,9c21,31,19,39,19,49v,9,2,16,6,21c30,76,37,79,47,79r,xe" fillcolor="black" strokeweight="0">
                  <v:path arrowok="t" o:connecttype="custom" o:connectlocs="10054,54488;10054,54488;15584,64579;22119,66092;32676,60542;39211,38848;31671,45407;22622,47425;6033,40866;0,24722;6033,7568;23627,0;44741,14127;48260,33298;44238,56506;22119,73660;6535,68110;1005,54488;10054,54488;23627,39857;23627,39857;33179,36325;37703,23712;33681,12108;23627,8072;13070,12613;9551,24722;12568,35316;23627,39857;23627,39857" o:connectangles="0,0,0,0,0,0,0,0,0,0,0,0,0,0,0,0,0,0,0,0,0,0,0,0,0,0,0,0,0,0"/>
                  <o:lock v:ext="edit" verticies="t"/>
                </v:shape>
                <v:shape id="Freeform 658" o:spid="_x0000_s1681" style="position:absolute;left:47694;top:26987;width:496;height:711;visibility:visible;mso-wrap-style:square;v-text-anchor:top" coordsize="9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" path="m19,103r,c20,113,25,120,33,124v4,2,9,3,15,3c58,127,66,123,71,117v5,-7,8,-14,8,-23c79,85,76,77,70,71,64,66,56,63,48,63v-6,,-11,2,-16,4c28,69,24,73,21,77l6,76,16,,90,r,17l30,17,24,56v3,-2,6,-4,9,-5c38,49,44,47,51,47v13,,24,5,33,13c93,68,98,79,98,92v,13,-4,25,-13,35c77,137,64,142,46,142v-12,,-22,-3,-31,-9c6,126,2,116,,103r19,xe" fillcolor="black" strokeweight="0">
                  <v:path arrowok="t" o:connecttype="custom" o:connectlocs="9603,51587;9603,51587;16678,62105;24260,63607;35884,58599;39927,47079;35379,35560;24260,31553;16173,33557;10614,38565;3032,38064;8087,0;45487,0;45487,8514;15162,8514;12130,28047;16678,25543;25776,23540;42454,30051;49530,46078;42960,63607;23249,71120;7581,66612;0,51587;9603,51587" o:connectangles="0,0,0,0,0,0,0,0,0,0,0,0,0,0,0,0,0,0,0,0,0,0,0,0,0"/>
                </v:shape>
                <v:shape id="Freeform 659" o:spid="_x0000_s1682" style="position:absolute;left:45713;top:21018;width:489;height:730;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" path="m49,r,c67,,80,8,88,23v7,12,10,27,10,48c98,90,95,106,89,118v-8,18,-22,27,-40,27c32,145,19,138,11,123,4,111,,94,,74,,58,2,44,7,32,14,11,28,,49,r,xm48,129r,c58,129,65,125,70,117v6,-8,9,-23,9,-46c79,55,77,42,73,32,69,21,61,16,50,16,39,16,32,21,27,31,22,41,20,55,20,74v,15,1,26,4,35c29,123,37,129,48,129r,xe" fillcolor="black" strokeweight="0">
                  <v:path arrowok="t" o:connecttype="custom" o:connectlocs="24448,0;24448,0;43906,11583;48895,35757;44405,59427;24448,73025;5488,61945;0,37268;3493,16116;24448,0;24448,0;23949,64967;23949,64967;34925,58924;39415,35757;36422,16116;24946,8058;13471,15612;9979,37268;11974,54895;23949,64967;23949,64967" o:connectangles="0,0,0,0,0,0,0,0,0,0,0,0,0,0,0,0,0,0,0,0,0,0"/>
                  <o:lock v:ext="edit" verticies="t"/>
                </v:shape>
                <v:shape id="Freeform 660" o:spid="_x0000_s1683" style="position:absolute;left:46335;top:21621;width:108;height:115;visibility:visible;mso-wrap-style:square;v-text-anchor:top" coordsize="2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" path="m,l,,21,r,22l,22,,xe" fillcolor="black" strokeweight="0">
                  <v:path arrowok="t" o:connecttype="custom" o:connectlocs="0,0;0,0;10795,0;10795,11430;0,11430;0,0" o:connectangles="0,0,0,0,0,0"/>
                </v:shape>
                <v:shape id="Freeform 661" o:spid="_x0000_s1684" style="position:absolute;left:46564;top:21018;width:489;height:718;visibility:visible;mso-wrap-style:square;v-text-anchor:top" coordsize="97,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" path="m,142r,c,129,3,119,7,110,12,101,20,93,33,85l52,74c60,69,66,65,70,62v5,-6,8,-12,8,-19c78,35,75,28,70,23,65,18,59,16,51,16,38,16,30,21,25,30v-2,5,-4,12,-4,20l3,50c3,38,6,28,10,20,18,7,31,,51,,67,,79,4,86,13v8,9,11,18,11,29c97,53,93,63,85,71,81,76,72,81,61,88l47,96v-6,3,-11,7,-15,10c25,111,21,118,19,125r78,l97,142,,142xe" fillcolor="black" strokeweight="0">
                  <v:path arrowok="t" o:connecttype="custom" o:connectlocs="0,71755;0,71755;3529,55585;16634,42952;26212,37393;35285,31330;39318,21729;35285,11622;25708,8085;12602,15160;10586,25266;1512,25266;5041,10106;25708,0;43350,6569;48895,21223;42846,35878;30748,44468;23691,48510;16130,53564;9577,63165;48895,63165;48895,71755;0,71755" o:connectangles="0,0,0,0,0,0,0,0,0,0,0,0,0,0,0,0,0,0,0,0,0,0,0,0"/>
                </v:shape>
                <v:shape id="Freeform 662" o:spid="_x0000_s1685" style="position:absolute;left:47136;top:21037;width:489;height:711;visibility:visible;mso-wrap-style:square;v-text-anchor:top" coordsize="97,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" path="m18,103r,c19,113,24,120,32,124v4,2,9,3,15,3c57,127,65,123,70,116v5,-6,8,-14,8,-22c78,84,75,77,69,71,63,66,55,63,47,63v-6,,-11,1,-16,4c27,69,23,72,20,77l5,76,16,,89,r,17l29,17,23,56v3,-2,6,-4,9,-6c37,48,44,47,50,47v13,,24,4,33,13c92,68,97,79,97,91v,14,-4,26,-12,36c76,137,63,142,45,142v-11,,-22,-3,-31,-10c6,126,1,116,,103r18,xe" fillcolor="black" strokeweight="0">
                  <v:path arrowok="t" o:connecttype="custom" o:connectlocs="9073,51587;9073,51587;16130,62105;23691,63607;35285,58098;39318,47079;34781,35560;23691,31553;15626,33557;10081,38565;2520,38064;8065,0;44862,0;44862,8514;14618,8514;11594,28047;16130,25042;25204,23540;41838,30051;48895,45577;42846,63607;22683,71120;7057,66112;0,51587;9073,51587" o:connectangles="0,0,0,0,0,0,0,0,0,0,0,0,0,0,0,0,0,0,0,0,0,0,0,0,0"/>
                </v:shape>
                <v:shape id="Freeform 663" o:spid="_x0000_s1686" style="position:absolute;left:45713;top:22999;width:489;height:718;visibility:visible;mso-wrap-style:square;v-text-anchor:top" coordsize="9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" path="m,142r,c1,130,4,119,8,110,12,101,21,93,33,86l52,75c61,70,67,66,70,62v6,-5,8,-12,8,-19c78,35,76,29,71,24,66,19,59,16,51,16,39,16,31,21,26,30v-3,5,-4,12,-4,21l4,51c4,39,6,28,11,21,18,7,32,,51,,68,,79,5,87,13v7,9,11,19,11,30c98,54,94,64,86,72,81,76,73,82,61,88l48,96v-7,4,-12,7,-15,10c26,112,22,118,20,125r77,l97,142,,142xe" fillcolor="black" strokeweight="0">
                  <v:path arrowok="t" o:connecttype="custom" o:connectlocs="0,71755;0,71755;3991,55585;16465,43457;25944,37899;34925,31330;38916,21729;35424,12128;25445,8085;12972,15160;10976,25771;1996,25771;5488,10612;25445,0;43407,6569;48895,21729;42908,36383;30435,44468;23949,48510;16465,53564;9979,63165;48396,63165;48396,71755;0,71755" o:connectangles="0,0,0,0,0,0,0,0,0,0,0,0,0,0,0,0,0,0,0,0,0,0,0,0"/>
                </v:shape>
                <v:shape id="Freeform 664" o:spid="_x0000_s1687" style="position:absolute;left:46278;top:23018;width:496;height:711;visibility:visible;mso-wrap-style:square;v-text-anchor:top" coordsize="9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" path="m19,103r,c20,113,25,120,33,124v4,2,9,3,15,3c58,127,66,124,71,117v5,-7,7,-14,7,-22c78,85,75,77,69,72,63,66,56,64,48,64v-6,,-12,1,-16,3c28,70,24,73,21,77l6,76,16,,90,r,17l30,17,24,56v3,-2,6,-4,9,-5c38,49,44,48,51,48v13,,24,4,33,12c93,68,98,79,98,92v,13,-5,25,-13,35c77,137,64,142,46,142v-12,,-22,-3,-31,-9c6,126,1,116,,103r19,xe" fillcolor="black" strokeweight="0">
                  <v:path arrowok="t" o:connecttype="custom" o:connectlocs="9603,51587;9603,51587;16678,62105;24260,63607;35884,58599;39422,47580;34873,36061;24260,32054;16173,33557;10614,38565;3032,38064;8087,0;45487,0;45487,8514;15162,8514;12130,28047;16678,25543;25776,24041;42454,30051;49530,46078;42960,63607;23249,71120;7581,66612;0,51587;9603,51587" o:connectangles="0,0,0,0,0,0,0,0,0,0,0,0,0,0,0,0,0,0,0,0,0,0,0,0,0"/>
                </v:shape>
                <v:shape id="Freeform 665" o:spid="_x0000_s1688" style="position:absolute;left:46901;top:23602;width:108;height:115;visibility:visible;mso-wrap-style:square;v-text-anchor:top" coordsize="2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" path="m,l,,21,r,22l,22,,xe" fillcolor="black" strokeweight="0">
                  <v:path arrowok="t" o:connecttype="custom" o:connectlocs="0,0;0,0;10795,0;10795,11430;0,11430;0,0" o:connectangles="0,0,0,0,0,0"/>
                </v:shape>
                <v:shape id="Freeform 666" o:spid="_x0000_s1689" style="position:absolute;left:47136;top:23006;width:482;height:730;visibility:visible;mso-wrap-style:square;v-text-anchor:top" coordsize="96,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" path="m20,107r,c20,117,24,123,31,127v4,2,8,3,13,3c52,130,59,127,65,119,71,112,75,98,78,76,74,83,69,87,63,90v-6,2,-12,3,-18,3c31,93,20,89,12,81,4,72,,61,,48,,35,4,24,12,14,20,4,31,,47,,67,,81,9,89,27v5,11,7,23,7,39c96,83,93,98,88,112v-9,22,-23,33,-44,33c30,145,20,141,13,134,6,127,2,118,2,107r18,xm47,78r,c54,78,60,76,66,71v6,-5,9,-13,9,-24c75,36,72,28,67,23,62,18,55,16,47,16v-9,,-15,3,-21,8c21,30,19,38,19,48v,9,2,16,6,22c30,75,37,78,47,78r,xe" fillcolor="black" strokeweight="0">
                  <v:path arrowok="t" o:connecttype="custom" o:connectlocs="10054,53887;10054,53887;15584,63960;22119,65471;32676,59931;39211,38275;31671,45326;22622,46837;6033,40793;0,24174;6033,7051;23627,0;44741,13598;48260,33239;44238,56406;22119,73025;6535,67485;1005,53887;10054,53887;23627,39282;23627,39282;33179,35757;37703,23670;33681,11583;23627,8058;13070,12087;9551,24174;12568,35253;23627,39282;23627,39282" o:connectangles="0,0,0,0,0,0,0,0,0,0,0,0,0,0,0,0,0,0,0,0,0,0,0,0,0,0,0,0,0,0"/>
                  <o:lock v:ext="edit" verticies="t"/>
                </v:shape>
                <v:shape id="Freeform 667" o:spid="_x0000_s1690" style="position:absolute;left:47694;top:23006;width:496;height:730;visibility:visible;mso-wrap-style:square;v-text-anchor:top" coordsize="99,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" path="m47,145r,c31,145,19,140,11,131,4,122,,111,,98r18,c19,107,21,113,23,117v5,8,13,12,25,12c58,129,65,126,71,121v6,-5,8,-11,8,-19c79,92,76,85,70,81,65,78,56,76,46,76v-2,,-3,,-4,c41,76,40,76,38,76r,-16c40,60,42,60,43,60v1,1,3,1,4,1c54,61,59,60,63,57,71,54,75,47,75,38,75,31,72,25,67,21,62,18,56,16,50,16,38,16,30,20,25,28v-2,4,-4,10,-4,18l3,46c3,36,5,27,10,19,17,6,30,,48,,62,,73,3,81,9v8,7,12,16,12,28c93,46,91,53,86,58v-3,3,-7,6,-11,8c82,68,88,72,92,78v4,6,7,13,7,21c99,113,94,124,85,132v-9,9,-21,13,-38,13l47,145xe" fillcolor="black" strokeweight="0">
                  <v:path arrowok="t" o:connecttype="custom" o:connectlocs="23514,73025;23514,73025;5503,65974;0,49355;9005,49355;11507,58924;24015,64967;35522,60938;39524,51369;35021,40793;23014,38275;21013,38275;19012,38275;19012,30217;21513,30217;23514,30721;31519,28706;37523,19138;33520,10576;25015,8058;12508,14101;10506,23167;1501,23167;5003,9569;24015,0;40525,4533;46528,18634;43026,29210;37523,33239;46028,39282;49530,49858;42526,66478;23514,73025;23514,73025" o:connectangles="0,0,0,0,0,0,0,0,0,0,0,0,0,0,0,0,0,0,0,0,0,0,0,0,0,0,0,0,0,0,0,0,0,0"/>
                </v:shape>
                <v:shape id="Freeform 668" o:spid="_x0000_s1691" style="position:absolute;left:45707;top:24987;width:508;height:71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" path="m62,91r,l62,27,17,91r45,xm62,141r,l62,107,,107,,89,65,,80,r,91l101,91r,16l80,107r,34l62,141xe" fillcolor="black" strokeweight="0">
                  <v:path arrowok="t" o:connecttype="custom" o:connectlocs="31184,45900;31184,45900;31184,13619;8550,45900;31184,45900;31184,71120;31184,71120;31184,53970;0,53970;0,44891;32693,0;40238,0;40238,45900;50800,45900;50800,53970;40238,53970;40238,71120;31184,71120" o:connectangles="0,0,0,0,0,0,0,0,0,0,0,0,0,0,0,0,0,0"/>
                  <o:lock v:ext="edit" verticies="t"/>
                </v:shape>
                <v:shape id="Freeform 669" o:spid="_x0000_s1692" style="position:absolute;left:46278;top:24987;width:496;height:730;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" path="m49,r,c67,,80,8,88,23v6,11,10,27,10,48c98,90,95,106,89,118v-8,18,-22,27,-41,27c31,145,19,138,11,123,4,111,,94,,74,,58,2,44,6,32,14,11,28,,49,r,xm48,129r,c58,129,65,125,70,117v6,-8,8,-24,8,-46c78,55,77,42,73,32,69,21,61,16,50,16,39,16,31,21,27,31,22,41,19,55,19,74v,15,2,26,5,35c29,122,37,129,48,129r,xe" fillcolor="black" strokeweight="0">
                  <v:path arrowok="t" o:connecttype="custom" o:connectlocs="24765,0;24765,0;44476,11583;49530,35757;44981,59427;24260,73025;5559,61945;0,37268;3032,16116;24765,0;24765,0;24260,64967;24260,64967;35379,58924;39422,35757;36895,16116;25270,8058;13646,15612;9603,37268;12130,54895;24260,64967;24260,64967" o:connectangles="0,0,0,0,0,0,0,0,0,0,0,0,0,0,0,0,0,0,0,0,0,0"/>
                  <o:lock v:ext="edit" verticies="t"/>
                </v:shape>
                <v:shape id="Freeform 670" o:spid="_x0000_s1693" style="position:absolute;left:46901;top:25590;width:108;height:108;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" path="m,l,,21,r,21l,21,,xe" fillcolor="black" strokeweight="0">
                  <v:path arrowok="t" o:connecttype="custom" o:connectlocs="0,0;0,0;10795,0;10795,10795;0,10795;0,0" o:connectangles="0,0,0,0,0,0"/>
                </v:shape>
                <v:shape id="Freeform 671" o:spid="_x0000_s1694" style="position:absolute;left:47123;top:24987;width:508;height:71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" path="m62,91r,l62,27,17,91r45,xm62,141r,l62,107,,107,,89,65,,80,r,91l101,91r,16l80,107r,34l62,141xe" fillcolor="black" strokeweight="0">
                  <v:path arrowok="t" o:connecttype="custom" o:connectlocs="31184,45900;31184,45900;31184,13619;8550,45900;31184,45900;31184,71120;31184,71120;31184,53970;0,53970;0,44891;32693,0;40238,0;40238,45900;50800,45900;50800,53970;40238,53970;40238,71120;31184,71120" o:connectangles="0,0,0,0,0,0,0,0,0,0,0,0,0,0,0,0,0,0"/>
                  <o:lock v:ext="edit" verticies="t"/>
                </v:shape>
                <v:shape id="Freeform 672" o:spid="_x0000_s1695" style="position:absolute;left:47701;top:24999;width:501;height:699;visibility:visible;mso-wrap-style:square;v-text-anchor:top" coordsize="99,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" path="m99,r,l99,16c94,20,88,28,80,39,73,50,66,62,61,74,55,87,50,98,48,108v-2,6,-5,17,-8,31l20,139c25,112,35,86,50,59,59,43,69,30,78,18l,18,,,99,xe" fillcolor="black" strokeweight="0">
                  <v:path arrowok="t" o:connecttype="custom" o:connectlocs="50165,0;50165,0;50165,8040;40537,19598;30910,37186;24322,54272;20269,69850;10134,69850;25336,29649;39524,9045;0,9045;0,0;50165,0" o:connectangles="0,0,0,0,0,0,0,0,0,0,0,0,0"/>
                </v:shape>
                <v:shape id="Freeform 673" o:spid="_x0000_s1696" style="position:absolute;left:45707;top:15068;width:508;height:711;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" path="m62,92r,l62,28,17,92r45,xm62,142r,l62,107,,107,,90,65,,80,r,92l101,92r,15l80,107r,35l62,142xe" fillcolor="black" strokeweight="0">
                  <v:path arrowok="t" o:connecttype="custom" o:connectlocs="31184,46078;31184,46078;31184,14024;8550,46078;31184,46078;31184,71120;31184,71120;31184,53590;0,53590;0,45076;32693,0;40238,0;40238,46078;50800,46078;50800,53590;40238,53590;40238,71120;31184,71120" o:connectangles="0,0,0,0,0,0,0,0,0,0,0,0,0,0,0,0,0,0"/>
                  <o:lock v:ext="edit" verticies="t"/>
                </v:shape>
                <v:shape id="Freeform 674" o:spid="_x0000_s1697" style="position:absolute;left:46335;top:15671;width:108;height:108;visibility:visible;mso-wrap-style:square;v-text-anchor:top" coordsize="2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" path="m,l,,21,r,22l,22,,xe" fillcolor="black" strokeweight="0">
                  <v:path arrowok="t" o:connecttype="custom" o:connectlocs="0,0;0,0;10795,0;10795,10795;0,10795;0,0" o:connectangles="0,0,0,0,0,0"/>
                </v:shape>
                <v:shape id="Freeform 675" o:spid="_x0000_s1698" style="position:absolute;left:46564;top:15068;width:489;height:711;visibility:visible;mso-wrap-style:square;v-text-anchor:top" coordsize="97,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" path="m,142r,c,129,3,119,7,110,12,101,20,93,33,85l52,74c60,69,66,65,70,62v5,-6,8,-12,8,-19c78,35,75,28,70,23,65,19,59,16,51,16,38,16,30,21,25,30v-2,5,-4,12,-4,21l3,51c3,38,6,28,10,20,18,7,31,,51,,67,,79,4,86,13v8,9,11,19,11,29c97,54,93,63,85,71,81,76,72,82,61,88l47,96v-6,3,-11,7,-15,10c25,112,21,118,19,125r78,l97,142,,142xe" fillcolor="black" strokeweight="0">
                  <v:path arrowok="t" o:connecttype="custom" o:connectlocs="0,71120;0,71120;3529,55093;16634,42572;26212,37063;35285,31052;39318,21536;35285,11519;25708,8014;12602,15025;10586,25543;1512,25543;5041,10017;25708,0;43350,6511;48895,21035;42846,35560;30748,44074;23691,48081;16130,53090;9577,62606;48895,62606;48895,71120;0,71120" o:connectangles="0,0,0,0,0,0,0,0,0,0,0,0,0,0,0,0,0,0,0,0,0,0,0,0"/>
                </v:shape>
                <v:shape id="Freeform 676" o:spid="_x0000_s1699" style="position:absolute;left:47136;top:15081;width:489;height:717;visibility:visible;mso-wrap-style:square;v-text-anchor:top" coordsize="97,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" path="m18,103r,c19,113,24,120,32,124v4,2,9,3,15,3c57,127,65,123,70,117v5,-7,8,-15,8,-23c78,84,75,77,69,71,63,66,55,63,47,63v-6,,-11,1,-16,4c27,69,23,73,20,77l5,76,16,,89,r,17l29,17,23,56v3,-2,6,-4,9,-5c37,48,44,47,50,47v13,,24,5,33,13c92,68,97,79,97,92v,13,-4,25,-12,35c76,137,63,142,45,142v-11,,-22,-3,-31,-10c6,126,1,116,,103r18,xe" fillcolor="black" strokeweight="0">
                  <v:path arrowok="t" o:connecttype="custom" o:connectlocs="9073,52048;9073,52048;16130,62659;23691,64175;35285,59122;39318,47500;34781,35878;23691,31835;15626,33856;10081,38909;2520,38404;8065,0;44862,0;44862,8590;14618,8590;11594,28298;16130,25771;25204,23750;41838,30319;48895,46489;42846,64175;22683,71755;7057,66702;0,52048;9073,52048" o:connectangles="0,0,0,0,0,0,0,0,0,0,0,0,0,0,0,0,0,0,0,0,0,0,0,0,0"/>
                </v:shape>
                <v:shape id="Freeform 677" o:spid="_x0000_s1700" style="position:absolute;left:45713;top:17056;width:489;height:730;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" path="m49,r,c67,,80,7,88,22v7,12,10,28,10,48c98,89,95,105,89,118v-8,18,-22,27,-40,27c32,145,19,138,11,123,4,111,,94,,73,,57,2,43,7,32,14,11,28,,49,r,xm48,129r,c58,129,65,125,70,116v6,-8,9,-23,9,-45c79,55,77,42,73,31,69,21,61,16,50,16,39,16,32,21,27,31v-5,9,-7,24,-7,43c20,88,21,100,24,109v5,13,13,20,24,20l48,129xe" fillcolor="black" strokeweight="0">
                  <v:path arrowok="t" o:connecttype="custom" o:connectlocs="24448,0;24448,0;43906,11080;48895,35253;44405,59427;24448,73025;5488,61945;0,36764;3493,16116;24448,0;24448,0;23949,64967;23949,64967;34925,58420;39415,35757;36422,15612;24946,8058;13471,15612;9979,37268;11974,54895;23949,64967;23949,64967" o:connectangles="0,0,0,0,0,0,0,0,0,0,0,0,0,0,0,0,0,0,0,0,0,0"/>
                  <o:lock v:ext="edit" verticies="t"/>
                </v:shape>
                <v:shape id="Freeform 678" o:spid="_x0000_s1701" style="position:absolute;left:46335;top:17659;width:108;height:108;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" path="m,l,,21,r,21l,21,,xe" fillcolor="black" strokeweight="0">
                  <v:path arrowok="t" o:connecttype="custom" o:connectlocs="0,0;0,0;10795,0;10795,10795;0,10795;0,0" o:connectangles="0,0,0,0,0,0"/>
                </v:shape>
                <v:shape id="Freeform 679" o:spid="_x0000_s1702" style="position:absolute;left:46634;top:17056;width:260;height:711;visibility:visible;mso-wrap-style:square;v-text-anchor:top" coordsize="52,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" path="m,41r,l,27c12,26,21,24,26,21,32,18,35,11,38,l52,r,141l33,141,33,41,,41xe" fillcolor="black" strokeweight="0">
                  <v:path arrowok="t" o:connecttype="custom" o:connectlocs="0,20680;0,20680;0,13619;13018,10592;19026,0;26035,0;26035,71120;16522,71120;16522,20680;0,20680" o:connectangles="0,0,0,0,0,0,0,0,0,0"/>
                </v:shape>
                <v:shape id="Freeform 680" o:spid="_x0000_s1703" style="position:absolute;left:47117;top:17056;width:266;height:711;visibility:visible;mso-wrap-style:square;v-text-anchor:top" coordsize="53,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" path="m,41r,l,27c13,26,22,24,27,21,32,18,36,11,39,l53,r,141l34,141,34,41,,41xe" fillcolor="black" strokeweight="0">
                  <v:path arrowok="t" o:connecttype="custom" o:connectlocs="0,20680;0,20680;0,13619;13587,10592;19625,0;26670,0;26670,71120;17109,71120;17109,20680;0,20680" o:connectangles="0,0,0,0,0,0,0,0,0,0"/>
                </v:shape>
                <v:shape id="Freeform 681" o:spid="_x0000_s1704" style="position:absolute;left:45713;top:19037;width:489;height:730;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" path="m49,r,c67,,80,8,88,23v7,11,10,27,10,48c98,90,95,106,89,118v-8,18,-22,27,-40,27c32,145,19,138,11,123,4,111,,94,,74,,58,2,44,7,32,14,11,28,,49,r,xm48,129r,c58,129,65,125,70,117v6,-8,9,-23,9,-46c79,55,77,42,73,32,69,21,61,16,50,16,39,16,32,21,27,31,22,41,20,55,20,74v,15,1,26,4,35c29,122,37,129,48,129r,xe" fillcolor="black" strokeweight="0">
                  <v:path arrowok="t" o:connecttype="custom" o:connectlocs="24448,0;24448,0;43906,11583;48895,35757;44405,59427;24448,73025;5488,61945;0,37268;3493,16116;24448,0;24448,0;23949,64967;23949,64967;34925,58924;39415,35757;36422,16116;24946,8058;13471,15612;9979,37268;11974,54895;23949,64967;23949,64967" o:connectangles="0,0,0,0,0,0,0,0,0,0,0,0,0,0,0,0,0,0,0,0,0,0"/>
                  <o:lock v:ext="edit" verticies="t"/>
                </v:shape>
                <v:shape id="Freeform 682" o:spid="_x0000_s1705" style="position:absolute;left:46335;top:19640;width:108;height:108;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" path="m,l,,21,r,21l,21,,xe" fillcolor="black" strokeweight="0">
                  <v:path arrowok="t" o:connecttype="custom" o:connectlocs="0,0;0,0;10795,0;10795,10795;0,10795;0,0" o:connectangles="0,0,0,0,0,0"/>
                </v:shape>
                <v:shape id="Freeform 683" o:spid="_x0000_s1706" style="position:absolute;left:46564;top:19037;width:489;height:730;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" path="m48,r,c66,,79,8,88,23v6,11,9,27,9,48c97,90,94,106,88,118v-8,18,-21,27,-40,27c31,145,18,138,10,123,3,111,,94,,74,,58,2,44,6,32,14,11,28,,48,r,xm48,129r,c57,129,64,125,70,117v5,-8,8,-23,8,-46c78,55,76,42,72,32,68,21,60,16,49,16,39,16,31,21,26,31,21,41,19,55,19,74v,15,1,26,4,35c28,122,36,129,48,129r,xe" fillcolor="black" strokeweight="0">
                  <v:path arrowok="t" o:connecttype="custom" o:connectlocs="24195,0;24195,0;44358,11583;48895,35757;44358,59427;24195,73025;5041,61945;0,37268;3024,16116;24195,0;24195,0;24195,64967;24195,64967;35285,58924;39318,35757;36293,16116;24700,8058;13106,15612;9577,37268;11594,54895;24195,64967;24195,64967" o:connectangles="0,0,0,0,0,0,0,0,0,0,0,0,0,0,0,0,0,0,0,0,0,0"/>
                  <o:lock v:ext="edit" verticies="t"/>
                </v:shape>
                <v:shape id="Freeform 684" o:spid="_x0000_s1707" style="position:absolute;left:47136;top:19037;width:482;height:730;visibility:visible;mso-wrap-style:square;v-text-anchor:top" coordsize="96,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" path="m20,107r,c20,117,24,124,31,128v4,2,8,3,13,3c52,131,59,127,65,120,71,113,75,99,78,77,74,83,69,88,63,90v-6,3,-12,4,-18,4c31,94,20,90,12,81,4,73,,62,,48,,36,4,24,12,15,20,5,31,,47,,67,,81,9,89,28v5,10,7,23,7,38c96,83,93,99,88,112v-9,22,-23,33,-44,33c30,145,20,142,13,135,6,127,2,118,2,107r18,xm47,78r,c54,78,60,76,66,71v6,-4,9,-12,9,-24c75,37,72,29,67,24,62,19,55,16,47,16v-9,,-15,3,-21,9c21,31,19,39,19,48v,9,2,17,6,22c30,76,37,78,47,78r,xe" fillcolor="black" strokeweight="0">
                  <v:path arrowok="t" o:connecttype="custom" o:connectlocs="10054,53887;10054,53887;15584,64463;22119,65974;32676,60434;39211,38779;31671,45326;22622,47340;6033,40793;0,24174;6033,7554;23627,0;44741,14101;48260,33239;44238,56406;22119,73025;6535,67989;1005,53887;10054,53887;23627,39282;23627,39282;33179,35757;37703,23670;33681,12087;23627,8058;13070,12591;9551,24174;12568,35253;23627,39282;23627,39282" o:connectangles="0,0,0,0,0,0,0,0,0,0,0,0,0,0,0,0,0,0,0,0,0,0,0,0,0,0,0,0,0,0"/>
                  <o:lock v:ext="edit" verticies="t"/>
                </v:shape>
                <v:shape id="Freeform 685" o:spid="_x0000_s1708" style="position:absolute;left:45713;top:11106;width:489;height:724;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" path="m49,r,c67,,80,7,88,23v7,11,10,27,10,47c98,90,95,105,89,118v-8,18,-22,27,-40,27c32,145,19,138,11,123,4,111,,94,,73,,57,2,44,7,32,14,11,28,,49,r,xm48,129r,c58,129,65,125,70,117v6,-9,9,-24,9,-46c79,55,77,42,73,31,69,21,61,16,50,16,39,16,32,21,27,31v-5,9,-7,24,-7,43c20,88,21,100,24,109v5,13,13,20,24,20l48,129xe" fillcolor="black" strokeweight="0">
                  <v:path arrowok="t" o:connecttype="custom" o:connectlocs="24448,0;24448,0;43906,11483;48895,34947;44405,58910;24448,72390;5488,61407;0,36445;3493,15976;24448,0;24448,0;23949,64402;23949,64402;34925,58411;39415,35446;36422,15476;24946,7988;13471,15476;9979,36944;11974,54417;23949,64402;23949,64402" o:connectangles="0,0,0,0,0,0,0,0,0,0,0,0,0,0,0,0,0,0,0,0,0,0"/>
                  <o:lock v:ext="edit" verticies="t"/>
                </v:shape>
                <v:shape id="Freeform 686" o:spid="_x0000_s1709" style="position:absolute;left:46335;top:11709;width:108;height:102;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" path="m,l,,21,r,21l,21,,xe" fillcolor="black" strokeweight="0">
                  <v:path arrowok="t" o:connecttype="custom" o:connectlocs="0,0;0,0;10795,0;10795,10160;0,10160;0,0" o:connectangles="0,0,0,0,0,0"/>
                </v:shape>
                <v:shape id="Freeform 687" o:spid="_x0000_s1710" style="position:absolute;left:46570;top:11112;width:496;height:699;visibility:visible;mso-wrap-style:square;v-text-anchor:top" coordsize="98,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" path="m98,r,l98,16c93,20,87,28,80,39,72,50,66,61,60,74,54,86,50,98,47,108v-2,6,-5,17,-8,31l20,139c24,112,34,85,49,59,58,43,68,30,78,18l,18,,,98,xe" fillcolor="black" strokeweight="0">
                  <v:path arrowok="t" o:connecttype="custom" o:connectlocs="49530,0;49530,0;49530,8040;40433,19598;30324,37186;23754,54272;19711,69850;10108,69850;24765,29649;39422,9045;0,9045;0,0;49530,0" o:connectangles="0,0,0,0,0,0,0,0,0,0,0,0,0"/>
                </v:shape>
                <v:shape id="Freeform 688" o:spid="_x0000_s1711" style="position:absolute;left:47193;top:11106;width:266;height:705;visibility:visible;mso-wrap-style:square;v-text-anchor:top" coordsize="53,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" path="m,40r,l,27c13,25,22,23,27,20,32,17,36,10,39,l53,r,140l34,140,34,40,,40xe" fillcolor="black" strokeweight="0">
                  <v:path arrowok="t" o:connecttype="custom" o:connectlocs="0,20139;0,20139;0,13594;13587,10069;19625,0;26670,0;26670,70485;17109,70485;17109,20139;0,20139" o:connectangles="0,0,0,0,0,0,0,0,0,0"/>
                </v:shape>
                <v:shape id="Freeform 689" o:spid="_x0000_s1712" style="position:absolute;left:45700;top:7112;width:928;height:730;visibility:visible;mso-wrap-style:square;v-text-anchor:top" coordsize="184,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" path="m21,r,l48,118,81,r21,l135,118,162,r22,l146,145r-21,l92,25,58,145r-20,l,,21,xe" fillcolor="black" strokeweight="0">
                  <v:path arrowok="t" o:connecttype="custom" o:connectlocs="10581,0;10581,0;24185,59427;40813,0;51394,0;68021,59427;81625,0;92710,0;73563,73025;62982,73025;46355,12591;29224,73025;19147,73025;0,0;10581,0" o:connectangles="0,0,0,0,0,0,0,0,0,0,0,0,0,0,0"/>
                </v:shape>
                <v:shape id="Freeform 690" o:spid="_x0000_s1713" style="position:absolute;left:46659;top:7302;width:489;height:559;visibility:visible;mso-wrap-style:square;v-text-anchor:top" coordsize="97,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" path="m50,r,c57,,65,2,72,6v7,3,12,8,16,13c91,25,94,31,95,38v1,5,2,13,2,23l19,61v,11,3,20,8,26c31,93,39,97,49,97v9,,16,-3,22,-9c74,84,76,80,78,75r17,c95,79,93,83,90,88v-2,5,-5,9,-8,12c76,105,70,109,62,111v-5,1,-9,1,-15,1c34,112,23,107,14,98,5,88,,75,,58,,41,5,27,14,16,23,6,35,,50,r,xm78,47r,c78,39,76,33,73,29,68,20,60,16,49,16v-8,,-15,3,-21,9c23,31,20,38,20,47r58,xm48,r,l48,xe" fillcolor="black" strokeweight="0">
                  <v:path arrowok="t" o:connecttype="custom" o:connectlocs="25204,0;25204,0;36293,2994;44358,9480;47887,18959;48895,30435;9577,30435;13610,43407;24700,48396;35789,43906;39318,37420;47887,37420;45366,43906;41334,49893;31252,55381;23691,55880;7057,48895;0,28938;7057,7983;25204,0;25204,0;39318,23450;39318,23450;36797,14469;24700,7983;14114,12473;10081,23450;39318,23450;24195,0;24195,0;24195,0" o:connectangles="0,0,0,0,0,0,0,0,0,0,0,0,0,0,0,0,0,0,0,0,0,0,0,0,0,0,0,0,0,0,0"/>
                  <o:lock v:ext="edit" verticies="t"/>
                </v:shape>
                <v:shape id="Freeform 691" o:spid="_x0000_s1714" style="position:absolute;left:47263;top:7112;width:88;height:730;visibility:visible;mso-wrap-style:square;v-text-anchor:top" coordsize="1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" path="m,40r,l18,40r,105l,145,,40xm,l,,18,r,21l,21,,xe" fillcolor="black" strokeweight="0">
                  <v:path arrowok="t" o:connecttype="custom" o:connectlocs="0,20145;0,20145;8890,20145;8890,73025;0,73025;0,20145;0,0;0,0;8890,0;8890,10576;0,10576;0,0" o:connectangles="0,0,0,0,0,0,0,0,0,0,0,0"/>
                  <o:lock v:ext="edit" verticies="t"/>
                </v:shape>
                <v:shape id="Freeform 692" o:spid="_x0000_s1715" style="position:absolute;left:47453;top:7302;width:464;height:768;visibility:visible;mso-wrap-style:square;v-text-anchor:top" coordsize="93,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" path="m44,1r,c52,1,60,3,66,7v3,2,7,6,10,10l76,4r17,l93,100v,13,-2,24,-6,32c79,146,65,153,45,153v-11,,-21,-3,-29,-8c8,140,4,132,3,121r18,c22,126,24,130,26,132v4,4,11,6,19,6c59,138,68,134,72,124v3,-6,4,-16,3,-30c72,99,68,103,63,106v-5,2,-12,4,-20,4c31,110,21,106,13,97,4,89,,76,,57,,39,4,26,13,16,22,6,32,1,44,1r,xm76,55r,c76,42,73,32,68,26,63,20,56,17,47,17,35,17,26,22,22,34v-3,6,-4,15,-4,25c18,71,21,80,25,86v5,6,12,9,20,9c58,95,67,89,72,78v3,-7,4,-14,4,-23l76,55xm46,r,l46,xe" fillcolor="black" strokeweight="0">
                  <v:path arrowok="t" o:connecttype="custom" o:connectlocs="21931,502;21931,502;32897,3515;37882,8537;37882,2009;46355,2009;46355,50219;43364,66289;22430,76835;7975,72817;1495,60765;10467,60765;12959,66289;22430,69302;35888,62272;37383,47206;31402,53232;21433,55241;6480,48712;0,28625;6480,8035;21931,502;21931,502;37882,27620;37882,27620;33894,13057;23427,8537;10966,17074;8972,29629;12461,43188;22430,47708;35888,39171;37882,27620;37882,27620;22928,0;22928,0;22928,0" o:connectangles="0,0,0,0,0,0,0,0,0,0,0,0,0,0,0,0,0,0,0,0,0,0,0,0,0,0,0,0,0,0,0,0,0,0,0,0,0"/>
                  <o:lock v:ext="edit" verticies="t"/>
                </v:shape>
                <v:shape id="Freeform 693" o:spid="_x0000_s1716" style="position:absolute;left:48056;top:7112;width:432;height:730;visibility:visible;mso-wrap-style:square;v-text-anchor:top" coordsize="86,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" path="m,l,,18,r,54c22,49,26,45,29,43v6,-4,13,-6,21,-6c66,37,76,43,81,53v3,6,5,14,5,25l86,145r-18,l68,79c68,71,67,65,65,62,61,56,55,53,47,53v-8,,-15,3,-21,8c21,66,18,75,18,89r,56l,145,,xe" fillcolor="black" strokeweight="0">
                  <v:path arrowok="t" o:connecttype="custom" o:connectlocs="0,0;0,0;9038,0;9038,27196;14561,21656;25105,18634;40670,26692;43180,39282;43180,73025;34142,73025;34142,39786;32636,31224;23598,26692;13054,30721;9038,44822;9038,73025;0,73025;0,0" o:connectangles="0,0,0,0,0,0,0,0,0,0,0,0,0,0,0,0,0,0"/>
                </v:shape>
                <v:shape id="Freeform 694" o:spid="_x0000_s1717" style="position:absolute;left:48564;top:7162;width:248;height:692;visibility:visible;mso-wrap-style:square;v-text-anchor:top" coordsize="49,1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" path="m14,r,l32,r,30l49,30r,14l32,44r,69c32,117,33,119,36,121v1,,4,1,7,1c44,122,45,122,46,122v1,,2,-1,3,-1l49,135v-2,1,-4,1,-6,2c40,137,38,137,35,137v-8,,-13,-2,-16,-6c16,126,14,121,14,114r,-70l,44,,30r14,l14,xe" fillcolor="black" strokeweight="0">
                  <v:path arrowok="t" o:connecttype="custom" o:connectlocs="7076,0;7076,0;16173,0;16173,15157;24765,15157;24765,22230;16173,22230;16173,57090;18195,61131;21733,61637;23249,61637;24765,61131;24765,68205;21733,69215;17689,69215;9603,66184;7076,57595;7076,22230;0,22230;0,15157;7076,15157;7076,0" o:connectangles="0,0,0,0,0,0,0,0,0,0,0,0,0,0,0,0,0,0,0,0,0,0"/>
                </v:shape>
                <v:shape id="Freeform 695" o:spid="_x0000_s1718" style="position:absolute;left:45713;top:13087;width:489;height:705;visibility:visible;mso-wrap-style:square;v-text-anchor:top" coordsize="98,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" path="m,141r,c1,129,4,118,8,109,12,100,21,92,33,85l52,74c61,69,67,65,70,61v6,-5,8,-11,8,-18c78,34,76,28,71,23,66,18,59,16,51,16,39,16,31,20,26,30v-3,5,-4,11,-4,20l4,50c4,38,6,28,11,20,18,6,32,,51,,68,,79,4,87,13v7,8,11,18,11,29c98,53,94,63,86,71,81,75,73,81,61,88l48,95v-7,4,-12,7,-15,10c26,111,22,118,20,124r77,l97,141,,141xe" fillcolor="black" strokeweight="0">
                  <v:path arrowok="t" o:connecttype="custom" o:connectlocs="0,70485;0,70485;3991,54488;16465,42491;25944,36992;34925,30494;38916,21495;35424,11498;25445,7998;12972,14997;10976,24995;1996,24995;5488,9998;25445,0;43407,6499;48895,20996;42908,35492;30435,43991;23949,47490;16465,52489;9979,61987;48396,61987;48396,70485;0,70485" o:connectangles="0,0,0,0,0,0,0,0,0,0,0,0,0,0,0,0,0,0,0,0,0,0,0,0"/>
                </v:shape>
                <v:shape id="Freeform 696" o:spid="_x0000_s1719" style="position:absolute;left:46335;top:13690;width:108;height:102;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" path="m,l,,21,r,21l,21,,xe" fillcolor="black" strokeweight="0">
                  <v:path arrowok="t" o:connecttype="custom" o:connectlocs="0,0;0,0;10795,0;10795,10160;0,10160;0,0" o:connectangles="0,0,0,0,0,0"/>
                </v:shape>
                <v:shape id="Freeform 697" o:spid="_x0000_s1720" style="position:absolute;left:46564;top:13087;width:489;height:705;visibility:visible;mso-wrap-style:square;v-text-anchor:top" coordsize="97,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" path="m,141r,c,129,3,118,7,109,12,100,20,92,33,85l52,74c60,69,66,65,70,61v5,-5,8,-11,8,-18c78,34,75,28,70,23,65,18,59,16,51,16,38,16,30,20,25,30v-2,5,-4,11,-4,20l3,50c3,38,6,28,10,20,18,6,31,,51,,67,,79,4,86,13v8,8,11,18,11,29c97,53,93,63,85,71,81,75,72,81,61,88l47,95v-6,4,-11,7,-15,10c25,111,21,118,19,124r78,l97,141,,141xe" fillcolor="black" strokeweight="0">
                  <v:path arrowok="t" o:connecttype="custom" o:connectlocs="0,70485;0,70485;3529,54488;16634,42491;26212,36992;35285,30494;39318,21495;35285,11498;25708,7998;12602,14997;10586,24995;1512,24995;5041,9998;25708,0;43350,6499;48895,20996;42846,35492;30748,43991;23691,47490;16130,52489;9577,61987;48895,61987;48895,70485;0,70485" o:connectangles="0,0,0,0,0,0,0,0,0,0,0,0,0,0,0,0,0,0,0,0,0,0,0,0"/>
                </v:shape>
                <v:shape id="Freeform 698" o:spid="_x0000_s1721" style="position:absolute;left:47123;top:13087;width:508;height:705;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" path="m62,91r,l62,27,17,91r45,xm62,141r,l62,107,,107,,89,65,,80,r,91l101,91r,16l80,107r,34l62,141xe" fillcolor="black" strokeweight="0">
                  <v:path arrowok="t" o:connecttype="custom" o:connectlocs="31184,45490;31184,45490;31184,13497;8550,45490;31184,45490;31184,70485;31184,70485;31184,53489;0,53489;0,44491;32693,0;40238,0;40238,45490;50800,45490;50800,53489;40238,53489;40238,70485;31184,70485" o:connectangles="0,0,0,0,0,0,0,0,0,0,0,0,0,0,0,0,0,0"/>
                  <o:lock v:ext="edit" verticies="t"/>
                </v:shape>
                <v:shape id="Freeform 699" o:spid="_x0000_s1722" style="position:absolute;left:45720;top:5149;width:825;height:731;visibility:visible;mso-wrap-style:square;v-text-anchor:top" coordsize="165,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" path="m131,72r,c140,72,148,76,155,82v7,7,10,15,10,25c165,116,162,124,155,131v-7,7,-15,10,-24,10c121,141,113,138,106,131,100,124,96,116,96,107v,-10,4,-18,10,-25c113,76,121,72,131,72r,xm116,r,l127,,48,145r-11,l116,xm34,59r,c40,59,44,57,48,53v4,-4,6,-9,6,-15c54,33,52,28,48,24,44,20,40,18,34,18v-6,,-11,2,-14,6c16,28,14,33,14,38v,6,2,11,6,15c23,57,28,59,34,59r,xm34,4r,c43,4,52,7,58,14v7,7,10,15,10,24c68,48,65,56,58,63,52,69,43,73,34,73,24,73,16,69,10,63,3,56,,48,,38,,29,3,21,10,14,16,7,24,4,34,4r,xm131,127r,c136,127,141,125,145,121v4,-4,6,-9,6,-14c151,101,149,96,145,92v-4,-4,-9,-6,-14,-6c125,86,120,88,116,92v-4,4,-6,9,-6,15c110,112,112,117,116,121v4,4,9,6,15,6l131,127xe" fillcolor="black" strokeweight="0">
                  <v:path arrowok="t" o:connecttype="custom" o:connectlocs="65540,36261;65540,36261;77547,41297;82550,53887;77547,65974;65540,71011;53032,65974;48029,53887;53032,41297;65540,36261;65540,36261;58035,0;58035,0;63538,0;24015,73025;18511,73025;58035,0;17010,29714;17010,29714;24015,26692;27016,19138;24015,12087;17010,9065;10006,12087;7004,19138;10006,26692;17010,29714;17010,29714;17010,2014;17010,2014;29018,7051;34021,19138;29018,31728;17010,36764;5003,31728;0,19138;5003,7051;17010,2014;17010,2014;65540,63960;65540,63960;72544,60938;75546,53887;72544,46333;65540,43311;58035,46333;55033,53887;58035,60938;65540,63960;65540,63960" o:connectangles="0,0,0,0,0,0,0,0,0,0,0,0,0,0,0,0,0,0,0,0,0,0,0,0,0,0,0,0,0,0,0,0,0,0,0,0,0,0,0,0,0,0,0,0,0,0,0,0,0,0"/>
                  <o:lock v:ext="edit" verticies="t"/>
                </v:shape>
                <v:shape id="Freeform 700" o:spid="_x0000_s1723" style="position:absolute;left:25273;top:27076;width:431;height:425;visibility:visible;mso-wrap-style:square;v-text-anchor:top" coordsize="85,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" path="m42,r,l,43,42,85,85,43,42,xm42,r,xe" fillcolor="black" strokeweight="0">
                  <v:path arrowok="t" o:connecttype="custom" o:connectlocs="21336,0;21336,0;0,21523;21336,42545;43180,21523;21336,0;21336,0;21336,0" o:connectangles="0,0,0,0,0,0,0,0"/>
                  <o:lock v:ext="edit" verticies="t"/>
                </v:shape>
                <v:shape id="Freeform 701" o:spid="_x0000_s1724" style="position:absolute;left:25349;top:27158;width:273;height:267;visibility:visible;mso-wrap-style:square;v-text-anchor:top" coordsize="5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" path="m27,r,l,27,27,54,54,27,27,xm27,r,xe" filled="f" strokeweight=".85pt">
                  <v:stroke joinstyle="miter" endcap="square"/>
                  <v:path arrowok="t" o:connecttype="custom" o:connectlocs="13653,0;13653,0;0,13335;13653,26670;27305,13335;13653,0;13653,0;13653,0" o:connectangles="0,0,0,0,0,0,0,0"/>
                  <o:lock v:ext="edit" verticies="t"/>
                </v:shape>
                <v:shape id="Freeform 702" o:spid="_x0000_s1725" style="position:absolute;left:27285;top:21126;width:426;height:425;visibility:visible;mso-wrap-style:square;v-text-anchor:top" coordsize="85,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" path="m42,r,l,43,42,85,85,43,42,xm42,r,xe" fillcolor="black" strokeweight="0">
                  <v:path arrowok="t" o:connecttype="custom" o:connectlocs="21022,0;21022,0;0,21523;21022,42545;42545,21523;21022,0;21022,0;21022,0" o:connectangles="0,0,0,0,0,0,0,0"/>
                  <o:lock v:ext="edit" verticies="t"/>
                </v:shape>
                <v:shape id="Freeform 703" o:spid="_x0000_s1726" style="position:absolute;left:27362;top:21202;width:266;height:273;visibility:visible;mso-wrap-style:square;v-text-anchor:top" coordsize="5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" path="m27,r,l,27,27,54,54,27,27,xm27,r,xe" filled="f" strokeweight=".85pt">
                  <v:stroke joinstyle="miter" endcap="square"/>
                  <v:path arrowok="t" o:connecttype="custom" o:connectlocs="13335,0;13335,0;0,13653;13335,27305;26670,13653;13335,0;13335,0;13335,0" o:connectangles="0,0,0,0,0,0,0,0"/>
                  <o:lock v:ext="edit" verticies="t"/>
                </v:shape>
                <v:shape id="Freeform 704" o:spid="_x0000_s1727" style="position:absolute;left:25368;top:23114;width:425;height:425;visibility:visible;mso-wrap-style:square;v-text-anchor:top" coordsize="85,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" path="m42,r,l,42,42,85,85,42,42,xm42,r,xe" fillcolor="black" strokeweight="0">
                  <v:path arrowok="t" o:connecttype="custom" o:connectlocs="21022,0;21022,0;0,21022;21022,42545;42545,21022;21022,0;21022,0;21022,0" o:connectangles="0,0,0,0,0,0,0,0"/>
                  <o:lock v:ext="edit" verticies="t"/>
                </v:shape>
                <v:shape id="Freeform 705" o:spid="_x0000_s1728" style="position:absolute;left:25444;top:23190;width:267;height:266;visibility:visible;mso-wrap-style:square;v-text-anchor:top" coordsize="5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" path="m27,r,l,27,27,54,54,27,27,xm27,r,xe" filled="f" strokeweight=".85pt">
                  <v:stroke joinstyle="miter" endcap="square"/>
                  <v:path arrowok="t" o:connecttype="custom" o:connectlocs="13335,0;13335,0;0,13335;13335,26670;26670,13335;13335,0;13335,0;13335,0" o:connectangles="0,0,0,0,0,0,0,0"/>
                  <o:lock v:ext="edit" verticies="t"/>
                </v:shape>
                <v:shape id="Freeform 706" o:spid="_x0000_s1729" style="position:absolute;left:26104;top:25095;width:426;height:425;visibility:visible;mso-wrap-style:square;v-text-anchor:top" coordsize="85,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" path="m42,r,l,43,42,85,85,43,42,xm42,r,xe" fillcolor="black" strokeweight="0">
                  <v:path arrowok="t" o:connecttype="custom" o:connectlocs="21022,0;21022,0;0,21523;21022,42545;42545,21523;21022,0;21022,0;21022,0" o:connectangles="0,0,0,0,0,0,0,0"/>
                  <o:lock v:ext="edit" verticies="t"/>
                </v:shape>
                <v:shape id="Freeform 707" o:spid="_x0000_s1730" style="position:absolute;left:26181;top:25177;width:273;height:267;visibility:visible;mso-wrap-style:square;v-text-anchor:top" coordsize="5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" path="m27,r,l,27,27,54,54,27,27,xm27,r,xe" filled="f" strokeweight=".85pt">
                  <v:stroke joinstyle="miter" endcap="square"/>
                  <v:path arrowok="t" o:connecttype="custom" o:connectlocs="13653,0;13653,0;0,13335;13653,26670;27305,13335;13653,0;13653,0;13653,0" o:connectangles="0,0,0,0,0,0,0,0"/>
                  <o:lock v:ext="edit" verticies="t"/>
                </v:shape>
                <v:shape id="Freeform 708" o:spid="_x0000_s1731" style="position:absolute;left:25730;top:15176;width:432;height:425;visibility:visible;mso-wrap-style:square;v-text-anchor:top" coordsize="85,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" path="m42,r,l,43,42,85,85,43,42,xm42,r,xe" fillcolor="black" strokeweight="0">
                  <v:path arrowok="t" o:connecttype="custom" o:connectlocs="21336,0;21336,0;0,21523;21336,42545;43180,21523;21336,0;21336,0;21336,0" o:connectangles="0,0,0,0,0,0,0,0"/>
                  <o:lock v:ext="edit" verticies="t"/>
                </v:shape>
                <v:shape id="Freeform 709" o:spid="_x0000_s1732" style="position:absolute;left:25806;top:15252;width:273;height:273;visibility:visible;mso-wrap-style:square;v-text-anchor:top" coordsize="5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" path="m27,r,l,27,27,54,54,27,27,xm27,r,xe" filled="f" strokeweight=".85pt">
                  <v:stroke joinstyle="miter" endcap="square"/>
                  <v:path arrowok="t" o:connecttype="custom" o:connectlocs="13653,0;13653,0;0,13653;13653,27305;27305,13653;13653,0;13653,0;13653,0" o:connectangles="0,0,0,0,0,0,0,0"/>
                  <o:lock v:ext="edit" verticies="t"/>
                </v:shape>
                <v:shape id="Freeform 710" o:spid="_x0000_s1733" style="position:absolute;left:29025;top:17157;width:426;height:426;visibility:visible;mso-wrap-style:square;v-text-anchor:top" coordsize="8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" path="m42,r,l,42,42,84,84,42,42,xm42,r,xe" fillcolor="black" strokeweight="0">
                  <v:path arrowok="t" o:connecttype="custom" o:connectlocs="21273,0;21273,0;0,21273;21273,42545;42545,21273;21273,0;21273,0;21273,0" o:connectangles="0,0,0,0,0,0,0,0"/>
                  <o:lock v:ext="edit" verticies="t"/>
                </v:shape>
                <v:shape id="Freeform 711" o:spid="_x0000_s1734" style="position:absolute;left:29102;top:17233;width:273;height:273;visibility:visible;mso-wrap-style:square;v-text-anchor:top" coordsize="5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" path="m27,r,l,27,27,54,54,27,27,xm27,r,xe" filled="f" strokeweight=".85pt">
                  <v:stroke joinstyle="miter" endcap="square"/>
                  <v:path arrowok="t" o:connecttype="custom" o:connectlocs="13653,0;13653,0;0,13653;13653,27305;27305,13653;13653,0;13653,0;13653,0" o:connectangles="0,0,0,0,0,0,0,0"/>
                  <o:lock v:ext="edit" verticies="t"/>
                </v:shape>
                <v:shape id="Freeform 712" o:spid="_x0000_s1735" style="position:absolute;left:27076;top:19145;width:432;height:425;visibility:visible;mso-wrap-style:square;v-text-anchor:top" coordsize="85,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" path="m42,r,l,42,42,85,85,42,42,xm42,r,xe" fillcolor="black" strokeweight="0">
                  <v:path arrowok="t" o:connecttype="custom" o:connectlocs="21336,0;21336,0;0,21022;21336,42545;43180,21022;21336,0;21336,0;21336,0" o:connectangles="0,0,0,0,0,0,0,0"/>
                  <o:lock v:ext="edit" verticies="t"/>
                </v:shape>
                <v:shape id="Freeform 713" o:spid="_x0000_s1736" style="position:absolute;left:27152;top:19215;width:273;height:273;visibility:visible;mso-wrap-style:square;v-text-anchor:top" coordsize="5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" path="m27,r,l,27,27,54,54,27,27,xm27,r,xe" filled="f" strokeweight=".85pt">
                  <v:stroke joinstyle="miter" endcap="square"/>
                  <v:path arrowok="t" o:connecttype="custom" o:connectlocs="13653,0;13653,0;0,13653;13653,27305;27305,13653;13653,0;13653,0;13653,0" o:connectangles="0,0,0,0,0,0,0,0"/>
                  <o:lock v:ext="edit" verticies="t"/>
                </v:shape>
                <v:shape id="Freeform 714" o:spid="_x0000_s1737" style="position:absolute;left:26428;top:11207;width:426;height:432;visibility:visible;mso-wrap-style:square;v-text-anchor:top" coordsize="85,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" path="m43,r,l,42,43,85,85,42,43,xm43,r,xe" fillcolor="black" strokeweight="0">
                  <v:path arrowok="t" o:connecttype="custom" o:connectlocs="21523,0;21523,0;0,21336;21523,43180;42545,21336;21523,0;21523,0;21523,0" o:connectangles="0,0,0,0,0,0,0,0"/>
                  <o:lock v:ext="edit" verticies="t"/>
                </v:shape>
                <v:shape id="Freeform 715" o:spid="_x0000_s1738" style="position:absolute;left:26504;top:11283;width:273;height:274;visibility:visible;mso-wrap-style:square;v-text-anchor:top" coordsize="5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" path="m27,r,l,27,27,54,54,27,27,xm27,r,xe" filled="f" strokeweight=".85pt">
                  <v:stroke joinstyle="miter" endcap="square"/>
                  <v:path arrowok="t" o:connecttype="custom" o:connectlocs="13653,0;13653,0;0,13653;13653,27305;27305,13653;13653,0;13653,0;13653,0" o:connectangles="0,0,0,0,0,0,0,0"/>
                  <o:lock v:ext="edit" verticies="t"/>
                </v:shape>
                <v:shape id="Freeform 716" o:spid="_x0000_s1739" style="position:absolute;left:25768;top:13188;width:425;height:432;visibility:visible;mso-wrap-style:square;v-text-anchor:top" coordsize="85,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" path="m43,r,l,43,43,85,85,43,43,xm43,r,xe" fillcolor="black" strokeweight="0">
                  <v:path arrowok="t" o:connecttype="custom" o:connectlocs="21523,0;21523,0;0,21844;21523,43180;42545,21844;21523,0;21523,0;21523,0" o:connectangles="0,0,0,0,0,0,0,0"/>
                  <o:lock v:ext="edit" verticies="t"/>
                </v:shape>
                <v:shape id="Freeform 717" o:spid="_x0000_s1740" style="position:absolute;left:25850;top:13271;width:267;height:273;visibility:visible;mso-wrap-style:square;v-text-anchor:top" coordsize="5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" path="m27,r,l,27,27,54,54,27,27,xm27,r,xe" filled="f" strokeweight=".85pt">
                  <v:stroke joinstyle="miter" endcap="square"/>
                  <v:path arrowok="t" o:connecttype="custom" o:connectlocs="13335,0;13335,0;0,13653;13335,27305;26670,13653;13335,0;13335,0;13335,0" o:connectangles="0,0,0,0,0,0,0,0"/>
                  <o:lock v:ext="edit" verticies="t"/>
                </v:shape>
                <v:shape id="Freeform 718" o:spid="_x0000_s1741" style="position:absolute;left:2705;top:33242;width:46894;height:0;visibility:visible;mso-wrap-style:square;v-text-anchor:top" coordsize="93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" path="m,l,,9335,e" filled="f" strokeweight=".55pt">
                  <v:stroke joinstyle="miter"/>
                  <v:path arrowok="t" o:connecttype="custom" o:connectlocs="0,0;0,0;4689475,0" o:connectangles="0,0,0"/>
                </v:shape>
                <v:shape id="Freeform 719" o:spid="_x0000_s1742" style="position:absolute;left:25488;top:33242;width:0;height:508;visibility:visible;mso-wrap-style:square;v-text-anchor:top" coordsize="0,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" path="m,l,,,101e" filled="f" strokeweight=".55pt">
                  <v:stroke joinstyle="miter"/>
                  <v:path arrowok="t" o:connecttype="custom" o:connectlocs="0,0;0,0;0,50800" o:connectangles="0,0,0"/>
                </v:shape>
                <v:shape id="Freeform 720" o:spid="_x0000_s1743" style="position:absolute;left:25234;top:34086;width:496;height:731;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" path="m49,r,c67,,80,7,88,22v7,12,10,28,10,48c98,89,95,105,89,118v-8,18,-22,27,-40,27c32,145,19,137,11,123,4,110,,94,,73,,57,2,43,7,32,14,10,28,,49,r,xm49,129r,c58,129,65,125,71,116v5,-8,8,-23,8,-45c79,55,77,42,73,31,69,21,61,16,50,16,39,16,32,21,27,30,22,40,20,55,20,74v,14,1,26,4,35c29,122,37,129,49,129r,xe" fillcolor="black" strokeweight="0">
                  <v:path arrowok="t" o:connecttype="custom" o:connectlocs="24765,0;24765,0;44476,11080;49530,35253;44981,59427;24765,73025;5559,61945;0,36764;3538,16116;24765,0;24765,0;24765,64967;24765,64967;35884,58420;39927,35757;36895,15612;25270,8058;13646,15109;10108,37268;12130,54895;24765,64967;24765,64967" o:connectangles="0,0,0,0,0,0,0,0,0,0,0,0,0,0,0,0,0,0,0,0,0,0"/>
                  <o:lock v:ext="edit" verticies="t"/>
                </v:shape>
                <v:shape id="Freeform 721" o:spid="_x0000_s1744" style="position:absolute;left:25488;top:33242;width:0;height:508;visibility:visible;mso-wrap-style:square;v-text-anchor:top" coordsize="0,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" path="m,l,,,101e" filled="f" strokeweight=".55pt">
                  <v:stroke joinstyle="miter"/>
                  <v:path arrowok="t" o:connecttype="custom" o:connectlocs="0,0;0,0;0,50800" o:connectangles="0,0,0"/>
                </v:shape>
                <v:shape id="Freeform 722" o:spid="_x0000_s1745" style="position:absolute;left:25234;top:34086;width:496;height:731;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" path="m49,r,c67,,80,7,88,22v7,12,10,28,10,48c98,89,95,105,89,118v-8,18,-22,27,-40,27c32,145,19,137,11,123,4,110,,94,,73,,57,2,43,7,32,14,10,28,,49,r,xm49,129r,c58,129,65,125,71,116v5,-8,8,-23,8,-45c79,55,77,42,73,31,69,21,61,16,50,16,39,16,32,21,27,30,22,40,20,55,20,74v,14,1,26,4,35c29,122,37,129,49,129r,xe" fillcolor="black" strokeweight="0">
                  <v:path arrowok="t" o:connecttype="custom" o:connectlocs="24765,0;24765,0;44476,11080;49530,35253;44981,59427;24765,73025;5559,61945;0,36764;3538,16116;24765,0;24765,0;24765,64967;24765,64967;35884,58420;39927,35757;36895,15612;25270,8058;13646,15109;10108,37268;12130,54895;24765,64967;24765,64967" o:connectangles="0,0,0,0,0,0,0,0,0,0,0,0,0,0,0,0,0,0,0,0,0,0"/>
                  <o:lock v:ext="edit" verticies="t"/>
                </v:shape>
                <v:shape id="Freeform 723" o:spid="_x0000_s1746" style="position:absolute;left:27832;top:33242;width:0;height:508;visibility:visible;mso-wrap-style:square;v-text-anchor:top" coordsize="0,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" path="m,l,,,101e" filled="f" strokeweight=".55pt">
                  <v:stroke joinstyle="miter"/>
                  <v:path arrowok="t" o:connecttype="custom" o:connectlocs="0,0;0,0;0,50800" o:connectangles="0,0,0"/>
                </v:shape>
                <v:shape id="Freeform 724" o:spid="_x0000_s1747" style="position:absolute;left:27368;top:34086;width:260;height:705;visibility:visible;mso-wrap-style:square;v-text-anchor:top" coordsize="52,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" path="m,41r,l,27c13,26,22,24,27,21,32,18,35,11,38,l52,r,141l33,141,33,41,,41xe" fillcolor="black" strokeweight="0">
                  <v:path arrowok="t" o:connecttype="custom" o:connectlocs="0,20496;0,20496;0,13497;13518,10498;19026,0;26035,0;26035,70485;16522,70485;16522,20496;0,20496" o:connectangles="0,0,0,0,0,0,0,0,0,0"/>
                </v:shape>
                <v:shape id="Freeform 725" o:spid="_x0000_s1748" style="position:absolute;left:27870;top:34086;width:482;height:731;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" path="m48,r,c66,,79,7,88,22v6,12,9,28,9,48c97,89,94,105,88,118v-8,18,-21,27,-40,27c31,145,18,137,10,123,3,110,,94,,73,,57,2,43,6,32,14,10,28,,48,r,xm48,129r,c57,129,64,125,70,116v5,-8,8,-23,8,-45c78,55,76,42,72,31,68,21,60,16,49,16,39,16,31,21,26,30,21,40,19,55,19,74v,14,1,26,4,35c28,122,36,129,48,129r,xe" fillcolor="black" strokeweight="0">
                  <v:path arrowok="t" o:connecttype="custom" o:connectlocs="23881,0;23881,0;43782,11080;48260,35253;43782,59427;23881,73025;4975,61945;0,36764;2985,16116;23881,0;23881,0;23881,64967;23881,64967;34827,58420;38807,35757;35822,15612;24379,8058;12936,15109;9453,37268;11443,54895;23881,64967;23881,64967" o:connectangles="0,0,0,0,0,0,0,0,0,0,0,0,0,0,0,0,0,0,0,0,0,0"/>
                  <o:lock v:ext="edit" verticies="t"/>
                </v:shape>
                <v:shape id="Freeform 726" o:spid="_x0000_s1749" style="position:absolute;left:30181;top:33242;width:0;height:508;visibility:visible;mso-wrap-style:square;v-text-anchor:top" coordsize="0,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" path="m,l,,,101e" filled="f" strokeweight=".55pt">
                  <v:stroke joinstyle="miter"/>
                  <v:path arrowok="t" o:connecttype="custom" o:connectlocs="0,0;0,0;0,50800" o:connectangles="0,0,0"/>
                </v:shape>
                <v:shape id="Freeform 727" o:spid="_x0000_s1750" style="position:absolute;left:29641;top:34080;width:489;height:711;visibility:visible;mso-wrap-style:square;v-text-anchor:top" coordsize="9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" path="m,142r,c1,130,4,119,8,110,12,101,21,93,34,86l53,75c61,70,67,66,70,62v6,-5,9,-12,9,-19c79,35,76,29,71,24,66,19,60,16,51,16,39,16,31,21,26,30v-2,5,-4,12,-4,21l4,51c4,39,6,29,11,21,18,7,32,,51,,68,,79,5,87,13v7,9,11,19,11,30c98,54,94,64,86,72,82,76,73,82,61,89l48,96v-7,4,-12,7,-15,10c26,112,22,118,20,125r77,l97,142,,142xe" fillcolor="black" strokeweight="0">
                  <v:path arrowok="t" o:connecttype="custom" o:connectlocs="0,71120;0,71120;3991,55093;16964,43073;26443,37563;34925,31052;39415,21536;35424,12020;25445,8014;12972,15025;10976,25543;1996,25543;5488,10518;25445,0;43407,6511;48895,21536;42908,36061;30435,44575;23949,48081;16465,53090;9979,62606;48396,62606;48396,71120;0,71120" o:connectangles="0,0,0,0,0,0,0,0,0,0,0,0,0,0,0,0,0,0,0,0,0,0,0,0"/>
                </v:shape>
                <v:shape id="Freeform 728" o:spid="_x0000_s1751" style="position:absolute;left:30206;top:34086;width:496;height:731;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" path="m49,r,c67,,80,7,88,22v7,12,10,28,10,48c98,89,95,105,89,118v-8,18,-22,27,-40,27c32,145,19,137,11,123,4,110,,94,,73,,57,2,43,7,32,14,10,28,,49,r,xm48,129r,c58,129,65,125,70,116v6,-8,9,-23,9,-45c79,55,77,42,73,31,69,21,61,16,50,16,39,16,32,21,27,30,22,40,20,55,20,74v,14,1,26,4,35c29,122,37,129,48,129r,xe" fillcolor="black" strokeweight="0">
                  <v:path arrowok="t" o:connecttype="custom" o:connectlocs="24765,0;24765,0;44476,11080;49530,35253;44981,59427;24765,73025;5559,61945;0,36764;3538,16116;24765,0;24765,0;24260,64967;24260,64967;35379,58420;39927,35757;36895,15612;25270,8058;13646,15109;10108,37268;12130,54895;24260,64967;24260,64967" o:connectangles="0,0,0,0,0,0,0,0,0,0,0,0,0,0,0,0,0,0,0,0,0,0"/>
                  <o:lock v:ext="edit" verticies="t"/>
                </v:shape>
                <v:shape id="Freeform 729" o:spid="_x0000_s1752" style="position:absolute;left:32524;top:33242;width:0;height:508;visibility:visible;mso-wrap-style:square;v-text-anchor:top" coordsize="0,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" path="m,l,,,101e" filled="f" strokeweight=".55pt">
                  <v:stroke joinstyle="miter"/>
                  <v:path arrowok="t" o:connecttype="custom" o:connectlocs="0,0;0,0;0,50800" o:connectangles="0,0,0"/>
                </v:shape>
                <v:shape id="Freeform 730" o:spid="_x0000_s1753" style="position:absolute;left:31984;top:34086;width:489;height:731;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" path="m47,145r,c31,145,19,140,11,131,4,122,,111,,98r18,c19,107,21,113,23,117v5,8,13,12,25,12c58,129,65,126,71,121v6,-5,8,-11,8,-19c79,92,76,85,70,81,64,78,56,76,46,76v-2,,-3,,-4,c41,76,40,76,38,76r,-16c40,60,42,60,43,60v1,1,3,1,4,1c54,61,59,60,63,57,71,54,75,47,75,38,75,31,72,25,67,21,62,18,56,16,50,16,38,16,30,20,25,28v-2,4,-4,10,-4,18l3,46c3,36,5,27,10,19,17,6,30,,48,,62,,73,3,81,9v8,7,12,16,12,28c93,46,91,53,86,58v-3,3,-7,6,-11,8c82,68,88,72,92,78v4,6,6,13,6,21c98,113,94,124,85,132v-9,9,-21,13,-38,13l47,145xe" fillcolor="black" strokeweight="0">
                  <v:path arrowok="t" o:connecttype="custom" o:connectlocs="23450,73025;23450,73025;5488,65974;0,49355;8981,49355;11475,58924;23949,64967;35424,60938;39415,51369;34925,40793;22951,38275;20955,38275;18959,38275;18959,30217;21454,30217;23450,30721;31433,28706;37420,19138;33428,10576;24946,8058;12473,14101;10478,23167;1497,23167;4989,9569;23949,0;40413,4533;46400,18634;42908,29210;37420,33239;45901,39282;48895,49858;42409,66478;23450,73025;23450,73025" o:connectangles="0,0,0,0,0,0,0,0,0,0,0,0,0,0,0,0,0,0,0,0,0,0,0,0,0,0,0,0,0,0,0,0,0,0"/>
                </v:shape>
                <v:shape id="Freeform 731" o:spid="_x0000_s1754" style="position:absolute;left:32556;top:34086;width:489;height:731;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" path="m48,r,c67,,80,7,88,22v6,12,10,28,10,48c98,89,95,105,89,118v-8,18,-22,27,-41,27c31,145,19,137,10,123,4,110,,94,,73,,57,2,43,6,32,14,10,28,,48,r,xm48,129r,c57,129,65,125,70,116v6,-8,8,-23,8,-45c78,55,76,42,72,31,69,21,61,16,49,16,39,16,31,21,27,30,22,40,19,55,19,74v,14,2,26,5,35c29,122,37,129,48,129r,xe" fillcolor="black" strokeweight="0">
                  <v:path arrowok="t" o:connecttype="custom" o:connectlocs="23949,0;23949,0;43906,11080;48895,35253;44405,59427;23949,73025;4989,61945;0,36764;2994,16116;23949,0;23949,0;23949,64967;23949,64967;34925,58420;38916,35757;35923,15612;24448,8058;13471,15109;9480,37268;11974,54895;23949,64967;23949,64967" o:connectangles="0,0,0,0,0,0,0,0,0,0,0,0,0,0,0,0,0,0,0,0,0,0"/>
                  <o:lock v:ext="edit" verticies="t"/>
                </v:shape>
                <v:shape id="Freeform 732" o:spid="_x0000_s1755" style="position:absolute;left:34867;top:33242;width:0;height:508;visibility:visible;mso-wrap-style:square;v-text-anchor:top" coordsize="0,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" path="m,l,,,101e" filled="f" strokeweight=".55pt">
                  <v:stroke joinstyle="miter"/>
                  <v:path arrowok="t" o:connecttype="custom" o:connectlocs="0,0;0,0;0,50800" o:connectangles="0,0,0"/>
                </v:shape>
                <v:shape id="Freeform 733" o:spid="_x0000_s1756" style="position:absolute;left:34321;top:34080;width:508;height:711;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" path="m62,92r,l62,28,17,92r45,xm62,142r,l62,107,,107,,90,65,,80,r,92l101,92r,15l80,107r,35l62,142xe" fillcolor="black" strokeweight="0">
                  <v:path arrowok="t" o:connecttype="custom" o:connectlocs="31184,46078;31184,46078;31184,14024;8550,46078;31184,46078;31184,71120;31184,71120;31184,53590;0,53590;0,45076;32693,0;40238,0;40238,46078;50800,46078;50800,53590;40238,53590;40238,71120;31184,71120" o:connectangles="0,0,0,0,0,0,0,0,0,0,0,0,0,0,0,0,0,0"/>
                  <o:lock v:ext="edit" verticies="t"/>
                </v:shape>
                <v:shape id="Freeform 734" o:spid="_x0000_s1757" style="position:absolute;left:34899;top:34086;width:489;height:731;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" path="m49,r,c67,,80,7,88,22v7,12,10,28,10,48c98,89,95,105,89,118v-8,18,-21,27,-40,27c32,145,19,137,11,123,4,110,,94,,73,,57,3,43,7,32,14,10,29,,49,r,xm49,129r,c58,129,65,125,71,116v5,-8,8,-23,8,-45c79,55,77,42,73,31,69,21,61,16,50,16,39,16,32,21,27,30,22,40,20,55,20,74v,14,1,26,4,35c29,122,37,129,49,129r,xe" fillcolor="black" strokeweight="0">
                  <v:path arrowok="t" o:connecttype="custom" o:connectlocs="24448,0;24448,0;43906,11080;48895,35253;44405,59427;24448,73025;5488,61945;0,36764;3493,16116;24448,0;24448,0;24448,64967;24448,64967;35424,58420;39415,35757;36422,15612;24946,8058;13471,15109;9979,37268;11974,54895;24448,64967;24448,64967" o:connectangles="0,0,0,0,0,0,0,0,0,0,0,0,0,0,0,0,0,0,0,0,0,0"/>
                  <o:lock v:ext="edit" verticies="t"/>
                </v:shape>
                <v:shape id="Freeform 735" o:spid="_x0000_s1758" style="position:absolute;left:37211;top:33242;width:0;height:508;visibility:visible;mso-wrap-style:square;v-text-anchor:top" coordsize="0,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" path="m,l,,,101e" filled="f" strokeweight=".55pt">
                  <v:stroke joinstyle="miter"/>
                  <v:path arrowok="t" o:connecttype="custom" o:connectlocs="0,0;0,0;0,50800" o:connectangles="0,0,0"/>
                </v:shape>
                <v:shape id="Freeform 736" o:spid="_x0000_s1759" style="position:absolute;left:36677;top:34093;width:489;height:724;visibility:visible;mso-wrap-style:square;v-text-anchor:top" coordsize="97,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" path="m18,103r,c19,113,24,120,32,124v4,2,9,3,15,3c57,127,65,124,70,117v5,-7,8,-14,8,-22c78,85,75,77,69,72,63,66,55,64,47,64v-6,,-11,1,-16,3c27,70,23,73,20,77l5,76,16,,89,r,17l29,17,23,57v3,-3,6,-5,9,-6c37,49,44,48,50,48v13,,24,4,33,12c92,69,97,79,97,92v,13,-4,25,-13,35c76,137,63,143,45,143v-12,,-22,-4,-31,-10c6,126,1,116,,103r18,xe" fillcolor="black" strokeweight="0">
                  <v:path arrowok="t" o:connecttype="custom" o:connectlocs="9073,52141;9073,52141;16130,62772;23691,64290;35285,59228;39318,48091;34781,36448;23691,32398;15626,33917;10081,38979;2520,38473;8065,0;44862,0;44862,8606;14618,8606;11594,28855;16130,25817;25204,24299;41838,30373;48895,46573;42342,64290;22683,72390;7057,67328;0,52141;9073,52141" o:connectangles="0,0,0,0,0,0,0,0,0,0,0,0,0,0,0,0,0,0,0,0,0,0,0,0,0"/>
                </v:shape>
                <v:shape id="Freeform 737" o:spid="_x0000_s1760" style="position:absolute;left:37242;top:34086;width:496;height:731;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" path="m49,r,c67,,80,7,88,22v7,12,10,28,10,48c98,89,95,105,89,118v-8,18,-22,27,-41,27c32,145,19,137,11,123,4,110,,94,,73,,57,2,43,6,32,14,10,28,,49,r,xm48,129r,c58,129,65,125,70,116v6,-8,9,-23,9,-45c79,55,77,42,73,31,69,21,61,16,50,16,39,16,32,21,27,30,22,40,19,55,19,74v,14,2,26,5,35c29,122,37,129,48,129r,xe" fillcolor="black" strokeweight="0">
                  <v:path arrowok="t" o:connecttype="custom" o:connectlocs="24765,0;24765,0;44476,11080;49530,35253;44981,59427;24260,73025;5559,61945;0,36764;3032,16116;24765,0;24765,0;24260,64967;24260,64967;35379,58420;39927,35757;36895,15612;25270,8058;13646,15109;9603,37268;12130,54895;24260,64967;24260,64967" o:connectangles="0,0,0,0,0,0,0,0,0,0,0,0,0,0,0,0,0,0,0,0,0,0"/>
                  <o:lock v:ext="edit" verticies="t"/>
                </v:shape>
                <v:shape id="Freeform 738" o:spid="_x0000_s1761" style="position:absolute;left:25488;top:33242;width:0;height:508;visibility:visible;mso-wrap-style:square;v-text-anchor:top" coordsize="0,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" path="m,l,,,101e" filled="f" strokeweight=".55pt">
                  <v:stroke joinstyle="miter"/>
                  <v:path arrowok="t" o:connecttype="custom" o:connectlocs="0,0;0,0;0,50800" o:connectangles="0,0,0"/>
                </v:shape>
              </v:group>
            </w:pict>
          </mc:Fallback>
        </mc:AlternateContent>
      </w:r>
    </w:p>
    <w:p w14:paraId="19748BC0" w14:textId="1773E5C3" w:rsidR="008E0463" w:rsidRDefault="008E0463" w:rsidP="005136E8">
      <w:pPr>
        <w:spacing w:after="0"/>
        <w:contextualSpacing/>
        <w:outlineLvl w:val="0"/>
        <w:rPr>
          <w:b/>
          <w:sz w:val="24"/>
          <w:szCs w:val="24"/>
          <w:u w:val="single"/>
          <w:lang w:eastAsia="ja-JP"/>
        </w:rPr>
      </w:pPr>
    </w:p>
    <w:p w14:paraId="0F0E88DA" w14:textId="77777777" w:rsidR="008B19C7" w:rsidRDefault="008B19C7" w:rsidP="008B19C7">
      <w:pPr>
        <w:spacing w:after="0"/>
        <w:contextualSpacing/>
        <w:outlineLvl w:val="0"/>
        <w:rPr>
          <w:b/>
        </w:rPr>
      </w:pPr>
    </w:p>
    <w:p w14:paraId="7D7C23CA" w14:textId="77777777" w:rsidR="008B19C7" w:rsidRDefault="008B19C7" w:rsidP="008B19C7">
      <w:pPr>
        <w:spacing w:after="0"/>
        <w:contextualSpacing/>
        <w:outlineLvl w:val="0"/>
        <w:rPr>
          <w:b/>
        </w:rPr>
      </w:pPr>
    </w:p>
    <w:p w14:paraId="087AA576" w14:textId="77777777" w:rsidR="008B19C7" w:rsidRDefault="008B19C7" w:rsidP="008B19C7">
      <w:pPr>
        <w:spacing w:after="0"/>
        <w:contextualSpacing/>
        <w:outlineLvl w:val="0"/>
        <w:rPr>
          <w:b/>
        </w:rPr>
      </w:pPr>
    </w:p>
    <w:p w14:paraId="5318D757" w14:textId="77777777" w:rsidR="008B19C7" w:rsidRDefault="008B19C7" w:rsidP="008B19C7">
      <w:pPr>
        <w:spacing w:after="0"/>
        <w:contextualSpacing/>
        <w:outlineLvl w:val="0"/>
        <w:rPr>
          <w:b/>
        </w:rPr>
      </w:pPr>
    </w:p>
    <w:p w14:paraId="7F6586A4" w14:textId="77777777" w:rsidR="008B19C7" w:rsidRDefault="008B19C7" w:rsidP="008B19C7">
      <w:pPr>
        <w:spacing w:after="0"/>
        <w:contextualSpacing/>
        <w:outlineLvl w:val="0"/>
        <w:rPr>
          <w:b/>
        </w:rPr>
      </w:pPr>
    </w:p>
    <w:p w14:paraId="24DD06F0" w14:textId="77777777" w:rsidR="008B19C7" w:rsidRDefault="008B19C7" w:rsidP="008B19C7">
      <w:pPr>
        <w:spacing w:after="0"/>
        <w:contextualSpacing/>
        <w:outlineLvl w:val="0"/>
        <w:rPr>
          <w:b/>
        </w:rPr>
      </w:pPr>
    </w:p>
    <w:p w14:paraId="12F2A736" w14:textId="77777777" w:rsidR="008B19C7" w:rsidRDefault="008B19C7" w:rsidP="008B19C7">
      <w:pPr>
        <w:spacing w:after="0"/>
        <w:contextualSpacing/>
        <w:outlineLvl w:val="0"/>
        <w:rPr>
          <w:b/>
        </w:rPr>
      </w:pPr>
    </w:p>
    <w:p w14:paraId="78F18DA5" w14:textId="77777777" w:rsidR="008B19C7" w:rsidRDefault="008B19C7" w:rsidP="008B19C7">
      <w:pPr>
        <w:spacing w:after="0"/>
        <w:contextualSpacing/>
        <w:outlineLvl w:val="0"/>
        <w:rPr>
          <w:b/>
        </w:rPr>
      </w:pPr>
    </w:p>
    <w:p w14:paraId="249C3DB2" w14:textId="77777777" w:rsidR="008B19C7" w:rsidRDefault="008B19C7" w:rsidP="008B19C7">
      <w:pPr>
        <w:spacing w:after="0"/>
        <w:contextualSpacing/>
        <w:outlineLvl w:val="0"/>
        <w:rPr>
          <w:b/>
        </w:rPr>
      </w:pPr>
    </w:p>
    <w:p w14:paraId="76E72F97" w14:textId="77777777" w:rsidR="008B19C7" w:rsidRDefault="008B19C7" w:rsidP="008B19C7">
      <w:pPr>
        <w:spacing w:after="0"/>
        <w:contextualSpacing/>
        <w:outlineLvl w:val="0"/>
        <w:rPr>
          <w:b/>
        </w:rPr>
      </w:pPr>
    </w:p>
    <w:p w14:paraId="633B0C07" w14:textId="77777777" w:rsidR="008B19C7" w:rsidRDefault="008B19C7" w:rsidP="008B19C7">
      <w:pPr>
        <w:spacing w:after="0"/>
        <w:contextualSpacing/>
        <w:outlineLvl w:val="0"/>
        <w:rPr>
          <w:b/>
        </w:rPr>
      </w:pPr>
    </w:p>
    <w:p w14:paraId="11B9CC5D" w14:textId="77777777" w:rsidR="008B19C7" w:rsidRDefault="008B19C7" w:rsidP="008B19C7">
      <w:pPr>
        <w:spacing w:after="0"/>
        <w:contextualSpacing/>
        <w:outlineLvl w:val="0"/>
        <w:rPr>
          <w:b/>
        </w:rPr>
      </w:pPr>
    </w:p>
    <w:p w14:paraId="2D8C1CC1" w14:textId="77777777" w:rsidR="008B19C7" w:rsidRDefault="008B19C7" w:rsidP="008B19C7">
      <w:pPr>
        <w:spacing w:after="0"/>
        <w:contextualSpacing/>
        <w:outlineLvl w:val="0"/>
        <w:rPr>
          <w:b/>
        </w:rPr>
      </w:pPr>
    </w:p>
    <w:p w14:paraId="11E6FC42" w14:textId="77777777" w:rsidR="008B19C7" w:rsidRDefault="008B19C7" w:rsidP="008B19C7">
      <w:pPr>
        <w:spacing w:after="0"/>
        <w:contextualSpacing/>
        <w:outlineLvl w:val="0"/>
        <w:rPr>
          <w:b/>
        </w:rPr>
      </w:pPr>
    </w:p>
    <w:p w14:paraId="0733EB8A" w14:textId="77777777" w:rsidR="008B19C7" w:rsidRDefault="008B19C7" w:rsidP="008B19C7">
      <w:pPr>
        <w:spacing w:after="0"/>
        <w:contextualSpacing/>
        <w:outlineLvl w:val="0"/>
        <w:rPr>
          <w:b/>
        </w:rPr>
      </w:pPr>
    </w:p>
    <w:p w14:paraId="3753BD82" w14:textId="77777777" w:rsidR="008B19C7" w:rsidRDefault="008B19C7" w:rsidP="008B19C7">
      <w:pPr>
        <w:spacing w:after="0"/>
        <w:contextualSpacing/>
        <w:outlineLvl w:val="0"/>
        <w:rPr>
          <w:b/>
        </w:rPr>
      </w:pPr>
    </w:p>
    <w:p w14:paraId="2107B811" w14:textId="77777777" w:rsidR="008B19C7" w:rsidRDefault="008B19C7" w:rsidP="008B19C7">
      <w:pPr>
        <w:spacing w:after="0"/>
        <w:contextualSpacing/>
        <w:outlineLvl w:val="0"/>
        <w:rPr>
          <w:b/>
        </w:rPr>
      </w:pPr>
    </w:p>
    <w:p w14:paraId="0B5CB638" w14:textId="77777777" w:rsidR="008B19C7" w:rsidRDefault="008B19C7" w:rsidP="008B19C7">
      <w:pPr>
        <w:spacing w:after="0"/>
        <w:contextualSpacing/>
        <w:outlineLvl w:val="0"/>
        <w:rPr>
          <w:b/>
        </w:rPr>
      </w:pPr>
    </w:p>
    <w:p w14:paraId="29F7CDBE" w14:textId="77777777" w:rsidR="008B19C7" w:rsidRDefault="008B19C7" w:rsidP="008B19C7">
      <w:pPr>
        <w:spacing w:after="0"/>
        <w:contextualSpacing/>
        <w:outlineLvl w:val="0"/>
        <w:rPr>
          <w:b/>
        </w:rPr>
      </w:pPr>
    </w:p>
    <w:p w14:paraId="60DE6911" w14:textId="1DD2E189" w:rsidR="008B19C7" w:rsidRDefault="008B19C7" w:rsidP="008B19C7">
      <w:pPr>
        <w:spacing w:after="0"/>
        <w:contextualSpacing/>
        <w:outlineLvl w:val="0"/>
        <w:rPr>
          <w:b/>
        </w:rPr>
      </w:pPr>
    </w:p>
    <w:p w14:paraId="3E22FB2B" w14:textId="7D90580B" w:rsidR="008B19C7" w:rsidRDefault="008B19C7" w:rsidP="008B19C7">
      <w:pPr>
        <w:spacing w:after="0"/>
        <w:contextualSpacing/>
        <w:outlineLvl w:val="0"/>
        <w:rPr>
          <w:b/>
        </w:rPr>
      </w:pPr>
    </w:p>
    <w:p w14:paraId="258E8B78" w14:textId="40244D27" w:rsidR="008B19C7" w:rsidRPr="00751071" w:rsidRDefault="00A5575F" w:rsidP="008B19C7">
      <w:pPr>
        <w:spacing w:after="0"/>
        <w:contextualSpacing/>
        <w:outlineLvl w:val="0"/>
      </w:pPr>
      <w:r w:rsidRPr="00751071">
        <w:t>*</w:t>
      </w:r>
      <w:r w:rsidR="00751071" w:rsidRPr="00751071">
        <w:t>The po</w:t>
      </w:r>
      <w:r w:rsidRPr="00751071">
        <w:t xml:space="preserve">oled risk </w:t>
      </w:r>
      <w:r w:rsidR="00751071" w:rsidRPr="00751071">
        <w:t xml:space="preserve">for </w:t>
      </w:r>
      <w:r w:rsidRPr="00751071">
        <w:t xml:space="preserve">CRI was </w:t>
      </w:r>
      <w:r w:rsidR="00751071" w:rsidRPr="00751071">
        <w:t>1.69% (1.15-2.24) limited to studies examining those vaccinated with the RA77/3 rubella vaccine only (i</w:t>
      </w:r>
      <w:r w:rsidR="002E3D86">
        <w:t>.</w:t>
      </w:r>
      <w:r w:rsidR="00751071" w:rsidRPr="00751071">
        <w:t>e</w:t>
      </w:r>
      <w:r w:rsidR="002E3D86">
        <w:t>.</w:t>
      </w:r>
      <w:r w:rsidR="00751071" w:rsidRPr="00751071">
        <w:t xml:space="preserve"> excluding</w:t>
      </w:r>
      <w:r w:rsidR="002E3D86">
        <w:t xml:space="preserve"> </w:t>
      </w:r>
      <w:r w:rsidR="00751071" w:rsidRPr="00751071">
        <w:t>ACIP ‘71-’79, Enders et al and Tookey et al).</w:t>
      </w:r>
    </w:p>
    <w:p w14:paraId="2EB1643A" w14:textId="556E8FA1" w:rsidR="008B19C7" w:rsidRDefault="008B19C7" w:rsidP="008B19C7">
      <w:pPr>
        <w:spacing w:after="0"/>
        <w:contextualSpacing/>
        <w:outlineLvl w:val="0"/>
        <w:rPr>
          <w:b/>
        </w:rPr>
      </w:pPr>
    </w:p>
    <w:p w14:paraId="0D8907DB" w14:textId="75D80ECD" w:rsidR="008B19C7" w:rsidRDefault="008B19C7" w:rsidP="008B19C7">
      <w:pPr>
        <w:spacing w:after="0"/>
        <w:contextualSpacing/>
        <w:outlineLvl w:val="0"/>
        <w:rPr>
          <w:b/>
        </w:rPr>
      </w:pPr>
    </w:p>
    <w:p w14:paraId="7CBCCAED" w14:textId="6806A5C0" w:rsidR="008B19C7" w:rsidRDefault="008B19C7" w:rsidP="008B19C7">
      <w:pPr>
        <w:spacing w:after="0"/>
        <w:contextualSpacing/>
        <w:outlineLvl w:val="0"/>
        <w:rPr>
          <w:b/>
        </w:rPr>
      </w:pPr>
    </w:p>
    <w:p w14:paraId="6211A365" w14:textId="171B7945" w:rsidR="008B19C7" w:rsidRDefault="008B19C7" w:rsidP="008B19C7">
      <w:pPr>
        <w:spacing w:after="0"/>
        <w:contextualSpacing/>
        <w:outlineLvl w:val="0"/>
        <w:rPr>
          <w:b/>
        </w:rPr>
      </w:pPr>
    </w:p>
    <w:p w14:paraId="14081726" w14:textId="51EC1253" w:rsidR="008B19C7" w:rsidRDefault="008B19C7" w:rsidP="008B19C7">
      <w:pPr>
        <w:spacing w:after="0"/>
        <w:contextualSpacing/>
        <w:outlineLvl w:val="0"/>
        <w:rPr>
          <w:b/>
        </w:rPr>
      </w:pPr>
    </w:p>
    <w:p w14:paraId="6887E23A" w14:textId="39A64B58" w:rsidR="008B19C7" w:rsidRDefault="008B19C7" w:rsidP="008B19C7">
      <w:pPr>
        <w:spacing w:after="0"/>
        <w:contextualSpacing/>
        <w:outlineLvl w:val="0"/>
        <w:rPr>
          <w:b/>
        </w:rPr>
      </w:pPr>
    </w:p>
    <w:p w14:paraId="3BA53D92" w14:textId="5472FA86" w:rsidR="008B19C7" w:rsidRDefault="008B19C7" w:rsidP="008B19C7">
      <w:pPr>
        <w:spacing w:after="0"/>
        <w:contextualSpacing/>
        <w:outlineLvl w:val="0"/>
        <w:rPr>
          <w:b/>
        </w:rPr>
      </w:pPr>
    </w:p>
    <w:p w14:paraId="5A01CBE8" w14:textId="0997E1ED" w:rsidR="008B19C7" w:rsidRDefault="008B19C7" w:rsidP="008B19C7">
      <w:pPr>
        <w:spacing w:after="0"/>
        <w:contextualSpacing/>
        <w:outlineLvl w:val="0"/>
        <w:rPr>
          <w:b/>
        </w:rPr>
      </w:pPr>
    </w:p>
    <w:p w14:paraId="22C308F5" w14:textId="086F95A9" w:rsidR="008B19C7" w:rsidRDefault="008B19C7" w:rsidP="008B19C7">
      <w:pPr>
        <w:spacing w:after="0"/>
        <w:contextualSpacing/>
        <w:outlineLvl w:val="0"/>
        <w:rPr>
          <w:b/>
        </w:rPr>
      </w:pPr>
    </w:p>
    <w:p w14:paraId="3BCD1CA2" w14:textId="3B6CAE79" w:rsidR="008B19C7" w:rsidRDefault="008B19C7" w:rsidP="008B19C7">
      <w:pPr>
        <w:spacing w:after="0"/>
        <w:contextualSpacing/>
        <w:outlineLvl w:val="0"/>
        <w:rPr>
          <w:b/>
        </w:rPr>
      </w:pPr>
    </w:p>
    <w:p w14:paraId="536E24FC" w14:textId="38D55895" w:rsidR="008B19C7" w:rsidRDefault="008B19C7" w:rsidP="008B19C7">
      <w:pPr>
        <w:spacing w:after="0"/>
        <w:contextualSpacing/>
        <w:outlineLvl w:val="0"/>
        <w:rPr>
          <w:b/>
        </w:rPr>
      </w:pPr>
    </w:p>
    <w:p w14:paraId="6BB4273D" w14:textId="4A5590DC" w:rsidR="008B19C7" w:rsidRDefault="008B19C7" w:rsidP="008B19C7">
      <w:pPr>
        <w:spacing w:after="0"/>
        <w:contextualSpacing/>
        <w:outlineLvl w:val="0"/>
        <w:rPr>
          <w:b/>
        </w:rPr>
      </w:pPr>
    </w:p>
    <w:p w14:paraId="4FA333F8" w14:textId="4BE59DB0" w:rsidR="008B19C7" w:rsidRDefault="008B19C7" w:rsidP="008B19C7">
      <w:pPr>
        <w:spacing w:after="0"/>
        <w:contextualSpacing/>
        <w:outlineLvl w:val="0"/>
        <w:rPr>
          <w:b/>
        </w:rPr>
      </w:pPr>
    </w:p>
    <w:p w14:paraId="42DF5595" w14:textId="41A9CF28" w:rsidR="008B19C7" w:rsidRDefault="008B19C7" w:rsidP="008B19C7">
      <w:pPr>
        <w:spacing w:after="0"/>
        <w:contextualSpacing/>
        <w:outlineLvl w:val="0"/>
        <w:rPr>
          <w:b/>
        </w:rPr>
      </w:pPr>
    </w:p>
    <w:p w14:paraId="2A7D182F" w14:textId="3410E774" w:rsidR="008B19C7" w:rsidRDefault="008B19C7" w:rsidP="008B19C7">
      <w:pPr>
        <w:spacing w:after="0"/>
        <w:contextualSpacing/>
        <w:outlineLvl w:val="0"/>
        <w:rPr>
          <w:b/>
        </w:rPr>
      </w:pPr>
    </w:p>
    <w:p w14:paraId="078C1C0B" w14:textId="3E1BF14E" w:rsidR="008B19C7" w:rsidRDefault="008B19C7" w:rsidP="008B19C7">
      <w:pPr>
        <w:spacing w:after="0"/>
        <w:contextualSpacing/>
        <w:outlineLvl w:val="0"/>
        <w:rPr>
          <w:b/>
        </w:rPr>
      </w:pPr>
    </w:p>
    <w:p w14:paraId="510517EC" w14:textId="6AC41E39" w:rsidR="008B19C7" w:rsidRDefault="008B19C7" w:rsidP="008B19C7">
      <w:pPr>
        <w:spacing w:after="0"/>
        <w:contextualSpacing/>
        <w:outlineLvl w:val="0"/>
        <w:rPr>
          <w:b/>
        </w:rPr>
      </w:pPr>
    </w:p>
    <w:p w14:paraId="00C851D1" w14:textId="0E85C56A" w:rsidR="008B19C7" w:rsidRDefault="008B19C7" w:rsidP="008B19C7">
      <w:pPr>
        <w:spacing w:after="0"/>
        <w:contextualSpacing/>
        <w:outlineLvl w:val="0"/>
        <w:rPr>
          <w:b/>
        </w:rPr>
      </w:pPr>
    </w:p>
    <w:p w14:paraId="3CF3343F" w14:textId="608F5738" w:rsidR="008B19C7" w:rsidRDefault="008B19C7" w:rsidP="008B19C7">
      <w:pPr>
        <w:spacing w:after="0"/>
        <w:contextualSpacing/>
        <w:outlineLvl w:val="0"/>
        <w:rPr>
          <w:b/>
        </w:rPr>
      </w:pPr>
    </w:p>
    <w:p w14:paraId="2F9C15AF" w14:textId="7218706A" w:rsidR="008B19C7" w:rsidRDefault="008B19C7" w:rsidP="008B19C7">
      <w:pPr>
        <w:spacing w:after="0"/>
        <w:contextualSpacing/>
        <w:outlineLvl w:val="0"/>
        <w:rPr>
          <w:b/>
        </w:rPr>
      </w:pPr>
    </w:p>
    <w:p w14:paraId="2E6EFA54" w14:textId="3485FF64" w:rsidR="008B19C7" w:rsidRDefault="008B19C7" w:rsidP="008B19C7">
      <w:pPr>
        <w:spacing w:after="0"/>
        <w:contextualSpacing/>
        <w:outlineLvl w:val="0"/>
        <w:rPr>
          <w:b/>
          <w:sz w:val="24"/>
          <w:szCs w:val="24"/>
          <w:u w:val="single"/>
          <w:lang w:eastAsia="ja-JP"/>
        </w:rPr>
      </w:pPr>
      <w:r w:rsidRPr="008E0463">
        <w:rPr>
          <w:b/>
        </w:rPr>
        <w:t>Figure 2</w:t>
      </w:r>
      <w:r>
        <w:rPr>
          <w:b/>
        </w:rPr>
        <w:t>b</w:t>
      </w:r>
      <w:r w:rsidRPr="008E0463">
        <w:rPr>
          <w:b/>
        </w:rPr>
        <w:t xml:space="preserve">: </w:t>
      </w:r>
      <w:r w:rsidRPr="000D02F8">
        <w:t xml:space="preserve">Individual study risk of CRI </w:t>
      </w:r>
      <w:r>
        <w:t xml:space="preserve">(as a %) </w:t>
      </w:r>
      <w:r w:rsidRPr="000D02F8">
        <w:t>and overall meta-analysis (</w:t>
      </w:r>
      <w:r>
        <w:t>random</w:t>
      </w:r>
      <w:r w:rsidRPr="000D02F8">
        <w:t xml:space="preserve">-effects) of the risk </w:t>
      </w:r>
      <w:r w:rsidR="00985D4B">
        <w:t xml:space="preserve">of </w:t>
      </w:r>
      <w:r>
        <w:t xml:space="preserve">CRI in </w:t>
      </w:r>
      <w:r w:rsidRPr="000D02F8">
        <w:t>pregnancy cohorts of women susceptible to rubella and vaccinated against rubella peri-con</w:t>
      </w:r>
      <w:r>
        <w:t>c</w:t>
      </w:r>
      <w:r w:rsidRPr="000D02F8">
        <w:t>eptually</w:t>
      </w:r>
    </w:p>
    <w:p w14:paraId="27221274" w14:textId="14D14082" w:rsidR="008E0463" w:rsidRDefault="008E0463" w:rsidP="005136E8">
      <w:pPr>
        <w:spacing w:after="0"/>
        <w:contextualSpacing/>
        <w:outlineLvl w:val="0"/>
        <w:rPr>
          <w:b/>
          <w:sz w:val="24"/>
          <w:szCs w:val="24"/>
          <w:u w:val="single"/>
          <w:lang w:eastAsia="ja-JP"/>
        </w:rPr>
      </w:pPr>
    </w:p>
    <w:p w14:paraId="612AAD7A" w14:textId="417D89C5" w:rsidR="008E0463" w:rsidRDefault="008E0463" w:rsidP="005136E8">
      <w:pPr>
        <w:spacing w:after="0"/>
        <w:contextualSpacing/>
        <w:outlineLvl w:val="0"/>
        <w:rPr>
          <w:b/>
          <w:sz w:val="24"/>
          <w:szCs w:val="24"/>
          <w:u w:val="single"/>
          <w:lang w:eastAsia="ja-JP"/>
        </w:rPr>
      </w:pPr>
    </w:p>
    <w:p w14:paraId="449ECFC1" w14:textId="7611F162" w:rsidR="0093408A" w:rsidRDefault="008B19C7" w:rsidP="005136E8">
      <w:pPr>
        <w:spacing w:after="0"/>
        <w:contextualSpacing/>
        <w:outlineLvl w:val="0"/>
        <w:rPr>
          <w:b/>
          <w:sz w:val="24"/>
          <w:szCs w:val="24"/>
          <w:u w:val="single"/>
          <w:lang w:eastAsia="ja-JP"/>
        </w:rPr>
      </w:pPr>
      <w:r>
        <w:rPr>
          <w:b/>
          <w:noProof/>
          <w:lang w:eastAsia="en-GB"/>
        </w:rPr>
        <mc:AlternateContent>
          <mc:Choice Requires="wpc">
            <w:drawing>
              <wp:anchor distT="0" distB="0" distL="114300" distR="114300" simplePos="0" relativeHeight="251686400" behindDoc="0" locked="0" layoutInCell="1" allowOverlap="1" wp14:anchorId="68C2619E" wp14:editId="4D33FDE6">
                <wp:simplePos x="0" y="0"/>
                <wp:positionH relativeFrom="column">
                  <wp:posOffset>476250</wp:posOffset>
                </wp:positionH>
                <wp:positionV relativeFrom="paragraph">
                  <wp:posOffset>120100</wp:posOffset>
                </wp:positionV>
                <wp:extent cx="5209540" cy="3679825"/>
                <wp:effectExtent l="0" t="0" r="10160" b="15875"/>
                <wp:wrapNone/>
                <wp:docPr id="1592" name="Canvas 1592"/>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g:wgp>
                        <wpg:cNvPr id="788" name="Group 948"/>
                        <wpg:cNvGrpSpPr>
                          <a:grpSpLocks/>
                        </wpg:cNvGrpSpPr>
                        <wpg:grpSpPr bwMode="auto">
                          <a:xfrm>
                            <a:off x="0" y="0"/>
                            <a:ext cx="5209540" cy="3679825"/>
                            <a:chOff x="0" y="-4"/>
                            <a:chExt cx="8211" cy="5807"/>
                          </a:xfrm>
                        </wpg:grpSpPr>
                        <wps:wsp>
                          <wps:cNvPr id="789" name="Freeform 748"/>
                          <wps:cNvSpPr>
                            <a:spLocks/>
                          </wps:cNvSpPr>
                          <wps:spPr bwMode="auto">
                            <a:xfrm>
                              <a:off x="0" y="-4"/>
                              <a:ext cx="8211" cy="5807"/>
                            </a:xfrm>
                            <a:custGeom>
                              <a:avLst/>
                              <a:gdLst>
                                <a:gd name="T0" fmla="*/ 0 w 10336"/>
                                <a:gd name="T1" fmla="*/ 0 h 7300"/>
                                <a:gd name="T2" fmla="*/ 0 w 10336"/>
                                <a:gd name="T3" fmla="*/ 0 h 7300"/>
                                <a:gd name="T4" fmla="*/ 10336 w 10336"/>
                                <a:gd name="T5" fmla="*/ 0 h 7300"/>
                                <a:gd name="T6" fmla="*/ 10336 w 10336"/>
                                <a:gd name="T7" fmla="*/ 7300 h 7300"/>
                                <a:gd name="T8" fmla="*/ 0 w 10336"/>
                                <a:gd name="T9" fmla="*/ 7300 h 7300"/>
                                <a:gd name="T10" fmla="*/ 0 w 10336"/>
                                <a:gd name="T11" fmla="*/ 0 h 7300"/>
                              </a:gdLst>
                              <a:ahLst/>
                              <a:cxnLst>
                                <a:cxn ang="0">
                                  <a:pos x="T0" y="T1"/>
                                </a:cxn>
                                <a:cxn ang="0">
                                  <a:pos x="T2" y="T3"/>
                                </a:cxn>
                                <a:cxn ang="0">
                                  <a:pos x="T4" y="T5"/>
                                </a:cxn>
                                <a:cxn ang="0">
                                  <a:pos x="T6" y="T7"/>
                                </a:cxn>
                                <a:cxn ang="0">
                                  <a:pos x="T8" y="T9"/>
                                </a:cxn>
                                <a:cxn ang="0">
                                  <a:pos x="T10" y="T11"/>
                                </a:cxn>
                              </a:cxnLst>
                              <a:rect l="0" t="0" r="r" b="b"/>
                              <a:pathLst>
                                <a:path w="10336" h="7300">
                                  <a:moveTo>
                                    <a:pt x="0" y="0"/>
                                  </a:moveTo>
                                  <a:lnTo>
                                    <a:pt x="0" y="0"/>
                                  </a:lnTo>
                                  <a:lnTo>
                                    <a:pt x="10336" y="0"/>
                                  </a:lnTo>
                                  <a:lnTo>
                                    <a:pt x="10336" y="7300"/>
                                  </a:lnTo>
                                  <a:lnTo>
                                    <a:pt x="0" y="7300"/>
                                  </a:lnTo>
                                  <a:lnTo>
                                    <a:pt x="0" y="0"/>
                                  </a:lnTo>
                                  <a:close/>
                                </a:path>
                              </a:pathLst>
                            </a:custGeom>
                            <a:solidFill>
                              <a:srgbClr val="EAF2F3"/>
                            </a:solidFill>
                            <a:ln w="0">
                              <a:solidFill>
                                <a:srgbClr val="000000"/>
                              </a:solidFill>
                              <a:prstDash val="solid"/>
                              <a:round/>
                              <a:headEnd/>
                              <a:tailEnd/>
                            </a:ln>
                          </wps:spPr>
                          <wps:bodyPr rot="0" vert="horz" wrap="square" lIns="91440" tIns="45720" rIns="91440" bIns="45720" anchor="t" anchorCtr="0" upright="1">
                            <a:noAutofit/>
                          </wps:bodyPr>
                        </wps:wsp>
                        <wps:wsp>
                          <wps:cNvPr id="790" name="Freeform 749"/>
                          <wps:cNvSpPr>
                            <a:spLocks noEditPoints="1"/>
                          </wps:cNvSpPr>
                          <wps:spPr bwMode="auto">
                            <a:xfrm>
                              <a:off x="0" y="-2"/>
                              <a:ext cx="8211" cy="5805"/>
                            </a:xfrm>
                            <a:custGeom>
                              <a:avLst/>
                              <a:gdLst>
                                <a:gd name="T0" fmla="*/ 0 w 10336"/>
                                <a:gd name="T1" fmla="*/ 0 h 7298"/>
                                <a:gd name="T2" fmla="*/ 0 w 10336"/>
                                <a:gd name="T3" fmla="*/ 0 h 7298"/>
                                <a:gd name="T4" fmla="*/ 10336 w 10336"/>
                                <a:gd name="T5" fmla="*/ 0 h 7298"/>
                                <a:gd name="T6" fmla="*/ 10336 w 10336"/>
                                <a:gd name="T7" fmla="*/ 7298 h 7298"/>
                                <a:gd name="T8" fmla="*/ 0 w 10336"/>
                                <a:gd name="T9" fmla="*/ 7298 h 7298"/>
                                <a:gd name="T10" fmla="*/ 0 w 10336"/>
                                <a:gd name="T11" fmla="*/ 0 h 7298"/>
                                <a:gd name="T12" fmla="*/ 0 w 10336"/>
                                <a:gd name="T13" fmla="*/ 0 h 7298"/>
                                <a:gd name="T14" fmla="*/ 0 w 10336"/>
                                <a:gd name="T15" fmla="*/ 0 h 7298"/>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336" h="7298">
                                  <a:moveTo>
                                    <a:pt x="0" y="0"/>
                                  </a:moveTo>
                                  <a:lnTo>
                                    <a:pt x="0" y="0"/>
                                  </a:lnTo>
                                  <a:lnTo>
                                    <a:pt x="10336" y="0"/>
                                  </a:lnTo>
                                  <a:lnTo>
                                    <a:pt x="10336" y="7298"/>
                                  </a:lnTo>
                                  <a:lnTo>
                                    <a:pt x="0" y="7298"/>
                                  </a:lnTo>
                                  <a:lnTo>
                                    <a:pt x="0" y="0"/>
                                  </a:lnTo>
                                  <a:close/>
                                  <a:moveTo>
                                    <a:pt x="0" y="0"/>
                                  </a:moveTo>
                                  <a:lnTo>
                                    <a:pt x="0" y="0"/>
                                  </a:lnTo>
                                  <a:close/>
                                </a:path>
                              </a:pathLst>
                            </a:custGeom>
                            <a:solidFill>
                              <a:srgbClr val="EAF2F3"/>
                            </a:solidFill>
                            <a:ln w="0">
                              <a:solidFill>
                                <a:srgbClr val="000000"/>
                              </a:solidFill>
                              <a:prstDash val="solid"/>
                              <a:round/>
                              <a:headEnd/>
                              <a:tailEnd/>
                            </a:ln>
                          </wps:spPr>
                          <wps:bodyPr rot="0" vert="horz" wrap="square" lIns="91440" tIns="45720" rIns="91440" bIns="45720" anchor="t" anchorCtr="0" upright="1">
                            <a:noAutofit/>
                          </wps:bodyPr>
                        </wps:wsp>
                        <wps:wsp>
                          <wps:cNvPr id="791" name="Freeform 750"/>
                          <wps:cNvSpPr>
                            <a:spLocks noEditPoints="1"/>
                          </wps:cNvSpPr>
                          <wps:spPr bwMode="auto">
                            <a:xfrm>
                              <a:off x="6" y="2"/>
                              <a:ext cx="8198" cy="5794"/>
                            </a:xfrm>
                            <a:custGeom>
                              <a:avLst/>
                              <a:gdLst>
                                <a:gd name="T0" fmla="*/ 0 w 10321"/>
                                <a:gd name="T1" fmla="*/ 0 h 7285"/>
                                <a:gd name="T2" fmla="*/ 0 w 10321"/>
                                <a:gd name="T3" fmla="*/ 0 h 7285"/>
                                <a:gd name="T4" fmla="*/ 10321 w 10321"/>
                                <a:gd name="T5" fmla="*/ 0 h 7285"/>
                                <a:gd name="T6" fmla="*/ 10321 w 10321"/>
                                <a:gd name="T7" fmla="*/ 7285 h 7285"/>
                                <a:gd name="T8" fmla="*/ 0 w 10321"/>
                                <a:gd name="T9" fmla="*/ 7285 h 7285"/>
                                <a:gd name="T10" fmla="*/ 0 w 10321"/>
                                <a:gd name="T11" fmla="*/ 0 h 7285"/>
                                <a:gd name="T12" fmla="*/ 0 w 10321"/>
                                <a:gd name="T13" fmla="*/ 0 h 7285"/>
                                <a:gd name="T14" fmla="*/ 0 w 10321"/>
                                <a:gd name="T15" fmla="*/ 0 h 7285"/>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321" h="7285">
                                  <a:moveTo>
                                    <a:pt x="0" y="0"/>
                                  </a:moveTo>
                                  <a:lnTo>
                                    <a:pt x="0" y="0"/>
                                  </a:lnTo>
                                  <a:lnTo>
                                    <a:pt x="10321" y="0"/>
                                  </a:lnTo>
                                  <a:lnTo>
                                    <a:pt x="10321" y="7285"/>
                                  </a:lnTo>
                                  <a:lnTo>
                                    <a:pt x="0" y="7285"/>
                                  </a:lnTo>
                                  <a:lnTo>
                                    <a:pt x="0" y="0"/>
                                  </a:lnTo>
                                  <a:close/>
                                  <a:moveTo>
                                    <a:pt x="0" y="0"/>
                                  </a:moveTo>
                                  <a:lnTo>
                                    <a:pt x="0" y="0"/>
                                  </a:lnTo>
                                  <a:close/>
                                </a:path>
                              </a:pathLst>
                            </a:custGeom>
                            <a:noFill/>
                            <a:ln w="6985" cap="sq">
                              <a:solidFill>
                                <a:srgbClr val="EAF2F3"/>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92" name="Freeform 751"/>
                          <wps:cNvSpPr>
                            <a:spLocks noEditPoints="1"/>
                          </wps:cNvSpPr>
                          <wps:spPr bwMode="auto">
                            <a:xfrm>
                              <a:off x="427" y="551"/>
                              <a:ext cx="7416" cy="4705"/>
                            </a:xfrm>
                            <a:custGeom>
                              <a:avLst/>
                              <a:gdLst>
                                <a:gd name="T0" fmla="*/ 0 w 9335"/>
                                <a:gd name="T1" fmla="*/ 0 h 5915"/>
                                <a:gd name="T2" fmla="*/ 0 w 9335"/>
                                <a:gd name="T3" fmla="*/ 0 h 5915"/>
                                <a:gd name="T4" fmla="*/ 9335 w 9335"/>
                                <a:gd name="T5" fmla="*/ 0 h 5915"/>
                                <a:gd name="T6" fmla="*/ 9335 w 9335"/>
                                <a:gd name="T7" fmla="*/ 5915 h 5915"/>
                                <a:gd name="T8" fmla="*/ 0 w 9335"/>
                                <a:gd name="T9" fmla="*/ 5915 h 5915"/>
                                <a:gd name="T10" fmla="*/ 0 w 9335"/>
                                <a:gd name="T11" fmla="*/ 0 h 5915"/>
                                <a:gd name="T12" fmla="*/ 0 w 9335"/>
                                <a:gd name="T13" fmla="*/ 0 h 5915"/>
                                <a:gd name="T14" fmla="*/ 0 w 9335"/>
                                <a:gd name="T15" fmla="*/ 0 h 5915"/>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9335" h="5915">
                                  <a:moveTo>
                                    <a:pt x="0" y="0"/>
                                  </a:moveTo>
                                  <a:lnTo>
                                    <a:pt x="0" y="0"/>
                                  </a:lnTo>
                                  <a:lnTo>
                                    <a:pt x="9335" y="0"/>
                                  </a:lnTo>
                                  <a:lnTo>
                                    <a:pt x="9335" y="5915"/>
                                  </a:lnTo>
                                  <a:lnTo>
                                    <a:pt x="0" y="5915"/>
                                  </a:lnTo>
                                  <a:lnTo>
                                    <a:pt x="0" y="0"/>
                                  </a:lnTo>
                                  <a:close/>
                                  <a:moveTo>
                                    <a:pt x="0" y="0"/>
                                  </a:moveTo>
                                  <a:lnTo>
                                    <a:pt x="0" y="0"/>
                                  </a:lnTo>
                                  <a:close/>
                                </a:path>
                              </a:pathLst>
                            </a:custGeom>
                            <a:solidFill>
                              <a:srgbClr val="FFFFFF"/>
                            </a:solidFill>
                            <a:ln w="0">
                              <a:solidFill>
                                <a:srgbClr val="000000"/>
                              </a:solidFill>
                              <a:prstDash val="solid"/>
                              <a:round/>
                              <a:headEnd/>
                              <a:tailEnd/>
                            </a:ln>
                          </wps:spPr>
                          <wps:bodyPr rot="0" vert="horz" wrap="square" lIns="91440" tIns="45720" rIns="91440" bIns="45720" anchor="t" anchorCtr="0" upright="1">
                            <a:noAutofit/>
                          </wps:bodyPr>
                        </wps:wsp>
                        <wps:wsp>
                          <wps:cNvPr id="793" name="Freeform 752"/>
                          <wps:cNvSpPr>
                            <a:spLocks noEditPoints="1"/>
                          </wps:cNvSpPr>
                          <wps:spPr bwMode="auto">
                            <a:xfrm>
                              <a:off x="434" y="557"/>
                              <a:ext cx="7403" cy="4693"/>
                            </a:xfrm>
                            <a:custGeom>
                              <a:avLst/>
                              <a:gdLst>
                                <a:gd name="T0" fmla="*/ 0 w 9319"/>
                                <a:gd name="T1" fmla="*/ 0 h 5900"/>
                                <a:gd name="T2" fmla="*/ 0 w 9319"/>
                                <a:gd name="T3" fmla="*/ 0 h 5900"/>
                                <a:gd name="T4" fmla="*/ 9319 w 9319"/>
                                <a:gd name="T5" fmla="*/ 0 h 5900"/>
                                <a:gd name="T6" fmla="*/ 9319 w 9319"/>
                                <a:gd name="T7" fmla="*/ 5900 h 5900"/>
                                <a:gd name="T8" fmla="*/ 0 w 9319"/>
                                <a:gd name="T9" fmla="*/ 5900 h 5900"/>
                                <a:gd name="T10" fmla="*/ 0 w 9319"/>
                                <a:gd name="T11" fmla="*/ 0 h 5900"/>
                                <a:gd name="T12" fmla="*/ 0 w 9319"/>
                                <a:gd name="T13" fmla="*/ 0 h 5900"/>
                                <a:gd name="T14" fmla="*/ 0 w 9319"/>
                                <a:gd name="T15" fmla="*/ 0 h 590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9319" h="5900">
                                  <a:moveTo>
                                    <a:pt x="0" y="0"/>
                                  </a:moveTo>
                                  <a:lnTo>
                                    <a:pt x="0" y="0"/>
                                  </a:lnTo>
                                  <a:lnTo>
                                    <a:pt x="9319" y="0"/>
                                  </a:lnTo>
                                  <a:lnTo>
                                    <a:pt x="9319" y="5900"/>
                                  </a:lnTo>
                                  <a:lnTo>
                                    <a:pt x="0" y="5900"/>
                                  </a:lnTo>
                                  <a:lnTo>
                                    <a:pt x="0" y="0"/>
                                  </a:lnTo>
                                  <a:close/>
                                  <a:moveTo>
                                    <a:pt x="0" y="0"/>
                                  </a:moveTo>
                                  <a:lnTo>
                                    <a:pt x="0" y="0"/>
                                  </a:lnTo>
                                  <a:close/>
                                </a:path>
                              </a:pathLst>
                            </a:custGeom>
                            <a:noFill/>
                            <a:ln w="6985" cap="sq">
                              <a:solidFill>
                                <a:srgbClr val="FFFFF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94" name="Freeform 753"/>
                          <wps:cNvSpPr>
                            <a:spLocks/>
                          </wps:cNvSpPr>
                          <wps:spPr bwMode="auto">
                            <a:xfrm>
                              <a:off x="427" y="1570"/>
                              <a:ext cx="7416" cy="0"/>
                            </a:xfrm>
                            <a:custGeom>
                              <a:avLst/>
                              <a:gdLst>
                                <a:gd name="T0" fmla="*/ 0 w 9335"/>
                                <a:gd name="T1" fmla="*/ 0 w 9335"/>
                                <a:gd name="T2" fmla="*/ 9335 w 9335"/>
                              </a:gdLst>
                              <a:ahLst/>
                              <a:cxnLst>
                                <a:cxn ang="0">
                                  <a:pos x="T0" y="0"/>
                                </a:cxn>
                                <a:cxn ang="0">
                                  <a:pos x="T1" y="0"/>
                                </a:cxn>
                                <a:cxn ang="0">
                                  <a:pos x="T2" y="0"/>
                                </a:cxn>
                              </a:cxnLst>
                              <a:rect l="0" t="0" r="r" b="b"/>
                              <a:pathLst>
                                <a:path w="9335">
                                  <a:moveTo>
                                    <a:pt x="0" y="0"/>
                                  </a:moveTo>
                                  <a:lnTo>
                                    <a:pt x="0" y="0"/>
                                  </a:lnTo>
                                  <a:lnTo>
                                    <a:pt x="9335" y="0"/>
                                  </a:lnTo>
                                </a:path>
                              </a:pathLst>
                            </a:custGeom>
                            <a:noFill/>
                            <a:ln w="6985" cap="flat">
                              <a:solidFill>
                                <a:srgbClr val="C0C0C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95" name="Freeform 754"/>
                          <wps:cNvSpPr>
                            <a:spLocks noEditPoints="1"/>
                          </wps:cNvSpPr>
                          <wps:spPr bwMode="auto">
                            <a:xfrm>
                              <a:off x="524" y="5046"/>
                              <a:ext cx="92" cy="116"/>
                            </a:xfrm>
                            <a:custGeom>
                              <a:avLst/>
                              <a:gdLst>
                                <a:gd name="T0" fmla="*/ 0 w 115"/>
                                <a:gd name="T1" fmla="*/ 0 h 145"/>
                                <a:gd name="T2" fmla="*/ 0 w 115"/>
                                <a:gd name="T3" fmla="*/ 0 h 145"/>
                                <a:gd name="T4" fmla="*/ 24 w 115"/>
                                <a:gd name="T5" fmla="*/ 0 h 145"/>
                                <a:gd name="T6" fmla="*/ 97 w 115"/>
                                <a:gd name="T7" fmla="*/ 117 h 145"/>
                                <a:gd name="T8" fmla="*/ 97 w 115"/>
                                <a:gd name="T9" fmla="*/ 0 h 145"/>
                                <a:gd name="T10" fmla="*/ 115 w 115"/>
                                <a:gd name="T11" fmla="*/ 0 h 145"/>
                                <a:gd name="T12" fmla="*/ 115 w 115"/>
                                <a:gd name="T13" fmla="*/ 145 h 145"/>
                                <a:gd name="T14" fmla="*/ 93 w 115"/>
                                <a:gd name="T15" fmla="*/ 145 h 145"/>
                                <a:gd name="T16" fmla="*/ 19 w 115"/>
                                <a:gd name="T17" fmla="*/ 27 h 145"/>
                                <a:gd name="T18" fmla="*/ 19 w 115"/>
                                <a:gd name="T19" fmla="*/ 145 h 145"/>
                                <a:gd name="T20" fmla="*/ 0 w 115"/>
                                <a:gd name="T21" fmla="*/ 145 h 145"/>
                                <a:gd name="T22" fmla="*/ 0 w 115"/>
                                <a:gd name="T23" fmla="*/ 0 h 145"/>
                                <a:gd name="T24" fmla="*/ 57 w 115"/>
                                <a:gd name="T25" fmla="*/ 0 h 145"/>
                                <a:gd name="T26" fmla="*/ 57 w 115"/>
                                <a:gd name="T27" fmla="*/ 0 h 145"/>
                                <a:gd name="T28" fmla="*/ 57 w 115"/>
                                <a:gd name="T29" fmla="*/ 0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15" h="145">
                                  <a:moveTo>
                                    <a:pt x="0" y="0"/>
                                  </a:moveTo>
                                  <a:lnTo>
                                    <a:pt x="0" y="0"/>
                                  </a:lnTo>
                                  <a:lnTo>
                                    <a:pt x="24" y="0"/>
                                  </a:lnTo>
                                  <a:lnTo>
                                    <a:pt x="97" y="117"/>
                                  </a:lnTo>
                                  <a:lnTo>
                                    <a:pt x="97" y="0"/>
                                  </a:lnTo>
                                  <a:lnTo>
                                    <a:pt x="115" y="0"/>
                                  </a:lnTo>
                                  <a:lnTo>
                                    <a:pt x="115" y="145"/>
                                  </a:lnTo>
                                  <a:lnTo>
                                    <a:pt x="93" y="145"/>
                                  </a:lnTo>
                                  <a:lnTo>
                                    <a:pt x="19" y="27"/>
                                  </a:lnTo>
                                  <a:lnTo>
                                    <a:pt x="19" y="145"/>
                                  </a:lnTo>
                                  <a:lnTo>
                                    <a:pt x="0" y="145"/>
                                  </a:lnTo>
                                  <a:lnTo>
                                    <a:pt x="0" y="0"/>
                                  </a:lnTo>
                                  <a:close/>
                                  <a:moveTo>
                                    <a:pt x="57" y="0"/>
                                  </a:moveTo>
                                  <a:lnTo>
                                    <a:pt x="57" y="0"/>
                                  </a:lnTo>
                                  <a:lnTo>
                                    <a:pt x="57"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96" name="Freeform 755"/>
                          <wps:cNvSpPr>
                            <a:spLocks noEditPoints="1"/>
                          </wps:cNvSpPr>
                          <wps:spPr bwMode="auto">
                            <a:xfrm>
                              <a:off x="635" y="5043"/>
                              <a:ext cx="113" cy="122"/>
                            </a:xfrm>
                            <a:custGeom>
                              <a:avLst/>
                              <a:gdLst>
                                <a:gd name="T0" fmla="*/ 70 w 142"/>
                                <a:gd name="T1" fmla="*/ 0 h 153"/>
                                <a:gd name="T2" fmla="*/ 70 w 142"/>
                                <a:gd name="T3" fmla="*/ 0 h 153"/>
                                <a:gd name="T4" fmla="*/ 127 w 142"/>
                                <a:gd name="T5" fmla="*/ 24 h 153"/>
                                <a:gd name="T6" fmla="*/ 142 w 142"/>
                                <a:gd name="T7" fmla="*/ 74 h 153"/>
                                <a:gd name="T8" fmla="*/ 125 w 142"/>
                                <a:gd name="T9" fmla="*/ 128 h 153"/>
                                <a:gd name="T10" fmla="*/ 70 w 142"/>
                                <a:gd name="T11" fmla="*/ 153 h 153"/>
                                <a:gd name="T12" fmla="*/ 17 w 142"/>
                                <a:gd name="T13" fmla="*/ 131 h 153"/>
                                <a:gd name="T14" fmla="*/ 0 w 142"/>
                                <a:gd name="T15" fmla="*/ 77 h 153"/>
                                <a:gd name="T16" fmla="*/ 15 w 142"/>
                                <a:gd name="T17" fmla="*/ 27 h 153"/>
                                <a:gd name="T18" fmla="*/ 70 w 142"/>
                                <a:gd name="T19" fmla="*/ 0 h 153"/>
                                <a:gd name="T20" fmla="*/ 70 w 142"/>
                                <a:gd name="T21" fmla="*/ 0 h 153"/>
                                <a:gd name="T22" fmla="*/ 72 w 142"/>
                                <a:gd name="T23" fmla="*/ 135 h 153"/>
                                <a:gd name="T24" fmla="*/ 72 w 142"/>
                                <a:gd name="T25" fmla="*/ 135 h 153"/>
                                <a:gd name="T26" fmla="*/ 110 w 142"/>
                                <a:gd name="T27" fmla="*/ 117 h 153"/>
                                <a:gd name="T28" fmla="*/ 122 w 142"/>
                                <a:gd name="T29" fmla="*/ 74 h 153"/>
                                <a:gd name="T30" fmla="*/ 108 w 142"/>
                                <a:gd name="T31" fmla="*/ 33 h 153"/>
                                <a:gd name="T32" fmla="*/ 72 w 142"/>
                                <a:gd name="T33" fmla="*/ 17 h 153"/>
                                <a:gd name="T34" fmla="*/ 35 w 142"/>
                                <a:gd name="T35" fmla="*/ 33 h 153"/>
                                <a:gd name="T36" fmla="*/ 21 w 142"/>
                                <a:gd name="T37" fmla="*/ 78 h 153"/>
                                <a:gd name="T38" fmla="*/ 33 w 142"/>
                                <a:gd name="T39" fmla="*/ 119 h 153"/>
                                <a:gd name="T40" fmla="*/ 72 w 142"/>
                                <a:gd name="T41" fmla="*/ 135 h 153"/>
                                <a:gd name="T42" fmla="*/ 72 w 142"/>
                                <a:gd name="T43" fmla="*/ 135 h 153"/>
                                <a:gd name="T44" fmla="*/ 71 w 142"/>
                                <a:gd name="T45" fmla="*/ 0 h 153"/>
                                <a:gd name="T46" fmla="*/ 71 w 142"/>
                                <a:gd name="T47" fmla="*/ 0 h 153"/>
                                <a:gd name="T48" fmla="*/ 71 w 142"/>
                                <a:gd name="T49" fmla="*/ 0 h 1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142" h="153">
                                  <a:moveTo>
                                    <a:pt x="70" y="0"/>
                                  </a:moveTo>
                                  <a:lnTo>
                                    <a:pt x="70" y="0"/>
                                  </a:lnTo>
                                  <a:cubicBezTo>
                                    <a:pt x="96" y="0"/>
                                    <a:pt x="115" y="8"/>
                                    <a:pt x="127" y="24"/>
                                  </a:cubicBezTo>
                                  <a:cubicBezTo>
                                    <a:pt x="137" y="37"/>
                                    <a:pt x="142" y="54"/>
                                    <a:pt x="142" y="74"/>
                                  </a:cubicBezTo>
                                  <a:cubicBezTo>
                                    <a:pt x="142" y="95"/>
                                    <a:pt x="136" y="113"/>
                                    <a:pt x="125" y="128"/>
                                  </a:cubicBezTo>
                                  <a:cubicBezTo>
                                    <a:pt x="112" y="144"/>
                                    <a:pt x="94" y="153"/>
                                    <a:pt x="70" y="153"/>
                                  </a:cubicBezTo>
                                  <a:cubicBezTo>
                                    <a:pt x="48" y="153"/>
                                    <a:pt x="30" y="145"/>
                                    <a:pt x="17" y="131"/>
                                  </a:cubicBezTo>
                                  <a:cubicBezTo>
                                    <a:pt x="6" y="117"/>
                                    <a:pt x="0" y="99"/>
                                    <a:pt x="0" y="77"/>
                                  </a:cubicBezTo>
                                  <a:cubicBezTo>
                                    <a:pt x="0" y="57"/>
                                    <a:pt x="5" y="41"/>
                                    <a:pt x="15" y="27"/>
                                  </a:cubicBezTo>
                                  <a:cubicBezTo>
                                    <a:pt x="28" y="9"/>
                                    <a:pt x="46" y="0"/>
                                    <a:pt x="70" y="0"/>
                                  </a:cubicBezTo>
                                  <a:lnTo>
                                    <a:pt x="70" y="0"/>
                                  </a:lnTo>
                                  <a:close/>
                                  <a:moveTo>
                                    <a:pt x="72" y="135"/>
                                  </a:moveTo>
                                  <a:lnTo>
                                    <a:pt x="72" y="135"/>
                                  </a:lnTo>
                                  <a:cubicBezTo>
                                    <a:pt x="90" y="135"/>
                                    <a:pt x="102" y="129"/>
                                    <a:pt x="110" y="117"/>
                                  </a:cubicBezTo>
                                  <a:cubicBezTo>
                                    <a:pt x="118" y="104"/>
                                    <a:pt x="122" y="90"/>
                                    <a:pt x="122" y="74"/>
                                  </a:cubicBezTo>
                                  <a:cubicBezTo>
                                    <a:pt x="122" y="57"/>
                                    <a:pt x="117" y="43"/>
                                    <a:pt x="108" y="33"/>
                                  </a:cubicBezTo>
                                  <a:cubicBezTo>
                                    <a:pt x="99" y="22"/>
                                    <a:pt x="87" y="17"/>
                                    <a:pt x="72" y="17"/>
                                  </a:cubicBezTo>
                                  <a:cubicBezTo>
                                    <a:pt x="57" y="17"/>
                                    <a:pt x="44" y="22"/>
                                    <a:pt x="35" y="33"/>
                                  </a:cubicBezTo>
                                  <a:cubicBezTo>
                                    <a:pt x="25" y="43"/>
                                    <a:pt x="21" y="58"/>
                                    <a:pt x="21" y="78"/>
                                  </a:cubicBezTo>
                                  <a:cubicBezTo>
                                    <a:pt x="21" y="94"/>
                                    <a:pt x="25" y="108"/>
                                    <a:pt x="33" y="119"/>
                                  </a:cubicBezTo>
                                  <a:cubicBezTo>
                                    <a:pt x="41" y="130"/>
                                    <a:pt x="54" y="135"/>
                                    <a:pt x="72" y="135"/>
                                  </a:cubicBezTo>
                                  <a:lnTo>
                                    <a:pt x="72" y="135"/>
                                  </a:lnTo>
                                  <a:close/>
                                  <a:moveTo>
                                    <a:pt x="71" y="0"/>
                                  </a:moveTo>
                                  <a:lnTo>
                                    <a:pt x="71" y="0"/>
                                  </a:lnTo>
                                  <a:lnTo>
                                    <a:pt x="71"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97" name="Freeform 756"/>
                          <wps:cNvSpPr>
                            <a:spLocks/>
                          </wps:cNvSpPr>
                          <wps:spPr bwMode="auto">
                            <a:xfrm>
                              <a:off x="757" y="5046"/>
                              <a:ext cx="93" cy="116"/>
                            </a:xfrm>
                            <a:custGeom>
                              <a:avLst/>
                              <a:gdLst>
                                <a:gd name="T0" fmla="*/ 117 w 117"/>
                                <a:gd name="T1" fmla="*/ 0 h 145"/>
                                <a:gd name="T2" fmla="*/ 117 w 117"/>
                                <a:gd name="T3" fmla="*/ 0 h 145"/>
                                <a:gd name="T4" fmla="*/ 117 w 117"/>
                                <a:gd name="T5" fmla="*/ 17 h 145"/>
                                <a:gd name="T6" fmla="*/ 68 w 117"/>
                                <a:gd name="T7" fmla="*/ 17 h 145"/>
                                <a:gd name="T8" fmla="*/ 68 w 117"/>
                                <a:gd name="T9" fmla="*/ 145 h 145"/>
                                <a:gd name="T10" fmla="*/ 48 w 117"/>
                                <a:gd name="T11" fmla="*/ 145 h 145"/>
                                <a:gd name="T12" fmla="*/ 48 w 117"/>
                                <a:gd name="T13" fmla="*/ 17 h 145"/>
                                <a:gd name="T14" fmla="*/ 0 w 117"/>
                                <a:gd name="T15" fmla="*/ 17 h 145"/>
                                <a:gd name="T16" fmla="*/ 0 w 117"/>
                                <a:gd name="T17" fmla="*/ 0 h 145"/>
                                <a:gd name="T18" fmla="*/ 117 w 117"/>
                                <a:gd name="T19" fmla="*/ 0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7" h="145">
                                  <a:moveTo>
                                    <a:pt x="117" y="0"/>
                                  </a:moveTo>
                                  <a:lnTo>
                                    <a:pt x="117" y="0"/>
                                  </a:lnTo>
                                  <a:lnTo>
                                    <a:pt x="117" y="17"/>
                                  </a:lnTo>
                                  <a:lnTo>
                                    <a:pt x="68" y="17"/>
                                  </a:lnTo>
                                  <a:lnTo>
                                    <a:pt x="68" y="145"/>
                                  </a:lnTo>
                                  <a:lnTo>
                                    <a:pt x="48" y="145"/>
                                  </a:lnTo>
                                  <a:lnTo>
                                    <a:pt x="48" y="17"/>
                                  </a:lnTo>
                                  <a:lnTo>
                                    <a:pt x="0" y="17"/>
                                  </a:lnTo>
                                  <a:lnTo>
                                    <a:pt x="0" y="0"/>
                                  </a:lnTo>
                                  <a:lnTo>
                                    <a:pt x="117"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98" name="Freeform 757"/>
                          <wps:cNvSpPr>
                            <a:spLocks noEditPoints="1"/>
                          </wps:cNvSpPr>
                          <wps:spPr bwMode="auto">
                            <a:xfrm>
                              <a:off x="866" y="5046"/>
                              <a:ext cx="86" cy="116"/>
                            </a:xfrm>
                            <a:custGeom>
                              <a:avLst/>
                              <a:gdLst>
                                <a:gd name="T0" fmla="*/ 0 w 108"/>
                                <a:gd name="T1" fmla="*/ 0 h 145"/>
                                <a:gd name="T2" fmla="*/ 0 w 108"/>
                                <a:gd name="T3" fmla="*/ 0 h 145"/>
                                <a:gd name="T4" fmla="*/ 106 w 108"/>
                                <a:gd name="T5" fmla="*/ 0 h 145"/>
                                <a:gd name="T6" fmla="*/ 106 w 108"/>
                                <a:gd name="T7" fmla="*/ 17 h 145"/>
                                <a:gd name="T8" fmla="*/ 20 w 108"/>
                                <a:gd name="T9" fmla="*/ 17 h 145"/>
                                <a:gd name="T10" fmla="*/ 20 w 108"/>
                                <a:gd name="T11" fmla="*/ 61 h 145"/>
                                <a:gd name="T12" fmla="*/ 100 w 108"/>
                                <a:gd name="T13" fmla="*/ 61 h 145"/>
                                <a:gd name="T14" fmla="*/ 100 w 108"/>
                                <a:gd name="T15" fmla="*/ 78 h 145"/>
                                <a:gd name="T16" fmla="*/ 20 w 108"/>
                                <a:gd name="T17" fmla="*/ 78 h 145"/>
                                <a:gd name="T18" fmla="*/ 20 w 108"/>
                                <a:gd name="T19" fmla="*/ 127 h 145"/>
                                <a:gd name="T20" fmla="*/ 108 w 108"/>
                                <a:gd name="T21" fmla="*/ 127 h 145"/>
                                <a:gd name="T22" fmla="*/ 108 w 108"/>
                                <a:gd name="T23" fmla="*/ 145 h 145"/>
                                <a:gd name="T24" fmla="*/ 0 w 108"/>
                                <a:gd name="T25" fmla="*/ 145 h 145"/>
                                <a:gd name="T26" fmla="*/ 0 w 108"/>
                                <a:gd name="T27" fmla="*/ 0 h 145"/>
                                <a:gd name="T28" fmla="*/ 54 w 108"/>
                                <a:gd name="T29" fmla="*/ 0 h 145"/>
                                <a:gd name="T30" fmla="*/ 54 w 108"/>
                                <a:gd name="T31" fmla="*/ 0 h 145"/>
                                <a:gd name="T32" fmla="*/ 54 w 108"/>
                                <a:gd name="T33" fmla="*/ 0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108" h="145">
                                  <a:moveTo>
                                    <a:pt x="0" y="0"/>
                                  </a:moveTo>
                                  <a:lnTo>
                                    <a:pt x="0" y="0"/>
                                  </a:lnTo>
                                  <a:lnTo>
                                    <a:pt x="106" y="0"/>
                                  </a:lnTo>
                                  <a:lnTo>
                                    <a:pt x="106" y="17"/>
                                  </a:lnTo>
                                  <a:lnTo>
                                    <a:pt x="20" y="17"/>
                                  </a:lnTo>
                                  <a:lnTo>
                                    <a:pt x="20" y="61"/>
                                  </a:lnTo>
                                  <a:lnTo>
                                    <a:pt x="100" y="61"/>
                                  </a:lnTo>
                                  <a:lnTo>
                                    <a:pt x="100" y="78"/>
                                  </a:lnTo>
                                  <a:lnTo>
                                    <a:pt x="20" y="78"/>
                                  </a:lnTo>
                                  <a:lnTo>
                                    <a:pt x="20" y="127"/>
                                  </a:lnTo>
                                  <a:lnTo>
                                    <a:pt x="108" y="127"/>
                                  </a:lnTo>
                                  <a:lnTo>
                                    <a:pt x="108" y="145"/>
                                  </a:lnTo>
                                  <a:lnTo>
                                    <a:pt x="0" y="145"/>
                                  </a:lnTo>
                                  <a:lnTo>
                                    <a:pt x="0" y="0"/>
                                  </a:lnTo>
                                  <a:close/>
                                  <a:moveTo>
                                    <a:pt x="54" y="0"/>
                                  </a:moveTo>
                                  <a:lnTo>
                                    <a:pt x="54" y="0"/>
                                  </a:lnTo>
                                  <a:lnTo>
                                    <a:pt x="54"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799" name="Freeform 758"/>
                          <wps:cNvSpPr>
                            <a:spLocks noEditPoints="1"/>
                          </wps:cNvSpPr>
                          <wps:spPr bwMode="auto">
                            <a:xfrm>
                              <a:off x="978" y="5078"/>
                              <a:ext cx="17" cy="84"/>
                            </a:xfrm>
                            <a:custGeom>
                              <a:avLst/>
                              <a:gdLst>
                                <a:gd name="T0" fmla="*/ 0 w 21"/>
                                <a:gd name="T1" fmla="*/ 0 h 105"/>
                                <a:gd name="T2" fmla="*/ 0 w 21"/>
                                <a:gd name="T3" fmla="*/ 0 h 105"/>
                                <a:gd name="T4" fmla="*/ 21 w 21"/>
                                <a:gd name="T5" fmla="*/ 0 h 105"/>
                                <a:gd name="T6" fmla="*/ 21 w 21"/>
                                <a:gd name="T7" fmla="*/ 22 h 105"/>
                                <a:gd name="T8" fmla="*/ 0 w 21"/>
                                <a:gd name="T9" fmla="*/ 22 h 105"/>
                                <a:gd name="T10" fmla="*/ 0 w 21"/>
                                <a:gd name="T11" fmla="*/ 0 h 105"/>
                                <a:gd name="T12" fmla="*/ 0 w 21"/>
                                <a:gd name="T13" fmla="*/ 83 h 105"/>
                                <a:gd name="T14" fmla="*/ 0 w 21"/>
                                <a:gd name="T15" fmla="*/ 83 h 105"/>
                                <a:gd name="T16" fmla="*/ 21 w 21"/>
                                <a:gd name="T17" fmla="*/ 83 h 105"/>
                                <a:gd name="T18" fmla="*/ 21 w 21"/>
                                <a:gd name="T19" fmla="*/ 105 h 105"/>
                                <a:gd name="T20" fmla="*/ 0 w 21"/>
                                <a:gd name="T21" fmla="*/ 105 h 105"/>
                                <a:gd name="T22" fmla="*/ 0 w 21"/>
                                <a:gd name="T23" fmla="*/ 83 h 1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21" h="105">
                                  <a:moveTo>
                                    <a:pt x="0" y="0"/>
                                  </a:moveTo>
                                  <a:lnTo>
                                    <a:pt x="0" y="0"/>
                                  </a:lnTo>
                                  <a:lnTo>
                                    <a:pt x="21" y="0"/>
                                  </a:lnTo>
                                  <a:lnTo>
                                    <a:pt x="21" y="22"/>
                                  </a:lnTo>
                                  <a:lnTo>
                                    <a:pt x="0" y="22"/>
                                  </a:lnTo>
                                  <a:lnTo>
                                    <a:pt x="0" y="0"/>
                                  </a:lnTo>
                                  <a:close/>
                                  <a:moveTo>
                                    <a:pt x="0" y="83"/>
                                  </a:moveTo>
                                  <a:lnTo>
                                    <a:pt x="0" y="83"/>
                                  </a:lnTo>
                                  <a:lnTo>
                                    <a:pt x="21" y="83"/>
                                  </a:lnTo>
                                  <a:lnTo>
                                    <a:pt x="21" y="105"/>
                                  </a:lnTo>
                                  <a:lnTo>
                                    <a:pt x="0" y="105"/>
                                  </a:lnTo>
                                  <a:lnTo>
                                    <a:pt x="0" y="8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800" name="Freeform 759"/>
                          <wps:cNvSpPr>
                            <a:spLocks/>
                          </wps:cNvSpPr>
                          <wps:spPr bwMode="auto">
                            <a:xfrm>
                              <a:off x="1053" y="5046"/>
                              <a:ext cx="146" cy="116"/>
                            </a:xfrm>
                            <a:custGeom>
                              <a:avLst/>
                              <a:gdLst>
                                <a:gd name="T0" fmla="*/ 21 w 184"/>
                                <a:gd name="T1" fmla="*/ 0 h 145"/>
                                <a:gd name="T2" fmla="*/ 21 w 184"/>
                                <a:gd name="T3" fmla="*/ 0 h 145"/>
                                <a:gd name="T4" fmla="*/ 49 w 184"/>
                                <a:gd name="T5" fmla="*/ 118 h 145"/>
                                <a:gd name="T6" fmla="*/ 81 w 184"/>
                                <a:gd name="T7" fmla="*/ 0 h 145"/>
                                <a:gd name="T8" fmla="*/ 103 w 184"/>
                                <a:gd name="T9" fmla="*/ 0 h 145"/>
                                <a:gd name="T10" fmla="*/ 135 w 184"/>
                                <a:gd name="T11" fmla="*/ 118 h 145"/>
                                <a:gd name="T12" fmla="*/ 163 w 184"/>
                                <a:gd name="T13" fmla="*/ 0 h 145"/>
                                <a:gd name="T14" fmla="*/ 184 w 184"/>
                                <a:gd name="T15" fmla="*/ 0 h 145"/>
                                <a:gd name="T16" fmla="*/ 146 w 184"/>
                                <a:gd name="T17" fmla="*/ 145 h 145"/>
                                <a:gd name="T18" fmla="*/ 125 w 184"/>
                                <a:gd name="T19" fmla="*/ 145 h 145"/>
                                <a:gd name="T20" fmla="*/ 92 w 184"/>
                                <a:gd name="T21" fmla="*/ 24 h 145"/>
                                <a:gd name="T22" fmla="*/ 58 w 184"/>
                                <a:gd name="T23" fmla="*/ 145 h 145"/>
                                <a:gd name="T24" fmla="*/ 38 w 184"/>
                                <a:gd name="T25" fmla="*/ 145 h 145"/>
                                <a:gd name="T26" fmla="*/ 0 w 184"/>
                                <a:gd name="T27" fmla="*/ 0 h 145"/>
                                <a:gd name="T28" fmla="*/ 21 w 184"/>
                                <a:gd name="T29" fmla="*/ 0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84" h="145">
                                  <a:moveTo>
                                    <a:pt x="21" y="0"/>
                                  </a:moveTo>
                                  <a:lnTo>
                                    <a:pt x="21" y="0"/>
                                  </a:lnTo>
                                  <a:lnTo>
                                    <a:pt x="49" y="118"/>
                                  </a:lnTo>
                                  <a:lnTo>
                                    <a:pt x="81" y="0"/>
                                  </a:lnTo>
                                  <a:lnTo>
                                    <a:pt x="103" y="0"/>
                                  </a:lnTo>
                                  <a:lnTo>
                                    <a:pt x="135" y="118"/>
                                  </a:lnTo>
                                  <a:lnTo>
                                    <a:pt x="163" y="0"/>
                                  </a:lnTo>
                                  <a:lnTo>
                                    <a:pt x="184" y="0"/>
                                  </a:lnTo>
                                  <a:lnTo>
                                    <a:pt x="146" y="145"/>
                                  </a:lnTo>
                                  <a:lnTo>
                                    <a:pt x="125" y="145"/>
                                  </a:lnTo>
                                  <a:lnTo>
                                    <a:pt x="92" y="24"/>
                                  </a:lnTo>
                                  <a:lnTo>
                                    <a:pt x="58" y="145"/>
                                  </a:lnTo>
                                  <a:lnTo>
                                    <a:pt x="38" y="145"/>
                                  </a:lnTo>
                                  <a:lnTo>
                                    <a:pt x="0" y="0"/>
                                  </a:lnTo>
                                  <a:lnTo>
                                    <a:pt x="21"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801" name="Freeform 760"/>
                          <wps:cNvSpPr>
                            <a:spLocks noEditPoints="1"/>
                          </wps:cNvSpPr>
                          <wps:spPr bwMode="auto">
                            <a:xfrm>
                              <a:off x="1204" y="5075"/>
                              <a:ext cx="77" cy="89"/>
                            </a:xfrm>
                            <a:custGeom>
                              <a:avLst/>
                              <a:gdLst>
                                <a:gd name="T0" fmla="*/ 50 w 97"/>
                                <a:gd name="T1" fmla="*/ 1 h 112"/>
                                <a:gd name="T2" fmla="*/ 50 w 97"/>
                                <a:gd name="T3" fmla="*/ 1 h 112"/>
                                <a:gd name="T4" fmla="*/ 72 w 97"/>
                                <a:gd name="T5" fmla="*/ 6 h 112"/>
                                <a:gd name="T6" fmla="*/ 88 w 97"/>
                                <a:gd name="T7" fmla="*/ 20 h 112"/>
                                <a:gd name="T8" fmla="*/ 95 w 97"/>
                                <a:gd name="T9" fmla="*/ 38 h 112"/>
                                <a:gd name="T10" fmla="*/ 97 w 97"/>
                                <a:gd name="T11" fmla="*/ 61 h 112"/>
                                <a:gd name="T12" fmla="*/ 19 w 97"/>
                                <a:gd name="T13" fmla="*/ 61 h 112"/>
                                <a:gd name="T14" fmla="*/ 27 w 97"/>
                                <a:gd name="T15" fmla="*/ 87 h 112"/>
                                <a:gd name="T16" fmla="*/ 49 w 97"/>
                                <a:gd name="T17" fmla="*/ 97 h 112"/>
                                <a:gd name="T18" fmla="*/ 71 w 97"/>
                                <a:gd name="T19" fmla="*/ 88 h 112"/>
                                <a:gd name="T20" fmla="*/ 78 w 97"/>
                                <a:gd name="T21" fmla="*/ 75 h 112"/>
                                <a:gd name="T22" fmla="*/ 95 w 97"/>
                                <a:gd name="T23" fmla="*/ 75 h 112"/>
                                <a:gd name="T24" fmla="*/ 91 w 97"/>
                                <a:gd name="T25" fmla="*/ 88 h 112"/>
                                <a:gd name="T26" fmla="*/ 82 w 97"/>
                                <a:gd name="T27" fmla="*/ 100 h 112"/>
                                <a:gd name="T28" fmla="*/ 62 w 97"/>
                                <a:gd name="T29" fmla="*/ 111 h 112"/>
                                <a:gd name="T30" fmla="*/ 47 w 97"/>
                                <a:gd name="T31" fmla="*/ 112 h 112"/>
                                <a:gd name="T32" fmla="*/ 14 w 97"/>
                                <a:gd name="T33" fmla="*/ 98 h 112"/>
                                <a:gd name="T34" fmla="*/ 0 w 97"/>
                                <a:gd name="T35" fmla="*/ 58 h 112"/>
                                <a:gd name="T36" fmla="*/ 14 w 97"/>
                                <a:gd name="T37" fmla="*/ 16 h 112"/>
                                <a:gd name="T38" fmla="*/ 50 w 97"/>
                                <a:gd name="T39" fmla="*/ 1 h 112"/>
                                <a:gd name="T40" fmla="*/ 50 w 97"/>
                                <a:gd name="T41" fmla="*/ 1 h 112"/>
                                <a:gd name="T42" fmla="*/ 78 w 97"/>
                                <a:gd name="T43" fmla="*/ 47 h 112"/>
                                <a:gd name="T44" fmla="*/ 78 w 97"/>
                                <a:gd name="T45" fmla="*/ 47 h 112"/>
                                <a:gd name="T46" fmla="*/ 73 w 97"/>
                                <a:gd name="T47" fmla="*/ 29 h 112"/>
                                <a:gd name="T48" fmla="*/ 49 w 97"/>
                                <a:gd name="T49" fmla="*/ 16 h 112"/>
                                <a:gd name="T50" fmla="*/ 29 w 97"/>
                                <a:gd name="T51" fmla="*/ 25 h 112"/>
                                <a:gd name="T52" fmla="*/ 20 w 97"/>
                                <a:gd name="T53" fmla="*/ 47 h 112"/>
                                <a:gd name="T54" fmla="*/ 78 w 97"/>
                                <a:gd name="T55" fmla="*/ 47 h 112"/>
                                <a:gd name="T56" fmla="*/ 48 w 97"/>
                                <a:gd name="T57" fmla="*/ 0 h 112"/>
                                <a:gd name="T58" fmla="*/ 48 w 97"/>
                                <a:gd name="T59" fmla="*/ 0 h 112"/>
                                <a:gd name="T60" fmla="*/ 48 w 97"/>
                                <a:gd name="T61"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97" h="112">
                                  <a:moveTo>
                                    <a:pt x="50" y="1"/>
                                  </a:moveTo>
                                  <a:lnTo>
                                    <a:pt x="50" y="1"/>
                                  </a:lnTo>
                                  <a:cubicBezTo>
                                    <a:pt x="58" y="1"/>
                                    <a:pt x="65" y="2"/>
                                    <a:pt x="72" y="6"/>
                                  </a:cubicBezTo>
                                  <a:cubicBezTo>
                                    <a:pt x="79" y="9"/>
                                    <a:pt x="84" y="14"/>
                                    <a:pt x="88" y="20"/>
                                  </a:cubicBezTo>
                                  <a:cubicBezTo>
                                    <a:pt x="92" y="25"/>
                                    <a:pt x="94" y="31"/>
                                    <a:pt x="95" y="38"/>
                                  </a:cubicBezTo>
                                  <a:cubicBezTo>
                                    <a:pt x="96" y="43"/>
                                    <a:pt x="97" y="51"/>
                                    <a:pt x="97" y="61"/>
                                  </a:cubicBezTo>
                                  <a:lnTo>
                                    <a:pt x="19" y="61"/>
                                  </a:lnTo>
                                  <a:cubicBezTo>
                                    <a:pt x="20" y="72"/>
                                    <a:pt x="22" y="81"/>
                                    <a:pt x="27" y="87"/>
                                  </a:cubicBezTo>
                                  <a:cubicBezTo>
                                    <a:pt x="32" y="94"/>
                                    <a:pt x="39" y="97"/>
                                    <a:pt x="49" y="97"/>
                                  </a:cubicBezTo>
                                  <a:cubicBezTo>
                                    <a:pt x="58" y="97"/>
                                    <a:pt x="66" y="94"/>
                                    <a:pt x="71" y="88"/>
                                  </a:cubicBezTo>
                                  <a:cubicBezTo>
                                    <a:pt x="74" y="84"/>
                                    <a:pt x="76" y="80"/>
                                    <a:pt x="78" y="75"/>
                                  </a:cubicBezTo>
                                  <a:lnTo>
                                    <a:pt x="95" y="75"/>
                                  </a:lnTo>
                                  <a:cubicBezTo>
                                    <a:pt x="95" y="79"/>
                                    <a:pt x="93" y="84"/>
                                    <a:pt x="91" y="88"/>
                                  </a:cubicBezTo>
                                  <a:cubicBezTo>
                                    <a:pt x="88" y="93"/>
                                    <a:pt x="85" y="97"/>
                                    <a:pt x="82" y="100"/>
                                  </a:cubicBezTo>
                                  <a:cubicBezTo>
                                    <a:pt x="77" y="105"/>
                                    <a:pt x="70" y="109"/>
                                    <a:pt x="62" y="111"/>
                                  </a:cubicBezTo>
                                  <a:cubicBezTo>
                                    <a:pt x="58" y="112"/>
                                    <a:pt x="53" y="112"/>
                                    <a:pt x="47" y="112"/>
                                  </a:cubicBezTo>
                                  <a:cubicBezTo>
                                    <a:pt x="34" y="112"/>
                                    <a:pt x="23" y="108"/>
                                    <a:pt x="14" y="98"/>
                                  </a:cubicBezTo>
                                  <a:cubicBezTo>
                                    <a:pt x="5" y="88"/>
                                    <a:pt x="0" y="75"/>
                                    <a:pt x="0" y="58"/>
                                  </a:cubicBezTo>
                                  <a:cubicBezTo>
                                    <a:pt x="0" y="41"/>
                                    <a:pt x="5" y="27"/>
                                    <a:pt x="14" y="16"/>
                                  </a:cubicBezTo>
                                  <a:cubicBezTo>
                                    <a:pt x="23" y="6"/>
                                    <a:pt x="35" y="1"/>
                                    <a:pt x="50" y="1"/>
                                  </a:cubicBezTo>
                                  <a:lnTo>
                                    <a:pt x="50" y="1"/>
                                  </a:lnTo>
                                  <a:close/>
                                  <a:moveTo>
                                    <a:pt x="78" y="47"/>
                                  </a:moveTo>
                                  <a:lnTo>
                                    <a:pt x="78" y="47"/>
                                  </a:lnTo>
                                  <a:cubicBezTo>
                                    <a:pt x="78" y="40"/>
                                    <a:pt x="76" y="34"/>
                                    <a:pt x="73" y="29"/>
                                  </a:cubicBezTo>
                                  <a:cubicBezTo>
                                    <a:pt x="69" y="20"/>
                                    <a:pt x="60" y="16"/>
                                    <a:pt x="49" y="16"/>
                                  </a:cubicBezTo>
                                  <a:cubicBezTo>
                                    <a:pt x="41" y="16"/>
                                    <a:pt x="34" y="19"/>
                                    <a:pt x="29" y="25"/>
                                  </a:cubicBezTo>
                                  <a:cubicBezTo>
                                    <a:pt x="23" y="31"/>
                                    <a:pt x="20" y="38"/>
                                    <a:pt x="20" y="47"/>
                                  </a:cubicBezTo>
                                  <a:lnTo>
                                    <a:pt x="78" y="47"/>
                                  </a:lnTo>
                                  <a:close/>
                                  <a:moveTo>
                                    <a:pt x="48" y="0"/>
                                  </a:moveTo>
                                  <a:lnTo>
                                    <a:pt x="48" y="0"/>
                                  </a:lnTo>
                                  <a:lnTo>
                                    <a:pt x="4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802" name="Freeform 761"/>
                          <wps:cNvSpPr>
                            <a:spLocks noEditPoints="1"/>
                          </wps:cNvSpPr>
                          <wps:spPr bwMode="auto">
                            <a:xfrm>
                              <a:off x="1299" y="5046"/>
                              <a:ext cx="14" cy="116"/>
                            </a:xfrm>
                            <a:custGeom>
                              <a:avLst/>
                              <a:gdLst>
                                <a:gd name="T0" fmla="*/ 0 w 18"/>
                                <a:gd name="T1" fmla="*/ 39 h 145"/>
                                <a:gd name="T2" fmla="*/ 0 w 18"/>
                                <a:gd name="T3" fmla="*/ 39 h 145"/>
                                <a:gd name="T4" fmla="*/ 18 w 18"/>
                                <a:gd name="T5" fmla="*/ 39 h 145"/>
                                <a:gd name="T6" fmla="*/ 18 w 18"/>
                                <a:gd name="T7" fmla="*/ 145 h 145"/>
                                <a:gd name="T8" fmla="*/ 0 w 18"/>
                                <a:gd name="T9" fmla="*/ 145 h 145"/>
                                <a:gd name="T10" fmla="*/ 0 w 18"/>
                                <a:gd name="T11" fmla="*/ 39 h 145"/>
                                <a:gd name="T12" fmla="*/ 0 w 18"/>
                                <a:gd name="T13" fmla="*/ 0 h 145"/>
                                <a:gd name="T14" fmla="*/ 0 w 18"/>
                                <a:gd name="T15" fmla="*/ 0 h 145"/>
                                <a:gd name="T16" fmla="*/ 18 w 18"/>
                                <a:gd name="T17" fmla="*/ 0 h 145"/>
                                <a:gd name="T18" fmla="*/ 18 w 18"/>
                                <a:gd name="T19" fmla="*/ 20 h 145"/>
                                <a:gd name="T20" fmla="*/ 0 w 18"/>
                                <a:gd name="T21" fmla="*/ 20 h 145"/>
                                <a:gd name="T22" fmla="*/ 0 w 18"/>
                                <a:gd name="T23" fmla="*/ 0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8" h="145">
                                  <a:moveTo>
                                    <a:pt x="0" y="39"/>
                                  </a:moveTo>
                                  <a:lnTo>
                                    <a:pt x="0" y="39"/>
                                  </a:lnTo>
                                  <a:lnTo>
                                    <a:pt x="18" y="39"/>
                                  </a:lnTo>
                                  <a:lnTo>
                                    <a:pt x="18" y="145"/>
                                  </a:lnTo>
                                  <a:lnTo>
                                    <a:pt x="0" y="145"/>
                                  </a:lnTo>
                                  <a:lnTo>
                                    <a:pt x="0" y="39"/>
                                  </a:lnTo>
                                  <a:close/>
                                  <a:moveTo>
                                    <a:pt x="0" y="0"/>
                                  </a:moveTo>
                                  <a:lnTo>
                                    <a:pt x="0" y="0"/>
                                  </a:lnTo>
                                  <a:lnTo>
                                    <a:pt x="18" y="0"/>
                                  </a:lnTo>
                                  <a:lnTo>
                                    <a:pt x="18" y="20"/>
                                  </a:lnTo>
                                  <a:lnTo>
                                    <a:pt x="0" y="20"/>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803" name="Freeform 762"/>
                          <wps:cNvSpPr>
                            <a:spLocks noEditPoints="1"/>
                          </wps:cNvSpPr>
                          <wps:spPr bwMode="auto">
                            <a:xfrm>
                              <a:off x="1329" y="5075"/>
                              <a:ext cx="74" cy="122"/>
                            </a:xfrm>
                            <a:custGeom>
                              <a:avLst/>
                              <a:gdLst>
                                <a:gd name="T0" fmla="*/ 44 w 93"/>
                                <a:gd name="T1" fmla="*/ 1 h 153"/>
                                <a:gd name="T2" fmla="*/ 44 w 93"/>
                                <a:gd name="T3" fmla="*/ 1 h 153"/>
                                <a:gd name="T4" fmla="*/ 66 w 93"/>
                                <a:gd name="T5" fmla="*/ 7 h 153"/>
                                <a:gd name="T6" fmla="*/ 76 w 93"/>
                                <a:gd name="T7" fmla="*/ 17 h 153"/>
                                <a:gd name="T8" fmla="*/ 76 w 93"/>
                                <a:gd name="T9" fmla="*/ 4 h 153"/>
                                <a:gd name="T10" fmla="*/ 93 w 93"/>
                                <a:gd name="T11" fmla="*/ 4 h 153"/>
                                <a:gd name="T12" fmla="*/ 93 w 93"/>
                                <a:gd name="T13" fmla="*/ 100 h 153"/>
                                <a:gd name="T14" fmla="*/ 87 w 93"/>
                                <a:gd name="T15" fmla="*/ 132 h 153"/>
                                <a:gd name="T16" fmla="*/ 45 w 93"/>
                                <a:gd name="T17" fmla="*/ 153 h 153"/>
                                <a:gd name="T18" fmla="*/ 16 w 93"/>
                                <a:gd name="T19" fmla="*/ 146 h 153"/>
                                <a:gd name="T20" fmla="*/ 3 w 93"/>
                                <a:gd name="T21" fmla="*/ 122 h 153"/>
                                <a:gd name="T22" fmla="*/ 21 w 93"/>
                                <a:gd name="T23" fmla="*/ 122 h 153"/>
                                <a:gd name="T24" fmla="*/ 27 w 93"/>
                                <a:gd name="T25" fmla="*/ 133 h 153"/>
                                <a:gd name="T26" fmla="*/ 45 w 93"/>
                                <a:gd name="T27" fmla="*/ 139 h 153"/>
                                <a:gd name="T28" fmla="*/ 72 w 93"/>
                                <a:gd name="T29" fmla="*/ 124 h 153"/>
                                <a:gd name="T30" fmla="*/ 76 w 93"/>
                                <a:gd name="T31" fmla="*/ 94 h 153"/>
                                <a:gd name="T32" fmla="*/ 63 w 93"/>
                                <a:gd name="T33" fmla="*/ 106 h 153"/>
                                <a:gd name="T34" fmla="*/ 43 w 93"/>
                                <a:gd name="T35" fmla="*/ 110 h 153"/>
                                <a:gd name="T36" fmla="*/ 13 w 93"/>
                                <a:gd name="T37" fmla="*/ 98 h 153"/>
                                <a:gd name="T38" fmla="*/ 0 w 93"/>
                                <a:gd name="T39" fmla="*/ 57 h 153"/>
                                <a:gd name="T40" fmla="*/ 13 w 93"/>
                                <a:gd name="T41" fmla="*/ 16 h 153"/>
                                <a:gd name="T42" fmla="*/ 44 w 93"/>
                                <a:gd name="T43" fmla="*/ 1 h 153"/>
                                <a:gd name="T44" fmla="*/ 44 w 93"/>
                                <a:gd name="T45" fmla="*/ 1 h 153"/>
                                <a:gd name="T46" fmla="*/ 76 w 93"/>
                                <a:gd name="T47" fmla="*/ 55 h 153"/>
                                <a:gd name="T48" fmla="*/ 76 w 93"/>
                                <a:gd name="T49" fmla="*/ 55 h 153"/>
                                <a:gd name="T50" fmla="*/ 68 w 93"/>
                                <a:gd name="T51" fmla="*/ 26 h 153"/>
                                <a:gd name="T52" fmla="*/ 48 w 93"/>
                                <a:gd name="T53" fmla="*/ 17 h 153"/>
                                <a:gd name="T54" fmla="*/ 22 w 93"/>
                                <a:gd name="T55" fmla="*/ 34 h 153"/>
                                <a:gd name="T56" fmla="*/ 18 w 93"/>
                                <a:gd name="T57" fmla="*/ 59 h 153"/>
                                <a:gd name="T58" fmla="*/ 26 w 93"/>
                                <a:gd name="T59" fmla="*/ 86 h 153"/>
                                <a:gd name="T60" fmla="*/ 45 w 93"/>
                                <a:gd name="T61" fmla="*/ 95 h 153"/>
                                <a:gd name="T62" fmla="*/ 72 w 93"/>
                                <a:gd name="T63" fmla="*/ 78 h 153"/>
                                <a:gd name="T64" fmla="*/ 76 w 93"/>
                                <a:gd name="T65" fmla="*/ 55 h 153"/>
                                <a:gd name="T66" fmla="*/ 76 w 93"/>
                                <a:gd name="T67" fmla="*/ 55 h 153"/>
                                <a:gd name="T68" fmla="*/ 46 w 93"/>
                                <a:gd name="T69" fmla="*/ 0 h 153"/>
                                <a:gd name="T70" fmla="*/ 46 w 93"/>
                                <a:gd name="T71" fmla="*/ 0 h 153"/>
                                <a:gd name="T72" fmla="*/ 46 w 93"/>
                                <a:gd name="T73" fmla="*/ 0 h 1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Lst>
                              <a:rect l="0" t="0" r="r" b="b"/>
                              <a:pathLst>
                                <a:path w="93" h="153">
                                  <a:moveTo>
                                    <a:pt x="44" y="1"/>
                                  </a:moveTo>
                                  <a:lnTo>
                                    <a:pt x="44" y="1"/>
                                  </a:lnTo>
                                  <a:cubicBezTo>
                                    <a:pt x="53" y="1"/>
                                    <a:pt x="60" y="3"/>
                                    <a:pt x="66" y="7"/>
                                  </a:cubicBezTo>
                                  <a:cubicBezTo>
                                    <a:pt x="69" y="10"/>
                                    <a:pt x="73" y="13"/>
                                    <a:pt x="76" y="17"/>
                                  </a:cubicBezTo>
                                  <a:lnTo>
                                    <a:pt x="76" y="4"/>
                                  </a:lnTo>
                                  <a:lnTo>
                                    <a:pt x="93" y="4"/>
                                  </a:lnTo>
                                  <a:lnTo>
                                    <a:pt x="93" y="100"/>
                                  </a:lnTo>
                                  <a:cubicBezTo>
                                    <a:pt x="93" y="113"/>
                                    <a:pt x="91" y="124"/>
                                    <a:pt x="87" y="132"/>
                                  </a:cubicBezTo>
                                  <a:cubicBezTo>
                                    <a:pt x="79" y="146"/>
                                    <a:pt x="65" y="153"/>
                                    <a:pt x="45" y="153"/>
                                  </a:cubicBezTo>
                                  <a:cubicBezTo>
                                    <a:pt x="34" y="153"/>
                                    <a:pt x="24" y="151"/>
                                    <a:pt x="16" y="146"/>
                                  </a:cubicBezTo>
                                  <a:cubicBezTo>
                                    <a:pt x="9" y="141"/>
                                    <a:pt x="4" y="133"/>
                                    <a:pt x="3" y="122"/>
                                  </a:cubicBezTo>
                                  <a:lnTo>
                                    <a:pt x="21" y="122"/>
                                  </a:lnTo>
                                  <a:cubicBezTo>
                                    <a:pt x="22" y="126"/>
                                    <a:pt x="24" y="130"/>
                                    <a:pt x="27" y="133"/>
                                  </a:cubicBezTo>
                                  <a:cubicBezTo>
                                    <a:pt x="31" y="137"/>
                                    <a:pt x="37" y="139"/>
                                    <a:pt x="45" y="139"/>
                                  </a:cubicBezTo>
                                  <a:cubicBezTo>
                                    <a:pt x="59" y="139"/>
                                    <a:pt x="68" y="134"/>
                                    <a:pt x="72" y="124"/>
                                  </a:cubicBezTo>
                                  <a:cubicBezTo>
                                    <a:pt x="75" y="119"/>
                                    <a:pt x="76" y="108"/>
                                    <a:pt x="76" y="94"/>
                                  </a:cubicBezTo>
                                  <a:cubicBezTo>
                                    <a:pt x="72" y="99"/>
                                    <a:pt x="68" y="103"/>
                                    <a:pt x="63" y="106"/>
                                  </a:cubicBezTo>
                                  <a:cubicBezTo>
                                    <a:pt x="58" y="109"/>
                                    <a:pt x="51" y="110"/>
                                    <a:pt x="43" y="110"/>
                                  </a:cubicBezTo>
                                  <a:cubicBezTo>
                                    <a:pt x="32" y="110"/>
                                    <a:pt x="22" y="106"/>
                                    <a:pt x="13" y="98"/>
                                  </a:cubicBezTo>
                                  <a:cubicBezTo>
                                    <a:pt x="4" y="90"/>
                                    <a:pt x="0" y="76"/>
                                    <a:pt x="0" y="57"/>
                                  </a:cubicBezTo>
                                  <a:cubicBezTo>
                                    <a:pt x="0" y="40"/>
                                    <a:pt x="4" y="26"/>
                                    <a:pt x="13" y="16"/>
                                  </a:cubicBezTo>
                                  <a:cubicBezTo>
                                    <a:pt x="22" y="6"/>
                                    <a:pt x="32" y="1"/>
                                    <a:pt x="44" y="1"/>
                                  </a:cubicBezTo>
                                  <a:lnTo>
                                    <a:pt x="44" y="1"/>
                                  </a:lnTo>
                                  <a:close/>
                                  <a:moveTo>
                                    <a:pt x="76" y="55"/>
                                  </a:moveTo>
                                  <a:lnTo>
                                    <a:pt x="76" y="55"/>
                                  </a:lnTo>
                                  <a:cubicBezTo>
                                    <a:pt x="76" y="42"/>
                                    <a:pt x="74" y="33"/>
                                    <a:pt x="68" y="26"/>
                                  </a:cubicBezTo>
                                  <a:cubicBezTo>
                                    <a:pt x="63" y="20"/>
                                    <a:pt x="56" y="17"/>
                                    <a:pt x="48" y="17"/>
                                  </a:cubicBezTo>
                                  <a:cubicBezTo>
                                    <a:pt x="35" y="17"/>
                                    <a:pt x="27" y="23"/>
                                    <a:pt x="22" y="34"/>
                                  </a:cubicBezTo>
                                  <a:cubicBezTo>
                                    <a:pt x="20" y="41"/>
                                    <a:pt x="18" y="49"/>
                                    <a:pt x="18" y="59"/>
                                  </a:cubicBezTo>
                                  <a:cubicBezTo>
                                    <a:pt x="18" y="71"/>
                                    <a:pt x="21" y="80"/>
                                    <a:pt x="26" y="86"/>
                                  </a:cubicBezTo>
                                  <a:cubicBezTo>
                                    <a:pt x="30" y="92"/>
                                    <a:pt x="37" y="95"/>
                                    <a:pt x="45" y="95"/>
                                  </a:cubicBezTo>
                                  <a:cubicBezTo>
                                    <a:pt x="58" y="95"/>
                                    <a:pt x="67" y="90"/>
                                    <a:pt x="72" y="78"/>
                                  </a:cubicBezTo>
                                  <a:cubicBezTo>
                                    <a:pt x="75" y="72"/>
                                    <a:pt x="76" y="64"/>
                                    <a:pt x="76" y="55"/>
                                  </a:cubicBezTo>
                                  <a:lnTo>
                                    <a:pt x="76" y="55"/>
                                  </a:lnTo>
                                  <a:close/>
                                  <a:moveTo>
                                    <a:pt x="46" y="0"/>
                                  </a:moveTo>
                                  <a:lnTo>
                                    <a:pt x="46" y="0"/>
                                  </a:lnTo>
                                  <a:lnTo>
                                    <a:pt x="46"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804" name="Freeform 763"/>
                          <wps:cNvSpPr>
                            <a:spLocks/>
                          </wps:cNvSpPr>
                          <wps:spPr bwMode="auto">
                            <a:xfrm>
                              <a:off x="1424" y="5045"/>
                              <a:ext cx="69" cy="117"/>
                            </a:xfrm>
                            <a:custGeom>
                              <a:avLst/>
                              <a:gdLst>
                                <a:gd name="T0" fmla="*/ 0 w 86"/>
                                <a:gd name="T1" fmla="*/ 0 h 146"/>
                                <a:gd name="T2" fmla="*/ 0 w 86"/>
                                <a:gd name="T3" fmla="*/ 0 h 146"/>
                                <a:gd name="T4" fmla="*/ 18 w 86"/>
                                <a:gd name="T5" fmla="*/ 0 h 146"/>
                                <a:gd name="T6" fmla="*/ 18 w 86"/>
                                <a:gd name="T7" fmla="*/ 54 h 146"/>
                                <a:gd name="T8" fmla="*/ 29 w 86"/>
                                <a:gd name="T9" fmla="*/ 43 h 146"/>
                                <a:gd name="T10" fmla="*/ 50 w 86"/>
                                <a:gd name="T11" fmla="*/ 37 h 146"/>
                                <a:gd name="T12" fmla="*/ 82 w 86"/>
                                <a:gd name="T13" fmla="*/ 53 h 146"/>
                                <a:gd name="T14" fmla="*/ 86 w 86"/>
                                <a:gd name="T15" fmla="*/ 78 h 146"/>
                                <a:gd name="T16" fmla="*/ 86 w 86"/>
                                <a:gd name="T17" fmla="*/ 146 h 146"/>
                                <a:gd name="T18" fmla="*/ 68 w 86"/>
                                <a:gd name="T19" fmla="*/ 146 h 146"/>
                                <a:gd name="T20" fmla="*/ 68 w 86"/>
                                <a:gd name="T21" fmla="*/ 79 h 146"/>
                                <a:gd name="T22" fmla="*/ 65 w 86"/>
                                <a:gd name="T23" fmla="*/ 62 h 146"/>
                                <a:gd name="T24" fmla="*/ 47 w 86"/>
                                <a:gd name="T25" fmla="*/ 53 h 146"/>
                                <a:gd name="T26" fmla="*/ 27 w 86"/>
                                <a:gd name="T27" fmla="*/ 61 h 146"/>
                                <a:gd name="T28" fmla="*/ 18 w 86"/>
                                <a:gd name="T29" fmla="*/ 90 h 146"/>
                                <a:gd name="T30" fmla="*/ 18 w 86"/>
                                <a:gd name="T31" fmla="*/ 146 h 146"/>
                                <a:gd name="T32" fmla="*/ 0 w 86"/>
                                <a:gd name="T33" fmla="*/ 146 h 146"/>
                                <a:gd name="T34" fmla="*/ 0 w 86"/>
                                <a:gd name="T35" fmla="*/ 0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86" h="146">
                                  <a:moveTo>
                                    <a:pt x="0" y="0"/>
                                  </a:moveTo>
                                  <a:lnTo>
                                    <a:pt x="0" y="0"/>
                                  </a:lnTo>
                                  <a:lnTo>
                                    <a:pt x="18" y="0"/>
                                  </a:lnTo>
                                  <a:lnTo>
                                    <a:pt x="18" y="54"/>
                                  </a:lnTo>
                                  <a:cubicBezTo>
                                    <a:pt x="22" y="49"/>
                                    <a:pt x="26" y="45"/>
                                    <a:pt x="29" y="43"/>
                                  </a:cubicBezTo>
                                  <a:cubicBezTo>
                                    <a:pt x="35" y="39"/>
                                    <a:pt x="42" y="37"/>
                                    <a:pt x="50" y="37"/>
                                  </a:cubicBezTo>
                                  <a:cubicBezTo>
                                    <a:pt x="66" y="37"/>
                                    <a:pt x="76" y="43"/>
                                    <a:pt x="82" y="53"/>
                                  </a:cubicBezTo>
                                  <a:cubicBezTo>
                                    <a:pt x="85" y="59"/>
                                    <a:pt x="86" y="67"/>
                                    <a:pt x="86" y="78"/>
                                  </a:cubicBezTo>
                                  <a:lnTo>
                                    <a:pt x="86" y="146"/>
                                  </a:lnTo>
                                  <a:lnTo>
                                    <a:pt x="68" y="146"/>
                                  </a:lnTo>
                                  <a:lnTo>
                                    <a:pt x="68" y="79"/>
                                  </a:lnTo>
                                  <a:cubicBezTo>
                                    <a:pt x="68" y="71"/>
                                    <a:pt x="67" y="66"/>
                                    <a:pt x="65" y="62"/>
                                  </a:cubicBezTo>
                                  <a:cubicBezTo>
                                    <a:pt x="62" y="56"/>
                                    <a:pt x="56" y="53"/>
                                    <a:pt x="47" y="53"/>
                                  </a:cubicBezTo>
                                  <a:cubicBezTo>
                                    <a:pt x="39" y="53"/>
                                    <a:pt x="33" y="56"/>
                                    <a:pt x="27" y="61"/>
                                  </a:cubicBezTo>
                                  <a:cubicBezTo>
                                    <a:pt x="21" y="66"/>
                                    <a:pt x="18" y="76"/>
                                    <a:pt x="18" y="90"/>
                                  </a:cubicBezTo>
                                  <a:lnTo>
                                    <a:pt x="18" y="146"/>
                                  </a:lnTo>
                                  <a:lnTo>
                                    <a:pt x="0" y="146"/>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805" name="Freeform 764"/>
                          <wps:cNvSpPr>
                            <a:spLocks/>
                          </wps:cNvSpPr>
                          <wps:spPr bwMode="auto">
                            <a:xfrm>
                              <a:off x="1505" y="5053"/>
                              <a:ext cx="39" cy="109"/>
                            </a:xfrm>
                            <a:custGeom>
                              <a:avLst/>
                              <a:gdLst>
                                <a:gd name="T0" fmla="*/ 14 w 49"/>
                                <a:gd name="T1" fmla="*/ 0 h 137"/>
                                <a:gd name="T2" fmla="*/ 14 w 49"/>
                                <a:gd name="T3" fmla="*/ 0 h 137"/>
                                <a:gd name="T4" fmla="*/ 32 w 49"/>
                                <a:gd name="T5" fmla="*/ 0 h 137"/>
                                <a:gd name="T6" fmla="*/ 32 w 49"/>
                                <a:gd name="T7" fmla="*/ 30 h 137"/>
                                <a:gd name="T8" fmla="*/ 49 w 49"/>
                                <a:gd name="T9" fmla="*/ 30 h 137"/>
                                <a:gd name="T10" fmla="*/ 49 w 49"/>
                                <a:gd name="T11" fmla="*/ 44 h 137"/>
                                <a:gd name="T12" fmla="*/ 32 w 49"/>
                                <a:gd name="T13" fmla="*/ 44 h 137"/>
                                <a:gd name="T14" fmla="*/ 32 w 49"/>
                                <a:gd name="T15" fmla="*/ 113 h 137"/>
                                <a:gd name="T16" fmla="*/ 36 w 49"/>
                                <a:gd name="T17" fmla="*/ 121 h 137"/>
                                <a:gd name="T18" fmla="*/ 43 w 49"/>
                                <a:gd name="T19" fmla="*/ 122 h 137"/>
                                <a:gd name="T20" fmla="*/ 46 w 49"/>
                                <a:gd name="T21" fmla="*/ 122 h 137"/>
                                <a:gd name="T22" fmla="*/ 49 w 49"/>
                                <a:gd name="T23" fmla="*/ 122 h 137"/>
                                <a:gd name="T24" fmla="*/ 49 w 49"/>
                                <a:gd name="T25" fmla="*/ 136 h 137"/>
                                <a:gd name="T26" fmla="*/ 43 w 49"/>
                                <a:gd name="T27" fmla="*/ 137 h 137"/>
                                <a:gd name="T28" fmla="*/ 36 w 49"/>
                                <a:gd name="T29" fmla="*/ 137 h 137"/>
                                <a:gd name="T30" fmla="*/ 19 w 49"/>
                                <a:gd name="T31" fmla="*/ 131 h 137"/>
                                <a:gd name="T32" fmla="*/ 14 w 49"/>
                                <a:gd name="T33" fmla="*/ 114 h 137"/>
                                <a:gd name="T34" fmla="*/ 14 w 49"/>
                                <a:gd name="T35" fmla="*/ 44 h 137"/>
                                <a:gd name="T36" fmla="*/ 0 w 49"/>
                                <a:gd name="T37" fmla="*/ 44 h 137"/>
                                <a:gd name="T38" fmla="*/ 0 w 49"/>
                                <a:gd name="T39" fmla="*/ 30 h 137"/>
                                <a:gd name="T40" fmla="*/ 14 w 49"/>
                                <a:gd name="T41" fmla="*/ 30 h 137"/>
                                <a:gd name="T42" fmla="*/ 14 w 49"/>
                                <a:gd name="T43" fmla="*/ 0 h 1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49" h="137">
                                  <a:moveTo>
                                    <a:pt x="14" y="0"/>
                                  </a:moveTo>
                                  <a:lnTo>
                                    <a:pt x="14" y="0"/>
                                  </a:lnTo>
                                  <a:lnTo>
                                    <a:pt x="32" y="0"/>
                                  </a:lnTo>
                                  <a:lnTo>
                                    <a:pt x="32" y="30"/>
                                  </a:lnTo>
                                  <a:lnTo>
                                    <a:pt x="49" y="30"/>
                                  </a:lnTo>
                                  <a:lnTo>
                                    <a:pt x="49" y="44"/>
                                  </a:lnTo>
                                  <a:lnTo>
                                    <a:pt x="32" y="44"/>
                                  </a:lnTo>
                                  <a:lnTo>
                                    <a:pt x="32" y="113"/>
                                  </a:lnTo>
                                  <a:cubicBezTo>
                                    <a:pt x="32" y="117"/>
                                    <a:pt x="33" y="120"/>
                                    <a:pt x="36" y="121"/>
                                  </a:cubicBezTo>
                                  <a:cubicBezTo>
                                    <a:pt x="37" y="122"/>
                                    <a:pt x="40" y="122"/>
                                    <a:pt x="43" y="122"/>
                                  </a:cubicBezTo>
                                  <a:cubicBezTo>
                                    <a:pt x="44" y="122"/>
                                    <a:pt x="45" y="122"/>
                                    <a:pt x="46" y="122"/>
                                  </a:cubicBezTo>
                                  <a:cubicBezTo>
                                    <a:pt x="47" y="122"/>
                                    <a:pt x="48" y="122"/>
                                    <a:pt x="49" y="122"/>
                                  </a:cubicBezTo>
                                  <a:lnTo>
                                    <a:pt x="49" y="136"/>
                                  </a:lnTo>
                                  <a:cubicBezTo>
                                    <a:pt x="47" y="136"/>
                                    <a:pt x="45" y="137"/>
                                    <a:pt x="43" y="137"/>
                                  </a:cubicBezTo>
                                  <a:cubicBezTo>
                                    <a:pt x="41" y="137"/>
                                    <a:pt x="38" y="137"/>
                                    <a:pt x="36" y="137"/>
                                  </a:cubicBezTo>
                                  <a:cubicBezTo>
                                    <a:pt x="27" y="137"/>
                                    <a:pt x="22" y="135"/>
                                    <a:pt x="19" y="131"/>
                                  </a:cubicBezTo>
                                  <a:cubicBezTo>
                                    <a:pt x="16" y="127"/>
                                    <a:pt x="14" y="121"/>
                                    <a:pt x="14" y="114"/>
                                  </a:cubicBezTo>
                                  <a:lnTo>
                                    <a:pt x="14" y="44"/>
                                  </a:lnTo>
                                  <a:lnTo>
                                    <a:pt x="0" y="44"/>
                                  </a:lnTo>
                                  <a:lnTo>
                                    <a:pt x="0" y="30"/>
                                  </a:lnTo>
                                  <a:lnTo>
                                    <a:pt x="14" y="30"/>
                                  </a:lnTo>
                                  <a:lnTo>
                                    <a:pt x="14"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806" name="Freeform 765"/>
                          <wps:cNvSpPr>
                            <a:spLocks noEditPoints="1"/>
                          </wps:cNvSpPr>
                          <wps:spPr bwMode="auto">
                            <a:xfrm>
                              <a:off x="1554" y="5075"/>
                              <a:ext cx="69" cy="90"/>
                            </a:xfrm>
                            <a:custGeom>
                              <a:avLst/>
                              <a:gdLst>
                                <a:gd name="T0" fmla="*/ 17 w 87"/>
                                <a:gd name="T1" fmla="*/ 75 h 113"/>
                                <a:gd name="T2" fmla="*/ 17 w 87"/>
                                <a:gd name="T3" fmla="*/ 75 h 113"/>
                                <a:gd name="T4" fmla="*/ 21 w 87"/>
                                <a:gd name="T5" fmla="*/ 89 h 113"/>
                                <a:gd name="T6" fmla="*/ 44 w 87"/>
                                <a:gd name="T7" fmla="*/ 98 h 113"/>
                                <a:gd name="T8" fmla="*/ 62 w 87"/>
                                <a:gd name="T9" fmla="*/ 93 h 113"/>
                                <a:gd name="T10" fmla="*/ 69 w 87"/>
                                <a:gd name="T11" fmla="*/ 80 h 113"/>
                                <a:gd name="T12" fmla="*/ 63 w 87"/>
                                <a:gd name="T13" fmla="*/ 70 h 113"/>
                                <a:gd name="T14" fmla="*/ 48 w 87"/>
                                <a:gd name="T15" fmla="*/ 65 h 113"/>
                                <a:gd name="T16" fmla="*/ 34 w 87"/>
                                <a:gd name="T17" fmla="*/ 61 h 113"/>
                                <a:gd name="T18" fmla="*/ 14 w 87"/>
                                <a:gd name="T19" fmla="*/ 54 h 113"/>
                                <a:gd name="T20" fmla="*/ 3 w 87"/>
                                <a:gd name="T21" fmla="*/ 34 h 113"/>
                                <a:gd name="T22" fmla="*/ 13 w 87"/>
                                <a:gd name="T23" fmla="*/ 9 h 113"/>
                                <a:gd name="T24" fmla="*/ 42 w 87"/>
                                <a:gd name="T25" fmla="*/ 0 h 113"/>
                                <a:gd name="T26" fmla="*/ 77 w 87"/>
                                <a:gd name="T27" fmla="*/ 14 h 113"/>
                                <a:gd name="T28" fmla="*/ 83 w 87"/>
                                <a:gd name="T29" fmla="*/ 33 h 113"/>
                                <a:gd name="T30" fmla="*/ 66 w 87"/>
                                <a:gd name="T31" fmla="*/ 33 h 113"/>
                                <a:gd name="T32" fmla="*/ 62 w 87"/>
                                <a:gd name="T33" fmla="*/ 22 h 113"/>
                                <a:gd name="T34" fmla="*/ 41 w 87"/>
                                <a:gd name="T35" fmla="*/ 15 h 113"/>
                                <a:gd name="T36" fmla="*/ 26 w 87"/>
                                <a:gd name="T37" fmla="*/ 19 h 113"/>
                                <a:gd name="T38" fmla="*/ 21 w 87"/>
                                <a:gd name="T39" fmla="*/ 29 h 113"/>
                                <a:gd name="T40" fmla="*/ 27 w 87"/>
                                <a:gd name="T41" fmla="*/ 40 h 113"/>
                                <a:gd name="T42" fmla="*/ 39 w 87"/>
                                <a:gd name="T43" fmla="*/ 45 h 113"/>
                                <a:gd name="T44" fmla="*/ 51 w 87"/>
                                <a:gd name="T45" fmla="*/ 48 h 113"/>
                                <a:gd name="T46" fmla="*/ 76 w 87"/>
                                <a:gd name="T47" fmla="*/ 57 h 113"/>
                                <a:gd name="T48" fmla="*/ 87 w 87"/>
                                <a:gd name="T49" fmla="*/ 78 h 113"/>
                                <a:gd name="T50" fmla="*/ 76 w 87"/>
                                <a:gd name="T51" fmla="*/ 102 h 113"/>
                                <a:gd name="T52" fmla="*/ 43 w 87"/>
                                <a:gd name="T53" fmla="*/ 113 h 113"/>
                                <a:gd name="T54" fmla="*/ 10 w 87"/>
                                <a:gd name="T55" fmla="*/ 102 h 113"/>
                                <a:gd name="T56" fmla="*/ 0 w 87"/>
                                <a:gd name="T57" fmla="*/ 75 h 113"/>
                                <a:gd name="T58" fmla="*/ 17 w 87"/>
                                <a:gd name="T59" fmla="*/ 75 h 113"/>
                                <a:gd name="T60" fmla="*/ 43 w 87"/>
                                <a:gd name="T61" fmla="*/ 0 h 113"/>
                                <a:gd name="T62" fmla="*/ 43 w 87"/>
                                <a:gd name="T63" fmla="*/ 0 h 113"/>
                                <a:gd name="T64" fmla="*/ 43 w 87"/>
                                <a:gd name="T65" fmla="*/ 0 h 1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87" h="113">
                                  <a:moveTo>
                                    <a:pt x="17" y="75"/>
                                  </a:moveTo>
                                  <a:lnTo>
                                    <a:pt x="17" y="75"/>
                                  </a:lnTo>
                                  <a:cubicBezTo>
                                    <a:pt x="17" y="81"/>
                                    <a:pt x="19" y="86"/>
                                    <a:pt x="21" y="89"/>
                                  </a:cubicBezTo>
                                  <a:cubicBezTo>
                                    <a:pt x="26" y="95"/>
                                    <a:pt x="33" y="98"/>
                                    <a:pt x="44" y="98"/>
                                  </a:cubicBezTo>
                                  <a:cubicBezTo>
                                    <a:pt x="51" y="98"/>
                                    <a:pt x="57" y="96"/>
                                    <a:pt x="62" y="93"/>
                                  </a:cubicBezTo>
                                  <a:cubicBezTo>
                                    <a:pt x="67" y="91"/>
                                    <a:pt x="69" y="86"/>
                                    <a:pt x="69" y="80"/>
                                  </a:cubicBezTo>
                                  <a:cubicBezTo>
                                    <a:pt x="69" y="76"/>
                                    <a:pt x="67" y="72"/>
                                    <a:pt x="63" y="70"/>
                                  </a:cubicBezTo>
                                  <a:cubicBezTo>
                                    <a:pt x="61" y="68"/>
                                    <a:pt x="56" y="67"/>
                                    <a:pt x="48" y="65"/>
                                  </a:cubicBezTo>
                                  <a:lnTo>
                                    <a:pt x="34" y="61"/>
                                  </a:lnTo>
                                  <a:cubicBezTo>
                                    <a:pt x="25" y="59"/>
                                    <a:pt x="18" y="56"/>
                                    <a:pt x="14" y="54"/>
                                  </a:cubicBezTo>
                                  <a:cubicBezTo>
                                    <a:pt x="6" y="49"/>
                                    <a:pt x="3" y="42"/>
                                    <a:pt x="3" y="34"/>
                                  </a:cubicBezTo>
                                  <a:cubicBezTo>
                                    <a:pt x="3" y="24"/>
                                    <a:pt x="6" y="16"/>
                                    <a:pt x="13" y="9"/>
                                  </a:cubicBezTo>
                                  <a:cubicBezTo>
                                    <a:pt x="21" y="3"/>
                                    <a:pt x="30" y="0"/>
                                    <a:pt x="42" y="0"/>
                                  </a:cubicBezTo>
                                  <a:cubicBezTo>
                                    <a:pt x="58" y="0"/>
                                    <a:pt x="70" y="5"/>
                                    <a:pt x="77" y="14"/>
                                  </a:cubicBezTo>
                                  <a:cubicBezTo>
                                    <a:pt x="81" y="20"/>
                                    <a:pt x="83" y="27"/>
                                    <a:pt x="83" y="33"/>
                                  </a:cubicBezTo>
                                  <a:lnTo>
                                    <a:pt x="66" y="33"/>
                                  </a:lnTo>
                                  <a:cubicBezTo>
                                    <a:pt x="66" y="29"/>
                                    <a:pt x="65" y="26"/>
                                    <a:pt x="62" y="22"/>
                                  </a:cubicBezTo>
                                  <a:cubicBezTo>
                                    <a:pt x="58" y="18"/>
                                    <a:pt x="51" y="15"/>
                                    <a:pt x="41" y="15"/>
                                  </a:cubicBezTo>
                                  <a:cubicBezTo>
                                    <a:pt x="34" y="15"/>
                                    <a:pt x="29" y="17"/>
                                    <a:pt x="26" y="19"/>
                                  </a:cubicBezTo>
                                  <a:cubicBezTo>
                                    <a:pt x="22" y="22"/>
                                    <a:pt x="21" y="25"/>
                                    <a:pt x="21" y="29"/>
                                  </a:cubicBezTo>
                                  <a:cubicBezTo>
                                    <a:pt x="21" y="34"/>
                                    <a:pt x="23" y="38"/>
                                    <a:pt x="27" y="40"/>
                                  </a:cubicBezTo>
                                  <a:cubicBezTo>
                                    <a:pt x="30" y="42"/>
                                    <a:pt x="34" y="44"/>
                                    <a:pt x="39" y="45"/>
                                  </a:cubicBezTo>
                                  <a:lnTo>
                                    <a:pt x="51" y="48"/>
                                  </a:lnTo>
                                  <a:cubicBezTo>
                                    <a:pt x="64" y="51"/>
                                    <a:pt x="72" y="54"/>
                                    <a:pt x="76" y="57"/>
                                  </a:cubicBezTo>
                                  <a:cubicBezTo>
                                    <a:pt x="83" y="61"/>
                                    <a:pt x="87" y="68"/>
                                    <a:pt x="87" y="78"/>
                                  </a:cubicBezTo>
                                  <a:cubicBezTo>
                                    <a:pt x="87" y="87"/>
                                    <a:pt x="83" y="96"/>
                                    <a:pt x="76" y="102"/>
                                  </a:cubicBezTo>
                                  <a:cubicBezTo>
                                    <a:pt x="69" y="109"/>
                                    <a:pt x="58" y="113"/>
                                    <a:pt x="43" y="113"/>
                                  </a:cubicBezTo>
                                  <a:cubicBezTo>
                                    <a:pt x="28" y="113"/>
                                    <a:pt x="17" y="109"/>
                                    <a:pt x="10" y="102"/>
                                  </a:cubicBezTo>
                                  <a:cubicBezTo>
                                    <a:pt x="4" y="95"/>
                                    <a:pt x="0" y="86"/>
                                    <a:pt x="0" y="75"/>
                                  </a:cubicBezTo>
                                  <a:lnTo>
                                    <a:pt x="17" y="75"/>
                                  </a:lnTo>
                                  <a:close/>
                                  <a:moveTo>
                                    <a:pt x="43" y="0"/>
                                  </a:moveTo>
                                  <a:lnTo>
                                    <a:pt x="43" y="0"/>
                                  </a:lnTo>
                                  <a:lnTo>
                                    <a:pt x="43"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807" name="Freeform 766"/>
                          <wps:cNvSpPr>
                            <a:spLocks noEditPoints="1"/>
                          </wps:cNvSpPr>
                          <wps:spPr bwMode="auto">
                            <a:xfrm>
                              <a:off x="1680" y="5075"/>
                              <a:ext cx="80" cy="89"/>
                            </a:xfrm>
                            <a:custGeom>
                              <a:avLst/>
                              <a:gdLst>
                                <a:gd name="T0" fmla="*/ 18 w 100"/>
                                <a:gd name="T1" fmla="*/ 80 h 112"/>
                                <a:gd name="T2" fmla="*/ 18 w 100"/>
                                <a:gd name="T3" fmla="*/ 80 h 112"/>
                                <a:gd name="T4" fmla="*/ 24 w 100"/>
                                <a:gd name="T5" fmla="*/ 93 h 112"/>
                                <a:gd name="T6" fmla="*/ 37 w 100"/>
                                <a:gd name="T7" fmla="*/ 97 h 112"/>
                                <a:gd name="T8" fmla="*/ 56 w 100"/>
                                <a:gd name="T9" fmla="*/ 93 h 112"/>
                                <a:gd name="T10" fmla="*/ 70 w 100"/>
                                <a:gd name="T11" fmla="*/ 69 h 112"/>
                                <a:gd name="T12" fmla="*/ 70 w 100"/>
                                <a:gd name="T13" fmla="*/ 55 h 112"/>
                                <a:gd name="T14" fmla="*/ 62 w 100"/>
                                <a:gd name="T15" fmla="*/ 58 h 112"/>
                                <a:gd name="T16" fmla="*/ 52 w 100"/>
                                <a:gd name="T17" fmla="*/ 60 h 112"/>
                                <a:gd name="T18" fmla="*/ 41 w 100"/>
                                <a:gd name="T19" fmla="*/ 62 h 112"/>
                                <a:gd name="T20" fmla="*/ 27 w 100"/>
                                <a:gd name="T21" fmla="*/ 66 h 112"/>
                                <a:gd name="T22" fmla="*/ 18 w 100"/>
                                <a:gd name="T23" fmla="*/ 80 h 112"/>
                                <a:gd name="T24" fmla="*/ 18 w 100"/>
                                <a:gd name="T25" fmla="*/ 80 h 112"/>
                                <a:gd name="T26" fmla="*/ 61 w 100"/>
                                <a:gd name="T27" fmla="*/ 45 h 112"/>
                                <a:gd name="T28" fmla="*/ 61 w 100"/>
                                <a:gd name="T29" fmla="*/ 45 h 112"/>
                                <a:gd name="T30" fmla="*/ 70 w 100"/>
                                <a:gd name="T31" fmla="*/ 39 h 112"/>
                                <a:gd name="T32" fmla="*/ 71 w 100"/>
                                <a:gd name="T33" fmla="*/ 33 h 112"/>
                                <a:gd name="T34" fmla="*/ 64 w 100"/>
                                <a:gd name="T35" fmla="*/ 19 h 112"/>
                                <a:gd name="T36" fmla="*/ 46 w 100"/>
                                <a:gd name="T37" fmla="*/ 15 h 112"/>
                                <a:gd name="T38" fmla="*/ 26 w 100"/>
                                <a:gd name="T39" fmla="*/ 23 h 112"/>
                                <a:gd name="T40" fmla="*/ 22 w 100"/>
                                <a:gd name="T41" fmla="*/ 35 h 112"/>
                                <a:gd name="T42" fmla="*/ 5 w 100"/>
                                <a:gd name="T43" fmla="*/ 35 h 112"/>
                                <a:gd name="T44" fmla="*/ 18 w 100"/>
                                <a:gd name="T45" fmla="*/ 8 h 112"/>
                                <a:gd name="T46" fmla="*/ 46 w 100"/>
                                <a:gd name="T47" fmla="*/ 0 h 112"/>
                                <a:gd name="T48" fmla="*/ 77 w 100"/>
                                <a:gd name="T49" fmla="*/ 8 h 112"/>
                                <a:gd name="T50" fmla="*/ 88 w 100"/>
                                <a:gd name="T51" fmla="*/ 30 h 112"/>
                                <a:gd name="T52" fmla="*/ 88 w 100"/>
                                <a:gd name="T53" fmla="*/ 90 h 112"/>
                                <a:gd name="T54" fmla="*/ 89 w 100"/>
                                <a:gd name="T55" fmla="*/ 95 h 112"/>
                                <a:gd name="T56" fmla="*/ 94 w 100"/>
                                <a:gd name="T57" fmla="*/ 97 h 112"/>
                                <a:gd name="T58" fmla="*/ 97 w 100"/>
                                <a:gd name="T59" fmla="*/ 96 h 112"/>
                                <a:gd name="T60" fmla="*/ 100 w 100"/>
                                <a:gd name="T61" fmla="*/ 96 h 112"/>
                                <a:gd name="T62" fmla="*/ 100 w 100"/>
                                <a:gd name="T63" fmla="*/ 109 h 112"/>
                                <a:gd name="T64" fmla="*/ 94 w 100"/>
                                <a:gd name="T65" fmla="*/ 111 h 112"/>
                                <a:gd name="T66" fmla="*/ 88 w 100"/>
                                <a:gd name="T67" fmla="*/ 111 h 112"/>
                                <a:gd name="T68" fmla="*/ 74 w 100"/>
                                <a:gd name="T69" fmla="*/ 104 h 112"/>
                                <a:gd name="T70" fmla="*/ 71 w 100"/>
                                <a:gd name="T71" fmla="*/ 95 h 112"/>
                                <a:gd name="T72" fmla="*/ 56 w 100"/>
                                <a:gd name="T73" fmla="*/ 107 h 112"/>
                                <a:gd name="T74" fmla="*/ 33 w 100"/>
                                <a:gd name="T75" fmla="*/ 112 h 112"/>
                                <a:gd name="T76" fmla="*/ 9 w 100"/>
                                <a:gd name="T77" fmla="*/ 103 h 112"/>
                                <a:gd name="T78" fmla="*/ 0 w 100"/>
                                <a:gd name="T79" fmla="*/ 81 h 112"/>
                                <a:gd name="T80" fmla="*/ 9 w 100"/>
                                <a:gd name="T81" fmla="*/ 58 h 112"/>
                                <a:gd name="T82" fmla="*/ 33 w 100"/>
                                <a:gd name="T83" fmla="*/ 48 h 112"/>
                                <a:gd name="T84" fmla="*/ 61 w 100"/>
                                <a:gd name="T85" fmla="*/ 45 h 112"/>
                                <a:gd name="T86" fmla="*/ 47 w 100"/>
                                <a:gd name="T87" fmla="*/ 0 h 112"/>
                                <a:gd name="T88" fmla="*/ 47 w 100"/>
                                <a:gd name="T89" fmla="*/ 0 h 112"/>
                                <a:gd name="T90" fmla="*/ 47 w 100"/>
                                <a:gd name="T91"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100" h="112">
                                  <a:moveTo>
                                    <a:pt x="18" y="80"/>
                                  </a:moveTo>
                                  <a:lnTo>
                                    <a:pt x="18" y="80"/>
                                  </a:lnTo>
                                  <a:cubicBezTo>
                                    <a:pt x="18" y="86"/>
                                    <a:pt x="20" y="90"/>
                                    <a:pt x="24" y="93"/>
                                  </a:cubicBezTo>
                                  <a:cubicBezTo>
                                    <a:pt x="28" y="96"/>
                                    <a:pt x="32" y="97"/>
                                    <a:pt x="37" y="97"/>
                                  </a:cubicBezTo>
                                  <a:cubicBezTo>
                                    <a:pt x="44" y="97"/>
                                    <a:pt x="50" y="96"/>
                                    <a:pt x="56" y="93"/>
                                  </a:cubicBezTo>
                                  <a:cubicBezTo>
                                    <a:pt x="65" y="88"/>
                                    <a:pt x="70" y="80"/>
                                    <a:pt x="70" y="69"/>
                                  </a:cubicBezTo>
                                  <a:lnTo>
                                    <a:pt x="70" y="55"/>
                                  </a:lnTo>
                                  <a:cubicBezTo>
                                    <a:pt x="68" y="56"/>
                                    <a:pt x="65" y="57"/>
                                    <a:pt x="62" y="58"/>
                                  </a:cubicBezTo>
                                  <a:cubicBezTo>
                                    <a:pt x="59" y="59"/>
                                    <a:pt x="55" y="60"/>
                                    <a:pt x="52" y="60"/>
                                  </a:cubicBezTo>
                                  <a:lnTo>
                                    <a:pt x="41" y="62"/>
                                  </a:lnTo>
                                  <a:cubicBezTo>
                                    <a:pt x="35" y="63"/>
                                    <a:pt x="30" y="64"/>
                                    <a:pt x="27" y="66"/>
                                  </a:cubicBezTo>
                                  <a:cubicBezTo>
                                    <a:pt x="21" y="69"/>
                                    <a:pt x="18" y="74"/>
                                    <a:pt x="18" y="80"/>
                                  </a:cubicBezTo>
                                  <a:lnTo>
                                    <a:pt x="18" y="80"/>
                                  </a:lnTo>
                                  <a:close/>
                                  <a:moveTo>
                                    <a:pt x="61" y="45"/>
                                  </a:moveTo>
                                  <a:lnTo>
                                    <a:pt x="61" y="45"/>
                                  </a:lnTo>
                                  <a:cubicBezTo>
                                    <a:pt x="66" y="44"/>
                                    <a:pt x="68" y="42"/>
                                    <a:pt x="70" y="39"/>
                                  </a:cubicBezTo>
                                  <a:cubicBezTo>
                                    <a:pt x="70" y="38"/>
                                    <a:pt x="71" y="36"/>
                                    <a:pt x="71" y="33"/>
                                  </a:cubicBezTo>
                                  <a:cubicBezTo>
                                    <a:pt x="71" y="27"/>
                                    <a:pt x="69" y="22"/>
                                    <a:pt x="64" y="19"/>
                                  </a:cubicBezTo>
                                  <a:cubicBezTo>
                                    <a:pt x="60" y="17"/>
                                    <a:pt x="54" y="15"/>
                                    <a:pt x="46" y="15"/>
                                  </a:cubicBezTo>
                                  <a:cubicBezTo>
                                    <a:pt x="37" y="15"/>
                                    <a:pt x="30" y="18"/>
                                    <a:pt x="26" y="23"/>
                                  </a:cubicBezTo>
                                  <a:cubicBezTo>
                                    <a:pt x="24" y="26"/>
                                    <a:pt x="23" y="30"/>
                                    <a:pt x="22" y="35"/>
                                  </a:cubicBezTo>
                                  <a:lnTo>
                                    <a:pt x="5" y="35"/>
                                  </a:lnTo>
                                  <a:cubicBezTo>
                                    <a:pt x="6" y="22"/>
                                    <a:pt x="10" y="13"/>
                                    <a:pt x="18" y="8"/>
                                  </a:cubicBezTo>
                                  <a:cubicBezTo>
                                    <a:pt x="26" y="3"/>
                                    <a:pt x="36" y="0"/>
                                    <a:pt x="46" y="0"/>
                                  </a:cubicBezTo>
                                  <a:cubicBezTo>
                                    <a:pt x="59" y="0"/>
                                    <a:pt x="69" y="3"/>
                                    <a:pt x="77" y="8"/>
                                  </a:cubicBezTo>
                                  <a:cubicBezTo>
                                    <a:pt x="84" y="12"/>
                                    <a:pt x="88" y="20"/>
                                    <a:pt x="88" y="30"/>
                                  </a:cubicBezTo>
                                  <a:lnTo>
                                    <a:pt x="88" y="90"/>
                                  </a:lnTo>
                                  <a:cubicBezTo>
                                    <a:pt x="88" y="92"/>
                                    <a:pt x="88" y="94"/>
                                    <a:pt x="89" y="95"/>
                                  </a:cubicBezTo>
                                  <a:cubicBezTo>
                                    <a:pt x="90" y="96"/>
                                    <a:pt x="92" y="97"/>
                                    <a:pt x="94" y="97"/>
                                  </a:cubicBezTo>
                                  <a:cubicBezTo>
                                    <a:pt x="95" y="97"/>
                                    <a:pt x="96" y="97"/>
                                    <a:pt x="97" y="96"/>
                                  </a:cubicBezTo>
                                  <a:cubicBezTo>
                                    <a:pt x="98" y="96"/>
                                    <a:pt x="99" y="96"/>
                                    <a:pt x="100" y="96"/>
                                  </a:cubicBezTo>
                                  <a:lnTo>
                                    <a:pt x="100" y="109"/>
                                  </a:lnTo>
                                  <a:cubicBezTo>
                                    <a:pt x="97" y="110"/>
                                    <a:pt x="95" y="110"/>
                                    <a:pt x="94" y="111"/>
                                  </a:cubicBezTo>
                                  <a:cubicBezTo>
                                    <a:pt x="92" y="111"/>
                                    <a:pt x="90" y="111"/>
                                    <a:pt x="88" y="111"/>
                                  </a:cubicBezTo>
                                  <a:cubicBezTo>
                                    <a:pt x="81" y="111"/>
                                    <a:pt x="77" y="109"/>
                                    <a:pt x="74" y="104"/>
                                  </a:cubicBezTo>
                                  <a:cubicBezTo>
                                    <a:pt x="73" y="102"/>
                                    <a:pt x="72" y="99"/>
                                    <a:pt x="71" y="95"/>
                                  </a:cubicBezTo>
                                  <a:cubicBezTo>
                                    <a:pt x="68" y="99"/>
                                    <a:pt x="62" y="103"/>
                                    <a:pt x="56" y="107"/>
                                  </a:cubicBezTo>
                                  <a:cubicBezTo>
                                    <a:pt x="49" y="110"/>
                                    <a:pt x="41" y="112"/>
                                    <a:pt x="33" y="112"/>
                                  </a:cubicBezTo>
                                  <a:cubicBezTo>
                                    <a:pt x="23" y="112"/>
                                    <a:pt x="15" y="109"/>
                                    <a:pt x="9" y="103"/>
                                  </a:cubicBezTo>
                                  <a:cubicBezTo>
                                    <a:pt x="3" y="97"/>
                                    <a:pt x="0" y="90"/>
                                    <a:pt x="0" y="81"/>
                                  </a:cubicBezTo>
                                  <a:cubicBezTo>
                                    <a:pt x="0" y="71"/>
                                    <a:pt x="3" y="64"/>
                                    <a:pt x="9" y="58"/>
                                  </a:cubicBezTo>
                                  <a:cubicBezTo>
                                    <a:pt x="15" y="53"/>
                                    <a:pt x="23" y="49"/>
                                    <a:pt x="33" y="48"/>
                                  </a:cubicBezTo>
                                  <a:lnTo>
                                    <a:pt x="61" y="45"/>
                                  </a:lnTo>
                                  <a:close/>
                                  <a:moveTo>
                                    <a:pt x="47" y="0"/>
                                  </a:moveTo>
                                  <a:lnTo>
                                    <a:pt x="47" y="0"/>
                                  </a:lnTo>
                                  <a:lnTo>
                                    <a:pt x="47"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808" name="Freeform 767"/>
                          <wps:cNvSpPr>
                            <a:spLocks/>
                          </wps:cNvSpPr>
                          <wps:spPr bwMode="auto">
                            <a:xfrm>
                              <a:off x="1774" y="5076"/>
                              <a:ext cx="41" cy="86"/>
                            </a:xfrm>
                            <a:custGeom>
                              <a:avLst/>
                              <a:gdLst>
                                <a:gd name="T0" fmla="*/ 0 w 52"/>
                                <a:gd name="T1" fmla="*/ 2 h 108"/>
                                <a:gd name="T2" fmla="*/ 0 w 52"/>
                                <a:gd name="T3" fmla="*/ 2 h 108"/>
                                <a:gd name="T4" fmla="*/ 17 w 52"/>
                                <a:gd name="T5" fmla="*/ 2 h 108"/>
                                <a:gd name="T6" fmla="*/ 17 w 52"/>
                                <a:gd name="T7" fmla="*/ 20 h 108"/>
                                <a:gd name="T8" fmla="*/ 27 w 52"/>
                                <a:gd name="T9" fmla="*/ 7 h 108"/>
                                <a:gd name="T10" fmla="*/ 46 w 52"/>
                                <a:gd name="T11" fmla="*/ 0 h 108"/>
                                <a:gd name="T12" fmla="*/ 48 w 52"/>
                                <a:gd name="T13" fmla="*/ 0 h 108"/>
                                <a:gd name="T14" fmla="*/ 52 w 52"/>
                                <a:gd name="T15" fmla="*/ 0 h 108"/>
                                <a:gd name="T16" fmla="*/ 52 w 52"/>
                                <a:gd name="T17" fmla="*/ 19 h 108"/>
                                <a:gd name="T18" fmla="*/ 49 w 52"/>
                                <a:gd name="T19" fmla="*/ 18 h 108"/>
                                <a:gd name="T20" fmla="*/ 46 w 52"/>
                                <a:gd name="T21" fmla="*/ 18 h 108"/>
                                <a:gd name="T22" fmla="*/ 25 w 52"/>
                                <a:gd name="T23" fmla="*/ 27 h 108"/>
                                <a:gd name="T24" fmla="*/ 18 w 52"/>
                                <a:gd name="T25" fmla="*/ 47 h 108"/>
                                <a:gd name="T26" fmla="*/ 18 w 52"/>
                                <a:gd name="T27" fmla="*/ 108 h 108"/>
                                <a:gd name="T28" fmla="*/ 0 w 52"/>
                                <a:gd name="T29" fmla="*/ 108 h 108"/>
                                <a:gd name="T30" fmla="*/ 0 w 52"/>
                                <a:gd name="T31" fmla="*/ 2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52" h="108">
                                  <a:moveTo>
                                    <a:pt x="0" y="2"/>
                                  </a:moveTo>
                                  <a:lnTo>
                                    <a:pt x="0" y="2"/>
                                  </a:lnTo>
                                  <a:lnTo>
                                    <a:pt x="17" y="2"/>
                                  </a:lnTo>
                                  <a:lnTo>
                                    <a:pt x="17" y="20"/>
                                  </a:lnTo>
                                  <a:cubicBezTo>
                                    <a:pt x="18" y="17"/>
                                    <a:pt x="22" y="12"/>
                                    <a:pt x="27" y="7"/>
                                  </a:cubicBezTo>
                                  <a:cubicBezTo>
                                    <a:pt x="33" y="2"/>
                                    <a:pt x="39" y="0"/>
                                    <a:pt x="46" y="0"/>
                                  </a:cubicBezTo>
                                  <a:cubicBezTo>
                                    <a:pt x="46" y="0"/>
                                    <a:pt x="47" y="0"/>
                                    <a:pt x="48" y="0"/>
                                  </a:cubicBezTo>
                                  <a:cubicBezTo>
                                    <a:pt x="48" y="0"/>
                                    <a:pt x="50" y="0"/>
                                    <a:pt x="52" y="0"/>
                                  </a:cubicBezTo>
                                  <a:lnTo>
                                    <a:pt x="52" y="19"/>
                                  </a:lnTo>
                                  <a:cubicBezTo>
                                    <a:pt x="51" y="19"/>
                                    <a:pt x="50" y="19"/>
                                    <a:pt x="49" y="18"/>
                                  </a:cubicBezTo>
                                  <a:cubicBezTo>
                                    <a:pt x="48" y="18"/>
                                    <a:pt x="47" y="18"/>
                                    <a:pt x="46" y="18"/>
                                  </a:cubicBezTo>
                                  <a:cubicBezTo>
                                    <a:pt x="37" y="18"/>
                                    <a:pt x="30" y="21"/>
                                    <a:pt x="25" y="27"/>
                                  </a:cubicBezTo>
                                  <a:cubicBezTo>
                                    <a:pt x="20" y="33"/>
                                    <a:pt x="18" y="39"/>
                                    <a:pt x="18" y="47"/>
                                  </a:cubicBezTo>
                                  <a:lnTo>
                                    <a:pt x="18" y="108"/>
                                  </a:lnTo>
                                  <a:lnTo>
                                    <a:pt x="0" y="108"/>
                                  </a:lnTo>
                                  <a:lnTo>
                                    <a:pt x="0" y="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809" name="Freeform 768"/>
                          <wps:cNvSpPr>
                            <a:spLocks noEditPoints="1"/>
                          </wps:cNvSpPr>
                          <wps:spPr bwMode="auto">
                            <a:xfrm>
                              <a:off x="1822" y="5075"/>
                              <a:ext cx="77" cy="89"/>
                            </a:xfrm>
                            <a:custGeom>
                              <a:avLst/>
                              <a:gdLst>
                                <a:gd name="T0" fmla="*/ 50 w 97"/>
                                <a:gd name="T1" fmla="*/ 1 h 112"/>
                                <a:gd name="T2" fmla="*/ 50 w 97"/>
                                <a:gd name="T3" fmla="*/ 1 h 112"/>
                                <a:gd name="T4" fmla="*/ 72 w 97"/>
                                <a:gd name="T5" fmla="*/ 6 h 112"/>
                                <a:gd name="T6" fmla="*/ 88 w 97"/>
                                <a:gd name="T7" fmla="*/ 20 h 112"/>
                                <a:gd name="T8" fmla="*/ 95 w 97"/>
                                <a:gd name="T9" fmla="*/ 38 h 112"/>
                                <a:gd name="T10" fmla="*/ 97 w 97"/>
                                <a:gd name="T11" fmla="*/ 61 h 112"/>
                                <a:gd name="T12" fmla="*/ 19 w 97"/>
                                <a:gd name="T13" fmla="*/ 61 h 112"/>
                                <a:gd name="T14" fmla="*/ 27 w 97"/>
                                <a:gd name="T15" fmla="*/ 87 h 112"/>
                                <a:gd name="T16" fmla="*/ 49 w 97"/>
                                <a:gd name="T17" fmla="*/ 97 h 112"/>
                                <a:gd name="T18" fmla="*/ 71 w 97"/>
                                <a:gd name="T19" fmla="*/ 88 h 112"/>
                                <a:gd name="T20" fmla="*/ 78 w 97"/>
                                <a:gd name="T21" fmla="*/ 75 h 112"/>
                                <a:gd name="T22" fmla="*/ 95 w 97"/>
                                <a:gd name="T23" fmla="*/ 75 h 112"/>
                                <a:gd name="T24" fmla="*/ 91 w 97"/>
                                <a:gd name="T25" fmla="*/ 88 h 112"/>
                                <a:gd name="T26" fmla="*/ 82 w 97"/>
                                <a:gd name="T27" fmla="*/ 100 h 112"/>
                                <a:gd name="T28" fmla="*/ 62 w 97"/>
                                <a:gd name="T29" fmla="*/ 111 h 112"/>
                                <a:gd name="T30" fmla="*/ 47 w 97"/>
                                <a:gd name="T31" fmla="*/ 112 h 112"/>
                                <a:gd name="T32" fmla="*/ 14 w 97"/>
                                <a:gd name="T33" fmla="*/ 98 h 112"/>
                                <a:gd name="T34" fmla="*/ 0 w 97"/>
                                <a:gd name="T35" fmla="*/ 58 h 112"/>
                                <a:gd name="T36" fmla="*/ 14 w 97"/>
                                <a:gd name="T37" fmla="*/ 16 h 112"/>
                                <a:gd name="T38" fmla="*/ 50 w 97"/>
                                <a:gd name="T39" fmla="*/ 1 h 112"/>
                                <a:gd name="T40" fmla="*/ 50 w 97"/>
                                <a:gd name="T41" fmla="*/ 1 h 112"/>
                                <a:gd name="T42" fmla="*/ 79 w 97"/>
                                <a:gd name="T43" fmla="*/ 47 h 112"/>
                                <a:gd name="T44" fmla="*/ 79 w 97"/>
                                <a:gd name="T45" fmla="*/ 47 h 112"/>
                                <a:gd name="T46" fmla="*/ 74 w 97"/>
                                <a:gd name="T47" fmla="*/ 29 h 112"/>
                                <a:gd name="T48" fmla="*/ 49 w 97"/>
                                <a:gd name="T49" fmla="*/ 16 h 112"/>
                                <a:gd name="T50" fmla="*/ 29 w 97"/>
                                <a:gd name="T51" fmla="*/ 25 h 112"/>
                                <a:gd name="T52" fmla="*/ 20 w 97"/>
                                <a:gd name="T53" fmla="*/ 47 h 112"/>
                                <a:gd name="T54" fmla="*/ 79 w 97"/>
                                <a:gd name="T55" fmla="*/ 47 h 112"/>
                                <a:gd name="T56" fmla="*/ 49 w 97"/>
                                <a:gd name="T57" fmla="*/ 0 h 112"/>
                                <a:gd name="T58" fmla="*/ 49 w 97"/>
                                <a:gd name="T59" fmla="*/ 0 h 112"/>
                                <a:gd name="T60" fmla="*/ 49 w 97"/>
                                <a:gd name="T61"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97" h="112">
                                  <a:moveTo>
                                    <a:pt x="50" y="1"/>
                                  </a:moveTo>
                                  <a:lnTo>
                                    <a:pt x="50" y="1"/>
                                  </a:lnTo>
                                  <a:cubicBezTo>
                                    <a:pt x="58" y="1"/>
                                    <a:pt x="65" y="2"/>
                                    <a:pt x="72" y="6"/>
                                  </a:cubicBezTo>
                                  <a:cubicBezTo>
                                    <a:pt x="79" y="9"/>
                                    <a:pt x="84" y="14"/>
                                    <a:pt x="88" y="20"/>
                                  </a:cubicBezTo>
                                  <a:cubicBezTo>
                                    <a:pt x="92" y="25"/>
                                    <a:pt x="94" y="31"/>
                                    <a:pt x="95" y="38"/>
                                  </a:cubicBezTo>
                                  <a:cubicBezTo>
                                    <a:pt x="96" y="43"/>
                                    <a:pt x="97" y="51"/>
                                    <a:pt x="97" y="61"/>
                                  </a:cubicBezTo>
                                  <a:lnTo>
                                    <a:pt x="19" y="61"/>
                                  </a:lnTo>
                                  <a:cubicBezTo>
                                    <a:pt x="20" y="72"/>
                                    <a:pt x="22" y="81"/>
                                    <a:pt x="27" y="87"/>
                                  </a:cubicBezTo>
                                  <a:cubicBezTo>
                                    <a:pt x="32" y="94"/>
                                    <a:pt x="39" y="97"/>
                                    <a:pt x="49" y="97"/>
                                  </a:cubicBezTo>
                                  <a:cubicBezTo>
                                    <a:pt x="58" y="97"/>
                                    <a:pt x="66" y="94"/>
                                    <a:pt x="71" y="88"/>
                                  </a:cubicBezTo>
                                  <a:cubicBezTo>
                                    <a:pt x="74" y="84"/>
                                    <a:pt x="77" y="80"/>
                                    <a:pt x="78" y="75"/>
                                  </a:cubicBezTo>
                                  <a:lnTo>
                                    <a:pt x="95" y="75"/>
                                  </a:lnTo>
                                  <a:cubicBezTo>
                                    <a:pt x="95" y="79"/>
                                    <a:pt x="93" y="84"/>
                                    <a:pt x="91" y="88"/>
                                  </a:cubicBezTo>
                                  <a:cubicBezTo>
                                    <a:pt x="88" y="93"/>
                                    <a:pt x="85" y="97"/>
                                    <a:pt x="82" y="100"/>
                                  </a:cubicBezTo>
                                  <a:cubicBezTo>
                                    <a:pt x="77" y="105"/>
                                    <a:pt x="70" y="109"/>
                                    <a:pt x="62" y="111"/>
                                  </a:cubicBezTo>
                                  <a:cubicBezTo>
                                    <a:pt x="58" y="112"/>
                                    <a:pt x="53" y="112"/>
                                    <a:pt x="47" y="112"/>
                                  </a:cubicBezTo>
                                  <a:cubicBezTo>
                                    <a:pt x="34" y="112"/>
                                    <a:pt x="23" y="108"/>
                                    <a:pt x="14" y="98"/>
                                  </a:cubicBezTo>
                                  <a:cubicBezTo>
                                    <a:pt x="5" y="88"/>
                                    <a:pt x="0" y="75"/>
                                    <a:pt x="0" y="58"/>
                                  </a:cubicBezTo>
                                  <a:cubicBezTo>
                                    <a:pt x="0" y="41"/>
                                    <a:pt x="5" y="27"/>
                                    <a:pt x="14" y="16"/>
                                  </a:cubicBezTo>
                                  <a:cubicBezTo>
                                    <a:pt x="23" y="6"/>
                                    <a:pt x="35" y="1"/>
                                    <a:pt x="50" y="1"/>
                                  </a:cubicBezTo>
                                  <a:lnTo>
                                    <a:pt x="50" y="1"/>
                                  </a:lnTo>
                                  <a:close/>
                                  <a:moveTo>
                                    <a:pt x="79" y="47"/>
                                  </a:moveTo>
                                  <a:lnTo>
                                    <a:pt x="79" y="47"/>
                                  </a:lnTo>
                                  <a:cubicBezTo>
                                    <a:pt x="78" y="40"/>
                                    <a:pt x="76" y="34"/>
                                    <a:pt x="74" y="29"/>
                                  </a:cubicBezTo>
                                  <a:cubicBezTo>
                                    <a:pt x="69" y="20"/>
                                    <a:pt x="61" y="16"/>
                                    <a:pt x="49" y="16"/>
                                  </a:cubicBezTo>
                                  <a:cubicBezTo>
                                    <a:pt x="41" y="16"/>
                                    <a:pt x="34" y="19"/>
                                    <a:pt x="29" y="25"/>
                                  </a:cubicBezTo>
                                  <a:cubicBezTo>
                                    <a:pt x="23" y="31"/>
                                    <a:pt x="20" y="38"/>
                                    <a:pt x="20" y="47"/>
                                  </a:cubicBezTo>
                                  <a:lnTo>
                                    <a:pt x="79" y="47"/>
                                  </a:lnTo>
                                  <a:close/>
                                  <a:moveTo>
                                    <a:pt x="49" y="0"/>
                                  </a:moveTo>
                                  <a:lnTo>
                                    <a:pt x="49" y="0"/>
                                  </a:lnTo>
                                  <a:lnTo>
                                    <a:pt x="49"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810" name="Freeform 769"/>
                          <wps:cNvSpPr>
                            <a:spLocks/>
                          </wps:cNvSpPr>
                          <wps:spPr bwMode="auto">
                            <a:xfrm>
                              <a:off x="1953" y="5045"/>
                              <a:ext cx="40" cy="117"/>
                            </a:xfrm>
                            <a:custGeom>
                              <a:avLst/>
                              <a:gdLst>
                                <a:gd name="T0" fmla="*/ 15 w 50"/>
                                <a:gd name="T1" fmla="*/ 25 h 147"/>
                                <a:gd name="T2" fmla="*/ 15 w 50"/>
                                <a:gd name="T3" fmla="*/ 25 h 147"/>
                                <a:gd name="T4" fmla="*/ 19 w 50"/>
                                <a:gd name="T5" fmla="*/ 9 h 147"/>
                                <a:gd name="T6" fmla="*/ 43 w 50"/>
                                <a:gd name="T7" fmla="*/ 0 h 147"/>
                                <a:gd name="T8" fmla="*/ 46 w 50"/>
                                <a:gd name="T9" fmla="*/ 0 h 147"/>
                                <a:gd name="T10" fmla="*/ 50 w 50"/>
                                <a:gd name="T11" fmla="*/ 0 h 147"/>
                                <a:gd name="T12" fmla="*/ 50 w 50"/>
                                <a:gd name="T13" fmla="*/ 16 h 147"/>
                                <a:gd name="T14" fmla="*/ 46 w 50"/>
                                <a:gd name="T15" fmla="*/ 16 h 147"/>
                                <a:gd name="T16" fmla="*/ 44 w 50"/>
                                <a:gd name="T17" fmla="*/ 16 h 147"/>
                                <a:gd name="T18" fmla="*/ 34 w 50"/>
                                <a:gd name="T19" fmla="*/ 20 h 147"/>
                                <a:gd name="T20" fmla="*/ 33 w 50"/>
                                <a:gd name="T21" fmla="*/ 41 h 147"/>
                                <a:gd name="T22" fmla="*/ 50 w 50"/>
                                <a:gd name="T23" fmla="*/ 41 h 147"/>
                                <a:gd name="T24" fmla="*/ 50 w 50"/>
                                <a:gd name="T25" fmla="*/ 55 h 147"/>
                                <a:gd name="T26" fmla="*/ 32 w 50"/>
                                <a:gd name="T27" fmla="*/ 55 h 147"/>
                                <a:gd name="T28" fmla="*/ 32 w 50"/>
                                <a:gd name="T29" fmla="*/ 147 h 147"/>
                                <a:gd name="T30" fmla="*/ 15 w 50"/>
                                <a:gd name="T31" fmla="*/ 147 h 147"/>
                                <a:gd name="T32" fmla="*/ 15 w 50"/>
                                <a:gd name="T33" fmla="*/ 55 h 147"/>
                                <a:gd name="T34" fmla="*/ 0 w 50"/>
                                <a:gd name="T35" fmla="*/ 55 h 147"/>
                                <a:gd name="T36" fmla="*/ 0 w 50"/>
                                <a:gd name="T37" fmla="*/ 41 h 147"/>
                                <a:gd name="T38" fmla="*/ 15 w 50"/>
                                <a:gd name="T39" fmla="*/ 41 h 147"/>
                                <a:gd name="T40" fmla="*/ 15 w 50"/>
                                <a:gd name="T41" fmla="*/ 25 h 14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50" h="147">
                                  <a:moveTo>
                                    <a:pt x="15" y="25"/>
                                  </a:moveTo>
                                  <a:lnTo>
                                    <a:pt x="15" y="25"/>
                                  </a:lnTo>
                                  <a:cubicBezTo>
                                    <a:pt x="15" y="18"/>
                                    <a:pt x="16" y="12"/>
                                    <a:pt x="19" y="9"/>
                                  </a:cubicBezTo>
                                  <a:cubicBezTo>
                                    <a:pt x="23" y="3"/>
                                    <a:pt x="31" y="0"/>
                                    <a:pt x="43" y="0"/>
                                  </a:cubicBezTo>
                                  <a:cubicBezTo>
                                    <a:pt x="44" y="0"/>
                                    <a:pt x="45" y="0"/>
                                    <a:pt x="46" y="0"/>
                                  </a:cubicBezTo>
                                  <a:cubicBezTo>
                                    <a:pt x="47" y="0"/>
                                    <a:pt x="49" y="0"/>
                                    <a:pt x="50" y="0"/>
                                  </a:cubicBezTo>
                                  <a:lnTo>
                                    <a:pt x="50" y="16"/>
                                  </a:lnTo>
                                  <a:cubicBezTo>
                                    <a:pt x="48" y="16"/>
                                    <a:pt x="47" y="16"/>
                                    <a:pt x="46" y="16"/>
                                  </a:cubicBezTo>
                                  <a:cubicBezTo>
                                    <a:pt x="45" y="16"/>
                                    <a:pt x="45" y="16"/>
                                    <a:pt x="44" y="16"/>
                                  </a:cubicBezTo>
                                  <a:cubicBezTo>
                                    <a:pt x="38" y="16"/>
                                    <a:pt x="35" y="17"/>
                                    <a:pt x="34" y="20"/>
                                  </a:cubicBezTo>
                                  <a:cubicBezTo>
                                    <a:pt x="33" y="23"/>
                                    <a:pt x="33" y="30"/>
                                    <a:pt x="33" y="41"/>
                                  </a:cubicBezTo>
                                  <a:lnTo>
                                    <a:pt x="50" y="41"/>
                                  </a:lnTo>
                                  <a:lnTo>
                                    <a:pt x="50" y="55"/>
                                  </a:lnTo>
                                  <a:lnTo>
                                    <a:pt x="32" y="55"/>
                                  </a:lnTo>
                                  <a:lnTo>
                                    <a:pt x="32" y="147"/>
                                  </a:lnTo>
                                  <a:lnTo>
                                    <a:pt x="15" y="147"/>
                                  </a:lnTo>
                                  <a:lnTo>
                                    <a:pt x="15" y="55"/>
                                  </a:lnTo>
                                  <a:lnTo>
                                    <a:pt x="0" y="55"/>
                                  </a:lnTo>
                                  <a:lnTo>
                                    <a:pt x="0" y="41"/>
                                  </a:lnTo>
                                  <a:lnTo>
                                    <a:pt x="15" y="41"/>
                                  </a:lnTo>
                                  <a:lnTo>
                                    <a:pt x="15" y="25"/>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811" name="Freeform 770"/>
                          <wps:cNvSpPr>
                            <a:spLocks/>
                          </wps:cNvSpPr>
                          <wps:spPr bwMode="auto">
                            <a:xfrm>
                              <a:off x="2007" y="5076"/>
                              <a:ext cx="41" cy="86"/>
                            </a:xfrm>
                            <a:custGeom>
                              <a:avLst/>
                              <a:gdLst>
                                <a:gd name="T0" fmla="*/ 0 w 52"/>
                                <a:gd name="T1" fmla="*/ 2 h 108"/>
                                <a:gd name="T2" fmla="*/ 0 w 52"/>
                                <a:gd name="T3" fmla="*/ 2 h 108"/>
                                <a:gd name="T4" fmla="*/ 17 w 52"/>
                                <a:gd name="T5" fmla="*/ 2 h 108"/>
                                <a:gd name="T6" fmla="*/ 17 w 52"/>
                                <a:gd name="T7" fmla="*/ 20 h 108"/>
                                <a:gd name="T8" fmla="*/ 27 w 52"/>
                                <a:gd name="T9" fmla="*/ 7 h 108"/>
                                <a:gd name="T10" fmla="*/ 46 w 52"/>
                                <a:gd name="T11" fmla="*/ 0 h 108"/>
                                <a:gd name="T12" fmla="*/ 48 w 52"/>
                                <a:gd name="T13" fmla="*/ 0 h 108"/>
                                <a:gd name="T14" fmla="*/ 52 w 52"/>
                                <a:gd name="T15" fmla="*/ 0 h 108"/>
                                <a:gd name="T16" fmla="*/ 52 w 52"/>
                                <a:gd name="T17" fmla="*/ 19 h 108"/>
                                <a:gd name="T18" fmla="*/ 49 w 52"/>
                                <a:gd name="T19" fmla="*/ 18 h 108"/>
                                <a:gd name="T20" fmla="*/ 46 w 52"/>
                                <a:gd name="T21" fmla="*/ 18 h 108"/>
                                <a:gd name="T22" fmla="*/ 25 w 52"/>
                                <a:gd name="T23" fmla="*/ 27 h 108"/>
                                <a:gd name="T24" fmla="*/ 18 w 52"/>
                                <a:gd name="T25" fmla="*/ 47 h 108"/>
                                <a:gd name="T26" fmla="*/ 18 w 52"/>
                                <a:gd name="T27" fmla="*/ 108 h 108"/>
                                <a:gd name="T28" fmla="*/ 0 w 52"/>
                                <a:gd name="T29" fmla="*/ 108 h 108"/>
                                <a:gd name="T30" fmla="*/ 0 w 52"/>
                                <a:gd name="T31" fmla="*/ 2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52" h="108">
                                  <a:moveTo>
                                    <a:pt x="0" y="2"/>
                                  </a:moveTo>
                                  <a:lnTo>
                                    <a:pt x="0" y="2"/>
                                  </a:lnTo>
                                  <a:lnTo>
                                    <a:pt x="17" y="2"/>
                                  </a:lnTo>
                                  <a:lnTo>
                                    <a:pt x="17" y="20"/>
                                  </a:lnTo>
                                  <a:cubicBezTo>
                                    <a:pt x="19" y="17"/>
                                    <a:pt x="22" y="12"/>
                                    <a:pt x="27" y="7"/>
                                  </a:cubicBezTo>
                                  <a:cubicBezTo>
                                    <a:pt x="33" y="2"/>
                                    <a:pt x="39" y="0"/>
                                    <a:pt x="46" y="0"/>
                                  </a:cubicBezTo>
                                  <a:cubicBezTo>
                                    <a:pt x="46" y="0"/>
                                    <a:pt x="47" y="0"/>
                                    <a:pt x="48" y="0"/>
                                  </a:cubicBezTo>
                                  <a:cubicBezTo>
                                    <a:pt x="48" y="0"/>
                                    <a:pt x="50" y="0"/>
                                    <a:pt x="52" y="0"/>
                                  </a:cubicBezTo>
                                  <a:lnTo>
                                    <a:pt x="52" y="19"/>
                                  </a:lnTo>
                                  <a:cubicBezTo>
                                    <a:pt x="51" y="19"/>
                                    <a:pt x="50" y="19"/>
                                    <a:pt x="49" y="18"/>
                                  </a:cubicBezTo>
                                  <a:cubicBezTo>
                                    <a:pt x="48" y="18"/>
                                    <a:pt x="47" y="18"/>
                                    <a:pt x="46" y="18"/>
                                  </a:cubicBezTo>
                                  <a:cubicBezTo>
                                    <a:pt x="37" y="18"/>
                                    <a:pt x="30" y="21"/>
                                    <a:pt x="25" y="27"/>
                                  </a:cubicBezTo>
                                  <a:cubicBezTo>
                                    <a:pt x="20" y="33"/>
                                    <a:pt x="18" y="39"/>
                                    <a:pt x="18" y="47"/>
                                  </a:cubicBezTo>
                                  <a:lnTo>
                                    <a:pt x="18" y="108"/>
                                  </a:lnTo>
                                  <a:lnTo>
                                    <a:pt x="0" y="108"/>
                                  </a:lnTo>
                                  <a:lnTo>
                                    <a:pt x="0" y="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812" name="Freeform 771"/>
                          <wps:cNvSpPr>
                            <a:spLocks noEditPoints="1"/>
                          </wps:cNvSpPr>
                          <wps:spPr bwMode="auto">
                            <a:xfrm>
                              <a:off x="2054" y="5075"/>
                              <a:ext cx="79" cy="89"/>
                            </a:xfrm>
                            <a:custGeom>
                              <a:avLst/>
                              <a:gdLst>
                                <a:gd name="T0" fmla="*/ 49 w 99"/>
                                <a:gd name="T1" fmla="*/ 97 h 112"/>
                                <a:gd name="T2" fmla="*/ 49 w 99"/>
                                <a:gd name="T3" fmla="*/ 97 h 112"/>
                                <a:gd name="T4" fmla="*/ 73 w 99"/>
                                <a:gd name="T5" fmla="*/ 84 h 112"/>
                                <a:gd name="T6" fmla="*/ 80 w 99"/>
                                <a:gd name="T7" fmla="*/ 54 h 112"/>
                                <a:gd name="T8" fmla="*/ 75 w 99"/>
                                <a:gd name="T9" fmla="*/ 30 h 112"/>
                                <a:gd name="T10" fmla="*/ 49 w 99"/>
                                <a:gd name="T11" fmla="*/ 15 h 112"/>
                                <a:gd name="T12" fmla="*/ 26 w 99"/>
                                <a:gd name="T13" fmla="*/ 28 h 112"/>
                                <a:gd name="T14" fmla="*/ 18 w 99"/>
                                <a:gd name="T15" fmla="*/ 58 h 112"/>
                                <a:gd name="T16" fmla="*/ 26 w 99"/>
                                <a:gd name="T17" fmla="*/ 86 h 112"/>
                                <a:gd name="T18" fmla="*/ 49 w 99"/>
                                <a:gd name="T19" fmla="*/ 97 h 112"/>
                                <a:gd name="T20" fmla="*/ 49 w 99"/>
                                <a:gd name="T21" fmla="*/ 97 h 112"/>
                                <a:gd name="T22" fmla="*/ 50 w 99"/>
                                <a:gd name="T23" fmla="*/ 0 h 112"/>
                                <a:gd name="T24" fmla="*/ 50 w 99"/>
                                <a:gd name="T25" fmla="*/ 0 h 112"/>
                                <a:gd name="T26" fmla="*/ 84 w 99"/>
                                <a:gd name="T27" fmla="*/ 14 h 112"/>
                                <a:gd name="T28" fmla="*/ 99 w 99"/>
                                <a:gd name="T29" fmla="*/ 54 h 112"/>
                                <a:gd name="T30" fmla="*/ 86 w 99"/>
                                <a:gd name="T31" fmla="*/ 96 h 112"/>
                                <a:gd name="T32" fmla="*/ 48 w 99"/>
                                <a:gd name="T33" fmla="*/ 112 h 112"/>
                                <a:gd name="T34" fmla="*/ 13 w 99"/>
                                <a:gd name="T35" fmla="*/ 98 h 112"/>
                                <a:gd name="T36" fmla="*/ 0 w 99"/>
                                <a:gd name="T37" fmla="*/ 58 h 112"/>
                                <a:gd name="T38" fmla="*/ 14 w 99"/>
                                <a:gd name="T39" fmla="*/ 16 h 112"/>
                                <a:gd name="T40" fmla="*/ 50 w 99"/>
                                <a:gd name="T41" fmla="*/ 0 h 112"/>
                                <a:gd name="T42" fmla="*/ 50 w 99"/>
                                <a:gd name="T43" fmla="*/ 0 h 112"/>
                                <a:gd name="T44" fmla="*/ 49 w 99"/>
                                <a:gd name="T45" fmla="*/ 0 h 112"/>
                                <a:gd name="T46" fmla="*/ 49 w 99"/>
                                <a:gd name="T47" fmla="*/ 0 h 112"/>
                                <a:gd name="T48" fmla="*/ 49 w 99"/>
                                <a:gd name="T49"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9" h="112">
                                  <a:moveTo>
                                    <a:pt x="49" y="97"/>
                                  </a:moveTo>
                                  <a:lnTo>
                                    <a:pt x="49" y="97"/>
                                  </a:lnTo>
                                  <a:cubicBezTo>
                                    <a:pt x="61" y="97"/>
                                    <a:pt x="69" y="93"/>
                                    <a:pt x="73" y="84"/>
                                  </a:cubicBezTo>
                                  <a:cubicBezTo>
                                    <a:pt x="78" y="75"/>
                                    <a:pt x="80" y="65"/>
                                    <a:pt x="80" y="54"/>
                                  </a:cubicBezTo>
                                  <a:cubicBezTo>
                                    <a:pt x="80" y="44"/>
                                    <a:pt x="78" y="36"/>
                                    <a:pt x="75" y="30"/>
                                  </a:cubicBezTo>
                                  <a:cubicBezTo>
                                    <a:pt x="70" y="20"/>
                                    <a:pt x="62" y="15"/>
                                    <a:pt x="49" y="15"/>
                                  </a:cubicBezTo>
                                  <a:cubicBezTo>
                                    <a:pt x="39" y="15"/>
                                    <a:pt x="31" y="20"/>
                                    <a:pt x="26" y="28"/>
                                  </a:cubicBezTo>
                                  <a:cubicBezTo>
                                    <a:pt x="21" y="36"/>
                                    <a:pt x="18" y="46"/>
                                    <a:pt x="18" y="58"/>
                                  </a:cubicBezTo>
                                  <a:cubicBezTo>
                                    <a:pt x="18" y="69"/>
                                    <a:pt x="21" y="78"/>
                                    <a:pt x="26" y="86"/>
                                  </a:cubicBezTo>
                                  <a:cubicBezTo>
                                    <a:pt x="31" y="93"/>
                                    <a:pt x="39" y="97"/>
                                    <a:pt x="49" y="97"/>
                                  </a:cubicBezTo>
                                  <a:lnTo>
                                    <a:pt x="49" y="97"/>
                                  </a:lnTo>
                                  <a:close/>
                                  <a:moveTo>
                                    <a:pt x="50" y="0"/>
                                  </a:moveTo>
                                  <a:lnTo>
                                    <a:pt x="50" y="0"/>
                                  </a:lnTo>
                                  <a:cubicBezTo>
                                    <a:pt x="64" y="0"/>
                                    <a:pt x="75" y="4"/>
                                    <a:pt x="84" y="14"/>
                                  </a:cubicBezTo>
                                  <a:cubicBezTo>
                                    <a:pt x="94" y="23"/>
                                    <a:pt x="99" y="36"/>
                                    <a:pt x="99" y="54"/>
                                  </a:cubicBezTo>
                                  <a:cubicBezTo>
                                    <a:pt x="99" y="71"/>
                                    <a:pt x="94" y="85"/>
                                    <a:pt x="86" y="96"/>
                                  </a:cubicBezTo>
                                  <a:cubicBezTo>
                                    <a:pt x="78" y="107"/>
                                    <a:pt x="65" y="112"/>
                                    <a:pt x="48" y="112"/>
                                  </a:cubicBezTo>
                                  <a:cubicBezTo>
                                    <a:pt x="33" y="112"/>
                                    <a:pt x="21" y="108"/>
                                    <a:pt x="13" y="98"/>
                                  </a:cubicBezTo>
                                  <a:cubicBezTo>
                                    <a:pt x="4" y="88"/>
                                    <a:pt x="0" y="75"/>
                                    <a:pt x="0" y="58"/>
                                  </a:cubicBezTo>
                                  <a:cubicBezTo>
                                    <a:pt x="0" y="40"/>
                                    <a:pt x="5" y="26"/>
                                    <a:pt x="14" y="16"/>
                                  </a:cubicBezTo>
                                  <a:cubicBezTo>
                                    <a:pt x="23" y="5"/>
                                    <a:pt x="35" y="0"/>
                                    <a:pt x="50" y="0"/>
                                  </a:cubicBezTo>
                                  <a:lnTo>
                                    <a:pt x="50" y="0"/>
                                  </a:lnTo>
                                  <a:close/>
                                  <a:moveTo>
                                    <a:pt x="49" y="0"/>
                                  </a:moveTo>
                                  <a:lnTo>
                                    <a:pt x="49" y="0"/>
                                  </a:lnTo>
                                  <a:lnTo>
                                    <a:pt x="49"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813" name="Freeform 772"/>
                          <wps:cNvSpPr>
                            <a:spLocks/>
                          </wps:cNvSpPr>
                          <wps:spPr bwMode="auto">
                            <a:xfrm>
                              <a:off x="2150" y="5076"/>
                              <a:ext cx="112" cy="86"/>
                            </a:xfrm>
                            <a:custGeom>
                              <a:avLst/>
                              <a:gdLst>
                                <a:gd name="T0" fmla="*/ 0 w 142"/>
                                <a:gd name="T1" fmla="*/ 2 h 108"/>
                                <a:gd name="T2" fmla="*/ 0 w 142"/>
                                <a:gd name="T3" fmla="*/ 2 h 108"/>
                                <a:gd name="T4" fmla="*/ 18 w 142"/>
                                <a:gd name="T5" fmla="*/ 2 h 108"/>
                                <a:gd name="T6" fmla="*/ 18 w 142"/>
                                <a:gd name="T7" fmla="*/ 17 h 108"/>
                                <a:gd name="T8" fmla="*/ 29 w 142"/>
                                <a:gd name="T9" fmla="*/ 6 h 108"/>
                                <a:gd name="T10" fmla="*/ 49 w 142"/>
                                <a:gd name="T11" fmla="*/ 0 h 108"/>
                                <a:gd name="T12" fmla="*/ 69 w 142"/>
                                <a:gd name="T13" fmla="*/ 6 h 108"/>
                                <a:gd name="T14" fmla="*/ 77 w 142"/>
                                <a:gd name="T15" fmla="*/ 16 h 108"/>
                                <a:gd name="T16" fmla="*/ 91 w 142"/>
                                <a:gd name="T17" fmla="*/ 4 h 108"/>
                                <a:gd name="T18" fmla="*/ 109 w 142"/>
                                <a:gd name="T19" fmla="*/ 0 h 108"/>
                                <a:gd name="T20" fmla="*/ 138 w 142"/>
                                <a:gd name="T21" fmla="*/ 15 h 108"/>
                                <a:gd name="T22" fmla="*/ 142 w 142"/>
                                <a:gd name="T23" fmla="*/ 37 h 108"/>
                                <a:gd name="T24" fmla="*/ 142 w 142"/>
                                <a:gd name="T25" fmla="*/ 108 h 108"/>
                                <a:gd name="T26" fmla="*/ 124 w 142"/>
                                <a:gd name="T27" fmla="*/ 108 h 108"/>
                                <a:gd name="T28" fmla="*/ 124 w 142"/>
                                <a:gd name="T29" fmla="*/ 34 h 108"/>
                                <a:gd name="T30" fmla="*/ 119 w 142"/>
                                <a:gd name="T31" fmla="*/ 20 h 108"/>
                                <a:gd name="T32" fmla="*/ 106 w 142"/>
                                <a:gd name="T33" fmla="*/ 16 h 108"/>
                                <a:gd name="T34" fmla="*/ 88 w 142"/>
                                <a:gd name="T35" fmla="*/ 23 h 108"/>
                                <a:gd name="T36" fmla="*/ 80 w 142"/>
                                <a:gd name="T37" fmla="*/ 46 h 108"/>
                                <a:gd name="T38" fmla="*/ 80 w 142"/>
                                <a:gd name="T39" fmla="*/ 108 h 108"/>
                                <a:gd name="T40" fmla="*/ 62 w 142"/>
                                <a:gd name="T41" fmla="*/ 108 h 108"/>
                                <a:gd name="T42" fmla="*/ 62 w 142"/>
                                <a:gd name="T43" fmla="*/ 39 h 108"/>
                                <a:gd name="T44" fmla="*/ 60 w 142"/>
                                <a:gd name="T45" fmla="*/ 23 h 108"/>
                                <a:gd name="T46" fmla="*/ 44 w 142"/>
                                <a:gd name="T47" fmla="*/ 16 h 108"/>
                                <a:gd name="T48" fmla="*/ 26 w 142"/>
                                <a:gd name="T49" fmla="*/ 23 h 108"/>
                                <a:gd name="T50" fmla="*/ 18 w 142"/>
                                <a:gd name="T51" fmla="*/ 52 h 108"/>
                                <a:gd name="T52" fmla="*/ 18 w 142"/>
                                <a:gd name="T53" fmla="*/ 108 h 108"/>
                                <a:gd name="T54" fmla="*/ 0 w 142"/>
                                <a:gd name="T55" fmla="*/ 108 h 108"/>
                                <a:gd name="T56" fmla="*/ 0 w 142"/>
                                <a:gd name="T57" fmla="*/ 2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142" h="108">
                                  <a:moveTo>
                                    <a:pt x="0" y="2"/>
                                  </a:moveTo>
                                  <a:lnTo>
                                    <a:pt x="0" y="2"/>
                                  </a:lnTo>
                                  <a:lnTo>
                                    <a:pt x="18" y="2"/>
                                  </a:lnTo>
                                  <a:lnTo>
                                    <a:pt x="18" y="17"/>
                                  </a:lnTo>
                                  <a:cubicBezTo>
                                    <a:pt x="22" y="12"/>
                                    <a:pt x="26" y="8"/>
                                    <a:pt x="29" y="6"/>
                                  </a:cubicBezTo>
                                  <a:cubicBezTo>
                                    <a:pt x="35" y="2"/>
                                    <a:pt x="42" y="0"/>
                                    <a:pt x="49" y="0"/>
                                  </a:cubicBezTo>
                                  <a:cubicBezTo>
                                    <a:pt x="57" y="0"/>
                                    <a:pt x="64" y="2"/>
                                    <a:pt x="69" y="6"/>
                                  </a:cubicBezTo>
                                  <a:cubicBezTo>
                                    <a:pt x="72" y="8"/>
                                    <a:pt x="75" y="12"/>
                                    <a:pt x="77" y="16"/>
                                  </a:cubicBezTo>
                                  <a:cubicBezTo>
                                    <a:pt x="81" y="11"/>
                                    <a:pt x="86" y="6"/>
                                    <a:pt x="91" y="4"/>
                                  </a:cubicBezTo>
                                  <a:cubicBezTo>
                                    <a:pt x="97" y="1"/>
                                    <a:pt x="102" y="0"/>
                                    <a:pt x="109" y="0"/>
                                  </a:cubicBezTo>
                                  <a:cubicBezTo>
                                    <a:pt x="123" y="0"/>
                                    <a:pt x="133" y="5"/>
                                    <a:pt x="138" y="15"/>
                                  </a:cubicBezTo>
                                  <a:cubicBezTo>
                                    <a:pt x="141" y="21"/>
                                    <a:pt x="142" y="28"/>
                                    <a:pt x="142" y="37"/>
                                  </a:cubicBezTo>
                                  <a:lnTo>
                                    <a:pt x="142" y="108"/>
                                  </a:lnTo>
                                  <a:lnTo>
                                    <a:pt x="124" y="108"/>
                                  </a:lnTo>
                                  <a:lnTo>
                                    <a:pt x="124" y="34"/>
                                  </a:lnTo>
                                  <a:cubicBezTo>
                                    <a:pt x="124" y="27"/>
                                    <a:pt x="122" y="22"/>
                                    <a:pt x="119" y="20"/>
                                  </a:cubicBezTo>
                                  <a:cubicBezTo>
                                    <a:pt x="115" y="17"/>
                                    <a:pt x="111" y="16"/>
                                    <a:pt x="106" y="16"/>
                                  </a:cubicBezTo>
                                  <a:cubicBezTo>
                                    <a:pt x="99" y="16"/>
                                    <a:pt x="93" y="18"/>
                                    <a:pt x="88" y="23"/>
                                  </a:cubicBezTo>
                                  <a:cubicBezTo>
                                    <a:pt x="83" y="27"/>
                                    <a:pt x="80" y="35"/>
                                    <a:pt x="80" y="46"/>
                                  </a:cubicBezTo>
                                  <a:lnTo>
                                    <a:pt x="80" y="108"/>
                                  </a:lnTo>
                                  <a:lnTo>
                                    <a:pt x="62" y="108"/>
                                  </a:lnTo>
                                  <a:lnTo>
                                    <a:pt x="62" y="39"/>
                                  </a:lnTo>
                                  <a:cubicBezTo>
                                    <a:pt x="62" y="31"/>
                                    <a:pt x="61" y="26"/>
                                    <a:pt x="60" y="23"/>
                                  </a:cubicBezTo>
                                  <a:cubicBezTo>
                                    <a:pt x="57" y="18"/>
                                    <a:pt x="52" y="16"/>
                                    <a:pt x="44" y="16"/>
                                  </a:cubicBezTo>
                                  <a:cubicBezTo>
                                    <a:pt x="38" y="16"/>
                                    <a:pt x="32" y="18"/>
                                    <a:pt x="26" y="23"/>
                                  </a:cubicBezTo>
                                  <a:cubicBezTo>
                                    <a:pt x="21" y="29"/>
                                    <a:pt x="18" y="38"/>
                                    <a:pt x="18" y="52"/>
                                  </a:cubicBezTo>
                                  <a:lnTo>
                                    <a:pt x="18" y="108"/>
                                  </a:lnTo>
                                  <a:lnTo>
                                    <a:pt x="0" y="108"/>
                                  </a:lnTo>
                                  <a:lnTo>
                                    <a:pt x="0" y="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814" name="Freeform 773"/>
                          <wps:cNvSpPr>
                            <a:spLocks/>
                          </wps:cNvSpPr>
                          <wps:spPr bwMode="auto">
                            <a:xfrm>
                              <a:off x="2329" y="5076"/>
                              <a:ext cx="41" cy="86"/>
                            </a:xfrm>
                            <a:custGeom>
                              <a:avLst/>
                              <a:gdLst>
                                <a:gd name="T0" fmla="*/ 0 w 51"/>
                                <a:gd name="T1" fmla="*/ 2 h 108"/>
                                <a:gd name="T2" fmla="*/ 0 w 51"/>
                                <a:gd name="T3" fmla="*/ 2 h 108"/>
                                <a:gd name="T4" fmla="*/ 17 w 51"/>
                                <a:gd name="T5" fmla="*/ 2 h 108"/>
                                <a:gd name="T6" fmla="*/ 17 w 51"/>
                                <a:gd name="T7" fmla="*/ 20 h 108"/>
                                <a:gd name="T8" fmla="*/ 27 w 51"/>
                                <a:gd name="T9" fmla="*/ 7 h 108"/>
                                <a:gd name="T10" fmla="*/ 46 w 51"/>
                                <a:gd name="T11" fmla="*/ 0 h 108"/>
                                <a:gd name="T12" fmla="*/ 47 w 51"/>
                                <a:gd name="T13" fmla="*/ 0 h 108"/>
                                <a:gd name="T14" fmla="*/ 51 w 51"/>
                                <a:gd name="T15" fmla="*/ 0 h 108"/>
                                <a:gd name="T16" fmla="*/ 51 w 51"/>
                                <a:gd name="T17" fmla="*/ 19 h 108"/>
                                <a:gd name="T18" fmla="*/ 48 w 51"/>
                                <a:gd name="T19" fmla="*/ 18 h 108"/>
                                <a:gd name="T20" fmla="*/ 46 w 51"/>
                                <a:gd name="T21" fmla="*/ 18 h 108"/>
                                <a:gd name="T22" fmla="*/ 25 w 51"/>
                                <a:gd name="T23" fmla="*/ 27 h 108"/>
                                <a:gd name="T24" fmla="*/ 18 w 51"/>
                                <a:gd name="T25" fmla="*/ 47 h 108"/>
                                <a:gd name="T26" fmla="*/ 18 w 51"/>
                                <a:gd name="T27" fmla="*/ 108 h 108"/>
                                <a:gd name="T28" fmla="*/ 0 w 51"/>
                                <a:gd name="T29" fmla="*/ 108 h 108"/>
                                <a:gd name="T30" fmla="*/ 0 w 51"/>
                                <a:gd name="T31" fmla="*/ 2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51" h="108">
                                  <a:moveTo>
                                    <a:pt x="0" y="2"/>
                                  </a:moveTo>
                                  <a:lnTo>
                                    <a:pt x="0" y="2"/>
                                  </a:lnTo>
                                  <a:lnTo>
                                    <a:pt x="17" y="2"/>
                                  </a:lnTo>
                                  <a:lnTo>
                                    <a:pt x="17" y="20"/>
                                  </a:lnTo>
                                  <a:cubicBezTo>
                                    <a:pt x="18" y="17"/>
                                    <a:pt x="22" y="12"/>
                                    <a:pt x="27" y="7"/>
                                  </a:cubicBezTo>
                                  <a:cubicBezTo>
                                    <a:pt x="32" y="2"/>
                                    <a:pt x="39" y="0"/>
                                    <a:pt x="46" y="0"/>
                                  </a:cubicBezTo>
                                  <a:cubicBezTo>
                                    <a:pt x="46" y="0"/>
                                    <a:pt x="47" y="0"/>
                                    <a:pt x="47" y="0"/>
                                  </a:cubicBezTo>
                                  <a:cubicBezTo>
                                    <a:pt x="48" y="0"/>
                                    <a:pt x="49" y="0"/>
                                    <a:pt x="51" y="0"/>
                                  </a:cubicBezTo>
                                  <a:lnTo>
                                    <a:pt x="51" y="19"/>
                                  </a:lnTo>
                                  <a:cubicBezTo>
                                    <a:pt x="50" y="19"/>
                                    <a:pt x="49" y="19"/>
                                    <a:pt x="48" y="18"/>
                                  </a:cubicBezTo>
                                  <a:cubicBezTo>
                                    <a:pt x="48" y="18"/>
                                    <a:pt x="47" y="18"/>
                                    <a:pt x="46" y="18"/>
                                  </a:cubicBezTo>
                                  <a:cubicBezTo>
                                    <a:pt x="37" y="18"/>
                                    <a:pt x="30" y="21"/>
                                    <a:pt x="25" y="27"/>
                                  </a:cubicBezTo>
                                  <a:cubicBezTo>
                                    <a:pt x="20" y="33"/>
                                    <a:pt x="18" y="39"/>
                                    <a:pt x="18" y="47"/>
                                  </a:cubicBezTo>
                                  <a:lnTo>
                                    <a:pt x="18" y="108"/>
                                  </a:lnTo>
                                  <a:lnTo>
                                    <a:pt x="0" y="108"/>
                                  </a:lnTo>
                                  <a:lnTo>
                                    <a:pt x="0" y="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815" name="Freeform 774"/>
                          <wps:cNvSpPr>
                            <a:spLocks noEditPoints="1"/>
                          </wps:cNvSpPr>
                          <wps:spPr bwMode="auto">
                            <a:xfrm>
                              <a:off x="2378" y="5075"/>
                              <a:ext cx="80" cy="89"/>
                            </a:xfrm>
                            <a:custGeom>
                              <a:avLst/>
                              <a:gdLst>
                                <a:gd name="T0" fmla="*/ 19 w 100"/>
                                <a:gd name="T1" fmla="*/ 80 h 112"/>
                                <a:gd name="T2" fmla="*/ 19 w 100"/>
                                <a:gd name="T3" fmla="*/ 80 h 112"/>
                                <a:gd name="T4" fmla="*/ 24 w 100"/>
                                <a:gd name="T5" fmla="*/ 93 h 112"/>
                                <a:gd name="T6" fmla="*/ 38 w 100"/>
                                <a:gd name="T7" fmla="*/ 97 h 112"/>
                                <a:gd name="T8" fmla="*/ 56 w 100"/>
                                <a:gd name="T9" fmla="*/ 93 h 112"/>
                                <a:gd name="T10" fmla="*/ 71 w 100"/>
                                <a:gd name="T11" fmla="*/ 69 h 112"/>
                                <a:gd name="T12" fmla="*/ 71 w 100"/>
                                <a:gd name="T13" fmla="*/ 55 h 112"/>
                                <a:gd name="T14" fmla="*/ 62 w 100"/>
                                <a:gd name="T15" fmla="*/ 58 h 112"/>
                                <a:gd name="T16" fmla="*/ 52 w 100"/>
                                <a:gd name="T17" fmla="*/ 60 h 112"/>
                                <a:gd name="T18" fmla="*/ 41 w 100"/>
                                <a:gd name="T19" fmla="*/ 62 h 112"/>
                                <a:gd name="T20" fmla="*/ 27 w 100"/>
                                <a:gd name="T21" fmla="*/ 66 h 112"/>
                                <a:gd name="T22" fmla="*/ 19 w 100"/>
                                <a:gd name="T23" fmla="*/ 80 h 112"/>
                                <a:gd name="T24" fmla="*/ 19 w 100"/>
                                <a:gd name="T25" fmla="*/ 80 h 112"/>
                                <a:gd name="T26" fmla="*/ 62 w 100"/>
                                <a:gd name="T27" fmla="*/ 45 h 112"/>
                                <a:gd name="T28" fmla="*/ 62 w 100"/>
                                <a:gd name="T29" fmla="*/ 45 h 112"/>
                                <a:gd name="T30" fmla="*/ 70 w 100"/>
                                <a:gd name="T31" fmla="*/ 39 h 112"/>
                                <a:gd name="T32" fmla="*/ 71 w 100"/>
                                <a:gd name="T33" fmla="*/ 33 h 112"/>
                                <a:gd name="T34" fmla="*/ 65 w 100"/>
                                <a:gd name="T35" fmla="*/ 19 h 112"/>
                                <a:gd name="T36" fmla="*/ 46 w 100"/>
                                <a:gd name="T37" fmla="*/ 15 h 112"/>
                                <a:gd name="T38" fmla="*/ 26 w 100"/>
                                <a:gd name="T39" fmla="*/ 23 h 112"/>
                                <a:gd name="T40" fmla="*/ 22 w 100"/>
                                <a:gd name="T41" fmla="*/ 35 h 112"/>
                                <a:gd name="T42" fmla="*/ 6 w 100"/>
                                <a:gd name="T43" fmla="*/ 35 h 112"/>
                                <a:gd name="T44" fmla="*/ 18 w 100"/>
                                <a:gd name="T45" fmla="*/ 8 h 112"/>
                                <a:gd name="T46" fmla="*/ 46 w 100"/>
                                <a:gd name="T47" fmla="*/ 0 h 112"/>
                                <a:gd name="T48" fmla="*/ 77 w 100"/>
                                <a:gd name="T49" fmla="*/ 8 h 112"/>
                                <a:gd name="T50" fmla="*/ 88 w 100"/>
                                <a:gd name="T51" fmla="*/ 30 h 112"/>
                                <a:gd name="T52" fmla="*/ 88 w 100"/>
                                <a:gd name="T53" fmla="*/ 90 h 112"/>
                                <a:gd name="T54" fmla="*/ 89 w 100"/>
                                <a:gd name="T55" fmla="*/ 95 h 112"/>
                                <a:gd name="T56" fmla="*/ 94 w 100"/>
                                <a:gd name="T57" fmla="*/ 97 h 112"/>
                                <a:gd name="T58" fmla="*/ 97 w 100"/>
                                <a:gd name="T59" fmla="*/ 96 h 112"/>
                                <a:gd name="T60" fmla="*/ 100 w 100"/>
                                <a:gd name="T61" fmla="*/ 96 h 112"/>
                                <a:gd name="T62" fmla="*/ 100 w 100"/>
                                <a:gd name="T63" fmla="*/ 109 h 112"/>
                                <a:gd name="T64" fmla="*/ 94 w 100"/>
                                <a:gd name="T65" fmla="*/ 111 h 112"/>
                                <a:gd name="T66" fmla="*/ 88 w 100"/>
                                <a:gd name="T67" fmla="*/ 111 h 112"/>
                                <a:gd name="T68" fmla="*/ 74 w 100"/>
                                <a:gd name="T69" fmla="*/ 104 h 112"/>
                                <a:gd name="T70" fmla="*/ 71 w 100"/>
                                <a:gd name="T71" fmla="*/ 95 h 112"/>
                                <a:gd name="T72" fmla="*/ 56 w 100"/>
                                <a:gd name="T73" fmla="*/ 107 h 112"/>
                                <a:gd name="T74" fmla="*/ 33 w 100"/>
                                <a:gd name="T75" fmla="*/ 112 h 112"/>
                                <a:gd name="T76" fmla="*/ 9 w 100"/>
                                <a:gd name="T77" fmla="*/ 103 h 112"/>
                                <a:gd name="T78" fmla="*/ 0 w 100"/>
                                <a:gd name="T79" fmla="*/ 81 h 112"/>
                                <a:gd name="T80" fmla="*/ 9 w 100"/>
                                <a:gd name="T81" fmla="*/ 58 h 112"/>
                                <a:gd name="T82" fmla="*/ 33 w 100"/>
                                <a:gd name="T83" fmla="*/ 48 h 112"/>
                                <a:gd name="T84" fmla="*/ 62 w 100"/>
                                <a:gd name="T85" fmla="*/ 45 h 112"/>
                                <a:gd name="T86" fmla="*/ 47 w 100"/>
                                <a:gd name="T87" fmla="*/ 0 h 112"/>
                                <a:gd name="T88" fmla="*/ 47 w 100"/>
                                <a:gd name="T89" fmla="*/ 0 h 112"/>
                                <a:gd name="T90" fmla="*/ 47 w 100"/>
                                <a:gd name="T91"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100" h="112">
                                  <a:moveTo>
                                    <a:pt x="19" y="80"/>
                                  </a:moveTo>
                                  <a:lnTo>
                                    <a:pt x="19" y="80"/>
                                  </a:lnTo>
                                  <a:cubicBezTo>
                                    <a:pt x="19" y="86"/>
                                    <a:pt x="21" y="90"/>
                                    <a:pt x="24" y="93"/>
                                  </a:cubicBezTo>
                                  <a:cubicBezTo>
                                    <a:pt x="28" y="96"/>
                                    <a:pt x="32" y="97"/>
                                    <a:pt x="38" y="97"/>
                                  </a:cubicBezTo>
                                  <a:cubicBezTo>
                                    <a:pt x="44" y="97"/>
                                    <a:pt x="50" y="96"/>
                                    <a:pt x="56" y="93"/>
                                  </a:cubicBezTo>
                                  <a:cubicBezTo>
                                    <a:pt x="66" y="88"/>
                                    <a:pt x="71" y="80"/>
                                    <a:pt x="71" y="69"/>
                                  </a:cubicBezTo>
                                  <a:lnTo>
                                    <a:pt x="71" y="55"/>
                                  </a:lnTo>
                                  <a:cubicBezTo>
                                    <a:pt x="68" y="56"/>
                                    <a:pt x="66" y="57"/>
                                    <a:pt x="62" y="58"/>
                                  </a:cubicBezTo>
                                  <a:cubicBezTo>
                                    <a:pt x="59" y="59"/>
                                    <a:pt x="55" y="60"/>
                                    <a:pt x="52" y="60"/>
                                  </a:cubicBezTo>
                                  <a:lnTo>
                                    <a:pt x="41" y="62"/>
                                  </a:lnTo>
                                  <a:cubicBezTo>
                                    <a:pt x="35" y="63"/>
                                    <a:pt x="30" y="64"/>
                                    <a:pt x="27" y="66"/>
                                  </a:cubicBezTo>
                                  <a:cubicBezTo>
                                    <a:pt x="21" y="69"/>
                                    <a:pt x="19" y="74"/>
                                    <a:pt x="19" y="80"/>
                                  </a:cubicBezTo>
                                  <a:lnTo>
                                    <a:pt x="19" y="80"/>
                                  </a:lnTo>
                                  <a:close/>
                                  <a:moveTo>
                                    <a:pt x="62" y="45"/>
                                  </a:moveTo>
                                  <a:lnTo>
                                    <a:pt x="62" y="45"/>
                                  </a:lnTo>
                                  <a:cubicBezTo>
                                    <a:pt x="66" y="44"/>
                                    <a:pt x="68" y="42"/>
                                    <a:pt x="70" y="39"/>
                                  </a:cubicBezTo>
                                  <a:cubicBezTo>
                                    <a:pt x="71" y="38"/>
                                    <a:pt x="71" y="36"/>
                                    <a:pt x="71" y="33"/>
                                  </a:cubicBezTo>
                                  <a:cubicBezTo>
                                    <a:pt x="71" y="27"/>
                                    <a:pt x="69" y="22"/>
                                    <a:pt x="65" y="19"/>
                                  </a:cubicBezTo>
                                  <a:cubicBezTo>
                                    <a:pt x="60" y="17"/>
                                    <a:pt x="54" y="15"/>
                                    <a:pt x="46" y="15"/>
                                  </a:cubicBezTo>
                                  <a:cubicBezTo>
                                    <a:pt x="37" y="15"/>
                                    <a:pt x="30" y="18"/>
                                    <a:pt x="26" y="23"/>
                                  </a:cubicBezTo>
                                  <a:cubicBezTo>
                                    <a:pt x="24" y="26"/>
                                    <a:pt x="23" y="30"/>
                                    <a:pt x="22" y="35"/>
                                  </a:cubicBezTo>
                                  <a:lnTo>
                                    <a:pt x="6" y="35"/>
                                  </a:lnTo>
                                  <a:cubicBezTo>
                                    <a:pt x="6" y="22"/>
                                    <a:pt x="10" y="13"/>
                                    <a:pt x="18" y="8"/>
                                  </a:cubicBezTo>
                                  <a:cubicBezTo>
                                    <a:pt x="26" y="3"/>
                                    <a:pt x="36" y="0"/>
                                    <a:pt x="46" y="0"/>
                                  </a:cubicBezTo>
                                  <a:cubicBezTo>
                                    <a:pt x="59" y="0"/>
                                    <a:pt x="69" y="3"/>
                                    <a:pt x="77" y="8"/>
                                  </a:cubicBezTo>
                                  <a:cubicBezTo>
                                    <a:pt x="84" y="12"/>
                                    <a:pt x="88" y="20"/>
                                    <a:pt x="88" y="30"/>
                                  </a:cubicBezTo>
                                  <a:lnTo>
                                    <a:pt x="88" y="90"/>
                                  </a:lnTo>
                                  <a:cubicBezTo>
                                    <a:pt x="88" y="92"/>
                                    <a:pt x="89" y="94"/>
                                    <a:pt x="89" y="95"/>
                                  </a:cubicBezTo>
                                  <a:cubicBezTo>
                                    <a:pt x="90" y="96"/>
                                    <a:pt x="92" y="97"/>
                                    <a:pt x="94" y="97"/>
                                  </a:cubicBezTo>
                                  <a:cubicBezTo>
                                    <a:pt x="95" y="97"/>
                                    <a:pt x="96" y="97"/>
                                    <a:pt x="97" y="96"/>
                                  </a:cubicBezTo>
                                  <a:cubicBezTo>
                                    <a:pt x="98" y="96"/>
                                    <a:pt x="99" y="96"/>
                                    <a:pt x="100" y="96"/>
                                  </a:cubicBezTo>
                                  <a:lnTo>
                                    <a:pt x="100" y="109"/>
                                  </a:lnTo>
                                  <a:cubicBezTo>
                                    <a:pt x="97" y="110"/>
                                    <a:pt x="95" y="110"/>
                                    <a:pt x="94" y="111"/>
                                  </a:cubicBezTo>
                                  <a:cubicBezTo>
                                    <a:pt x="92" y="111"/>
                                    <a:pt x="90" y="111"/>
                                    <a:pt x="88" y="111"/>
                                  </a:cubicBezTo>
                                  <a:cubicBezTo>
                                    <a:pt x="82" y="111"/>
                                    <a:pt x="77" y="109"/>
                                    <a:pt x="74" y="104"/>
                                  </a:cubicBezTo>
                                  <a:cubicBezTo>
                                    <a:pt x="73" y="102"/>
                                    <a:pt x="72" y="99"/>
                                    <a:pt x="71" y="95"/>
                                  </a:cubicBezTo>
                                  <a:cubicBezTo>
                                    <a:pt x="68" y="99"/>
                                    <a:pt x="63" y="103"/>
                                    <a:pt x="56" y="107"/>
                                  </a:cubicBezTo>
                                  <a:cubicBezTo>
                                    <a:pt x="49" y="110"/>
                                    <a:pt x="42" y="112"/>
                                    <a:pt x="33" y="112"/>
                                  </a:cubicBezTo>
                                  <a:cubicBezTo>
                                    <a:pt x="24" y="112"/>
                                    <a:pt x="16" y="109"/>
                                    <a:pt x="9" y="103"/>
                                  </a:cubicBezTo>
                                  <a:cubicBezTo>
                                    <a:pt x="3" y="97"/>
                                    <a:pt x="0" y="90"/>
                                    <a:pt x="0" y="81"/>
                                  </a:cubicBezTo>
                                  <a:cubicBezTo>
                                    <a:pt x="0" y="71"/>
                                    <a:pt x="3" y="64"/>
                                    <a:pt x="9" y="58"/>
                                  </a:cubicBezTo>
                                  <a:cubicBezTo>
                                    <a:pt x="15" y="53"/>
                                    <a:pt x="23" y="49"/>
                                    <a:pt x="33" y="48"/>
                                  </a:cubicBezTo>
                                  <a:lnTo>
                                    <a:pt x="62" y="45"/>
                                  </a:lnTo>
                                  <a:close/>
                                  <a:moveTo>
                                    <a:pt x="47" y="0"/>
                                  </a:moveTo>
                                  <a:lnTo>
                                    <a:pt x="47" y="0"/>
                                  </a:lnTo>
                                  <a:lnTo>
                                    <a:pt x="47"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816" name="Freeform 775"/>
                          <wps:cNvSpPr>
                            <a:spLocks noEditPoints="1"/>
                          </wps:cNvSpPr>
                          <wps:spPr bwMode="auto">
                            <a:xfrm>
                              <a:off x="2472" y="5075"/>
                              <a:ext cx="68" cy="87"/>
                            </a:xfrm>
                            <a:custGeom>
                              <a:avLst/>
                              <a:gdLst>
                                <a:gd name="T0" fmla="*/ 0 w 86"/>
                                <a:gd name="T1" fmla="*/ 3 h 109"/>
                                <a:gd name="T2" fmla="*/ 0 w 86"/>
                                <a:gd name="T3" fmla="*/ 3 h 109"/>
                                <a:gd name="T4" fmla="*/ 17 w 86"/>
                                <a:gd name="T5" fmla="*/ 3 h 109"/>
                                <a:gd name="T6" fmla="*/ 17 w 86"/>
                                <a:gd name="T7" fmla="*/ 18 h 109"/>
                                <a:gd name="T8" fmla="*/ 33 w 86"/>
                                <a:gd name="T9" fmla="*/ 5 h 109"/>
                                <a:gd name="T10" fmla="*/ 51 w 86"/>
                                <a:gd name="T11" fmla="*/ 1 h 109"/>
                                <a:gd name="T12" fmla="*/ 82 w 86"/>
                                <a:gd name="T13" fmla="*/ 16 h 109"/>
                                <a:gd name="T14" fmla="*/ 86 w 86"/>
                                <a:gd name="T15" fmla="*/ 41 h 109"/>
                                <a:gd name="T16" fmla="*/ 86 w 86"/>
                                <a:gd name="T17" fmla="*/ 109 h 109"/>
                                <a:gd name="T18" fmla="*/ 68 w 86"/>
                                <a:gd name="T19" fmla="*/ 109 h 109"/>
                                <a:gd name="T20" fmla="*/ 68 w 86"/>
                                <a:gd name="T21" fmla="*/ 42 h 109"/>
                                <a:gd name="T22" fmla="*/ 65 w 86"/>
                                <a:gd name="T23" fmla="*/ 26 h 109"/>
                                <a:gd name="T24" fmla="*/ 48 w 86"/>
                                <a:gd name="T25" fmla="*/ 17 h 109"/>
                                <a:gd name="T26" fmla="*/ 38 w 86"/>
                                <a:gd name="T27" fmla="*/ 18 h 109"/>
                                <a:gd name="T28" fmla="*/ 25 w 86"/>
                                <a:gd name="T29" fmla="*/ 27 h 109"/>
                                <a:gd name="T30" fmla="*/ 19 w 86"/>
                                <a:gd name="T31" fmla="*/ 37 h 109"/>
                                <a:gd name="T32" fmla="*/ 18 w 86"/>
                                <a:gd name="T33" fmla="*/ 53 h 109"/>
                                <a:gd name="T34" fmla="*/ 18 w 86"/>
                                <a:gd name="T35" fmla="*/ 109 h 109"/>
                                <a:gd name="T36" fmla="*/ 0 w 86"/>
                                <a:gd name="T37" fmla="*/ 109 h 109"/>
                                <a:gd name="T38" fmla="*/ 0 w 86"/>
                                <a:gd name="T39" fmla="*/ 3 h 109"/>
                                <a:gd name="T40" fmla="*/ 42 w 86"/>
                                <a:gd name="T41" fmla="*/ 0 h 109"/>
                                <a:gd name="T42" fmla="*/ 42 w 86"/>
                                <a:gd name="T43" fmla="*/ 0 h 109"/>
                                <a:gd name="T44" fmla="*/ 42 w 86"/>
                                <a:gd name="T45" fmla="*/ 0 h 1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86" h="109">
                                  <a:moveTo>
                                    <a:pt x="0" y="3"/>
                                  </a:moveTo>
                                  <a:lnTo>
                                    <a:pt x="0" y="3"/>
                                  </a:lnTo>
                                  <a:lnTo>
                                    <a:pt x="17" y="3"/>
                                  </a:lnTo>
                                  <a:lnTo>
                                    <a:pt x="17" y="18"/>
                                  </a:lnTo>
                                  <a:cubicBezTo>
                                    <a:pt x="22" y="12"/>
                                    <a:pt x="27" y="7"/>
                                    <a:pt x="33" y="5"/>
                                  </a:cubicBezTo>
                                  <a:cubicBezTo>
                                    <a:pt x="38" y="2"/>
                                    <a:pt x="44" y="1"/>
                                    <a:pt x="51" y="1"/>
                                  </a:cubicBezTo>
                                  <a:cubicBezTo>
                                    <a:pt x="66" y="1"/>
                                    <a:pt x="76" y="6"/>
                                    <a:pt x="82" y="16"/>
                                  </a:cubicBezTo>
                                  <a:cubicBezTo>
                                    <a:pt x="85" y="22"/>
                                    <a:pt x="86" y="30"/>
                                    <a:pt x="86" y="41"/>
                                  </a:cubicBezTo>
                                  <a:lnTo>
                                    <a:pt x="86" y="109"/>
                                  </a:lnTo>
                                  <a:lnTo>
                                    <a:pt x="68" y="109"/>
                                  </a:lnTo>
                                  <a:lnTo>
                                    <a:pt x="68" y="42"/>
                                  </a:lnTo>
                                  <a:cubicBezTo>
                                    <a:pt x="68" y="36"/>
                                    <a:pt x="67" y="30"/>
                                    <a:pt x="65" y="26"/>
                                  </a:cubicBezTo>
                                  <a:cubicBezTo>
                                    <a:pt x="62" y="20"/>
                                    <a:pt x="56" y="17"/>
                                    <a:pt x="48" y="17"/>
                                  </a:cubicBezTo>
                                  <a:cubicBezTo>
                                    <a:pt x="44" y="17"/>
                                    <a:pt x="40" y="17"/>
                                    <a:pt x="38" y="18"/>
                                  </a:cubicBezTo>
                                  <a:cubicBezTo>
                                    <a:pt x="33" y="19"/>
                                    <a:pt x="28" y="22"/>
                                    <a:pt x="25" y="27"/>
                                  </a:cubicBezTo>
                                  <a:cubicBezTo>
                                    <a:pt x="22" y="30"/>
                                    <a:pt x="20" y="34"/>
                                    <a:pt x="19" y="37"/>
                                  </a:cubicBezTo>
                                  <a:cubicBezTo>
                                    <a:pt x="18" y="41"/>
                                    <a:pt x="18" y="46"/>
                                    <a:pt x="18" y="53"/>
                                  </a:cubicBezTo>
                                  <a:lnTo>
                                    <a:pt x="18" y="109"/>
                                  </a:lnTo>
                                  <a:lnTo>
                                    <a:pt x="0" y="109"/>
                                  </a:lnTo>
                                  <a:lnTo>
                                    <a:pt x="0" y="3"/>
                                  </a:lnTo>
                                  <a:close/>
                                  <a:moveTo>
                                    <a:pt x="42" y="0"/>
                                  </a:moveTo>
                                  <a:lnTo>
                                    <a:pt x="42" y="0"/>
                                  </a:lnTo>
                                  <a:lnTo>
                                    <a:pt x="42"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817" name="Freeform 776"/>
                          <wps:cNvSpPr>
                            <a:spLocks noEditPoints="1"/>
                          </wps:cNvSpPr>
                          <wps:spPr bwMode="auto">
                            <a:xfrm>
                              <a:off x="2556" y="5045"/>
                              <a:ext cx="74" cy="119"/>
                            </a:xfrm>
                            <a:custGeom>
                              <a:avLst/>
                              <a:gdLst>
                                <a:gd name="T0" fmla="*/ 19 w 94"/>
                                <a:gd name="T1" fmla="*/ 94 h 149"/>
                                <a:gd name="T2" fmla="*/ 19 w 94"/>
                                <a:gd name="T3" fmla="*/ 94 h 149"/>
                                <a:gd name="T4" fmla="*/ 26 w 94"/>
                                <a:gd name="T5" fmla="*/ 122 h 149"/>
                                <a:gd name="T6" fmla="*/ 49 w 94"/>
                                <a:gd name="T7" fmla="*/ 134 h 149"/>
                                <a:gd name="T8" fmla="*/ 69 w 94"/>
                                <a:gd name="T9" fmla="*/ 123 h 149"/>
                                <a:gd name="T10" fmla="*/ 77 w 94"/>
                                <a:gd name="T11" fmla="*/ 93 h 149"/>
                                <a:gd name="T12" fmla="*/ 69 w 94"/>
                                <a:gd name="T13" fmla="*/ 63 h 149"/>
                                <a:gd name="T14" fmla="*/ 49 w 94"/>
                                <a:gd name="T15" fmla="*/ 54 h 149"/>
                                <a:gd name="T16" fmla="*/ 27 w 94"/>
                                <a:gd name="T17" fmla="*/ 64 h 149"/>
                                <a:gd name="T18" fmla="*/ 19 w 94"/>
                                <a:gd name="T19" fmla="*/ 94 h 149"/>
                                <a:gd name="T20" fmla="*/ 19 w 94"/>
                                <a:gd name="T21" fmla="*/ 94 h 149"/>
                                <a:gd name="T22" fmla="*/ 46 w 94"/>
                                <a:gd name="T23" fmla="*/ 38 h 149"/>
                                <a:gd name="T24" fmla="*/ 46 w 94"/>
                                <a:gd name="T25" fmla="*/ 38 h 149"/>
                                <a:gd name="T26" fmla="*/ 66 w 94"/>
                                <a:gd name="T27" fmla="*/ 43 h 149"/>
                                <a:gd name="T28" fmla="*/ 77 w 94"/>
                                <a:gd name="T29" fmla="*/ 54 h 149"/>
                                <a:gd name="T30" fmla="*/ 77 w 94"/>
                                <a:gd name="T31" fmla="*/ 0 h 149"/>
                                <a:gd name="T32" fmla="*/ 94 w 94"/>
                                <a:gd name="T33" fmla="*/ 0 h 149"/>
                                <a:gd name="T34" fmla="*/ 94 w 94"/>
                                <a:gd name="T35" fmla="*/ 146 h 149"/>
                                <a:gd name="T36" fmla="*/ 78 w 94"/>
                                <a:gd name="T37" fmla="*/ 146 h 149"/>
                                <a:gd name="T38" fmla="*/ 78 w 94"/>
                                <a:gd name="T39" fmla="*/ 131 h 149"/>
                                <a:gd name="T40" fmla="*/ 63 w 94"/>
                                <a:gd name="T41" fmla="*/ 145 h 149"/>
                                <a:gd name="T42" fmla="*/ 44 w 94"/>
                                <a:gd name="T43" fmla="*/ 149 h 149"/>
                                <a:gd name="T44" fmla="*/ 13 w 94"/>
                                <a:gd name="T45" fmla="*/ 135 h 149"/>
                                <a:gd name="T46" fmla="*/ 0 w 94"/>
                                <a:gd name="T47" fmla="*/ 95 h 149"/>
                                <a:gd name="T48" fmla="*/ 12 w 94"/>
                                <a:gd name="T49" fmla="*/ 55 h 149"/>
                                <a:gd name="T50" fmla="*/ 46 w 94"/>
                                <a:gd name="T51" fmla="*/ 38 h 149"/>
                                <a:gd name="T52" fmla="*/ 46 w 94"/>
                                <a:gd name="T53" fmla="*/ 38 h 14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94" h="149">
                                  <a:moveTo>
                                    <a:pt x="19" y="94"/>
                                  </a:moveTo>
                                  <a:lnTo>
                                    <a:pt x="19" y="94"/>
                                  </a:lnTo>
                                  <a:cubicBezTo>
                                    <a:pt x="19" y="105"/>
                                    <a:pt x="21" y="115"/>
                                    <a:pt x="26" y="122"/>
                                  </a:cubicBezTo>
                                  <a:cubicBezTo>
                                    <a:pt x="31" y="130"/>
                                    <a:pt x="39" y="134"/>
                                    <a:pt x="49" y="134"/>
                                  </a:cubicBezTo>
                                  <a:cubicBezTo>
                                    <a:pt x="57" y="134"/>
                                    <a:pt x="64" y="130"/>
                                    <a:pt x="69" y="123"/>
                                  </a:cubicBezTo>
                                  <a:cubicBezTo>
                                    <a:pt x="75" y="116"/>
                                    <a:pt x="77" y="106"/>
                                    <a:pt x="77" y="93"/>
                                  </a:cubicBezTo>
                                  <a:cubicBezTo>
                                    <a:pt x="77" y="79"/>
                                    <a:pt x="75" y="70"/>
                                    <a:pt x="69" y="63"/>
                                  </a:cubicBezTo>
                                  <a:cubicBezTo>
                                    <a:pt x="64" y="57"/>
                                    <a:pt x="57" y="54"/>
                                    <a:pt x="49" y="54"/>
                                  </a:cubicBezTo>
                                  <a:cubicBezTo>
                                    <a:pt x="40" y="54"/>
                                    <a:pt x="33" y="57"/>
                                    <a:pt x="27" y="64"/>
                                  </a:cubicBezTo>
                                  <a:cubicBezTo>
                                    <a:pt x="22" y="71"/>
                                    <a:pt x="19" y="81"/>
                                    <a:pt x="19" y="94"/>
                                  </a:cubicBezTo>
                                  <a:lnTo>
                                    <a:pt x="19" y="94"/>
                                  </a:lnTo>
                                  <a:close/>
                                  <a:moveTo>
                                    <a:pt x="46" y="38"/>
                                  </a:moveTo>
                                  <a:lnTo>
                                    <a:pt x="46" y="38"/>
                                  </a:lnTo>
                                  <a:cubicBezTo>
                                    <a:pt x="54" y="38"/>
                                    <a:pt x="61" y="40"/>
                                    <a:pt x="66" y="43"/>
                                  </a:cubicBezTo>
                                  <a:cubicBezTo>
                                    <a:pt x="69" y="45"/>
                                    <a:pt x="73" y="49"/>
                                    <a:pt x="77" y="54"/>
                                  </a:cubicBezTo>
                                  <a:lnTo>
                                    <a:pt x="77" y="0"/>
                                  </a:lnTo>
                                  <a:lnTo>
                                    <a:pt x="94" y="0"/>
                                  </a:lnTo>
                                  <a:lnTo>
                                    <a:pt x="94" y="146"/>
                                  </a:lnTo>
                                  <a:lnTo>
                                    <a:pt x="78" y="146"/>
                                  </a:lnTo>
                                  <a:lnTo>
                                    <a:pt x="78" y="131"/>
                                  </a:lnTo>
                                  <a:cubicBezTo>
                                    <a:pt x="74" y="137"/>
                                    <a:pt x="69" y="142"/>
                                    <a:pt x="63" y="145"/>
                                  </a:cubicBezTo>
                                  <a:cubicBezTo>
                                    <a:pt x="57" y="148"/>
                                    <a:pt x="51" y="149"/>
                                    <a:pt x="44" y="149"/>
                                  </a:cubicBezTo>
                                  <a:cubicBezTo>
                                    <a:pt x="32" y="149"/>
                                    <a:pt x="22" y="144"/>
                                    <a:pt x="13" y="135"/>
                                  </a:cubicBezTo>
                                  <a:cubicBezTo>
                                    <a:pt x="5" y="125"/>
                                    <a:pt x="0" y="111"/>
                                    <a:pt x="0" y="95"/>
                                  </a:cubicBezTo>
                                  <a:cubicBezTo>
                                    <a:pt x="0" y="80"/>
                                    <a:pt x="4" y="66"/>
                                    <a:pt x="12" y="55"/>
                                  </a:cubicBezTo>
                                  <a:cubicBezTo>
                                    <a:pt x="20" y="44"/>
                                    <a:pt x="31" y="38"/>
                                    <a:pt x="46" y="38"/>
                                  </a:cubicBezTo>
                                  <a:lnTo>
                                    <a:pt x="46" y="3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818" name="Freeform 777"/>
                          <wps:cNvSpPr>
                            <a:spLocks noEditPoints="1"/>
                          </wps:cNvSpPr>
                          <wps:spPr bwMode="auto">
                            <a:xfrm>
                              <a:off x="2645" y="5075"/>
                              <a:ext cx="79" cy="89"/>
                            </a:xfrm>
                            <a:custGeom>
                              <a:avLst/>
                              <a:gdLst>
                                <a:gd name="T0" fmla="*/ 49 w 99"/>
                                <a:gd name="T1" fmla="*/ 97 h 112"/>
                                <a:gd name="T2" fmla="*/ 49 w 99"/>
                                <a:gd name="T3" fmla="*/ 97 h 112"/>
                                <a:gd name="T4" fmla="*/ 74 w 99"/>
                                <a:gd name="T5" fmla="*/ 84 h 112"/>
                                <a:gd name="T6" fmla="*/ 80 w 99"/>
                                <a:gd name="T7" fmla="*/ 54 h 112"/>
                                <a:gd name="T8" fmla="*/ 75 w 99"/>
                                <a:gd name="T9" fmla="*/ 30 h 112"/>
                                <a:gd name="T10" fmla="*/ 50 w 99"/>
                                <a:gd name="T11" fmla="*/ 15 h 112"/>
                                <a:gd name="T12" fmla="*/ 26 w 99"/>
                                <a:gd name="T13" fmla="*/ 28 h 112"/>
                                <a:gd name="T14" fmla="*/ 19 w 99"/>
                                <a:gd name="T15" fmla="*/ 58 h 112"/>
                                <a:gd name="T16" fmla="*/ 26 w 99"/>
                                <a:gd name="T17" fmla="*/ 86 h 112"/>
                                <a:gd name="T18" fmla="*/ 49 w 99"/>
                                <a:gd name="T19" fmla="*/ 97 h 112"/>
                                <a:gd name="T20" fmla="*/ 49 w 99"/>
                                <a:gd name="T21" fmla="*/ 97 h 112"/>
                                <a:gd name="T22" fmla="*/ 50 w 99"/>
                                <a:gd name="T23" fmla="*/ 0 h 112"/>
                                <a:gd name="T24" fmla="*/ 50 w 99"/>
                                <a:gd name="T25" fmla="*/ 0 h 112"/>
                                <a:gd name="T26" fmla="*/ 85 w 99"/>
                                <a:gd name="T27" fmla="*/ 14 h 112"/>
                                <a:gd name="T28" fmla="*/ 99 w 99"/>
                                <a:gd name="T29" fmla="*/ 54 h 112"/>
                                <a:gd name="T30" fmla="*/ 86 w 99"/>
                                <a:gd name="T31" fmla="*/ 96 h 112"/>
                                <a:gd name="T32" fmla="*/ 48 w 99"/>
                                <a:gd name="T33" fmla="*/ 112 h 112"/>
                                <a:gd name="T34" fmla="*/ 13 w 99"/>
                                <a:gd name="T35" fmla="*/ 98 h 112"/>
                                <a:gd name="T36" fmla="*/ 0 w 99"/>
                                <a:gd name="T37" fmla="*/ 58 h 112"/>
                                <a:gd name="T38" fmla="*/ 14 w 99"/>
                                <a:gd name="T39" fmla="*/ 16 h 112"/>
                                <a:gd name="T40" fmla="*/ 50 w 99"/>
                                <a:gd name="T41" fmla="*/ 0 h 112"/>
                                <a:gd name="T42" fmla="*/ 50 w 99"/>
                                <a:gd name="T43" fmla="*/ 0 h 112"/>
                                <a:gd name="T44" fmla="*/ 50 w 99"/>
                                <a:gd name="T45" fmla="*/ 0 h 112"/>
                                <a:gd name="T46" fmla="*/ 50 w 99"/>
                                <a:gd name="T47" fmla="*/ 0 h 112"/>
                                <a:gd name="T48" fmla="*/ 50 w 99"/>
                                <a:gd name="T49"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9" h="112">
                                  <a:moveTo>
                                    <a:pt x="49" y="97"/>
                                  </a:moveTo>
                                  <a:lnTo>
                                    <a:pt x="49" y="97"/>
                                  </a:lnTo>
                                  <a:cubicBezTo>
                                    <a:pt x="61" y="97"/>
                                    <a:pt x="69" y="93"/>
                                    <a:pt x="74" y="84"/>
                                  </a:cubicBezTo>
                                  <a:cubicBezTo>
                                    <a:pt x="78" y="75"/>
                                    <a:pt x="80" y="65"/>
                                    <a:pt x="80" y="54"/>
                                  </a:cubicBezTo>
                                  <a:cubicBezTo>
                                    <a:pt x="80" y="44"/>
                                    <a:pt x="79" y="36"/>
                                    <a:pt x="75" y="30"/>
                                  </a:cubicBezTo>
                                  <a:cubicBezTo>
                                    <a:pt x="70" y="20"/>
                                    <a:pt x="62" y="15"/>
                                    <a:pt x="50" y="15"/>
                                  </a:cubicBezTo>
                                  <a:cubicBezTo>
                                    <a:pt x="39" y="15"/>
                                    <a:pt x="31" y="20"/>
                                    <a:pt x="26" y="28"/>
                                  </a:cubicBezTo>
                                  <a:cubicBezTo>
                                    <a:pt x="21" y="36"/>
                                    <a:pt x="19" y="46"/>
                                    <a:pt x="19" y="58"/>
                                  </a:cubicBezTo>
                                  <a:cubicBezTo>
                                    <a:pt x="19" y="69"/>
                                    <a:pt x="21" y="78"/>
                                    <a:pt x="26" y="86"/>
                                  </a:cubicBezTo>
                                  <a:cubicBezTo>
                                    <a:pt x="31" y="93"/>
                                    <a:pt x="39" y="97"/>
                                    <a:pt x="49" y="97"/>
                                  </a:cubicBezTo>
                                  <a:lnTo>
                                    <a:pt x="49" y="97"/>
                                  </a:lnTo>
                                  <a:close/>
                                  <a:moveTo>
                                    <a:pt x="50" y="0"/>
                                  </a:moveTo>
                                  <a:lnTo>
                                    <a:pt x="50" y="0"/>
                                  </a:lnTo>
                                  <a:cubicBezTo>
                                    <a:pt x="64" y="0"/>
                                    <a:pt x="75" y="4"/>
                                    <a:pt x="85" y="14"/>
                                  </a:cubicBezTo>
                                  <a:cubicBezTo>
                                    <a:pt x="94" y="23"/>
                                    <a:pt x="99" y="36"/>
                                    <a:pt x="99" y="54"/>
                                  </a:cubicBezTo>
                                  <a:cubicBezTo>
                                    <a:pt x="99" y="71"/>
                                    <a:pt x="95" y="85"/>
                                    <a:pt x="86" y="96"/>
                                  </a:cubicBezTo>
                                  <a:cubicBezTo>
                                    <a:pt x="78" y="107"/>
                                    <a:pt x="65" y="112"/>
                                    <a:pt x="48" y="112"/>
                                  </a:cubicBezTo>
                                  <a:cubicBezTo>
                                    <a:pt x="33" y="112"/>
                                    <a:pt x="22" y="108"/>
                                    <a:pt x="13" y="98"/>
                                  </a:cubicBezTo>
                                  <a:cubicBezTo>
                                    <a:pt x="5" y="88"/>
                                    <a:pt x="0" y="75"/>
                                    <a:pt x="0" y="58"/>
                                  </a:cubicBezTo>
                                  <a:cubicBezTo>
                                    <a:pt x="0" y="40"/>
                                    <a:pt x="5" y="26"/>
                                    <a:pt x="14" y="16"/>
                                  </a:cubicBezTo>
                                  <a:cubicBezTo>
                                    <a:pt x="23" y="5"/>
                                    <a:pt x="35" y="0"/>
                                    <a:pt x="50" y="0"/>
                                  </a:cubicBezTo>
                                  <a:lnTo>
                                    <a:pt x="50" y="0"/>
                                  </a:lnTo>
                                  <a:close/>
                                  <a:moveTo>
                                    <a:pt x="50" y="0"/>
                                  </a:moveTo>
                                  <a:lnTo>
                                    <a:pt x="50" y="0"/>
                                  </a:lnTo>
                                  <a:lnTo>
                                    <a:pt x="5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819" name="Freeform 778"/>
                          <wps:cNvSpPr>
                            <a:spLocks/>
                          </wps:cNvSpPr>
                          <wps:spPr bwMode="auto">
                            <a:xfrm>
                              <a:off x="2741" y="5076"/>
                              <a:ext cx="112" cy="86"/>
                            </a:xfrm>
                            <a:custGeom>
                              <a:avLst/>
                              <a:gdLst>
                                <a:gd name="T0" fmla="*/ 0 w 142"/>
                                <a:gd name="T1" fmla="*/ 2 h 108"/>
                                <a:gd name="T2" fmla="*/ 0 w 142"/>
                                <a:gd name="T3" fmla="*/ 2 h 108"/>
                                <a:gd name="T4" fmla="*/ 18 w 142"/>
                                <a:gd name="T5" fmla="*/ 2 h 108"/>
                                <a:gd name="T6" fmla="*/ 18 w 142"/>
                                <a:gd name="T7" fmla="*/ 17 h 108"/>
                                <a:gd name="T8" fmla="*/ 29 w 142"/>
                                <a:gd name="T9" fmla="*/ 6 h 108"/>
                                <a:gd name="T10" fmla="*/ 49 w 142"/>
                                <a:gd name="T11" fmla="*/ 0 h 108"/>
                                <a:gd name="T12" fmla="*/ 70 w 142"/>
                                <a:gd name="T13" fmla="*/ 6 h 108"/>
                                <a:gd name="T14" fmla="*/ 77 w 142"/>
                                <a:gd name="T15" fmla="*/ 16 h 108"/>
                                <a:gd name="T16" fmla="*/ 91 w 142"/>
                                <a:gd name="T17" fmla="*/ 4 h 108"/>
                                <a:gd name="T18" fmla="*/ 109 w 142"/>
                                <a:gd name="T19" fmla="*/ 0 h 108"/>
                                <a:gd name="T20" fmla="*/ 138 w 142"/>
                                <a:gd name="T21" fmla="*/ 15 h 108"/>
                                <a:gd name="T22" fmla="*/ 142 w 142"/>
                                <a:gd name="T23" fmla="*/ 37 h 108"/>
                                <a:gd name="T24" fmla="*/ 142 w 142"/>
                                <a:gd name="T25" fmla="*/ 108 h 108"/>
                                <a:gd name="T26" fmla="*/ 124 w 142"/>
                                <a:gd name="T27" fmla="*/ 108 h 108"/>
                                <a:gd name="T28" fmla="*/ 124 w 142"/>
                                <a:gd name="T29" fmla="*/ 34 h 108"/>
                                <a:gd name="T30" fmla="*/ 119 w 142"/>
                                <a:gd name="T31" fmla="*/ 20 h 108"/>
                                <a:gd name="T32" fmla="*/ 106 w 142"/>
                                <a:gd name="T33" fmla="*/ 16 h 108"/>
                                <a:gd name="T34" fmla="*/ 88 w 142"/>
                                <a:gd name="T35" fmla="*/ 23 h 108"/>
                                <a:gd name="T36" fmla="*/ 80 w 142"/>
                                <a:gd name="T37" fmla="*/ 46 h 108"/>
                                <a:gd name="T38" fmla="*/ 80 w 142"/>
                                <a:gd name="T39" fmla="*/ 108 h 108"/>
                                <a:gd name="T40" fmla="*/ 62 w 142"/>
                                <a:gd name="T41" fmla="*/ 108 h 108"/>
                                <a:gd name="T42" fmla="*/ 62 w 142"/>
                                <a:gd name="T43" fmla="*/ 39 h 108"/>
                                <a:gd name="T44" fmla="*/ 60 w 142"/>
                                <a:gd name="T45" fmla="*/ 23 h 108"/>
                                <a:gd name="T46" fmla="*/ 45 w 142"/>
                                <a:gd name="T47" fmla="*/ 16 h 108"/>
                                <a:gd name="T48" fmla="*/ 26 w 142"/>
                                <a:gd name="T49" fmla="*/ 23 h 108"/>
                                <a:gd name="T50" fmla="*/ 18 w 142"/>
                                <a:gd name="T51" fmla="*/ 52 h 108"/>
                                <a:gd name="T52" fmla="*/ 18 w 142"/>
                                <a:gd name="T53" fmla="*/ 108 h 108"/>
                                <a:gd name="T54" fmla="*/ 0 w 142"/>
                                <a:gd name="T55" fmla="*/ 108 h 108"/>
                                <a:gd name="T56" fmla="*/ 0 w 142"/>
                                <a:gd name="T57" fmla="*/ 2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142" h="108">
                                  <a:moveTo>
                                    <a:pt x="0" y="2"/>
                                  </a:moveTo>
                                  <a:lnTo>
                                    <a:pt x="0" y="2"/>
                                  </a:lnTo>
                                  <a:lnTo>
                                    <a:pt x="18" y="2"/>
                                  </a:lnTo>
                                  <a:lnTo>
                                    <a:pt x="18" y="17"/>
                                  </a:lnTo>
                                  <a:cubicBezTo>
                                    <a:pt x="22" y="12"/>
                                    <a:pt x="26" y="8"/>
                                    <a:pt x="29" y="6"/>
                                  </a:cubicBezTo>
                                  <a:cubicBezTo>
                                    <a:pt x="35" y="2"/>
                                    <a:pt x="42" y="0"/>
                                    <a:pt x="49" y="0"/>
                                  </a:cubicBezTo>
                                  <a:cubicBezTo>
                                    <a:pt x="58" y="0"/>
                                    <a:pt x="64" y="2"/>
                                    <a:pt x="70" y="6"/>
                                  </a:cubicBezTo>
                                  <a:cubicBezTo>
                                    <a:pt x="72" y="8"/>
                                    <a:pt x="75" y="12"/>
                                    <a:pt x="77" y="16"/>
                                  </a:cubicBezTo>
                                  <a:cubicBezTo>
                                    <a:pt x="81" y="11"/>
                                    <a:pt x="86" y="6"/>
                                    <a:pt x="91" y="4"/>
                                  </a:cubicBezTo>
                                  <a:cubicBezTo>
                                    <a:pt x="97" y="1"/>
                                    <a:pt x="103" y="0"/>
                                    <a:pt x="109" y="0"/>
                                  </a:cubicBezTo>
                                  <a:cubicBezTo>
                                    <a:pt x="124" y="0"/>
                                    <a:pt x="133" y="5"/>
                                    <a:pt x="138" y="15"/>
                                  </a:cubicBezTo>
                                  <a:cubicBezTo>
                                    <a:pt x="141" y="21"/>
                                    <a:pt x="142" y="28"/>
                                    <a:pt x="142" y="37"/>
                                  </a:cubicBezTo>
                                  <a:lnTo>
                                    <a:pt x="142" y="108"/>
                                  </a:lnTo>
                                  <a:lnTo>
                                    <a:pt x="124" y="108"/>
                                  </a:lnTo>
                                  <a:lnTo>
                                    <a:pt x="124" y="34"/>
                                  </a:lnTo>
                                  <a:cubicBezTo>
                                    <a:pt x="124" y="27"/>
                                    <a:pt x="122" y="22"/>
                                    <a:pt x="119" y="20"/>
                                  </a:cubicBezTo>
                                  <a:cubicBezTo>
                                    <a:pt x="115" y="17"/>
                                    <a:pt x="111" y="16"/>
                                    <a:pt x="106" y="16"/>
                                  </a:cubicBezTo>
                                  <a:cubicBezTo>
                                    <a:pt x="99" y="16"/>
                                    <a:pt x="93" y="18"/>
                                    <a:pt x="88" y="23"/>
                                  </a:cubicBezTo>
                                  <a:cubicBezTo>
                                    <a:pt x="83" y="27"/>
                                    <a:pt x="80" y="35"/>
                                    <a:pt x="80" y="46"/>
                                  </a:cubicBezTo>
                                  <a:lnTo>
                                    <a:pt x="80" y="108"/>
                                  </a:lnTo>
                                  <a:lnTo>
                                    <a:pt x="62" y="108"/>
                                  </a:lnTo>
                                  <a:lnTo>
                                    <a:pt x="62" y="39"/>
                                  </a:lnTo>
                                  <a:cubicBezTo>
                                    <a:pt x="62" y="31"/>
                                    <a:pt x="61" y="26"/>
                                    <a:pt x="60" y="23"/>
                                  </a:cubicBezTo>
                                  <a:cubicBezTo>
                                    <a:pt x="57" y="18"/>
                                    <a:pt x="52" y="16"/>
                                    <a:pt x="45" y="16"/>
                                  </a:cubicBezTo>
                                  <a:cubicBezTo>
                                    <a:pt x="38" y="16"/>
                                    <a:pt x="32" y="18"/>
                                    <a:pt x="26" y="23"/>
                                  </a:cubicBezTo>
                                  <a:cubicBezTo>
                                    <a:pt x="21" y="29"/>
                                    <a:pt x="18" y="38"/>
                                    <a:pt x="18" y="52"/>
                                  </a:cubicBezTo>
                                  <a:lnTo>
                                    <a:pt x="18" y="108"/>
                                  </a:lnTo>
                                  <a:lnTo>
                                    <a:pt x="0" y="108"/>
                                  </a:lnTo>
                                  <a:lnTo>
                                    <a:pt x="0" y="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820" name="Freeform 779"/>
                          <wps:cNvSpPr>
                            <a:spLocks noEditPoints="1"/>
                          </wps:cNvSpPr>
                          <wps:spPr bwMode="auto">
                            <a:xfrm>
                              <a:off x="2915" y="5075"/>
                              <a:ext cx="77" cy="89"/>
                            </a:xfrm>
                            <a:custGeom>
                              <a:avLst/>
                              <a:gdLst>
                                <a:gd name="T0" fmla="*/ 50 w 96"/>
                                <a:gd name="T1" fmla="*/ 1 h 112"/>
                                <a:gd name="T2" fmla="*/ 50 w 96"/>
                                <a:gd name="T3" fmla="*/ 1 h 112"/>
                                <a:gd name="T4" fmla="*/ 71 w 96"/>
                                <a:gd name="T5" fmla="*/ 6 h 112"/>
                                <a:gd name="T6" fmla="*/ 88 w 96"/>
                                <a:gd name="T7" fmla="*/ 20 h 112"/>
                                <a:gd name="T8" fmla="*/ 95 w 96"/>
                                <a:gd name="T9" fmla="*/ 38 h 112"/>
                                <a:gd name="T10" fmla="*/ 96 w 96"/>
                                <a:gd name="T11" fmla="*/ 61 h 112"/>
                                <a:gd name="T12" fmla="*/ 19 w 96"/>
                                <a:gd name="T13" fmla="*/ 61 h 112"/>
                                <a:gd name="T14" fmla="*/ 26 w 96"/>
                                <a:gd name="T15" fmla="*/ 87 h 112"/>
                                <a:gd name="T16" fmla="*/ 48 w 96"/>
                                <a:gd name="T17" fmla="*/ 97 h 112"/>
                                <a:gd name="T18" fmla="*/ 71 w 96"/>
                                <a:gd name="T19" fmla="*/ 88 h 112"/>
                                <a:gd name="T20" fmla="*/ 77 w 96"/>
                                <a:gd name="T21" fmla="*/ 75 h 112"/>
                                <a:gd name="T22" fmla="*/ 95 w 96"/>
                                <a:gd name="T23" fmla="*/ 75 h 112"/>
                                <a:gd name="T24" fmla="*/ 90 w 96"/>
                                <a:gd name="T25" fmla="*/ 88 h 112"/>
                                <a:gd name="T26" fmla="*/ 81 w 96"/>
                                <a:gd name="T27" fmla="*/ 100 h 112"/>
                                <a:gd name="T28" fmla="*/ 61 w 96"/>
                                <a:gd name="T29" fmla="*/ 111 h 112"/>
                                <a:gd name="T30" fmla="*/ 47 w 96"/>
                                <a:gd name="T31" fmla="*/ 112 h 112"/>
                                <a:gd name="T32" fmla="*/ 13 w 96"/>
                                <a:gd name="T33" fmla="*/ 98 h 112"/>
                                <a:gd name="T34" fmla="*/ 0 w 96"/>
                                <a:gd name="T35" fmla="*/ 58 h 112"/>
                                <a:gd name="T36" fmla="*/ 14 w 96"/>
                                <a:gd name="T37" fmla="*/ 16 h 112"/>
                                <a:gd name="T38" fmla="*/ 50 w 96"/>
                                <a:gd name="T39" fmla="*/ 1 h 112"/>
                                <a:gd name="T40" fmla="*/ 50 w 96"/>
                                <a:gd name="T41" fmla="*/ 1 h 112"/>
                                <a:gd name="T42" fmla="*/ 78 w 96"/>
                                <a:gd name="T43" fmla="*/ 47 h 112"/>
                                <a:gd name="T44" fmla="*/ 78 w 96"/>
                                <a:gd name="T45" fmla="*/ 47 h 112"/>
                                <a:gd name="T46" fmla="*/ 73 w 96"/>
                                <a:gd name="T47" fmla="*/ 29 h 112"/>
                                <a:gd name="T48" fmla="*/ 49 w 96"/>
                                <a:gd name="T49" fmla="*/ 16 h 112"/>
                                <a:gd name="T50" fmla="*/ 28 w 96"/>
                                <a:gd name="T51" fmla="*/ 25 h 112"/>
                                <a:gd name="T52" fmla="*/ 19 w 96"/>
                                <a:gd name="T53" fmla="*/ 47 h 112"/>
                                <a:gd name="T54" fmla="*/ 78 w 96"/>
                                <a:gd name="T55" fmla="*/ 47 h 112"/>
                                <a:gd name="T56" fmla="*/ 48 w 96"/>
                                <a:gd name="T57" fmla="*/ 0 h 112"/>
                                <a:gd name="T58" fmla="*/ 48 w 96"/>
                                <a:gd name="T59" fmla="*/ 0 h 112"/>
                                <a:gd name="T60" fmla="*/ 48 w 96"/>
                                <a:gd name="T61"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96" h="112">
                                  <a:moveTo>
                                    <a:pt x="50" y="1"/>
                                  </a:moveTo>
                                  <a:lnTo>
                                    <a:pt x="50" y="1"/>
                                  </a:lnTo>
                                  <a:cubicBezTo>
                                    <a:pt x="57" y="1"/>
                                    <a:pt x="64" y="2"/>
                                    <a:pt x="71" y="6"/>
                                  </a:cubicBezTo>
                                  <a:cubicBezTo>
                                    <a:pt x="78" y="9"/>
                                    <a:pt x="84" y="14"/>
                                    <a:pt x="88" y="20"/>
                                  </a:cubicBezTo>
                                  <a:cubicBezTo>
                                    <a:pt x="91" y="25"/>
                                    <a:pt x="93" y="31"/>
                                    <a:pt x="95" y="38"/>
                                  </a:cubicBezTo>
                                  <a:cubicBezTo>
                                    <a:pt x="96" y="43"/>
                                    <a:pt x="96" y="51"/>
                                    <a:pt x="96" y="61"/>
                                  </a:cubicBezTo>
                                  <a:lnTo>
                                    <a:pt x="19" y="61"/>
                                  </a:lnTo>
                                  <a:cubicBezTo>
                                    <a:pt x="19" y="72"/>
                                    <a:pt x="22" y="81"/>
                                    <a:pt x="26" y="87"/>
                                  </a:cubicBezTo>
                                  <a:cubicBezTo>
                                    <a:pt x="31" y="94"/>
                                    <a:pt x="38" y="97"/>
                                    <a:pt x="48" y="97"/>
                                  </a:cubicBezTo>
                                  <a:cubicBezTo>
                                    <a:pt x="58" y="97"/>
                                    <a:pt x="65" y="94"/>
                                    <a:pt x="71" y="88"/>
                                  </a:cubicBezTo>
                                  <a:cubicBezTo>
                                    <a:pt x="74" y="84"/>
                                    <a:pt x="76" y="80"/>
                                    <a:pt x="77" y="75"/>
                                  </a:cubicBezTo>
                                  <a:lnTo>
                                    <a:pt x="95" y="75"/>
                                  </a:lnTo>
                                  <a:cubicBezTo>
                                    <a:pt x="94" y="79"/>
                                    <a:pt x="93" y="84"/>
                                    <a:pt x="90" y="88"/>
                                  </a:cubicBezTo>
                                  <a:cubicBezTo>
                                    <a:pt x="88" y="93"/>
                                    <a:pt x="85" y="97"/>
                                    <a:pt x="81" y="100"/>
                                  </a:cubicBezTo>
                                  <a:cubicBezTo>
                                    <a:pt x="76" y="105"/>
                                    <a:pt x="69" y="109"/>
                                    <a:pt x="61" y="111"/>
                                  </a:cubicBezTo>
                                  <a:cubicBezTo>
                                    <a:pt x="57" y="112"/>
                                    <a:pt x="52" y="112"/>
                                    <a:pt x="47" y="112"/>
                                  </a:cubicBezTo>
                                  <a:cubicBezTo>
                                    <a:pt x="34" y="112"/>
                                    <a:pt x="23" y="108"/>
                                    <a:pt x="13" y="98"/>
                                  </a:cubicBezTo>
                                  <a:cubicBezTo>
                                    <a:pt x="4" y="88"/>
                                    <a:pt x="0" y="75"/>
                                    <a:pt x="0" y="58"/>
                                  </a:cubicBezTo>
                                  <a:cubicBezTo>
                                    <a:pt x="0" y="41"/>
                                    <a:pt x="4" y="27"/>
                                    <a:pt x="14" y="16"/>
                                  </a:cubicBezTo>
                                  <a:cubicBezTo>
                                    <a:pt x="23" y="6"/>
                                    <a:pt x="35" y="1"/>
                                    <a:pt x="50" y="1"/>
                                  </a:cubicBezTo>
                                  <a:lnTo>
                                    <a:pt x="50" y="1"/>
                                  </a:lnTo>
                                  <a:close/>
                                  <a:moveTo>
                                    <a:pt x="78" y="47"/>
                                  </a:moveTo>
                                  <a:lnTo>
                                    <a:pt x="78" y="47"/>
                                  </a:lnTo>
                                  <a:cubicBezTo>
                                    <a:pt x="77" y="40"/>
                                    <a:pt x="76" y="34"/>
                                    <a:pt x="73" y="29"/>
                                  </a:cubicBezTo>
                                  <a:cubicBezTo>
                                    <a:pt x="68" y="20"/>
                                    <a:pt x="60" y="16"/>
                                    <a:pt x="49" y="16"/>
                                  </a:cubicBezTo>
                                  <a:cubicBezTo>
                                    <a:pt x="40" y="16"/>
                                    <a:pt x="34" y="19"/>
                                    <a:pt x="28" y="25"/>
                                  </a:cubicBezTo>
                                  <a:cubicBezTo>
                                    <a:pt x="23" y="31"/>
                                    <a:pt x="20" y="38"/>
                                    <a:pt x="19" y="47"/>
                                  </a:cubicBezTo>
                                  <a:lnTo>
                                    <a:pt x="78" y="47"/>
                                  </a:lnTo>
                                  <a:close/>
                                  <a:moveTo>
                                    <a:pt x="48" y="0"/>
                                  </a:moveTo>
                                  <a:lnTo>
                                    <a:pt x="48" y="0"/>
                                  </a:lnTo>
                                  <a:lnTo>
                                    <a:pt x="4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821" name="Freeform 780"/>
                          <wps:cNvSpPr>
                            <a:spLocks/>
                          </wps:cNvSpPr>
                          <wps:spPr bwMode="auto">
                            <a:xfrm>
                              <a:off x="3001" y="5045"/>
                              <a:ext cx="40" cy="117"/>
                            </a:xfrm>
                            <a:custGeom>
                              <a:avLst/>
                              <a:gdLst>
                                <a:gd name="T0" fmla="*/ 15 w 50"/>
                                <a:gd name="T1" fmla="*/ 25 h 147"/>
                                <a:gd name="T2" fmla="*/ 15 w 50"/>
                                <a:gd name="T3" fmla="*/ 25 h 147"/>
                                <a:gd name="T4" fmla="*/ 19 w 50"/>
                                <a:gd name="T5" fmla="*/ 9 h 147"/>
                                <a:gd name="T6" fmla="*/ 43 w 50"/>
                                <a:gd name="T7" fmla="*/ 0 h 147"/>
                                <a:gd name="T8" fmla="*/ 46 w 50"/>
                                <a:gd name="T9" fmla="*/ 0 h 147"/>
                                <a:gd name="T10" fmla="*/ 50 w 50"/>
                                <a:gd name="T11" fmla="*/ 0 h 147"/>
                                <a:gd name="T12" fmla="*/ 50 w 50"/>
                                <a:gd name="T13" fmla="*/ 16 h 147"/>
                                <a:gd name="T14" fmla="*/ 46 w 50"/>
                                <a:gd name="T15" fmla="*/ 16 h 147"/>
                                <a:gd name="T16" fmla="*/ 44 w 50"/>
                                <a:gd name="T17" fmla="*/ 16 h 147"/>
                                <a:gd name="T18" fmla="*/ 34 w 50"/>
                                <a:gd name="T19" fmla="*/ 20 h 147"/>
                                <a:gd name="T20" fmla="*/ 33 w 50"/>
                                <a:gd name="T21" fmla="*/ 41 h 147"/>
                                <a:gd name="T22" fmla="*/ 50 w 50"/>
                                <a:gd name="T23" fmla="*/ 41 h 147"/>
                                <a:gd name="T24" fmla="*/ 50 w 50"/>
                                <a:gd name="T25" fmla="*/ 55 h 147"/>
                                <a:gd name="T26" fmla="*/ 33 w 50"/>
                                <a:gd name="T27" fmla="*/ 55 h 147"/>
                                <a:gd name="T28" fmla="*/ 33 w 50"/>
                                <a:gd name="T29" fmla="*/ 147 h 147"/>
                                <a:gd name="T30" fmla="*/ 15 w 50"/>
                                <a:gd name="T31" fmla="*/ 147 h 147"/>
                                <a:gd name="T32" fmla="*/ 15 w 50"/>
                                <a:gd name="T33" fmla="*/ 55 h 147"/>
                                <a:gd name="T34" fmla="*/ 0 w 50"/>
                                <a:gd name="T35" fmla="*/ 55 h 147"/>
                                <a:gd name="T36" fmla="*/ 0 w 50"/>
                                <a:gd name="T37" fmla="*/ 41 h 147"/>
                                <a:gd name="T38" fmla="*/ 15 w 50"/>
                                <a:gd name="T39" fmla="*/ 41 h 147"/>
                                <a:gd name="T40" fmla="*/ 15 w 50"/>
                                <a:gd name="T41" fmla="*/ 25 h 14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50" h="147">
                                  <a:moveTo>
                                    <a:pt x="15" y="25"/>
                                  </a:moveTo>
                                  <a:lnTo>
                                    <a:pt x="15" y="25"/>
                                  </a:lnTo>
                                  <a:cubicBezTo>
                                    <a:pt x="15" y="18"/>
                                    <a:pt x="17" y="12"/>
                                    <a:pt x="19" y="9"/>
                                  </a:cubicBezTo>
                                  <a:cubicBezTo>
                                    <a:pt x="23" y="3"/>
                                    <a:pt x="31" y="0"/>
                                    <a:pt x="43" y="0"/>
                                  </a:cubicBezTo>
                                  <a:cubicBezTo>
                                    <a:pt x="44" y="0"/>
                                    <a:pt x="45" y="0"/>
                                    <a:pt x="46" y="0"/>
                                  </a:cubicBezTo>
                                  <a:cubicBezTo>
                                    <a:pt x="47" y="0"/>
                                    <a:pt x="49" y="0"/>
                                    <a:pt x="50" y="0"/>
                                  </a:cubicBezTo>
                                  <a:lnTo>
                                    <a:pt x="50" y="16"/>
                                  </a:lnTo>
                                  <a:cubicBezTo>
                                    <a:pt x="48" y="16"/>
                                    <a:pt x="47" y="16"/>
                                    <a:pt x="46" y="16"/>
                                  </a:cubicBezTo>
                                  <a:cubicBezTo>
                                    <a:pt x="45" y="16"/>
                                    <a:pt x="45" y="16"/>
                                    <a:pt x="44" y="16"/>
                                  </a:cubicBezTo>
                                  <a:cubicBezTo>
                                    <a:pt x="39" y="16"/>
                                    <a:pt x="35" y="17"/>
                                    <a:pt x="34" y="20"/>
                                  </a:cubicBezTo>
                                  <a:cubicBezTo>
                                    <a:pt x="33" y="23"/>
                                    <a:pt x="33" y="30"/>
                                    <a:pt x="33" y="41"/>
                                  </a:cubicBezTo>
                                  <a:lnTo>
                                    <a:pt x="50" y="41"/>
                                  </a:lnTo>
                                  <a:lnTo>
                                    <a:pt x="50" y="55"/>
                                  </a:lnTo>
                                  <a:lnTo>
                                    <a:pt x="33" y="55"/>
                                  </a:lnTo>
                                  <a:lnTo>
                                    <a:pt x="33" y="147"/>
                                  </a:lnTo>
                                  <a:lnTo>
                                    <a:pt x="15" y="147"/>
                                  </a:lnTo>
                                  <a:lnTo>
                                    <a:pt x="15" y="55"/>
                                  </a:lnTo>
                                  <a:lnTo>
                                    <a:pt x="0" y="55"/>
                                  </a:lnTo>
                                  <a:lnTo>
                                    <a:pt x="0" y="41"/>
                                  </a:lnTo>
                                  <a:lnTo>
                                    <a:pt x="15" y="41"/>
                                  </a:lnTo>
                                  <a:lnTo>
                                    <a:pt x="15" y="25"/>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822" name="Freeform 781"/>
                          <wps:cNvSpPr>
                            <a:spLocks/>
                          </wps:cNvSpPr>
                          <wps:spPr bwMode="auto">
                            <a:xfrm>
                              <a:off x="3043" y="5045"/>
                              <a:ext cx="40" cy="117"/>
                            </a:xfrm>
                            <a:custGeom>
                              <a:avLst/>
                              <a:gdLst>
                                <a:gd name="T0" fmla="*/ 15 w 50"/>
                                <a:gd name="T1" fmla="*/ 25 h 147"/>
                                <a:gd name="T2" fmla="*/ 15 w 50"/>
                                <a:gd name="T3" fmla="*/ 25 h 147"/>
                                <a:gd name="T4" fmla="*/ 19 w 50"/>
                                <a:gd name="T5" fmla="*/ 9 h 147"/>
                                <a:gd name="T6" fmla="*/ 43 w 50"/>
                                <a:gd name="T7" fmla="*/ 0 h 147"/>
                                <a:gd name="T8" fmla="*/ 46 w 50"/>
                                <a:gd name="T9" fmla="*/ 0 h 147"/>
                                <a:gd name="T10" fmla="*/ 50 w 50"/>
                                <a:gd name="T11" fmla="*/ 0 h 147"/>
                                <a:gd name="T12" fmla="*/ 50 w 50"/>
                                <a:gd name="T13" fmla="*/ 16 h 147"/>
                                <a:gd name="T14" fmla="*/ 46 w 50"/>
                                <a:gd name="T15" fmla="*/ 16 h 147"/>
                                <a:gd name="T16" fmla="*/ 44 w 50"/>
                                <a:gd name="T17" fmla="*/ 16 h 147"/>
                                <a:gd name="T18" fmla="*/ 34 w 50"/>
                                <a:gd name="T19" fmla="*/ 20 h 147"/>
                                <a:gd name="T20" fmla="*/ 33 w 50"/>
                                <a:gd name="T21" fmla="*/ 41 h 147"/>
                                <a:gd name="T22" fmla="*/ 50 w 50"/>
                                <a:gd name="T23" fmla="*/ 41 h 147"/>
                                <a:gd name="T24" fmla="*/ 50 w 50"/>
                                <a:gd name="T25" fmla="*/ 55 h 147"/>
                                <a:gd name="T26" fmla="*/ 32 w 50"/>
                                <a:gd name="T27" fmla="*/ 55 h 147"/>
                                <a:gd name="T28" fmla="*/ 32 w 50"/>
                                <a:gd name="T29" fmla="*/ 147 h 147"/>
                                <a:gd name="T30" fmla="*/ 15 w 50"/>
                                <a:gd name="T31" fmla="*/ 147 h 147"/>
                                <a:gd name="T32" fmla="*/ 15 w 50"/>
                                <a:gd name="T33" fmla="*/ 55 h 147"/>
                                <a:gd name="T34" fmla="*/ 0 w 50"/>
                                <a:gd name="T35" fmla="*/ 55 h 147"/>
                                <a:gd name="T36" fmla="*/ 0 w 50"/>
                                <a:gd name="T37" fmla="*/ 41 h 147"/>
                                <a:gd name="T38" fmla="*/ 15 w 50"/>
                                <a:gd name="T39" fmla="*/ 41 h 147"/>
                                <a:gd name="T40" fmla="*/ 15 w 50"/>
                                <a:gd name="T41" fmla="*/ 25 h 14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50" h="147">
                                  <a:moveTo>
                                    <a:pt x="15" y="25"/>
                                  </a:moveTo>
                                  <a:lnTo>
                                    <a:pt x="15" y="25"/>
                                  </a:lnTo>
                                  <a:cubicBezTo>
                                    <a:pt x="15" y="18"/>
                                    <a:pt x="16" y="12"/>
                                    <a:pt x="19" y="9"/>
                                  </a:cubicBezTo>
                                  <a:cubicBezTo>
                                    <a:pt x="23" y="3"/>
                                    <a:pt x="31" y="0"/>
                                    <a:pt x="43" y="0"/>
                                  </a:cubicBezTo>
                                  <a:cubicBezTo>
                                    <a:pt x="44" y="0"/>
                                    <a:pt x="45" y="0"/>
                                    <a:pt x="46" y="0"/>
                                  </a:cubicBezTo>
                                  <a:cubicBezTo>
                                    <a:pt x="47" y="0"/>
                                    <a:pt x="49" y="0"/>
                                    <a:pt x="50" y="0"/>
                                  </a:cubicBezTo>
                                  <a:lnTo>
                                    <a:pt x="50" y="16"/>
                                  </a:lnTo>
                                  <a:cubicBezTo>
                                    <a:pt x="48" y="16"/>
                                    <a:pt x="47" y="16"/>
                                    <a:pt x="46" y="16"/>
                                  </a:cubicBezTo>
                                  <a:cubicBezTo>
                                    <a:pt x="45" y="16"/>
                                    <a:pt x="44" y="16"/>
                                    <a:pt x="44" y="16"/>
                                  </a:cubicBezTo>
                                  <a:cubicBezTo>
                                    <a:pt x="38" y="16"/>
                                    <a:pt x="35" y="17"/>
                                    <a:pt x="34" y="20"/>
                                  </a:cubicBezTo>
                                  <a:cubicBezTo>
                                    <a:pt x="33" y="23"/>
                                    <a:pt x="33" y="30"/>
                                    <a:pt x="33" y="41"/>
                                  </a:cubicBezTo>
                                  <a:lnTo>
                                    <a:pt x="50" y="41"/>
                                  </a:lnTo>
                                  <a:lnTo>
                                    <a:pt x="50" y="55"/>
                                  </a:lnTo>
                                  <a:lnTo>
                                    <a:pt x="32" y="55"/>
                                  </a:lnTo>
                                  <a:lnTo>
                                    <a:pt x="32" y="147"/>
                                  </a:lnTo>
                                  <a:lnTo>
                                    <a:pt x="15" y="147"/>
                                  </a:lnTo>
                                  <a:lnTo>
                                    <a:pt x="15" y="55"/>
                                  </a:lnTo>
                                  <a:lnTo>
                                    <a:pt x="0" y="55"/>
                                  </a:lnTo>
                                  <a:lnTo>
                                    <a:pt x="0" y="41"/>
                                  </a:lnTo>
                                  <a:lnTo>
                                    <a:pt x="15" y="41"/>
                                  </a:lnTo>
                                  <a:lnTo>
                                    <a:pt x="15" y="25"/>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823" name="Freeform 782"/>
                          <wps:cNvSpPr>
                            <a:spLocks noEditPoints="1"/>
                          </wps:cNvSpPr>
                          <wps:spPr bwMode="auto">
                            <a:xfrm>
                              <a:off x="3092" y="5075"/>
                              <a:ext cx="76" cy="89"/>
                            </a:xfrm>
                            <a:custGeom>
                              <a:avLst/>
                              <a:gdLst>
                                <a:gd name="T0" fmla="*/ 50 w 96"/>
                                <a:gd name="T1" fmla="*/ 1 h 112"/>
                                <a:gd name="T2" fmla="*/ 50 w 96"/>
                                <a:gd name="T3" fmla="*/ 1 h 112"/>
                                <a:gd name="T4" fmla="*/ 71 w 96"/>
                                <a:gd name="T5" fmla="*/ 6 h 112"/>
                                <a:gd name="T6" fmla="*/ 88 w 96"/>
                                <a:gd name="T7" fmla="*/ 20 h 112"/>
                                <a:gd name="T8" fmla="*/ 95 w 96"/>
                                <a:gd name="T9" fmla="*/ 38 h 112"/>
                                <a:gd name="T10" fmla="*/ 96 w 96"/>
                                <a:gd name="T11" fmla="*/ 61 h 112"/>
                                <a:gd name="T12" fmla="*/ 19 w 96"/>
                                <a:gd name="T13" fmla="*/ 61 h 112"/>
                                <a:gd name="T14" fmla="*/ 26 w 96"/>
                                <a:gd name="T15" fmla="*/ 87 h 112"/>
                                <a:gd name="T16" fmla="*/ 48 w 96"/>
                                <a:gd name="T17" fmla="*/ 97 h 112"/>
                                <a:gd name="T18" fmla="*/ 71 w 96"/>
                                <a:gd name="T19" fmla="*/ 88 h 112"/>
                                <a:gd name="T20" fmla="*/ 77 w 96"/>
                                <a:gd name="T21" fmla="*/ 75 h 112"/>
                                <a:gd name="T22" fmla="*/ 95 w 96"/>
                                <a:gd name="T23" fmla="*/ 75 h 112"/>
                                <a:gd name="T24" fmla="*/ 90 w 96"/>
                                <a:gd name="T25" fmla="*/ 88 h 112"/>
                                <a:gd name="T26" fmla="*/ 81 w 96"/>
                                <a:gd name="T27" fmla="*/ 100 h 112"/>
                                <a:gd name="T28" fmla="*/ 61 w 96"/>
                                <a:gd name="T29" fmla="*/ 111 h 112"/>
                                <a:gd name="T30" fmla="*/ 47 w 96"/>
                                <a:gd name="T31" fmla="*/ 112 h 112"/>
                                <a:gd name="T32" fmla="*/ 13 w 96"/>
                                <a:gd name="T33" fmla="*/ 98 h 112"/>
                                <a:gd name="T34" fmla="*/ 0 w 96"/>
                                <a:gd name="T35" fmla="*/ 58 h 112"/>
                                <a:gd name="T36" fmla="*/ 14 w 96"/>
                                <a:gd name="T37" fmla="*/ 16 h 112"/>
                                <a:gd name="T38" fmla="*/ 50 w 96"/>
                                <a:gd name="T39" fmla="*/ 1 h 112"/>
                                <a:gd name="T40" fmla="*/ 50 w 96"/>
                                <a:gd name="T41" fmla="*/ 1 h 112"/>
                                <a:gd name="T42" fmla="*/ 78 w 96"/>
                                <a:gd name="T43" fmla="*/ 47 h 112"/>
                                <a:gd name="T44" fmla="*/ 78 w 96"/>
                                <a:gd name="T45" fmla="*/ 47 h 112"/>
                                <a:gd name="T46" fmla="*/ 73 w 96"/>
                                <a:gd name="T47" fmla="*/ 29 h 112"/>
                                <a:gd name="T48" fmla="*/ 49 w 96"/>
                                <a:gd name="T49" fmla="*/ 16 h 112"/>
                                <a:gd name="T50" fmla="*/ 28 w 96"/>
                                <a:gd name="T51" fmla="*/ 25 h 112"/>
                                <a:gd name="T52" fmla="*/ 19 w 96"/>
                                <a:gd name="T53" fmla="*/ 47 h 112"/>
                                <a:gd name="T54" fmla="*/ 78 w 96"/>
                                <a:gd name="T55" fmla="*/ 47 h 112"/>
                                <a:gd name="T56" fmla="*/ 48 w 96"/>
                                <a:gd name="T57" fmla="*/ 0 h 112"/>
                                <a:gd name="T58" fmla="*/ 48 w 96"/>
                                <a:gd name="T59" fmla="*/ 0 h 112"/>
                                <a:gd name="T60" fmla="*/ 48 w 96"/>
                                <a:gd name="T61"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96" h="112">
                                  <a:moveTo>
                                    <a:pt x="50" y="1"/>
                                  </a:moveTo>
                                  <a:lnTo>
                                    <a:pt x="50" y="1"/>
                                  </a:lnTo>
                                  <a:cubicBezTo>
                                    <a:pt x="57" y="1"/>
                                    <a:pt x="64" y="2"/>
                                    <a:pt x="71" y="6"/>
                                  </a:cubicBezTo>
                                  <a:cubicBezTo>
                                    <a:pt x="78" y="9"/>
                                    <a:pt x="84" y="14"/>
                                    <a:pt x="88" y="20"/>
                                  </a:cubicBezTo>
                                  <a:cubicBezTo>
                                    <a:pt x="91" y="25"/>
                                    <a:pt x="93" y="31"/>
                                    <a:pt x="95" y="38"/>
                                  </a:cubicBezTo>
                                  <a:cubicBezTo>
                                    <a:pt x="96" y="43"/>
                                    <a:pt x="96" y="51"/>
                                    <a:pt x="96" y="61"/>
                                  </a:cubicBezTo>
                                  <a:lnTo>
                                    <a:pt x="19" y="61"/>
                                  </a:lnTo>
                                  <a:cubicBezTo>
                                    <a:pt x="19" y="72"/>
                                    <a:pt x="22" y="81"/>
                                    <a:pt x="26" y="87"/>
                                  </a:cubicBezTo>
                                  <a:cubicBezTo>
                                    <a:pt x="31" y="94"/>
                                    <a:pt x="38" y="97"/>
                                    <a:pt x="48" y="97"/>
                                  </a:cubicBezTo>
                                  <a:cubicBezTo>
                                    <a:pt x="58" y="97"/>
                                    <a:pt x="65" y="94"/>
                                    <a:pt x="71" y="88"/>
                                  </a:cubicBezTo>
                                  <a:cubicBezTo>
                                    <a:pt x="74" y="84"/>
                                    <a:pt x="76" y="80"/>
                                    <a:pt x="77" y="75"/>
                                  </a:cubicBezTo>
                                  <a:lnTo>
                                    <a:pt x="95" y="75"/>
                                  </a:lnTo>
                                  <a:cubicBezTo>
                                    <a:pt x="94" y="79"/>
                                    <a:pt x="93" y="84"/>
                                    <a:pt x="90" y="88"/>
                                  </a:cubicBezTo>
                                  <a:cubicBezTo>
                                    <a:pt x="88" y="93"/>
                                    <a:pt x="85" y="97"/>
                                    <a:pt x="81" y="100"/>
                                  </a:cubicBezTo>
                                  <a:cubicBezTo>
                                    <a:pt x="76" y="105"/>
                                    <a:pt x="69" y="109"/>
                                    <a:pt x="61" y="111"/>
                                  </a:cubicBezTo>
                                  <a:cubicBezTo>
                                    <a:pt x="57" y="112"/>
                                    <a:pt x="52" y="112"/>
                                    <a:pt x="47" y="112"/>
                                  </a:cubicBezTo>
                                  <a:cubicBezTo>
                                    <a:pt x="34" y="112"/>
                                    <a:pt x="23" y="108"/>
                                    <a:pt x="13" y="98"/>
                                  </a:cubicBezTo>
                                  <a:cubicBezTo>
                                    <a:pt x="4" y="88"/>
                                    <a:pt x="0" y="75"/>
                                    <a:pt x="0" y="58"/>
                                  </a:cubicBezTo>
                                  <a:cubicBezTo>
                                    <a:pt x="0" y="41"/>
                                    <a:pt x="4" y="27"/>
                                    <a:pt x="14" y="16"/>
                                  </a:cubicBezTo>
                                  <a:cubicBezTo>
                                    <a:pt x="23" y="6"/>
                                    <a:pt x="35" y="1"/>
                                    <a:pt x="50" y="1"/>
                                  </a:cubicBezTo>
                                  <a:lnTo>
                                    <a:pt x="50" y="1"/>
                                  </a:lnTo>
                                  <a:close/>
                                  <a:moveTo>
                                    <a:pt x="78" y="47"/>
                                  </a:moveTo>
                                  <a:lnTo>
                                    <a:pt x="78" y="47"/>
                                  </a:lnTo>
                                  <a:cubicBezTo>
                                    <a:pt x="77" y="40"/>
                                    <a:pt x="76" y="34"/>
                                    <a:pt x="73" y="29"/>
                                  </a:cubicBezTo>
                                  <a:cubicBezTo>
                                    <a:pt x="68" y="20"/>
                                    <a:pt x="60" y="16"/>
                                    <a:pt x="49" y="16"/>
                                  </a:cubicBezTo>
                                  <a:cubicBezTo>
                                    <a:pt x="40" y="16"/>
                                    <a:pt x="34" y="19"/>
                                    <a:pt x="28" y="25"/>
                                  </a:cubicBezTo>
                                  <a:cubicBezTo>
                                    <a:pt x="23" y="31"/>
                                    <a:pt x="20" y="38"/>
                                    <a:pt x="19" y="47"/>
                                  </a:cubicBezTo>
                                  <a:lnTo>
                                    <a:pt x="78" y="47"/>
                                  </a:lnTo>
                                  <a:close/>
                                  <a:moveTo>
                                    <a:pt x="48" y="0"/>
                                  </a:moveTo>
                                  <a:lnTo>
                                    <a:pt x="48" y="0"/>
                                  </a:lnTo>
                                  <a:lnTo>
                                    <a:pt x="4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824" name="Freeform 783"/>
                          <wps:cNvSpPr>
                            <a:spLocks noEditPoints="1"/>
                          </wps:cNvSpPr>
                          <wps:spPr bwMode="auto">
                            <a:xfrm>
                              <a:off x="3180" y="5075"/>
                              <a:ext cx="72" cy="89"/>
                            </a:xfrm>
                            <a:custGeom>
                              <a:avLst/>
                              <a:gdLst>
                                <a:gd name="T0" fmla="*/ 48 w 91"/>
                                <a:gd name="T1" fmla="*/ 0 h 112"/>
                                <a:gd name="T2" fmla="*/ 48 w 91"/>
                                <a:gd name="T3" fmla="*/ 0 h 112"/>
                                <a:gd name="T4" fmla="*/ 77 w 91"/>
                                <a:gd name="T5" fmla="*/ 9 h 112"/>
                                <a:gd name="T6" fmla="*/ 91 w 91"/>
                                <a:gd name="T7" fmla="*/ 38 h 112"/>
                                <a:gd name="T8" fmla="*/ 73 w 91"/>
                                <a:gd name="T9" fmla="*/ 38 h 112"/>
                                <a:gd name="T10" fmla="*/ 66 w 91"/>
                                <a:gd name="T11" fmla="*/ 22 h 112"/>
                                <a:gd name="T12" fmla="*/ 48 w 91"/>
                                <a:gd name="T13" fmla="*/ 16 h 112"/>
                                <a:gd name="T14" fmla="*/ 24 w 91"/>
                                <a:gd name="T15" fmla="*/ 32 h 112"/>
                                <a:gd name="T16" fmla="*/ 19 w 91"/>
                                <a:gd name="T17" fmla="*/ 59 h 112"/>
                                <a:gd name="T18" fmla="*/ 26 w 91"/>
                                <a:gd name="T19" fmla="*/ 86 h 112"/>
                                <a:gd name="T20" fmla="*/ 47 w 91"/>
                                <a:gd name="T21" fmla="*/ 96 h 112"/>
                                <a:gd name="T22" fmla="*/ 65 w 91"/>
                                <a:gd name="T23" fmla="*/ 90 h 112"/>
                                <a:gd name="T24" fmla="*/ 73 w 91"/>
                                <a:gd name="T25" fmla="*/ 71 h 112"/>
                                <a:gd name="T26" fmla="*/ 91 w 91"/>
                                <a:gd name="T27" fmla="*/ 71 h 112"/>
                                <a:gd name="T28" fmla="*/ 76 w 91"/>
                                <a:gd name="T29" fmla="*/ 102 h 112"/>
                                <a:gd name="T30" fmla="*/ 46 w 91"/>
                                <a:gd name="T31" fmla="*/ 112 h 112"/>
                                <a:gd name="T32" fmla="*/ 13 w 91"/>
                                <a:gd name="T33" fmla="*/ 97 h 112"/>
                                <a:gd name="T34" fmla="*/ 0 w 91"/>
                                <a:gd name="T35" fmla="*/ 59 h 112"/>
                                <a:gd name="T36" fmla="*/ 14 w 91"/>
                                <a:gd name="T37" fmla="*/ 15 h 112"/>
                                <a:gd name="T38" fmla="*/ 48 w 91"/>
                                <a:gd name="T39" fmla="*/ 0 h 112"/>
                                <a:gd name="T40" fmla="*/ 48 w 91"/>
                                <a:gd name="T41" fmla="*/ 0 h 112"/>
                                <a:gd name="T42" fmla="*/ 45 w 91"/>
                                <a:gd name="T43" fmla="*/ 0 h 112"/>
                                <a:gd name="T44" fmla="*/ 45 w 91"/>
                                <a:gd name="T45" fmla="*/ 0 h 112"/>
                                <a:gd name="T46" fmla="*/ 45 w 91"/>
                                <a:gd name="T47"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1" h="112">
                                  <a:moveTo>
                                    <a:pt x="48" y="0"/>
                                  </a:moveTo>
                                  <a:lnTo>
                                    <a:pt x="48" y="0"/>
                                  </a:lnTo>
                                  <a:cubicBezTo>
                                    <a:pt x="60" y="0"/>
                                    <a:pt x="70" y="3"/>
                                    <a:pt x="77" y="9"/>
                                  </a:cubicBezTo>
                                  <a:cubicBezTo>
                                    <a:pt x="85" y="14"/>
                                    <a:pt x="89" y="24"/>
                                    <a:pt x="91" y="38"/>
                                  </a:cubicBezTo>
                                  <a:lnTo>
                                    <a:pt x="73" y="38"/>
                                  </a:lnTo>
                                  <a:cubicBezTo>
                                    <a:pt x="72" y="32"/>
                                    <a:pt x="70" y="27"/>
                                    <a:pt x="66" y="22"/>
                                  </a:cubicBezTo>
                                  <a:cubicBezTo>
                                    <a:pt x="63" y="18"/>
                                    <a:pt x="57" y="16"/>
                                    <a:pt x="48" y="16"/>
                                  </a:cubicBezTo>
                                  <a:cubicBezTo>
                                    <a:pt x="37" y="16"/>
                                    <a:pt x="29" y="21"/>
                                    <a:pt x="24" y="32"/>
                                  </a:cubicBezTo>
                                  <a:cubicBezTo>
                                    <a:pt x="21" y="40"/>
                                    <a:pt x="19" y="48"/>
                                    <a:pt x="19" y="59"/>
                                  </a:cubicBezTo>
                                  <a:cubicBezTo>
                                    <a:pt x="19" y="69"/>
                                    <a:pt x="21" y="78"/>
                                    <a:pt x="26" y="86"/>
                                  </a:cubicBezTo>
                                  <a:cubicBezTo>
                                    <a:pt x="30" y="93"/>
                                    <a:pt x="37" y="96"/>
                                    <a:pt x="47" y="96"/>
                                  </a:cubicBezTo>
                                  <a:cubicBezTo>
                                    <a:pt x="54" y="96"/>
                                    <a:pt x="60" y="94"/>
                                    <a:pt x="65" y="90"/>
                                  </a:cubicBezTo>
                                  <a:cubicBezTo>
                                    <a:pt x="69" y="85"/>
                                    <a:pt x="72" y="79"/>
                                    <a:pt x="73" y="71"/>
                                  </a:cubicBezTo>
                                  <a:lnTo>
                                    <a:pt x="91" y="71"/>
                                  </a:lnTo>
                                  <a:cubicBezTo>
                                    <a:pt x="89" y="85"/>
                                    <a:pt x="84" y="95"/>
                                    <a:pt x="76" y="102"/>
                                  </a:cubicBezTo>
                                  <a:cubicBezTo>
                                    <a:pt x="68" y="108"/>
                                    <a:pt x="58" y="112"/>
                                    <a:pt x="46" y="112"/>
                                  </a:cubicBezTo>
                                  <a:cubicBezTo>
                                    <a:pt x="32" y="112"/>
                                    <a:pt x="21" y="107"/>
                                    <a:pt x="13" y="97"/>
                                  </a:cubicBezTo>
                                  <a:cubicBezTo>
                                    <a:pt x="4" y="86"/>
                                    <a:pt x="0" y="74"/>
                                    <a:pt x="0" y="59"/>
                                  </a:cubicBezTo>
                                  <a:cubicBezTo>
                                    <a:pt x="0" y="40"/>
                                    <a:pt x="5" y="26"/>
                                    <a:pt x="14" y="15"/>
                                  </a:cubicBezTo>
                                  <a:cubicBezTo>
                                    <a:pt x="23" y="5"/>
                                    <a:pt x="34" y="0"/>
                                    <a:pt x="48" y="0"/>
                                  </a:cubicBezTo>
                                  <a:lnTo>
                                    <a:pt x="48" y="0"/>
                                  </a:lnTo>
                                  <a:close/>
                                  <a:moveTo>
                                    <a:pt x="45" y="0"/>
                                  </a:moveTo>
                                  <a:lnTo>
                                    <a:pt x="45" y="0"/>
                                  </a:lnTo>
                                  <a:lnTo>
                                    <a:pt x="45"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825" name="Freeform 784"/>
                          <wps:cNvSpPr>
                            <a:spLocks/>
                          </wps:cNvSpPr>
                          <wps:spPr bwMode="auto">
                            <a:xfrm>
                              <a:off x="3258" y="5053"/>
                              <a:ext cx="39" cy="109"/>
                            </a:xfrm>
                            <a:custGeom>
                              <a:avLst/>
                              <a:gdLst>
                                <a:gd name="T0" fmla="*/ 14 w 49"/>
                                <a:gd name="T1" fmla="*/ 0 h 137"/>
                                <a:gd name="T2" fmla="*/ 14 w 49"/>
                                <a:gd name="T3" fmla="*/ 0 h 137"/>
                                <a:gd name="T4" fmla="*/ 32 w 49"/>
                                <a:gd name="T5" fmla="*/ 0 h 137"/>
                                <a:gd name="T6" fmla="*/ 32 w 49"/>
                                <a:gd name="T7" fmla="*/ 30 h 137"/>
                                <a:gd name="T8" fmla="*/ 49 w 49"/>
                                <a:gd name="T9" fmla="*/ 30 h 137"/>
                                <a:gd name="T10" fmla="*/ 49 w 49"/>
                                <a:gd name="T11" fmla="*/ 44 h 137"/>
                                <a:gd name="T12" fmla="*/ 32 w 49"/>
                                <a:gd name="T13" fmla="*/ 44 h 137"/>
                                <a:gd name="T14" fmla="*/ 32 w 49"/>
                                <a:gd name="T15" fmla="*/ 113 h 137"/>
                                <a:gd name="T16" fmla="*/ 36 w 49"/>
                                <a:gd name="T17" fmla="*/ 121 h 137"/>
                                <a:gd name="T18" fmla="*/ 43 w 49"/>
                                <a:gd name="T19" fmla="*/ 122 h 137"/>
                                <a:gd name="T20" fmla="*/ 46 w 49"/>
                                <a:gd name="T21" fmla="*/ 122 h 137"/>
                                <a:gd name="T22" fmla="*/ 49 w 49"/>
                                <a:gd name="T23" fmla="*/ 122 h 137"/>
                                <a:gd name="T24" fmla="*/ 49 w 49"/>
                                <a:gd name="T25" fmla="*/ 136 h 137"/>
                                <a:gd name="T26" fmla="*/ 43 w 49"/>
                                <a:gd name="T27" fmla="*/ 137 h 137"/>
                                <a:gd name="T28" fmla="*/ 36 w 49"/>
                                <a:gd name="T29" fmla="*/ 137 h 137"/>
                                <a:gd name="T30" fmla="*/ 19 w 49"/>
                                <a:gd name="T31" fmla="*/ 131 h 137"/>
                                <a:gd name="T32" fmla="*/ 14 w 49"/>
                                <a:gd name="T33" fmla="*/ 114 h 137"/>
                                <a:gd name="T34" fmla="*/ 14 w 49"/>
                                <a:gd name="T35" fmla="*/ 44 h 137"/>
                                <a:gd name="T36" fmla="*/ 0 w 49"/>
                                <a:gd name="T37" fmla="*/ 44 h 137"/>
                                <a:gd name="T38" fmla="*/ 0 w 49"/>
                                <a:gd name="T39" fmla="*/ 30 h 137"/>
                                <a:gd name="T40" fmla="*/ 14 w 49"/>
                                <a:gd name="T41" fmla="*/ 30 h 137"/>
                                <a:gd name="T42" fmla="*/ 14 w 49"/>
                                <a:gd name="T43" fmla="*/ 0 h 1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49" h="137">
                                  <a:moveTo>
                                    <a:pt x="14" y="0"/>
                                  </a:moveTo>
                                  <a:lnTo>
                                    <a:pt x="14" y="0"/>
                                  </a:lnTo>
                                  <a:lnTo>
                                    <a:pt x="32" y="0"/>
                                  </a:lnTo>
                                  <a:lnTo>
                                    <a:pt x="32" y="30"/>
                                  </a:lnTo>
                                  <a:lnTo>
                                    <a:pt x="49" y="30"/>
                                  </a:lnTo>
                                  <a:lnTo>
                                    <a:pt x="49" y="44"/>
                                  </a:lnTo>
                                  <a:lnTo>
                                    <a:pt x="32" y="44"/>
                                  </a:lnTo>
                                  <a:lnTo>
                                    <a:pt x="32" y="113"/>
                                  </a:lnTo>
                                  <a:cubicBezTo>
                                    <a:pt x="32" y="117"/>
                                    <a:pt x="34" y="120"/>
                                    <a:pt x="36" y="121"/>
                                  </a:cubicBezTo>
                                  <a:cubicBezTo>
                                    <a:pt x="38" y="122"/>
                                    <a:pt x="40" y="122"/>
                                    <a:pt x="43" y="122"/>
                                  </a:cubicBezTo>
                                  <a:cubicBezTo>
                                    <a:pt x="44" y="122"/>
                                    <a:pt x="45" y="122"/>
                                    <a:pt x="46" y="122"/>
                                  </a:cubicBezTo>
                                  <a:cubicBezTo>
                                    <a:pt x="47" y="122"/>
                                    <a:pt x="48" y="122"/>
                                    <a:pt x="49" y="122"/>
                                  </a:cubicBezTo>
                                  <a:lnTo>
                                    <a:pt x="49" y="136"/>
                                  </a:lnTo>
                                  <a:cubicBezTo>
                                    <a:pt x="47" y="136"/>
                                    <a:pt x="45" y="137"/>
                                    <a:pt x="43" y="137"/>
                                  </a:cubicBezTo>
                                  <a:cubicBezTo>
                                    <a:pt x="41" y="137"/>
                                    <a:pt x="38" y="137"/>
                                    <a:pt x="36" y="137"/>
                                  </a:cubicBezTo>
                                  <a:cubicBezTo>
                                    <a:pt x="28" y="137"/>
                                    <a:pt x="22" y="135"/>
                                    <a:pt x="19" y="131"/>
                                  </a:cubicBezTo>
                                  <a:cubicBezTo>
                                    <a:pt x="16" y="127"/>
                                    <a:pt x="14" y="121"/>
                                    <a:pt x="14" y="114"/>
                                  </a:cubicBezTo>
                                  <a:lnTo>
                                    <a:pt x="14" y="44"/>
                                  </a:lnTo>
                                  <a:lnTo>
                                    <a:pt x="0" y="44"/>
                                  </a:lnTo>
                                  <a:lnTo>
                                    <a:pt x="0" y="30"/>
                                  </a:lnTo>
                                  <a:lnTo>
                                    <a:pt x="14" y="30"/>
                                  </a:lnTo>
                                  <a:lnTo>
                                    <a:pt x="14"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826" name="Freeform 785"/>
                          <wps:cNvSpPr>
                            <a:spLocks noEditPoints="1"/>
                          </wps:cNvSpPr>
                          <wps:spPr bwMode="auto">
                            <a:xfrm>
                              <a:off x="3306" y="5075"/>
                              <a:ext cx="69" cy="90"/>
                            </a:xfrm>
                            <a:custGeom>
                              <a:avLst/>
                              <a:gdLst>
                                <a:gd name="T0" fmla="*/ 17 w 87"/>
                                <a:gd name="T1" fmla="*/ 75 h 113"/>
                                <a:gd name="T2" fmla="*/ 17 w 87"/>
                                <a:gd name="T3" fmla="*/ 75 h 113"/>
                                <a:gd name="T4" fmla="*/ 21 w 87"/>
                                <a:gd name="T5" fmla="*/ 89 h 113"/>
                                <a:gd name="T6" fmla="*/ 45 w 87"/>
                                <a:gd name="T7" fmla="*/ 98 h 113"/>
                                <a:gd name="T8" fmla="*/ 62 w 87"/>
                                <a:gd name="T9" fmla="*/ 93 h 113"/>
                                <a:gd name="T10" fmla="*/ 69 w 87"/>
                                <a:gd name="T11" fmla="*/ 80 h 113"/>
                                <a:gd name="T12" fmla="*/ 63 w 87"/>
                                <a:gd name="T13" fmla="*/ 70 h 113"/>
                                <a:gd name="T14" fmla="*/ 48 w 87"/>
                                <a:gd name="T15" fmla="*/ 65 h 113"/>
                                <a:gd name="T16" fmla="*/ 34 w 87"/>
                                <a:gd name="T17" fmla="*/ 61 h 113"/>
                                <a:gd name="T18" fmla="*/ 14 w 87"/>
                                <a:gd name="T19" fmla="*/ 54 h 113"/>
                                <a:gd name="T20" fmla="*/ 3 w 87"/>
                                <a:gd name="T21" fmla="*/ 34 h 113"/>
                                <a:gd name="T22" fmla="*/ 14 w 87"/>
                                <a:gd name="T23" fmla="*/ 9 h 113"/>
                                <a:gd name="T24" fmla="*/ 43 w 87"/>
                                <a:gd name="T25" fmla="*/ 0 h 113"/>
                                <a:gd name="T26" fmla="*/ 77 w 87"/>
                                <a:gd name="T27" fmla="*/ 14 h 113"/>
                                <a:gd name="T28" fmla="*/ 83 w 87"/>
                                <a:gd name="T29" fmla="*/ 33 h 113"/>
                                <a:gd name="T30" fmla="*/ 67 w 87"/>
                                <a:gd name="T31" fmla="*/ 33 h 113"/>
                                <a:gd name="T32" fmla="*/ 62 w 87"/>
                                <a:gd name="T33" fmla="*/ 22 h 113"/>
                                <a:gd name="T34" fmla="*/ 41 w 87"/>
                                <a:gd name="T35" fmla="*/ 15 h 113"/>
                                <a:gd name="T36" fmla="*/ 26 w 87"/>
                                <a:gd name="T37" fmla="*/ 19 h 113"/>
                                <a:gd name="T38" fmla="*/ 21 w 87"/>
                                <a:gd name="T39" fmla="*/ 29 h 113"/>
                                <a:gd name="T40" fmla="*/ 28 w 87"/>
                                <a:gd name="T41" fmla="*/ 40 h 113"/>
                                <a:gd name="T42" fmla="*/ 39 w 87"/>
                                <a:gd name="T43" fmla="*/ 45 h 113"/>
                                <a:gd name="T44" fmla="*/ 51 w 87"/>
                                <a:gd name="T45" fmla="*/ 48 h 113"/>
                                <a:gd name="T46" fmla="*/ 77 w 87"/>
                                <a:gd name="T47" fmla="*/ 57 h 113"/>
                                <a:gd name="T48" fmla="*/ 87 w 87"/>
                                <a:gd name="T49" fmla="*/ 78 h 113"/>
                                <a:gd name="T50" fmla="*/ 76 w 87"/>
                                <a:gd name="T51" fmla="*/ 102 h 113"/>
                                <a:gd name="T52" fmla="*/ 44 w 87"/>
                                <a:gd name="T53" fmla="*/ 113 h 113"/>
                                <a:gd name="T54" fmla="*/ 10 w 87"/>
                                <a:gd name="T55" fmla="*/ 102 h 113"/>
                                <a:gd name="T56" fmla="*/ 0 w 87"/>
                                <a:gd name="T57" fmla="*/ 75 h 113"/>
                                <a:gd name="T58" fmla="*/ 17 w 87"/>
                                <a:gd name="T59" fmla="*/ 75 h 113"/>
                                <a:gd name="T60" fmla="*/ 43 w 87"/>
                                <a:gd name="T61" fmla="*/ 0 h 113"/>
                                <a:gd name="T62" fmla="*/ 43 w 87"/>
                                <a:gd name="T63" fmla="*/ 0 h 113"/>
                                <a:gd name="T64" fmla="*/ 43 w 87"/>
                                <a:gd name="T65" fmla="*/ 0 h 1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87" h="113">
                                  <a:moveTo>
                                    <a:pt x="17" y="75"/>
                                  </a:moveTo>
                                  <a:lnTo>
                                    <a:pt x="17" y="75"/>
                                  </a:lnTo>
                                  <a:cubicBezTo>
                                    <a:pt x="17" y="81"/>
                                    <a:pt x="19" y="86"/>
                                    <a:pt x="21" y="89"/>
                                  </a:cubicBezTo>
                                  <a:cubicBezTo>
                                    <a:pt x="26" y="95"/>
                                    <a:pt x="34" y="98"/>
                                    <a:pt x="45" y="98"/>
                                  </a:cubicBezTo>
                                  <a:cubicBezTo>
                                    <a:pt x="51" y="98"/>
                                    <a:pt x="57" y="96"/>
                                    <a:pt x="62" y="93"/>
                                  </a:cubicBezTo>
                                  <a:cubicBezTo>
                                    <a:pt x="67" y="91"/>
                                    <a:pt x="69" y="86"/>
                                    <a:pt x="69" y="80"/>
                                  </a:cubicBezTo>
                                  <a:cubicBezTo>
                                    <a:pt x="69" y="76"/>
                                    <a:pt x="67" y="72"/>
                                    <a:pt x="63" y="70"/>
                                  </a:cubicBezTo>
                                  <a:cubicBezTo>
                                    <a:pt x="61" y="68"/>
                                    <a:pt x="56" y="67"/>
                                    <a:pt x="48" y="65"/>
                                  </a:cubicBezTo>
                                  <a:lnTo>
                                    <a:pt x="34" y="61"/>
                                  </a:lnTo>
                                  <a:cubicBezTo>
                                    <a:pt x="25" y="59"/>
                                    <a:pt x="18" y="56"/>
                                    <a:pt x="14" y="54"/>
                                  </a:cubicBezTo>
                                  <a:cubicBezTo>
                                    <a:pt x="7" y="49"/>
                                    <a:pt x="3" y="42"/>
                                    <a:pt x="3" y="34"/>
                                  </a:cubicBezTo>
                                  <a:cubicBezTo>
                                    <a:pt x="3" y="24"/>
                                    <a:pt x="6" y="16"/>
                                    <a:pt x="14" y="9"/>
                                  </a:cubicBezTo>
                                  <a:cubicBezTo>
                                    <a:pt x="21" y="3"/>
                                    <a:pt x="30" y="0"/>
                                    <a:pt x="43" y="0"/>
                                  </a:cubicBezTo>
                                  <a:cubicBezTo>
                                    <a:pt x="58" y="0"/>
                                    <a:pt x="70" y="5"/>
                                    <a:pt x="77" y="14"/>
                                  </a:cubicBezTo>
                                  <a:cubicBezTo>
                                    <a:pt x="81" y="20"/>
                                    <a:pt x="84" y="27"/>
                                    <a:pt x="83" y="33"/>
                                  </a:cubicBezTo>
                                  <a:lnTo>
                                    <a:pt x="67" y="33"/>
                                  </a:lnTo>
                                  <a:cubicBezTo>
                                    <a:pt x="66" y="29"/>
                                    <a:pt x="65" y="26"/>
                                    <a:pt x="62" y="22"/>
                                  </a:cubicBezTo>
                                  <a:cubicBezTo>
                                    <a:pt x="58" y="18"/>
                                    <a:pt x="51" y="15"/>
                                    <a:pt x="41" y="15"/>
                                  </a:cubicBezTo>
                                  <a:cubicBezTo>
                                    <a:pt x="34" y="15"/>
                                    <a:pt x="29" y="17"/>
                                    <a:pt x="26" y="19"/>
                                  </a:cubicBezTo>
                                  <a:cubicBezTo>
                                    <a:pt x="23" y="22"/>
                                    <a:pt x="21" y="25"/>
                                    <a:pt x="21" y="29"/>
                                  </a:cubicBezTo>
                                  <a:cubicBezTo>
                                    <a:pt x="21" y="34"/>
                                    <a:pt x="23" y="38"/>
                                    <a:pt x="28" y="40"/>
                                  </a:cubicBezTo>
                                  <a:cubicBezTo>
                                    <a:pt x="30" y="42"/>
                                    <a:pt x="34" y="44"/>
                                    <a:pt x="39" y="45"/>
                                  </a:cubicBezTo>
                                  <a:lnTo>
                                    <a:pt x="51" y="48"/>
                                  </a:lnTo>
                                  <a:cubicBezTo>
                                    <a:pt x="64" y="51"/>
                                    <a:pt x="72" y="54"/>
                                    <a:pt x="77" y="57"/>
                                  </a:cubicBezTo>
                                  <a:cubicBezTo>
                                    <a:pt x="84" y="61"/>
                                    <a:pt x="87" y="68"/>
                                    <a:pt x="87" y="78"/>
                                  </a:cubicBezTo>
                                  <a:cubicBezTo>
                                    <a:pt x="87" y="87"/>
                                    <a:pt x="83" y="96"/>
                                    <a:pt x="76" y="102"/>
                                  </a:cubicBezTo>
                                  <a:cubicBezTo>
                                    <a:pt x="69" y="109"/>
                                    <a:pt x="58" y="113"/>
                                    <a:pt x="44" y="113"/>
                                  </a:cubicBezTo>
                                  <a:cubicBezTo>
                                    <a:pt x="28" y="113"/>
                                    <a:pt x="17" y="109"/>
                                    <a:pt x="10" y="102"/>
                                  </a:cubicBezTo>
                                  <a:cubicBezTo>
                                    <a:pt x="4" y="95"/>
                                    <a:pt x="0" y="86"/>
                                    <a:pt x="0" y="75"/>
                                  </a:cubicBezTo>
                                  <a:lnTo>
                                    <a:pt x="17" y="75"/>
                                  </a:lnTo>
                                  <a:close/>
                                  <a:moveTo>
                                    <a:pt x="43" y="0"/>
                                  </a:moveTo>
                                  <a:lnTo>
                                    <a:pt x="43" y="0"/>
                                  </a:lnTo>
                                  <a:lnTo>
                                    <a:pt x="43"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827" name="Freeform 786"/>
                          <wps:cNvSpPr>
                            <a:spLocks noEditPoints="1"/>
                          </wps:cNvSpPr>
                          <wps:spPr bwMode="auto">
                            <a:xfrm>
                              <a:off x="3432" y="5075"/>
                              <a:ext cx="80" cy="89"/>
                            </a:xfrm>
                            <a:custGeom>
                              <a:avLst/>
                              <a:gdLst>
                                <a:gd name="T0" fmla="*/ 19 w 100"/>
                                <a:gd name="T1" fmla="*/ 80 h 112"/>
                                <a:gd name="T2" fmla="*/ 19 w 100"/>
                                <a:gd name="T3" fmla="*/ 80 h 112"/>
                                <a:gd name="T4" fmla="*/ 24 w 100"/>
                                <a:gd name="T5" fmla="*/ 93 h 112"/>
                                <a:gd name="T6" fmla="*/ 38 w 100"/>
                                <a:gd name="T7" fmla="*/ 97 h 112"/>
                                <a:gd name="T8" fmla="*/ 56 w 100"/>
                                <a:gd name="T9" fmla="*/ 93 h 112"/>
                                <a:gd name="T10" fmla="*/ 71 w 100"/>
                                <a:gd name="T11" fmla="*/ 69 h 112"/>
                                <a:gd name="T12" fmla="*/ 71 w 100"/>
                                <a:gd name="T13" fmla="*/ 55 h 112"/>
                                <a:gd name="T14" fmla="*/ 62 w 100"/>
                                <a:gd name="T15" fmla="*/ 58 h 112"/>
                                <a:gd name="T16" fmla="*/ 52 w 100"/>
                                <a:gd name="T17" fmla="*/ 60 h 112"/>
                                <a:gd name="T18" fmla="*/ 41 w 100"/>
                                <a:gd name="T19" fmla="*/ 62 h 112"/>
                                <a:gd name="T20" fmla="*/ 27 w 100"/>
                                <a:gd name="T21" fmla="*/ 66 h 112"/>
                                <a:gd name="T22" fmla="*/ 19 w 100"/>
                                <a:gd name="T23" fmla="*/ 80 h 112"/>
                                <a:gd name="T24" fmla="*/ 19 w 100"/>
                                <a:gd name="T25" fmla="*/ 80 h 112"/>
                                <a:gd name="T26" fmla="*/ 62 w 100"/>
                                <a:gd name="T27" fmla="*/ 45 h 112"/>
                                <a:gd name="T28" fmla="*/ 62 w 100"/>
                                <a:gd name="T29" fmla="*/ 45 h 112"/>
                                <a:gd name="T30" fmla="*/ 70 w 100"/>
                                <a:gd name="T31" fmla="*/ 39 h 112"/>
                                <a:gd name="T32" fmla="*/ 71 w 100"/>
                                <a:gd name="T33" fmla="*/ 33 h 112"/>
                                <a:gd name="T34" fmla="*/ 65 w 100"/>
                                <a:gd name="T35" fmla="*/ 19 h 112"/>
                                <a:gd name="T36" fmla="*/ 46 w 100"/>
                                <a:gd name="T37" fmla="*/ 15 h 112"/>
                                <a:gd name="T38" fmla="*/ 26 w 100"/>
                                <a:gd name="T39" fmla="*/ 23 h 112"/>
                                <a:gd name="T40" fmla="*/ 22 w 100"/>
                                <a:gd name="T41" fmla="*/ 35 h 112"/>
                                <a:gd name="T42" fmla="*/ 6 w 100"/>
                                <a:gd name="T43" fmla="*/ 35 h 112"/>
                                <a:gd name="T44" fmla="*/ 18 w 100"/>
                                <a:gd name="T45" fmla="*/ 8 h 112"/>
                                <a:gd name="T46" fmla="*/ 47 w 100"/>
                                <a:gd name="T47" fmla="*/ 0 h 112"/>
                                <a:gd name="T48" fmla="*/ 77 w 100"/>
                                <a:gd name="T49" fmla="*/ 8 h 112"/>
                                <a:gd name="T50" fmla="*/ 88 w 100"/>
                                <a:gd name="T51" fmla="*/ 30 h 112"/>
                                <a:gd name="T52" fmla="*/ 88 w 100"/>
                                <a:gd name="T53" fmla="*/ 90 h 112"/>
                                <a:gd name="T54" fmla="*/ 89 w 100"/>
                                <a:gd name="T55" fmla="*/ 95 h 112"/>
                                <a:gd name="T56" fmla="*/ 94 w 100"/>
                                <a:gd name="T57" fmla="*/ 97 h 112"/>
                                <a:gd name="T58" fmla="*/ 97 w 100"/>
                                <a:gd name="T59" fmla="*/ 96 h 112"/>
                                <a:gd name="T60" fmla="*/ 100 w 100"/>
                                <a:gd name="T61" fmla="*/ 96 h 112"/>
                                <a:gd name="T62" fmla="*/ 100 w 100"/>
                                <a:gd name="T63" fmla="*/ 109 h 112"/>
                                <a:gd name="T64" fmla="*/ 94 w 100"/>
                                <a:gd name="T65" fmla="*/ 111 h 112"/>
                                <a:gd name="T66" fmla="*/ 88 w 100"/>
                                <a:gd name="T67" fmla="*/ 111 h 112"/>
                                <a:gd name="T68" fmla="*/ 75 w 100"/>
                                <a:gd name="T69" fmla="*/ 104 h 112"/>
                                <a:gd name="T70" fmla="*/ 71 w 100"/>
                                <a:gd name="T71" fmla="*/ 95 h 112"/>
                                <a:gd name="T72" fmla="*/ 56 w 100"/>
                                <a:gd name="T73" fmla="*/ 107 h 112"/>
                                <a:gd name="T74" fmla="*/ 33 w 100"/>
                                <a:gd name="T75" fmla="*/ 112 h 112"/>
                                <a:gd name="T76" fmla="*/ 9 w 100"/>
                                <a:gd name="T77" fmla="*/ 103 h 112"/>
                                <a:gd name="T78" fmla="*/ 0 w 100"/>
                                <a:gd name="T79" fmla="*/ 81 h 112"/>
                                <a:gd name="T80" fmla="*/ 9 w 100"/>
                                <a:gd name="T81" fmla="*/ 58 h 112"/>
                                <a:gd name="T82" fmla="*/ 33 w 100"/>
                                <a:gd name="T83" fmla="*/ 48 h 112"/>
                                <a:gd name="T84" fmla="*/ 62 w 100"/>
                                <a:gd name="T85" fmla="*/ 45 h 112"/>
                                <a:gd name="T86" fmla="*/ 47 w 100"/>
                                <a:gd name="T87" fmla="*/ 0 h 112"/>
                                <a:gd name="T88" fmla="*/ 47 w 100"/>
                                <a:gd name="T89" fmla="*/ 0 h 112"/>
                                <a:gd name="T90" fmla="*/ 47 w 100"/>
                                <a:gd name="T91"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100" h="112">
                                  <a:moveTo>
                                    <a:pt x="19" y="80"/>
                                  </a:moveTo>
                                  <a:lnTo>
                                    <a:pt x="19" y="80"/>
                                  </a:lnTo>
                                  <a:cubicBezTo>
                                    <a:pt x="19" y="86"/>
                                    <a:pt x="21" y="90"/>
                                    <a:pt x="24" y="93"/>
                                  </a:cubicBezTo>
                                  <a:cubicBezTo>
                                    <a:pt x="28" y="96"/>
                                    <a:pt x="32" y="97"/>
                                    <a:pt x="38" y="97"/>
                                  </a:cubicBezTo>
                                  <a:cubicBezTo>
                                    <a:pt x="44" y="97"/>
                                    <a:pt x="50" y="96"/>
                                    <a:pt x="56" y="93"/>
                                  </a:cubicBezTo>
                                  <a:cubicBezTo>
                                    <a:pt x="66" y="88"/>
                                    <a:pt x="71" y="80"/>
                                    <a:pt x="71" y="69"/>
                                  </a:cubicBezTo>
                                  <a:lnTo>
                                    <a:pt x="71" y="55"/>
                                  </a:lnTo>
                                  <a:cubicBezTo>
                                    <a:pt x="68" y="56"/>
                                    <a:pt x="66" y="57"/>
                                    <a:pt x="62" y="58"/>
                                  </a:cubicBezTo>
                                  <a:cubicBezTo>
                                    <a:pt x="59" y="59"/>
                                    <a:pt x="55" y="60"/>
                                    <a:pt x="52" y="60"/>
                                  </a:cubicBezTo>
                                  <a:lnTo>
                                    <a:pt x="41" y="62"/>
                                  </a:lnTo>
                                  <a:cubicBezTo>
                                    <a:pt x="35" y="63"/>
                                    <a:pt x="30" y="64"/>
                                    <a:pt x="27" y="66"/>
                                  </a:cubicBezTo>
                                  <a:cubicBezTo>
                                    <a:pt x="21" y="69"/>
                                    <a:pt x="19" y="74"/>
                                    <a:pt x="19" y="80"/>
                                  </a:cubicBezTo>
                                  <a:lnTo>
                                    <a:pt x="19" y="80"/>
                                  </a:lnTo>
                                  <a:close/>
                                  <a:moveTo>
                                    <a:pt x="62" y="45"/>
                                  </a:moveTo>
                                  <a:lnTo>
                                    <a:pt x="62" y="45"/>
                                  </a:lnTo>
                                  <a:cubicBezTo>
                                    <a:pt x="66" y="44"/>
                                    <a:pt x="68" y="42"/>
                                    <a:pt x="70" y="39"/>
                                  </a:cubicBezTo>
                                  <a:cubicBezTo>
                                    <a:pt x="71" y="38"/>
                                    <a:pt x="71" y="36"/>
                                    <a:pt x="71" y="33"/>
                                  </a:cubicBezTo>
                                  <a:cubicBezTo>
                                    <a:pt x="71" y="27"/>
                                    <a:pt x="69" y="22"/>
                                    <a:pt x="65" y="19"/>
                                  </a:cubicBezTo>
                                  <a:cubicBezTo>
                                    <a:pt x="60" y="17"/>
                                    <a:pt x="54" y="15"/>
                                    <a:pt x="46" y="15"/>
                                  </a:cubicBezTo>
                                  <a:cubicBezTo>
                                    <a:pt x="37" y="15"/>
                                    <a:pt x="30" y="18"/>
                                    <a:pt x="26" y="23"/>
                                  </a:cubicBezTo>
                                  <a:cubicBezTo>
                                    <a:pt x="24" y="26"/>
                                    <a:pt x="23" y="30"/>
                                    <a:pt x="22" y="35"/>
                                  </a:cubicBezTo>
                                  <a:lnTo>
                                    <a:pt x="6" y="35"/>
                                  </a:lnTo>
                                  <a:cubicBezTo>
                                    <a:pt x="6" y="22"/>
                                    <a:pt x="10" y="13"/>
                                    <a:pt x="18" y="8"/>
                                  </a:cubicBezTo>
                                  <a:cubicBezTo>
                                    <a:pt x="26" y="3"/>
                                    <a:pt x="36" y="0"/>
                                    <a:pt x="47" y="0"/>
                                  </a:cubicBezTo>
                                  <a:cubicBezTo>
                                    <a:pt x="59" y="0"/>
                                    <a:pt x="69" y="3"/>
                                    <a:pt x="77" y="8"/>
                                  </a:cubicBezTo>
                                  <a:cubicBezTo>
                                    <a:pt x="84" y="12"/>
                                    <a:pt x="88" y="20"/>
                                    <a:pt x="88" y="30"/>
                                  </a:cubicBezTo>
                                  <a:lnTo>
                                    <a:pt x="88" y="90"/>
                                  </a:lnTo>
                                  <a:cubicBezTo>
                                    <a:pt x="88" y="92"/>
                                    <a:pt x="89" y="94"/>
                                    <a:pt x="89" y="95"/>
                                  </a:cubicBezTo>
                                  <a:cubicBezTo>
                                    <a:pt x="90" y="96"/>
                                    <a:pt x="92" y="97"/>
                                    <a:pt x="94" y="97"/>
                                  </a:cubicBezTo>
                                  <a:cubicBezTo>
                                    <a:pt x="95" y="97"/>
                                    <a:pt x="96" y="97"/>
                                    <a:pt x="97" y="96"/>
                                  </a:cubicBezTo>
                                  <a:cubicBezTo>
                                    <a:pt x="98" y="96"/>
                                    <a:pt x="99" y="96"/>
                                    <a:pt x="100" y="96"/>
                                  </a:cubicBezTo>
                                  <a:lnTo>
                                    <a:pt x="100" y="109"/>
                                  </a:lnTo>
                                  <a:cubicBezTo>
                                    <a:pt x="97" y="110"/>
                                    <a:pt x="95" y="110"/>
                                    <a:pt x="94" y="111"/>
                                  </a:cubicBezTo>
                                  <a:cubicBezTo>
                                    <a:pt x="92" y="111"/>
                                    <a:pt x="90" y="111"/>
                                    <a:pt x="88" y="111"/>
                                  </a:cubicBezTo>
                                  <a:cubicBezTo>
                                    <a:pt x="82" y="111"/>
                                    <a:pt x="77" y="109"/>
                                    <a:pt x="75" y="104"/>
                                  </a:cubicBezTo>
                                  <a:cubicBezTo>
                                    <a:pt x="73" y="102"/>
                                    <a:pt x="72" y="99"/>
                                    <a:pt x="71" y="95"/>
                                  </a:cubicBezTo>
                                  <a:cubicBezTo>
                                    <a:pt x="68" y="99"/>
                                    <a:pt x="63" y="103"/>
                                    <a:pt x="56" y="107"/>
                                  </a:cubicBezTo>
                                  <a:cubicBezTo>
                                    <a:pt x="49" y="110"/>
                                    <a:pt x="42" y="112"/>
                                    <a:pt x="33" y="112"/>
                                  </a:cubicBezTo>
                                  <a:cubicBezTo>
                                    <a:pt x="24" y="112"/>
                                    <a:pt x="16" y="109"/>
                                    <a:pt x="9" y="103"/>
                                  </a:cubicBezTo>
                                  <a:cubicBezTo>
                                    <a:pt x="3" y="97"/>
                                    <a:pt x="0" y="90"/>
                                    <a:pt x="0" y="81"/>
                                  </a:cubicBezTo>
                                  <a:cubicBezTo>
                                    <a:pt x="0" y="71"/>
                                    <a:pt x="3" y="64"/>
                                    <a:pt x="9" y="58"/>
                                  </a:cubicBezTo>
                                  <a:cubicBezTo>
                                    <a:pt x="15" y="53"/>
                                    <a:pt x="23" y="49"/>
                                    <a:pt x="33" y="48"/>
                                  </a:cubicBezTo>
                                  <a:lnTo>
                                    <a:pt x="62" y="45"/>
                                  </a:lnTo>
                                  <a:close/>
                                  <a:moveTo>
                                    <a:pt x="47" y="0"/>
                                  </a:moveTo>
                                  <a:lnTo>
                                    <a:pt x="47" y="0"/>
                                  </a:lnTo>
                                  <a:lnTo>
                                    <a:pt x="47"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828" name="Freeform 787"/>
                          <wps:cNvSpPr>
                            <a:spLocks noEditPoints="1"/>
                          </wps:cNvSpPr>
                          <wps:spPr bwMode="auto">
                            <a:xfrm>
                              <a:off x="3526" y="5075"/>
                              <a:ext cx="69" cy="87"/>
                            </a:xfrm>
                            <a:custGeom>
                              <a:avLst/>
                              <a:gdLst>
                                <a:gd name="T0" fmla="*/ 0 w 86"/>
                                <a:gd name="T1" fmla="*/ 3 h 109"/>
                                <a:gd name="T2" fmla="*/ 0 w 86"/>
                                <a:gd name="T3" fmla="*/ 3 h 109"/>
                                <a:gd name="T4" fmla="*/ 17 w 86"/>
                                <a:gd name="T5" fmla="*/ 3 h 109"/>
                                <a:gd name="T6" fmla="*/ 17 w 86"/>
                                <a:gd name="T7" fmla="*/ 18 h 109"/>
                                <a:gd name="T8" fmla="*/ 33 w 86"/>
                                <a:gd name="T9" fmla="*/ 5 h 109"/>
                                <a:gd name="T10" fmla="*/ 51 w 86"/>
                                <a:gd name="T11" fmla="*/ 1 h 109"/>
                                <a:gd name="T12" fmla="*/ 82 w 86"/>
                                <a:gd name="T13" fmla="*/ 16 h 109"/>
                                <a:gd name="T14" fmla="*/ 86 w 86"/>
                                <a:gd name="T15" fmla="*/ 41 h 109"/>
                                <a:gd name="T16" fmla="*/ 86 w 86"/>
                                <a:gd name="T17" fmla="*/ 109 h 109"/>
                                <a:gd name="T18" fmla="*/ 68 w 86"/>
                                <a:gd name="T19" fmla="*/ 109 h 109"/>
                                <a:gd name="T20" fmla="*/ 68 w 86"/>
                                <a:gd name="T21" fmla="*/ 42 h 109"/>
                                <a:gd name="T22" fmla="*/ 65 w 86"/>
                                <a:gd name="T23" fmla="*/ 26 h 109"/>
                                <a:gd name="T24" fmla="*/ 48 w 86"/>
                                <a:gd name="T25" fmla="*/ 17 h 109"/>
                                <a:gd name="T26" fmla="*/ 38 w 86"/>
                                <a:gd name="T27" fmla="*/ 18 h 109"/>
                                <a:gd name="T28" fmla="*/ 25 w 86"/>
                                <a:gd name="T29" fmla="*/ 27 h 109"/>
                                <a:gd name="T30" fmla="*/ 19 w 86"/>
                                <a:gd name="T31" fmla="*/ 37 h 109"/>
                                <a:gd name="T32" fmla="*/ 18 w 86"/>
                                <a:gd name="T33" fmla="*/ 53 h 109"/>
                                <a:gd name="T34" fmla="*/ 18 w 86"/>
                                <a:gd name="T35" fmla="*/ 109 h 109"/>
                                <a:gd name="T36" fmla="*/ 0 w 86"/>
                                <a:gd name="T37" fmla="*/ 109 h 109"/>
                                <a:gd name="T38" fmla="*/ 0 w 86"/>
                                <a:gd name="T39" fmla="*/ 3 h 109"/>
                                <a:gd name="T40" fmla="*/ 42 w 86"/>
                                <a:gd name="T41" fmla="*/ 0 h 109"/>
                                <a:gd name="T42" fmla="*/ 42 w 86"/>
                                <a:gd name="T43" fmla="*/ 0 h 109"/>
                                <a:gd name="T44" fmla="*/ 42 w 86"/>
                                <a:gd name="T45" fmla="*/ 0 h 1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86" h="109">
                                  <a:moveTo>
                                    <a:pt x="0" y="3"/>
                                  </a:moveTo>
                                  <a:lnTo>
                                    <a:pt x="0" y="3"/>
                                  </a:lnTo>
                                  <a:lnTo>
                                    <a:pt x="17" y="3"/>
                                  </a:lnTo>
                                  <a:lnTo>
                                    <a:pt x="17" y="18"/>
                                  </a:lnTo>
                                  <a:cubicBezTo>
                                    <a:pt x="22" y="12"/>
                                    <a:pt x="27" y="7"/>
                                    <a:pt x="33" y="5"/>
                                  </a:cubicBezTo>
                                  <a:cubicBezTo>
                                    <a:pt x="38" y="2"/>
                                    <a:pt x="44" y="1"/>
                                    <a:pt x="51" y="1"/>
                                  </a:cubicBezTo>
                                  <a:cubicBezTo>
                                    <a:pt x="66" y="1"/>
                                    <a:pt x="76" y="6"/>
                                    <a:pt x="82" y="16"/>
                                  </a:cubicBezTo>
                                  <a:cubicBezTo>
                                    <a:pt x="85" y="22"/>
                                    <a:pt x="86" y="30"/>
                                    <a:pt x="86" y="41"/>
                                  </a:cubicBezTo>
                                  <a:lnTo>
                                    <a:pt x="86" y="109"/>
                                  </a:lnTo>
                                  <a:lnTo>
                                    <a:pt x="68" y="109"/>
                                  </a:lnTo>
                                  <a:lnTo>
                                    <a:pt x="68" y="42"/>
                                  </a:lnTo>
                                  <a:cubicBezTo>
                                    <a:pt x="68" y="36"/>
                                    <a:pt x="67" y="30"/>
                                    <a:pt x="65" y="26"/>
                                  </a:cubicBezTo>
                                  <a:cubicBezTo>
                                    <a:pt x="62" y="20"/>
                                    <a:pt x="56" y="17"/>
                                    <a:pt x="48" y="17"/>
                                  </a:cubicBezTo>
                                  <a:cubicBezTo>
                                    <a:pt x="44" y="17"/>
                                    <a:pt x="40" y="17"/>
                                    <a:pt x="38" y="18"/>
                                  </a:cubicBezTo>
                                  <a:cubicBezTo>
                                    <a:pt x="33" y="19"/>
                                    <a:pt x="28" y="22"/>
                                    <a:pt x="25" y="27"/>
                                  </a:cubicBezTo>
                                  <a:cubicBezTo>
                                    <a:pt x="22" y="30"/>
                                    <a:pt x="20" y="34"/>
                                    <a:pt x="19" y="37"/>
                                  </a:cubicBezTo>
                                  <a:cubicBezTo>
                                    <a:pt x="18" y="41"/>
                                    <a:pt x="18" y="46"/>
                                    <a:pt x="18" y="53"/>
                                  </a:cubicBezTo>
                                  <a:lnTo>
                                    <a:pt x="18" y="109"/>
                                  </a:lnTo>
                                  <a:lnTo>
                                    <a:pt x="0" y="109"/>
                                  </a:lnTo>
                                  <a:lnTo>
                                    <a:pt x="0" y="3"/>
                                  </a:lnTo>
                                  <a:close/>
                                  <a:moveTo>
                                    <a:pt x="42" y="0"/>
                                  </a:moveTo>
                                  <a:lnTo>
                                    <a:pt x="42" y="0"/>
                                  </a:lnTo>
                                  <a:lnTo>
                                    <a:pt x="42"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829" name="Freeform 788"/>
                          <wps:cNvSpPr>
                            <a:spLocks noEditPoints="1"/>
                          </wps:cNvSpPr>
                          <wps:spPr bwMode="auto">
                            <a:xfrm>
                              <a:off x="3612" y="5075"/>
                              <a:ext cx="79" cy="89"/>
                            </a:xfrm>
                            <a:custGeom>
                              <a:avLst/>
                              <a:gdLst>
                                <a:gd name="T0" fmla="*/ 18 w 100"/>
                                <a:gd name="T1" fmla="*/ 80 h 112"/>
                                <a:gd name="T2" fmla="*/ 18 w 100"/>
                                <a:gd name="T3" fmla="*/ 80 h 112"/>
                                <a:gd name="T4" fmla="*/ 24 w 100"/>
                                <a:gd name="T5" fmla="*/ 93 h 112"/>
                                <a:gd name="T6" fmla="*/ 37 w 100"/>
                                <a:gd name="T7" fmla="*/ 97 h 112"/>
                                <a:gd name="T8" fmla="*/ 55 w 100"/>
                                <a:gd name="T9" fmla="*/ 93 h 112"/>
                                <a:gd name="T10" fmla="*/ 70 w 100"/>
                                <a:gd name="T11" fmla="*/ 69 h 112"/>
                                <a:gd name="T12" fmla="*/ 70 w 100"/>
                                <a:gd name="T13" fmla="*/ 55 h 112"/>
                                <a:gd name="T14" fmla="*/ 62 w 100"/>
                                <a:gd name="T15" fmla="*/ 58 h 112"/>
                                <a:gd name="T16" fmla="*/ 52 w 100"/>
                                <a:gd name="T17" fmla="*/ 60 h 112"/>
                                <a:gd name="T18" fmla="*/ 41 w 100"/>
                                <a:gd name="T19" fmla="*/ 62 h 112"/>
                                <a:gd name="T20" fmla="*/ 27 w 100"/>
                                <a:gd name="T21" fmla="*/ 66 h 112"/>
                                <a:gd name="T22" fmla="*/ 18 w 100"/>
                                <a:gd name="T23" fmla="*/ 80 h 112"/>
                                <a:gd name="T24" fmla="*/ 18 w 100"/>
                                <a:gd name="T25" fmla="*/ 80 h 112"/>
                                <a:gd name="T26" fmla="*/ 61 w 100"/>
                                <a:gd name="T27" fmla="*/ 45 h 112"/>
                                <a:gd name="T28" fmla="*/ 61 w 100"/>
                                <a:gd name="T29" fmla="*/ 45 h 112"/>
                                <a:gd name="T30" fmla="*/ 70 w 100"/>
                                <a:gd name="T31" fmla="*/ 39 h 112"/>
                                <a:gd name="T32" fmla="*/ 71 w 100"/>
                                <a:gd name="T33" fmla="*/ 33 h 112"/>
                                <a:gd name="T34" fmla="*/ 64 w 100"/>
                                <a:gd name="T35" fmla="*/ 19 h 112"/>
                                <a:gd name="T36" fmla="*/ 46 w 100"/>
                                <a:gd name="T37" fmla="*/ 15 h 112"/>
                                <a:gd name="T38" fmla="*/ 26 w 100"/>
                                <a:gd name="T39" fmla="*/ 23 h 112"/>
                                <a:gd name="T40" fmla="*/ 22 w 100"/>
                                <a:gd name="T41" fmla="*/ 35 h 112"/>
                                <a:gd name="T42" fmla="*/ 5 w 100"/>
                                <a:gd name="T43" fmla="*/ 35 h 112"/>
                                <a:gd name="T44" fmla="*/ 18 w 100"/>
                                <a:gd name="T45" fmla="*/ 8 h 112"/>
                                <a:gd name="T46" fmla="*/ 46 w 100"/>
                                <a:gd name="T47" fmla="*/ 0 h 112"/>
                                <a:gd name="T48" fmla="*/ 76 w 100"/>
                                <a:gd name="T49" fmla="*/ 8 h 112"/>
                                <a:gd name="T50" fmla="*/ 88 w 100"/>
                                <a:gd name="T51" fmla="*/ 30 h 112"/>
                                <a:gd name="T52" fmla="*/ 88 w 100"/>
                                <a:gd name="T53" fmla="*/ 90 h 112"/>
                                <a:gd name="T54" fmla="*/ 89 w 100"/>
                                <a:gd name="T55" fmla="*/ 95 h 112"/>
                                <a:gd name="T56" fmla="*/ 94 w 100"/>
                                <a:gd name="T57" fmla="*/ 97 h 112"/>
                                <a:gd name="T58" fmla="*/ 97 w 100"/>
                                <a:gd name="T59" fmla="*/ 96 h 112"/>
                                <a:gd name="T60" fmla="*/ 100 w 100"/>
                                <a:gd name="T61" fmla="*/ 96 h 112"/>
                                <a:gd name="T62" fmla="*/ 100 w 100"/>
                                <a:gd name="T63" fmla="*/ 109 h 112"/>
                                <a:gd name="T64" fmla="*/ 93 w 100"/>
                                <a:gd name="T65" fmla="*/ 111 h 112"/>
                                <a:gd name="T66" fmla="*/ 87 w 100"/>
                                <a:gd name="T67" fmla="*/ 111 h 112"/>
                                <a:gd name="T68" fmla="*/ 74 w 100"/>
                                <a:gd name="T69" fmla="*/ 104 h 112"/>
                                <a:gd name="T70" fmla="*/ 71 w 100"/>
                                <a:gd name="T71" fmla="*/ 95 h 112"/>
                                <a:gd name="T72" fmla="*/ 56 w 100"/>
                                <a:gd name="T73" fmla="*/ 107 h 112"/>
                                <a:gd name="T74" fmla="*/ 33 w 100"/>
                                <a:gd name="T75" fmla="*/ 112 h 112"/>
                                <a:gd name="T76" fmla="*/ 9 w 100"/>
                                <a:gd name="T77" fmla="*/ 103 h 112"/>
                                <a:gd name="T78" fmla="*/ 0 w 100"/>
                                <a:gd name="T79" fmla="*/ 81 h 112"/>
                                <a:gd name="T80" fmla="*/ 9 w 100"/>
                                <a:gd name="T81" fmla="*/ 58 h 112"/>
                                <a:gd name="T82" fmla="*/ 33 w 100"/>
                                <a:gd name="T83" fmla="*/ 48 h 112"/>
                                <a:gd name="T84" fmla="*/ 61 w 100"/>
                                <a:gd name="T85" fmla="*/ 45 h 112"/>
                                <a:gd name="T86" fmla="*/ 47 w 100"/>
                                <a:gd name="T87" fmla="*/ 0 h 112"/>
                                <a:gd name="T88" fmla="*/ 47 w 100"/>
                                <a:gd name="T89" fmla="*/ 0 h 112"/>
                                <a:gd name="T90" fmla="*/ 47 w 100"/>
                                <a:gd name="T91"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100" h="112">
                                  <a:moveTo>
                                    <a:pt x="18" y="80"/>
                                  </a:moveTo>
                                  <a:lnTo>
                                    <a:pt x="18" y="80"/>
                                  </a:lnTo>
                                  <a:cubicBezTo>
                                    <a:pt x="18" y="86"/>
                                    <a:pt x="20" y="90"/>
                                    <a:pt x="24" y="93"/>
                                  </a:cubicBezTo>
                                  <a:cubicBezTo>
                                    <a:pt x="28" y="96"/>
                                    <a:pt x="32" y="97"/>
                                    <a:pt x="37" y="97"/>
                                  </a:cubicBezTo>
                                  <a:cubicBezTo>
                                    <a:pt x="44" y="97"/>
                                    <a:pt x="50" y="96"/>
                                    <a:pt x="55" y="93"/>
                                  </a:cubicBezTo>
                                  <a:cubicBezTo>
                                    <a:pt x="65" y="88"/>
                                    <a:pt x="70" y="80"/>
                                    <a:pt x="70" y="69"/>
                                  </a:cubicBezTo>
                                  <a:lnTo>
                                    <a:pt x="70" y="55"/>
                                  </a:lnTo>
                                  <a:cubicBezTo>
                                    <a:pt x="68" y="56"/>
                                    <a:pt x="65" y="57"/>
                                    <a:pt x="62" y="58"/>
                                  </a:cubicBezTo>
                                  <a:cubicBezTo>
                                    <a:pt x="58" y="59"/>
                                    <a:pt x="55" y="60"/>
                                    <a:pt x="52" y="60"/>
                                  </a:cubicBezTo>
                                  <a:lnTo>
                                    <a:pt x="41" y="62"/>
                                  </a:lnTo>
                                  <a:cubicBezTo>
                                    <a:pt x="35" y="63"/>
                                    <a:pt x="30" y="64"/>
                                    <a:pt x="27" y="66"/>
                                  </a:cubicBezTo>
                                  <a:cubicBezTo>
                                    <a:pt x="21" y="69"/>
                                    <a:pt x="18" y="74"/>
                                    <a:pt x="18" y="80"/>
                                  </a:cubicBezTo>
                                  <a:lnTo>
                                    <a:pt x="18" y="80"/>
                                  </a:lnTo>
                                  <a:close/>
                                  <a:moveTo>
                                    <a:pt x="61" y="45"/>
                                  </a:moveTo>
                                  <a:lnTo>
                                    <a:pt x="61" y="45"/>
                                  </a:lnTo>
                                  <a:cubicBezTo>
                                    <a:pt x="65" y="44"/>
                                    <a:pt x="68" y="42"/>
                                    <a:pt x="70" y="39"/>
                                  </a:cubicBezTo>
                                  <a:cubicBezTo>
                                    <a:pt x="70" y="38"/>
                                    <a:pt x="71" y="36"/>
                                    <a:pt x="71" y="33"/>
                                  </a:cubicBezTo>
                                  <a:cubicBezTo>
                                    <a:pt x="71" y="27"/>
                                    <a:pt x="69" y="22"/>
                                    <a:pt x="64" y="19"/>
                                  </a:cubicBezTo>
                                  <a:cubicBezTo>
                                    <a:pt x="60" y="17"/>
                                    <a:pt x="54" y="15"/>
                                    <a:pt x="46" y="15"/>
                                  </a:cubicBezTo>
                                  <a:cubicBezTo>
                                    <a:pt x="36" y="15"/>
                                    <a:pt x="30" y="18"/>
                                    <a:pt x="26" y="23"/>
                                  </a:cubicBezTo>
                                  <a:cubicBezTo>
                                    <a:pt x="24" y="26"/>
                                    <a:pt x="22" y="30"/>
                                    <a:pt x="22" y="35"/>
                                  </a:cubicBezTo>
                                  <a:lnTo>
                                    <a:pt x="5" y="35"/>
                                  </a:lnTo>
                                  <a:cubicBezTo>
                                    <a:pt x="6" y="22"/>
                                    <a:pt x="10" y="13"/>
                                    <a:pt x="18" y="8"/>
                                  </a:cubicBezTo>
                                  <a:cubicBezTo>
                                    <a:pt x="26" y="3"/>
                                    <a:pt x="35" y="0"/>
                                    <a:pt x="46" y="0"/>
                                  </a:cubicBezTo>
                                  <a:cubicBezTo>
                                    <a:pt x="59" y="0"/>
                                    <a:pt x="69" y="3"/>
                                    <a:pt x="76" y="8"/>
                                  </a:cubicBezTo>
                                  <a:cubicBezTo>
                                    <a:pt x="84" y="12"/>
                                    <a:pt x="88" y="20"/>
                                    <a:pt x="88" y="30"/>
                                  </a:cubicBezTo>
                                  <a:lnTo>
                                    <a:pt x="88" y="90"/>
                                  </a:lnTo>
                                  <a:cubicBezTo>
                                    <a:pt x="88" y="92"/>
                                    <a:pt x="88" y="94"/>
                                    <a:pt x="89" y="95"/>
                                  </a:cubicBezTo>
                                  <a:cubicBezTo>
                                    <a:pt x="90" y="96"/>
                                    <a:pt x="91" y="97"/>
                                    <a:pt x="94" y="97"/>
                                  </a:cubicBezTo>
                                  <a:cubicBezTo>
                                    <a:pt x="95" y="97"/>
                                    <a:pt x="96" y="97"/>
                                    <a:pt x="97" y="96"/>
                                  </a:cubicBezTo>
                                  <a:cubicBezTo>
                                    <a:pt x="98" y="96"/>
                                    <a:pt x="99" y="96"/>
                                    <a:pt x="100" y="96"/>
                                  </a:cubicBezTo>
                                  <a:lnTo>
                                    <a:pt x="100" y="109"/>
                                  </a:lnTo>
                                  <a:cubicBezTo>
                                    <a:pt x="97" y="110"/>
                                    <a:pt x="95" y="110"/>
                                    <a:pt x="93" y="111"/>
                                  </a:cubicBezTo>
                                  <a:cubicBezTo>
                                    <a:pt x="92" y="111"/>
                                    <a:pt x="90" y="111"/>
                                    <a:pt x="87" y="111"/>
                                  </a:cubicBezTo>
                                  <a:cubicBezTo>
                                    <a:pt x="81" y="111"/>
                                    <a:pt x="77" y="109"/>
                                    <a:pt x="74" y="104"/>
                                  </a:cubicBezTo>
                                  <a:cubicBezTo>
                                    <a:pt x="73" y="102"/>
                                    <a:pt x="72" y="99"/>
                                    <a:pt x="71" y="95"/>
                                  </a:cubicBezTo>
                                  <a:cubicBezTo>
                                    <a:pt x="67" y="99"/>
                                    <a:pt x="62" y="103"/>
                                    <a:pt x="56" y="107"/>
                                  </a:cubicBezTo>
                                  <a:cubicBezTo>
                                    <a:pt x="49" y="110"/>
                                    <a:pt x="41" y="112"/>
                                    <a:pt x="33" y="112"/>
                                  </a:cubicBezTo>
                                  <a:cubicBezTo>
                                    <a:pt x="23" y="112"/>
                                    <a:pt x="15" y="109"/>
                                    <a:pt x="9" y="103"/>
                                  </a:cubicBezTo>
                                  <a:cubicBezTo>
                                    <a:pt x="3" y="97"/>
                                    <a:pt x="0" y="90"/>
                                    <a:pt x="0" y="81"/>
                                  </a:cubicBezTo>
                                  <a:cubicBezTo>
                                    <a:pt x="0" y="71"/>
                                    <a:pt x="3" y="64"/>
                                    <a:pt x="9" y="58"/>
                                  </a:cubicBezTo>
                                  <a:cubicBezTo>
                                    <a:pt x="15" y="53"/>
                                    <a:pt x="23" y="49"/>
                                    <a:pt x="33" y="48"/>
                                  </a:cubicBezTo>
                                  <a:lnTo>
                                    <a:pt x="61" y="45"/>
                                  </a:lnTo>
                                  <a:close/>
                                  <a:moveTo>
                                    <a:pt x="47" y="0"/>
                                  </a:moveTo>
                                  <a:lnTo>
                                    <a:pt x="47" y="0"/>
                                  </a:lnTo>
                                  <a:lnTo>
                                    <a:pt x="47"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830" name="Freeform 789"/>
                          <wps:cNvSpPr>
                            <a:spLocks/>
                          </wps:cNvSpPr>
                          <wps:spPr bwMode="auto">
                            <a:xfrm>
                              <a:off x="3706" y="5046"/>
                              <a:ext cx="14" cy="116"/>
                            </a:xfrm>
                            <a:custGeom>
                              <a:avLst/>
                              <a:gdLst>
                                <a:gd name="T0" fmla="*/ 0 w 18"/>
                                <a:gd name="T1" fmla="*/ 0 h 145"/>
                                <a:gd name="T2" fmla="*/ 0 w 18"/>
                                <a:gd name="T3" fmla="*/ 0 h 145"/>
                                <a:gd name="T4" fmla="*/ 18 w 18"/>
                                <a:gd name="T5" fmla="*/ 0 h 145"/>
                                <a:gd name="T6" fmla="*/ 18 w 18"/>
                                <a:gd name="T7" fmla="*/ 145 h 145"/>
                                <a:gd name="T8" fmla="*/ 0 w 18"/>
                                <a:gd name="T9" fmla="*/ 145 h 145"/>
                                <a:gd name="T10" fmla="*/ 0 w 18"/>
                                <a:gd name="T11" fmla="*/ 0 h 145"/>
                              </a:gdLst>
                              <a:ahLst/>
                              <a:cxnLst>
                                <a:cxn ang="0">
                                  <a:pos x="T0" y="T1"/>
                                </a:cxn>
                                <a:cxn ang="0">
                                  <a:pos x="T2" y="T3"/>
                                </a:cxn>
                                <a:cxn ang="0">
                                  <a:pos x="T4" y="T5"/>
                                </a:cxn>
                                <a:cxn ang="0">
                                  <a:pos x="T6" y="T7"/>
                                </a:cxn>
                                <a:cxn ang="0">
                                  <a:pos x="T8" y="T9"/>
                                </a:cxn>
                                <a:cxn ang="0">
                                  <a:pos x="T10" y="T11"/>
                                </a:cxn>
                              </a:cxnLst>
                              <a:rect l="0" t="0" r="r" b="b"/>
                              <a:pathLst>
                                <a:path w="18" h="145">
                                  <a:moveTo>
                                    <a:pt x="0" y="0"/>
                                  </a:moveTo>
                                  <a:lnTo>
                                    <a:pt x="0" y="0"/>
                                  </a:lnTo>
                                  <a:lnTo>
                                    <a:pt x="18" y="0"/>
                                  </a:lnTo>
                                  <a:lnTo>
                                    <a:pt x="18" y="145"/>
                                  </a:lnTo>
                                  <a:lnTo>
                                    <a:pt x="0" y="145"/>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831" name="Freeform 790"/>
                          <wps:cNvSpPr>
                            <a:spLocks noEditPoints="1"/>
                          </wps:cNvSpPr>
                          <wps:spPr bwMode="auto">
                            <a:xfrm>
                              <a:off x="3733" y="5075"/>
                              <a:ext cx="76" cy="121"/>
                            </a:xfrm>
                            <a:custGeom>
                              <a:avLst/>
                              <a:gdLst>
                                <a:gd name="T0" fmla="*/ 77 w 96"/>
                                <a:gd name="T1" fmla="*/ 3 h 152"/>
                                <a:gd name="T2" fmla="*/ 77 w 96"/>
                                <a:gd name="T3" fmla="*/ 3 h 152"/>
                                <a:gd name="T4" fmla="*/ 96 w 96"/>
                                <a:gd name="T5" fmla="*/ 3 h 152"/>
                                <a:gd name="T6" fmla="*/ 80 w 96"/>
                                <a:gd name="T7" fmla="*/ 49 h 152"/>
                                <a:gd name="T8" fmla="*/ 63 w 96"/>
                                <a:gd name="T9" fmla="*/ 94 h 152"/>
                                <a:gd name="T10" fmla="*/ 42 w 96"/>
                                <a:gd name="T11" fmla="*/ 143 h 152"/>
                                <a:gd name="T12" fmla="*/ 20 w 96"/>
                                <a:gd name="T13" fmla="*/ 152 h 152"/>
                                <a:gd name="T14" fmla="*/ 14 w 96"/>
                                <a:gd name="T15" fmla="*/ 152 h 152"/>
                                <a:gd name="T16" fmla="*/ 9 w 96"/>
                                <a:gd name="T17" fmla="*/ 151 h 152"/>
                                <a:gd name="T18" fmla="*/ 9 w 96"/>
                                <a:gd name="T19" fmla="*/ 134 h 152"/>
                                <a:gd name="T20" fmla="*/ 16 w 96"/>
                                <a:gd name="T21" fmla="*/ 136 h 152"/>
                                <a:gd name="T22" fmla="*/ 20 w 96"/>
                                <a:gd name="T23" fmla="*/ 136 h 152"/>
                                <a:gd name="T24" fmla="*/ 27 w 96"/>
                                <a:gd name="T25" fmla="*/ 135 h 152"/>
                                <a:gd name="T26" fmla="*/ 31 w 96"/>
                                <a:gd name="T27" fmla="*/ 131 h 152"/>
                                <a:gd name="T28" fmla="*/ 34 w 96"/>
                                <a:gd name="T29" fmla="*/ 123 h 152"/>
                                <a:gd name="T30" fmla="*/ 39 w 96"/>
                                <a:gd name="T31" fmla="*/ 112 h 152"/>
                                <a:gd name="T32" fmla="*/ 0 w 96"/>
                                <a:gd name="T33" fmla="*/ 3 h 152"/>
                                <a:gd name="T34" fmla="*/ 20 w 96"/>
                                <a:gd name="T35" fmla="*/ 3 h 152"/>
                                <a:gd name="T36" fmla="*/ 48 w 96"/>
                                <a:gd name="T37" fmla="*/ 89 h 152"/>
                                <a:gd name="T38" fmla="*/ 77 w 96"/>
                                <a:gd name="T39" fmla="*/ 3 h 152"/>
                                <a:gd name="T40" fmla="*/ 48 w 96"/>
                                <a:gd name="T41" fmla="*/ 0 h 152"/>
                                <a:gd name="T42" fmla="*/ 48 w 96"/>
                                <a:gd name="T43" fmla="*/ 0 h 152"/>
                                <a:gd name="T44" fmla="*/ 48 w 96"/>
                                <a:gd name="T45" fmla="*/ 0 h 1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96" h="152">
                                  <a:moveTo>
                                    <a:pt x="77" y="3"/>
                                  </a:moveTo>
                                  <a:lnTo>
                                    <a:pt x="77" y="3"/>
                                  </a:lnTo>
                                  <a:lnTo>
                                    <a:pt x="96" y="3"/>
                                  </a:lnTo>
                                  <a:cubicBezTo>
                                    <a:pt x="94" y="10"/>
                                    <a:pt x="88" y="25"/>
                                    <a:pt x="80" y="49"/>
                                  </a:cubicBezTo>
                                  <a:cubicBezTo>
                                    <a:pt x="73" y="67"/>
                                    <a:pt x="68" y="82"/>
                                    <a:pt x="63" y="94"/>
                                  </a:cubicBezTo>
                                  <a:cubicBezTo>
                                    <a:pt x="53" y="121"/>
                                    <a:pt x="46" y="137"/>
                                    <a:pt x="42" y="143"/>
                                  </a:cubicBezTo>
                                  <a:cubicBezTo>
                                    <a:pt x="37" y="149"/>
                                    <a:pt x="30" y="152"/>
                                    <a:pt x="20" y="152"/>
                                  </a:cubicBezTo>
                                  <a:cubicBezTo>
                                    <a:pt x="18" y="152"/>
                                    <a:pt x="16" y="152"/>
                                    <a:pt x="14" y="152"/>
                                  </a:cubicBezTo>
                                  <a:cubicBezTo>
                                    <a:pt x="13" y="151"/>
                                    <a:pt x="11" y="151"/>
                                    <a:pt x="9" y="151"/>
                                  </a:cubicBezTo>
                                  <a:lnTo>
                                    <a:pt x="9" y="134"/>
                                  </a:lnTo>
                                  <a:cubicBezTo>
                                    <a:pt x="12" y="135"/>
                                    <a:pt x="15" y="136"/>
                                    <a:pt x="16" y="136"/>
                                  </a:cubicBezTo>
                                  <a:cubicBezTo>
                                    <a:pt x="17" y="136"/>
                                    <a:pt x="19" y="136"/>
                                    <a:pt x="20" y="136"/>
                                  </a:cubicBezTo>
                                  <a:cubicBezTo>
                                    <a:pt x="23" y="136"/>
                                    <a:pt x="25" y="136"/>
                                    <a:pt x="27" y="135"/>
                                  </a:cubicBezTo>
                                  <a:cubicBezTo>
                                    <a:pt x="28" y="133"/>
                                    <a:pt x="30" y="132"/>
                                    <a:pt x="31" y="131"/>
                                  </a:cubicBezTo>
                                  <a:cubicBezTo>
                                    <a:pt x="31" y="130"/>
                                    <a:pt x="32" y="127"/>
                                    <a:pt x="34" y="123"/>
                                  </a:cubicBezTo>
                                  <a:cubicBezTo>
                                    <a:pt x="36" y="118"/>
                                    <a:pt x="38" y="114"/>
                                    <a:pt x="39" y="112"/>
                                  </a:cubicBezTo>
                                  <a:lnTo>
                                    <a:pt x="0" y="3"/>
                                  </a:lnTo>
                                  <a:lnTo>
                                    <a:pt x="20" y="3"/>
                                  </a:lnTo>
                                  <a:lnTo>
                                    <a:pt x="48" y="89"/>
                                  </a:lnTo>
                                  <a:lnTo>
                                    <a:pt x="77" y="3"/>
                                  </a:lnTo>
                                  <a:close/>
                                  <a:moveTo>
                                    <a:pt x="48" y="0"/>
                                  </a:moveTo>
                                  <a:lnTo>
                                    <a:pt x="48" y="0"/>
                                  </a:lnTo>
                                  <a:lnTo>
                                    <a:pt x="4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832" name="Freeform 791"/>
                          <wps:cNvSpPr>
                            <a:spLocks noEditPoints="1"/>
                          </wps:cNvSpPr>
                          <wps:spPr bwMode="auto">
                            <a:xfrm>
                              <a:off x="3817" y="5075"/>
                              <a:ext cx="69" cy="90"/>
                            </a:xfrm>
                            <a:custGeom>
                              <a:avLst/>
                              <a:gdLst>
                                <a:gd name="T0" fmla="*/ 17 w 87"/>
                                <a:gd name="T1" fmla="*/ 75 h 113"/>
                                <a:gd name="T2" fmla="*/ 17 w 87"/>
                                <a:gd name="T3" fmla="*/ 75 h 113"/>
                                <a:gd name="T4" fmla="*/ 21 w 87"/>
                                <a:gd name="T5" fmla="*/ 89 h 113"/>
                                <a:gd name="T6" fmla="*/ 44 w 87"/>
                                <a:gd name="T7" fmla="*/ 98 h 113"/>
                                <a:gd name="T8" fmla="*/ 62 w 87"/>
                                <a:gd name="T9" fmla="*/ 93 h 113"/>
                                <a:gd name="T10" fmla="*/ 69 w 87"/>
                                <a:gd name="T11" fmla="*/ 80 h 113"/>
                                <a:gd name="T12" fmla="*/ 63 w 87"/>
                                <a:gd name="T13" fmla="*/ 70 h 113"/>
                                <a:gd name="T14" fmla="*/ 48 w 87"/>
                                <a:gd name="T15" fmla="*/ 65 h 113"/>
                                <a:gd name="T16" fmla="*/ 34 w 87"/>
                                <a:gd name="T17" fmla="*/ 61 h 113"/>
                                <a:gd name="T18" fmla="*/ 14 w 87"/>
                                <a:gd name="T19" fmla="*/ 54 h 113"/>
                                <a:gd name="T20" fmla="*/ 3 w 87"/>
                                <a:gd name="T21" fmla="*/ 34 h 113"/>
                                <a:gd name="T22" fmla="*/ 13 w 87"/>
                                <a:gd name="T23" fmla="*/ 9 h 113"/>
                                <a:gd name="T24" fmla="*/ 42 w 87"/>
                                <a:gd name="T25" fmla="*/ 0 h 113"/>
                                <a:gd name="T26" fmla="*/ 77 w 87"/>
                                <a:gd name="T27" fmla="*/ 14 h 113"/>
                                <a:gd name="T28" fmla="*/ 83 w 87"/>
                                <a:gd name="T29" fmla="*/ 33 h 113"/>
                                <a:gd name="T30" fmla="*/ 66 w 87"/>
                                <a:gd name="T31" fmla="*/ 33 h 113"/>
                                <a:gd name="T32" fmla="*/ 62 w 87"/>
                                <a:gd name="T33" fmla="*/ 22 h 113"/>
                                <a:gd name="T34" fmla="*/ 41 w 87"/>
                                <a:gd name="T35" fmla="*/ 15 h 113"/>
                                <a:gd name="T36" fmla="*/ 26 w 87"/>
                                <a:gd name="T37" fmla="*/ 19 h 113"/>
                                <a:gd name="T38" fmla="*/ 21 w 87"/>
                                <a:gd name="T39" fmla="*/ 29 h 113"/>
                                <a:gd name="T40" fmla="*/ 27 w 87"/>
                                <a:gd name="T41" fmla="*/ 40 h 113"/>
                                <a:gd name="T42" fmla="*/ 39 w 87"/>
                                <a:gd name="T43" fmla="*/ 45 h 113"/>
                                <a:gd name="T44" fmla="*/ 51 w 87"/>
                                <a:gd name="T45" fmla="*/ 48 h 113"/>
                                <a:gd name="T46" fmla="*/ 76 w 87"/>
                                <a:gd name="T47" fmla="*/ 57 h 113"/>
                                <a:gd name="T48" fmla="*/ 87 w 87"/>
                                <a:gd name="T49" fmla="*/ 78 h 113"/>
                                <a:gd name="T50" fmla="*/ 76 w 87"/>
                                <a:gd name="T51" fmla="*/ 102 h 113"/>
                                <a:gd name="T52" fmla="*/ 43 w 87"/>
                                <a:gd name="T53" fmla="*/ 113 h 113"/>
                                <a:gd name="T54" fmla="*/ 10 w 87"/>
                                <a:gd name="T55" fmla="*/ 102 h 113"/>
                                <a:gd name="T56" fmla="*/ 0 w 87"/>
                                <a:gd name="T57" fmla="*/ 75 h 113"/>
                                <a:gd name="T58" fmla="*/ 17 w 87"/>
                                <a:gd name="T59" fmla="*/ 75 h 113"/>
                                <a:gd name="T60" fmla="*/ 43 w 87"/>
                                <a:gd name="T61" fmla="*/ 0 h 113"/>
                                <a:gd name="T62" fmla="*/ 43 w 87"/>
                                <a:gd name="T63" fmla="*/ 0 h 113"/>
                                <a:gd name="T64" fmla="*/ 43 w 87"/>
                                <a:gd name="T65" fmla="*/ 0 h 1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87" h="113">
                                  <a:moveTo>
                                    <a:pt x="17" y="75"/>
                                  </a:moveTo>
                                  <a:lnTo>
                                    <a:pt x="17" y="75"/>
                                  </a:lnTo>
                                  <a:cubicBezTo>
                                    <a:pt x="17" y="81"/>
                                    <a:pt x="19" y="86"/>
                                    <a:pt x="21" y="89"/>
                                  </a:cubicBezTo>
                                  <a:cubicBezTo>
                                    <a:pt x="26" y="95"/>
                                    <a:pt x="33" y="98"/>
                                    <a:pt x="44" y="98"/>
                                  </a:cubicBezTo>
                                  <a:cubicBezTo>
                                    <a:pt x="51" y="98"/>
                                    <a:pt x="57" y="96"/>
                                    <a:pt x="62" y="93"/>
                                  </a:cubicBezTo>
                                  <a:cubicBezTo>
                                    <a:pt x="67" y="91"/>
                                    <a:pt x="69" y="86"/>
                                    <a:pt x="69" y="80"/>
                                  </a:cubicBezTo>
                                  <a:cubicBezTo>
                                    <a:pt x="69" y="76"/>
                                    <a:pt x="67" y="72"/>
                                    <a:pt x="63" y="70"/>
                                  </a:cubicBezTo>
                                  <a:cubicBezTo>
                                    <a:pt x="61" y="68"/>
                                    <a:pt x="56" y="67"/>
                                    <a:pt x="48" y="65"/>
                                  </a:cubicBezTo>
                                  <a:lnTo>
                                    <a:pt x="34" y="61"/>
                                  </a:lnTo>
                                  <a:cubicBezTo>
                                    <a:pt x="25" y="59"/>
                                    <a:pt x="18" y="56"/>
                                    <a:pt x="14" y="54"/>
                                  </a:cubicBezTo>
                                  <a:cubicBezTo>
                                    <a:pt x="6" y="49"/>
                                    <a:pt x="3" y="42"/>
                                    <a:pt x="3" y="34"/>
                                  </a:cubicBezTo>
                                  <a:cubicBezTo>
                                    <a:pt x="3" y="24"/>
                                    <a:pt x="6" y="16"/>
                                    <a:pt x="13" y="9"/>
                                  </a:cubicBezTo>
                                  <a:cubicBezTo>
                                    <a:pt x="20" y="3"/>
                                    <a:pt x="30" y="0"/>
                                    <a:pt x="42" y="0"/>
                                  </a:cubicBezTo>
                                  <a:cubicBezTo>
                                    <a:pt x="58" y="0"/>
                                    <a:pt x="70" y="5"/>
                                    <a:pt x="77" y="14"/>
                                  </a:cubicBezTo>
                                  <a:cubicBezTo>
                                    <a:pt x="81" y="20"/>
                                    <a:pt x="83" y="27"/>
                                    <a:pt x="83" y="33"/>
                                  </a:cubicBezTo>
                                  <a:lnTo>
                                    <a:pt x="66" y="33"/>
                                  </a:lnTo>
                                  <a:cubicBezTo>
                                    <a:pt x="66" y="29"/>
                                    <a:pt x="65" y="26"/>
                                    <a:pt x="62" y="22"/>
                                  </a:cubicBezTo>
                                  <a:cubicBezTo>
                                    <a:pt x="58" y="18"/>
                                    <a:pt x="51" y="15"/>
                                    <a:pt x="41" y="15"/>
                                  </a:cubicBezTo>
                                  <a:cubicBezTo>
                                    <a:pt x="34" y="15"/>
                                    <a:pt x="29" y="17"/>
                                    <a:pt x="26" y="19"/>
                                  </a:cubicBezTo>
                                  <a:cubicBezTo>
                                    <a:pt x="22" y="22"/>
                                    <a:pt x="21" y="25"/>
                                    <a:pt x="21" y="29"/>
                                  </a:cubicBezTo>
                                  <a:cubicBezTo>
                                    <a:pt x="21" y="34"/>
                                    <a:pt x="23" y="38"/>
                                    <a:pt x="27" y="40"/>
                                  </a:cubicBezTo>
                                  <a:cubicBezTo>
                                    <a:pt x="30" y="42"/>
                                    <a:pt x="34" y="44"/>
                                    <a:pt x="39" y="45"/>
                                  </a:cubicBezTo>
                                  <a:lnTo>
                                    <a:pt x="51" y="48"/>
                                  </a:lnTo>
                                  <a:cubicBezTo>
                                    <a:pt x="63" y="51"/>
                                    <a:pt x="72" y="54"/>
                                    <a:pt x="76" y="57"/>
                                  </a:cubicBezTo>
                                  <a:cubicBezTo>
                                    <a:pt x="83" y="61"/>
                                    <a:pt x="87" y="68"/>
                                    <a:pt x="87" y="78"/>
                                  </a:cubicBezTo>
                                  <a:cubicBezTo>
                                    <a:pt x="87" y="87"/>
                                    <a:pt x="83" y="96"/>
                                    <a:pt x="76" y="102"/>
                                  </a:cubicBezTo>
                                  <a:cubicBezTo>
                                    <a:pt x="69" y="109"/>
                                    <a:pt x="58" y="113"/>
                                    <a:pt x="43" y="113"/>
                                  </a:cubicBezTo>
                                  <a:cubicBezTo>
                                    <a:pt x="28" y="113"/>
                                    <a:pt x="17" y="109"/>
                                    <a:pt x="10" y="102"/>
                                  </a:cubicBezTo>
                                  <a:cubicBezTo>
                                    <a:pt x="4" y="95"/>
                                    <a:pt x="0" y="86"/>
                                    <a:pt x="0" y="75"/>
                                  </a:cubicBezTo>
                                  <a:lnTo>
                                    <a:pt x="17" y="75"/>
                                  </a:lnTo>
                                  <a:close/>
                                  <a:moveTo>
                                    <a:pt x="43" y="0"/>
                                  </a:moveTo>
                                  <a:lnTo>
                                    <a:pt x="43" y="0"/>
                                  </a:lnTo>
                                  <a:lnTo>
                                    <a:pt x="43"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833" name="Freeform 792"/>
                          <wps:cNvSpPr>
                            <a:spLocks noEditPoints="1"/>
                          </wps:cNvSpPr>
                          <wps:spPr bwMode="auto">
                            <a:xfrm>
                              <a:off x="3902" y="5046"/>
                              <a:ext cx="15" cy="116"/>
                            </a:xfrm>
                            <a:custGeom>
                              <a:avLst/>
                              <a:gdLst>
                                <a:gd name="T0" fmla="*/ 0 w 19"/>
                                <a:gd name="T1" fmla="*/ 39 h 145"/>
                                <a:gd name="T2" fmla="*/ 0 w 19"/>
                                <a:gd name="T3" fmla="*/ 39 h 145"/>
                                <a:gd name="T4" fmla="*/ 19 w 19"/>
                                <a:gd name="T5" fmla="*/ 39 h 145"/>
                                <a:gd name="T6" fmla="*/ 19 w 19"/>
                                <a:gd name="T7" fmla="*/ 145 h 145"/>
                                <a:gd name="T8" fmla="*/ 0 w 19"/>
                                <a:gd name="T9" fmla="*/ 145 h 145"/>
                                <a:gd name="T10" fmla="*/ 0 w 19"/>
                                <a:gd name="T11" fmla="*/ 39 h 145"/>
                                <a:gd name="T12" fmla="*/ 0 w 19"/>
                                <a:gd name="T13" fmla="*/ 0 h 145"/>
                                <a:gd name="T14" fmla="*/ 0 w 19"/>
                                <a:gd name="T15" fmla="*/ 0 h 145"/>
                                <a:gd name="T16" fmla="*/ 19 w 19"/>
                                <a:gd name="T17" fmla="*/ 0 h 145"/>
                                <a:gd name="T18" fmla="*/ 19 w 19"/>
                                <a:gd name="T19" fmla="*/ 20 h 145"/>
                                <a:gd name="T20" fmla="*/ 0 w 19"/>
                                <a:gd name="T21" fmla="*/ 20 h 145"/>
                                <a:gd name="T22" fmla="*/ 0 w 19"/>
                                <a:gd name="T23" fmla="*/ 0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9" h="145">
                                  <a:moveTo>
                                    <a:pt x="0" y="39"/>
                                  </a:moveTo>
                                  <a:lnTo>
                                    <a:pt x="0" y="39"/>
                                  </a:lnTo>
                                  <a:lnTo>
                                    <a:pt x="19" y="39"/>
                                  </a:lnTo>
                                  <a:lnTo>
                                    <a:pt x="19" y="145"/>
                                  </a:lnTo>
                                  <a:lnTo>
                                    <a:pt x="0" y="145"/>
                                  </a:lnTo>
                                  <a:lnTo>
                                    <a:pt x="0" y="39"/>
                                  </a:lnTo>
                                  <a:close/>
                                  <a:moveTo>
                                    <a:pt x="0" y="0"/>
                                  </a:moveTo>
                                  <a:lnTo>
                                    <a:pt x="0" y="0"/>
                                  </a:lnTo>
                                  <a:lnTo>
                                    <a:pt x="19" y="0"/>
                                  </a:lnTo>
                                  <a:lnTo>
                                    <a:pt x="19" y="20"/>
                                  </a:lnTo>
                                  <a:lnTo>
                                    <a:pt x="0" y="20"/>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834" name="Freeform 793"/>
                          <wps:cNvSpPr>
                            <a:spLocks noEditPoints="1"/>
                          </wps:cNvSpPr>
                          <wps:spPr bwMode="auto">
                            <a:xfrm>
                              <a:off x="3933" y="5075"/>
                              <a:ext cx="69" cy="90"/>
                            </a:xfrm>
                            <a:custGeom>
                              <a:avLst/>
                              <a:gdLst>
                                <a:gd name="T0" fmla="*/ 17 w 87"/>
                                <a:gd name="T1" fmla="*/ 75 h 113"/>
                                <a:gd name="T2" fmla="*/ 17 w 87"/>
                                <a:gd name="T3" fmla="*/ 75 h 113"/>
                                <a:gd name="T4" fmla="*/ 22 w 87"/>
                                <a:gd name="T5" fmla="*/ 89 h 113"/>
                                <a:gd name="T6" fmla="*/ 45 w 87"/>
                                <a:gd name="T7" fmla="*/ 98 h 113"/>
                                <a:gd name="T8" fmla="*/ 62 w 87"/>
                                <a:gd name="T9" fmla="*/ 93 h 113"/>
                                <a:gd name="T10" fmla="*/ 70 w 87"/>
                                <a:gd name="T11" fmla="*/ 80 h 113"/>
                                <a:gd name="T12" fmla="*/ 64 w 87"/>
                                <a:gd name="T13" fmla="*/ 70 h 113"/>
                                <a:gd name="T14" fmla="*/ 48 w 87"/>
                                <a:gd name="T15" fmla="*/ 65 h 113"/>
                                <a:gd name="T16" fmla="*/ 34 w 87"/>
                                <a:gd name="T17" fmla="*/ 61 h 113"/>
                                <a:gd name="T18" fmla="*/ 14 w 87"/>
                                <a:gd name="T19" fmla="*/ 54 h 113"/>
                                <a:gd name="T20" fmla="*/ 3 w 87"/>
                                <a:gd name="T21" fmla="*/ 34 h 113"/>
                                <a:gd name="T22" fmla="*/ 14 w 87"/>
                                <a:gd name="T23" fmla="*/ 9 h 113"/>
                                <a:gd name="T24" fmla="*/ 43 w 87"/>
                                <a:gd name="T25" fmla="*/ 0 h 113"/>
                                <a:gd name="T26" fmla="*/ 77 w 87"/>
                                <a:gd name="T27" fmla="*/ 14 h 113"/>
                                <a:gd name="T28" fmla="*/ 84 w 87"/>
                                <a:gd name="T29" fmla="*/ 33 h 113"/>
                                <a:gd name="T30" fmla="*/ 67 w 87"/>
                                <a:gd name="T31" fmla="*/ 33 h 113"/>
                                <a:gd name="T32" fmla="*/ 63 w 87"/>
                                <a:gd name="T33" fmla="*/ 22 h 113"/>
                                <a:gd name="T34" fmla="*/ 41 w 87"/>
                                <a:gd name="T35" fmla="*/ 15 h 113"/>
                                <a:gd name="T36" fmla="*/ 26 w 87"/>
                                <a:gd name="T37" fmla="*/ 19 h 113"/>
                                <a:gd name="T38" fmla="*/ 21 w 87"/>
                                <a:gd name="T39" fmla="*/ 29 h 113"/>
                                <a:gd name="T40" fmla="*/ 28 w 87"/>
                                <a:gd name="T41" fmla="*/ 40 h 113"/>
                                <a:gd name="T42" fmla="*/ 40 w 87"/>
                                <a:gd name="T43" fmla="*/ 45 h 113"/>
                                <a:gd name="T44" fmla="*/ 51 w 87"/>
                                <a:gd name="T45" fmla="*/ 48 h 113"/>
                                <a:gd name="T46" fmla="*/ 77 w 87"/>
                                <a:gd name="T47" fmla="*/ 57 h 113"/>
                                <a:gd name="T48" fmla="*/ 87 w 87"/>
                                <a:gd name="T49" fmla="*/ 78 h 113"/>
                                <a:gd name="T50" fmla="*/ 77 w 87"/>
                                <a:gd name="T51" fmla="*/ 102 h 113"/>
                                <a:gd name="T52" fmla="*/ 44 w 87"/>
                                <a:gd name="T53" fmla="*/ 113 h 113"/>
                                <a:gd name="T54" fmla="*/ 11 w 87"/>
                                <a:gd name="T55" fmla="*/ 102 h 113"/>
                                <a:gd name="T56" fmla="*/ 0 w 87"/>
                                <a:gd name="T57" fmla="*/ 75 h 113"/>
                                <a:gd name="T58" fmla="*/ 17 w 87"/>
                                <a:gd name="T59" fmla="*/ 75 h 113"/>
                                <a:gd name="T60" fmla="*/ 43 w 87"/>
                                <a:gd name="T61" fmla="*/ 0 h 113"/>
                                <a:gd name="T62" fmla="*/ 43 w 87"/>
                                <a:gd name="T63" fmla="*/ 0 h 113"/>
                                <a:gd name="T64" fmla="*/ 43 w 87"/>
                                <a:gd name="T65" fmla="*/ 0 h 1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87" h="113">
                                  <a:moveTo>
                                    <a:pt x="17" y="75"/>
                                  </a:moveTo>
                                  <a:lnTo>
                                    <a:pt x="17" y="75"/>
                                  </a:lnTo>
                                  <a:cubicBezTo>
                                    <a:pt x="18" y="81"/>
                                    <a:pt x="19" y="86"/>
                                    <a:pt x="22" y="89"/>
                                  </a:cubicBezTo>
                                  <a:cubicBezTo>
                                    <a:pt x="26" y="95"/>
                                    <a:pt x="34" y="98"/>
                                    <a:pt x="45" y="98"/>
                                  </a:cubicBezTo>
                                  <a:cubicBezTo>
                                    <a:pt x="51" y="98"/>
                                    <a:pt x="57" y="96"/>
                                    <a:pt x="62" y="93"/>
                                  </a:cubicBezTo>
                                  <a:cubicBezTo>
                                    <a:pt x="67" y="91"/>
                                    <a:pt x="70" y="86"/>
                                    <a:pt x="70" y="80"/>
                                  </a:cubicBezTo>
                                  <a:cubicBezTo>
                                    <a:pt x="70" y="76"/>
                                    <a:pt x="68" y="72"/>
                                    <a:pt x="64" y="70"/>
                                  </a:cubicBezTo>
                                  <a:cubicBezTo>
                                    <a:pt x="61" y="68"/>
                                    <a:pt x="56" y="67"/>
                                    <a:pt x="48" y="65"/>
                                  </a:cubicBezTo>
                                  <a:lnTo>
                                    <a:pt x="34" y="61"/>
                                  </a:lnTo>
                                  <a:cubicBezTo>
                                    <a:pt x="25" y="59"/>
                                    <a:pt x="19" y="56"/>
                                    <a:pt x="14" y="54"/>
                                  </a:cubicBezTo>
                                  <a:cubicBezTo>
                                    <a:pt x="7" y="49"/>
                                    <a:pt x="3" y="42"/>
                                    <a:pt x="3" y="34"/>
                                  </a:cubicBezTo>
                                  <a:cubicBezTo>
                                    <a:pt x="3" y="24"/>
                                    <a:pt x="7" y="16"/>
                                    <a:pt x="14" y="9"/>
                                  </a:cubicBezTo>
                                  <a:cubicBezTo>
                                    <a:pt x="21" y="3"/>
                                    <a:pt x="31" y="0"/>
                                    <a:pt x="43" y="0"/>
                                  </a:cubicBezTo>
                                  <a:cubicBezTo>
                                    <a:pt x="59" y="0"/>
                                    <a:pt x="70" y="5"/>
                                    <a:pt x="77" y="14"/>
                                  </a:cubicBezTo>
                                  <a:cubicBezTo>
                                    <a:pt x="82" y="20"/>
                                    <a:pt x="84" y="27"/>
                                    <a:pt x="84" y="33"/>
                                  </a:cubicBezTo>
                                  <a:lnTo>
                                    <a:pt x="67" y="33"/>
                                  </a:lnTo>
                                  <a:cubicBezTo>
                                    <a:pt x="67" y="29"/>
                                    <a:pt x="65" y="26"/>
                                    <a:pt x="63" y="22"/>
                                  </a:cubicBezTo>
                                  <a:cubicBezTo>
                                    <a:pt x="59" y="18"/>
                                    <a:pt x="52" y="15"/>
                                    <a:pt x="41" y="15"/>
                                  </a:cubicBezTo>
                                  <a:cubicBezTo>
                                    <a:pt x="35" y="15"/>
                                    <a:pt x="30" y="17"/>
                                    <a:pt x="26" y="19"/>
                                  </a:cubicBezTo>
                                  <a:cubicBezTo>
                                    <a:pt x="23" y="22"/>
                                    <a:pt x="21" y="25"/>
                                    <a:pt x="21" y="29"/>
                                  </a:cubicBezTo>
                                  <a:cubicBezTo>
                                    <a:pt x="21" y="34"/>
                                    <a:pt x="23" y="38"/>
                                    <a:pt x="28" y="40"/>
                                  </a:cubicBezTo>
                                  <a:cubicBezTo>
                                    <a:pt x="30" y="42"/>
                                    <a:pt x="34" y="44"/>
                                    <a:pt x="40" y="45"/>
                                  </a:cubicBezTo>
                                  <a:lnTo>
                                    <a:pt x="51" y="48"/>
                                  </a:lnTo>
                                  <a:cubicBezTo>
                                    <a:pt x="64" y="51"/>
                                    <a:pt x="73" y="54"/>
                                    <a:pt x="77" y="57"/>
                                  </a:cubicBezTo>
                                  <a:cubicBezTo>
                                    <a:pt x="84" y="61"/>
                                    <a:pt x="87" y="68"/>
                                    <a:pt x="87" y="78"/>
                                  </a:cubicBezTo>
                                  <a:cubicBezTo>
                                    <a:pt x="87" y="87"/>
                                    <a:pt x="84" y="96"/>
                                    <a:pt x="77" y="102"/>
                                  </a:cubicBezTo>
                                  <a:cubicBezTo>
                                    <a:pt x="69" y="109"/>
                                    <a:pt x="59" y="113"/>
                                    <a:pt x="44" y="113"/>
                                  </a:cubicBezTo>
                                  <a:cubicBezTo>
                                    <a:pt x="28" y="113"/>
                                    <a:pt x="17" y="109"/>
                                    <a:pt x="11" y="102"/>
                                  </a:cubicBezTo>
                                  <a:cubicBezTo>
                                    <a:pt x="4" y="95"/>
                                    <a:pt x="1" y="86"/>
                                    <a:pt x="0" y="75"/>
                                  </a:cubicBezTo>
                                  <a:lnTo>
                                    <a:pt x="17" y="75"/>
                                  </a:lnTo>
                                  <a:close/>
                                  <a:moveTo>
                                    <a:pt x="43" y="0"/>
                                  </a:moveTo>
                                  <a:lnTo>
                                    <a:pt x="43" y="0"/>
                                  </a:lnTo>
                                  <a:lnTo>
                                    <a:pt x="43"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835" name="Freeform 794"/>
                          <wps:cNvSpPr>
                            <a:spLocks/>
                          </wps:cNvSpPr>
                          <wps:spPr bwMode="auto">
                            <a:xfrm>
                              <a:off x="4109" y="5209"/>
                              <a:ext cx="0" cy="47"/>
                            </a:xfrm>
                            <a:custGeom>
                              <a:avLst/>
                              <a:gdLst>
                                <a:gd name="T0" fmla="*/ 59 h 59"/>
                                <a:gd name="T1" fmla="*/ 59 h 59"/>
                                <a:gd name="T2" fmla="*/ 0 h 59"/>
                              </a:gdLst>
                              <a:ahLst/>
                              <a:cxnLst>
                                <a:cxn ang="0">
                                  <a:pos x="0" y="T0"/>
                                </a:cxn>
                                <a:cxn ang="0">
                                  <a:pos x="0" y="T1"/>
                                </a:cxn>
                                <a:cxn ang="0">
                                  <a:pos x="0" y="T2"/>
                                </a:cxn>
                              </a:cxnLst>
                              <a:rect l="0" t="0" r="r" b="b"/>
                              <a:pathLst>
                                <a:path h="59">
                                  <a:moveTo>
                                    <a:pt x="0" y="59"/>
                                  </a:moveTo>
                                  <a:lnTo>
                                    <a:pt x="0" y="59"/>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36" name="Freeform 795"/>
                          <wps:cNvSpPr>
                            <a:spLocks/>
                          </wps:cNvSpPr>
                          <wps:spPr bwMode="auto">
                            <a:xfrm>
                              <a:off x="4109" y="5123"/>
                              <a:ext cx="0" cy="46"/>
                            </a:xfrm>
                            <a:custGeom>
                              <a:avLst/>
                              <a:gdLst>
                                <a:gd name="T0" fmla="*/ 58 h 58"/>
                                <a:gd name="T1" fmla="*/ 58 h 58"/>
                                <a:gd name="T2" fmla="*/ 0 h 58"/>
                              </a:gdLst>
                              <a:ahLst/>
                              <a:cxnLst>
                                <a:cxn ang="0">
                                  <a:pos x="0" y="T0"/>
                                </a:cxn>
                                <a:cxn ang="0">
                                  <a:pos x="0" y="T1"/>
                                </a:cxn>
                                <a:cxn ang="0">
                                  <a:pos x="0" y="T2"/>
                                </a:cxn>
                              </a:cxnLst>
                              <a:rect l="0" t="0" r="r" b="b"/>
                              <a:pathLst>
                                <a:path h="58">
                                  <a:moveTo>
                                    <a:pt x="0" y="58"/>
                                  </a:moveTo>
                                  <a:lnTo>
                                    <a:pt x="0" y="58"/>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37" name="Freeform 796"/>
                          <wps:cNvSpPr>
                            <a:spLocks/>
                          </wps:cNvSpPr>
                          <wps:spPr bwMode="auto">
                            <a:xfrm>
                              <a:off x="4109" y="5035"/>
                              <a:ext cx="0" cy="47"/>
                            </a:xfrm>
                            <a:custGeom>
                              <a:avLst/>
                              <a:gdLst>
                                <a:gd name="T0" fmla="*/ 59 h 59"/>
                                <a:gd name="T1" fmla="*/ 59 h 59"/>
                                <a:gd name="T2" fmla="*/ 0 h 59"/>
                              </a:gdLst>
                              <a:ahLst/>
                              <a:cxnLst>
                                <a:cxn ang="0">
                                  <a:pos x="0" y="T0"/>
                                </a:cxn>
                                <a:cxn ang="0">
                                  <a:pos x="0" y="T1"/>
                                </a:cxn>
                                <a:cxn ang="0">
                                  <a:pos x="0" y="T2"/>
                                </a:cxn>
                              </a:cxnLst>
                              <a:rect l="0" t="0" r="r" b="b"/>
                              <a:pathLst>
                                <a:path h="59">
                                  <a:moveTo>
                                    <a:pt x="0" y="59"/>
                                  </a:moveTo>
                                  <a:lnTo>
                                    <a:pt x="0" y="59"/>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38" name="Freeform 797"/>
                          <wps:cNvSpPr>
                            <a:spLocks/>
                          </wps:cNvSpPr>
                          <wps:spPr bwMode="auto">
                            <a:xfrm>
                              <a:off x="4109" y="4948"/>
                              <a:ext cx="0" cy="47"/>
                            </a:xfrm>
                            <a:custGeom>
                              <a:avLst/>
                              <a:gdLst>
                                <a:gd name="T0" fmla="*/ 58 h 58"/>
                                <a:gd name="T1" fmla="*/ 58 h 58"/>
                                <a:gd name="T2" fmla="*/ 0 h 58"/>
                              </a:gdLst>
                              <a:ahLst/>
                              <a:cxnLst>
                                <a:cxn ang="0">
                                  <a:pos x="0" y="T0"/>
                                </a:cxn>
                                <a:cxn ang="0">
                                  <a:pos x="0" y="T1"/>
                                </a:cxn>
                                <a:cxn ang="0">
                                  <a:pos x="0" y="T2"/>
                                </a:cxn>
                              </a:cxnLst>
                              <a:rect l="0" t="0" r="r" b="b"/>
                              <a:pathLst>
                                <a:path h="58">
                                  <a:moveTo>
                                    <a:pt x="0" y="58"/>
                                  </a:moveTo>
                                  <a:lnTo>
                                    <a:pt x="0" y="58"/>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39" name="Freeform 798"/>
                          <wps:cNvSpPr>
                            <a:spLocks/>
                          </wps:cNvSpPr>
                          <wps:spPr bwMode="auto">
                            <a:xfrm>
                              <a:off x="4109" y="4861"/>
                              <a:ext cx="0" cy="46"/>
                            </a:xfrm>
                            <a:custGeom>
                              <a:avLst/>
                              <a:gdLst>
                                <a:gd name="T0" fmla="*/ 58 h 58"/>
                                <a:gd name="T1" fmla="*/ 58 h 58"/>
                                <a:gd name="T2" fmla="*/ 0 h 58"/>
                              </a:gdLst>
                              <a:ahLst/>
                              <a:cxnLst>
                                <a:cxn ang="0">
                                  <a:pos x="0" y="T0"/>
                                </a:cxn>
                                <a:cxn ang="0">
                                  <a:pos x="0" y="T1"/>
                                </a:cxn>
                                <a:cxn ang="0">
                                  <a:pos x="0" y="T2"/>
                                </a:cxn>
                              </a:cxnLst>
                              <a:rect l="0" t="0" r="r" b="b"/>
                              <a:pathLst>
                                <a:path h="58">
                                  <a:moveTo>
                                    <a:pt x="0" y="58"/>
                                  </a:moveTo>
                                  <a:lnTo>
                                    <a:pt x="0" y="58"/>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40" name="Freeform 799"/>
                          <wps:cNvSpPr>
                            <a:spLocks/>
                          </wps:cNvSpPr>
                          <wps:spPr bwMode="auto">
                            <a:xfrm>
                              <a:off x="4109" y="4774"/>
                              <a:ext cx="0" cy="46"/>
                            </a:xfrm>
                            <a:custGeom>
                              <a:avLst/>
                              <a:gdLst>
                                <a:gd name="T0" fmla="*/ 58 h 58"/>
                                <a:gd name="T1" fmla="*/ 58 h 58"/>
                                <a:gd name="T2" fmla="*/ 0 h 58"/>
                              </a:gdLst>
                              <a:ahLst/>
                              <a:cxnLst>
                                <a:cxn ang="0">
                                  <a:pos x="0" y="T0"/>
                                </a:cxn>
                                <a:cxn ang="0">
                                  <a:pos x="0" y="T1"/>
                                </a:cxn>
                                <a:cxn ang="0">
                                  <a:pos x="0" y="T2"/>
                                </a:cxn>
                              </a:cxnLst>
                              <a:rect l="0" t="0" r="r" b="b"/>
                              <a:pathLst>
                                <a:path h="58">
                                  <a:moveTo>
                                    <a:pt x="0" y="58"/>
                                  </a:moveTo>
                                  <a:lnTo>
                                    <a:pt x="0" y="58"/>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41" name="Freeform 800"/>
                          <wps:cNvSpPr>
                            <a:spLocks/>
                          </wps:cNvSpPr>
                          <wps:spPr bwMode="auto">
                            <a:xfrm>
                              <a:off x="4109" y="4687"/>
                              <a:ext cx="0" cy="46"/>
                            </a:xfrm>
                            <a:custGeom>
                              <a:avLst/>
                              <a:gdLst>
                                <a:gd name="T0" fmla="*/ 58 h 58"/>
                                <a:gd name="T1" fmla="*/ 58 h 58"/>
                                <a:gd name="T2" fmla="*/ 0 h 58"/>
                              </a:gdLst>
                              <a:ahLst/>
                              <a:cxnLst>
                                <a:cxn ang="0">
                                  <a:pos x="0" y="T0"/>
                                </a:cxn>
                                <a:cxn ang="0">
                                  <a:pos x="0" y="T1"/>
                                </a:cxn>
                                <a:cxn ang="0">
                                  <a:pos x="0" y="T2"/>
                                </a:cxn>
                              </a:cxnLst>
                              <a:rect l="0" t="0" r="r" b="b"/>
                              <a:pathLst>
                                <a:path h="58">
                                  <a:moveTo>
                                    <a:pt x="0" y="58"/>
                                  </a:moveTo>
                                  <a:lnTo>
                                    <a:pt x="0" y="58"/>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42" name="Freeform 801"/>
                          <wps:cNvSpPr>
                            <a:spLocks/>
                          </wps:cNvSpPr>
                          <wps:spPr bwMode="auto">
                            <a:xfrm>
                              <a:off x="4109" y="4599"/>
                              <a:ext cx="0" cy="47"/>
                            </a:xfrm>
                            <a:custGeom>
                              <a:avLst/>
                              <a:gdLst>
                                <a:gd name="T0" fmla="*/ 59 h 59"/>
                                <a:gd name="T1" fmla="*/ 59 h 59"/>
                                <a:gd name="T2" fmla="*/ 0 h 59"/>
                              </a:gdLst>
                              <a:ahLst/>
                              <a:cxnLst>
                                <a:cxn ang="0">
                                  <a:pos x="0" y="T0"/>
                                </a:cxn>
                                <a:cxn ang="0">
                                  <a:pos x="0" y="T1"/>
                                </a:cxn>
                                <a:cxn ang="0">
                                  <a:pos x="0" y="T2"/>
                                </a:cxn>
                              </a:cxnLst>
                              <a:rect l="0" t="0" r="r" b="b"/>
                              <a:pathLst>
                                <a:path h="59">
                                  <a:moveTo>
                                    <a:pt x="0" y="59"/>
                                  </a:moveTo>
                                  <a:lnTo>
                                    <a:pt x="0" y="59"/>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43" name="Freeform 802"/>
                          <wps:cNvSpPr>
                            <a:spLocks/>
                          </wps:cNvSpPr>
                          <wps:spPr bwMode="auto">
                            <a:xfrm>
                              <a:off x="4109" y="4512"/>
                              <a:ext cx="0" cy="47"/>
                            </a:xfrm>
                            <a:custGeom>
                              <a:avLst/>
                              <a:gdLst>
                                <a:gd name="T0" fmla="*/ 58 h 58"/>
                                <a:gd name="T1" fmla="*/ 58 h 58"/>
                                <a:gd name="T2" fmla="*/ 0 h 58"/>
                              </a:gdLst>
                              <a:ahLst/>
                              <a:cxnLst>
                                <a:cxn ang="0">
                                  <a:pos x="0" y="T0"/>
                                </a:cxn>
                                <a:cxn ang="0">
                                  <a:pos x="0" y="T1"/>
                                </a:cxn>
                                <a:cxn ang="0">
                                  <a:pos x="0" y="T2"/>
                                </a:cxn>
                              </a:cxnLst>
                              <a:rect l="0" t="0" r="r" b="b"/>
                              <a:pathLst>
                                <a:path h="58">
                                  <a:moveTo>
                                    <a:pt x="0" y="58"/>
                                  </a:moveTo>
                                  <a:lnTo>
                                    <a:pt x="0" y="58"/>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44" name="Freeform 803"/>
                          <wps:cNvSpPr>
                            <a:spLocks/>
                          </wps:cNvSpPr>
                          <wps:spPr bwMode="auto">
                            <a:xfrm>
                              <a:off x="4109" y="4425"/>
                              <a:ext cx="0" cy="46"/>
                            </a:xfrm>
                            <a:custGeom>
                              <a:avLst/>
                              <a:gdLst>
                                <a:gd name="T0" fmla="*/ 58 h 58"/>
                                <a:gd name="T1" fmla="*/ 58 h 58"/>
                                <a:gd name="T2" fmla="*/ 0 h 58"/>
                              </a:gdLst>
                              <a:ahLst/>
                              <a:cxnLst>
                                <a:cxn ang="0">
                                  <a:pos x="0" y="T0"/>
                                </a:cxn>
                                <a:cxn ang="0">
                                  <a:pos x="0" y="T1"/>
                                </a:cxn>
                                <a:cxn ang="0">
                                  <a:pos x="0" y="T2"/>
                                </a:cxn>
                              </a:cxnLst>
                              <a:rect l="0" t="0" r="r" b="b"/>
                              <a:pathLst>
                                <a:path h="58">
                                  <a:moveTo>
                                    <a:pt x="0" y="58"/>
                                  </a:moveTo>
                                  <a:lnTo>
                                    <a:pt x="0" y="58"/>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45" name="Freeform 804"/>
                          <wps:cNvSpPr>
                            <a:spLocks/>
                          </wps:cNvSpPr>
                          <wps:spPr bwMode="auto">
                            <a:xfrm>
                              <a:off x="4109" y="4338"/>
                              <a:ext cx="0" cy="46"/>
                            </a:xfrm>
                            <a:custGeom>
                              <a:avLst/>
                              <a:gdLst>
                                <a:gd name="T0" fmla="*/ 58 h 58"/>
                                <a:gd name="T1" fmla="*/ 58 h 58"/>
                                <a:gd name="T2" fmla="*/ 0 h 58"/>
                              </a:gdLst>
                              <a:ahLst/>
                              <a:cxnLst>
                                <a:cxn ang="0">
                                  <a:pos x="0" y="T0"/>
                                </a:cxn>
                                <a:cxn ang="0">
                                  <a:pos x="0" y="T1"/>
                                </a:cxn>
                                <a:cxn ang="0">
                                  <a:pos x="0" y="T2"/>
                                </a:cxn>
                              </a:cxnLst>
                              <a:rect l="0" t="0" r="r" b="b"/>
                              <a:pathLst>
                                <a:path h="58">
                                  <a:moveTo>
                                    <a:pt x="0" y="58"/>
                                  </a:moveTo>
                                  <a:lnTo>
                                    <a:pt x="0" y="58"/>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46" name="Freeform 805"/>
                          <wps:cNvSpPr>
                            <a:spLocks/>
                          </wps:cNvSpPr>
                          <wps:spPr bwMode="auto">
                            <a:xfrm>
                              <a:off x="4109" y="4251"/>
                              <a:ext cx="0" cy="46"/>
                            </a:xfrm>
                            <a:custGeom>
                              <a:avLst/>
                              <a:gdLst>
                                <a:gd name="T0" fmla="*/ 58 h 58"/>
                                <a:gd name="T1" fmla="*/ 58 h 58"/>
                                <a:gd name="T2" fmla="*/ 0 h 58"/>
                              </a:gdLst>
                              <a:ahLst/>
                              <a:cxnLst>
                                <a:cxn ang="0">
                                  <a:pos x="0" y="T0"/>
                                </a:cxn>
                                <a:cxn ang="0">
                                  <a:pos x="0" y="T1"/>
                                </a:cxn>
                                <a:cxn ang="0">
                                  <a:pos x="0" y="T2"/>
                                </a:cxn>
                              </a:cxnLst>
                              <a:rect l="0" t="0" r="r" b="b"/>
                              <a:pathLst>
                                <a:path h="58">
                                  <a:moveTo>
                                    <a:pt x="0" y="58"/>
                                  </a:moveTo>
                                  <a:lnTo>
                                    <a:pt x="0" y="58"/>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47" name="Freeform 806"/>
                          <wps:cNvSpPr>
                            <a:spLocks/>
                          </wps:cNvSpPr>
                          <wps:spPr bwMode="auto">
                            <a:xfrm>
                              <a:off x="4109" y="4163"/>
                              <a:ext cx="0" cy="47"/>
                            </a:xfrm>
                            <a:custGeom>
                              <a:avLst/>
                              <a:gdLst>
                                <a:gd name="T0" fmla="*/ 59 h 59"/>
                                <a:gd name="T1" fmla="*/ 59 h 59"/>
                                <a:gd name="T2" fmla="*/ 0 h 59"/>
                              </a:gdLst>
                              <a:ahLst/>
                              <a:cxnLst>
                                <a:cxn ang="0">
                                  <a:pos x="0" y="T0"/>
                                </a:cxn>
                                <a:cxn ang="0">
                                  <a:pos x="0" y="T1"/>
                                </a:cxn>
                                <a:cxn ang="0">
                                  <a:pos x="0" y="T2"/>
                                </a:cxn>
                              </a:cxnLst>
                              <a:rect l="0" t="0" r="r" b="b"/>
                              <a:pathLst>
                                <a:path h="59">
                                  <a:moveTo>
                                    <a:pt x="0" y="59"/>
                                  </a:moveTo>
                                  <a:lnTo>
                                    <a:pt x="0" y="59"/>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48" name="Freeform 807"/>
                          <wps:cNvSpPr>
                            <a:spLocks/>
                          </wps:cNvSpPr>
                          <wps:spPr bwMode="auto">
                            <a:xfrm>
                              <a:off x="4109" y="4077"/>
                              <a:ext cx="0" cy="46"/>
                            </a:xfrm>
                            <a:custGeom>
                              <a:avLst/>
                              <a:gdLst>
                                <a:gd name="T0" fmla="*/ 58 h 58"/>
                                <a:gd name="T1" fmla="*/ 58 h 58"/>
                                <a:gd name="T2" fmla="*/ 0 h 58"/>
                              </a:gdLst>
                              <a:ahLst/>
                              <a:cxnLst>
                                <a:cxn ang="0">
                                  <a:pos x="0" y="T0"/>
                                </a:cxn>
                                <a:cxn ang="0">
                                  <a:pos x="0" y="T1"/>
                                </a:cxn>
                                <a:cxn ang="0">
                                  <a:pos x="0" y="T2"/>
                                </a:cxn>
                              </a:cxnLst>
                              <a:rect l="0" t="0" r="r" b="b"/>
                              <a:pathLst>
                                <a:path h="58">
                                  <a:moveTo>
                                    <a:pt x="0" y="58"/>
                                  </a:moveTo>
                                  <a:lnTo>
                                    <a:pt x="0" y="58"/>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49" name="Freeform 808"/>
                          <wps:cNvSpPr>
                            <a:spLocks/>
                          </wps:cNvSpPr>
                          <wps:spPr bwMode="auto">
                            <a:xfrm>
                              <a:off x="4109" y="3989"/>
                              <a:ext cx="0" cy="47"/>
                            </a:xfrm>
                            <a:custGeom>
                              <a:avLst/>
                              <a:gdLst>
                                <a:gd name="T0" fmla="*/ 59 h 59"/>
                                <a:gd name="T1" fmla="*/ 59 h 59"/>
                                <a:gd name="T2" fmla="*/ 0 h 59"/>
                              </a:gdLst>
                              <a:ahLst/>
                              <a:cxnLst>
                                <a:cxn ang="0">
                                  <a:pos x="0" y="T0"/>
                                </a:cxn>
                                <a:cxn ang="0">
                                  <a:pos x="0" y="T1"/>
                                </a:cxn>
                                <a:cxn ang="0">
                                  <a:pos x="0" y="T2"/>
                                </a:cxn>
                              </a:cxnLst>
                              <a:rect l="0" t="0" r="r" b="b"/>
                              <a:pathLst>
                                <a:path h="59">
                                  <a:moveTo>
                                    <a:pt x="0" y="59"/>
                                  </a:moveTo>
                                  <a:lnTo>
                                    <a:pt x="0" y="59"/>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50" name="Freeform 809"/>
                          <wps:cNvSpPr>
                            <a:spLocks/>
                          </wps:cNvSpPr>
                          <wps:spPr bwMode="auto">
                            <a:xfrm>
                              <a:off x="4109" y="3902"/>
                              <a:ext cx="0" cy="47"/>
                            </a:xfrm>
                            <a:custGeom>
                              <a:avLst/>
                              <a:gdLst>
                                <a:gd name="T0" fmla="*/ 58 h 58"/>
                                <a:gd name="T1" fmla="*/ 58 h 58"/>
                                <a:gd name="T2" fmla="*/ 0 h 58"/>
                              </a:gdLst>
                              <a:ahLst/>
                              <a:cxnLst>
                                <a:cxn ang="0">
                                  <a:pos x="0" y="T0"/>
                                </a:cxn>
                                <a:cxn ang="0">
                                  <a:pos x="0" y="T1"/>
                                </a:cxn>
                                <a:cxn ang="0">
                                  <a:pos x="0" y="T2"/>
                                </a:cxn>
                              </a:cxnLst>
                              <a:rect l="0" t="0" r="r" b="b"/>
                              <a:pathLst>
                                <a:path h="58">
                                  <a:moveTo>
                                    <a:pt x="0" y="58"/>
                                  </a:moveTo>
                                  <a:lnTo>
                                    <a:pt x="0" y="58"/>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51" name="Freeform 810"/>
                          <wps:cNvSpPr>
                            <a:spLocks/>
                          </wps:cNvSpPr>
                          <wps:spPr bwMode="auto">
                            <a:xfrm>
                              <a:off x="4109" y="3815"/>
                              <a:ext cx="0" cy="47"/>
                            </a:xfrm>
                            <a:custGeom>
                              <a:avLst/>
                              <a:gdLst>
                                <a:gd name="T0" fmla="*/ 59 h 59"/>
                                <a:gd name="T1" fmla="*/ 59 h 59"/>
                                <a:gd name="T2" fmla="*/ 0 h 59"/>
                              </a:gdLst>
                              <a:ahLst/>
                              <a:cxnLst>
                                <a:cxn ang="0">
                                  <a:pos x="0" y="T0"/>
                                </a:cxn>
                                <a:cxn ang="0">
                                  <a:pos x="0" y="T1"/>
                                </a:cxn>
                                <a:cxn ang="0">
                                  <a:pos x="0" y="T2"/>
                                </a:cxn>
                              </a:cxnLst>
                              <a:rect l="0" t="0" r="r" b="b"/>
                              <a:pathLst>
                                <a:path h="59">
                                  <a:moveTo>
                                    <a:pt x="0" y="59"/>
                                  </a:moveTo>
                                  <a:lnTo>
                                    <a:pt x="0" y="59"/>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52" name="Freeform 811"/>
                          <wps:cNvSpPr>
                            <a:spLocks/>
                          </wps:cNvSpPr>
                          <wps:spPr bwMode="auto">
                            <a:xfrm>
                              <a:off x="4109" y="3728"/>
                              <a:ext cx="0" cy="46"/>
                            </a:xfrm>
                            <a:custGeom>
                              <a:avLst/>
                              <a:gdLst>
                                <a:gd name="T0" fmla="*/ 58 h 58"/>
                                <a:gd name="T1" fmla="*/ 58 h 58"/>
                                <a:gd name="T2" fmla="*/ 0 h 58"/>
                              </a:gdLst>
                              <a:ahLst/>
                              <a:cxnLst>
                                <a:cxn ang="0">
                                  <a:pos x="0" y="T0"/>
                                </a:cxn>
                                <a:cxn ang="0">
                                  <a:pos x="0" y="T1"/>
                                </a:cxn>
                                <a:cxn ang="0">
                                  <a:pos x="0" y="T2"/>
                                </a:cxn>
                              </a:cxnLst>
                              <a:rect l="0" t="0" r="r" b="b"/>
                              <a:pathLst>
                                <a:path h="58">
                                  <a:moveTo>
                                    <a:pt x="0" y="58"/>
                                  </a:moveTo>
                                  <a:lnTo>
                                    <a:pt x="0" y="58"/>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53" name="Freeform 812"/>
                          <wps:cNvSpPr>
                            <a:spLocks/>
                          </wps:cNvSpPr>
                          <wps:spPr bwMode="auto">
                            <a:xfrm>
                              <a:off x="4109" y="3641"/>
                              <a:ext cx="0" cy="47"/>
                            </a:xfrm>
                            <a:custGeom>
                              <a:avLst/>
                              <a:gdLst>
                                <a:gd name="T0" fmla="*/ 59 h 59"/>
                                <a:gd name="T1" fmla="*/ 59 h 59"/>
                                <a:gd name="T2" fmla="*/ 0 h 59"/>
                              </a:gdLst>
                              <a:ahLst/>
                              <a:cxnLst>
                                <a:cxn ang="0">
                                  <a:pos x="0" y="T0"/>
                                </a:cxn>
                                <a:cxn ang="0">
                                  <a:pos x="0" y="T1"/>
                                </a:cxn>
                                <a:cxn ang="0">
                                  <a:pos x="0" y="T2"/>
                                </a:cxn>
                              </a:cxnLst>
                              <a:rect l="0" t="0" r="r" b="b"/>
                              <a:pathLst>
                                <a:path h="59">
                                  <a:moveTo>
                                    <a:pt x="0" y="59"/>
                                  </a:moveTo>
                                  <a:lnTo>
                                    <a:pt x="0" y="59"/>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54" name="Freeform 813"/>
                          <wps:cNvSpPr>
                            <a:spLocks/>
                          </wps:cNvSpPr>
                          <wps:spPr bwMode="auto">
                            <a:xfrm>
                              <a:off x="4109" y="3554"/>
                              <a:ext cx="0" cy="46"/>
                            </a:xfrm>
                            <a:custGeom>
                              <a:avLst/>
                              <a:gdLst>
                                <a:gd name="T0" fmla="*/ 58 h 58"/>
                                <a:gd name="T1" fmla="*/ 58 h 58"/>
                                <a:gd name="T2" fmla="*/ 0 h 58"/>
                              </a:gdLst>
                              <a:ahLst/>
                              <a:cxnLst>
                                <a:cxn ang="0">
                                  <a:pos x="0" y="T0"/>
                                </a:cxn>
                                <a:cxn ang="0">
                                  <a:pos x="0" y="T1"/>
                                </a:cxn>
                                <a:cxn ang="0">
                                  <a:pos x="0" y="T2"/>
                                </a:cxn>
                              </a:cxnLst>
                              <a:rect l="0" t="0" r="r" b="b"/>
                              <a:pathLst>
                                <a:path h="58">
                                  <a:moveTo>
                                    <a:pt x="0" y="58"/>
                                  </a:moveTo>
                                  <a:lnTo>
                                    <a:pt x="0" y="58"/>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55" name="Freeform 814"/>
                          <wps:cNvSpPr>
                            <a:spLocks/>
                          </wps:cNvSpPr>
                          <wps:spPr bwMode="auto">
                            <a:xfrm>
                              <a:off x="4109" y="3467"/>
                              <a:ext cx="0" cy="46"/>
                            </a:xfrm>
                            <a:custGeom>
                              <a:avLst/>
                              <a:gdLst>
                                <a:gd name="T0" fmla="*/ 58 h 58"/>
                                <a:gd name="T1" fmla="*/ 58 h 58"/>
                                <a:gd name="T2" fmla="*/ 0 h 58"/>
                              </a:gdLst>
                              <a:ahLst/>
                              <a:cxnLst>
                                <a:cxn ang="0">
                                  <a:pos x="0" y="T0"/>
                                </a:cxn>
                                <a:cxn ang="0">
                                  <a:pos x="0" y="T1"/>
                                </a:cxn>
                                <a:cxn ang="0">
                                  <a:pos x="0" y="T2"/>
                                </a:cxn>
                              </a:cxnLst>
                              <a:rect l="0" t="0" r="r" b="b"/>
                              <a:pathLst>
                                <a:path h="58">
                                  <a:moveTo>
                                    <a:pt x="0" y="58"/>
                                  </a:moveTo>
                                  <a:lnTo>
                                    <a:pt x="0" y="58"/>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56" name="Freeform 815"/>
                          <wps:cNvSpPr>
                            <a:spLocks/>
                          </wps:cNvSpPr>
                          <wps:spPr bwMode="auto">
                            <a:xfrm>
                              <a:off x="4109" y="3379"/>
                              <a:ext cx="0" cy="47"/>
                            </a:xfrm>
                            <a:custGeom>
                              <a:avLst/>
                              <a:gdLst>
                                <a:gd name="T0" fmla="*/ 59 h 59"/>
                                <a:gd name="T1" fmla="*/ 59 h 59"/>
                                <a:gd name="T2" fmla="*/ 0 h 59"/>
                              </a:gdLst>
                              <a:ahLst/>
                              <a:cxnLst>
                                <a:cxn ang="0">
                                  <a:pos x="0" y="T0"/>
                                </a:cxn>
                                <a:cxn ang="0">
                                  <a:pos x="0" y="T1"/>
                                </a:cxn>
                                <a:cxn ang="0">
                                  <a:pos x="0" y="T2"/>
                                </a:cxn>
                              </a:cxnLst>
                              <a:rect l="0" t="0" r="r" b="b"/>
                              <a:pathLst>
                                <a:path h="59">
                                  <a:moveTo>
                                    <a:pt x="0" y="59"/>
                                  </a:moveTo>
                                  <a:lnTo>
                                    <a:pt x="0" y="59"/>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57" name="Freeform 816"/>
                          <wps:cNvSpPr>
                            <a:spLocks/>
                          </wps:cNvSpPr>
                          <wps:spPr bwMode="auto">
                            <a:xfrm>
                              <a:off x="4109" y="3292"/>
                              <a:ext cx="0" cy="46"/>
                            </a:xfrm>
                            <a:custGeom>
                              <a:avLst/>
                              <a:gdLst>
                                <a:gd name="T0" fmla="*/ 58 h 58"/>
                                <a:gd name="T1" fmla="*/ 58 h 58"/>
                                <a:gd name="T2" fmla="*/ 0 h 58"/>
                              </a:gdLst>
                              <a:ahLst/>
                              <a:cxnLst>
                                <a:cxn ang="0">
                                  <a:pos x="0" y="T0"/>
                                </a:cxn>
                                <a:cxn ang="0">
                                  <a:pos x="0" y="T1"/>
                                </a:cxn>
                                <a:cxn ang="0">
                                  <a:pos x="0" y="T2"/>
                                </a:cxn>
                              </a:cxnLst>
                              <a:rect l="0" t="0" r="r" b="b"/>
                              <a:pathLst>
                                <a:path h="58">
                                  <a:moveTo>
                                    <a:pt x="0" y="58"/>
                                  </a:moveTo>
                                  <a:lnTo>
                                    <a:pt x="0" y="58"/>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58" name="Freeform 817"/>
                          <wps:cNvSpPr>
                            <a:spLocks/>
                          </wps:cNvSpPr>
                          <wps:spPr bwMode="auto">
                            <a:xfrm>
                              <a:off x="4109" y="3205"/>
                              <a:ext cx="0" cy="47"/>
                            </a:xfrm>
                            <a:custGeom>
                              <a:avLst/>
                              <a:gdLst>
                                <a:gd name="T0" fmla="*/ 59 h 59"/>
                                <a:gd name="T1" fmla="*/ 59 h 59"/>
                                <a:gd name="T2" fmla="*/ 0 h 59"/>
                              </a:gdLst>
                              <a:ahLst/>
                              <a:cxnLst>
                                <a:cxn ang="0">
                                  <a:pos x="0" y="T0"/>
                                </a:cxn>
                                <a:cxn ang="0">
                                  <a:pos x="0" y="T1"/>
                                </a:cxn>
                                <a:cxn ang="0">
                                  <a:pos x="0" y="T2"/>
                                </a:cxn>
                              </a:cxnLst>
                              <a:rect l="0" t="0" r="r" b="b"/>
                              <a:pathLst>
                                <a:path h="59">
                                  <a:moveTo>
                                    <a:pt x="0" y="59"/>
                                  </a:moveTo>
                                  <a:lnTo>
                                    <a:pt x="0" y="59"/>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59" name="Freeform 818"/>
                          <wps:cNvSpPr>
                            <a:spLocks/>
                          </wps:cNvSpPr>
                          <wps:spPr bwMode="auto">
                            <a:xfrm>
                              <a:off x="4109" y="3118"/>
                              <a:ext cx="0" cy="46"/>
                            </a:xfrm>
                            <a:custGeom>
                              <a:avLst/>
                              <a:gdLst>
                                <a:gd name="T0" fmla="*/ 58 h 58"/>
                                <a:gd name="T1" fmla="*/ 58 h 58"/>
                                <a:gd name="T2" fmla="*/ 0 h 58"/>
                              </a:gdLst>
                              <a:ahLst/>
                              <a:cxnLst>
                                <a:cxn ang="0">
                                  <a:pos x="0" y="T0"/>
                                </a:cxn>
                                <a:cxn ang="0">
                                  <a:pos x="0" y="T1"/>
                                </a:cxn>
                                <a:cxn ang="0">
                                  <a:pos x="0" y="T2"/>
                                </a:cxn>
                              </a:cxnLst>
                              <a:rect l="0" t="0" r="r" b="b"/>
                              <a:pathLst>
                                <a:path h="58">
                                  <a:moveTo>
                                    <a:pt x="0" y="58"/>
                                  </a:moveTo>
                                  <a:lnTo>
                                    <a:pt x="0" y="58"/>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60" name="Freeform 819"/>
                          <wps:cNvSpPr>
                            <a:spLocks/>
                          </wps:cNvSpPr>
                          <wps:spPr bwMode="auto">
                            <a:xfrm>
                              <a:off x="4109" y="3031"/>
                              <a:ext cx="0" cy="46"/>
                            </a:xfrm>
                            <a:custGeom>
                              <a:avLst/>
                              <a:gdLst>
                                <a:gd name="T0" fmla="*/ 58 h 58"/>
                                <a:gd name="T1" fmla="*/ 58 h 58"/>
                                <a:gd name="T2" fmla="*/ 0 h 58"/>
                              </a:gdLst>
                              <a:ahLst/>
                              <a:cxnLst>
                                <a:cxn ang="0">
                                  <a:pos x="0" y="T0"/>
                                </a:cxn>
                                <a:cxn ang="0">
                                  <a:pos x="0" y="T1"/>
                                </a:cxn>
                                <a:cxn ang="0">
                                  <a:pos x="0" y="T2"/>
                                </a:cxn>
                              </a:cxnLst>
                              <a:rect l="0" t="0" r="r" b="b"/>
                              <a:pathLst>
                                <a:path h="58">
                                  <a:moveTo>
                                    <a:pt x="0" y="58"/>
                                  </a:moveTo>
                                  <a:lnTo>
                                    <a:pt x="0" y="58"/>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61" name="Freeform 820"/>
                          <wps:cNvSpPr>
                            <a:spLocks/>
                          </wps:cNvSpPr>
                          <wps:spPr bwMode="auto">
                            <a:xfrm>
                              <a:off x="4109" y="2943"/>
                              <a:ext cx="0" cy="47"/>
                            </a:xfrm>
                            <a:custGeom>
                              <a:avLst/>
                              <a:gdLst>
                                <a:gd name="T0" fmla="*/ 59 h 59"/>
                                <a:gd name="T1" fmla="*/ 59 h 59"/>
                                <a:gd name="T2" fmla="*/ 0 h 59"/>
                              </a:gdLst>
                              <a:ahLst/>
                              <a:cxnLst>
                                <a:cxn ang="0">
                                  <a:pos x="0" y="T0"/>
                                </a:cxn>
                                <a:cxn ang="0">
                                  <a:pos x="0" y="T1"/>
                                </a:cxn>
                                <a:cxn ang="0">
                                  <a:pos x="0" y="T2"/>
                                </a:cxn>
                              </a:cxnLst>
                              <a:rect l="0" t="0" r="r" b="b"/>
                              <a:pathLst>
                                <a:path h="59">
                                  <a:moveTo>
                                    <a:pt x="0" y="59"/>
                                  </a:moveTo>
                                  <a:lnTo>
                                    <a:pt x="0" y="59"/>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62" name="Freeform 821"/>
                          <wps:cNvSpPr>
                            <a:spLocks/>
                          </wps:cNvSpPr>
                          <wps:spPr bwMode="auto">
                            <a:xfrm>
                              <a:off x="4109" y="2856"/>
                              <a:ext cx="0" cy="47"/>
                            </a:xfrm>
                            <a:custGeom>
                              <a:avLst/>
                              <a:gdLst>
                                <a:gd name="T0" fmla="*/ 58 h 58"/>
                                <a:gd name="T1" fmla="*/ 58 h 58"/>
                                <a:gd name="T2" fmla="*/ 0 h 58"/>
                              </a:gdLst>
                              <a:ahLst/>
                              <a:cxnLst>
                                <a:cxn ang="0">
                                  <a:pos x="0" y="T0"/>
                                </a:cxn>
                                <a:cxn ang="0">
                                  <a:pos x="0" y="T1"/>
                                </a:cxn>
                                <a:cxn ang="0">
                                  <a:pos x="0" y="T2"/>
                                </a:cxn>
                              </a:cxnLst>
                              <a:rect l="0" t="0" r="r" b="b"/>
                              <a:pathLst>
                                <a:path h="58">
                                  <a:moveTo>
                                    <a:pt x="0" y="58"/>
                                  </a:moveTo>
                                  <a:lnTo>
                                    <a:pt x="0" y="58"/>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63" name="Freeform 822"/>
                          <wps:cNvSpPr>
                            <a:spLocks/>
                          </wps:cNvSpPr>
                          <wps:spPr bwMode="auto">
                            <a:xfrm>
                              <a:off x="4109" y="2769"/>
                              <a:ext cx="0" cy="47"/>
                            </a:xfrm>
                            <a:custGeom>
                              <a:avLst/>
                              <a:gdLst>
                                <a:gd name="T0" fmla="*/ 59 h 59"/>
                                <a:gd name="T1" fmla="*/ 59 h 59"/>
                                <a:gd name="T2" fmla="*/ 0 h 59"/>
                              </a:gdLst>
                              <a:ahLst/>
                              <a:cxnLst>
                                <a:cxn ang="0">
                                  <a:pos x="0" y="T0"/>
                                </a:cxn>
                                <a:cxn ang="0">
                                  <a:pos x="0" y="T1"/>
                                </a:cxn>
                                <a:cxn ang="0">
                                  <a:pos x="0" y="T2"/>
                                </a:cxn>
                              </a:cxnLst>
                              <a:rect l="0" t="0" r="r" b="b"/>
                              <a:pathLst>
                                <a:path h="59">
                                  <a:moveTo>
                                    <a:pt x="0" y="59"/>
                                  </a:moveTo>
                                  <a:lnTo>
                                    <a:pt x="0" y="59"/>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64" name="Freeform 823"/>
                          <wps:cNvSpPr>
                            <a:spLocks/>
                          </wps:cNvSpPr>
                          <wps:spPr bwMode="auto">
                            <a:xfrm>
                              <a:off x="4109" y="2682"/>
                              <a:ext cx="0" cy="46"/>
                            </a:xfrm>
                            <a:custGeom>
                              <a:avLst/>
                              <a:gdLst>
                                <a:gd name="T0" fmla="*/ 58 h 58"/>
                                <a:gd name="T1" fmla="*/ 58 h 58"/>
                                <a:gd name="T2" fmla="*/ 0 h 58"/>
                              </a:gdLst>
                              <a:ahLst/>
                              <a:cxnLst>
                                <a:cxn ang="0">
                                  <a:pos x="0" y="T0"/>
                                </a:cxn>
                                <a:cxn ang="0">
                                  <a:pos x="0" y="T1"/>
                                </a:cxn>
                                <a:cxn ang="0">
                                  <a:pos x="0" y="T2"/>
                                </a:cxn>
                              </a:cxnLst>
                              <a:rect l="0" t="0" r="r" b="b"/>
                              <a:pathLst>
                                <a:path h="58">
                                  <a:moveTo>
                                    <a:pt x="0" y="58"/>
                                  </a:moveTo>
                                  <a:lnTo>
                                    <a:pt x="0" y="58"/>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65" name="Freeform 824"/>
                          <wps:cNvSpPr>
                            <a:spLocks/>
                          </wps:cNvSpPr>
                          <wps:spPr bwMode="auto">
                            <a:xfrm>
                              <a:off x="4109" y="2595"/>
                              <a:ext cx="0" cy="47"/>
                            </a:xfrm>
                            <a:custGeom>
                              <a:avLst/>
                              <a:gdLst>
                                <a:gd name="T0" fmla="*/ 59 h 59"/>
                                <a:gd name="T1" fmla="*/ 59 h 59"/>
                                <a:gd name="T2" fmla="*/ 0 h 59"/>
                              </a:gdLst>
                              <a:ahLst/>
                              <a:cxnLst>
                                <a:cxn ang="0">
                                  <a:pos x="0" y="T0"/>
                                </a:cxn>
                                <a:cxn ang="0">
                                  <a:pos x="0" y="T1"/>
                                </a:cxn>
                                <a:cxn ang="0">
                                  <a:pos x="0" y="T2"/>
                                </a:cxn>
                              </a:cxnLst>
                              <a:rect l="0" t="0" r="r" b="b"/>
                              <a:pathLst>
                                <a:path h="59">
                                  <a:moveTo>
                                    <a:pt x="0" y="59"/>
                                  </a:moveTo>
                                  <a:lnTo>
                                    <a:pt x="0" y="59"/>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66" name="Freeform 825"/>
                          <wps:cNvSpPr>
                            <a:spLocks/>
                          </wps:cNvSpPr>
                          <wps:spPr bwMode="auto">
                            <a:xfrm>
                              <a:off x="4109" y="2508"/>
                              <a:ext cx="0" cy="46"/>
                            </a:xfrm>
                            <a:custGeom>
                              <a:avLst/>
                              <a:gdLst>
                                <a:gd name="T0" fmla="*/ 58 h 58"/>
                                <a:gd name="T1" fmla="*/ 58 h 58"/>
                                <a:gd name="T2" fmla="*/ 0 h 58"/>
                              </a:gdLst>
                              <a:ahLst/>
                              <a:cxnLst>
                                <a:cxn ang="0">
                                  <a:pos x="0" y="T0"/>
                                </a:cxn>
                                <a:cxn ang="0">
                                  <a:pos x="0" y="T1"/>
                                </a:cxn>
                                <a:cxn ang="0">
                                  <a:pos x="0" y="T2"/>
                                </a:cxn>
                              </a:cxnLst>
                              <a:rect l="0" t="0" r="r" b="b"/>
                              <a:pathLst>
                                <a:path h="58">
                                  <a:moveTo>
                                    <a:pt x="0" y="58"/>
                                  </a:moveTo>
                                  <a:lnTo>
                                    <a:pt x="0" y="58"/>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67" name="Freeform 826"/>
                          <wps:cNvSpPr>
                            <a:spLocks/>
                          </wps:cNvSpPr>
                          <wps:spPr bwMode="auto">
                            <a:xfrm>
                              <a:off x="4109" y="2421"/>
                              <a:ext cx="0" cy="46"/>
                            </a:xfrm>
                            <a:custGeom>
                              <a:avLst/>
                              <a:gdLst>
                                <a:gd name="T0" fmla="*/ 59 h 59"/>
                                <a:gd name="T1" fmla="*/ 59 h 59"/>
                                <a:gd name="T2" fmla="*/ 0 h 59"/>
                              </a:gdLst>
                              <a:ahLst/>
                              <a:cxnLst>
                                <a:cxn ang="0">
                                  <a:pos x="0" y="T0"/>
                                </a:cxn>
                                <a:cxn ang="0">
                                  <a:pos x="0" y="T1"/>
                                </a:cxn>
                                <a:cxn ang="0">
                                  <a:pos x="0" y="T2"/>
                                </a:cxn>
                              </a:cxnLst>
                              <a:rect l="0" t="0" r="r" b="b"/>
                              <a:pathLst>
                                <a:path h="59">
                                  <a:moveTo>
                                    <a:pt x="0" y="59"/>
                                  </a:moveTo>
                                  <a:lnTo>
                                    <a:pt x="0" y="59"/>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68" name="Freeform 827"/>
                          <wps:cNvSpPr>
                            <a:spLocks/>
                          </wps:cNvSpPr>
                          <wps:spPr bwMode="auto">
                            <a:xfrm>
                              <a:off x="4109" y="2334"/>
                              <a:ext cx="0" cy="46"/>
                            </a:xfrm>
                            <a:custGeom>
                              <a:avLst/>
                              <a:gdLst>
                                <a:gd name="T0" fmla="*/ 58 h 58"/>
                                <a:gd name="T1" fmla="*/ 58 h 58"/>
                                <a:gd name="T2" fmla="*/ 0 h 58"/>
                              </a:gdLst>
                              <a:ahLst/>
                              <a:cxnLst>
                                <a:cxn ang="0">
                                  <a:pos x="0" y="T0"/>
                                </a:cxn>
                                <a:cxn ang="0">
                                  <a:pos x="0" y="T1"/>
                                </a:cxn>
                                <a:cxn ang="0">
                                  <a:pos x="0" y="T2"/>
                                </a:cxn>
                              </a:cxnLst>
                              <a:rect l="0" t="0" r="r" b="b"/>
                              <a:pathLst>
                                <a:path h="58">
                                  <a:moveTo>
                                    <a:pt x="0" y="58"/>
                                  </a:moveTo>
                                  <a:lnTo>
                                    <a:pt x="0" y="58"/>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69" name="Freeform 828"/>
                          <wps:cNvSpPr>
                            <a:spLocks/>
                          </wps:cNvSpPr>
                          <wps:spPr bwMode="auto">
                            <a:xfrm>
                              <a:off x="4109" y="2246"/>
                              <a:ext cx="0" cy="46"/>
                            </a:xfrm>
                            <a:custGeom>
                              <a:avLst/>
                              <a:gdLst>
                                <a:gd name="T0" fmla="*/ 58 h 58"/>
                                <a:gd name="T1" fmla="*/ 58 h 58"/>
                                <a:gd name="T2" fmla="*/ 0 h 58"/>
                              </a:gdLst>
                              <a:ahLst/>
                              <a:cxnLst>
                                <a:cxn ang="0">
                                  <a:pos x="0" y="T0"/>
                                </a:cxn>
                                <a:cxn ang="0">
                                  <a:pos x="0" y="T1"/>
                                </a:cxn>
                                <a:cxn ang="0">
                                  <a:pos x="0" y="T2"/>
                                </a:cxn>
                              </a:cxnLst>
                              <a:rect l="0" t="0" r="r" b="b"/>
                              <a:pathLst>
                                <a:path h="58">
                                  <a:moveTo>
                                    <a:pt x="0" y="58"/>
                                  </a:moveTo>
                                  <a:lnTo>
                                    <a:pt x="0" y="58"/>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70" name="Freeform 829"/>
                          <wps:cNvSpPr>
                            <a:spLocks/>
                          </wps:cNvSpPr>
                          <wps:spPr bwMode="auto">
                            <a:xfrm>
                              <a:off x="4109" y="2160"/>
                              <a:ext cx="0" cy="46"/>
                            </a:xfrm>
                            <a:custGeom>
                              <a:avLst/>
                              <a:gdLst>
                                <a:gd name="T0" fmla="*/ 58 h 58"/>
                                <a:gd name="T1" fmla="*/ 58 h 58"/>
                                <a:gd name="T2" fmla="*/ 0 h 58"/>
                              </a:gdLst>
                              <a:ahLst/>
                              <a:cxnLst>
                                <a:cxn ang="0">
                                  <a:pos x="0" y="T0"/>
                                </a:cxn>
                                <a:cxn ang="0">
                                  <a:pos x="0" y="T1"/>
                                </a:cxn>
                                <a:cxn ang="0">
                                  <a:pos x="0" y="T2"/>
                                </a:cxn>
                              </a:cxnLst>
                              <a:rect l="0" t="0" r="r" b="b"/>
                              <a:pathLst>
                                <a:path h="58">
                                  <a:moveTo>
                                    <a:pt x="0" y="58"/>
                                  </a:moveTo>
                                  <a:lnTo>
                                    <a:pt x="0" y="58"/>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71" name="Freeform 830"/>
                          <wps:cNvSpPr>
                            <a:spLocks/>
                          </wps:cNvSpPr>
                          <wps:spPr bwMode="auto">
                            <a:xfrm>
                              <a:off x="4109" y="2072"/>
                              <a:ext cx="0" cy="46"/>
                            </a:xfrm>
                            <a:custGeom>
                              <a:avLst/>
                              <a:gdLst>
                                <a:gd name="T0" fmla="*/ 58 h 58"/>
                                <a:gd name="T1" fmla="*/ 58 h 58"/>
                                <a:gd name="T2" fmla="*/ 0 h 58"/>
                              </a:gdLst>
                              <a:ahLst/>
                              <a:cxnLst>
                                <a:cxn ang="0">
                                  <a:pos x="0" y="T0"/>
                                </a:cxn>
                                <a:cxn ang="0">
                                  <a:pos x="0" y="T1"/>
                                </a:cxn>
                                <a:cxn ang="0">
                                  <a:pos x="0" y="T2"/>
                                </a:cxn>
                              </a:cxnLst>
                              <a:rect l="0" t="0" r="r" b="b"/>
                              <a:pathLst>
                                <a:path h="58">
                                  <a:moveTo>
                                    <a:pt x="0" y="58"/>
                                  </a:moveTo>
                                  <a:lnTo>
                                    <a:pt x="0" y="58"/>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72" name="Freeform 831"/>
                          <wps:cNvSpPr>
                            <a:spLocks/>
                          </wps:cNvSpPr>
                          <wps:spPr bwMode="auto">
                            <a:xfrm>
                              <a:off x="4109" y="1985"/>
                              <a:ext cx="0" cy="47"/>
                            </a:xfrm>
                            <a:custGeom>
                              <a:avLst/>
                              <a:gdLst>
                                <a:gd name="T0" fmla="*/ 59 h 59"/>
                                <a:gd name="T1" fmla="*/ 59 h 59"/>
                                <a:gd name="T2" fmla="*/ 0 h 59"/>
                              </a:gdLst>
                              <a:ahLst/>
                              <a:cxnLst>
                                <a:cxn ang="0">
                                  <a:pos x="0" y="T0"/>
                                </a:cxn>
                                <a:cxn ang="0">
                                  <a:pos x="0" y="T1"/>
                                </a:cxn>
                                <a:cxn ang="0">
                                  <a:pos x="0" y="T2"/>
                                </a:cxn>
                              </a:cxnLst>
                              <a:rect l="0" t="0" r="r" b="b"/>
                              <a:pathLst>
                                <a:path h="59">
                                  <a:moveTo>
                                    <a:pt x="0" y="59"/>
                                  </a:moveTo>
                                  <a:lnTo>
                                    <a:pt x="0" y="59"/>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73" name="Freeform 832"/>
                          <wps:cNvSpPr>
                            <a:spLocks/>
                          </wps:cNvSpPr>
                          <wps:spPr bwMode="auto">
                            <a:xfrm>
                              <a:off x="4109" y="1898"/>
                              <a:ext cx="0" cy="46"/>
                            </a:xfrm>
                            <a:custGeom>
                              <a:avLst/>
                              <a:gdLst>
                                <a:gd name="T0" fmla="*/ 58 h 58"/>
                                <a:gd name="T1" fmla="*/ 58 h 58"/>
                                <a:gd name="T2" fmla="*/ 0 h 58"/>
                              </a:gdLst>
                              <a:ahLst/>
                              <a:cxnLst>
                                <a:cxn ang="0">
                                  <a:pos x="0" y="T0"/>
                                </a:cxn>
                                <a:cxn ang="0">
                                  <a:pos x="0" y="T1"/>
                                </a:cxn>
                                <a:cxn ang="0">
                                  <a:pos x="0" y="T2"/>
                                </a:cxn>
                              </a:cxnLst>
                              <a:rect l="0" t="0" r="r" b="b"/>
                              <a:pathLst>
                                <a:path h="58">
                                  <a:moveTo>
                                    <a:pt x="0" y="58"/>
                                  </a:moveTo>
                                  <a:lnTo>
                                    <a:pt x="0" y="58"/>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74" name="Freeform 833"/>
                          <wps:cNvSpPr>
                            <a:spLocks/>
                          </wps:cNvSpPr>
                          <wps:spPr bwMode="auto">
                            <a:xfrm>
                              <a:off x="4109" y="1810"/>
                              <a:ext cx="0" cy="47"/>
                            </a:xfrm>
                            <a:custGeom>
                              <a:avLst/>
                              <a:gdLst>
                                <a:gd name="T0" fmla="*/ 58 h 58"/>
                                <a:gd name="T1" fmla="*/ 58 h 58"/>
                                <a:gd name="T2" fmla="*/ 0 h 58"/>
                              </a:gdLst>
                              <a:ahLst/>
                              <a:cxnLst>
                                <a:cxn ang="0">
                                  <a:pos x="0" y="T0"/>
                                </a:cxn>
                                <a:cxn ang="0">
                                  <a:pos x="0" y="T1"/>
                                </a:cxn>
                                <a:cxn ang="0">
                                  <a:pos x="0" y="T2"/>
                                </a:cxn>
                              </a:cxnLst>
                              <a:rect l="0" t="0" r="r" b="b"/>
                              <a:pathLst>
                                <a:path h="58">
                                  <a:moveTo>
                                    <a:pt x="0" y="58"/>
                                  </a:moveTo>
                                  <a:lnTo>
                                    <a:pt x="0" y="58"/>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75" name="Freeform 834"/>
                          <wps:cNvSpPr>
                            <a:spLocks/>
                          </wps:cNvSpPr>
                          <wps:spPr bwMode="auto">
                            <a:xfrm>
                              <a:off x="4109" y="1724"/>
                              <a:ext cx="0" cy="46"/>
                            </a:xfrm>
                            <a:custGeom>
                              <a:avLst/>
                              <a:gdLst>
                                <a:gd name="T0" fmla="*/ 58 h 58"/>
                                <a:gd name="T1" fmla="*/ 58 h 58"/>
                                <a:gd name="T2" fmla="*/ 0 h 58"/>
                              </a:gdLst>
                              <a:ahLst/>
                              <a:cxnLst>
                                <a:cxn ang="0">
                                  <a:pos x="0" y="T0"/>
                                </a:cxn>
                                <a:cxn ang="0">
                                  <a:pos x="0" y="T1"/>
                                </a:cxn>
                                <a:cxn ang="0">
                                  <a:pos x="0" y="T2"/>
                                </a:cxn>
                              </a:cxnLst>
                              <a:rect l="0" t="0" r="r" b="b"/>
                              <a:pathLst>
                                <a:path h="58">
                                  <a:moveTo>
                                    <a:pt x="0" y="58"/>
                                  </a:moveTo>
                                  <a:lnTo>
                                    <a:pt x="0" y="58"/>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76" name="Freeform 835"/>
                          <wps:cNvSpPr>
                            <a:spLocks/>
                          </wps:cNvSpPr>
                          <wps:spPr bwMode="auto">
                            <a:xfrm>
                              <a:off x="4109" y="1636"/>
                              <a:ext cx="0" cy="46"/>
                            </a:xfrm>
                            <a:custGeom>
                              <a:avLst/>
                              <a:gdLst>
                                <a:gd name="T0" fmla="*/ 58 h 58"/>
                                <a:gd name="T1" fmla="*/ 58 h 58"/>
                                <a:gd name="T2" fmla="*/ 0 h 58"/>
                              </a:gdLst>
                              <a:ahLst/>
                              <a:cxnLst>
                                <a:cxn ang="0">
                                  <a:pos x="0" y="T0"/>
                                </a:cxn>
                                <a:cxn ang="0">
                                  <a:pos x="0" y="T1"/>
                                </a:cxn>
                                <a:cxn ang="0">
                                  <a:pos x="0" y="T2"/>
                                </a:cxn>
                              </a:cxnLst>
                              <a:rect l="0" t="0" r="r" b="b"/>
                              <a:pathLst>
                                <a:path h="58">
                                  <a:moveTo>
                                    <a:pt x="0" y="58"/>
                                  </a:moveTo>
                                  <a:lnTo>
                                    <a:pt x="0" y="58"/>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77" name="Freeform 836"/>
                          <wps:cNvSpPr>
                            <a:spLocks/>
                          </wps:cNvSpPr>
                          <wps:spPr bwMode="auto">
                            <a:xfrm>
                              <a:off x="4109" y="1570"/>
                              <a:ext cx="0" cy="26"/>
                            </a:xfrm>
                            <a:custGeom>
                              <a:avLst/>
                              <a:gdLst>
                                <a:gd name="T0" fmla="*/ 32 h 32"/>
                                <a:gd name="T1" fmla="*/ 32 h 32"/>
                                <a:gd name="T2" fmla="*/ 0 h 32"/>
                              </a:gdLst>
                              <a:ahLst/>
                              <a:cxnLst>
                                <a:cxn ang="0">
                                  <a:pos x="0" y="T0"/>
                                </a:cxn>
                                <a:cxn ang="0">
                                  <a:pos x="0" y="T1"/>
                                </a:cxn>
                                <a:cxn ang="0">
                                  <a:pos x="0" y="T2"/>
                                </a:cxn>
                              </a:cxnLst>
                              <a:rect l="0" t="0" r="r" b="b"/>
                              <a:pathLst>
                                <a:path h="32">
                                  <a:moveTo>
                                    <a:pt x="0" y="32"/>
                                  </a:moveTo>
                                  <a:lnTo>
                                    <a:pt x="0" y="32"/>
                                  </a:lnTo>
                                  <a:lnTo>
                                    <a:pt x="0" y="0"/>
                                  </a:lnTo>
                                </a:path>
                              </a:pathLst>
                            </a:custGeom>
                            <a:noFill/>
                            <a:ln w="6985" cap="flat">
                              <a:solidFill>
                                <a:srgbClr val="90353B"/>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78" name="Freeform 837"/>
                          <wps:cNvSpPr>
                            <a:spLocks/>
                          </wps:cNvSpPr>
                          <wps:spPr bwMode="auto">
                            <a:xfrm>
                              <a:off x="4031" y="1570"/>
                              <a:ext cx="0" cy="3686"/>
                            </a:xfrm>
                            <a:custGeom>
                              <a:avLst/>
                              <a:gdLst>
                                <a:gd name="T0" fmla="*/ 4634 h 4634"/>
                                <a:gd name="T1" fmla="*/ 4634 h 4634"/>
                                <a:gd name="T2" fmla="*/ 0 h 4634"/>
                              </a:gdLst>
                              <a:ahLst/>
                              <a:cxnLst>
                                <a:cxn ang="0">
                                  <a:pos x="0" y="T0"/>
                                </a:cxn>
                                <a:cxn ang="0">
                                  <a:pos x="0" y="T1"/>
                                </a:cxn>
                                <a:cxn ang="0">
                                  <a:pos x="0" y="T2"/>
                                </a:cxn>
                              </a:cxnLst>
                              <a:rect l="0" t="0" r="r" b="b"/>
                              <a:pathLst>
                                <a:path h="4634">
                                  <a:moveTo>
                                    <a:pt x="0" y="4634"/>
                                  </a:moveTo>
                                  <a:lnTo>
                                    <a:pt x="0" y="4634"/>
                                  </a:lnTo>
                                  <a:lnTo>
                                    <a:pt x="0" y="0"/>
                                  </a:ln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79" name="Freeform 838"/>
                          <wps:cNvSpPr>
                            <a:spLocks/>
                          </wps:cNvSpPr>
                          <wps:spPr bwMode="auto">
                            <a:xfrm>
                              <a:off x="4292" y="3319"/>
                              <a:ext cx="112" cy="111"/>
                            </a:xfrm>
                            <a:custGeom>
                              <a:avLst/>
                              <a:gdLst>
                                <a:gd name="T0" fmla="*/ 0 w 141"/>
                                <a:gd name="T1" fmla="*/ 0 h 140"/>
                                <a:gd name="T2" fmla="*/ 0 w 141"/>
                                <a:gd name="T3" fmla="*/ 0 h 140"/>
                                <a:gd name="T4" fmla="*/ 141 w 141"/>
                                <a:gd name="T5" fmla="*/ 0 h 140"/>
                                <a:gd name="T6" fmla="*/ 141 w 141"/>
                                <a:gd name="T7" fmla="*/ 140 h 140"/>
                                <a:gd name="T8" fmla="*/ 0 w 141"/>
                                <a:gd name="T9" fmla="*/ 140 h 140"/>
                                <a:gd name="T10" fmla="*/ 0 w 141"/>
                                <a:gd name="T11" fmla="*/ 0 h 140"/>
                              </a:gdLst>
                              <a:ahLst/>
                              <a:cxnLst>
                                <a:cxn ang="0">
                                  <a:pos x="T0" y="T1"/>
                                </a:cxn>
                                <a:cxn ang="0">
                                  <a:pos x="T2" y="T3"/>
                                </a:cxn>
                                <a:cxn ang="0">
                                  <a:pos x="T4" y="T5"/>
                                </a:cxn>
                                <a:cxn ang="0">
                                  <a:pos x="T6" y="T7"/>
                                </a:cxn>
                                <a:cxn ang="0">
                                  <a:pos x="T8" y="T9"/>
                                </a:cxn>
                                <a:cxn ang="0">
                                  <a:pos x="T10" y="T11"/>
                                </a:cxn>
                              </a:cxnLst>
                              <a:rect l="0" t="0" r="r" b="b"/>
                              <a:pathLst>
                                <a:path w="141" h="140">
                                  <a:moveTo>
                                    <a:pt x="0" y="0"/>
                                  </a:moveTo>
                                  <a:lnTo>
                                    <a:pt x="0" y="0"/>
                                  </a:lnTo>
                                  <a:lnTo>
                                    <a:pt x="141" y="0"/>
                                  </a:lnTo>
                                  <a:lnTo>
                                    <a:pt x="141" y="140"/>
                                  </a:lnTo>
                                  <a:lnTo>
                                    <a:pt x="0" y="140"/>
                                  </a:lnTo>
                                  <a:lnTo>
                                    <a:pt x="0" y="0"/>
                                  </a:lnTo>
                                  <a:close/>
                                </a:path>
                              </a:pathLst>
                            </a:custGeom>
                            <a:solidFill>
                              <a:srgbClr val="B4B4B4"/>
                            </a:solidFill>
                            <a:ln w="0">
                              <a:solidFill>
                                <a:srgbClr val="000000"/>
                              </a:solidFill>
                              <a:prstDash val="solid"/>
                              <a:round/>
                              <a:headEnd/>
                              <a:tailEnd/>
                            </a:ln>
                          </wps:spPr>
                          <wps:bodyPr rot="0" vert="horz" wrap="square" lIns="91440" tIns="45720" rIns="91440" bIns="45720" anchor="t" anchorCtr="0" upright="1">
                            <a:noAutofit/>
                          </wps:bodyPr>
                        </wps:wsp>
                        <wps:wsp>
                          <wps:cNvPr id="880" name="Freeform 839"/>
                          <wps:cNvSpPr>
                            <a:spLocks noEditPoints="1"/>
                          </wps:cNvSpPr>
                          <wps:spPr bwMode="auto">
                            <a:xfrm>
                              <a:off x="4292" y="3319"/>
                              <a:ext cx="112" cy="111"/>
                            </a:xfrm>
                            <a:custGeom>
                              <a:avLst/>
                              <a:gdLst>
                                <a:gd name="T0" fmla="*/ 0 w 141"/>
                                <a:gd name="T1" fmla="*/ 0 h 140"/>
                                <a:gd name="T2" fmla="*/ 0 w 141"/>
                                <a:gd name="T3" fmla="*/ 0 h 140"/>
                                <a:gd name="T4" fmla="*/ 141 w 141"/>
                                <a:gd name="T5" fmla="*/ 0 h 140"/>
                                <a:gd name="T6" fmla="*/ 141 w 141"/>
                                <a:gd name="T7" fmla="*/ 21 h 140"/>
                                <a:gd name="T8" fmla="*/ 0 w 141"/>
                                <a:gd name="T9" fmla="*/ 21 h 140"/>
                                <a:gd name="T10" fmla="*/ 0 w 141"/>
                                <a:gd name="T11" fmla="*/ 0 h 140"/>
                                <a:gd name="T12" fmla="*/ 0 w 141"/>
                                <a:gd name="T13" fmla="*/ 118 h 140"/>
                                <a:gd name="T14" fmla="*/ 0 w 141"/>
                                <a:gd name="T15" fmla="*/ 118 h 140"/>
                                <a:gd name="T16" fmla="*/ 141 w 141"/>
                                <a:gd name="T17" fmla="*/ 118 h 140"/>
                                <a:gd name="T18" fmla="*/ 141 w 141"/>
                                <a:gd name="T19" fmla="*/ 140 h 140"/>
                                <a:gd name="T20" fmla="*/ 0 w 141"/>
                                <a:gd name="T21" fmla="*/ 140 h 140"/>
                                <a:gd name="T22" fmla="*/ 0 w 141"/>
                                <a:gd name="T23" fmla="*/ 118 h 140"/>
                                <a:gd name="T24" fmla="*/ 0 w 141"/>
                                <a:gd name="T25" fmla="*/ 21 h 140"/>
                                <a:gd name="T26" fmla="*/ 0 w 141"/>
                                <a:gd name="T27" fmla="*/ 21 h 140"/>
                                <a:gd name="T28" fmla="*/ 22 w 141"/>
                                <a:gd name="T29" fmla="*/ 21 h 140"/>
                                <a:gd name="T30" fmla="*/ 22 w 141"/>
                                <a:gd name="T31" fmla="*/ 118 h 140"/>
                                <a:gd name="T32" fmla="*/ 0 w 141"/>
                                <a:gd name="T33" fmla="*/ 118 h 140"/>
                                <a:gd name="T34" fmla="*/ 0 w 141"/>
                                <a:gd name="T35" fmla="*/ 21 h 140"/>
                                <a:gd name="T36" fmla="*/ 119 w 141"/>
                                <a:gd name="T37" fmla="*/ 21 h 140"/>
                                <a:gd name="T38" fmla="*/ 119 w 141"/>
                                <a:gd name="T39" fmla="*/ 21 h 140"/>
                                <a:gd name="T40" fmla="*/ 141 w 141"/>
                                <a:gd name="T41" fmla="*/ 21 h 140"/>
                                <a:gd name="T42" fmla="*/ 141 w 141"/>
                                <a:gd name="T43" fmla="*/ 118 h 140"/>
                                <a:gd name="T44" fmla="*/ 119 w 141"/>
                                <a:gd name="T45" fmla="*/ 118 h 140"/>
                                <a:gd name="T46" fmla="*/ 119 w 141"/>
                                <a:gd name="T47" fmla="*/ 21 h 1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141" h="140">
                                  <a:moveTo>
                                    <a:pt x="0" y="0"/>
                                  </a:moveTo>
                                  <a:lnTo>
                                    <a:pt x="0" y="0"/>
                                  </a:lnTo>
                                  <a:lnTo>
                                    <a:pt x="141" y="0"/>
                                  </a:lnTo>
                                  <a:lnTo>
                                    <a:pt x="141" y="21"/>
                                  </a:lnTo>
                                  <a:lnTo>
                                    <a:pt x="0" y="21"/>
                                  </a:lnTo>
                                  <a:lnTo>
                                    <a:pt x="0" y="0"/>
                                  </a:lnTo>
                                  <a:close/>
                                  <a:moveTo>
                                    <a:pt x="0" y="118"/>
                                  </a:moveTo>
                                  <a:lnTo>
                                    <a:pt x="0" y="118"/>
                                  </a:lnTo>
                                  <a:lnTo>
                                    <a:pt x="141" y="118"/>
                                  </a:lnTo>
                                  <a:lnTo>
                                    <a:pt x="141" y="140"/>
                                  </a:lnTo>
                                  <a:lnTo>
                                    <a:pt x="0" y="140"/>
                                  </a:lnTo>
                                  <a:lnTo>
                                    <a:pt x="0" y="118"/>
                                  </a:lnTo>
                                  <a:close/>
                                  <a:moveTo>
                                    <a:pt x="0" y="21"/>
                                  </a:moveTo>
                                  <a:lnTo>
                                    <a:pt x="0" y="21"/>
                                  </a:lnTo>
                                  <a:lnTo>
                                    <a:pt x="22" y="21"/>
                                  </a:lnTo>
                                  <a:lnTo>
                                    <a:pt x="22" y="118"/>
                                  </a:lnTo>
                                  <a:lnTo>
                                    <a:pt x="0" y="118"/>
                                  </a:lnTo>
                                  <a:lnTo>
                                    <a:pt x="0" y="21"/>
                                  </a:lnTo>
                                  <a:close/>
                                  <a:moveTo>
                                    <a:pt x="119" y="21"/>
                                  </a:moveTo>
                                  <a:lnTo>
                                    <a:pt x="119" y="21"/>
                                  </a:lnTo>
                                  <a:lnTo>
                                    <a:pt x="141" y="21"/>
                                  </a:lnTo>
                                  <a:lnTo>
                                    <a:pt x="141" y="118"/>
                                  </a:lnTo>
                                  <a:lnTo>
                                    <a:pt x="119" y="118"/>
                                  </a:lnTo>
                                  <a:lnTo>
                                    <a:pt x="119" y="21"/>
                                  </a:lnTo>
                                  <a:close/>
                                </a:path>
                              </a:pathLst>
                            </a:custGeom>
                            <a:solidFill>
                              <a:srgbClr val="B4B4B4"/>
                            </a:solidFill>
                            <a:ln w="0">
                              <a:solidFill>
                                <a:srgbClr val="000000"/>
                              </a:solidFill>
                              <a:prstDash val="solid"/>
                              <a:round/>
                              <a:headEnd/>
                              <a:tailEnd/>
                            </a:ln>
                          </wps:spPr>
                          <wps:bodyPr rot="0" vert="horz" wrap="square" lIns="91440" tIns="45720" rIns="91440" bIns="45720" anchor="t" anchorCtr="0" upright="1">
                            <a:noAutofit/>
                          </wps:bodyPr>
                        </wps:wsp>
                        <wps:wsp>
                          <wps:cNvPr id="881" name="Freeform 840"/>
                          <wps:cNvSpPr>
                            <a:spLocks/>
                          </wps:cNvSpPr>
                          <wps:spPr bwMode="auto">
                            <a:xfrm>
                              <a:off x="3896" y="3540"/>
                              <a:ext cx="296" cy="296"/>
                            </a:xfrm>
                            <a:custGeom>
                              <a:avLst/>
                              <a:gdLst>
                                <a:gd name="T0" fmla="*/ 0 w 372"/>
                                <a:gd name="T1" fmla="*/ 0 h 372"/>
                                <a:gd name="T2" fmla="*/ 0 w 372"/>
                                <a:gd name="T3" fmla="*/ 0 h 372"/>
                                <a:gd name="T4" fmla="*/ 372 w 372"/>
                                <a:gd name="T5" fmla="*/ 0 h 372"/>
                                <a:gd name="T6" fmla="*/ 372 w 372"/>
                                <a:gd name="T7" fmla="*/ 372 h 372"/>
                                <a:gd name="T8" fmla="*/ 0 w 372"/>
                                <a:gd name="T9" fmla="*/ 372 h 372"/>
                                <a:gd name="T10" fmla="*/ 0 w 372"/>
                                <a:gd name="T11" fmla="*/ 0 h 372"/>
                              </a:gdLst>
                              <a:ahLst/>
                              <a:cxnLst>
                                <a:cxn ang="0">
                                  <a:pos x="T0" y="T1"/>
                                </a:cxn>
                                <a:cxn ang="0">
                                  <a:pos x="T2" y="T3"/>
                                </a:cxn>
                                <a:cxn ang="0">
                                  <a:pos x="T4" y="T5"/>
                                </a:cxn>
                                <a:cxn ang="0">
                                  <a:pos x="T6" y="T7"/>
                                </a:cxn>
                                <a:cxn ang="0">
                                  <a:pos x="T8" y="T9"/>
                                </a:cxn>
                                <a:cxn ang="0">
                                  <a:pos x="T10" y="T11"/>
                                </a:cxn>
                              </a:cxnLst>
                              <a:rect l="0" t="0" r="r" b="b"/>
                              <a:pathLst>
                                <a:path w="372" h="372">
                                  <a:moveTo>
                                    <a:pt x="0" y="0"/>
                                  </a:moveTo>
                                  <a:lnTo>
                                    <a:pt x="0" y="0"/>
                                  </a:lnTo>
                                  <a:lnTo>
                                    <a:pt x="372" y="0"/>
                                  </a:lnTo>
                                  <a:lnTo>
                                    <a:pt x="372" y="372"/>
                                  </a:lnTo>
                                  <a:lnTo>
                                    <a:pt x="0" y="372"/>
                                  </a:lnTo>
                                  <a:lnTo>
                                    <a:pt x="0" y="0"/>
                                  </a:lnTo>
                                  <a:close/>
                                </a:path>
                              </a:pathLst>
                            </a:custGeom>
                            <a:solidFill>
                              <a:srgbClr val="B4B4B4"/>
                            </a:solidFill>
                            <a:ln w="0">
                              <a:solidFill>
                                <a:srgbClr val="000000"/>
                              </a:solidFill>
                              <a:prstDash val="solid"/>
                              <a:round/>
                              <a:headEnd/>
                              <a:tailEnd/>
                            </a:ln>
                          </wps:spPr>
                          <wps:bodyPr rot="0" vert="horz" wrap="square" lIns="91440" tIns="45720" rIns="91440" bIns="45720" anchor="t" anchorCtr="0" upright="1">
                            <a:noAutofit/>
                          </wps:bodyPr>
                        </wps:wsp>
                        <wps:wsp>
                          <wps:cNvPr id="882" name="Freeform 841"/>
                          <wps:cNvSpPr>
                            <a:spLocks noEditPoints="1"/>
                          </wps:cNvSpPr>
                          <wps:spPr bwMode="auto">
                            <a:xfrm>
                              <a:off x="3896" y="3540"/>
                              <a:ext cx="296" cy="296"/>
                            </a:xfrm>
                            <a:custGeom>
                              <a:avLst/>
                              <a:gdLst>
                                <a:gd name="T0" fmla="*/ 0 w 372"/>
                                <a:gd name="T1" fmla="*/ 0 h 372"/>
                                <a:gd name="T2" fmla="*/ 0 w 372"/>
                                <a:gd name="T3" fmla="*/ 0 h 372"/>
                                <a:gd name="T4" fmla="*/ 372 w 372"/>
                                <a:gd name="T5" fmla="*/ 0 h 372"/>
                                <a:gd name="T6" fmla="*/ 372 w 372"/>
                                <a:gd name="T7" fmla="*/ 22 h 372"/>
                                <a:gd name="T8" fmla="*/ 0 w 372"/>
                                <a:gd name="T9" fmla="*/ 22 h 372"/>
                                <a:gd name="T10" fmla="*/ 0 w 372"/>
                                <a:gd name="T11" fmla="*/ 0 h 372"/>
                                <a:gd name="T12" fmla="*/ 0 w 372"/>
                                <a:gd name="T13" fmla="*/ 350 h 372"/>
                                <a:gd name="T14" fmla="*/ 0 w 372"/>
                                <a:gd name="T15" fmla="*/ 350 h 372"/>
                                <a:gd name="T16" fmla="*/ 372 w 372"/>
                                <a:gd name="T17" fmla="*/ 350 h 372"/>
                                <a:gd name="T18" fmla="*/ 372 w 372"/>
                                <a:gd name="T19" fmla="*/ 372 h 372"/>
                                <a:gd name="T20" fmla="*/ 0 w 372"/>
                                <a:gd name="T21" fmla="*/ 372 h 372"/>
                                <a:gd name="T22" fmla="*/ 0 w 372"/>
                                <a:gd name="T23" fmla="*/ 350 h 372"/>
                                <a:gd name="T24" fmla="*/ 0 w 372"/>
                                <a:gd name="T25" fmla="*/ 22 h 372"/>
                                <a:gd name="T26" fmla="*/ 0 w 372"/>
                                <a:gd name="T27" fmla="*/ 22 h 372"/>
                                <a:gd name="T28" fmla="*/ 22 w 372"/>
                                <a:gd name="T29" fmla="*/ 22 h 372"/>
                                <a:gd name="T30" fmla="*/ 22 w 372"/>
                                <a:gd name="T31" fmla="*/ 350 h 372"/>
                                <a:gd name="T32" fmla="*/ 0 w 372"/>
                                <a:gd name="T33" fmla="*/ 350 h 372"/>
                                <a:gd name="T34" fmla="*/ 0 w 372"/>
                                <a:gd name="T35" fmla="*/ 22 h 372"/>
                                <a:gd name="T36" fmla="*/ 350 w 372"/>
                                <a:gd name="T37" fmla="*/ 22 h 372"/>
                                <a:gd name="T38" fmla="*/ 350 w 372"/>
                                <a:gd name="T39" fmla="*/ 22 h 372"/>
                                <a:gd name="T40" fmla="*/ 372 w 372"/>
                                <a:gd name="T41" fmla="*/ 22 h 372"/>
                                <a:gd name="T42" fmla="*/ 372 w 372"/>
                                <a:gd name="T43" fmla="*/ 350 h 372"/>
                                <a:gd name="T44" fmla="*/ 350 w 372"/>
                                <a:gd name="T45" fmla="*/ 350 h 372"/>
                                <a:gd name="T46" fmla="*/ 350 w 372"/>
                                <a:gd name="T47" fmla="*/ 22 h 3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372" h="372">
                                  <a:moveTo>
                                    <a:pt x="0" y="0"/>
                                  </a:moveTo>
                                  <a:lnTo>
                                    <a:pt x="0" y="0"/>
                                  </a:lnTo>
                                  <a:lnTo>
                                    <a:pt x="372" y="0"/>
                                  </a:lnTo>
                                  <a:lnTo>
                                    <a:pt x="372" y="22"/>
                                  </a:lnTo>
                                  <a:lnTo>
                                    <a:pt x="0" y="22"/>
                                  </a:lnTo>
                                  <a:lnTo>
                                    <a:pt x="0" y="0"/>
                                  </a:lnTo>
                                  <a:close/>
                                  <a:moveTo>
                                    <a:pt x="0" y="350"/>
                                  </a:moveTo>
                                  <a:lnTo>
                                    <a:pt x="0" y="350"/>
                                  </a:lnTo>
                                  <a:lnTo>
                                    <a:pt x="372" y="350"/>
                                  </a:lnTo>
                                  <a:lnTo>
                                    <a:pt x="372" y="372"/>
                                  </a:lnTo>
                                  <a:lnTo>
                                    <a:pt x="0" y="372"/>
                                  </a:lnTo>
                                  <a:lnTo>
                                    <a:pt x="0" y="350"/>
                                  </a:lnTo>
                                  <a:close/>
                                  <a:moveTo>
                                    <a:pt x="0" y="22"/>
                                  </a:moveTo>
                                  <a:lnTo>
                                    <a:pt x="0" y="22"/>
                                  </a:lnTo>
                                  <a:lnTo>
                                    <a:pt x="22" y="22"/>
                                  </a:lnTo>
                                  <a:lnTo>
                                    <a:pt x="22" y="350"/>
                                  </a:lnTo>
                                  <a:lnTo>
                                    <a:pt x="0" y="350"/>
                                  </a:lnTo>
                                  <a:lnTo>
                                    <a:pt x="0" y="22"/>
                                  </a:lnTo>
                                  <a:close/>
                                  <a:moveTo>
                                    <a:pt x="350" y="22"/>
                                  </a:moveTo>
                                  <a:lnTo>
                                    <a:pt x="350" y="22"/>
                                  </a:lnTo>
                                  <a:lnTo>
                                    <a:pt x="372" y="22"/>
                                  </a:lnTo>
                                  <a:lnTo>
                                    <a:pt x="372" y="350"/>
                                  </a:lnTo>
                                  <a:lnTo>
                                    <a:pt x="350" y="350"/>
                                  </a:lnTo>
                                  <a:lnTo>
                                    <a:pt x="350" y="22"/>
                                  </a:lnTo>
                                  <a:close/>
                                </a:path>
                              </a:pathLst>
                            </a:custGeom>
                            <a:solidFill>
                              <a:srgbClr val="B4B4B4"/>
                            </a:solidFill>
                            <a:ln w="0">
                              <a:solidFill>
                                <a:srgbClr val="000000"/>
                              </a:solidFill>
                              <a:prstDash val="solid"/>
                              <a:round/>
                              <a:headEnd/>
                              <a:tailEnd/>
                            </a:ln>
                          </wps:spPr>
                          <wps:bodyPr rot="0" vert="horz" wrap="square" lIns="91440" tIns="45720" rIns="91440" bIns="45720" anchor="t" anchorCtr="0" upright="1">
                            <a:noAutofit/>
                          </wps:bodyPr>
                        </wps:wsp>
                        <wps:wsp>
                          <wps:cNvPr id="883" name="Freeform 842"/>
                          <wps:cNvSpPr>
                            <a:spLocks/>
                          </wps:cNvSpPr>
                          <wps:spPr bwMode="auto">
                            <a:xfrm>
                              <a:off x="3882" y="4167"/>
                              <a:ext cx="296" cy="296"/>
                            </a:xfrm>
                            <a:custGeom>
                              <a:avLst/>
                              <a:gdLst>
                                <a:gd name="T0" fmla="*/ 0 w 372"/>
                                <a:gd name="T1" fmla="*/ 0 h 372"/>
                                <a:gd name="T2" fmla="*/ 0 w 372"/>
                                <a:gd name="T3" fmla="*/ 0 h 372"/>
                                <a:gd name="T4" fmla="*/ 372 w 372"/>
                                <a:gd name="T5" fmla="*/ 0 h 372"/>
                                <a:gd name="T6" fmla="*/ 372 w 372"/>
                                <a:gd name="T7" fmla="*/ 372 h 372"/>
                                <a:gd name="T8" fmla="*/ 0 w 372"/>
                                <a:gd name="T9" fmla="*/ 372 h 372"/>
                                <a:gd name="T10" fmla="*/ 0 w 372"/>
                                <a:gd name="T11" fmla="*/ 0 h 372"/>
                              </a:gdLst>
                              <a:ahLst/>
                              <a:cxnLst>
                                <a:cxn ang="0">
                                  <a:pos x="T0" y="T1"/>
                                </a:cxn>
                                <a:cxn ang="0">
                                  <a:pos x="T2" y="T3"/>
                                </a:cxn>
                                <a:cxn ang="0">
                                  <a:pos x="T4" y="T5"/>
                                </a:cxn>
                                <a:cxn ang="0">
                                  <a:pos x="T6" y="T7"/>
                                </a:cxn>
                                <a:cxn ang="0">
                                  <a:pos x="T8" y="T9"/>
                                </a:cxn>
                                <a:cxn ang="0">
                                  <a:pos x="T10" y="T11"/>
                                </a:cxn>
                              </a:cxnLst>
                              <a:rect l="0" t="0" r="r" b="b"/>
                              <a:pathLst>
                                <a:path w="372" h="372">
                                  <a:moveTo>
                                    <a:pt x="0" y="0"/>
                                  </a:moveTo>
                                  <a:lnTo>
                                    <a:pt x="0" y="0"/>
                                  </a:lnTo>
                                  <a:lnTo>
                                    <a:pt x="372" y="0"/>
                                  </a:lnTo>
                                  <a:lnTo>
                                    <a:pt x="372" y="372"/>
                                  </a:lnTo>
                                  <a:lnTo>
                                    <a:pt x="0" y="372"/>
                                  </a:lnTo>
                                  <a:lnTo>
                                    <a:pt x="0" y="0"/>
                                  </a:lnTo>
                                  <a:close/>
                                </a:path>
                              </a:pathLst>
                            </a:custGeom>
                            <a:solidFill>
                              <a:srgbClr val="B4B4B4"/>
                            </a:solidFill>
                            <a:ln w="0">
                              <a:solidFill>
                                <a:srgbClr val="000000"/>
                              </a:solidFill>
                              <a:prstDash val="solid"/>
                              <a:round/>
                              <a:headEnd/>
                              <a:tailEnd/>
                            </a:ln>
                          </wps:spPr>
                          <wps:bodyPr rot="0" vert="horz" wrap="square" lIns="91440" tIns="45720" rIns="91440" bIns="45720" anchor="t" anchorCtr="0" upright="1">
                            <a:noAutofit/>
                          </wps:bodyPr>
                        </wps:wsp>
                        <wps:wsp>
                          <wps:cNvPr id="884" name="Freeform 843"/>
                          <wps:cNvSpPr>
                            <a:spLocks noEditPoints="1"/>
                          </wps:cNvSpPr>
                          <wps:spPr bwMode="auto">
                            <a:xfrm>
                              <a:off x="3882" y="4167"/>
                              <a:ext cx="296" cy="296"/>
                            </a:xfrm>
                            <a:custGeom>
                              <a:avLst/>
                              <a:gdLst>
                                <a:gd name="T0" fmla="*/ 0 w 372"/>
                                <a:gd name="T1" fmla="*/ 0 h 372"/>
                                <a:gd name="T2" fmla="*/ 0 w 372"/>
                                <a:gd name="T3" fmla="*/ 0 h 372"/>
                                <a:gd name="T4" fmla="*/ 372 w 372"/>
                                <a:gd name="T5" fmla="*/ 0 h 372"/>
                                <a:gd name="T6" fmla="*/ 372 w 372"/>
                                <a:gd name="T7" fmla="*/ 22 h 372"/>
                                <a:gd name="T8" fmla="*/ 0 w 372"/>
                                <a:gd name="T9" fmla="*/ 22 h 372"/>
                                <a:gd name="T10" fmla="*/ 0 w 372"/>
                                <a:gd name="T11" fmla="*/ 0 h 372"/>
                                <a:gd name="T12" fmla="*/ 0 w 372"/>
                                <a:gd name="T13" fmla="*/ 350 h 372"/>
                                <a:gd name="T14" fmla="*/ 0 w 372"/>
                                <a:gd name="T15" fmla="*/ 350 h 372"/>
                                <a:gd name="T16" fmla="*/ 372 w 372"/>
                                <a:gd name="T17" fmla="*/ 350 h 372"/>
                                <a:gd name="T18" fmla="*/ 372 w 372"/>
                                <a:gd name="T19" fmla="*/ 372 h 372"/>
                                <a:gd name="T20" fmla="*/ 0 w 372"/>
                                <a:gd name="T21" fmla="*/ 372 h 372"/>
                                <a:gd name="T22" fmla="*/ 0 w 372"/>
                                <a:gd name="T23" fmla="*/ 350 h 372"/>
                                <a:gd name="T24" fmla="*/ 0 w 372"/>
                                <a:gd name="T25" fmla="*/ 22 h 372"/>
                                <a:gd name="T26" fmla="*/ 0 w 372"/>
                                <a:gd name="T27" fmla="*/ 22 h 372"/>
                                <a:gd name="T28" fmla="*/ 22 w 372"/>
                                <a:gd name="T29" fmla="*/ 22 h 372"/>
                                <a:gd name="T30" fmla="*/ 22 w 372"/>
                                <a:gd name="T31" fmla="*/ 350 h 372"/>
                                <a:gd name="T32" fmla="*/ 0 w 372"/>
                                <a:gd name="T33" fmla="*/ 350 h 372"/>
                                <a:gd name="T34" fmla="*/ 0 w 372"/>
                                <a:gd name="T35" fmla="*/ 22 h 372"/>
                                <a:gd name="T36" fmla="*/ 350 w 372"/>
                                <a:gd name="T37" fmla="*/ 22 h 372"/>
                                <a:gd name="T38" fmla="*/ 350 w 372"/>
                                <a:gd name="T39" fmla="*/ 22 h 372"/>
                                <a:gd name="T40" fmla="*/ 372 w 372"/>
                                <a:gd name="T41" fmla="*/ 22 h 372"/>
                                <a:gd name="T42" fmla="*/ 372 w 372"/>
                                <a:gd name="T43" fmla="*/ 350 h 372"/>
                                <a:gd name="T44" fmla="*/ 350 w 372"/>
                                <a:gd name="T45" fmla="*/ 350 h 372"/>
                                <a:gd name="T46" fmla="*/ 350 w 372"/>
                                <a:gd name="T47" fmla="*/ 22 h 3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372" h="372">
                                  <a:moveTo>
                                    <a:pt x="0" y="0"/>
                                  </a:moveTo>
                                  <a:lnTo>
                                    <a:pt x="0" y="0"/>
                                  </a:lnTo>
                                  <a:lnTo>
                                    <a:pt x="372" y="0"/>
                                  </a:lnTo>
                                  <a:lnTo>
                                    <a:pt x="372" y="22"/>
                                  </a:lnTo>
                                  <a:lnTo>
                                    <a:pt x="0" y="22"/>
                                  </a:lnTo>
                                  <a:lnTo>
                                    <a:pt x="0" y="0"/>
                                  </a:lnTo>
                                  <a:close/>
                                  <a:moveTo>
                                    <a:pt x="0" y="350"/>
                                  </a:moveTo>
                                  <a:lnTo>
                                    <a:pt x="0" y="350"/>
                                  </a:lnTo>
                                  <a:lnTo>
                                    <a:pt x="372" y="350"/>
                                  </a:lnTo>
                                  <a:lnTo>
                                    <a:pt x="372" y="372"/>
                                  </a:lnTo>
                                  <a:lnTo>
                                    <a:pt x="0" y="372"/>
                                  </a:lnTo>
                                  <a:lnTo>
                                    <a:pt x="0" y="350"/>
                                  </a:lnTo>
                                  <a:close/>
                                  <a:moveTo>
                                    <a:pt x="0" y="22"/>
                                  </a:moveTo>
                                  <a:lnTo>
                                    <a:pt x="0" y="22"/>
                                  </a:lnTo>
                                  <a:lnTo>
                                    <a:pt x="22" y="22"/>
                                  </a:lnTo>
                                  <a:lnTo>
                                    <a:pt x="22" y="350"/>
                                  </a:lnTo>
                                  <a:lnTo>
                                    <a:pt x="0" y="350"/>
                                  </a:lnTo>
                                  <a:lnTo>
                                    <a:pt x="0" y="22"/>
                                  </a:lnTo>
                                  <a:close/>
                                  <a:moveTo>
                                    <a:pt x="350" y="22"/>
                                  </a:moveTo>
                                  <a:lnTo>
                                    <a:pt x="350" y="22"/>
                                  </a:lnTo>
                                  <a:lnTo>
                                    <a:pt x="372" y="22"/>
                                  </a:lnTo>
                                  <a:lnTo>
                                    <a:pt x="372" y="350"/>
                                  </a:lnTo>
                                  <a:lnTo>
                                    <a:pt x="350" y="350"/>
                                  </a:lnTo>
                                  <a:lnTo>
                                    <a:pt x="350" y="22"/>
                                  </a:lnTo>
                                  <a:close/>
                                </a:path>
                              </a:pathLst>
                            </a:custGeom>
                            <a:solidFill>
                              <a:srgbClr val="B4B4B4"/>
                            </a:solidFill>
                            <a:ln w="0">
                              <a:solidFill>
                                <a:srgbClr val="000000"/>
                              </a:solidFill>
                              <a:prstDash val="solid"/>
                              <a:round/>
                              <a:headEnd/>
                              <a:tailEnd/>
                            </a:ln>
                          </wps:spPr>
                          <wps:bodyPr rot="0" vert="horz" wrap="square" lIns="91440" tIns="45720" rIns="91440" bIns="45720" anchor="t" anchorCtr="0" upright="1">
                            <a:noAutofit/>
                          </wps:bodyPr>
                        </wps:wsp>
                        <wps:wsp>
                          <wps:cNvPr id="885" name="Freeform 844"/>
                          <wps:cNvSpPr>
                            <a:spLocks/>
                          </wps:cNvSpPr>
                          <wps:spPr bwMode="auto">
                            <a:xfrm>
                              <a:off x="4582" y="2705"/>
                              <a:ext cx="83" cy="83"/>
                            </a:xfrm>
                            <a:custGeom>
                              <a:avLst/>
                              <a:gdLst>
                                <a:gd name="T0" fmla="*/ 0 w 104"/>
                                <a:gd name="T1" fmla="*/ 0 h 104"/>
                                <a:gd name="T2" fmla="*/ 0 w 104"/>
                                <a:gd name="T3" fmla="*/ 0 h 104"/>
                                <a:gd name="T4" fmla="*/ 104 w 104"/>
                                <a:gd name="T5" fmla="*/ 0 h 104"/>
                                <a:gd name="T6" fmla="*/ 104 w 104"/>
                                <a:gd name="T7" fmla="*/ 104 h 104"/>
                                <a:gd name="T8" fmla="*/ 0 w 104"/>
                                <a:gd name="T9" fmla="*/ 104 h 104"/>
                                <a:gd name="T10" fmla="*/ 0 w 104"/>
                                <a:gd name="T11" fmla="*/ 0 h 104"/>
                              </a:gdLst>
                              <a:ahLst/>
                              <a:cxnLst>
                                <a:cxn ang="0">
                                  <a:pos x="T0" y="T1"/>
                                </a:cxn>
                                <a:cxn ang="0">
                                  <a:pos x="T2" y="T3"/>
                                </a:cxn>
                                <a:cxn ang="0">
                                  <a:pos x="T4" y="T5"/>
                                </a:cxn>
                                <a:cxn ang="0">
                                  <a:pos x="T6" y="T7"/>
                                </a:cxn>
                                <a:cxn ang="0">
                                  <a:pos x="T8" y="T9"/>
                                </a:cxn>
                                <a:cxn ang="0">
                                  <a:pos x="T10" y="T11"/>
                                </a:cxn>
                              </a:cxnLst>
                              <a:rect l="0" t="0" r="r" b="b"/>
                              <a:pathLst>
                                <a:path w="104" h="104">
                                  <a:moveTo>
                                    <a:pt x="0" y="0"/>
                                  </a:moveTo>
                                  <a:lnTo>
                                    <a:pt x="0" y="0"/>
                                  </a:lnTo>
                                  <a:lnTo>
                                    <a:pt x="104" y="0"/>
                                  </a:lnTo>
                                  <a:lnTo>
                                    <a:pt x="104" y="104"/>
                                  </a:lnTo>
                                  <a:lnTo>
                                    <a:pt x="0" y="104"/>
                                  </a:lnTo>
                                  <a:lnTo>
                                    <a:pt x="0" y="0"/>
                                  </a:lnTo>
                                  <a:close/>
                                </a:path>
                              </a:pathLst>
                            </a:custGeom>
                            <a:solidFill>
                              <a:srgbClr val="B4B4B4"/>
                            </a:solidFill>
                            <a:ln w="0">
                              <a:solidFill>
                                <a:srgbClr val="000000"/>
                              </a:solidFill>
                              <a:prstDash val="solid"/>
                              <a:round/>
                              <a:headEnd/>
                              <a:tailEnd/>
                            </a:ln>
                          </wps:spPr>
                          <wps:bodyPr rot="0" vert="horz" wrap="square" lIns="91440" tIns="45720" rIns="91440" bIns="45720" anchor="t" anchorCtr="0" upright="1">
                            <a:noAutofit/>
                          </wps:bodyPr>
                        </wps:wsp>
                        <wps:wsp>
                          <wps:cNvPr id="886" name="Freeform 845"/>
                          <wps:cNvSpPr>
                            <a:spLocks noEditPoints="1"/>
                          </wps:cNvSpPr>
                          <wps:spPr bwMode="auto">
                            <a:xfrm>
                              <a:off x="4582" y="2705"/>
                              <a:ext cx="83" cy="83"/>
                            </a:xfrm>
                            <a:custGeom>
                              <a:avLst/>
                              <a:gdLst>
                                <a:gd name="T0" fmla="*/ 0 w 104"/>
                                <a:gd name="T1" fmla="*/ 0 h 104"/>
                                <a:gd name="T2" fmla="*/ 0 w 104"/>
                                <a:gd name="T3" fmla="*/ 0 h 104"/>
                                <a:gd name="T4" fmla="*/ 104 w 104"/>
                                <a:gd name="T5" fmla="*/ 0 h 104"/>
                                <a:gd name="T6" fmla="*/ 104 w 104"/>
                                <a:gd name="T7" fmla="*/ 22 h 104"/>
                                <a:gd name="T8" fmla="*/ 0 w 104"/>
                                <a:gd name="T9" fmla="*/ 22 h 104"/>
                                <a:gd name="T10" fmla="*/ 0 w 104"/>
                                <a:gd name="T11" fmla="*/ 0 h 104"/>
                                <a:gd name="T12" fmla="*/ 0 w 104"/>
                                <a:gd name="T13" fmla="*/ 82 h 104"/>
                                <a:gd name="T14" fmla="*/ 0 w 104"/>
                                <a:gd name="T15" fmla="*/ 82 h 104"/>
                                <a:gd name="T16" fmla="*/ 104 w 104"/>
                                <a:gd name="T17" fmla="*/ 82 h 104"/>
                                <a:gd name="T18" fmla="*/ 104 w 104"/>
                                <a:gd name="T19" fmla="*/ 104 h 104"/>
                                <a:gd name="T20" fmla="*/ 0 w 104"/>
                                <a:gd name="T21" fmla="*/ 104 h 104"/>
                                <a:gd name="T22" fmla="*/ 0 w 104"/>
                                <a:gd name="T23" fmla="*/ 82 h 104"/>
                                <a:gd name="T24" fmla="*/ 0 w 104"/>
                                <a:gd name="T25" fmla="*/ 22 h 104"/>
                                <a:gd name="T26" fmla="*/ 0 w 104"/>
                                <a:gd name="T27" fmla="*/ 22 h 104"/>
                                <a:gd name="T28" fmla="*/ 22 w 104"/>
                                <a:gd name="T29" fmla="*/ 22 h 104"/>
                                <a:gd name="T30" fmla="*/ 22 w 104"/>
                                <a:gd name="T31" fmla="*/ 82 h 104"/>
                                <a:gd name="T32" fmla="*/ 0 w 104"/>
                                <a:gd name="T33" fmla="*/ 82 h 104"/>
                                <a:gd name="T34" fmla="*/ 0 w 104"/>
                                <a:gd name="T35" fmla="*/ 22 h 104"/>
                                <a:gd name="T36" fmla="*/ 82 w 104"/>
                                <a:gd name="T37" fmla="*/ 22 h 104"/>
                                <a:gd name="T38" fmla="*/ 82 w 104"/>
                                <a:gd name="T39" fmla="*/ 22 h 104"/>
                                <a:gd name="T40" fmla="*/ 104 w 104"/>
                                <a:gd name="T41" fmla="*/ 22 h 104"/>
                                <a:gd name="T42" fmla="*/ 104 w 104"/>
                                <a:gd name="T43" fmla="*/ 82 h 104"/>
                                <a:gd name="T44" fmla="*/ 82 w 104"/>
                                <a:gd name="T45" fmla="*/ 82 h 104"/>
                                <a:gd name="T46" fmla="*/ 82 w 104"/>
                                <a:gd name="T47" fmla="*/ 22 h 1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104" h="104">
                                  <a:moveTo>
                                    <a:pt x="0" y="0"/>
                                  </a:moveTo>
                                  <a:lnTo>
                                    <a:pt x="0" y="0"/>
                                  </a:lnTo>
                                  <a:lnTo>
                                    <a:pt x="104" y="0"/>
                                  </a:lnTo>
                                  <a:lnTo>
                                    <a:pt x="104" y="22"/>
                                  </a:lnTo>
                                  <a:lnTo>
                                    <a:pt x="0" y="22"/>
                                  </a:lnTo>
                                  <a:lnTo>
                                    <a:pt x="0" y="0"/>
                                  </a:lnTo>
                                  <a:close/>
                                  <a:moveTo>
                                    <a:pt x="0" y="82"/>
                                  </a:moveTo>
                                  <a:lnTo>
                                    <a:pt x="0" y="82"/>
                                  </a:lnTo>
                                  <a:lnTo>
                                    <a:pt x="104" y="82"/>
                                  </a:lnTo>
                                  <a:lnTo>
                                    <a:pt x="104" y="104"/>
                                  </a:lnTo>
                                  <a:lnTo>
                                    <a:pt x="0" y="104"/>
                                  </a:lnTo>
                                  <a:lnTo>
                                    <a:pt x="0" y="82"/>
                                  </a:lnTo>
                                  <a:close/>
                                  <a:moveTo>
                                    <a:pt x="0" y="22"/>
                                  </a:moveTo>
                                  <a:lnTo>
                                    <a:pt x="0" y="22"/>
                                  </a:lnTo>
                                  <a:lnTo>
                                    <a:pt x="22" y="22"/>
                                  </a:lnTo>
                                  <a:lnTo>
                                    <a:pt x="22" y="82"/>
                                  </a:lnTo>
                                  <a:lnTo>
                                    <a:pt x="0" y="82"/>
                                  </a:lnTo>
                                  <a:lnTo>
                                    <a:pt x="0" y="22"/>
                                  </a:lnTo>
                                  <a:close/>
                                  <a:moveTo>
                                    <a:pt x="82" y="22"/>
                                  </a:moveTo>
                                  <a:lnTo>
                                    <a:pt x="82" y="22"/>
                                  </a:lnTo>
                                  <a:lnTo>
                                    <a:pt x="104" y="22"/>
                                  </a:lnTo>
                                  <a:lnTo>
                                    <a:pt x="104" y="82"/>
                                  </a:lnTo>
                                  <a:lnTo>
                                    <a:pt x="82" y="82"/>
                                  </a:lnTo>
                                  <a:lnTo>
                                    <a:pt x="82" y="22"/>
                                  </a:lnTo>
                                  <a:close/>
                                </a:path>
                              </a:pathLst>
                            </a:custGeom>
                            <a:solidFill>
                              <a:srgbClr val="B4B4B4"/>
                            </a:solidFill>
                            <a:ln w="0">
                              <a:solidFill>
                                <a:srgbClr val="000000"/>
                              </a:solidFill>
                              <a:prstDash val="solid"/>
                              <a:round/>
                              <a:headEnd/>
                              <a:tailEnd/>
                            </a:ln>
                          </wps:spPr>
                          <wps:bodyPr rot="0" vert="horz" wrap="square" lIns="91440" tIns="45720" rIns="91440" bIns="45720" anchor="t" anchorCtr="0" upright="1">
                            <a:noAutofit/>
                          </wps:bodyPr>
                        </wps:wsp>
                        <wps:wsp>
                          <wps:cNvPr id="887" name="Freeform 846"/>
                          <wps:cNvSpPr>
                            <a:spLocks/>
                          </wps:cNvSpPr>
                          <wps:spPr bwMode="auto">
                            <a:xfrm>
                              <a:off x="4278" y="3023"/>
                              <a:ext cx="75" cy="75"/>
                            </a:xfrm>
                            <a:custGeom>
                              <a:avLst/>
                              <a:gdLst>
                                <a:gd name="T0" fmla="*/ 0 w 95"/>
                                <a:gd name="T1" fmla="*/ 0 h 95"/>
                                <a:gd name="T2" fmla="*/ 0 w 95"/>
                                <a:gd name="T3" fmla="*/ 0 h 95"/>
                                <a:gd name="T4" fmla="*/ 95 w 95"/>
                                <a:gd name="T5" fmla="*/ 0 h 95"/>
                                <a:gd name="T6" fmla="*/ 95 w 95"/>
                                <a:gd name="T7" fmla="*/ 95 h 95"/>
                                <a:gd name="T8" fmla="*/ 0 w 95"/>
                                <a:gd name="T9" fmla="*/ 95 h 95"/>
                                <a:gd name="T10" fmla="*/ 0 w 95"/>
                                <a:gd name="T11" fmla="*/ 0 h 95"/>
                              </a:gdLst>
                              <a:ahLst/>
                              <a:cxnLst>
                                <a:cxn ang="0">
                                  <a:pos x="T0" y="T1"/>
                                </a:cxn>
                                <a:cxn ang="0">
                                  <a:pos x="T2" y="T3"/>
                                </a:cxn>
                                <a:cxn ang="0">
                                  <a:pos x="T4" y="T5"/>
                                </a:cxn>
                                <a:cxn ang="0">
                                  <a:pos x="T6" y="T7"/>
                                </a:cxn>
                                <a:cxn ang="0">
                                  <a:pos x="T8" y="T9"/>
                                </a:cxn>
                                <a:cxn ang="0">
                                  <a:pos x="T10" y="T11"/>
                                </a:cxn>
                              </a:cxnLst>
                              <a:rect l="0" t="0" r="r" b="b"/>
                              <a:pathLst>
                                <a:path w="95" h="95">
                                  <a:moveTo>
                                    <a:pt x="0" y="0"/>
                                  </a:moveTo>
                                  <a:lnTo>
                                    <a:pt x="0" y="0"/>
                                  </a:lnTo>
                                  <a:lnTo>
                                    <a:pt x="95" y="0"/>
                                  </a:lnTo>
                                  <a:lnTo>
                                    <a:pt x="95" y="95"/>
                                  </a:lnTo>
                                  <a:lnTo>
                                    <a:pt x="0" y="95"/>
                                  </a:lnTo>
                                  <a:lnTo>
                                    <a:pt x="0" y="0"/>
                                  </a:lnTo>
                                  <a:close/>
                                </a:path>
                              </a:pathLst>
                            </a:custGeom>
                            <a:solidFill>
                              <a:srgbClr val="B4B4B4"/>
                            </a:solidFill>
                            <a:ln w="0">
                              <a:solidFill>
                                <a:srgbClr val="000000"/>
                              </a:solidFill>
                              <a:prstDash val="solid"/>
                              <a:round/>
                              <a:headEnd/>
                              <a:tailEnd/>
                            </a:ln>
                          </wps:spPr>
                          <wps:bodyPr rot="0" vert="horz" wrap="square" lIns="91440" tIns="45720" rIns="91440" bIns="45720" anchor="t" anchorCtr="0" upright="1">
                            <a:noAutofit/>
                          </wps:bodyPr>
                        </wps:wsp>
                        <wps:wsp>
                          <wps:cNvPr id="888" name="Freeform 847"/>
                          <wps:cNvSpPr>
                            <a:spLocks noEditPoints="1"/>
                          </wps:cNvSpPr>
                          <wps:spPr bwMode="auto">
                            <a:xfrm>
                              <a:off x="4278" y="3023"/>
                              <a:ext cx="75" cy="75"/>
                            </a:xfrm>
                            <a:custGeom>
                              <a:avLst/>
                              <a:gdLst>
                                <a:gd name="T0" fmla="*/ 0 w 95"/>
                                <a:gd name="T1" fmla="*/ 0 h 95"/>
                                <a:gd name="T2" fmla="*/ 0 w 95"/>
                                <a:gd name="T3" fmla="*/ 0 h 95"/>
                                <a:gd name="T4" fmla="*/ 95 w 95"/>
                                <a:gd name="T5" fmla="*/ 0 h 95"/>
                                <a:gd name="T6" fmla="*/ 95 w 95"/>
                                <a:gd name="T7" fmla="*/ 22 h 95"/>
                                <a:gd name="T8" fmla="*/ 0 w 95"/>
                                <a:gd name="T9" fmla="*/ 22 h 95"/>
                                <a:gd name="T10" fmla="*/ 0 w 95"/>
                                <a:gd name="T11" fmla="*/ 0 h 95"/>
                                <a:gd name="T12" fmla="*/ 0 w 95"/>
                                <a:gd name="T13" fmla="*/ 73 h 95"/>
                                <a:gd name="T14" fmla="*/ 0 w 95"/>
                                <a:gd name="T15" fmla="*/ 73 h 95"/>
                                <a:gd name="T16" fmla="*/ 95 w 95"/>
                                <a:gd name="T17" fmla="*/ 73 h 95"/>
                                <a:gd name="T18" fmla="*/ 95 w 95"/>
                                <a:gd name="T19" fmla="*/ 95 h 95"/>
                                <a:gd name="T20" fmla="*/ 0 w 95"/>
                                <a:gd name="T21" fmla="*/ 95 h 95"/>
                                <a:gd name="T22" fmla="*/ 0 w 95"/>
                                <a:gd name="T23" fmla="*/ 73 h 95"/>
                                <a:gd name="T24" fmla="*/ 0 w 95"/>
                                <a:gd name="T25" fmla="*/ 22 h 95"/>
                                <a:gd name="T26" fmla="*/ 0 w 95"/>
                                <a:gd name="T27" fmla="*/ 22 h 95"/>
                                <a:gd name="T28" fmla="*/ 22 w 95"/>
                                <a:gd name="T29" fmla="*/ 22 h 95"/>
                                <a:gd name="T30" fmla="*/ 22 w 95"/>
                                <a:gd name="T31" fmla="*/ 73 h 95"/>
                                <a:gd name="T32" fmla="*/ 0 w 95"/>
                                <a:gd name="T33" fmla="*/ 73 h 95"/>
                                <a:gd name="T34" fmla="*/ 0 w 95"/>
                                <a:gd name="T35" fmla="*/ 22 h 95"/>
                                <a:gd name="T36" fmla="*/ 73 w 95"/>
                                <a:gd name="T37" fmla="*/ 22 h 95"/>
                                <a:gd name="T38" fmla="*/ 73 w 95"/>
                                <a:gd name="T39" fmla="*/ 22 h 95"/>
                                <a:gd name="T40" fmla="*/ 95 w 95"/>
                                <a:gd name="T41" fmla="*/ 22 h 95"/>
                                <a:gd name="T42" fmla="*/ 95 w 95"/>
                                <a:gd name="T43" fmla="*/ 73 h 95"/>
                                <a:gd name="T44" fmla="*/ 73 w 95"/>
                                <a:gd name="T45" fmla="*/ 73 h 95"/>
                                <a:gd name="T46" fmla="*/ 73 w 95"/>
                                <a:gd name="T47" fmla="*/ 22 h 9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5" h="95">
                                  <a:moveTo>
                                    <a:pt x="0" y="0"/>
                                  </a:moveTo>
                                  <a:lnTo>
                                    <a:pt x="0" y="0"/>
                                  </a:lnTo>
                                  <a:lnTo>
                                    <a:pt x="95" y="0"/>
                                  </a:lnTo>
                                  <a:lnTo>
                                    <a:pt x="95" y="22"/>
                                  </a:lnTo>
                                  <a:lnTo>
                                    <a:pt x="0" y="22"/>
                                  </a:lnTo>
                                  <a:lnTo>
                                    <a:pt x="0" y="0"/>
                                  </a:lnTo>
                                  <a:close/>
                                  <a:moveTo>
                                    <a:pt x="0" y="73"/>
                                  </a:moveTo>
                                  <a:lnTo>
                                    <a:pt x="0" y="73"/>
                                  </a:lnTo>
                                  <a:lnTo>
                                    <a:pt x="95" y="73"/>
                                  </a:lnTo>
                                  <a:lnTo>
                                    <a:pt x="95" y="95"/>
                                  </a:lnTo>
                                  <a:lnTo>
                                    <a:pt x="0" y="95"/>
                                  </a:lnTo>
                                  <a:lnTo>
                                    <a:pt x="0" y="73"/>
                                  </a:lnTo>
                                  <a:close/>
                                  <a:moveTo>
                                    <a:pt x="0" y="22"/>
                                  </a:moveTo>
                                  <a:lnTo>
                                    <a:pt x="0" y="22"/>
                                  </a:lnTo>
                                  <a:lnTo>
                                    <a:pt x="22" y="22"/>
                                  </a:lnTo>
                                  <a:lnTo>
                                    <a:pt x="22" y="73"/>
                                  </a:lnTo>
                                  <a:lnTo>
                                    <a:pt x="0" y="73"/>
                                  </a:lnTo>
                                  <a:lnTo>
                                    <a:pt x="0" y="22"/>
                                  </a:lnTo>
                                  <a:close/>
                                  <a:moveTo>
                                    <a:pt x="73" y="22"/>
                                  </a:moveTo>
                                  <a:lnTo>
                                    <a:pt x="73" y="22"/>
                                  </a:lnTo>
                                  <a:lnTo>
                                    <a:pt x="95" y="22"/>
                                  </a:lnTo>
                                  <a:lnTo>
                                    <a:pt x="95" y="73"/>
                                  </a:lnTo>
                                  <a:lnTo>
                                    <a:pt x="73" y="73"/>
                                  </a:lnTo>
                                  <a:lnTo>
                                    <a:pt x="73" y="22"/>
                                  </a:lnTo>
                                  <a:close/>
                                </a:path>
                              </a:pathLst>
                            </a:custGeom>
                            <a:solidFill>
                              <a:srgbClr val="B4B4B4"/>
                            </a:solidFill>
                            <a:ln w="0">
                              <a:solidFill>
                                <a:srgbClr val="000000"/>
                              </a:solidFill>
                              <a:prstDash val="solid"/>
                              <a:round/>
                              <a:headEnd/>
                              <a:tailEnd/>
                            </a:ln>
                          </wps:spPr>
                          <wps:bodyPr rot="0" vert="horz" wrap="square" lIns="91440" tIns="45720" rIns="91440" bIns="45720" anchor="t" anchorCtr="0" upright="1">
                            <a:noAutofit/>
                          </wps:bodyPr>
                        </wps:wsp>
                        <wps:wsp>
                          <wps:cNvPr id="889" name="Freeform 848"/>
                          <wps:cNvSpPr>
                            <a:spLocks/>
                          </wps:cNvSpPr>
                          <wps:spPr bwMode="auto">
                            <a:xfrm>
                              <a:off x="3976" y="2307"/>
                              <a:ext cx="253" cy="253"/>
                            </a:xfrm>
                            <a:custGeom>
                              <a:avLst/>
                              <a:gdLst>
                                <a:gd name="T0" fmla="*/ 0 w 319"/>
                                <a:gd name="T1" fmla="*/ 0 h 318"/>
                                <a:gd name="T2" fmla="*/ 0 w 319"/>
                                <a:gd name="T3" fmla="*/ 0 h 318"/>
                                <a:gd name="T4" fmla="*/ 319 w 319"/>
                                <a:gd name="T5" fmla="*/ 0 h 318"/>
                                <a:gd name="T6" fmla="*/ 319 w 319"/>
                                <a:gd name="T7" fmla="*/ 318 h 318"/>
                                <a:gd name="T8" fmla="*/ 0 w 319"/>
                                <a:gd name="T9" fmla="*/ 318 h 318"/>
                                <a:gd name="T10" fmla="*/ 0 w 319"/>
                                <a:gd name="T11" fmla="*/ 0 h 318"/>
                              </a:gdLst>
                              <a:ahLst/>
                              <a:cxnLst>
                                <a:cxn ang="0">
                                  <a:pos x="T0" y="T1"/>
                                </a:cxn>
                                <a:cxn ang="0">
                                  <a:pos x="T2" y="T3"/>
                                </a:cxn>
                                <a:cxn ang="0">
                                  <a:pos x="T4" y="T5"/>
                                </a:cxn>
                                <a:cxn ang="0">
                                  <a:pos x="T6" y="T7"/>
                                </a:cxn>
                                <a:cxn ang="0">
                                  <a:pos x="T8" y="T9"/>
                                </a:cxn>
                                <a:cxn ang="0">
                                  <a:pos x="T10" y="T11"/>
                                </a:cxn>
                              </a:cxnLst>
                              <a:rect l="0" t="0" r="r" b="b"/>
                              <a:pathLst>
                                <a:path w="319" h="318">
                                  <a:moveTo>
                                    <a:pt x="0" y="0"/>
                                  </a:moveTo>
                                  <a:lnTo>
                                    <a:pt x="0" y="0"/>
                                  </a:lnTo>
                                  <a:lnTo>
                                    <a:pt x="319" y="0"/>
                                  </a:lnTo>
                                  <a:lnTo>
                                    <a:pt x="319" y="318"/>
                                  </a:lnTo>
                                  <a:lnTo>
                                    <a:pt x="0" y="318"/>
                                  </a:lnTo>
                                  <a:lnTo>
                                    <a:pt x="0" y="0"/>
                                  </a:lnTo>
                                  <a:close/>
                                </a:path>
                              </a:pathLst>
                            </a:custGeom>
                            <a:solidFill>
                              <a:srgbClr val="B4B4B4"/>
                            </a:solidFill>
                            <a:ln w="0">
                              <a:solidFill>
                                <a:srgbClr val="000000"/>
                              </a:solidFill>
                              <a:prstDash val="solid"/>
                              <a:round/>
                              <a:headEnd/>
                              <a:tailEnd/>
                            </a:ln>
                          </wps:spPr>
                          <wps:bodyPr rot="0" vert="horz" wrap="square" lIns="91440" tIns="45720" rIns="91440" bIns="45720" anchor="t" anchorCtr="0" upright="1">
                            <a:noAutofit/>
                          </wps:bodyPr>
                        </wps:wsp>
                        <wps:wsp>
                          <wps:cNvPr id="890" name="Freeform 849"/>
                          <wps:cNvSpPr>
                            <a:spLocks noEditPoints="1"/>
                          </wps:cNvSpPr>
                          <wps:spPr bwMode="auto">
                            <a:xfrm>
                              <a:off x="3976" y="2307"/>
                              <a:ext cx="253" cy="253"/>
                            </a:xfrm>
                            <a:custGeom>
                              <a:avLst/>
                              <a:gdLst>
                                <a:gd name="T0" fmla="*/ 0 w 319"/>
                                <a:gd name="T1" fmla="*/ 0 h 318"/>
                                <a:gd name="T2" fmla="*/ 0 w 319"/>
                                <a:gd name="T3" fmla="*/ 0 h 318"/>
                                <a:gd name="T4" fmla="*/ 319 w 319"/>
                                <a:gd name="T5" fmla="*/ 0 h 318"/>
                                <a:gd name="T6" fmla="*/ 319 w 319"/>
                                <a:gd name="T7" fmla="*/ 21 h 318"/>
                                <a:gd name="T8" fmla="*/ 0 w 319"/>
                                <a:gd name="T9" fmla="*/ 21 h 318"/>
                                <a:gd name="T10" fmla="*/ 0 w 319"/>
                                <a:gd name="T11" fmla="*/ 0 h 318"/>
                                <a:gd name="T12" fmla="*/ 0 w 319"/>
                                <a:gd name="T13" fmla="*/ 296 h 318"/>
                                <a:gd name="T14" fmla="*/ 0 w 319"/>
                                <a:gd name="T15" fmla="*/ 296 h 318"/>
                                <a:gd name="T16" fmla="*/ 319 w 319"/>
                                <a:gd name="T17" fmla="*/ 296 h 318"/>
                                <a:gd name="T18" fmla="*/ 319 w 319"/>
                                <a:gd name="T19" fmla="*/ 318 h 318"/>
                                <a:gd name="T20" fmla="*/ 0 w 319"/>
                                <a:gd name="T21" fmla="*/ 318 h 318"/>
                                <a:gd name="T22" fmla="*/ 0 w 319"/>
                                <a:gd name="T23" fmla="*/ 296 h 318"/>
                                <a:gd name="T24" fmla="*/ 0 w 319"/>
                                <a:gd name="T25" fmla="*/ 21 h 318"/>
                                <a:gd name="T26" fmla="*/ 0 w 319"/>
                                <a:gd name="T27" fmla="*/ 21 h 318"/>
                                <a:gd name="T28" fmla="*/ 22 w 319"/>
                                <a:gd name="T29" fmla="*/ 21 h 318"/>
                                <a:gd name="T30" fmla="*/ 22 w 319"/>
                                <a:gd name="T31" fmla="*/ 296 h 318"/>
                                <a:gd name="T32" fmla="*/ 0 w 319"/>
                                <a:gd name="T33" fmla="*/ 296 h 318"/>
                                <a:gd name="T34" fmla="*/ 0 w 319"/>
                                <a:gd name="T35" fmla="*/ 21 h 318"/>
                                <a:gd name="T36" fmla="*/ 297 w 319"/>
                                <a:gd name="T37" fmla="*/ 21 h 318"/>
                                <a:gd name="T38" fmla="*/ 297 w 319"/>
                                <a:gd name="T39" fmla="*/ 21 h 318"/>
                                <a:gd name="T40" fmla="*/ 319 w 319"/>
                                <a:gd name="T41" fmla="*/ 21 h 318"/>
                                <a:gd name="T42" fmla="*/ 319 w 319"/>
                                <a:gd name="T43" fmla="*/ 296 h 318"/>
                                <a:gd name="T44" fmla="*/ 297 w 319"/>
                                <a:gd name="T45" fmla="*/ 296 h 318"/>
                                <a:gd name="T46" fmla="*/ 297 w 319"/>
                                <a:gd name="T47" fmla="*/ 21 h 3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319" h="318">
                                  <a:moveTo>
                                    <a:pt x="0" y="0"/>
                                  </a:moveTo>
                                  <a:lnTo>
                                    <a:pt x="0" y="0"/>
                                  </a:lnTo>
                                  <a:lnTo>
                                    <a:pt x="319" y="0"/>
                                  </a:lnTo>
                                  <a:lnTo>
                                    <a:pt x="319" y="21"/>
                                  </a:lnTo>
                                  <a:lnTo>
                                    <a:pt x="0" y="21"/>
                                  </a:lnTo>
                                  <a:lnTo>
                                    <a:pt x="0" y="0"/>
                                  </a:lnTo>
                                  <a:close/>
                                  <a:moveTo>
                                    <a:pt x="0" y="296"/>
                                  </a:moveTo>
                                  <a:lnTo>
                                    <a:pt x="0" y="296"/>
                                  </a:lnTo>
                                  <a:lnTo>
                                    <a:pt x="319" y="296"/>
                                  </a:lnTo>
                                  <a:lnTo>
                                    <a:pt x="319" y="318"/>
                                  </a:lnTo>
                                  <a:lnTo>
                                    <a:pt x="0" y="318"/>
                                  </a:lnTo>
                                  <a:lnTo>
                                    <a:pt x="0" y="296"/>
                                  </a:lnTo>
                                  <a:close/>
                                  <a:moveTo>
                                    <a:pt x="0" y="21"/>
                                  </a:moveTo>
                                  <a:lnTo>
                                    <a:pt x="0" y="21"/>
                                  </a:lnTo>
                                  <a:lnTo>
                                    <a:pt x="22" y="21"/>
                                  </a:lnTo>
                                  <a:lnTo>
                                    <a:pt x="22" y="296"/>
                                  </a:lnTo>
                                  <a:lnTo>
                                    <a:pt x="0" y="296"/>
                                  </a:lnTo>
                                  <a:lnTo>
                                    <a:pt x="0" y="21"/>
                                  </a:lnTo>
                                  <a:close/>
                                  <a:moveTo>
                                    <a:pt x="297" y="21"/>
                                  </a:moveTo>
                                  <a:lnTo>
                                    <a:pt x="297" y="21"/>
                                  </a:lnTo>
                                  <a:lnTo>
                                    <a:pt x="319" y="21"/>
                                  </a:lnTo>
                                  <a:lnTo>
                                    <a:pt x="319" y="296"/>
                                  </a:lnTo>
                                  <a:lnTo>
                                    <a:pt x="297" y="296"/>
                                  </a:lnTo>
                                  <a:lnTo>
                                    <a:pt x="297" y="21"/>
                                  </a:lnTo>
                                  <a:close/>
                                </a:path>
                              </a:pathLst>
                            </a:custGeom>
                            <a:solidFill>
                              <a:srgbClr val="B4B4B4"/>
                            </a:solidFill>
                            <a:ln w="0">
                              <a:solidFill>
                                <a:srgbClr val="000000"/>
                              </a:solidFill>
                              <a:prstDash val="solid"/>
                              <a:round/>
                              <a:headEnd/>
                              <a:tailEnd/>
                            </a:ln>
                          </wps:spPr>
                          <wps:bodyPr rot="0" vert="horz" wrap="square" lIns="91440" tIns="45720" rIns="91440" bIns="45720" anchor="t" anchorCtr="0" upright="1">
                            <a:noAutofit/>
                          </wps:bodyPr>
                        </wps:wsp>
                        <wps:wsp>
                          <wps:cNvPr id="891" name="Freeform 850"/>
                          <wps:cNvSpPr>
                            <a:spLocks/>
                          </wps:cNvSpPr>
                          <wps:spPr bwMode="auto">
                            <a:xfrm>
                              <a:off x="4012" y="3852"/>
                              <a:ext cx="298" cy="299"/>
                            </a:xfrm>
                            <a:custGeom>
                              <a:avLst/>
                              <a:gdLst>
                                <a:gd name="T0" fmla="*/ 0 w 376"/>
                                <a:gd name="T1" fmla="*/ 0 h 376"/>
                                <a:gd name="T2" fmla="*/ 0 w 376"/>
                                <a:gd name="T3" fmla="*/ 0 h 376"/>
                                <a:gd name="T4" fmla="*/ 376 w 376"/>
                                <a:gd name="T5" fmla="*/ 0 h 376"/>
                                <a:gd name="T6" fmla="*/ 376 w 376"/>
                                <a:gd name="T7" fmla="*/ 376 h 376"/>
                                <a:gd name="T8" fmla="*/ 0 w 376"/>
                                <a:gd name="T9" fmla="*/ 376 h 376"/>
                                <a:gd name="T10" fmla="*/ 0 w 376"/>
                                <a:gd name="T11" fmla="*/ 0 h 376"/>
                              </a:gdLst>
                              <a:ahLst/>
                              <a:cxnLst>
                                <a:cxn ang="0">
                                  <a:pos x="T0" y="T1"/>
                                </a:cxn>
                                <a:cxn ang="0">
                                  <a:pos x="T2" y="T3"/>
                                </a:cxn>
                                <a:cxn ang="0">
                                  <a:pos x="T4" y="T5"/>
                                </a:cxn>
                                <a:cxn ang="0">
                                  <a:pos x="T6" y="T7"/>
                                </a:cxn>
                                <a:cxn ang="0">
                                  <a:pos x="T8" y="T9"/>
                                </a:cxn>
                                <a:cxn ang="0">
                                  <a:pos x="T10" y="T11"/>
                                </a:cxn>
                              </a:cxnLst>
                              <a:rect l="0" t="0" r="r" b="b"/>
                              <a:pathLst>
                                <a:path w="376" h="376">
                                  <a:moveTo>
                                    <a:pt x="0" y="0"/>
                                  </a:moveTo>
                                  <a:lnTo>
                                    <a:pt x="0" y="0"/>
                                  </a:lnTo>
                                  <a:lnTo>
                                    <a:pt x="376" y="0"/>
                                  </a:lnTo>
                                  <a:lnTo>
                                    <a:pt x="376" y="376"/>
                                  </a:lnTo>
                                  <a:lnTo>
                                    <a:pt x="0" y="376"/>
                                  </a:lnTo>
                                  <a:lnTo>
                                    <a:pt x="0" y="0"/>
                                  </a:lnTo>
                                  <a:close/>
                                </a:path>
                              </a:pathLst>
                            </a:custGeom>
                            <a:solidFill>
                              <a:srgbClr val="B4B4B4"/>
                            </a:solidFill>
                            <a:ln w="0">
                              <a:solidFill>
                                <a:srgbClr val="000000"/>
                              </a:solidFill>
                              <a:prstDash val="solid"/>
                              <a:round/>
                              <a:headEnd/>
                              <a:tailEnd/>
                            </a:ln>
                          </wps:spPr>
                          <wps:bodyPr rot="0" vert="horz" wrap="square" lIns="91440" tIns="45720" rIns="91440" bIns="45720" anchor="t" anchorCtr="0" upright="1">
                            <a:noAutofit/>
                          </wps:bodyPr>
                        </wps:wsp>
                        <wps:wsp>
                          <wps:cNvPr id="892" name="Freeform 851"/>
                          <wps:cNvSpPr>
                            <a:spLocks noEditPoints="1"/>
                          </wps:cNvSpPr>
                          <wps:spPr bwMode="auto">
                            <a:xfrm>
                              <a:off x="4012" y="3852"/>
                              <a:ext cx="298" cy="299"/>
                            </a:xfrm>
                            <a:custGeom>
                              <a:avLst/>
                              <a:gdLst>
                                <a:gd name="T0" fmla="*/ 0 w 376"/>
                                <a:gd name="T1" fmla="*/ 0 h 376"/>
                                <a:gd name="T2" fmla="*/ 0 w 376"/>
                                <a:gd name="T3" fmla="*/ 0 h 376"/>
                                <a:gd name="T4" fmla="*/ 376 w 376"/>
                                <a:gd name="T5" fmla="*/ 0 h 376"/>
                                <a:gd name="T6" fmla="*/ 376 w 376"/>
                                <a:gd name="T7" fmla="*/ 21 h 376"/>
                                <a:gd name="T8" fmla="*/ 0 w 376"/>
                                <a:gd name="T9" fmla="*/ 21 h 376"/>
                                <a:gd name="T10" fmla="*/ 0 w 376"/>
                                <a:gd name="T11" fmla="*/ 0 h 376"/>
                                <a:gd name="T12" fmla="*/ 0 w 376"/>
                                <a:gd name="T13" fmla="*/ 354 h 376"/>
                                <a:gd name="T14" fmla="*/ 0 w 376"/>
                                <a:gd name="T15" fmla="*/ 354 h 376"/>
                                <a:gd name="T16" fmla="*/ 376 w 376"/>
                                <a:gd name="T17" fmla="*/ 354 h 376"/>
                                <a:gd name="T18" fmla="*/ 376 w 376"/>
                                <a:gd name="T19" fmla="*/ 376 h 376"/>
                                <a:gd name="T20" fmla="*/ 0 w 376"/>
                                <a:gd name="T21" fmla="*/ 376 h 376"/>
                                <a:gd name="T22" fmla="*/ 0 w 376"/>
                                <a:gd name="T23" fmla="*/ 354 h 376"/>
                                <a:gd name="T24" fmla="*/ 0 w 376"/>
                                <a:gd name="T25" fmla="*/ 21 h 376"/>
                                <a:gd name="T26" fmla="*/ 0 w 376"/>
                                <a:gd name="T27" fmla="*/ 21 h 376"/>
                                <a:gd name="T28" fmla="*/ 22 w 376"/>
                                <a:gd name="T29" fmla="*/ 21 h 376"/>
                                <a:gd name="T30" fmla="*/ 22 w 376"/>
                                <a:gd name="T31" fmla="*/ 354 h 376"/>
                                <a:gd name="T32" fmla="*/ 0 w 376"/>
                                <a:gd name="T33" fmla="*/ 354 h 376"/>
                                <a:gd name="T34" fmla="*/ 0 w 376"/>
                                <a:gd name="T35" fmla="*/ 21 h 376"/>
                                <a:gd name="T36" fmla="*/ 354 w 376"/>
                                <a:gd name="T37" fmla="*/ 21 h 376"/>
                                <a:gd name="T38" fmla="*/ 354 w 376"/>
                                <a:gd name="T39" fmla="*/ 21 h 376"/>
                                <a:gd name="T40" fmla="*/ 376 w 376"/>
                                <a:gd name="T41" fmla="*/ 21 h 376"/>
                                <a:gd name="T42" fmla="*/ 376 w 376"/>
                                <a:gd name="T43" fmla="*/ 354 h 376"/>
                                <a:gd name="T44" fmla="*/ 354 w 376"/>
                                <a:gd name="T45" fmla="*/ 354 h 376"/>
                                <a:gd name="T46" fmla="*/ 354 w 376"/>
                                <a:gd name="T47" fmla="*/ 21 h 3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376" h="376">
                                  <a:moveTo>
                                    <a:pt x="0" y="0"/>
                                  </a:moveTo>
                                  <a:lnTo>
                                    <a:pt x="0" y="0"/>
                                  </a:lnTo>
                                  <a:lnTo>
                                    <a:pt x="376" y="0"/>
                                  </a:lnTo>
                                  <a:lnTo>
                                    <a:pt x="376" y="21"/>
                                  </a:lnTo>
                                  <a:lnTo>
                                    <a:pt x="0" y="21"/>
                                  </a:lnTo>
                                  <a:lnTo>
                                    <a:pt x="0" y="0"/>
                                  </a:lnTo>
                                  <a:close/>
                                  <a:moveTo>
                                    <a:pt x="0" y="354"/>
                                  </a:moveTo>
                                  <a:lnTo>
                                    <a:pt x="0" y="354"/>
                                  </a:lnTo>
                                  <a:lnTo>
                                    <a:pt x="376" y="354"/>
                                  </a:lnTo>
                                  <a:lnTo>
                                    <a:pt x="376" y="376"/>
                                  </a:lnTo>
                                  <a:lnTo>
                                    <a:pt x="0" y="376"/>
                                  </a:lnTo>
                                  <a:lnTo>
                                    <a:pt x="0" y="354"/>
                                  </a:lnTo>
                                  <a:close/>
                                  <a:moveTo>
                                    <a:pt x="0" y="21"/>
                                  </a:moveTo>
                                  <a:lnTo>
                                    <a:pt x="0" y="21"/>
                                  </a:lnTo>
                                  <a:lnTo>
                                    <a:pt x="22" y="21"/>
                                  </a:lnTo>
                                  <a:lnTo>
                                    <a:pt x="22" y="354"/>
                                  </a:lnTo>
                                  <a:lnTo>
                                    <a:pt x="0" y="354"/>
                                  </a:lnTo>
                                  <a:lnTo>
                                    <a:pt x="0" y="21"/>
                                  </a:lnTo>
                                  <a:close/>
                                  <a:moveTo>
                                    <a:pt x="354" y="21"/>
                                  </a:moveTo>
                                  <a:lnTo>
                                    <a:pt x="354" y="21"/>
                                  </a:lnTo>
                                  <a:lnTo>
                                    <a:pt x="376" y="21"/>
                                  </a:lnTo>
                                  <a:lnTo>
                                    <a:pt x="376" y="354"/>
                                  </a:lnTo>
                                  <a:lnTo>
                                    <a:pt x="354" y="354"/>
                                  </a:lnTo>
                                  <a:lnTo>
                                    <a:pt x="354" y="21"/>
                                  </a:lnTo>
                                  <a:close/>
                                </a:path>
                              </a:pathLst>
                            </a:custGeom>
                            <a:solidFill>
                              <a:srgbClr val="B4B4B4"/>
                            </a:solidFill>
                            <a:ln w="0">
                              <a:solidFill>
                                <a:srgbClr val="000000"/>
                              </a:solidFill>
                              <a:prstDash val="solid"/>
                              <a:round/>
                              <a:headEnd/>
                              <a:tailEnd/>
                            </a:ln>
                          </wps:spPr>
                          <wps:bodyPr rot="0" vert="horz" wrap="square" lIns="91440" tIns="45720" rIns="91440" bIns="45720" anchor="t" anchorCtr="0" upright="1">
                            <a:noAutofit/>
                          </wps:bodyPr>
                        </wps:wsp>
                        <wps:wsp>
                          <wps:cNvPr id="893" name="Freeform 852"/>
                          <wps:cNvSpPr>
                            <a:spLocks/>
                          </wps:cNvSpPr>
                          <wps:spPr bwMode="auto">
                            <a:xfrm>
                              <a:off x="3996" y="2007"/>
                              <a:ext cx="225" cy="225"/>
                            </a:xfrm>
                            <a:custGeom>
                              <a:avLst/>
                              <a:gdLst>
                                <a:gd name="T0" fmla="*/ 0 w 283"/>
                                <a:gd name="T1" fmla="*/ 0 h 283"/>
                                <a:gd name="T2" fmla="*/ 0 w 283"/>
                                <a:gd name="T3" fmla="*/ 0 h 283"/>
                                <a:gd name="T4" fmla="*/ 283 w 283"/>
                                <a:gd name="T5" fmla="*/ 0 h 283"/>
                                <a:gd name="T6" fmla="*/ 283 w 283"/>
                                <a:gd name="T7" fmla="*/ 283 h 283"/>
                                <a:gd name="T8" fmla="*/ 0 w 283"/>
                                <a:gd name="T9" fmla="*/ 283 h 283"/>
                                <a:gd name="T10" fmla="*/ 0 w 283"/>
                                <a:gd name="T11" fmla="*/ 0 h 283"/>
                              </a:gdLst>
                              <a:ahLst/>
                              <a:cxnLst>
                                <a:cxn ang="0">
                                  <a:pos x="T0" y="T1"/>
                                </a:cxn>
                                <a:cxn ang="0">
                                  <a:pos x="T2" y="T3"/>
                                </a:cxn>
                                <a:cxn ang="0">
                                  <a:pos x="T4" y="T5"/>
                                </a:cxn>
                                <a:cxn ang="0">
                                  <a:pos x="T6" y="T7"/>
                                </a:cxn>
                                <a:cxn ang="0">
                                  <a:pos x="T8" y="T9"/>
                                </a:cxn>
                                <a:cxn ang="0">
                                  <a:pos x="T10" y="T11"/>
                                </a:cxn>
                              </a:cxnLst>
                              <a:rect l="0" t="0" r="r" b="b"/>
                              <a:pathLst>
                                <a:path w="283" h="283">
                                  <a:moveTo>
                                    <a:pt x="0" y="0"/>
                                  </a:moveTo>
                                  <a:lnTo>
                                    <a:pt x="0" y="0"/>
                                  </a:lnTo>
                                  <a:lnTo>
                                    <a:pt x="283" y="0"/>
                                  </a:lnTo>
                                  <a:lnTo>
                                    <a:pt x="283" y="283"/>
                                  </a:lnTo>
                                  <a:lnTo>
                                    <a:pt x="0" y="283"/>
                                  </a:lnTo>
                                  <a:lnTo>
                                    <a:pt x="0" y="0"/>
                                  </a:lnTo>
                                  <a:close/>
                                </a:path>
                              </a:pathLst>
                            </a:custGeom>
                            <a:solidFill>
                              <a:srgbClr val="B4B4B4"/>
                            </a:solidFill>
                            <a:ln w="0">
                              <a:solidFill>
                                <a:srgbClr val="000000"/>
                              </a:solidFill>
                              <a:prstDash val="solid"/>
                              <a:round/>
                              <a:headEnd/>
                              <a:tailEnd/>
                            </a:ln>
                          </wps:spPr>
                          <wps:bodyPr rot="0" vert="horz" wrap="square" lIns="91440" tIns="45720" rIns="91440" bIns="45720" anchor="t" anchorCtr="0" upright="1">
                            <a:noAutofit/>
                          </wps:bodyPr>
                        </wps:wsp>
                        <wps:wsp>
                          <wps:cNvPr id="894" name="Freeform 853"/>
                          <wps:cNvSpPr>
                            <a:spLocks noEditPoints="1"/>
                          </wps:cNvSpPr>
                          <wps:spPr bwMode="auto">
                            <a:xfrm>
                              <a:off x="3996" y="2007"/>
                              <a:ext cx="225" cy="225"/>
                            </a:xfrm>
                            <a:custGeom>
                              <a:avLst/>
                              <a:gdLst>
                                <a:gd name="T0" fmla="*/ 0 w 283"/>
                                <a:gd name="T1" fmla="*/ 0 h 283"/>
                                <a:gd name="T2" fmla="*/ 0 w 283"/>
                                <a:gd name="T3" fmla="*/ 0 h 283"/>
                                <a:gd name="T4" fmla="*/ 283 w 283"/>
                                <a:gd name="T5" fmla="*/ 0 h 283"/>
                                <a:gd name="T6" fmla="*/ 283 w 283"/>
                                <a:gd name="T7" fmla="*/ 22 h 283"/>
                                <a:gd name="T8" fmla="*/ 0 w 283"/>
                                <a:gd name="T9" fmla="*/ 22 h 283"/>
                                <a:gd name="T10" fmla="*/ 0 w 283"/>
                                <a:gd name="T11" fmla="*/ 0 h 283"/>
                                <a:gd name="T12" fmla="*/ 0 w 283"/>
                                <a:gd name="T13" fmla="*/ 261 h 283"/>
                                <a:gd name="T14" fmla="*/ 0 w 283"/>
                                <a:gd name="T15" fmla="*/ 261 h 283"/>
                                <a:gd name="T16" fmla="*/ 283 w 283"/>
                                <a:gd name="T17" fmla="*/ 261 h 283"/>
                                <a:gd name="T18" fmla="*/ 283 w 283"/>
                                <a:gd name="T19" fmla="*/ 283 h 283"/>
                                <a:gd name="T20" fmla="*/ 0 w 283"/>
                                <a:gd name="T21" fmla="*/ 283 h 283"/>
                                <a:gd name="T22" fmla="*/ 0 w 283"/>
                                <a:gd name="T23" fmla="*/ 261 h 283"/>
                                <a:gd name="T24" fmla="*/ 0 w 283"/>
                                <a:gd name="T25" fmla="*/ 22 h 283"/>
                                <a:gd name="T26" fmla="*/ 0 w 283"/>
                                <a:gd name="T27" fmla="*/ 22 h 283"/>
                                <a:gd name="T28" fmla="*/ 22 w 283"/>
                                <a:gd name="T29" fmla="*/ 22 h 283"/>
                                <a:gd name="T30" fmla="*/ 22 w 283"/>
                                <a:gd name="T31" fmla="*/ 261 h 283"/>
                                <a:gd name="T32" fmla="*/ 0 w 283"/>
                                <a:gd name="T33" fmla="*/ 261 h 283"/>
                                <a:gd name="T34" fmla="*/ 0 w 283"/>
                                <a:gd name="T35" fmla="*/ 22 h 283"/>
                                <a:gd name="T36" fmla="*/ 261 w 283"/>
                                <a:gd name="T37" fmla="*/ 22 h 283"/>
                                <a:gd name="T38" fmla="*/ 261 w 283"/>
                                <a:gd name="T39" fmla="*/ 22 h 283"/>
                                <a:gd name="T40" fmla="*/ 283 w 283"/>
                                <a:gd name="T41" fmla="*/ 22 h 283"/>
                                <a:gd name="T42" fmla="*/ 283 w 283"/>
                                <a:gd name="T43" fmla="*/ 261 h 283"/>
                                <a:gd name="T44" fmla="*/ 261 w 283"/>
                                <a:gd name="T45" fmla="*/ 261 h 283"/>
                                <a:gd name="T46" fmla="*/ 261 w 283"/>
                                <a:gd name="T47" fmla="*/ 22 h 2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283" h="283">
                                  <a:moveTo>
                                    <a:pt x="0" y="0"/>
                                  </a:moveTo>
                                  <a:lnTo>
                                    <a:pt x="0" y="0"/>
                                  </a:lnTo>
                                  <a:lnTo>
                                    <a:pt x="283" y="0"/>
                                  </a:lnTo>
                                  <a:lnTo>
                                    <a:pt x="283" y="22"/>
                                  </a:lnTo>
                                  <a:lnTo>
                                    <a:pt x="0" y="22"/>
                                  </a:lnTo>
                                  <a:lnTo>
                                    <a:pt x="0" y="0"/>
                                  </a:lnTo>
                                  <a:close/>
                                  <a:moveTo>
                                    <a:pt x="0" y="261"/>
                                  </a:moveTo>
                                  <a:lnTo>
                                    <a:pt x="0" y="261"/>
                                  </a:lnTo>
                                  <a:lnTo>
                                    <a:pt x="283" y="261"/>
                                  </a:lnTo>
                                  <a:lnTo>
                                    <a:pt x="283" y="283"/>
                                  </a:lnTo>
                                  <a:lnTo>
                                    <a:pt x="0" y="283"/>
                                  </a:lnTo>
                                  <a:lnTo>
                                    <a:pt x="0" y="261"/>
                                  </a:lnTo>
                                  <a:close/>
                                  <a:moveTo>
                                    <a:pt x="0" y="22"/>
                                  </a:moveTo>
                                  <a:lnTo>
                                    <a:pt x="0" y="22"/>
                                  </a:lnTo>
                                  <a:lnTo>
                                    <a:pt x="22" y="22"/>
                                  </a:lnTo>
                                  <a:lnTo>
                                    <a:pt x="22" y="261"/>
                                  </a:lnTo>
                                  <a:lnTo>
                                    <a:pt x="0" y="261"/>
                                  </a:lnTo>
                                  <a:lnTo>
                                    <a:pt x="0" y="22"/>
                                  </a:lnTo>
                                  <a:close/>
                                  <a:moveTo>
                                    <a:pt x="261" y="22"/>
                                  </a:moveTo>
                                  <a:lnTo>
                                    <a:pt x="261" y="22"/>
                                  </a:lnTo>
                                  <a:lnTo>
                                    <a:pt x="283" y="22"/>
                                  </a:lnTo>
                                  <a:lnTo>
                                    <a:pt x="283" y="261"/>
                                  </a:lnTo>
                                  <a:lnTo>
                                    <a:pt x="261" y="261"/>
                                  </a:lnTo>
                                  <a:lnTo>
                                    <a:pt x="261" y="22"/>
                                  </a:lnTo>
                                  <a:close/>
                                </a:path>
                              </a:pathLst>
                            </a:custGeom>
                            <a:solidFill>
                              <a:srgbClr val="B4B4B4"/>
                            </a:solidFill>
                            <a:ln w="0">
                              <a:solidFill>
                                <a:srgbClr val="000000"/>
                              </a:solidFill>
                              <a:prstDash val="solid"/>
                              <a:round/>
                              <a:headEnd/>
                              <a:tailEnd/>
                            </a:ln>
                          </wps:spPr>
                          <wps:bodyPr rot="0" vert="horz" wrap="square" lIns="91440" tIns="45720" rIns="91440" bIns="45720" anchor="t" anchorCtr="0" upright="1">
                            <a:noAutofit/>
                          </wps:bodyPr>
                        </wps:wsp>
                        <wps:wsp>
                          <wps:cNvPr id="895" name="Freeform 854"/>
                          <wps:cNvSpPr>
                            <a:spLocks/>
                          </wps:cNvSpPr>
                          <wps:spPr bwMode="auto">
                            <a:xfrm>
                              <a:off x="4132" y="1725"/>
                              <a:ext cx="162" cy="162"/>
                            </a:xfrm>
                            <a:custGeom>
                              <a:avLst/>
                              <a:gdLst>
                                <a:gd name="T0" fmla="*/ 0 w 204"/>
                                <a:gd name="T1" fmla="*/ 0 h 204"/>
                                <a:gd name="T2" fmla="*/ 0 w 204"/>
                                <a:gd name="T3" fmla="*/ 0 h 204"/>
                                <a:gd name="T4" fmla="*/ 204 w 204"/>
                                <a:gd name="T5" fmla="*/ 0 h 204"/>
                                <a:gd name="T6" fmla="*/ 204 w 204"/>
                                <a:gd name="T7" fmla="*/ 204 h 204"/>
                                <a:gd name="T8" fmla="*/ 0 w 204"/>
                                <a:gd name="T9" fmla="*/ 204 h 204"/>
                                <a:gd name="T10" fmla="*/ 0 w 204"/>
                                <a:gd name="T11" fmla="*/ 0 h 204"/>
                              </a:gdLst>
                              <a:ahLst/>
                              <a:cxnLst>
                                <a:cxn ang="0">
                                  <a:pos x="T0" y="T1"/>
                                </a:cxn>
                                <a:cxn ang="0">
                                  <a:pos x="T2" y="T3"/>
                                </a:cxn>
                                <a:cxn ang="0">
                                  <a:pos x="T4" y="T5"/>
                                </a:cxn>
                                <a:cxn ang="0">
                                  <a:pos x="T6" y="T7"/>
                                </a:cxn>
                                <a:cxn ang="0">
                                  <a:pos x="T8" y="T9"/>
                                </a:cxn>
                                <a:cxn ang="0">
                                  <a:pos x="T10" y="T11"/>
                                </a:cxn>
                              </a:cxnLst>
                              <a:rect l="0" t="0" r="r" b="b"/>
                              <a:pathLst>
                                <a:path w="204" h="204">
                                  <a:moveTo>
                                    <a:pt x="0" y="0"/>
                                  </a:moveTo>
                                  <a:lnTo>
                                    <a:pt x="0" y="0"/>
                                  </a:lnTo>
                                  <a:lnTo>
                                    <a:pt x="204" y="0"/>
                                  </a:lnTo>
                                  <a:lnTo>
                                    <a:pt x="204" y="204"/>
                                  </a:lnTo>
                                  <a:lnTo>
                                    <a:pt x="0" y="204"/>
                                  </a:lnTo>
                                  <a:lnTo>
                                    <a:pt x="0" y="0"/>
                                  </a:lnTo>
                                  <a:close/>
                                </a:path>
                              </a:pathLst>
                            </a:custGeom>
                            <a:solidFill>
                              <a:srgbClr val="B4B4B4"/>
                            </a:solidFill>
                            <a:ln w="0">
                              <a:solidFill>
                                <a:srgbClr val="000000"/>
                              </a:solidFill>
                              <a:prstDash val="solid"/>
                              <a:round/>
                              <a:headEnd/>
                              <a:tailEnd/>
                            </a:ln>
                          </wps:spPr>
                          <wps:bodyPr rot="0" vert="horz" wrap="square" lIns="91440" tIns="45720" rIns="91440" bIns="45720" anchor="t" anchorCtr="0" upright="1">
                            <a:noAutofit/>
                          </wps:bodyPr>
                        </wps:wsp>
                        <wps:wsp>
                          <wps:cNvPr id="896" name="Freeform 855"/>
                          <wps:cNvSpPr>
                            <a:spLocks noEditPoints="1"/>
                          </wps:cNvSpPr>
                          <wps:spPr bwMode="auto">
                            <a:xfrm>
                              <a:off x="4132" y="1725"/>
                              <a:ext cx="162" cy="162"/>
                            </a:xfrm>
                            <a:custGeom>
                              <a:avLst/>
                              <a:gdLst>
                                <a:gd name="T0" fmla="*/ 0 w 204"/>
                                <a:gd name="T1" fmla="*/ 0 h 204"/>
                                <a:gd name="T2" fmla="*/ 0 w 204"/>
                                <a:gd name="T3" fmla="*/ 0 h 204"/>
                                <a:gd name="T4" fmla="*/ 204 w 204"/>
                                <a:gd name="T5" fmla="*/ 0 h 204"/>
                                <a:gd name="T6" fmla="*/ 204 w 204"/>
                                <a:gd name="T7" fmla="*/ 22 h 204"/>
                                <a:gd name="T8" fmla="*/ 0 w 204"/>
                                <a:gd name="T9" fmla="*/ 22 h 204"/>
                                <a:gd name="T10" fmla="*/ 0 w 204"/>
                                <a:gd name="T11" fmla="*/ 0 h 204"/>
                                <a:gd name="T12" fmla="*/ 0 w 204"/>
                                <a:gd name="T13" fmla="*/ 182 h 204"/>
                                <a:gd name="T14" fmla="*/ 0 w 204"/>
                                <a:gd name="T15" fmla="*/ 182 h 204"/>
                                <a:gd name="T16" fmla="*/ 204 w 204"/>
                                <a:gd name="T17" fmla="*/ 182 h 204"/>
                                <a:gd name="T18" fmla="*/ 204 w 204"/>
                                <a:gd name="T19" fmla="*/ 204 h 204"/>
                                <a:gd name="T20" fmla="*/ 0 w 204"/>
                                <a:gd name="T21" fmla="*/ 204 h 204"/>
                                <a:gd name="T22" fmla="*/ 0 w 204"/>
                                <a:gd name="T23" fmla="*/ 182 h 204"/>
                                <a:gd name="T24" fmla="*/ 0 w 204"/>
                                <a:gd name="T25" fmla="*/ 22 h 204"/>
                                <a:gd name="T26" fmla="*/ 0 w 204"/>
                                <a:gd name="T27" fmla="*/ 22 h 204"/>
                                <a:gd name="T28" fmla="*/ 22 w 204"/>
                                <a:gd name="T29" fmla="*/ 22 h 204"/>
                                <a:gd name="T30" fmla="*/ 22 w 204"/>
                                <a:gd name="T31" fmla="*/ 182 h 204"/>
                                <a:gd name="T32" fmla="*/ 0 w 204"/>
                                <a:gd name="T33" fmla="*/ 182 h 204"/>
                                <a:gd name="T34" fmla="*/ 0 w 204"/>
                                <a:gd name="T35" fmla="*/ 22 h 204"/>
                                <a:gd name="T36" fmla="*/ 182 w 204"/>
                                <a:gd name="T37" fmla="*/ 22 h 204"/>
                                <a:gd name="T38" fmla="*/ 182 w 204"/>
                                <a:gd name="T39" fmla="*/ 22 h 204"/>
                                <a:gd name="T40" fmla="*/ 204 w 204"/>
                                <a:gd name="T41" fmla="*/ 22 h 204"/>
                                <a:gd name="T42" fmla="*/ 204 w 204"/>
                                <a:gd name="T43" fmla="*/ 182 h 204"/>
                                <a:gd name="T44" fmla="*/ 182 w 204"/>
                                <a:gd name="T45" fmla="*/ 182 h 204"/>
                                <a:gd name="T46" fmla="*/ 182 w 204"/>
                                <a:gd name="T47" fmla="*/ 22 h 2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204" h="204">
                                  <a:moveTo>
                                    <a:pt x="0" y="0"/>
                                  </a:moveTo>
                                  <a:lnTo>
                                    <a:pt x="0" y="0"/>
                                  </a:lnTo>
                                  <a:lnTo>
                                    <a:pt x="204" y="0"/>
                                  </a:lnTo>
                                  <a:lnTo>
                                    <a:pt x="204" y="22"/>
                                  </a:lnTo>
                                  <a:lnTo>
                                    <a:pt x="0" y="22"/>
                                  </a:lnTo>
                                  <a:lnTo>
                                    <a:pt x="0" y="0"/>
                                  </a:lnTo>
                                  <a:close/>
                                  <a:moveTo>
                                    <a:pt x="0" y="182"/>
                                  </a:moveTo>
                                  <a:lnTo>
                                    <a:pt x="0" y="182"/>
                                  </a:lnTo>
                                  <a:lnTo>
                                    <a:pt x="204" y="182"/>
                                  </a:lnTo>
                                  <a:lnTo>
                                    <a:pt x="204" y="204"/>
                                  </a:lnTo>
                                  <a:lnTo>
                                    <a:pt x="0" y="204"/>
                                  </a:lnTo>
                                  <a:lnTo>
                                    <a:pt x="0" y="182"/>
                                  </a:lnTo>
                                  <a:close/>
                                  <a:moveTo>
                                    <a:pt x="0" y="22"/>
                                  </a:moveTo>
                                  <a:lnTo>
                                    <a:pt x="0" y="22"/>
                                  </a:lnTo>
                                  <a:lnTo>
                                    <a:pt x="22" y="22"/>
                                  </a:lnTo>
                                  <a:lnTo>
                                    <a:pt x="22" y="182"/>
                                  </a:lnTo>
                                  <a:lnTo>
                                    <a:pt x="0" y="182"/>
                                  </a:lnTo>
                                  <a:lnTo>
                                    <a:pt x="0" y="22"/>
                                  </a:lnTo>
                                  <a:close/>
                                  <a:moveTo>
                                    <a:pt x="182" y="22"/>
                                  </a:moveTo>
                                  <a:lnTo>
                                    <a:pt x="182" y="22"/>
                                  </a:lnTo>
                                  <a:lnTo>
                                    <a:pt x="204" y="22"/>
                                  </a:lnTo>
                                  <a:lnTo>
                                    <a:pt x="204" y="182"/>
                                  </a:lnTo>
                                  <a:lnTo>
                                    <a:pt x="182" y="182"/>
                                  </a:lnTo>
                                  <a:lnTo>
                                    <a:pt x="182" y="22"/>
                                  </a:lnTo>
                                  <a:close/>
                                </a:path>
                              </a:pathLst>
                            </a:custGeom>
                            <a:solidFill>
                              <a:srgbClr val="B4B4B4"/>
                            </a:solidFill>
                            <a:ln w="0">
                              <a:solidFill>
                                <a:srgbClr val="000000"/>
                              </a:solidFill>
                              <a:prstDash val="solid"/>
                              <a:round/>
                              <a:headEnd/>
                              <a:tailEnd/>
                            </a:ln>
                          </wps:spPr>
                          <wps:bodyPr rot="0" vert="horz" wrap="square" lIns="91440" tIns="45720" rIns="91440" bIns="45720" anchor="t" anchorCtr="0" upright="1">
                            <a:noAutofit/>
                          </wps:bodyPr>
                        </wps:wsp>
                        <wps:wsp>
                          <wps:cNvPr id="897" name="Freeform 856"/>
                          <wps:cNvSpPr>
                            <a:spLocks/>
                          </wps:cNvSpPr>
                          <wps:spPr bwMode="auto">
                            <a:xfrm>
                              <a:off x="4097" y="3374"/>
                              <a:ext cx="788" cy="0"/>
                            </a:xfrm>
                            <a:custGeom>
                              <a:avLst/>
                              <a:gdLst>
                                <a:gd name="T0" fmla="*/ 0 w 991"/>
                                <a:gd name="T1" fmla="*/ 0 w 991"/>
                                <a:gd name="T2" fmla="*/ 991 w 991"/>
                              </a:gdLst>
                              <a:ahLst/>
                              <a:cxnLst>
                                <a:cxn ang="0">
                                  <a:pos x="T0" y="0"/>
                                </a:cxn>
                                <a:cxn ang="0">
                                  <a:pos x="T1" y="0"/>
                                </a:cxn>
                                <a:cxn ang="0">
                                  <a:pos x="T2" y="0"/>
                                </a:cxn>
                              </a:cxnLst>
                              <a:rect l="0" t="0" r="r" b="b"/>
                              <a:pathLst>
                                <a:path w="991">
                                  <a:moveTo>
                                    <a:pt x="0" y="0"/>
                                  </a:moveTo>
                                  <a:lnTo>
                                    <a:pt x="0" y="0"/>
                                  </a:lnTo>
                                  <a:lnTo>
                                    <a:pt x="991" y="0"/>
                                  </a:lnTo>
                                </a:path>
                              </a:pathLst>
                            </a:custGeom>
                            <a:noFill/>
                            <a:ln w="1079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98" name="Freeform 857"/>
                          <wps:cNvSpPr>
                            <a:spLocks/>
                          </wps:cNvSpPr>
                          <wps:spPr bwMode="auto">
                            <a:xfrm>
                              <a:off x="4031" y="3688"/>
                              <a:ext cx="78" cy="0"/>
                            </a:xfrm>
                            <a:custGeom>
                              <a:avLst/>
                              <a:gdLst>
                                <a:gd name="T0" fmla="*/ 0 w 98"/>
                                <a:gd name="T1" fmla="*/ 0 w 98"/>
                                <a:gd name="T2" fmla="*/ 98 w 98"/>
                              </a:gdLst>
                              <a:ahLst/>
                              <a:cxnLst>
                                <a:cxn ang="0">
                                  <a:pos x="T0" y="0"/>
                                </a:cxn>
                                <a:cxn ang="0">
                                  <a:pos x="T1" y="0"/>
                                </a:cxn>
                                <a:cxn ang="0">
                                  <a:pos x="T2" y="0"/>
                                </a:cxn>
                              </a:cxnLst>
                              <a:rect l="0" t="0" r="r" b="b"/>
                              <a:pathLst>
                                <a:path w="98">
                                  <a:moveTo>
                                    <a:pt x="0" y="0"/>
                                  </a:moveTo>
                                  <a:lnTo>
                                    <a:pt x="0" y="0"/>
                                  </a:lnTo>
                                  <a:lnTo>
                                    <a:pt x="98" y="0"/>
                                  </a:lnTo>
                                </a:path>
                              </a:pathLst>
                            </a:custGeom>
                            <a:noFill/>
                            <a:ln w="1079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99" name="Freeform 858"/>
                          <wps:cNvSpPr>
                            <a:spLocks/>
                          </wps:cNvSpPr>
                          <wps:spPr bwMode="auto">
                            <a:xfrm>
                              <a:off x="4031" y="4315"/>
                              <a:ext cx="77" cy="0"/>
                            </a:xfrm>
                            <a:custGeom>
                              <a:avLst/>
                              <a:gdLst>
                                <a:gd name="T0" fmla="*/ 0 w 97"/>
                                <a:gd name="T1" fmla="*/ 0 w 97"/>
                                <a:gd name="T2" fmla="*/ 97 w 97"/>
                              </a:gdLst>
                              <a:ahLst/>
                              <a:cxnLst>
                                <a:cxn ang="0">
                                  <a:pos x="T0" y="0"/>
                                </a:cxn>
                                <a:cxn ang="0">
                                  <a:pos x="T1" y="0"/>
                                </a:cxn>
                                <a:cxn ang="0">
                                  <a:pos x="T2" y="0"/>
                                </a:cxn>
                              </a:cxnLst>
                              <a:rect l="0" t="0" r="r" b="b"/>
                              <a:pathLst>
                                <a:path w="97">
                                  <a:moveTo>
                                    <a:pt x="0" y="0"/>
                                  </a:moveTo>
                                  <a:lnTo>
                                    <a:pt x="0" y="0"/>
                                  </a:lnTo>
                                  <a:lnTo>
                                    <a:pt x="97" y="0"/>
                                  </a:lnTo>
                                </a:path>
                              </a:pathLst>
                            </a:custGeom>
                            <a:noFill/>
                            <a:ln w="1079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00" name="Freeform 859"/>
                          <wps:cNvSpPr>
                            <a:spLocks/>
                          </wps:cNvSpPr>
                          <wps:spPr bwMode="auto">
                            <a:xfrm>
                              <a:off x="4198" y="2747"/>
                              <a:ext cx="1170" cy="0"/>
                            </a:xfrm>
                            <a:custGeom>
                              <a:avLst/>
                              <a:gdLst>
                                <a:gd name="T0" fmla="*/ 0 w 1472"/>
                                <a:gd name="T1" fmla="*/ 0 w 1472"/>
                                <a:gd name="T2" fmla="*/ 1472 w 1472"/>
                              </a:gdLst>
                              <a:ahLst/>
                              <a:cxnLst>
                                <a:cxn ang="0">
                                  <a:pos x="T0" y="0"/>
                                </a:cxn>
                                <a:cxn ang="0">
                                  <a:pos x="T1" y="0"/>
                                </a:cxn>
                                <a:cxn ang="0">
                                  <a:pos x="T2" y="0"/>
                                </a:cxn>
                              </a:cxnLst>
                              <a:rect l="0" t="0" r="r" b="b"/>
                              <a:pathLst>
                                <a:path w="1472">
                                  <a:moveTo>
                                    <a:pt x="0" y="0"/>
                                  </a:moveTo>
                                  <a:lnTo>
                                    <a:pt x="0" y="0"/>
                                  </a:lnTo>
                                  <a:lnTo>
                                    <a:pt x="1472" y="0"/>
                                  </a:lnTo>
                                </a:path>
                              </a:pathLst>
                            </a:custGeom>
                            <a:noFill/>
                            <a:ln w="1079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01" name="Freeform 860"/>
                          <wps:cNvSpPr>
                            <a:spLocks/>
                          </wps:cNvSpPr>
                          <wps:spPr bwMode="auto">
                            <a:xfrm>
                              <a:off x="4038" y="3060"/>
                              <a:ext cx="1328" cy="0"/>
                            </a:xfrm>
                            <a:custGeom>
                              <a:avLst/>
                              <a:gdLst>
                                <a:gd name="T0" fmla="*/ 0 w 1672"/>
                                <a:gd name="T1" fmla="*/ 0 w 1672"/>
                                <a:gd name="T2" fmla="*/ 1672 w 1672"/>
                              </a:gdLst>
                              <a:ahLst/>
                              <a:cxnLst>
                                <a:cxn ang="0">
                                  <a:pos x="T0" y="0"/>
                                </a:cxn>
                                <a:cxn ang="0">
                                  <a:pos x="T1" y="0"/>
                                </a:cxn>
                                <a:cxn ang="0">
                                  <a:pos x="T2" y="0"/>
                                </a:cxn>
                              </a:cxnLst>
                              <a:rect l="0" t="0" r="r" b="b"/>
                              <a:pathLst>
                                <a:path w="1672">
                                  <a:moveTo>
                                    <a:pt x="0" y="0"/>
                                  </a:moveTo>
                                  <a:lnTo>
                                    <a:pt x="0" y="0"/>
                                  </a:lnTo>
                                  <a:lnTo>
                                    <a:pt x="1672" y="0"/>
                                  </a:lnTo>
                                </a:path>
                              </a:pathLst>
                            </a:custGeom>
                            <a:noFill/>
                            <a:ln w="1079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02" name="Freeform 861"/>
                          <wps:cNvSpPr>
                            <a:spLocks/>
                          </wps:cNvSpPr>
                          <wps:spPr bwMode="auto">
                            <a:xfrm>
                              <a:off x="4045" y="2433"/>
                              <a:ext cx="192" cy="0"/>
                            </a:xfrm>
                            <a:custGeom>
                              <a:avLst/>
                              <a:gdLst>
                                <a:gd name="T0" fmla="*/ 0 w 242"/>
                                <a:gd name="T1" fmla="*/ 0 w 242"/>
                                <a:gd name="T2" fmla="*/ 242 w 242"/>
                              </a:gdLst>
                              <a:ahLst/>
                              <a:cxnLst>
                                <a:cxn ang="0">
                                  <a:pos x="T0" y="0"/>
                                </a:cxn>
                                <a:cxn ang="0">
                                  <a:pos x="T1" y="0"/>
                                </a:cxn>
                                <a:cxn ang="0">
                                  <a:pos x="T2" y="0"/>
                                </a:cxn>
                              </a:cxnLst>
                              <a:rect l="0" t="0" r="r" b="b"/>
                              <a:pathLst>
                                <a:path w="242">
                                  <a:moveTo>
                                    <a:pt x="0" y="0"/>
                                  </a:moveTo>
                                  <a:lnTo>
                                    <a:pt x="0" y="0"/>
                                  </a:lnTo>
                                  <a:lnTo>
                                    <a:pt x="242" y="0"/>
                                  </a:lnTo>
                                </a:path>
                              </a:pathLst>
                            </a:custGeom>
                            <a:noFill/>
                            <a:ln w="1079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03" name="Freeform 862"/>
                          <wps:cNvSpPr>
                            <a:spLocks/>
                          </wps:cNvSpPr>
                          <wps:spPr bwMode="auto">
                            <a:xfrm>
                              <a:off x="4133" y="4001"/>
                              <a:ext cx="62" cy="0"/>
                            </a:xfrm>
                            <a:custGeom>
                              <a:avLst/>
                              <a:gdLst>
                                <a:gd name="T0" fmla="*/ 0 w 78"/>
                                <a:gd name="T1" fmla="*/ 0 w 78"/>
                                <a:gd name="T2" fmla="*/ 78 w 78"/>
                              </a:gdLst>
                              <a:ahLst/>
                              <a:cxnLst>
                                <a:cxn ang="0">
                                  <a:pos x="T0" y="0"/>
                                </a:cxn>
                                <a:cxn ang="0">
                                  <a:pos x="T1" y="0"/>
                                </a:cxn>
                                <a:cxn ang="0">
                                  <a:pos x="T2" y="0"/>
                                </a:cxn>
                              </a:cxnLst>
                              <a:rect l="0" t="0" r="r" b="b"/>
                              <a:pathLst>
                                <a:path w="78">
                                  <a:moveTo>
                                    <a:pt x="0" y="0"/>
                                  </a:moveTo>
                                  <a:lnTo>
                                    <a:pt x="0" y="0"/>
                                  </a:lnTo>
                                  <a:lnTo>
                                    <a:pt x="78" y="0"/>
                                  </a:lnTo>
                                </a:path>
                              </a:pathLst>
                            </a:custGeom>
                            <a:noFill/>
                            <a:ln w="1079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04" name="Freeform 863"/>
                          <wps:cNvSpPr>
                            <a:spLocks/>
                          </wps:cNvSpPr>
                          <wps:spPr bwMode="auto">
                            <a:xfrm>
                              <a:off x="4039" y="2119"/>
                              <a:ext cx="266" cy="0"/>
                            </a:xfrm>
                            <a:custGeom>
                              <a:avLst/>
                              <a:gdLst>
                                <a:gd name="T0" fmla="*/ 0 w 334"/>
                                <a:gd name="T1" fmla="*/ 0 w 334"/>
                                <a:gd name="T2" fmla="*/ 334 w 334"/>
                              </a:gdLst>
                              <a:ahLst/>
                              <a:cxnLst>
                                <a:cxn ang="0">
                                  <a:pos x="T0" y="0"/>
                                </a:cxn>
                                <a:cxn ang="0">
                                  <a:pos x="T1" y="0"/>
                                </a:cxn>
                                <a:cxn ang="0">
                                  <a:pos x="T2" y="0"/>
                                </a:cxn>
                              </a:cxnLst>
                              <a:rect l="0" t="0" r="r" b="b"/>
                              <a:pathLst>
                                <a:path w="334">
                                  <a:moveTo>
                                    <a:pt x="0" y="0"/>
                                  </a:moveTo>
                                  <a:lnTo>
                                    <a:pt x="0" y="0"/>
                                  </a:lnTo>
                                  <a:lnTo>
                                    <a:pt x="334" y="0"/>
                                  </a:lnTo>
                                </a:path>
                              </a:pathLst>
                            </a:custGeom>
                            <a:noFill/>
                            <a:ln w="1079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05" name="Freeform 864"/>
                          <wps:cNvSpPr>
                            <a:spLocks/>
                          </wps:cNvSpPr>
                          <wps:spPr bwMode="auto">
                            <a:xfrm>
                              <a:off x="4068" y="1806"/>
                              <a:ext cx="470" cy="0"/>
                            </a:xfrm>
                            <a:custGeom>
                              <a:avLst/>
                              <a:gdLst>
                                <a:gd name="T0" fmla="*/ 0 w 592"/>
                                <a:gd name="T1" fmla="*/ 0 w 592"/>
                                <a:gd name="T2" fmla="*/ 592 w 592"/>
                              </a:gdLst>
                              <a:ahLst/>
                              <a:cxnLst>
                                <a:cxn ang="0">
                                  <a:pos x="T0" y="0"/>
                                </a:cxn>
                                <a:cxn ang="0">
                                  <a:pos x="T1" y="0"/>
                                </a:cxn>
                                <a:cxn ang="0">
                                  <a:pos x="T2" y="0"/>
                                </a:cxn>
                              </a:cxnLst>
                              <a:rect l="0" t="0" r="r" b="b"/>
                              <a:pathLst>
                                <a:path w="592">
                                  <a:moveTo>
                                    <a:pt x="0" y="0"/>
                                  </a:moveTo>
                                  <a:lnTo>
                                    <a:pt x="0" y="0"/>
                                  </a:lnTo>
                                  <a:lnTo>
                                    <a:pt x="592" y="0"/>
                                  </a:lnTo>
                                </a:path>
                              </a:pathLst>
                            </a:custGeom>
                            <a:noFill/>
                            <a:ln w="1079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06" name="Freeform 865"/>
                          <wps:cNvSpPr>
                            <a:spLocks/>
                          </wps:cNvSpPr>
                          <wps:spPr bwMode="auto">
                            <a:xfrm>
                              <a:off x="4044" y="4503"/>
                              <a:ext cx="65" cy="126"/>
                            </a:xfrm>
                            <a:custGeom>
                              <a:avLst/>
                              <a:gdLst>
                                <a:gd name="T0" fmla="*/ 0 w 81"/>
                                <a:gd name="T1" fmla="*/ 158 h 158"/>
                                <a:gd name="T2" fmla="*/ 0 w 81"/>
                                <a:gd name="T3" fmla="*/ 158 h 158"/>
                                <a:gd name="T4" fmla="*/ 81 w 81"/>
                                <a:gd name="T5" fmla="*/ 0 h 158"/>
                              </a:gdLst>
                              <a:ahLst/>
                              <a:cxnLst>
                                <a:cxn ang="0">
                                  <a:pos x="T0" y="T1"/>
                                </a:cxn>
                                <a:cxn ang="0">
                                  <a:pos x="T2" y="T3"/>
                                </a:cxn>
                                <a:cxn ang="0">
                                  <a:pos x="T4" y="T5"/>
                                </a:cxn>
                              </a:cxnLst>
                              <a:rect l="0" t="0" r="r" b="b"/>
                              <a:pathLst>
                                <a:path w="81" h="158">
                                  <a:moveTo>
                                    <a:pt x="0" y="158"/>
                                  </a:moveTo>
                                  <a:lnTo>
                                    <a:pt x="0" y="158"/>
                                  </a:lnTo>
                                  <a:lnTo>
                                    <a:pt x="81" y="0"/>
                                  </a:lnTo>
                                </a:path>
                              </a:pathLst>
                            </a:custGeom>
                            <a:noFill/>
                            <a:ln w="10795" cap="flat">
                              <a:solidFill>
                                <a:srgbClr val="000064"/>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07" name="Freeform 866"/>
                          <wps:cNvSpPr>
                            <a:spLocks/>
                          </wps:cNvSpPr>
                          <wps:spPr bwMode="auto">
                            <a:xfrm>
                              <a:off x="4109" y="4503"/>
                              <a:ext cx="64" cy="126"/>
                            </a:xfrm>
                            <a:custGeom>
                              <a:avLst/>
                              <a:gdLst>
                                <a:gd name="T0" fmla="*/ 0 w 81"/>
                                <a:gd name="T1" fmla="*/ 0 h 158"/>
                                <a:gd name="T2" fmla="*/ 0 w 81"/>
                                <a:gd name="T3" fmla="*/ 0 h 158"/>
                                <a:gd name="T4" fmla="*/ 81 w 81"/>
                                <a:gd name="T5" fmla="*/ 158 h 158"/>
                              </a:gdLst>
                              <a:ahLst/>
                              <a:cxnLst>
                                <a:cxn ang="0">
                                  <a:pos x="T0" y="T1"/>
                                </a:cxn>
                                <a:cxn ang="0">
                                  <a:pos x="T2" y="T3"/>
                                </a:cxn>
                                <a:cxn ang="0">
                                  <a:pos x="T4" y="T5"/>
                                </a:cxn>
                              </a:cxnLst>
                              <a:rect l="0" t="0" r="r" b="b"/>
                              <a:pathLst>
                                <a:path w="81" h="158">
                                  <a:moveTo>
                                    <a:pt x="0" y="0"/>
                                  </a:moveTo>
                                  <a:lnTo>
                                    <a:pt x="0" y="0"/>
                                  </a:lnTo>
                                  <a:lnTo>
                                    <a:pt x="81" y="158"/>
                                  </a:lnTo>
                                </a:path>
                              </a:pathLst>
                            </a:custGeom>
                            <a:noFill/>
                            <a:ln w="10795" cap="flat">
                              <a:solidFill>
                                <a:srgbClr val="000064"/>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08" name="Freeform 867"/>
                          <wps:cNvSpPr>
                            <a:spLocks/>
                          </wps:cNvSpPr>
                          <wps:spPr bwMode="auto">
                            <a:xfrm>
                              <a:off x="4109" y="4629"/>
                              <a:ext cx="64" cy="125"/>
                            </a:xfrm>
                            <a:custGeom>
                              <a:avLst/>
                              <a:gdLst>
                                <a:gd name="T0" fmla="*/ 81 w 81"/>
                                <a:gd name="T1" fmla="*/ 0 h 158"/>
                                <a:gd name="T2" fmla="*/ 81 w 81"/>
                                <a:gd name="T3" fmla="*/ 0 h 158"/>
                                <a:gd name="T4" fmla="*/ 0 w 81"/>
                                <a:gd name="T5" fmla="*/ 158 h 158"/>
                              </a:gdLst>
                              <a:ahLst/>
                              <a:cxnLst>
                                <a:cxn ang="0">
                                  <a:pos x="T0" y="T1"/>
                                </a:cxn>
                                <a:cxn ang="0">
                                  <a:pos x="T2" y="T3"/>
                                </a:cxn>
                                <a:cxn ang="0">
                                  <a:pos x="T4" y="T5"/>
                                </a:cxn>
                              </a:cxnLst>
                              <a:rect l="0" t="0" r="r" b="b"/>
                              <a:pathLst>
                                <a:path w="81" h="158">
                                  <a:moveTo>
                                    <a:pt x="81" y="0"/>
                                  </a:moveTo>
                                  <a:lnTo>
                                    <a:pt x="81" y="0"/>
                                  </a:lnTo>
                                  <a:lnTo>
                                    <a:pt x="0" y="158"/>
                                  </a:lnTo>
                                </a:path>
                              </a:pathLst>
                            </a:custGeom>
                            <a:noFill/>
                            <a:ln w="10795" cap="flat">
                              <a:solidFill>
                                <a:srgbClr val="000064"/>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09" name="Freeform 868"/>
                          <wps:cNvSpPr>
                            <a:spLocks/>
                          </wps:cNvSpPr>
                          <wps:spPr bwMode="auto">
                            <a:xfrm>
                              <a:off x="4044" y="4629"/>
                              <a:ext cx="65" cy="125"/>
                            </a:xfrm>
                            <a:custGeom>
                              <a:avLst/>
                              <a:gdLst>
                                <a:gd name="T0" fmla="*/ 81 w 81"/>
                                <a:gd name="T1" fmla="*/ 158 h 158"/>
                                <a:gd name="T2" fmla="*/ 81 w 81"/>
                                <a:gd name="T3" fmla="*/ 158 h 158"/>
                                <a:gd name="T4" fmla="*/ 0 w 81"/>
                                <a:gd name="T5" fmla="*/ 0 h 158"/>
                              </a:gdLst>
                              <a:ahLst/>
                              <a:cxnLst>
                                <a:cxn ang="0">
                                  <a:pos x="T0" y="T1"/>
                                </a:cxn>
                                <a:cxn ang="0">
                                  <a:pos x="T2" y="T3"/>
                                </a:cxn>
                                <a:cxn ang="0">
                                  <a:pos x="T4" y="T5"/>
                                </a:cxn>
                              </a:cxnLst>
                              <a:rect l="0" t="0" r="r" b="b"/>
                              <a:pathLst>
                                <a:path w="81" h="158">
                                  <a:moveTo>
                                    <a:pt x="81" y="158"/>
                                  </a:moveTo>
                                  <a:lnTo>
                                    <a:pt x="81" y="158"/>
                                  </a:lnTo>
                                  <a:lnTo>
                                    <a:pt x="0" y="0"/>
                                  </a:lnTo>
                                </a:path>
                              </a:pathLst>
                            </a:custGeom>
                            <a:noFill/>
                            <a:ln w="10795" cap="flat">
                              <a:solidFill>
                                <a:srgbClr val="000064"/>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10" name="Freeform 869"/>
                          <wps:cNvSpPr>
                            <a:spLocks noEditPoints="1"/>
                          </wps:cNvSpPr>
                          <wps:spPr bwMode="auto">
                            <a:xfrm>
                              <a:off x="519" y="4572"/>
                              <a:ext cx="112" cy="122"/>
                            </a:xfrm>
                            <a:custGeom>
                              <a:avLst/>
                              <a:gdLst>
                                <a:gd name="T0" fmla="*/ 70 w 141"/>
                                <a:gd name="T1" fmla="*/ 0 h 153"/>
                                <a:gd name="T2" fmla="*/ 70 w 141"/>
                                <a:gd name="T3" fmla="*/ 0 h 153"/>
                                <a:gd name="T4" fmla="*/ 127 w 141"/>
                                <a:gd name="T5" fmla="*/ 25 h 153"/>
                                <a:gd name="T6" fmla="*/ 141 w 141"/>
                                <a:gd name="T7" fmla="*/ 74 h 153"/>
                                <a:gd name="T8" fmla="*/ 125 w 141"/>
                                <a:gd name="T9" fmla="*/ 128 h 153"/>
                                <a:gd name="T10" fmla="*/ 70 w 141"/>
                                <a:gd name="T11" fmla="*/ 153 h 153"/>
                                <a:gd name="T12" fmla="*/ 17 w 141"/>
                                <a:gd name="T13" fmla="*/ 131 h 153"/>
                                <a:gd name="T14" fmla="*/ 0 w 141"/>
                                <a:gd name="T15" fmla="*/ 77 h 153"/>
                                <a:gd name="T16" fmla="*/ 15 w 141"/>
                                <a:gd name="T17" fmla="*/ 27 h 153"/>
                                <a:gd name="T18" fmla="*/ 70 w 141"/>
                                <a:gd name="T19" fmla="*/ 0 h 153"/>
                                <a:gd name="T20" fmla="*/ 70 w 141"/>
                                <a:gd name="T21" fmla="*/ 0 h 153"/>
                                <a:gd name="T22" fmla="*/ 72 w 141"/>
                                <a:gd name="T23" fmla="*/ 136 h 153"/>
                                <a:gd name="T24" fmla="*/ 72 w 141"/>
                                <a:gd name="T25" fmla="*/ 136 h 153"/>
                                <a:gd name="T26" fmla="*/ 109 w 141"/>
                                <a:gd name="T27" fmla="*/ 117 h 153"/>
                                <a:gd name="T28" fmla="*/ 121 w 141"/>
                                <a:gd name="T29" fmla="*/ 74 h 153"/>
                                <a:gd name="T30" fmla="*/ 108 w 141"/>
                                <a:gd name="T31" fmla="*/ 33 h 153"/>
                                <a:gd name="T32" fmla="*/ 71 w 141"/>
                                <a:gd name="T33" fmla="*/ 18 h 153"/>
                                <a:gd name="T34" fmla="*/ 34 w 141"/>
                                <a:gd name="T35" fmla="*/ 33 h 153"/>
                                <a:gd name="T36" fmla="*/ 20 w 141"/>
                                <a:gd name="T37" fmla="*/ 79 h 153"/>
                                <a:gd name="T38" fmla="*/ 32 w 141"/>
                                <a:gd name="T39" fmla="*/ 119 h 153"/>
                                <a:gd name="T40" fmla="*/ 72 w 141"/>
                                <a:gd name="T41" fmla="*/ 136 h 153"/>
                                <a:gd name="T42" fmla="*/ 72 w 141"/>
                                <a:gd name="T43" fmla="*/ 136 h 153"/>
                                <a:gd name="T44" fmla="*/ 71 w 141"/>
                                <a:gd name="T45" fmla="*/ 0 h 153"/>
                                <a:gd name="T46" fmla="*/ 71 w 141"/>
                                <a:gd name="T47" fmla="*/ 0 h 153"/>
                                <a:gd name="T48" fmla="*/ 71 w 141"/>
                                <a:gd name="T49" fmla="*/ 0 h 1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141" h="153">
                                  <a:moveTo>
                                    <a:pt x="70" y="0"/>
                                  </a:moveTo>
                                  <a:lnTo>
                                    <a:pt x="70" y="0"/>
                                  </a:lnTo>
                                  <a:cubicBezTo>
                                    <a:pt x="96" y="0"/>
                                    <a:pt x="114" y="9"/>
                                    <a:pt x="127" y="25"/>
                                  </a:cubicBezTo>
                                  <a:cubicBezTo>
                                    <a:pt x="136" y="38"/>
                                    <a:pt x="141" y="54"/>
                                    <a:pt x="141" y="74"/>
                                  </a:cubicBezTo>
                                  <a:cubicBezTo>
                                    <a:pt x="141" y="96"/>
                                    <a:pt x="136" y="114"/>
                                    <a:pt x="125" y="128"/>
                                  </a:cubicBezTo>
                                  <a:cubicBezTo>
                                    <a:pt x="112" y="145"/>
                                    <a:pt x="93" y="153"/>
                                    <a:pt x="70" y="153"/>
                                  </a:cubicBezTo>
                                  <a:cubicBezTo>
                                    <a:pt x="47" y="153"/>
                                    <a:pt x="30" y="146"/>
                                    <a:pt x="17" y="131"/>
                                  </a:cubicBezTo>
                                  <a:cubicBezTo>
                                    <a:pt x="6" y="117"/>
                                    <a:pt x="0" y="99"/>
                                    <a:pt x="0" y="77"/>
                                  </a:cubicBezTo>
                                  <a:cubicBezTo>
                                    <a:pt x="0" y="58"/>
                                    <a:pt x="5" y="41"/>
                                    <a:pt x="15" y="27"/>
                                  </a:cubicBezTo>
                                  <a:cubicBezTo>
                                    <a:pt x="27" y="9"/>
                                    <a:pt x="45" y="0"/>
                                    <a:pt x="70" y="0"/>
                                  </a:cubicBezTo>
                                  <a:lnTo>
                                    <a:pt x="70" y="0"/>
                                  </a:lnTo>
                                  <a:close/>
                                  <a:moveTo>
                                    <a:pt x="72" y="136"/>
                                  </a:moveTo>
                                  <a:lnTo>
                                    <a:pt x="72" y="136"/>
                                  </a:lnTo>
                                  <a:cubicBezTo>
                                    <a:pt x="89" y="136"/>
                                    <a:pt x="102" y="130"/>
                                    <a:pt x="109" y="117"/>
                                  </a:cubicBezTo>
                                  <a:cubicBezTo>
                                    <a:pt x="117" y="105"/>
                                    <a:pt x="121" y="91"/>
                                    <a:pt x="121" y="74"/>
                                  </a:cubicBezTo>
                                  <a:cubicBezTo>
                                    <a:pt x="121" y="57"/>
                                    <a:pt x="117" y="44"/>
                                    <a:pt x="108" y="33"/>
                                  </a:cubicBezTo>
                                  <a:cubicBezTo>
                                    <a:pt x="99" y="23"/>
                                    <a:pt x="87" y="18"/>
                                    <a:pt x="71" y="18"/>
                                  </a:cubicBezTo>
                                  <a:cubicBezTo>
                                    <a:pt x="56" y="18"/>
                                    <a:pt x="44" y="23"/>
                                    <a:pt x="34" y="33"/>
                                  </a:cubicBezTo>
                                  <a:cubicBezTo>
                                    <a:pt x="25" y="44"/>
                                    <a:pt x="20" y="59"/>
                                    <a:pt x="20" y="79"/>
                                  </a:cubicBezTo>
                                  <a:cubicBezTo>
                                    <a:pt x="20" y="95"/>
                                    <a:pt x="24" y="108"/>
                                    <a:pt x="32" y="119"/>
                                  </a:cubicBezTo>
                                  <a:cubicBezTo>
                                    <a:pt x="41" y="130"/>
                                    <a:pt x="54" y="136"/>
                                    <a:pt x="72" y="136"/>
                                  </a:cubicBezTo>
                                  <a:lnTo>
                                    <a:pt x="72" y="136"/>
                                  </a:lnTo>
                                  <a:close/>
                                  <a:moveTo>
                                    <a:pt x="71" y="0"/>
                                  </a:moveTo>
                                  <a:lnTo>
                                    <a:pt x="71" y="0"/>
                                  </a:lnTo>
                                  <a:lnTo>
                                    <a:pt x="71"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11" name="Freeform 870"/>
                          <wps:cNvSpPr>
                            <a:spLocks/>
                          </wps:cNvSpPr>
                          <wps:spPr bwMode="auto">
                            <a:xfrm>
                              <a:off x="639" y="4607"/>
                              <a:ext cx="78" cy="84"/>
                            </a:xfrm>
                            <a:custGeom>
                              <a:avLst/>
                              <a:gdLst>
                                <a:gd name="T0" fmla="*/ 21 w 98"/>
                                <a:gd name="T1" fmla="*/ 0 h 105"/>
                                <a:gd name="T2" fmla="*/ 21 w 98"/>
                                <a:gd name="T3" fmla="*/ 0 h 105"/>
                                <a:gd name="T4" fmla="*/ 49 w 98"/>
                                <a:gd name="T5" fmla="*/ 86 h 105"/>
                                <a:gd name="T6" fmla="*/ 78 w 98"/>
                                <a:gd name="T7" fmla="*/ 0 h 105"/>
                                <a:gd name="T8" fmla="*/ 98 w 98"/>
                                <a:gd name="T9" fmla="*/ 0 h 105"/>
                                <a:gd name="T10" fmla="*/ 58 w 98"/>
                                <a:gd name="T11" fmla="*/ 105 h 105"/>
                                <a:gd name="T12" fmla="*/ 39 w 98"/>
                                <a:gd name="T13" fmla="*/ 105 h 105"/>
                                <a:gd name="T14" fmla="*/ 0 w 98"/>
                                <a:gd name="T15" fmla="*/ 0 h 105"/>
                                <a:gd name="T16" fmla="*/ 21 w 98"/>
                                <a:gd name="T17" fmla="*/ 0 h 1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98" h="105">
                                  <a:moveTo>
                                    <a:pt x="21" y="0"/>
                                  </a:moveTo>
                                  <a:lnTo>
                                    <a:pt x="21" y="0"/>
                                  </a:lnTo>
                                  <a:lnTo>
                                    <a:pt x="49" y="86"/>
                                  </a:lnTo>
                                  <a:lnTo>
                                    <a:pt x="78" y="0"/>
                                  </a:lnTo>
                                  <a:lnTo>
                                    <a:pt x="98" y="0"/>
                                  </a:lnTo>
                                  <a:lnTo>
                                    <a:pt x="58" y="105"/>
                                  </a:lnTo>
                                  <a:lnTo>
                                    <a:pt x="39" y="105"/>
                                  </a:lnTo>
                                  <a:lnTo>
                                    <a:pt x="0" y="0"/>
                                  </a:lnTo>
                                  <a:lnTo>
                                    <a:pt x="21"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12" name="Freeform 871"/>
                          <wps:cNvSpPr>
                            <a:spLocks noEditPoints="1"/>
                          </wps:cNvSpPr>
                          <wps:spPr bwMode="auto">
                            <a:xfrm>
                              <a:off x="724" y="4605"/>
                              <a:ext cx="77" cy="89"/>
                            </a:xfrm>
                            <a:custGeom>
                              <a:avLst/>
                              <a:gdLst>
                                <a:gd name="T0" fmla="*/ 50 w 97"/>
                                <a:gd name="T1" fmla="*/ 0 h 112"/>
                                <a:gd name="T2" fmla="*/ 50 w 97"/>
                                <a:gd name="T3" fmla="*/ 0 h 112"/>
                                <a:gd name="T4" fmla="*/ 72 w 97"/>
                                <a:gd name="T5" fmla="*/ 5 h 112"/>
                                <a:gd name="T6" fmla="*/ 88 w 97"/>
                                <a:gd name="T7" fmla="*/ 19 h 112"/>
                                <a:gd name="T8" fmla="*/ 95 w 97"/>
                                <a:gd name="T9" fmla="*/ 38 h 112"/>
                                <a:gd name="T10" fmla="*/ 97 w 97"/>
                                <a:gd name="T11" fmla="*/ 61 h 112"/>
                                <a:gd name="T12" fmla="*/ 19 w 97"/>
                                <a:gd name="T13" fmla="*/ 61 h 112"/>
                                <a:gd name="T14" fmla="*/ 27 w 97"/>
                                <a:gd name="T15" fmla="*/ 87 h 112"/>
                                <a:gd name="T16" fmla="*/ 49 w 97"/>
                                <a:gd name="T17" fmla="*/ 97 h 112"/>
                                <a:gd name="T18" fmla="*/ 71 w 97"/>
                                <a:gd name="T19" fmla="*/ 87 h 112"/>
                                <a:gd name="T20" fmla="*/ 78 w 97"/>
                                <a:gd name="T21" fmla="*/ 75 h 112"/>
                                <a:gd name="T22" fmla="*/ 95 w 97"/>
                                <a:gd name="T23" fmla="*/ 75 h 112"/>
                                <a:gd name="T24" fmla="*/ 91 w 97"/>
                                <a:gd name="T25" fmla="*/ 88 h 112"/>
                                <a:gd name="T26" fmla="*/ 82 w 97"/>
                                <a:gd name="T27" fmla="*/ 100 h 112"/>
                                <a:gd name="T28" fmla="*/ 62 w 97"/>
                                <a:gd name="T29" fmla="*/ 110 h 112"/>
                                <a:gd name="T30" fmla="*/ 47 w 97"/>
                                <a:gd name="T31" fmla="*/ 112 h 112"/>
                                <a:gd name="T32" fmla="*/ 14 w 97"/>
                                <a:gd name="T33" fmla="*/ 98 h 112"/>
                                <a:gd name="T34" fmla="*/ 0 w 97"/>
                                <a:gd name="T35" fmla="*/ 57 h 112"/>
                                <a:gd name="T36" fmla="*/ 14 w 97"/>
                                <a:gd name="T37" fmla="*/ 16 h 112"/>
                                <a:gd name="T38" fmla="*/ 50 w 97"/>
                                <a:gd name="T39" fmla="*/ 0 h 112"/>
                                <a:gd name="T40" fmla="*/ 50 w 97"/>
                                <a:gd name="T41" fmla="*/ 0 h 112"/>
                                <a:gd name="T42" fmla="*/ 79 w 97"/>
                                <a:gd name="T43" fmla="*/ 47 h 112"/>
                                <a:gd name="T44" fmla="*/ 79 w 97"/>
                                <a:gd name="T45" fmla="*/ 47 h 112"/>
                                <a:gd name="T46" fmla="*/ 74 w 97"/>
                                <a:gd name="T47" fmla="*/ 28 h 112"/>
                                <a:gd name="T48" fmla="*/ 49 w 97"/>
                                <a:gd name="T49" fmla="*/ 16 h 112"/>
                                <a:gd name="T50" fmla="*/ 29 w 97"/>
                                <a:gd name="T51" fmla="*/ 24 h 112"/>
                                <a:gd name="T52" fmla="*/ 20 w 97"/>
                                <a:gd name="T53" fmla="*/ 47 h 112"/>
                                <a:gd name="T54" fmla="*/ 79 w 97"/>
                                <a:gd name="T55" fmla="*/ 47 h 112"/>
                                <a:gd name="T56" fmla="*/ 49 w 97"/>
                                <a:gd name="T57" fmla="*/ 0 h 112"/>
                                <a:gd name="T58" fmla="*/ 49 w 97"/>
                                <a:gd name="T59" fmla="*/ 0 h 112"/>
                                <a:gd name="T60" fmla="*/ 49 w 97"/>
                                <a:gd name="T61"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97" h="112">
                                  <a:moveTo>
                                    <a:pt x="50" y="0"/>
                                  </a:moveTo>
                                  <a:lnTo>
                                    <a:pt x="50" y="0"/>
                                  </a:lnTo>
                                  <a:cubicBezTo>
                                    <a:pt x="58" y="0"/>
                                    <a:pt x="65" y="2"/>
                                    <a:pt x="72" y="5"/>
                                  </a:cubicBezTo>
                                  <a:cubicBezTo>
                                    <a:pt x="79" y="9"/>
                                    <a:pt x="84" y="13"/>
                                    <a:pt x="88" y="19"/>
                                  </a:cubicBezTo>
                                  <a:cubicBezTo>
                                    <a:pt x="92" y="24"/>
                                    <a:pt x="94" y="31"/>
                                    <a:pt x="95" y="38"/>
                                  </a:cubicBezTo>
                                  <a:cubicBezTo>
                                    <a:pt x="96" y="43"/>
                                    <a:pt x="97" y="50"/>
                                    <a:pt x="97" y="61"/>
                                  </a:cubicBezTo>
                                  <a:lnTo>
                                    <a:pt x="19" y="61"/>
                                  </a:lnTo>
                                  <a:cubicBezTo>
                                    <a:pt x="20" y="72"/>
                                    <a:pt x="22" y="80"/>
                                    <a:pt x="27" y="87"/>
                                  </a:cubicBezTo>
                                  <a:cubicBezTo>
                                    <a:pt x="32" y="93"/>
                                    <a:pt x="39" y="97"/>
                                    <a:pt x="49" y="97"/>
                                  </a:cubicBezTo>
                                  <a:cubicBezTo>
                                    <a:pt x="58" y="97"/>
                                    <a:pt x="66" y="93"/>
                                    <a:pt x="71" y="87"/>
                                  </a:cubicBezTo>
                                  <a:cubicBezTo>
                                    <a:pt x="74" y="84"/>
                                    <a:pt x="77" y="80"/>
                                    <a:pt x="78" y="75"/>
                                  </a:cubicBezTo>
                                  <a:lnTo>
                                    <a:pt x="95" y="75"/>
                                  </a:lnTo>
                                  <a:cubicBezTo>
                                    <a:pt x="95" y="79"/>
                                    <a:pt x="93" y="83"/>
                                    <a:pt x="91" y="88"/>
                                  </a:cubicBezTo>
                                  <a:cubicBezTo>
                                    <a:pt x="88" y="93"/>
                                    <a:pt x="85" y="97"/>
                                    <a:pt x="82" y="100"/>
                                  </a:cubicBezTo>
                                  <a:cubicBezTo>
                                    <a:pt x="77" y="105"/>
                                    <a:pt x="70" y="108"/>
                                    <a:pt x="62" y="110"/>
                                  </a:cubicBezTo>
                                  <a:cubicBezTo>
                                    <a:pt x="58" y="111"/>
                                    <a:pt x="53" y="112"/>
                                    <a:pt x="47" y="112"/>
                                  </a:cubicBezTo>
                                  <a:cubicBezTo>
                                    <a:pt x="34" y="112"/>
                                    <a:pt x="23" y="107"/>
                                    <a:pt x="14" y="98"/>
                                  </a:cubicBezTo>
                                  <a:cubicBezTo>
                                    <a:pt x="5" y="88"/>
                                    <a:pt x="0" y="75"/>
                                    <a:pt x="0" y="57"/>
                                  </a:cubicBezTo>
                                  <a:cubicBezTo>
                                    <a:pt x="0" y="40"/>
                                    <a:pt x="5" y="27"/>
                                    <a:pt x="14" y="16"/>
                                  </a:cubicBezTo>
                                  <a:cubicBezTo>
                                    <a:pt x="23" y="5"/>
                                    <a:pt x="35" y="0"/>
                                    <a:pt x="50" y="0"/>
                                  </a:cubicBezTo>
                                  <a:lnTo>
                                    <a:pt x="50" y="0"/>
                                  </a:lnTo>
                                  <a:close/>
                                  <a:moveTo>
                                    <a:pt x="79" y="47"/>
                                  </a:moveTo>
                                  <a:lnTo>
                                    <a:pt x="79" y="47"/>
                                  </a:lnTo>
                                  <a:cubicBezTo>
                                    <a:pt x="78" y="39"/>
                                    <a:pt x="76" y="33"/>
                                    <a:pt x="74" y="28"/>
                                  </a:cubicBezTo>
                                  <a:cubicBezTo>
                                    <a:pt x="69" y="20"/>
                                    <a:pt x="61" y="16"/>
                                    <a:pt x="49" y="16"/>
                                  </a:cubicBezTo>
                                  <a:cubicBezTo>
                                    <a:pt x="41" y="16"/>
                                    <a:pt x="34" y="19"/>
                                    <a:pt x="29" y="24"/>
                                  </a:cubicBezTo>
                                  <a:cubicBezTo>
                                    <a:pt x="23" y="30"/>
                                    <a:pt x="20" y="38"/>
                                    <a:pt x="20" y="47"/>
                                  </a:cubicBezTo>
                                  <a:lnTo>
                                    <a:pt x="79" y="47"/>
                                  </a:lnTo>
                                  <a:close/>
                                  <a:moveTo>
                                    <a:pt x="49" y="0"/>
                                  </a:moveTo>
                                  <a:lnTo>
                                    <a:pt x="49" y="0"/>
                                  </a:lnTo>
                                  <a:lnTo>
                                    <a:pt x="49"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13" name="Freeform 872"/>
                          <wps:cNvSpPr>
                            <a:spLocks/>
                          </wps:cNvSpPr>
                          <wps:spPr bwMode="auto">
                            <a:xfrm>
                              <a:off x="819" y="4605"/>
                              <a:ext cx="41" cy="86"/>
                            </a:xfrm>
                            <a:custGeom>
                              <a:avLst/>
                              <a:gdLst>
                                <a:gd name="T0" fmla="*/ 0 w 51"/>
                                <a:gd name="T1" fmla="*/ 3 h 108"/>
                                <a:gd name="T2" fmla="*/ 0 w 51"/>
                                <a:gd name="T3" fmla="*/ 3 h 108"/>
                                <a:gd name="T4" fmla="*/ 16 w 51"/>
                                <a:gd name="T5" fmla="*/ 3 h 108"/>
                                <a:gd name="T6" fmla="*/ 16 w 51"/>
                                <a:gd name="T7" fmla="*/ 21 h 108"/>
                                <a:gd name="T8" fmla="*/ 27 w 51"/>
                                <a:gd name="T9" fmla="*/ 8 h 108"/>
                                <a:gd name="T10" fmla="*/ 45 w 51"/>
                                <a:gd name="T11" fmla="*/ 0 h 108"/>
                                <a:gd name="T12" fmla="*/ 47 w 51"/>
                                <a:gd name="T13" fmla="*/ 0 h 108"/>
                                <a:gd name="T14" fmla="*/ 51 w 51"/>
                                <a:gd name="T15" fmla="*/ 1 h 108"/>
                                <a:gd name="T16" fmla="*/ 51 w 51"/>
                                <a:gd name="T17" fmla="*/ 19 h 108"/>
                                <a:gd name="T18" fmla="*/ 48 w 51"/>
                                <a:gd name="T19" fmla="*/ 19 h 108"/>
                                <a:gd name="T20" fmla="*/ 45 w 51"/>
                                <a:gd name="T21" fmla="*/ 19 h 108"/>
                                <a:gd name="T22" fmla="*/ 25 w 51"/>
                                <a:gd name="T23" fmla="*/ 28 h 108"/>
                                <a:gd name="T24" fmla="*/ 17 w 51"/>
                                <a:gd name="T25" fmla="*/ 47 h 108"/>
                                <a:gd name="T26" fmla="*/ 17 w 51"/>
                                <a:gd name="T27" fmla="*/ 108 h 108"/>
                                <a:gd name="T28" fmla="*/ 0 w 51"/>
                                <a:gd name="T29" fmla="*/ 108 h 108"/>
                                <a:gd name="T30" fmla="*/ 0 w 51"/>
                                <a:gd name="T31" fmla="*/ 3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51" h="108">
                                  <a:moveTo>
                                    <a:pt x="0" y="3"/>
                                  </a:moveTo>
                                  <a:lnTo>
                                    <a:pt x="0" y="3"/>
                                  </a:lnTo>
                                  <a:lnTo>
                                    <a:pt x="16" y="3"/>
                                  </a:lnTo>
                                  <a:lnTo>
                                    <a:pt x="16" y="21"/>
                                  </a:lnTo>
                                  <a:cubicBezTo>
                                    <a:pt x="18" y="17"/>
                                    <a:pt x="21" y="13"/>
                                    <a:pt x="27" y="8"/>
                                  </a:cubicBezTo>
                                  <a:cubicBezTo>
                                    <a:pt x="32" y="3"/>
                                    <a:pt x="38" y="0"/>
                                    <a:pt x="45" y="0"/>
                                  </a:cubicBezTo>
                                  <a:cubicBezTo>
                                    <a:pt x="46" y="0"/>
                                    <a:pt x="46" y="0"/>
                                    <a:pt x="47" y="0"/>
                                  </a:cubicBezTo>
                                  <a:cubicBezTo>
                                    <a:pt x="48" y="0"/>
                                    <a:pt x="49" y="0"/>
                                    <a:pt x="51" y="1"/>
                                  </a:cubicBezTo>
                                  <a:lnTo>
                                    <a:pt x="51" y="19"/>
                                  </a:lnTo>
                                  <a:cubicBezTo>
                                    <a:pt x="50" y="19"/>
                                    <a:pt x="49" y="19"/>
                                    <a:pt x="48" y="19"/>
                                  </a:cubicBezTo>
                                  <a:cubicBezTo>
                                    <a:pt x="47" y="19"/>
                                    <a:pt x="46" y="19"/>
                                    <a:pt x="45" y="19"/>
                                  </a:cubicBezTo>
                                  <a:cubicBezTo>
                                    <a:pt x="36" y="19"/>
                                    <a:pt x="29" y="22"/>
                                    <a:pt x="25" y="28"/>
                                  </a:cubicBezTo>
                                  <a:cubicBezTo>
                                    <a:pt x="20" y="33"/>
                                    <a:pt x="17" y="40"/>
                                    <a:pt x="17" y="47"/>
                                  </a:cubicBezTo>
                                  <a:lnTo>
                                    <a:pt x="17" y="108"/>
                                  </a:lnTo>
                                  <a:lnTo>
                                    <a:pt x="0" y="108"/>
                                  </a:lnTo>
                                  <a:lnTo>
                                    <a:pt x="0" y="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14" name="Freeform 873"/>
                          <wps:cNvSpPr>
                            <a:spLocks noEditPoints="1"/>
                          </wps:cNvSpPr>
                          <wps:spPr bwMode="auto">
                            <a:xfrm>
                              <a:off x="868" y="4605"/>
                              <a:ext cx="80" cy="89"/>
                            </a:xfrm>
                            <a:custGeom>
                              <a:avLst/>
                              <a:gdLst>
                                <a:gd name="T0" fmla="*/ 18 w 100"/>
                                <a:gd name="T1" fmla="*/ 80 h 112"/>
                                <a:gd name="T2" fmla="*/ 18 w 100"/>
                                <a:gd name="T3" fmla="*/ 80 h 112"/>
                                <a:gd name="T4" fmla="*/ 24 w 100"/>
                                <a:gd name="T5" fmla="*/ 92 h 112"/>
                                <a:gd name="T6" fmla="*/ 37 w 100"/>
                                <a:gd name="T7" fmla="*/ 97 h 112"/>
                                <a:gd name="T8" fmla="*/ 55 w 100"/>
                                <a:gd name="T9" fmla="*/ 92 h 112"/>
                                <a:gd name="T10" fmla="*/ 70 w 100"/>
                                <a:gd name="T11" fmla="*/ 69 h 112"/>
                                <a:gd name="T12" fmla="*/ 70 w 100"/>
                                <a:gd name="T13" fmla="*/ 54 h 112"/>
                                <a:gd name="T14" fmla="*/ 62 w 100"/>
                                <a:gd name="T15" fmla="*/ 58 h 112"/>
                                <a:gd name="T16" fmla="*/ 52 w 100"/>
                                <a:gd name="T17" fmla="*/ 60 h 112"/>
                                <a:gd name="T18" fmla="*/ 41 w 100"/>
                                <a:gd name="T19" fmla="*/ 61 h 112"/>
                                <a:gd name="T20" fmla="*/ 26 w 100"/>
                                <a:gd name="T21" fmla="*/ 65 h 112"/>
                                <a:gd name="T22" fmla="*/ 18 w 100"/>
                                <a:gd name="T23" fmla="*/ 80 h 112"/>
                                <a:gd name="T24" fmla="*/ 18 w 100"/>
                                <a:gd name="T25" fmla="*/ 80 h 112"/>
                                <a:gd name="T26" fmla="*/ 61 w 100"/>
                                <a:gd name="T27" fmla="*/ 44 h 112"/>
                                <a:gd name="T28" fmla="*/ 61 w 100"/>
                                <a:gd name="T29" fmla="*/ 44 h 112"/>
                                <a:gd name="T30" fmla="*/ 69 w 100"/>
                                <a:gd name="T31" fmla="*/ 39 h 112"/>
                                <a:gd name="T32" fmla="*/ 71 w 100"/>
                                <a:gd name="T33" fmla="*/ 32 h 112"/>
                                <a:gd name="T34" fmla="*/ 64 w 100"/>
                                <a:gd name="T35" fmla="*/ 19 h 112"/>
                                <a:gd name="T36" fmla="*/ 46 w 100"/>
                                <a:gd name="T37" fmla="*/ 15 h 112"/>
                                <a:gd name="T38" fmla="*/ 26 w 100"/>
                                <a:gd name="T39" fmla="*/ 22 h 112"/>
                                <a:gd name="T40" fmla="*/ 22 w 100"/>
                                <a:gd name="T41" fmla="*/ 35 h 112"/>
                                <a:gd name="T42" fmla="*/ 5 w 100"/>
                                <a:gd name="T43" fmla="*/ 35 h 112"/>
                                <a:gd name="T44" fmla="*/ 18 w 100"/>
                                <a:gd name="T45" fmla="*/ 8 h 112"/>
                                <a:gd name="T46" fmla="*/ 46 w 100"/>
                                <a:gd name="T47" fmla="*/ 0 h 112"/>
                                <a:gd name="T48" fmla="*/ 76 w 100"/>
                                <a:gd name="T49" fmla="*/ 7 h 112"/>
                                <a:gd name="T50" fmla="*/ 88 w 100"/>
                                <a:gd name="T51" fmla="*/ 29 h 112"/>
                                <a:gd name="T52" fmla="*/ 88 w 100"/>
                                <a:gd name="T53" fmla="*/ 90 h 112"/>
                                <a:gd name="T54" fmla="*/ 89 w 100"/>
                                <a:gd name="T55" fmla="*/ 94 h 112"/>
                                <a:gd name="T56" fmla="*/ 94 w 100"/>
                                <a:gd name="T57" fmla="*/ 96 h 112"/>
                                <a:gd name="T58" fmla="*/ 96 w 100"/>
                                <a:gd name="T59" fmla="*/ 96 h 112"/>
                                <a:gd name="T60" fmla="*/ 100 w 100"/>
                                <a:gd name="T61" fmla="*/ 96 h 112"/>
                                <a:gd name="T62" fmla="*/ 100 w 100"/>
                                <a:gd name="T63" fmla="*/ 109 h 112"/>
                                <a:gd name="T64" fmla="*/ 93 w 100"/>
                                <a:gd name="T65" fmla="*/ 110 h 112"/>
                                <a:gd name="T66" fmla="*/ 87 w 100"/>
                                <a:gd name="T67" fmla="*/ 110 h 112"/>
                                <a:gd name="T68" fmla="*/ 74 w 100"/>
                                <a:gd name="T69" fmla="*/ 104 h 112"/>
                                <a:gd name="T70" fmla="*/ 71 w 100"/>
                                <a:gd name="T71" fmla="*/ 94 h 112"/>
                                <a:gd name="T72" fmla="*/ 55 w 100"/>
                                <a:gd name="T73" fmla="*/ 106 h 112"/>
                                <a:gd name="T74" fmla="*/ 33 w 100"/>
                                <a:gd name="T75" fmla="*/ 112 h 112"/>
                                <a:gd name="T76" fmla="*/ 9 w 100"/>
                                <a:gd name="T77" fmla="*/ 103 h 112"/>
                                <a:gd name="T78" fmla="*/ 0 w 100"/>
                                <a:gd name="T79" fmla="*/ 80 h 112"/>
                                <a:gd name="T80" fmla="*/ 9 w 100"/>
                                <a:gd name="T81" fmla="*/ 58 h 112"/>
                                <a:gd name="T82" fmla="*/ 33 w 100"/>
                                <a:gd name="T83" fmla="*/ 48 h 112"/>
                                <a:gd name="T84" fmla="*/ 61 w 100"/>
                                <a:gd name="T85" fmla="*/ 44 h 112"/>
                                <a:gd name="T86" fmla="*/ 47 w 100"/>
                                <a:gd name="T87" fmla="*/ 0 h 112"/>
                                <a:gd name="T88" fmla="*/ 47 w 100"/>
                                <a:gd name="T89" fmla="*/ 0 h 112"/>
                                <a:gd name="T90" fmla="*/ 47 w 100"/>
                                <a:gd name="T91"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100" h="112">
                                  <a:moveTo>
                                    <a:pt x="18" y="80"/>
                                  </a:moveTo>
                                  <a:lnTo>
                                    <a:pt x="18" y="80"/>
                                  </a:lnTo>
                                  <a:cubicBezTo>
                                    <a:pt x="18" y="85"/>
                                    <a:pt x="20" y="89"/>
                                    <a:pt x="24" y="92"/>
                                  </a:cubicBezTo>
                                  <a:cubicBezTo>
                                    <a:pt x="28" y="95"/>
                                    <a:pt x="32" y="97"/>
                                    <a:pt x="37" y="97"/>
                                  </a:cubicBezTo>
                                  <a:cubicBezTo>
                                    <a:pt x="43" y="97"/>
                                    <a:pt x="49" y="95"/>
                                    <a:pt x="55" y="92"/>
                                  </a:cubicBezTo>
                                  <a:cubicBezTo>
                                    <a:pt x="65" y="87"/>
                                    <a:pt x="70" y="80"/>
                                    <a:pt x="70" y="69"/>
                                  </a:cubicBezTo>
                                  <a:lnTo>
                                    <a:pt x="70" y="54"/>
                                  </a:lnTo>
                                  <a:cubicBezTo>
                                    <a:pt x="68" y="56"/>
                                    <a:pt x="65" y="57"/>
                                    <a:pt x="62" y="58"/>
                                  </a:cubicBezTo>
                                  <a:cubicBezTo>
                                    <a:pt x="58" y="59"/>
                                    <a:pt x="55" y="59"/>
                                    <a:pt x="52" y="60"/>
                                  </a:cubicBezTo>
                                  <a:lnTo>
                                    <a:pt x="41" y="61"/>
                                  </a:lnTo>
                                  <a:cubicBezTo>
                                    <a:pt x="35" y="62"/>
                                    <a:pt x="30" y="63"/>
                                    <a:pt x="26" y="65"/>
                                  </a:cubicBezTo>
                                  <a:cubicBezTo>
                                    <a:pt x="21" y="68"/>
                                    <a:pt x="18" y="73"/>
                                    <a:pt x="18" y="80"/>
                                  </a:cubicBezTo>
                                  <a:lnTo>
                                    <a:pt x="18" y="80"/>
                                  </a:lnTo>
                                  <a:close/>
                                  <a:moveTo>
                                    <a:pt x="61" y="44"/>
                                  </a:moveTo>
                                  <a:lnTo>
                                    <a:pt x="61" y="44"/>
                                  </a:lnTo>
                                  <a:cubicBezTo>
                                    <a:pt x="65" y="44"/>
                                    <a:pt x="68" y="42"/>
                                    <a:pt x="69" y="39"/>
                                  </a:cubicBezTo>
                                  <a:cubicBezTo>
                                    <a:pt x="70" y="37"/>
                                    <a:pt x="71" y="35"/>
                                    <a:pt x="71" y="32"/>
                                  </a:cubicBezTo>
                                  <a:cubicBezTo>
                                    <a:pt x="71" y="26"/>
                                    <a:pt x="68" y="22"/>
                                    <a:pt x="64" y="19"/>
                                  </a:cubicBezTo>
                                  <a:cubicBezTo>
                                    <a:pt x="60" y="16"/>
                                    <a:pt x="54" y="15"/>
                                    <a:pt x="46" y="15"/>
                                  </a:cubicBezTo>
                                  <a:cubicBezTo>
                                    <a:pt x="36" y="15"/>
                                    <a:pt x="30" y="17"/>
                                    <a:pt x="26" y="22"/>
                                  </a:cubicBezTo>
                                  <a:cubicBezTo>
                                    <a:pt x="24" y="25"/>
                                    <a:pt x="22" y="29"/>
                                    <a:pt x="22" y="35"/>
                                  </a:cubicBezTo>
                                  <a:lnTo>
                                    <a:pt x="5" y="35"/>
                                  </a:lnTo>
                                  <a:cubicBezTo>
                                    <a:pt x="5" y="22"/>
                                    <a:pt x="10" y="13"/>
                                    <a:pt x="18" y="8"/>
                                  </a:cubicBezTo>
                                  <a:cubicBezTo>
                                    <a:pt x="26" y="3"/>
                                    <a:pt x="35" y="0"/>
                                    <a:pt x="46" y="0"/>
                                  </a:cubicBezTo>
                                  <a:cubicBezTo>
                                    <a:pt x="59" y="0"/>
                                    <a:pt x="69" y="2"/>
                                    <a:pt x="76" y="7"/>
                                  </a:cubicBezTo>
                                  <a:cubicBezTo>
                                    <a:pt x="84" y="12"/>
                                    <a:pt x="88" y="19"/>
                                    <a:pt x="88" y="29"/>
                                  </a:cubicBezTo>
                                  <a:lnTo>
                                    <a:pt x="88" y="90"/>
                                  </a:lnTo>
                                  <a:cubicBezTo>
                                    <a:pt x="88" y="92"/>
                                    <a:pt x="88" y="93"/>
                                    <a:pt x="89" y="94"/>
                                  </a:cubicBezTo>
                                  <a:cubicBezTo>
                                    <a:pt x="90" y="96"/>
                                    <a:pt x="91" y="96"/>
                                    <a:pt x="94" y="96"/>
                                  </a:cubicBezTo>
                                  <a:cubicBezTo>
                                    <a:pt x="95" y="96"/>
                                    <a:pt x="95" y="96"/>
                                    <a:pt x="96" y="96"/>
                                  </a:cubicBezTo>
                                  <a:cubicBezTo>
                                    <a:pt x="97" y="96"/>
                                    <a:pt x="99" y="96"/>
                                    <a:pt x="100" y="96"/>
                                  </a:cubicBezTo>
                                  <a:lnTo>
                                    <a:pt x="100" y="109"/>
                                  </a:lnTo>
                                  <a:cubicBezTo>
                                    <a:pt x="97" y="109"/>
                                    <a:pt x="95" y="110"/>
                                    <a:pt x="93" y="110"/>
                                  </a:cubicBezTo>
                                  <a:cubicBezTo>
                                    <a:pt x="92" y="110"/>
                                    <a:pt x="90" y="110"/>
                                    <a:pt x="87" y="110"/>
                                  </a:cubicBezTo>
                                  <a:cubicBezTo>
                                    <a:pt x="81" y="110"/>
                                    <a:pt x="77" y="108"/>
                                    <a:pt x="74" y="104"/>
                                  </a:cubicBezTo>
                                  <a:cubicBezTo>
                                    <a:pt x="73" y="102"/>
                                    <a:pt x="72" y="98"/>
                                    <a:pt x="71" y="94"/>
                                  </a:cubicBezTo>
                                  <a:cubicBezTo>
                                    <a:pt x="67" y="99"/>
                                    <a:pt x="62" y="103"/>
                                    <a:pt x="55" y="106"/>
                                  </a:cubicBezTo>
                                  <a:cubicBezTo>
                                    <a:pt x="49" y="110"/>
                                    <a:pt x="41" y="112"/>
                                    <a:pt x="33" y="112"/>
                                  </a:cubicBezTo>
                                  <a:cubicBezTo>
                                    <a:pt x="23" y="112"/>
                                    <a:pt x="15" y="109"/>
                                    <a:pt x="9" y="103"/>
                                  </a:cubicBezTo>
                                  <a:cubicBezTo>
                                    <a:pt x="3" y="97"/>
                                    <a:pt x="0" y="89"/>
                                    <a:pt x="0" y="80"/>
                                  </a:cubicBezTo>
                                  <a:cubicBezTo>
                                    <a:pt x="0" y="71"/>
                                    <a:pt x="3" y="63"/>
                                    <a:pt x="9" y="58"/>
                                  </a:cubicBezTo>
                                  <a:cubicBezTo>
                                    <a:pt x="15" y="52"/>
                                    <a:pt x="23" y="49"/>
                                    <a:pt x="33" y="48"/>
                                  </a:cubicBezTo>
                                  <a:lnTo>
                                    <a:pt x="61" y="44"/>
                                  </a:lnTo>
                                  <a:close/>
                                  <a:moveTo>
                                    <a:pt x="47" y="0"/>
                                  </a:moveTo>
                                  <a:lnTo>
                                    <a:pt x="47" y="0"/>
                                  </a:lnTo>
                                  <a:lnTo>
                                    <a:pt x="47"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15" name="Freeform 874"/>
                          <wps:cNvSpPr>
                            <a:spLocks/>
                          </wps:cNvSpPr>
                          <wps:spPr bwMode="auto">
                            <a:xfrm>
                              <a:off x="962" y="4575"/>
                              <a:ext cx="14" cy="116"/>
                            </a:xfrm>
                            <a:custGeom>
                              <a:avLst/>
                              <a:gdLst>
                                <a:gd name="T0" fmla="*/ 0 w 18"/>
                                <a:gd name="T1" fmla="*/ 0 h 145"/>
                                <a:gd name="T2" fmla="*/ 0 w 18"/>
                                <a:gd name="T3" fmla="*/ 0 h 145"/>
                                <a:gd name="T4" fmla="*/ 18 w 18"/>
                                <a:gd name="T5" fmla="*/ 0 h 145"/>
                                <a:gd name="T6" fmla="*/ 18 w 18"/>
                                <a:gd name="T7" fmla="*/ 145 h 145"/>
                                <a:gd name="T8" fmla="*/ 0 w 18"/>
                                <a:gd name="T9" fmla="*/ 145 h 145"/>
                                <a:gd name="T10" fmla="*/ 0 w 18"/>
                                <a:gd name="T11" fmla="*/ 0 h 145"/>
                              </a:gdLst>
                              <a:ahLst/>
                              <a:cxnLst>
                                <a:cxn ang="0">
                                  <a:pos x="T0" y="T1"/>
                                </a:cxn>
                                <a:cxn ang="0">
                                  <a:pos x="T2" y="T3"/>
                                </a:cxn>
                                <a:cxn ang="0">
                                  <a:pos x="T4" y="T5"/>
                                </a:cxn>
                                <a:cxn ang="0">
                                  <a:pos x="T6" y="T7"/>
                                </a:cxn>
                                <a:cxn ang="0">
                                  <a:pos x="T8" y="T9"/>
                                </a:cxn>
                                <a:cxn ang="0">
                                  <a:pos x="T10" y="T11"/>
                                </a:cxn>
                              </a:cxnLst>
                              <a:rect l="0" t="0" r="r" b="b"/>
                              <a:pathLst>
                                <a:path w="18" h="145">
                                  <a:moveTo>
                                    <a:pt x="0" y="0"/>
                                  </a:moveTo>
                                  <a:lnTo>
                                    <a:pt x="0" y="0"/>
                                  </a:lnTo>
                                  <a:lnTo>
                                    <a:pt x="18" y="0"/>
                                  </a:lnTo>
                                  <a:lnTo>
                                    <a:pt x="18" y="145"/>
                                  </a:lnTo>
                                  <a:lnTo>
                                    <a:pt x="0" y="145"/>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16" name="Freeform 875"/>
                          <wps:cNvSpPr>
                            <a:spLocks/>
                          </wps:cNvSpPr>
                          <wps:spPr bwMode="auto">
                            <a:xfrm>
                              <a:off x="998" y="4575"/>
                              <a:ext cx="14" cy="116"/>
                            </a:xfrm>
                            <a:custGeom>
                              <a:avLst/>
                              <a:gdLst>
                                <a:gd name="T0" fmla="*/ 0 w 18"/>
                                <a:gd name="T1" fmla="*/ 0 h 145"/>
                                <a:gd name="T2" fmla="*/ 0 w 18"/>
                                <a:gd name="T3" fmla="*/ 0 h 145"/>
                                <a:gd name="T4" fmla="*/ 18 w 18"/>
                                <a:gd name="T5" fmla="*/ 0 h 145"/>
                                <a:gd name="T6" fmla="*/ 18 w 18"/>
                                <a:gd name="T7" fmla="*/ 145 h 145"/>
                                <a:gd name="T8" fmla="*/ 0 w 18"/>
                                <a:gd name="T9" fmla="*/ 145 h 145"/>
                                <a:gd name="T10" fmla="*/ 0 w 18"/>
                                <a:gd name="T11" fmla="*/ 0 h 145"/>
                              </a:gdLst>
                              <a:ahLst/>
                              <a:cxnLst>
                                <a:cxn ang="0">
                                  <a:pos x="T0" y="T1"/>
                                </a:cxn>
                                <a:cxn ang="0">
                                  <a:pos x="T2" y="T3"/>
                                </a:cxn>
                                <a:cxn ang="0">
                                  <a:pos x="T4" y="T5"/>
                                </a:cxn>
                                <a:cxn ang="0">
                                  <a:pos x="T6" y="T7"/>
                                </a:cxn>
                                <a:cxn ang="0">
                                  <a:pos x="T8" y="T9"/>
                                </a:cxn>
                                <a:cxn ang="0">
                                  <a:pos x="T10" y="T11"/>
                                </a:cxn>
                              </a:cxnLst>
                              <a:rect l="0" t="0" r="r" b="b"/>
                              <a:pathLst>
                                <a:path w="18" h="145">
                                  <a:moveTo>
                                    <a:pt x="0" y="0"/>
                                  </a:moveTo>
                                  <a:lnTo>
                                    <a:pt x="0" y="0"/>
                                  </a:lnTo>
                                  <a:lnTo>
                                    <a:pt x="18" y="0"/>
                                  </a:lnTo>
                                  <a:lnTo>
                                    <a:pt x="18" y="145"/>
                                  </a:lnTo>
                                  <a:lnTo>
                                    <a:pt x="0" y="145"/>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17" name="Freeform 876"/>
                          <wps:cNvSpPr>
                            <a:spLocks/>
                          </wps:cNvSpPr>
                          <wps:spPr bwMode="auto">
                            <a:xfrm>
                              <a:off x="1123" y="4574"/>
                              <a:ext cx="37" cy="149"/>
                            </a:xfrm>
                            <a:custGeom>
                              <a:avLst/>
                              <a:gdLst>
                                <a:gd name="T0" fmla="*/ 46 w 46"/>
                                <a:gd name="T1" fmla="*/ 0 h 188"/>
                                <a:gd name="T2" fmla="*/ 46 w 46"/>
                                <a:gd name="T3" fmla="*/ 0 h 188"/>
                                <a:gd name="T4" fmla="*/ 26 w 46"/>
                                <a:gd name="T5" fmla="*/ 44 h 188"/>
                                <a:gd name="T6" fmla="*/ 19 w 46"/>
                                <a:gd name="T7" fmla="*/ 94 h 188"/>
                                <a:gd name="T8" fmla="*/ 27 w 46"/>
                                <a:gd name="T9" fmla="*/ 146 h 188"/>
                                <a:gd name="T10" fmla="*/ 46 w 46"/>
                                <a:gd name="T11" fmla="*/ 188 h 188"/>
                                <a:gd name="T12" fmla="*/ 34 w 46"/>
                                <a:gd name="T13" fmla="*/ 188 h 188"/>
                                <a:gd name="T14" fmla="*/ 17 w 46"/>
                                <a:gd name="T15" fmla="*/ 160 h 188"/>
                                <a:gd name="T16" fmla="*/ 9 w 46"/>
                                <a:gd name="T17" fmla="*/ 143 h 188"/>
                                <a:gd name="T18" fmla="*/ 1 w 46"/>
                                <a:gd name="T19" fmla="*/ 112 h 188"/>
                                <a:gd name="T20" fmla="*/ 0 w 46"/>
                                <a:gd name="T21" fmla="*/ 95 h 188"/>
                                <a:gd name="T22" fmla="*/ 9 w 46"/>
                                <a:gd name="T23" fmla="*/ 43 h 188"/>
                                <a:gd name="T24" fmla="*/ 34 w 46"/>
                                <a:gd name="T25" fmla="*/ 0 h 188"/>
                                <a:gd name="T26" fmla="*/ 46 w 46"/>
                                <a:gd name="T27" fmla="*/ 0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46" y="0"/>
                                  </a:moveTo>
                                  <a:lnTo>
                                    <a:pt x="46" y="0"/>
                                  </a:lnTo>
                                  <a:cubicBezTo>
                                    <a:pt x="36" y="20"/>
                                    <a:pt x="29" y="35"/>
                                    <a:pt x="26" y="44"/>
                                  </a:cubicBezTo>
                                  <a:cubicBezTo>
                                    <a:pt x="21" y="59"/>
                                    <a:pt x="19" y="75"/>
                                    <a:pt x="19" y="94"/>
                                  </a:cubicBezTo>
                                  <a:cubicBezTo>
                                    <a:pt x="19" y="113"/>
                                    <a:pt x="22" y="131"/>
                                    <a:pt x="27" y="146"/>
                                  </a:cubicBezTo>
                                  <a:cubicBezTo>
                                    <a:pt x="30" y="156"/>
                                    <a:pt x="37" y="170"/>
                                    <a:pt x="46" y="188"/>
                                  </a:cubicBezTo>
                                  <a:lnTo>
                                    <a:pt x="34" y="188"/>
                                  </a:lnTo>
                                  <a:cubicBezTo>
                                    <a:pt x="25" y="173"/>
                                    <a:pt x="19" y="164"/>
                                    <a:pt x="17" y="160"/>
                                  </a:cubicBezTo>
                                  <a:cubicBezTo>
                                    <a:pt x="14" y="156"/>
                                    <a:pt x="12" y="150"/>
                                    <a:pt x="9" y="143"/>
                                  </a:cubicBezTo>
                                  <a:cubicBezTo>
                                    <a:pt x="5" y="133"/>
                                    <a:pt x="3" y="123"/>
                                    <a:pt x="1" y="112"/>
                                  </a:cubicBezTo>
                                  <a:cubicBezTo>
                                    <a:pt x="1" y="106"/>
                                    <a:pt x="0" y="100"/>
                                    <a:pt x="0" y="95"/>
                                  </a:cubicBezTo>
                                  <a:cubicBezTo>
                                    <a:pt x="0" y="76"/>
                                    <a:pt x="3" y="58"/>
                                    <a:pt x="9" y="43"/>
                                  </a:cubicBezTo>
                                  <a:cubicBezTo>
                                    <a:pt x="13" y="34"/>
                                    <a:pt x="21" y="19"/>
                                    <a:pt x="34" y="0"/>
                                  </a:cubicBezTo>
                                  <a:lnTo>
                                    <a:pt x="46"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18" name="Freeform 877"/>
                          <wps:cNvSpPr>
                            <a:spLocks/>
                          </wps:cNvSpPr>
                          <wps:spPr bwMode="auto">
                            <a:xfrm>
                              <a:off x="1182" y="4575"/>
                              <a:ext cx="16" cy="116"/>
                            </a:xfrm>
                            <a:custGeom>
                              <a:avLst/>
                              <a:gdLst>
                                <a:gd name="T0" fmla="*/ 0 w 20"/>
                                <a:gd name="T1" fmla="*/ 0 h 145"/>
                                <a:gd name="T2" fmla="*/ 0 w 20"/>
                                <a:gd name="T3" fmla="*/ 0 h 145"/>
                                <a:gd name="T4" fmla="*/ 20 w 20"/>
                                <a:gd name="T5" fmla="*/ 0 h 145"/>
                                <a:gd name="T6" fmla="*/ 20 w 20"/>
                                <a:gd name="T7" fmla="*/ 145 h 145"/>
                                <a:gd name="T8" fmla="*/ 0 w 20"/>
                                <a:gd name="T9" fmla="*/ 145 h 145"/>
                                <a:gd name="T10" fmla="*/ 0 w 20"/>
                                <a:gd name="T11" fmla="*/ 0 h 145"/>
                              </a:gdLst>
                              <a:ahLst/>
                              <a:cxnLst>
                                <a:cxn ang="0">
                                  <a:pos x="T0" y="T1"/>
                                </a:cxn>
                                <a:cxn ang="0">
                                  <a:pos x="T2" y="T3"/>
                                </a:cxn>
                                <a:cxn ang="0">
                                  <a:pos x="T4" y="T5"/>
                                </a:cxn>
                                <a:cxn ang="0">
                                  <a:pos x="T6" y="T7"/>
                                </a:cxn>
                                <a:cxn ang="0">
                                  <a:pos x="T8" y="T9"/>
                                </a:cxn>
                                <a:cxn ang="0">
                                  <a:pos x="T10" y="T11"/>
                                </a:cxn>
                              </a:cxnLst>
                              <a:rect l="0" t="0" r="r" b="b"/>
                              <a:pathLst>
                                <a:path w="20" h="145">
                                  <a:moveTo>
                                    <a:pt x="0" y="0"/>
                                  </a:moveTo>
                                  <a:lnTo>
                                    <a:pt x="0" y="0"/>
                                  </a:lnTo>
                                  <a:lnTo>
                                    <a:pt x="20" y="0"/>
                                  </a:lnTo>
                                  <a:lnTo>
                                    <a:pt x="20" y="145"/>
                                  </a:lnTo>
                                  <a:lnTo>
                                    <a:pt x="0" y="145"/>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19" name="Freeform 878"/>
                          <wps:cNvSpPr>
                            <a:spLocks/>
                          </wps:cNvSpPr>
                          <wps:spPr bwMode="auto">
                            <a:xfrm>
                              <a:off x="1218" y="4639"/>
                              <a:ext cx="39" cy="14"/>
                            </a:xfrm>
                            <a:custGeom>
                              <a:avLst/>
                              <a:gdLst>
                                <a:gd name="T0" fmla="*/ 0 w 49"/>
                                <a:gd name="T1" fmla="*/ 0 h 18"/>
                                <a:gd name="T2" fmla="*/ 0 w 49"/>
                                <a:gd name="T3" fmla="*/ 0 h 18"/>
                                <a:gd name="T4" fmla="*/ 49 w 49"/>
                                <a:gd name="T5" fmla="*/ 0 h 18"/>
                                <a:gd name="T6" fmla="*/ 49 w 49"/>
                                <a:gd name="T7" fmla="*/ 18 h 18"/>
                                <a:gd name="T8" fmla="*/ 0 w 49"/>
                                <a:gd name="T9" fmla="*/ 18 h 18"/>
                                <a:gd name="T10" fmla="*/ 0 w 49"/>
                                <a:gd name="T11" fmla="*/ 0 h 18"/>
                              </a:gdLst>
                              <a:ahLst/>
                              <a:cxnLst>
                                <a:cxn ang="0">
                                  <a:pos x="T0" y="T1"/>
                                </a:cxn>
                                <a:cxn ang="0">
                                  <a:pos x="T2" y="T3"/>
                                </a:cxn>
                                <a:cxn ang="0">
                                  <a:pos x="T4" y="T5"/>
                                </a:cxn>
                                <a:cxn ang="0">
                                  <a:pos x="T6" y="T7"/>
                                </a:cxn>
                                <a:cxn ang="0">
                                  <a:pos x="T8" y="T9"/>
                                </a:cxn>
                                <a:cxn ang="0">
                                  <a:pos x="T10" y="T11"/>
                                </a:cxn>
                              </a:cxnLst>
                              <a:rect l="0" t="0" r="r" b="b"/>
                              <a:pathLst>
                                <a:path w="49" h="18">
                                  <a:moveTo>
                                    <a:pt x="0" y="0"/>
                                  </a:moveTo>
                                  <a:lnTo>
                                    <a:pt x="0" y="0"/>
                                  </a:lnTo>
                                  <a:lnTo>
                                    <a:pt x="49" y="0"/>
                                  </a:lnTo>
                                  <a:lnTo>
                                    <a:pt x="49" y="18"/>
                                  </a:lnTo>
                                  <a:lnTo>
                                    <a:pt x="0" y="18"/>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20" name="Freeform 879"/>
                          <wps:cNvSpPr>
                            <a:spLocks noEditPoints="1"/>
                          </wps:cNvSpPr>
                          <wps:spPr bwMode="auto">
                            <a:xfrm>
                              <a:off x="1269" y="4605"/>
                              <a:ext cx="70" cy="89"/>
                            </a:xfrm>
                            <a:custGeom>
                              <a:avLst/>
                              <a:gdLst>
                                <a:gd name="T0" fmla="*/ 17 w 87"/>
                                <a:gd name="T1" fmla="*/ 75 h 112"/>
                                <a:gd name="T2" fmla="*/ 17 w 87"/>
                                <a:gd name="T3" fmla="*/ 75 h 112"/>
                                <a:gd name="T4" fmla="*/ 22 w 87"/>
                                <a:gd name="T5" fmla="*/ 89 h 112"/>
                                <a:gd name="T6" fmla="*/ 45 w 87"/>
                                <a:gd name="T7" fmla="*/ 97 h 112"/>
                                <a:gd name="T8" fmla="*/ 62 w 87"/>
                                <a:gd name="T9" fmla="*/ 93 h 112"/>
                                <a:gd name="T10" fmla="*/ 70 w 87"/>
                                <a:gd name="T11" fmla="*/ 80 h 112"/>
                                <a:gd name="T12" fmla="*/ 64 w 87"/>
                                <a:gd name="T13" fmla="*/ 69 h 112"/>
                                <a:gd name="T14" fmla="*/ 49 w 87"/>
                                <a:gd name="T15" fmla="*/ 64 h 112"/>
                                <a:gd name="T16" fmla="*/ 35 w 87"/>
                                <a:gd name="T17" fmla="*/ 61 h 112"/>
                                <a:gd name="T18" fmla="*/ 15 w 87"/>
                                <a:gd name="T19" fmla="*/ 53 h 112"/>
                                <a:gd name="T20" fmla="*/ 3 w 87"/>
                                <a:gd name="T21" fmla="*/ 33 h 112"/>
                                <a:gd name="T22" fmla="*/ 14 w 87"/>
                                <a:gd name="T23" fmla="*/ 9 h 112"/>
                                <a:gd name="T24" fmla="*/ 43 w 87"/>
                                <a:gd name="T25" fmla="*/ 0 h 112"/>
                                <a:gd name="T26" fmla="*/ 78 w 87"/>
                                <a:gd name="T27" fmla="*/ 14 h 112"/>
                                <a:gd name="T28" fmla="*/ 84 w 87"/>
                                <a:gd name="T29" fmla="*/ 33 h 112"/>
                                <a:gd name="T30" fmla="*/ 67 w 87"/>
                                <a:gd name="T31" fmla="*/ 33 h 112"/>
                                <a:gd name="T32" fmla="*/ 63 w 87"/>
                                <a:gd name="T33" fmla="*/ 22 h 112"/>
                                <a:gd name="T34" fmla="*/ 42 w 87"/>
                                <a:gd name="T35" fmla="*/ 15 h 112"/>
                                <a:gd name="T36" fmla="*/ 26 w 87"/>
                                <a:gd name="T37" fmla="*/ 19 h 112"/>
                                <a:gd name="T38" fmla="*/ 21 w 87"/>
                                <a:gd name="T39" fmla="*/ 29 h 112"/>
                                <a:gd name="T40" fmla="*/ 28 w 87"/>
                                <a:gd name="T41" fmla="*/ 40 h 112"/>
                                <a:gd name="T42" fmla="*/ 40 w 87"/>
                                <a:gd name="T43" fmla="*/ 44 h 112"/>
                                <a:gd name="T44" fmla="*/ 51 w 87"/>
                                <a:gd name="T45" fmla="*/ 47 h 112"/>
                                <a:gd name="T46" fmla="*/ 77 w 87"/>
                                <a:gd name="T47" fmla="*/ 56 h 112"/>
                                <a:gd name="T48" fmla="*/ 87 w 87"/>
                                <a:gd name="T49" fmla="*/ 78 h 112"/>
                                <a:gd name="T50" fmla="*/ 77 w 87"/>
                                <a:gd name="T51" fmla="*/ 102 h 112"/>
                                <a:gd name="T52" fmla="*/ 44 w 87"/>
                                <a:gd name="T53" fmla="*/ 112 h 112"/>
                                <a:gd name="T54" fmla="*/ 11 w 87"/>
                                <a:gd name="T55" fmla="*/ 101 h 112"/>
                                <a:gd name="T56" fmla="*/ 0 w 87"/>
                                <a:gd name="T57" fmla="*/ 75 h 112"/>
                                <a:gd name="T58" fmla="*/ 17 w 87"/>
                                <a:gd name="T59" fmla="*/ 75 h 112"/>
                                <a:gd name="T60" fmla="*/ 44 w 87"/>
                                <a:gd name="T61" fmla="*/ 0 h 112"/>
                                <a:gd name="T62" fmla="*/ 44 w 87"/>
                                <a:gd name="T63" fmla="*/ 0 h 112"/>
                                <a:gd name="T64" fmla="*/ 44 w 87"/>
                                <a:gd name="T65"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87" h="112">
                                  <a:moveTo>
                                    <a:pt x="17" y="75"/>
                                  </a:moveTo>
                                  <a:lnTo>
                                    <a:pt x="17" y="75"/>
                                  </a:lnTo>
                                  <a:cubicBezTo>
                                    <a:pt x="18" y="81"/>
                                    <a:pt x="19" y="85"/>
                                    <a:pt x="22" y="89"/>
                                  </a:cubicBezTo>
                                  <a:cubicBezTo>
                                    <a:pt x="26" y="94"/>
                                    <a:pt x="34" y="97"/>
                                    <a:pt x="45" y="97"/>
                                  </a:cubicBezTo>
                                  <a:cubicBezTo>
                                    <a:pt x="52" y="97"/>
                                    <a:pt x="57" y="96"/>
                                    <a:pt x="62" y="93"/>
                                  </a:cubicBezTo>
                                  <a:cubicBezTo>
                                    <a:pt x="67" y="90"/>
                                    <a:pt x="70" y="86"/>
                                    <a:pt x="70" y="80"/>
                                  </a:cubicBezTo>
                                  <a:cubicBezTo>
                                    <a:pt x="70" y="75"/>
                                    <a:pt x="68" y="72"/>
                                    <a:pt x="64" y="69"/>
                                  </a:cubicBezTo>
                                  <a:cubicBezTo>
                                    <a:pt x="61" y="68"/>
                                    <a:pt x="56" y="66"/>
                                    <a:pt x="49" y="64"/>
                                  </a:cubicBezTo>
                                  <a:lnTo>
                                    <a:pt x="35" y="61"/>
                                  </a:lnTo>
                                  <a:cubicBezTo>
                                    <a:pt x="26" y="58"/>
                                    <a:pt x="19" y="56"/>
                                    <a:pt x="15" y="53"/>
                                  </a:cubicBezTo>
                                  <a:cubicBezTo>
                                    <a:pt x="7" y="48"/>
                                    <a:pt x="3" y="42"/>
                                    <a:pt x="3" y="33"/>
                                  </a:cubicBezTo>
                                  <a:cubicBezTo>
                                    <a:pt x="3" y="23"/>
                                    <a:pt x="7" y="15"/>
                                    <a:pt x="14" y="9"/>
                                  </a:cubicBezTo>
                                  <a:cubicBezTo>
                                    <a:pt x="21" y="3"/>
                                    <a:pt x="31" y="0"/>
                                    <a:pt x="43" y="0"/>
                                  </a:cubicBezTo>
                                  <a:cubicBezTo>
                                    <a:pt x="59" y="0"/>
                                    <a:pt x="70" y="4"/>
                                    <a:pt x="78" y="14"/>
                                  </a:cubicBezTo>
                                  <a:cubicBezTo>
                                    <a:pt x="82" y="20"/>
                                    <a:pt x="84" y="26"/>
                                    <a:pt x="84" y="33"/>
                                  </a:cubicBezTo>
                                  <a:lnTo>
                                    <a:pt x="67" y="33"/>
                                  </a:lnTo>
                                  <a:cubicBezTo>
                                    <a:pt x="67" y="29"/>
                                    <a:pt x="65" y="25"/>
                                    <a:pt x="63" y="22"/>
                                  </a:cubicBezTo>
                                  <a:cubicBezTo>
                                    <a:pt x="59" y="17"/>
                                    <a:pt x="52" y="15"/>
                                    <a:pt x="42" y="15"/>
                                  </a:cubicBezTo>
                                  <a:cubicBezTo>
                                    <a:pt x="35" y="15"/>
                                    <a:pt x="30" y="16"/>
                                    <a:pt x="26" y="19"/>
                                  </a:cubicBezTo>
                                  <a:cubicBezTo>
                                    <a:pt x="23" y="21"/>
                                    <a:pt x="21" y="25"/>
                                    <a:pt x="21" y="29"/>
                                  </a:cubicBezTo>
                                  <a:cubicBezTo>
                                    <a:pt x="21" y="34"/>
                                    <a:pt x="24" y="37"/>
                                    <a:pt x="28" y="40"/>
                                  </a:cubicBezTo>
                                  <a:cubicBezTo>
                                    <a:pt x="31" y="42"/>
                                    <a:pt x="35" y="43"/>
                                    <a:pt x="40" y="44"/>
                                  </a:cubicBezTo>
                                  <a:lnTo>
                                    <a:pt x="51" y="47"/>
                                  </a:lnTo>
                                  <a:cubicBezTo>
                                    <a:pt x="64" y="50"/>
                                    <a:pt x="73" y="53"/>
                                    <a:pt x="77" y="56"/>
                                  </a:cubicBezTo>
                                  <a:cubicBezTo>
                                    <a:pt x="84" y="61"/>
                                    <a:pt x="87" y="68"/>
                                    <a:pt x="87" y="78"/>
                                  </a:cubicBezTo>
                                  <a:cubicBezTo>
                                    <a:pt x="87" y="87"/>
                                    <a:pt x="84" y="95"/>
                                    <a:pt x="77" y="102"/>
                                  </a:cubicBezTo>
                                  <a:cubicBezTo>
                                    <a:pt x="70" y="109"/>
                                    <a:pt x="59" y="112"/>
                                    <a:pt x="44" y="112"/>
                                  </a:cubicBezTo>
                                  <a:cubicBezTo>
                                    <a:pt x="28" y="112"/>
                                    <a:pt x="17" y="109"/>
                                    <a:pt x="11" y="101"/>
                                  </a:cubicBezTo>
                                  <a:cubicBezTo>
                                    <a:pt x="4" y="94"/>
                                    <a:pt x="1" y="86"/>
                                    <a:pt x="0" y="75"/>
                                  </a:cubicBezTo>
                                  <a:lnTo>
                                    <a:pt x="17" y="75"/>
                                  </a:lnTo>
                                  <a:close/>
                                  <a:moveTo>
                                    <a:pt x="44" y="0"/>
                                  </a:moveTo>
                                  <a:lnTo>
                                    <a:pt x="44" y="0"/>
                                  </a:lnTo>
                                  <a:lnTo>
                                    <a:pt x="44"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21" name="Freeform 880"/>
                          <wps:cNvSpPr>
                            <a:spLocks noEditPoints="1"/>
                          </wps:cNvSpPr>
                          <wps:spPr bwMode="auto">
                            <a:xfrm>
                              <a:off x="1350" y="4605"/>
                              <a:ext cx="74" cy="119"/>
                            </a:xfrm>
                            <a:custGeom>
                              <a:avLst/>
                              <a:gdLst>
                                <a:gd name="T0" fmla="*/ 19 w 93"/>
                                <a:gd name="T1" fmla="*/ 57 h 150"/>
                                <a:gd name="T2" fmla="*/ 19 w 93"/>
                                <a:gd name="T3" fmla="*/ 57 h 150"/>
                                <a:gd name="T4" fmla="*/ 23 w 93"/>
                                <a:gd name="T5" fmla="*/ 80 h 150"/>
                                <a:gd name="T6" fmla="*/ 47 w 93"/>
                                <a:gd name="T7" fmla="*/ 96 h 150"/>
                                <a:gd name="T8" fmla="*/ 72 w 93"/>
                                <a:gd name="T9" fmla="*/ 79 h 150"/>
                                <a:gd name="T10" fmla="*/ 76 w 93"/>
                                <a:gd name="T11" fmla="*/ 54 h 150"/>
                                <a:gd name="T12" fmla="*/ 72 w 93"/>
                                <a:gd name="T13" fmla="*/ 32 h 150"/>
                                <a:gd name="T14" fmla="*/ 47 w 93"/>
                                <a:gd name="T15" fmla="*/ 16 h 150"/>
                                <a:gd name="T16" fmla="*/ 27 w 93"/>
                                <a:gd name="T17" fmla="*/ 26 h 150"/>
                                <a:gd name="T18" fmla="*/ 19 w 93"/>
                                <a:gd name="T19" fmla="*/ 57 h 150"/>
                                <a:gd name="T20" fmla="*/ 19 w 93"/>
                                <a:gd name="T21" fmla="*/ 57 h 150"/>
                                <a:gd name="T22" fmla="*/ 45 w 93"/>
                                <a:gd name="T23" fmla="*/ 0 h 150"/>
                                <a:gd name="T24" fmla="*/ 45 w 93"/>
                                <a:gd name="T25" fmla="*/ 0 h 150"/>
                                <a:gd name="T26" fmla="*/ 67 w 93"/>
                                <a:gd name="T27" fmla="*/ 7 h 150"/>
                                <a:gd name="T28" fmla="*/ 76 w 93"/>
                                <a:gd name="T29" fmla="*/ 17 h 150"/>
                                <a:gd name="T30" fmla="*/ 76 w 93"/>
                                <a:gd name="T31" fmla="*/ 3 h 150"/>
                                <a:gd name="T32" fmla="*/ 93 w 93"/>
                                <a:gd name="T33" fmla="*/ 3 h 150"/>
                                <a:gd name="T34" fmla="*/ 93 w 93"/>
                                <a:gd name="T35" fmla="*/ 150 h 150"/>
                                <a:gd name="T36" fmla="*/ 75 w 93"/>
                                <a:gd name="T37" fmla="*/ 150 h 150"/>
                                <a:gd name="T38" fmla="*/ 75 w 93"/>
                                <a:gd name="T39" fmla="*/ 96 h 150"/>
                                <a:gd name="T40" fmla="*/ 63 w 93"/>
                                <a:gd name="T41" fmla="*/ 107 h 150"/>
                                <a:gd name="T42" fmla="*/ 44 w 93"/>
                                <a:gd name="T43" fmla="*/ 112 h 150"/>
                                <a:gd name="T44" fmla="*/ 13 w 93"/>
                                <a:gd name="T45" fmla="*/ 98 h 150"/>
                                <a:gd name="T46" fmla="*/ 0 w 93"/>
                                <a:gd name="T47" fmla="*/ 58 h 150"/>
                                <a:gd name="T48" fmla="*/ 13 w 93"/>
                                <a:gd name="T49" fmla="*/ 16 h 150"/>
                                <a:gd name="T50" fmla="*/ 45 w 93"/>
                                <a:gd name="T51" fmla="*/ 0 h 150"/>
                                <a:gd name="T52" fmla="*/ 45 w 93"/>
                                <a:gd name="T53" fmla="*/ 0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93" h="150">
                                  <a:moveTo>
                                    <a:pt x="19" y="57"/>
                                  </a:moveTo>
                                  <a:lnTo>
                                    <a:pt x="19" y="57"/>
                                  </a:lnTo>
                                  <a:cubicBezTo>
                                    <a:pt x="19" y="66"/>
                                    <a:pt x="20" y="74"/>
                                    <a:pt x="23" y="80"/>
                                  </a:cubicBezTo>
                                  <a:cubicBezTo>
                                    <a:pt x="27" y="91"/>
                                    <a:pt x="35" y="96"/>
                                    <a:pt x="47" y="96"/>
                                  </a:cubicBezTo>
                                  <a:cubicBezTo>
                                    <a:pt x="59" y="96"/>
                                    <a:pt x="68" y="90"/>
                                    <a:pt x="72" y="79"/>
                                  </a:cubicBezTo>
                                  <a:cubicBezTo>
                                    <a:pt x="75" y="72"/>
                                    <a:pt x="76" y="64"/>
                                    <a:pt x="76" y="54"/>
                                  </a:cubicBezTo>
                                  <a:cubicBezTo>
                                    <a:pt x="76" y="45"/>
                                    <a:pt x="75" y="38"/>
                                    <a:pt x="72" y="32"/>
                                  </a:cubicBezTo>
                                  <a:cubicBezTo>
                                    <a:pt x="67" y="21"/>
                                    <a:pt x="59" y="16"/>
                                    <a:pt x="47" y="16"/>
                                  </a:cubicBezTo>
                                  <a:cubicBezTo>
                                    <a:pt x="39" y="16"/>
                                    <a:pt x="32" y="19"/>
                                    <a:pt x="27" y="26"/>
                                  </a:cubicBezTo>
                                  <a:cubicBezTo>
                                    <a:pt x="21" y="33"/>
                                    <a:pt x="19" y="43"/>
                                    <a:pt x="19" y="57"/>
                                  </a:cubicBezTo>
                                  <a:lnTo>
                                    <a:pt x="19" y="57"/>
                                  </a:lnTo>
                                  <a:close/>
                                  <a:moveTo>
                                    <a:pt x="45" y="0"/>
                                  </a:moveTo>
                                  <a:lnTo>
                                    <a:pt x="45" y="0"/>
                                  </a:lnTo>
                                  <a:cubicBezTo>
                                    <a:pt x="54" y="0"/>
                                    <a:pt x="61" y="2"/>
                                    <a:pt x="67" y="7"/>
                                  </a:cubicBezTo>
                                  <a:cubicBezTo>
                                    <a:pt x="70" y="9"/>
                                    <a:pt x="73" y="13"/>
                                    <a:pt x="76" y="17"/>
                                  </a:cubicBezTo>
                                  <a:lnTo>
                                    <a:pt x="76" y="3"/>
                                  </a:lnTo>
                                  <a:lnTo>
                                    <a:pt x="93" y="3"/>
                                  </a:lnTo>
                                  <a:lnTo>
                                    <a:pt x="93" y="150"/>
                                  </a:lnTo>
                                  <a:lnTo>
                                    <a:pt x="75" y="150"/>
                                  </a:lnTo>
                                  <a:lnTo>
                                    <a:pt x="75" y="96"/>
                                  </a:lnTo>
                                  <a:cubicBezTo>
                                    <a:pt x="73" y="101"/>
                                    <a:pt x="68" y="105"/>
                                    <a:pt x="63" y="107"/>
                                  </a:cubicBezTo>
                                  <a:cubicBezTo>
                                    <a:pt x="58" y="110"/>
                                    <a:pt x="51" y="112"/>
                                    <a:pt x="44" y="112"/>
                                  </a:cubicBezTo>
                                  <a:cubicBezTo>
                                    <a:pt x="32" y="112"/>
                                    <a:pt x="22" y="107"/>
                                    <a:pt x="13" y="98"/>
                                  </a:cubicBezTo>
                                  <a:cubicBezTo>
                                    <a:pt x="5" y="89"/>
                                    <a:pt x="0" y="76"/>
                                    <a:pt x="0" y="58"/>
                                  </a:cubicBezTo>
                                  <a:cubicBezTo>
                                    <a:pt x="0" y="41"/>
                                    <a:pt x="4" y="27"/>
                                    <a:pt x="13" y="16"/>
                                  </a:cubicBezTo>
                                  <a:cubicBezTo>
                                    <a:pt x="21" y="6"/>
                                    <a:pt x="32" y="0"/>
                                    <a:pt x="45" y="0"/>
                                  </a:cubicBezTo>
                                  <a:lnTo>
                                    <a:pt x="45"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22" name="Freeform 881"/>
                          <wps:cNvSpPr>
                            <a:spLocks noEditPoints="1"/>
                          </wps:cNvSpPr>
                          <wps:spPr bwMode="auto">
                            <a:xfrm>
                              <a:off x="1445" y="4605"/>
                              <a:ext cx="67" cy="88"/>
                            </a:xfrm>
                            <a:custGeom>
                              <a:avLst/>
                              <a:gdLst>
                                <a:gd name="T0" fmla="*/ 18 w 85"/>
                                <a:gd name="T1" fmla="*/ 3 h 111"/>
                                <a:gd name="T2" fmla="*/ 18 w 85"/>
                                <a:gd name="T3" fmla="*/ 3 h 111"/>
                                <a:gd name="T4" fmla="*/ 18 w 85"/>
                                <a:gd name="T5" fmla="*/ 73 h 111"/>
                                <a:gd name="T6" fmla="*/ 20 w 85"/>
                                <a:gd name="T7" fmla="*/ 86 h 111"/>
                                <a:gd name="T8" fmla="*/ 38 w 85"/>
                                <a:gd name="T9" fmla="*/ 95 h 111"/>
                                <a:gd name="T10" fmla="*/ 63 w 85"/>
                                <a:gd name="T11" fmla="*/ 79 h 111"/>
                                <a:gd name="T12" fmla="*/ 67 w 85"/>
                                <a:gd name="T13" fmla="*/ 54 h 111"/>
                                <a:gd name="T14" fmla="*/ 67 w 85"/>
                                <a:gd name="T15" fmla="*/ 3 h 111"/>
                                <a:gd name="T16" fmla="*/ 85 w 85"/>
                                <a:gd name="T17" fmla="*/ 3 h 111"/>
                                <a:gd name="T18" fmla="*/ 85 w 85"/>
                                <a:gd name="T19" fmla="*/ 108 h 111"/>
                                <a:gd name="T20" fmla="*/ 68 w 85"/>
                                <a:gd name="T21" fmla="*/ 108 h 111"/>
                                <a:gd name="T22" fmla="*/ 68 w 85"/>
                                <a:gd name="T23" fmla="*/ 93 h 111"/>
                                <a:gd name="T24" fmla="*/ 60 w 85"/>
                                <a:gd name="T25" fmla="*/ 103 h 111"/>
                                <a:gd name="T26" fmla="*/ 35 w 85"/>
                                <a:gd name="T27" fmla="*/ 111 h 111"/>
                                <a:gd name="T28" fmla="*/ 4 w 85"/>
                                <a:gd name="T29" fmla="*/ 96 h 111"/>
                                <a:gd name="T30" fmla="*/ 0 w 85"/>
                                <a:gd name="T31" fmla="*/ 74 h 111"/>
                                <a:gd name="T32" fmla="*/ 0 w 85"/>
                                <a:gd name="T33" fmla="*/ 3 h 111"/>
                                <a:gd name="T34" fmla="*/ 18 w 85"/>
                                <a:gd name="T35" fmla="*/ 3 h 111"/>
                                <a:gd name="T36" fmla="*/ 42 w 85"/>
                                <a:gd name="T37" fmla="*/ 0 h 111"/>
                                <a:gd name="T38" fmla="*/ 42 w 85"/>
                                <a:gd name="T39" fmla="*/ 0 h 111"/>
                                <a:gd name="T40" fmla="*/ 42 w 85"/>
                                <a:gd name="T41" fmla="*/ 0 h 1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85" h="111">
                                  <a:moveTo>
                                    <a:pt x="18" y="3"/>
                                  </a:moveTo>
                                  <a:lnTo>
                                    <a:pt x="18" y="3"/>
                                  </a:lnTo>
                                  <a:lnTo>
                                    <a:pt x="18" y="73"/>
                                  </a:lnTo>
                                  <a:cubicBezTo>
                                    <a:pt x="18" y="78"/>
                                    <a:pt x="19" y="82"/>
                                    <a:pt x="20" y="86"/>
                                  </a:cubicBezTo>
                                  <a:cubicBezTo>
                                    <a:pt x="24" y="92"/>
                                    <a:pt x="29" y="95"/>
                                    <a:pt x="38" y="95"/>
                                  </a:cubicBezTo>
                                  <a:cubicBezTo>
                                    <a:pt x="50" y="95"/>
                                    <a:pt x="59" y="90"/>
                                    <a:pt x="63" y="79"/>
                                  </a:cubicBezTo>
                                  <a:cubicBezTo>
                                    <a:pt x="66" y="73"/>
                                    <a:pt x="67" y="65"/>
                                    <a:pt x="67" y="54"/>
                                  </a:cubicBezTo>
                                  <a:lnTo>
                                    <a:pt x="67" y="3"/>
                                  </a:lnTo>
                                  <a:lnTo>
                                    <a:pt x="85" y="3"/>
                                  </a:lnTo>
                                  <a:lnTo>
                                    <a:pt x="85" y="108"/>
                                  </a:lnTo>
                                  <a:lnTo>
                                    <a:pt x="68" y="108"/>
                                  </a:lnTo>
                                  <a:lnTo>
                                    <a:pt x="68" y="93"/>
                                  </a:lnTo>
                                  <a:cubicBezTo>
                                    <a:pt x="66" y="97"/>
                                    <a:pt x="63" y="100"/>
                                    <a:pt x="60" y="103"/>
                                  </a:cubicBezTo>
                                  <a:cubicBezTo>
                                    <a:pt x="53" y="108"/>
                                    <a:pt x="45" y="111"/>
                                    <a:pt x="35" y="111"/>
                                  </a:cubicBezTo>
                                  <a:cubicBezTo>
                                    <a:pt x="20" y="111"/>
                                    <a:pt x="10" y="106"/>
                                    <a:pt x="4" y="96"/>
                                  </a:cubicBezTo>
                                  <a:cubicBezTo>
                                    <a:pt x="1" y="91"/>
                                    <a:pt x="0" y="83"/>
                                    <a:pt x="0" y="74"/>
                                  </a:cubicBezTo>
                                  <a:lnTo>
                                    <a:pt x="0" y="3"/>
                                  </a:lnTo>
                                  <a:lnTo>
                                    <a:pt x="18" y="3"/>
                                  </a:lnTo>
                                  <a:close/>
                                  <a:moveTo>
                                    <a:pt x="42" y="0"/>
                                  </a:moveTo>
                                  <a:lnTo>
                                    <a:pt x="42" y="0"/>
                                  </a:lnTo>
                                  <a:lnTo>
                                    <a:pt x="42"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23" name="Freeform 882"/>
                          <wps:cNvSpPr>
                            <a:spLocks noEditPoints="1"/>
                          </wps:cNvSpPr>
                          <wps:spPr bwMode="auto">
                            <a:xfrm>
                              <a:off x="1531" y="4605"/>
                              <a:ext cx="79" cy="89"/>
                            </a:xfrm>
                            <a:custGeom>
                              <a:avLst/>
                              <a:gdLst>
                                <a:gd name="T0" fmla="*/ 18 w 100"/>
                                <a:gd name="T1" fmla="*/ 80 h 112"/>
                                <a:gd name="T2" fmla="*/ 18 w 100"/>
                                <a:gd name="T3" fmla="*/ 80 h 112"/>
                                <a:gd name="T4" fmla="*/ 24 w 100"/>
                                <a:gd name="T5" fmla="*/ 92 h 112"/>
                                <a:gd name="T6" fmla="*/ 37 w 100"/>
                                <a:gd name="T7" fmla="*/ 97 h 112"/>
                                <a:gd name="T8" fmla="*/ 56 w 100"/>
                                <a:gd name="T9" fmla="*/ 92 h 112"/>
                                <a:gd name="T10" fmla="*/ 70 w 100"/>
                                <a:gd name="T11" fmla="*/ 69 h 112"/>
                                <a:gd name="T12" fmla="*/ 70 w 100"/>
                                <a:gd name="T13" fmla="*/ 54 h 112"/>
                                <a:gd name="T14" fmla="*/ 62 w 100"/>
                                <a:gd name="T15" fmla="*/ 58 h 112"/>
                                <a:gd name="T16" fmla="*/ 52 w 100"/>
                                <a:gd name="T17" fmla="*/ 60 h 112"/>
                                <a:gd name="T18" fmla="*/ 41 w 100"/>
                                <a:gd name="T19" fmla="*/ 61 h 112"/>
                                <a:gd name="T20" fmla="*/ 27 w 100"/>
                                <a:gd name="T21" fmla="*/ 65 h 112"/>
                                <a:gd name="T22" fmla="*/ 18 w 100"/>
                                <a:gd name="T23" fmla="*/ 80 h 112"/>
                                <a:gd name="T24" fmla="*/ 18 w 100"/>
                                <a:gd name="T25" fmla="*/ 80 h 112"/>
                                <a:gd name="T26" fmla="*/ 61 w 100"/>
                                <a:gd name="T27" fmla="*/ 44 h 112"/>
                                <a:gd name="T28" fmla="*/ 61 w 100"/>
                                <a:gd name="T29" fmla="*/ 44 h 112"/>
                                <a:gd name="T30" fmla="*/ 70 w 100"/>
                                <a:gd name="T31" fmla="*/ 39 h 112"/>
                                <a:gd name="T32" fmla="*/ 71 w 100"/>
                                <a:gd name="T33" fmla="*/ 32 h 112"/>
                                <a:gd name="T34" fmla="*/ 64 w 100"/>
                                <a:gd name="T35" fmla="*/ 19 h 112"/>
                                <a:gd name="T36" fmla="*/ 46 w 100"/>
                                <a:gd name="T37" fmla="*/ 15 h 112"/>
                                <a:gd name="T38" fmla="*/ 26 w 100"/>
                                <a:gd name="T39" fmla="*/ 22 h 112"/>
                                <a:gd name="T40" fmla="*/ 22 w 100"/>
                                <a:gd name="T41" fmla="*/ 35 h 112"/>
                                <a:gd name="T42" fmla="*/ 5 w 100"/>
                                <a:gd name="T43" fmla="*/ 35 h 112"/>
                                <a:gd name="T44" fmla="*/ 18 w 100"/>
                                <a:gd name="T45" fmla="*/ 8 h 112"/>
                                <a:gd name="T46" fmla="*/ 46 w 100"/>
                                <a:gd name="T47" fmla="*/ 0 h 112"/>
                                <a:gd name="T48" fmla="*/ 77 w 100"/>
                                <a:gd name="T49" fmla="*/ 7 h 112"/>
                                <a:gd name="T50" fmla="*/ 88 w 100"/>
                                <a:gd name="T51" fmla="*/ 29 h 112"/>
                                <a:gd name="T52" fmla="*/ 88 w 100"/>
                                <a:gd name="T53" fmla="*/ 90 h 112"/>
                                <a:gd name="T54" fmla="*/ 89 w 100"/>
                                <a:gd name="T55" fmla="*/ 94 h 112"/>
                                <a:gd name="T56" fmla="*/ 94 w 100"/>
                                <a:gd name="T57" fmla="*/ 96 h 112"/>
                                <a:gd name="T58" fmla="*/ 97 w 100"/>
                                <a:gd name="T59" fmla="*/ 96 h 112"/>
                                <a:gd name="T60" fmla="*/ 100 w 100"/>
                                <a:gd name="T61" fmla="*/ 96 h 112"/>
                                <a:gd name="T62" fmla="*/ 100 w 100"/>
                                <a:gd name="T63" fmla="*/ 109 h 112"/>
                                <a:gd name="T64" fmla="*/ 94 w 100"/>
                                <a:gd name="T65" fmla="*/ 110 h 112"/>
                                <a:gd name="T66" fmla="*/ 88 w 100"/>
                                <a:gd name="T67" fmla="*/ 110 h 112"/>
                                <a:gd name="T68" fmla="*/ 74 w 100"/>
                                <a:gd name="T69" fmla="*/ 104 h 112"/>
                                <a:gd name="T70" fmla="*/ 71 w 100"/>
                                <a:gd name="T71" fmla="*/ 94 h 112"/>
                                <a:gd name="T72" fmla="*/ 56 w 100"/>
                                <a:gd name="T73" fmla="*/ 106 h 112"/>
                                <a:gd name="T74" fmla="*/ 33 w 100"/>
                                <a:gd name="T75" fmla="*/ 112 h 112"/>
                                <a:gd name="T76" fmla="*/ 9 w 100"/>
                                <a:gd name="T77" fmla="*/ 103 h 112"/>
                                <a:gd name="T78" fmla="*/ 0 w 100"/>
                                <a:gd name="T79" fmla="*/ 80 h 112"/>
                                <a:gd name="T80" fmla="*/ 9 w 100"/>
                                <a:gd name="T81" fmla="*/ 58 h 112"/>
                                <a:gd name="T82" fmla="*/ 33 w 100"/>
                                <a:gd name="T83" fmla="*/ 48 h 112"/>
                                <a:gd name="T84" fmla="*/ 61 w 100"/>
                                <a:gd name="T85" fmla="*/ 44 h 112"/>
                                <a:gd name="T86" fmla="*/ 47 w 100"/>
                                <a:gd name="T87" fmla="*/ 0 h 112"/>
                                <a:gd name="T88" fmla="*/ 47 w 100"/>
                                <a:gd name="T89" fmla="*/ 0 h 112"/>
                                <a:gd name="T90" fmla="*/ 47 w 100"/>
                                <a:gd name="T91"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100" h="112">
                                  <a:moveTo>
                                    <a:pt x="18" y="80"/>
                                  </a:moveTo>
                                  <a:lnTo>
                                    <a:pt x="18" y="80"/>
                                  </a:lnTo>
                                  <a:cubicBezTo>
                                    <a:pt x="18" y="85"/>
                                    <a:pt x="20" y="89"/>
                                    <a:pt x="24" y="92"/>
                                  </a:cubicBezTo>
                                  <a:cubicBezTo>
                                    <a:pt x="28" y="95"/>
                                    <a:pt x="32" y="97"/>
                                    <a:pt x="37" y="97"/>
                                  </a:cubicBezTo>
                                  <a:cubicBezTo>
                                    <a:pt x="44" y="97"/>
                                    <a:pt x="50" y="95"/>
                                    <a:pt x="56" y="92"/>
                                  </a:cubicBezTo>
                                  <a:cubicBezTo>
                                    <a:pt x="65" y="87"/>
                                    <a:pt x="70" y="80"/>
                                    <a:pt x="70" y="69"/>
                                  </a:cubicBezTo>
                                  <a:lnTo>
                                    <a:pt x="70" y="54"/>
                                  </a:lnTo>
                                  <a:cubicBezTo>
                                    <a:pt x="68" y="56"/>
                                    <a:pt x="65" y="57"/>
                                    <a:pt x="62" y="58"/>
                                  </a:cubicBezTo>
                                  <a:cubicBezTo>
                                    <a:pt x="59" y="59"/>
                                    <a:pt x="55" y="59"/>
                                    <a:pt x="52" y="60"/>
                                  </a:cubicBezTo>
                                  <a:lnTo>
                                    <a:pt x="41" y="61"/>
                                  </a:lnTo>
                                  <a:cubicBezTo>
                                    <a:pt x="35" y="62"/>
                                    <a:pt x="30" y="63"/>
                                    <a:pt x="27" y="65"/>
                                  </a:cubicBezTo>
                                  <a:cubicBezTo>
                                    <a:pt x="21" y="68"/>
                                    <a:pt x="18" y="73"/>
                                    <a:pt x="18" y="80"/>
                                  </a:cubicBezTo>
                                  <a:lnTo>
                                    <a:pt x="18" y="80"/>
                                  </a:lnTo>
                                  <a:close/>
                                  <a:moveTo>
                                    <a:pt x="61" y="44"/>
                                  </a:moveTo>
                                  <a:lnTo>
                                    <a:pt x="61" y="44"/>
                                  </a:lnTo>
                                  <a:cubicBezTo>
                                    <a:pt x="66" y="44"/>
                                    <a:pt x="68" y="42"/>
                                    <a:pt x="70" y="39"/>
                                  </a:cubicBezTo>
                                  <a:cubicBezTo>
                                    <a:pt x="70" y="37"/>
                                    <a:pt x="71" y="35"/>
                                    <a:pt x="71" y="32"/>
                                  </a:cubicBezTo>
                                  <a:cubicBezTo>
                                    <a:pt x="71" y="26"/>
                                    <a:pt x="69" y="22"/>
                                    <a:pt x="64" y="19"/>
                                  </a:cubicBezTo>
                                  <a:cubicBezTo>
                                    <a:pt x="60" y="16"/>
                                    <a:pt x="54" y="15"/>
                                    <a:pt x="46" y="15"/>
                                  </a:cubicBezTo>
                                  <a:cubicBezTo>
                                    <a:pt x="37" y="15"/>
                                    <a:pt x="30" y="17"/>
                                    <a:pt x="26" y="22"/>
                                  </a:cubicBezTo>
                                  <a:cubicBezTo>
                                    <a:pt x="24" y="25"/>
                                    <a:pt x="23" y="29"/>
                                    <a:pt x="22" y="35"/>
                                  </a:cubicBezTo>
                                  <a:lnTo>
                                    <a:pt x="5" y="35"/>
                                  </a:lnTo>
                                  <a:cubicBezTo>
                                    <a:pt x="6" y="22"/>
                                    <a:pt x="10" y="13"/>
                                    <a:pt x="18" y="8"/>
                                  </a:cubicBezTo>
                                  <a:cubicBezTo>
                                    <a:pt x="26" y="3"/>
                                    <a:pt x="36" y="0"/>
                                    <a:pt x="46" y="0"/>
                                  </a:cubicBezTo>
                                  <a:cubicBezTo>
                                    <a:pt x="59" y="0"/>
                                    <a:pt x="69" y="2"/>
                                    <a:pt x="77" y="7"/>
                                  </a:cubicBezTo>
                                  <a:cubicBezTo>
                                    <a:pt x="84" y="12"/>
                                    <a:pt x="88" y="19"/>
                                    <a:pt x="88" y="29"/>
                                  </a:cubicBezTo>
                                  <a:lnTo>
                                    <a:pt x="88" y="90"/>
                                  </a:lnTo>
                                  <a:cubicBezTo>
                                    <a:pt x="88" y="92"/>
                                    <a:pt x="88" y="93"/>
                                    <a:pt x="89" y="94"/>
                                  </a:cubicBezTo>
                                  <a:cubicBezTo>
                                    <a:pt x="90" y="96"/>
                                    <a:pt x="92" y="96"/>
                                    <a:pt x="94" y="96"/>
                                  </a:cubicBezTo>
                                  <a:cubicBezTo>
                                    <a:pt x="95" y="96"/>
                                    <a:pt x="96" y="96"/>
                                    <a:pt x="97" y="96"/>
                                  </a:cubicBezTo>
                                  <a:cubicBezTo>
                                    <a:pt x="98" y="96"/>
                                    <a:pt x="99" y="96"/>
                                    <a:pt x="100" y="96"/>
                                  </a:cubicBezTo>
                                  <a:lnTo>
                                    <a:pt x="100" y="109"/>
                                  </a:lnTo>
                                  <a:cubicBezTo>
                                    <a:pt x="97" y="109"/>
                                    <a:pt x="95" y="110"/>
                                    <a:pt x="94" y="110"/>
                                  </a:cubicBezTo>
                                  <a:cubicBezTo>
                                    <a:pt x="92" y="110"/>
                                    <a:pt x="90" y="110"/>
                                    <a:pt x="88" y="110"/>
                                  </a:cubicBezTo>
                                  <a:cubicBezTo>
                                    <a:pt x="81" y="110"/>
                                    <a:pt x="77" y="108"/>
                                    <a:pt x="74" y="104"/>
                                  </a:cubicBezTo>
                                  <a:cubicBezTo>
                                    <a:pt x="73" y="102"/>
                                    <a:pt x="72" y="98"/>
                                    <a:pt x="71" y="94"/>
                                  </a:cubicBezTo>
                                  <a:cubicBezTo>
                                    <a:pt x="68" y="99"/>
                                    <a:pt x="62" y="103"/>
                                    <a:pt x="56" y="106"/>
                                  </a:cubicBezTo>
                                  <a:cubicBezTo>
                                    <a:pt x="49" y="110"/>
                                    <a:pt x="41" y="112"/>
                                    <a:pt x="33" y="112"/>
                                  </a:cubicBezTo>
                                  <a:cubicBezTo>
                                    <a:pt x="23" y="112"/>
                                    <a:pt x="15" y="109"/>
                                    <a:pt x="9" y="103"/>
                                  </a:cubicBezTo>
                                  <a:cubicBezTo>
                                    <a:pt x="3" y="97"/>
                                    <a:pt x="0" y="89"/>
                                    <a:pt x="0" y="80"/>
                                  </a:cubicBezTo>
                                  <a:cubicBezTo>
                                    <a:pt x="0" y="71"/>
                                    <a:pt x="3" y="63"/>
                                    <a:pt x="9" y="58"/>
                                  </a:cubicBezTo>
                                  <a:cubicBezTo>
                                    <a:pt x="15" y="52"/>
                                    <a:pt x="23" y="49"/>
                                    <a:pt x="33" y="48"/>
                                  </a:cubicBezTo>
                                  <a:lnTo>
                                    <a:pt x="61" y="44"/>
                                  </a:lnTo>
                                  <a:close/>
                                  <a:moveTo>
                                    <a:pt x="47" y="0"/>
                                  </a:moveTo>
                                  <a:lnTo>
                                    <a:pt x="47" y="0"/>
                                  </a:lnTo>
                                  <a:lnTo>
                                    <a:pt x="47"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24" name="Freeform 883"/>
                          <wps:cNvSpPr>
                            <a:spLocks/>
                          </wps:cNvSpPr>
                          <wps:spPr bwMode="auto">
                            <a:xfrm>
                              <a:off x="1624" y="4605"/>
                              <a:ext cx="42" cy="86"/>
                            </a:xfrm>
                            <a:custGeom>
                              <a:avLst/>
                              <a:gdLst>
                                <a:gd name="T0" fmla="*/ 0 w 52"/>
                                <a:gd name="T1" fmla="*/ 3 h 108"/>
                                <a:gd name="T2" fmla="*/ 0 w 52"/>
                                <a:gd name="T3" fmla="*/ 3 h 108"/>
                                <a:gd name="T4" fmla="*/ 17 w 52"/>
                                <a:gd name="T5" fmla="*/ 3 h 108"/>
                                <a:gd name="T6" fmla="*/ 17 w 52"/>
                                <a:gd name="T7" fmla="*/ 21 h 108"/>
                                <a:gd name="T8" fmla="*/ 27 w 52"/>
                                <a:gd name="T9" fmla="*/ 8 h 108"/>
                                <a:gd name="T10" fmla="*/ 46 w 52"/>
                                <a:gd name="T11" fmla="*/ 0 h 108"/>
                                <a:gd name="T12" fmla="*/ 48 w 52"/>
                                <a:gd name="T13" fmla="*/ 0 h 108"/>
                                <a:gd name="T14" fmla="*/ 52 w 52"/>
                                <a:gd name="T15" fmla="*/ 1 h 108"/>
                                <a:gd name="T16" fmla="*/ 52 w 52"/>
                                <a:gd name="T17" fmla="*/ 19 h 108"/>
                                <a:gd name="T18" fmla="*/ 49 w 52"/>
                                <a:gd name="T19" fmla="*/ 19 h 108"/>
                                <a:gd name="T20" fmla="*/ 46 w 52"/>
                                <a:gd name="T21" fmla="*/ 19 h 108"/>
                                <a:gd name="T22" fmla="*/ 25 w 52"/>
                                <a:gd name="T23" fmla="*/ 28 h 108"/>
                                <a:gd name="T24" fmla="*/ 18 w 52"/>
                                <a:gd name="T25" fmla="*/ 47 h 108"/>
                                <a:gd name="T26" fmla="*/ 18 w 52"/>
                                <a:gd name="T27" fmla="*/ 108 h 108"/>
                                <a:gd name="T28" fmla="*/ 0 w 52"/>
                                <a:gd name="T29" fmla="*/ 108 h 108"/>
                                <a:gd name="T30" fmla="*/ 0 w 52"/>
                                <a:gd name="T31" fmla="*/ 3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52" h="108">
                                  <a:moveTo>
                                    <a:pt x="0" y="3"/>
                                  </a:moveTo>
                                  <a:lnTo>
                                    <a:pt x="0" y="3"/>
                                  </a:lnTo>
                                  <a:lnTo>
                                    <a:pt x="17" y="3"/>
                                  </a:lnTo>
                                  <a:lnTo>
                                    <a:pt x="17" y="21"/>
                                  </a:lnTo>
                                  <a:cubicBezTo>
                                    <a:pt x="18" y="17"/>
                                    <a:pt x="22" y="13"/>
                                    <a:pt x="27" y="8"/>
                                  </a:cubicBezTo>
                                  <a:cubicBezTo>
                                    <a:pt x="33" y="3"/>
                                    <a:pt x="39" y="0"/>
                                    <a:pt x="46" y="0"/>
                                  </a:cubicBezTo>
                                  <a:cubicBezTo>
                                    <a:pt x="46" y="0"/>
                                    <a:pt x="47" y="0"/>
                                    <a:pt x="48" y="0"/>
                                  </a:cubicBezTo>
                                  <a:cubicBezTo>
                                    <a:pt x="48" y="0"/>
                                    <a:pt x="50" y="0"/>
                                    <a:pt x="52" y="1"/>
                                  </a:cubicBezTo>
                                  <a:lnTo>
                                    <a:pt x="52" y="19"/>
                                  </a:lnTo>
                                  <a:cubicBezTo>
                                    <a:pt x="51" y="19"/>
                                    <a:pt x="50" y="19"/>
                                    <a:pt x="49" y="19"/>
                                  </a:cubicBezTo>
                                  <a:cubicBezTo>
                                    <a:pt x="48" y="19"/>
                                    <a:pt x="47" y="19"/>
                                    <a:pt x="46" y="19"/>
                                  </a:cubicBezTo>
                                  <a:cubicBezTo>
                                    <a:pt x="37" y="19"/>
                                    <a:pt x="30" y="22"/>
                                    <a:pt x="25" y="28"/>
                                  </a:cubicBezTo>
                                  <a:cubicBezTo>
                                    <a:pt x="20" y="33"/>
                                    <a:pt x="18" y="40"/>
                                    <a:pt x="18" y="47"/>
                                  </a:cubicBezTo>
                                  <a:lnTo>
                                    <a:pt x="18" y="108"/>
                                  </a:lnTo>
                                  <a:lnTo>
                                    <a:pt x="0" y="108"/>
                                  </a:lnTo>
                                  <a:lnTo>
                                    <a:pt x="0" y="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25" name="Freeform 884"/>
                          <wps:cNvSpPr>
                            <a:spLocks noEditPoints="1"/>
                          </wps:cNvSpPr>
                          <wps:spPr bwMode="auto">
                            <a:xfrm>
                              <a:off x="1673" y="4605"/>
                              <a:ext cx="77" cy="89"/>
                            </a:xfrm>
                            <a:custGeom>
                              <a:avLst/>
                              <a:gdLst>
                                <a:gd name="T0" fmla="*/ 50 w 97"/>
                                <a:gd name="T1" fmla="*/ 0 h 112"/>
                                <a:gd name="T2" fmla="*/ 50 w 97"/>
                                <a:gd name="T3" fmla="*/ 0 h 112"/>
                                <a:gd name="T4" fmla="*/ 72 w 97"/>
                                <a:gd name="T5" fmla="*/ 5 h 112"/>
                                <a:gd name="T6" fmla="*/ 88 w 97"/>
                                <a:gd name="T7" fmla="*/ 19 h 112"/>
                                <a:gd name="T8" fmla="*/ 95 w 97"/>
                                <a:gd name="T9" fmla="*/ 38 h 112"/>
                                <a:gd name="T10" fmla="*/ 97 w 97"/>
                                <a:gd name="T11" fmla="*/ 61 h 112"/>
                                <a:gd name="T12" fmla="*/ 19 w 97"/>
                                <a:gd name="T13" fmla="*/ 61 h 112"/>
                                <a:gd name="T14" fmla="*/ 27 w 97"/>
                                <a:gd name="T15" fmla="*/ 87 h 112"/>
                                <a:gd name="T16" fmla="*/ 49 w 97"/>
                                <a:gd name="T17" fmla="*/ 97 h 112"/>
                                <a:gd name="T18" fmla="*/ 71 w 97"/>
                                <a:gd name="T19" fmla="*/ 87 h 112"/>
                                <a:gd name="T20" fmla="*/ 78 w 97"/>
                                <a:gd name="T21" fmla="*/ 75 h 112"/>
                                <a:gd name="T22" fmla="*/ 95 w 97"/>
                                <a:gd name="T23" fmla="*/ 75 h 112"/>
                                <a:gd name="T24" fmla="*/ 91 w 97"/>
                                <a:gd name="T25" fmla="*/ 88 h 112"/>
                                <a:gd name="T26" fmla="*/ 82 w 97"/>
                                <a:gd name="T27" fmla="*/ 100 h 112"/>
                                <a:gd name="T28" fmla="*/ 62 w 97"/>
                                <a:gd name="T29" fmla="*/ 110 h 112"/>
                                <a:gd name="T30" fmla="*/ 47 w 97"/>
                                <a:gd name="T31" fmla="*/ 112 h 112"/>
                                <a:gd name="T32" fmla="*/ 14 w 97"/>
                                <a:gd name="T33" fmla="*/ 98 h 112"/>
                                <a:gd name="T34" fmla="*/ 0 w 97"/>
                                <a:gd name="T35" fmla="*/ 57 h 112"/>
                                <a:gd name="T36" fmla="*/ 14 w 97"/>
                                <a:gd name="T37" fmla="*/ 16 h 112"/>
                                <a:gd name="T38" fmla="*/ 50 w 97"/>
                                <a:gd name="T39" fmla="*/ 0 h 112"/>
                                <a:gd name="T40" fmla="*/ 50 w 97"/>
                                <a:gd name="T41" fmla="*/ 0 h 112"/>
                                <a:gd name="T42" fmla="*/ 79 w 97"/>
                                <a:gd name="T43" fmla="*/ 47 h 112"/>
                                <a:gd name="T44" fmla="*/ 79 w 97"/>
                                <a:gd name="T45" fmla="*/ 47 h 112"/>
                                <a:gd name="T46" fmla="*/ 74 w 97"/>
                                <a:gd name="T47" fmla="*/ 28 h 112"/>
                                <a:gd name="T48" fmla="*/ 49 w 97"/>
                                <a:gd name="T49" fmla="*/ 16 h 112"/>
                                <a:gd name="T50" fmla="*/ 29 w 97"/>
                                <a:gd name="T51" fmla="*/ 24 h 112"/>
                                <a:gd name="T52" fmla="*/ 20 w 97"/>
                                <a:gd name="T53" fmla="*/ 47 h 112"/>
                                <a:gd name="T54" fmla="*/ 79 w 97"/>
                                <a:gd name="T55" fmla="*/ 47 h 112"/>
                                <a:gd name="T56" fmla="*/ 49 w 97"/>
                                <a:gd name="T57" fmla="*/ 0 h 112"/>
                                <a:gd name="T58" fmla="*/ 49 w 97"/>
                                <a:gd name="T59" fmla="*/ 0 h 112"/>
                                <a:gd name="T60" fmla="*/ 49 w 97"/>
                                <a:gd name="T61"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97" h="112">
                                  <a:moveTo>
                                    <a:pt x="50" y="0"/>
                                  </a:moveTo>
                                  <a:lnTo>
                                    <a:pt x="50" y="0"/>
                                  </a:lnTo>
                                  <a:cubicBezTo>
                                    <a:pt x="58" y="0"/>
                                    <a:pt x="65" y="2"/>
                                    <a:pt x="72" y="5"/>
                                  </a:cubicBezTo>
                                  <a:cubicBezTo>
                                    <a:pt x="79" y="9"/>
                                    <a:pt x="84" y="13"/>
                                    <a:pt x="88" y="19"/>
                                  </a:cubicBezTo>
                                  <a:cubicBezTo>
                                    <a:pt x="92" y="24"/>
                                    <a:pt x="94" y="31"/>
                                    <a:pt x="95" y="38"/>
                                  </a:cubicBezTo>
                                  <a:cubicBezTo>
                                    <a:pt x="96" y="43"/>
                                    <a:pt x="97" y="50"/>
                                    <a:pt x="97" y="61"/>
                                  </a:cubicBezTo>
                                  <a:lnTo>
                                    <a:pt x="19" y="61"/>
                                  </a:lnTo>
                                  <a:cubicBezTo>
                                    <a:pt x="20" y="72"/>
                                    <a:pt x="22" y="80"/>
                                    <a:pt x="27" y="87"/>
                                  </a:cubicBezTo>
                                  <a:cubicBezTo>
                                    <a:pt x="32" y="93"/>
                                    <a:pt x="39" y="97"/>
                                    <a:pt x="49" y="97"/>
                                  </a:cubicBezTo>
                                  <a:cubicBezTo>
                                    <a:pt x="58" y="97"/>
                                    <a:pt x="66" y="93"/>
                                    <a:pt x="71" y="87"/>
                                  </a:cubicBezTo>
                                  <a:cubicBezTo>
                                    <a:pt x="74" y="84"/>
                                    <a:pt x="77" y="80"/>
                                    <a:pt x="78" y="75"/>
                                  </a:cubicBezTo>
                                  <a:lnTo>
                                    <a:pt x="95" y="75"/>
                                  </a:lnTo>
                                  <a:cubicBezTo>
                                    <a:pt x="95" y="79"/>
                                    <a:pt x="93" y="83"/>
                                    <a:pt x="91" y="88"/>
                                  </a:cubicBezTo>
                                  <a:cubicBezTo>
                                    <a:pt x="88" y="93"/>
                                    <a:pt x="85" y="97"/>
                                    <a:pt x="82" y="100"/>
                                  </a:cubicBezTo>
                                  <a:cubicBezTo>
                                    <a:pt x="77" y="105"/>
                                    <a:pt x="70" y="108"/>
                                    <a:pt x="62" y="110"/>
                                  </a:cubicBezTo>
                                  <a:cubicBezTo>
                                    <a:pt x="58" y="111"/>
                                    <a:pt x="53" y="112"/>
                                    <a:pt x="47" y="112"/>
                                  </a:cubicBezTo>
                                  <a:cubicBezTo>
                                    <a:pt x="34" y="112"/>
                                    <a:pt x="23" y="107"/>
                                    <a:pt x="14" y="98"/>
                                  </a:cubicBezTo>
                                  <a:cubicBezTo>
                                    <a:pt x="5" y="88"/>
                                    <a:pt x="0" y="75"/>
                                    <a:pt x="0" y="57"/>
                                  </a:cubicBezTo>
                                  <a:cubicBezTo>
                                    <a:pt x="0" y="40"/>
                                    <a:pt x="5" y="27"/>
                                    <a:pt x="14" y="16"/>
                                  </a:cubicBezTo>
                                  <a:cubicBezTo>
                                    <a:pt x="23" y="5"/>
                                    <a:pt x="35" y="0"/>
                                    <a:pt x="50" y="0"/>
                                  </a:cubicBezTo>
                                  <a:lnTo>
                                    <a:pt x="50" y="0"/>
                                  </a:lnTo>
                                  <a:close/>
                                  <a:moveTo>
                                    <a:pt x="79" y="47"/>
                                  </a:moveTo>
                                  <a:lnTo>
                                    <a:pt x="79" y="47"/>
                                  </a:lnTo>
                                  <a:cubicBezTo>
                                    <a:pt x="78" y="39"/>
                                    <a:pt x="76" y="33"/>
                                    <a:pt x="74" y="28"/>
                                  </a:cubicBezTo>
                                  <a:cubicBezTo>
                                    <a:pt x="69" y="20"/>
                                    <a:pt x="61" y="16"/>
                                    <a:pt x="49" y="16"/>
                                  </a:cubicBezTo>
                                  <a:cubicBezTo>
                                    <a:pt x="41" y="16"/>
                                    <a:pt x="34" y="19"/>
                                    <a:pt x="29" y="24"/>
                                  </a:cubicBezTo>
                                  <a:cubicBezTo>
                                    <a:pt x="23" y="30"/>
                                    <a:pt x="20" y="38"/>
                                    <a:pt x="20" y="47"/>
                                  </a:cubicBezTo>
                                  <a:lnTo>
                                    <a:pt x="79" y="47"/>
                                  </a:lnTo>
                                  <a:close/>
                                  <a:moveTo>
                                    <a:pt x="49" y="0"/>
                                  </a:moveTo>
                                  <a:lnTo>
                                    <a:pt x="49" y="0"/>
                                  </a:lnTo>
                                  <a:lnTo>
                                    <a:pt x="49"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26" name="Freeform 885"/>
                          <wps:cNvSpPr>
                            <a:spLocks noEditPoints="1"/>
                          </wps:cNvSpPr>
                          <wps:spPr bwMode="auto">
                            <a:xfrm>
                              <a:off x="1762" y="4575"/>
                              <a:ext cx="74" cy="119"/>
                            </a:xfrm>
                            <a:custGeom>
                              <a:avLst/>
                              <a:gdLst>
                                <a:gd name="T0" fmla="*/ 18 w 93"/>
                                <a:gd name="T1" fmla="*/ 94 h 149"/>
                                <a:gd name="T2" fmla="*/ 18 w 93"/>
                                <a:gd name="T3" fmla="*/ 94 h 149"/>
                                <a:gd name="T4" fmla="*/ 26 w 93"/>
                                <a:gd name="T5" fmla="*/ 122 h 149"/>
                                <a:gd name="T6" fmla="*/ 49 w 93"/>
                                <a:gd name="T7" fmla="*/ 133 h 149"/>
                                <a:gd name="T8" fmla="*/ 69 w 93"/>
                                <a:gd name="T9" fmla="*/ 123 h 149"/>
                                <a:gd name="T10" fmla="*/ 77 w 93"/>
                                <a:gd name="T11" fmla="*/ 92 h 149"/>
                                <a:gd name="T12" fmla="*/ 69 w 93"/>
                                <a:gd name="T13" fmla="*/ 63 h 149"/>
                                <a:gd name="T14" fmla="*/ 48 w 93"/>
                                <a:gd name="T15" fmla="*/ 53 h 149"/>
                                <a:gd name="T16" fmla="*/ 27 w 93"/>
                                <a:gd name="T17" fmla="*/ 63 h 149"/>
                                <a:gd name="T18" fmla="*/ 18 w 93"/>
                                <a:gd name="T19" fmla="*/ 94 h 149"/>
                                <a:gd name="T20" fmla="*/ 18 w 93"/>
                                <a:gd name="T21" fmla="*/ 94 h 149"/>
                                <a:gd name="T22" fmla="*/ 45 w 93"/>
                                <a:gd name="T23" fmla="*/ 38 h 149"/>
                                <a:gd name="T24" fmla="*/ 45 w 93"/>
                                <a:gd name="T25" fmla="*/ 38 h 149"/>
                                <a:gd name="T26" fmla="*/ 65 w 93"/>
                                <a:gd name="T27" fmla="*/ 43 h 149"/>
                                <a:gd name="T28" fmla="*/ 76 w 93"/>
                                <a:gd name="T29" fmla="*/ 53 h 149"/>
                                <a:gd name="T30" fmla="*/ 76 w 93"/>
                                <a:gd name="T31" fmla="*/ 0 h 149"/>
                                <a:gd name="T32" fmla="*/ 93 w 93"/>
                                <a:gd name="T33" fmla="*/ 0 h 149"/>
                                <a:gd name="T34" fmla="*/ 93 w 93"/>
                                <a:gd name="T35" fmla="*/ 145 h 149"/>
                                <a:gd name="T36" fmla="*/ 77 w 93"/>
                                <a:gd name="T37" fmla="*/ 145 h 149"/>
                                <a:gd name="T38" fmla="*/ 77 w 93"/>
                                <a:gd name="T39" fmla="*/ 130 h 149"/>
                                <a:gd name="T40" fmla="*/ 63 w 93"/>
                                <a:gd name="T41" fmla="*/ 145 h 149"/>
                                <a:gd name="T42" fmla="*/ 43 w 93"/>
                                <a:gd name="T43" fmla="*/ 149 h 149"/>
                                <a:gd name="T44" fmla="*/ 13 w 93"/>
                                <a:gd name="T45" fmla="*/ 134 h 149"/>
                                <a:gd name="T46" fmla="*/ 0 w 93"/>
                                <a:gd name="T47" fmla="*/ 95 h 149"/>
                                <a:gd name="T48" fmla="*/ 11 w 93"/>
                                <a:gd name="T49" fmla="*/ 55 h 149"/>
                                <a:gd name="T50" fmla="*/ 45 w 93"/>
                                <a:gd name="T51" fmla="*/ 38 h 149"/>
                                <a:gd name="T52" fmla="*/ 45 w 93"/>
                                <a:gd name="T53" fmla="*/ 38 h 14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93" h="149">
                                  <a:moveTo>
                                    <a:pt x="18" y="94"/>
                                  </a:moveTo>
                                  <a:lnTo>
                                    <a:pt x="18" y="94"/>
                                  </a:lnTo>
                                  <a:cubicBezTo>
                                    <a:pt x="18" y="105"/>
                                    <a:pt x="21" y="114"/>
                                    <a:pt x="26" y="122"/>
                                  </a:cubicBezTo>
                                  <a:cubicBezTo>
                                    <a:pt x="30" y="130"/>
                                    <a:pt x="38" y="133"/>
                                    <a:pt x="49" y="133"/>
                                  </a:cubicBezTo>
                                  <a:cubicBezTo>
                                    <a:pt x="57" y="133"/>
                                    <a:pt x="64" y="130"/>
                                    <a:pt x="69" y="123"/>
                                  </a:cubicBezTo>
                                  <a:cubicBezTo>
                                    <a:pt x="74" y="116"/>
                                    <a:pt x="77" y="106"/>
                                    <a:pt x="77" y="92"/>
                                  </a:cubicBezTo>
                                  <a:cubicBezTo>
                                    <a:pt x="77" y="79"/>
                                    <a:pt x="74" y="69"/>
                                    <a:pt x="69" y="63"/>
                                  </a:cubicBezTo>
                                  <a:cubicBezTo>
                                    <a:pt x="63" y="56"/>
                                    <a:pt x="56" y="53"/>
                                    <a:pt x="48" y="53"/>
                                  </a:cubicBezTo>
                                  <a:cubicBezTo>
                                    <a:pt x="39" y="53"/>
                                    <a:pt x="32" y="57"/>
                                    <a:pt x="27" y="63"/>
                                  </a:cubicBezTo>
                                  <a:cubicBezTo>
                                    <a:pt x="21" y="70"/>
                                    <a:pt x="18" y="80"/>
                                    <a:pt x="18" y="94"/>
                                  </a:cubicBezTo>
                                  <a:lnTo>
                                    <a:pt x="18" y="94"/>
                                  </a:lnTo>
                                  <a:close/>
                                  <a:moveTo>
                                    <a:pt x="45" y="38"/>
                                  </a:moveTo>
                                  <a:lnTo>
                                    <a:pt x="45" y="38"/>
                                  </a:lnTo>
                                  <a:cubicBezTo>
                                    <a:pt x="53" y="38"/>
                                    <a:pt x="60" y="39"/>
                                    <a:pt x="65" y="43"/>
                                  </a:cubicBezTo>
                                  <a:cubicBezTo>
                                    <a:pt x="69" y="45"/>
                                    <a:pt x="72" y="48"/>
                                    <a:pt x="76" y="53"/>
                                  </a:cubicBezTo>
                                  <a:lnTo>
                                    <a:pt x="76" y="0"/>
                                  </a:lnTo>
                                  <a:lnTo>
                                    <a:pt x="93" y="0"/>
                                  </a:lnTo>
                                  <a:lnTo>
                                    <a:pt x="93" y="145"/>
                                  </a:lnTo>
                                  <a:lnTo>
                                    <a:pt x="77" y="145"/>
                                  </a:lnTo>
                                  <a:lnTo>
                                    <a:pt x="77" y="130"/>
                                  </a:lnTo>
                                  <a:cubicBezTo>
                                    <a:pt x="73" y="137"/>
                                    <a:pt x="68" y="142"/>
                                    <a:pt x="63" y="145"/>
                                  </a:cubicBezTo>
                                  <a:cubicBezTo>
                                    <a:pt x="57" y="147"/>
                                    <a:pt x="50" y="149"/>
                                    <a:pt x="43" y="149"/>
                                  </a:cubicBezTo>
                                  <a:cubicBezTo>
                                    <a:pt x="31" y="149"/>
                                    <a:pt x="21" y="144"/>
                                    <a:pt x="13" y="134"/>
                                  </a:cubicBezTo>
                                  <a:cubicBezTo>
                                    <a:pt x="4" y="124"/>
                                    <a:pt x="0" y="111"/>
                                    <a:pt x="0" y="95"/>
                                  </a:cubicBezTo>
                                  <a:cubicBezTo>
                                    <a:pt x="0" y="79"/>
                                    <a:pt x="4" y="66"/>
                                    <a:pt x="11" y="55"/>
                                  </a:cubicBezTo>
                                  <a:cubicBezTo>
                                    <a:pt x="19" y="43"/>
                                    <a:pt x="30" y="38"/>
                                    <a:pt x="45" y="38"/>
                                  </a:cubicBezTo>
                                  <a:lnTo>
                                    <a:pt x="45" y="3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27" name="Freeform 886"/>
                          <wps:cNvSpPr>
                            <a:spLocks noEditPoints="1"/>
                          </wps:cNvSpPr>
                          <wps:spPr bwMode="auto">
                            <a:xfrm>
                              <a:off x="1899" y="4626"/>
                              <a:ext cx="81" cy="47"/>
                            </a:xfrm>
                            <a:custGeom>
                              <a:avLst/>
                              <a:gdLst>
                                <a:gd name="T0" fmla="*/ 103 w 103"/>
                                <a:gd name="T1" fmla="*/ 0 h 59"/>
                                <a:gd name="T2" fmla="*/ 103 w 103"/>
                                <a:gd name="T3" fmla="*/ 0 h 59"/>
                                <a:gd name="T4" fmla="*/ 103 w 103"/>
                                <a:gd name="T5" fmla="*/ 17 h 59"/>
                                <a:gd name="T6" fmla="*/ 0 w 103"/>
                                <a:gd name="T7" fmla="*/ 17 h 59"/>
                                <a:gd name="T8" fmla="*/ 0 w 103"/>
                                <a:gd name="T9" fmla="*/ 0 h 59"/>
                                <a:gd name="T10" fmla="*/ 103 w 103"/>
                                <a:gd name="T11" fmla="*/ 0 h 59"/>
                                <a:gd name="T12" fmla="*/ 103 w 103"/>
                                <a:gd name="T13" fmla="*/ 42 h 59"/>
                                <a:gd name="T14" fmla="*/ 103 w 103"/>
                                <a:gd name="T15" fmla="*/ 42 h 59"/>
                                <a:gd name="T16" fmla="*/ 103 w 103"/>
                                <a:gd name="T17" fmla="*/ 59 h 59"/>
                                <a:gd name="T18" fmla="*/ 0 w 103"/>
                                <a:gd name="T19" fmla="*/ 59 h 59"/>
                                <a:gd name="T20" fmla="*/ 0 w 103"/>
                                <a:gd name="T21" fmla="*/ 42 h 59"/>
                                <a:gd name="T22" fmla="*/ 103 w 103"/>
                                <a:gd name="T23" fmla="*/ 42 h 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3" h="59">
                                  <a:moveTo>
                                    <a:pt x="103" y="0"/>
                                  </a:moveTo>
                                  <a:lnTo>
                                    <a:pt x="103" y="0"/>
                                  </a:lnTo>
                                  <a:lnTo>
                                    <a:pt x="103" y="17"/>
                                  </a:lnTo>
                                  <a:lnTo>
                                    <a:pt x="0" y="17"/>
                                  </a:lnTo>
                                  <a:lnTo>
                                    <a:pt x="0" y="0"/>
                                  </a:lnTo>
                                  <a:lnTo>
                                    <a:pt x="103" y="0"/>
                                  </a:lnTo>
                                  <a:close/>
                                  <a:moveTo>
                                    <a:pt x="103" y="42"/>
                                  </a:moveTo>
                                  <a:lnTo>
                                    <a:pt x="103" y="42"/>
                                  </a:lnTo>
                                  <a:lnTo>
                                    <a:pt x="103" y="59"/>
                                  </a:lnTo>
                                  <a:lnTo>
                                    <a:pt x="0" y="59"/>
                                  </a:lnTo>
                                  <a:lnTo>
                                    <a:pt x="0" y="42"/>
                                  </a:lnTo>
                                  <a:lnTo>
                                    <a:pt x="103" y="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28" name="Freeform 887"/>
                          <wps:cNvSpPr>
                            <a:spLocks noEditPoints="1"/>
                          </wps:cNvSpPr>
                          <wps:spPr bwMode="auto">
                            <a:xfrm>
                              <a:off x="2036" y="4579"/>
                              <a:ext cx="77" cy="115"/>
                            </a:xfrm>
                            <a:custGeom>
                              <a:avLst/>
                              <a:gdLst>
                                <a:gd name="T0" fmla="*/ 48 w 97"/>
                                <a:gd name="T1" fmla="*/ 59 h 145"/>
                                <a:gd name="T2" fmla="*/ 48 w 97"/>
                                <a:gd name="T3" fmla="*/ 59 h 145"/>
                                <a:gd name="T4" fmla="*/ 66 w 97"/>
                                <a:gd name="T5" fmla="*/ 53 h 145"/>
                                <a:gd name="T6" fmla="*/ 73 w 97"/>
                                <a:gd name="T7" fmla="*/ 37 h 145"/>
                                <a:gd name="T8" fmla="*/ 67 w 97"/>
                                <a:gd name="T9" fmla="*/ 22 h 145"/>
                                <a:gd name="T10" fmla="*/ 47 w 97"/>
                                <a:gd name="T11" fmla="*/ 16 h 145"/>
                                <a:gd name="T12" fmla="*/ 29 w 97"/>
                                <a:gd name="T13" fmla="*/ 22 h 145"/>
                                <a:gd name="T14" fmla="*/ 23 w 97"/>
                                <a:gd name="T15" fmla="*/ 38 h 145"/>
                                <a:gd name="T16" fmla="*/ 31 w 97"/>
                                <a:gd name="T17" fmla="*/ 53 h 145"/>
                                <a:gd name="T18" fmla="*/ 48 w 97"/>
                                <a:gd name="T19" fmla="*/ 59 h 145"/>
                                <a:gd name="T20" fmla="*/ 48 w 97"/>
                                <a:gd name="T21" fmla="*/ 59 h 145"/>
                                <a:gd name="T22" fmla="*/ 49 w 97"/>
                                <a:gd name="T23" fmla="*/ 129 h 145"/>
                                <a:gd name="T24" fmla="*/ 49 w 97"/>
                                <a:gd name="T25" fmla="*/ 129 h 145"/>
                                <a:gd name="T26" fmla="*/ 70 w 97"/>
                                <a:gd name="T27" fmla="*/ 122 h 145"/>
                                <a:gd name="T28" fmla="*/ 78 w 97"/>
                                <a:gd name="T29" fmla="*/ 102 h 145"/>
                                <a:gd name="T30" fmla="*/ 69 w 97"/>
                                <a:gd name="T31" fmla="*/ 82 h 145"/>
                                <a:gd name="T32" fmla="*/ 48 w 97"/>
                                <a:gd name="T33" fmla="*/ 75 h 145"/>
                                <a:gd name="T34" fmla="*/ 27 w 97"/>
                                <a:gd name="T35" fmla="*/ 82 h 145"/>
                                <a:gd name="T36" fmla="*/ 19 w 97"/>
                                <a:gd name="T37" fmla="*/ 102 h 145"/>
                                <a:gd name="T38" fmla="*/ 26 w 97"/>
                                <a:gd name="T39" fmla="*/ 121 h 145"/>
                                <a:gd name="T40" fmla="*/ 49 w 97"/>
                                <a:gd name="T41" fmla="*/ 129 h 145"/>
                                <a:gd name="T42" fmla="*/ 49 w 97"/>
                                <a:gd name="T43" fmla="*/ 129 h 145"/>
                                <a:gd name="T44" fmla="*/ 24 w 97"/>
                                <a:gd name="T45" fmla="*/ 66 h 145"/>
                                <a:gd name="T46" fmla="*/ 24 w 97"/>
                                <a:gd name="T47" fmla="*/ 66 h 145"/>
                                <a:gd name="T48" fmla="*/ 12 w 97"/>
                                <a:gd name="T49" fmla="*/ 58 h 145"/>
                                <a:gd name="T50" fmla="*/ 5 w 97"/>
                                <a:gd name="T51" fmla="*/ 38 h 145"/>
                                <a:gd name="T52" fmla="*/ 16 w 97"/>
                                <a:gd name="T53" fmla="*/ 11 h 145"/>
                                <a:gd name="T54" fmla="*/ 48 w 97"/>
                                <a:gd name="T55" fmla="*/ 0 h 145"/>
                                <a:gd name="T56" fmla="*/ 80 w 97"/>
                                <a:gd name="T57" fmla="*/ 10 h 145"/>
                                <a:gd name="T58" fmla="*/ 92 w 97"/>
                                <a:gd name="T59" fmla="*/ 35 h 145"/>
                                <a:gd name="T60" fmla="*/ 85 w 97"/>
                                <a:gd name="T61" fmla="*/ 57 h 145"/>
                                <a:gd name="T62" fmla="*/ 73 w 97"/>
                                <a:gd name="T63" fmla="*/ 66 h 145"/>
                                <a:gd name="T64" fmla="*/ 87 w 97"/>
                                <a:gd name="T65" fmla="*/ 75 h 145"/>
                                <a:gd name="T66" fmla="*/ 97 w 97"/>
                                <a:gd name="T67" fmla="*/ 101 h 145"/>
                                <a:gd name="T68" fmla="*/ 84 w 97"/>
                                <a:gd name="T69" fmla="*/ 132 h 145"/>
                                <a:gd name="T70" fmla="*/ 49 w 97"/>
                                <a:gd name="T71" fmla="*/ 145 h 145"/>
                                <a:gd name="T72" fmla="*/ 14 w 97"/>
                                <a:gd name="T73" fmla="*/ 134 h 145"/>
                                <a:gd name="T74" fmla="*/ 0 w 97"/>
                                <a:gd name="T75" fmla="*/ 101 h 145"/>
                                <a:gd name="T76" fmla="*/ 6 w 97"/>
                                <a:gd name="T77" fmla="*/ 80 h 145"/>
                                <a:gd name="T78" fmla="*/ 24 w 97"/>
                                <a:gd name="T79" fmla="*/ 66 h 145"/>
                                <a:gd name="T80" fmla="*/ 24 w 97"/>
                                <a:gd name="T81" fmla="*/ 66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97" h="145">
                                  <a:moveTo>
                                    <a:pt x="48" y="59"/>
                                  </a:moveTo>
                                  <a:lnTo>
                                    <a:pt x="48" y="59"/>
                                  </a:lnTo>
                                  <a:cubicBezTo>
                                    <a:pt x="56" y="59"/>
                                    <a:pt x="62" y="57"/>
                                    <a:pt x="66" y="53"/>
                                  </a:cubicBezTo>
                                  <a:cubicBezTo>
                                    <a:pt x="71" y="48"/>
                                    <a:pt x="73" y="43"/>
                                    <a:pt x="73" y="37"/>
                                  </a:cubicBezTo>
                                  <a:cubicBezTo>
                                    <a:pt x="73" y="32"/>
                                    <a:pt x="71" y="27"/>
                                    <a:pt x="67" y="22"/>
                                  </a:cubicBezTo>
                                  <a:cubicBezTo>
                                    <a:pt x="62" y="18"/>
                                    <a:pt x="56" y="16"/>
                                    <a:pt x="47" y="16"/>
                                  </a:cubicBezTo>
                                  <a:cubicBezTo>
                                    <a:pt x="39" y="16"/>
                                    <a:pt x="33" y="18"/>
                                    <a:pt x="29" y="22"/>
                                  </a:cubicBezTo>
                                  <a:cubicBezTo>
                                    <a:pt x="25" y="27"/>
                                    <a:pt x="23" y="32"/>
                                    <a:pt x="23" y="38"/>
                                  </a:cubicBezTo>
                                  <a:cubicBezTo>
                                    <a:pt x="23" y="45"/>
                                    <a:pt x="26" y="50"/>
                                    <a:pt x="31" y="53"/>
                                  </a:cubicBezTo>
                                  <a:cubicBezTo>
                                    <a:pt x="35" y="57"/>
                                    <a:pt x="41" y="59"/>
                                    <a:pt x="48" y="59"/>
                                  </a:cubicBezTo>
                                  <a:lnTo>
                                    <a:pt x="48" y="59"/>
                                  </a:lnTo>
                                  <a:close/>
                                  <a:moveTo>
                                    <a:pt x="49" y="129"/>
                                  </a:moveTo>
                                  <a:lnTo>
                                    <a:pt x="49" y="129"/>
                                  </a:lnTo>
                                  <a:cubicBezTo>
                                    <a:pt x="57" y="129"/>
                                    <a:pt x="64" y="127"/>
                                    <a:pt x="70" y="122"/>
                                  </a:cubicBezTo>
                                  <a:cubicBezTo>
                                    <a:pt x="75" y="118"/>
                                    <a:pt x="78" y="111"/>
                                    <a:pt x="78" y="102"/>
                                  </a:cubicBezTo>
                                  <a:cubicBezTo>
                                    <a:pt x="78" y="93"/>
                                    <a:pt x="75" y="86"/>
                                    <a:pt x="69" y="82"/>
                                  </a:cubicBezTo>
                                  <a:cubicBezTo>
                                    <a:pt x="64" y="77"/>
                                    <a:pt x="57" y="75"/>
                                    <a:pt x="48" y="75"/>
                                  </a:cubicBezTo>
                                  <a:cubicBezTo>
                                    <a:pt x="39" y="75"/>
                                    <a:pt x="32" y="77"/>
                                    <a:pt x="27" y="82"/>
                                  </a:cubicBezTo>
                                  <a:cubicBezTo>
                                    <a:pt x="22" y="87"/>
                                    <a:pt x="19" y="93"/>
                                    <a:pt x="19" y="102"/>
                                  </a:cubicBezTo>
                                  <a:cubicBezTo>
                                    <a:pt x="19" y="109"/>
                                    <a:pt x="21" y="116"/>
                                    <a:pt x="26" y="121"/>
                                  </a:cubicBezTo>
                                  <a:cubicBezTo>
                                    <a:pt x="31" y="126"/>
                                    <a:pt x="39" y="129"/>
                                    <a:pt x="49" y="129"/>
                                  </a:cubicBezTo>
                                  <a:lnTo>
                                    <a:pt x="49" y="129"/>
                                  </a:lnTo>
                                  <a:close/>
                                  <a:moveTo>
                                    <a:pt x="24" y="66"/>
                                  </a:moveTo>
                                  <a:lnTo>
                                    <a:pt x="24" y="66"/>
                                  </a:lnTo>
                                  <a:cubicBezTo>
                                    <a:pt x="19" y="64"/>
                                    <a:pt x="15" y="61"/>
                                    <a:pt x="12" y="58"/>
                                  </a:cubicBezTo>
                                  <a:cubicBezTo>
                                    <a:pt x="7" y="53"/>
                                    <a:pt x="5" y="46"/>
                                    <a:pt x="5" y="38"/>
                                  </a:cubicBezTo>
                                  <a:cubicBezTo>
                                    <a:pt x="5" y="27"/>
                                    <a:pt x="8" y="18"/>
                                    <a:pt x="16" y="11"/>
                                  </a:cubicBezTo>
                                  <a:cubicBezTo>
                                    <a:pt x="24" y="3"/>
                                    <a:pt x="34" y="0"/>
                                    <a:pt x="48" y="0"/>
                                  </a:cubicBezTo>
                                  <a:cubicBezTo>
                                    <a:pt x="62" y="0"/>
                                    <a:pt x="73" y="3"/>
                                    <a:pt x="80" y="10"/>
                                  </a:cubicBezTo>
                                  <a:cubicBezTo>
                                    <a:pt x="88" y="17"/>
                                    <a:pt x="92" y="26"/>
                                    <a:pt x="92" y="35"/>
                                  </a:cubicBezTo>
                                  <a:cubicBezTo>
                                    <a:pt x="92" y="44"/>
                                    <a:pt x="90" y="51"/>
                                    <a:pt x="85" y="57"/>
                                  </a:cubicBezTo>
                                  <a:cubicBezTo>
                                    <a:pt x="83" y="60"/>
                                    <a:pt x="79" y="63"/>
                                    <a:pt x="73" y="66"/>
                                  </a:cubicBezTo>
                                  <a:cubicBezTo>
                                    <a:pt x="79" y="68"/>
                                    <a:pt x="84" y="71"/>
                                    <a:pt x="87" y="75"/>
                                  </a:cubicBezTo>
                                  <a:cubicBezTo>
                                    <a:pt x="94" y="82"/>
                                    <a:pt x="97" y="90"/>
                                    <a:pt x="97" y="101"/>
                                  </a:cubicBezTo>
                                  <a:cubicBezTo>
                                    <a:pt x="97" y="113"/>
                                    <a:pt x="92" y="124"/>
                                    <a:pt x="84" y="132"/>
                                  </a:cubicBezTo>
                                  <a:cubicBezTo>
                                    <a:pt x="76" y="141"/>
                                    <a:pt x="64" y="145"/>
                                    <a:pt x="49" y="145"/>
                                  </a:cubicBezTo>
                                  <a:cubicBezTo>
                                    <a:pt x="35" y="145"/>
                                    <a:pt x="23" y="141"/>
                                    <a:pt x="14" y="134"/>
                                  </a:cubicBezTo>
                                  <a:cubicBezTo>
                                    <a:pt x="4" y="127"/>
                                    <a:pt x="0" y="116"/>
                                    <a:pt x="0" y="101"/>
                                  </a:cubicBezTo>
                                  <a:cubicBezTo>
                                    <a:pt x="0" y="93"/>
                                    <a:pt x="2" y="86"/>
                                    <a:pt x="6" y="80"/>
                                  </a:cubicBezTo>
                                  <a:cubicBezTo>
                                    <a:pt x="10" y="74"/>
                                    <a:pt x="16" y="69"/>
                                    <a:pt x="24" y="66"/>
                                  </a:cubicBezTo>
                                  <a:lnTo>
                                    <a:pt x="24" y="66"/>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29" name="Freeform 888"/>
                          <wps:cNvSpPr>
                            <a:spLocks noEditPoints="1"/>
                          </wps:cNvSpPr>
                          <wps:spPr bwMode="auto">
                            <a:xfrm>
                              <a:off x="2125" y="4579"/>
                              <a:ext cx="78" cy="115"/>
                            </a:xfrm>
                            <a:custGeom>
                              <a:avLst/>
                              <a:gdLst>
                                <a:gd name="T0" fmla="*/ 49 w 98"/>
                                <a:gd name="T1" fmla="*/ 0 h 145"/>
                                <a:gd name="T2" fmla="*/ 49 w 98"/>
                                <a:gd name="T3" fmla="*/ 0 h 145"/>
                                <a:gd name="T4" fmla="*/ 88 w 98"/>
                                <a:gd name="T5" fmla="*/ 22 h 145"/>
                                <a:gd name="T6" fmla="*/ 98 w 98"/>
                                <a:gd name="T7" fmla="*/ 70 h 145"/>
                                <a:gd name="T8" fmla="*/ 89 w 98"/>
                                <a:gd name="T9" fmla="*/ 118 h 145"/>
                                <a:gd name="T10" fmla="*/ 48 w 98"/>
                                <a:gd name="T11" fmla="*/ 145 h 145"/>
                                <a:gd name="T12" fmla="*/ 11 w 98"/>
                                <a:gd name="T13" fmla="*/ 123 h 145"/>
                                <a:gd name="T14" fmla="*/ 0 w 98"/>
                                <a:gd name="T15" fmla="*/ 73 h 145"/>
                                <a:gd name="T16" fmla="*/ 6 w 98"/>
                                <a:gd name="T17" fmla="*/ 32 h 145"/>
                                <a:gd name="T18" fmla="*/ 49 w 98"/>
                                <a:gd name="T19" fmla="*/ 0 h 145"/>
                                <a:gd name="T20" fmla="*/ 49 w 98"/>
                                <a:gd name="T21" fmla="*/ 0 h 145"/>
                                <a:gd name="T22" fmla="*/ 48 w 98"/>
                                <a:gd name="T23" fmla="*/ 129 h 145"/>
                                <a:gd name="T24" fmla="*/ 48 w 98"/>
                                <a:gd name="T25" fmla="*/ 129 h 145"/>
                                <a:gd name="T26" fmla="*/ 70 w 98"/>
                                <a:gd name="T27" fmla="*/ 117 h 145"/>
                                <a:gd name="T28" fmla="*/ 79 w 98"/>
                                <a:gd name="T29" fmla="*/ 71 h 145"/>
                                <a:gd name="T30" fmla="*/ 73 w 98"/>
                                <a:gd name="T31" fmla="*/ 31 h 145"/>
                                <a:gd name="T32" fmla="*/ 50 w 98"/>
                                <a:gd name="T33" fmla="*/ 16 h 145"/>
                                <a:gd name="T34" fmla="*/ 27 w 98"/>
                                <a:gd name="T35" fmla="*/ 31 h 145"/>
                                <a:gd name="T36" fmla="*/ 19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7"/>
                                    <a:pt x="88" y="22"/>
                                  </a:cubicBezTo>
                                  <a:cubicBezTo>
                                    <a:pt x="95" y="34"/>
                                    <a:pt x="98" y="50"/>
                                    <a:pt x="98" y="70"/>
                                  </a:cubicBezTo>
                                  <a:cubicBezTo>
                                    <a:pt x="98" y="90"/>
                                    <a:pt x="95" y="105"/>
                                    <a:pt x="89" y="118"/>
                                  </a:cubicBezTo>
                                  <a:cubicBezTo>
                                    <a:pt x="81" y="136"/>
                                    <a:pt x="67" y="145"/>
                                    <a:pt x="48" y="145"/>
                                  </a:cubicBezTo>
                                  <a:cubicBezTo>
                                    <a:pt x="31" y="145"/>
                                    <a:pt x="19" y="138"/>
                                    <a:pt x="11" y="123"/>
                                  </a:cubicBezTo>
                                  <a:cubicBezTo>
                                    <a:pt x="4" y="111"/>
                                    <a:pt x="0" y="94"/>
                                    <a:pt x="0" y="73"/>
                                  </a:cubicBezTo>
                                  <a:cubicBezTo>
                                    <a:pt x="0" y="57"/>
                                    <a:pt x="2" y="44"/>
                                    <a:pt x="6" y="32"/>
                                  </a:cubicBezTo>
                                  <a:cubicBezTo>
                                    <a:pt x="14" y="11"/>
                                    <a:pt x="28" y="0"/>
                                    <a:pt x="49" y="0"/>
                                  </a:cubicBezTo>
                                  <a:lnTo>
                                    <a:pt x="49" y="0"/>
                                  </a:lnTo>
                                  <a:close/>
                                  <a:moveTo>
                                    <a:pt x="48" y="129"/>
                                  </a:moveTo>
                                  <a:lnTo>
                                    <a:pt x="48" y="129"/>
                                  </a:lnTo>
                                  <a:cubicBezTo>
                                    <a:pt x="58" y="129"/>
                                    <a:pt x="65" y="125"/>
                                    <a:pt x="70" y="117"/>
                                  </a:cubicBezTo>
                                  <a:cubicBezTo>
                                    <a:pt x="76" y="108"/>
                                    <a:pt x="79" y="93"/>
                                    <a:pt x="79" y="71"/>
                                  </a:cubicBezTo>
                                  <a:cubicBezTo>
                                    <a:pt x="79" y="55"/>
                                    <a:pt x="77" y="42"/>
                                    <a:pt x="73" y="31"/>
                                  </a:cubicBezTo>
                                  <a:cubicBezTo>
                                    <a:pt x="69" y="21"/>
                                    <a:pt x="61" y="16"/>
                                    <a:pt x="50" y="16"/>
                                  </a:cubicBezTo>
                                  <a:cubicBezTo>
                                    <a:pt x="39" y="16"/>
                                    <a:pt x="32" y="21"/>
                                    <a:pt x="27" y="31"/>
                                  </a:cubicBezTo>
                                  <a:cubicBezTo>
                                    <a:pt x="22" y="40"/>
                                    <a:pt x="19" y="55"/>
                                    <a:pt x="19" y="74"/>
                                  </a:cubicBezTo>
                                  <a:cubicBezTo>
                                    <a:pt x="19" y="88"/>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30" name="Freeform 889"/>
                          <wps:cNvSpPr>
                            <a:spLocks/>
                          </wps:cNvSpPr>
                          <wps:spPr bwMode="auto">
                            <a:xfrm>
                              <a:off x="2223" y="4674"/>
                              <a:ext cx="17" cy="17"/>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31" name="Freeform 890"/>
                          <wps:cNvSpPr>
                            <a:spLocks noEditPoints="1"/>
                          </wps:cNvSpPr>
                          <wps:spPr bwMode="auto">
                            <a:xfrm>
                              <a:off x="2258" y="4579"/>
                              <a:ext cx="81" cy="112"/>
                            </a:xfrm>
                            <a:custGeom>
                              <a:avLst/>
                              <a:gdLst>
                                <a:gd name="T0" fmla="*/ 62 w 101"/>
                                <a:gd name="T1" fmla="*/ 91 h 141"/>
                                <a:gd name="T2" fmla="*/ 62 w 101"/>
                                <a:gd name="T3" fmla="*/ 91 h 141"/>
                                <a:gd name="T4" fmla="*/ 62 w 101"/>
                                <a:gd name="T5" fmla="*/ 27 h 141"/>
                                <a:gd name="T6" fmla="*/ 17 w 101"/>
                                <a:gd name="T7" fmla="*/ 91 h 141"/>
                                <a:gd name="T8" fmla="*/ 62 w 101"/>
                                <a:gd name="T9" fmla="*/ 91 h 141"/>
                                <a:gd name="T10" fmla="*/ 62 w 101"/>
                                <a:gd name="T11" fmla="*/ 141 h 141"/>
                                <a:gd name="T12" fmla="*/ 62 w 101"/>
                                <a:gd name="T13" fmla="*/ 141 h 141"/>
                                <a:gd name="T14" fmla="*/ 62 w 101"/>
                                <a:gd name="T15" fmla="*/ 107 h 141"/>
                                <a:gd name="T16" fmla="*/ 0 w 101"/>
                                <a:gd name="T17" fmla="*/ 107 h 141"/>
                                <a:gd name="T18" fmla="*/ 0 w 101"/>
                                <a:gd name="T19" fmla="*/ 89 h 141"/>
                                <a:gd name="T20" fmla="*/ 65 w 101"/>
                                <a:gd name="T21" fmla="*/ 0 h 141"/>
                                <a:gd name="T22" fmla="*/ 80 w 101"/>
                                <a:gd name="T23" fmla="*/ 0 h 141"/>
                                <a:gd name="T24" fmla="*/ 80 w 101"/>
                                <a:gd name="T25" fmla="*/ 91 h 141"/>
                                <a:gd name="T26" fmla="*/ 101 w 101"/>
                                <a:gd name="T27" fmla="*/ 91 h 141"/>
                                <a:gd name="T28" fmla="*/ 101 w 101"/>
                                <a:gd name="T29" fmla="*/ 107 h 141"/>
                                <a:gd name="T30" fmla="*/ 80 w 101"/>
                                <a:gd name="T31" fmla="*/ 107 h 141"/>
                                <a:gd name="T32" fmla="*/ 80 w 101"/>
                                <a:gd name="T33" fmla="*/ 141 h 141"/>
                                <a:gd name="T34" fmla="*/ 62 w 101"/>
                                <a:gd name="T35"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01" h="141">
                                  <a:moveTo>
                                    <a:pt x="62" y="91"/>
                                  </a:moveTo>
                                  <a:lnTo>
                                    <a:pt x="62" y="91"/>
                                  </a:lnTo>
                                  <a:lnTo>
                                    <a:pt x="62" y="27"/>
                                  </a:lnTo>
                                  <a:lnTo>
                                    <a:pt x="17" y="91"/>
                                  </a:lnTo>
                                  <a:lnTo>
                                    <a:pt x="62" y="91"/>
                                  </a:lnTo>
                                  <a:close/>
                                  <a:moveTo>
                                    <a:pt x="62" y="141"/>
                                  </a:moveTo>
                                  <a:lnTo>
                                    <a:pt x="62" y="141"/>
                                  </a:lnTo>
                                  <a:lnTo>
                                    <a:pt x="62" y="107"/>
                                  </a:lnTo>
                                  <a:lnTo>
                                    <a:pt x="0" y="107"/>
                                  </a:lnTo>
                                  <a:lnTo>
                                    <a:pt x="0" y="89"/>
                                  </a:lnTo>
                                  <a:lnTo>
                                    <a:pt x="65" y="0"/>
                                  </a:lnTo>
                                  <a:lnTo>
                                    <a:pt x="80" y="0"/>
                                  </a:lnTo>
                                  <a:lnTo>
                                    <a:pt x="80" y="91"/>
                                  </a:lnTo>
                                  <a:lnTo>
                                    <a:pt x="101" y="91"/>
                                  </a:lnTo>
                                  <a:lnTo>
                                    <a:pt x="101" y="107"/>
                                  </a:lnTo>
                                  <a:lnTo>
                                    <a:pt x="80" y="107"/>
                                  </a:lnTo>
                                  <a:lnTo>
                                    <a:pt x="80" y="141"/>
                                  </a:lnTo>
                                  <a:lnTo>
                                    <a:pt x="62" y="1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32" name="Freeform 891"/>
                          <wps:cNvSpPr>
                            <a:spLocks noEditPoints="1"/>
                          </wps:cNvSpPr>
                          <wps:spPr bwMode="auto">
                            <a:xfrm>
                              <a:off x="2349" y="4579"/>
                              <a:ext cx="132" cy="115"/>
                            </a:xfrm>
                            <a:custGeom>
                              <a:avLst/>
                              <a:gdLst>
                                <a:gd name="T0" fmla="*/ 132 w 166"/>
                                <a:gd name="T1" fmla="*/ 72 h 145"/>
                                <a:gd name="T2" fmla="*/ 132 w 166"/>
                                <a:gd name="T3" fmla="*/ 72 h 145"/>
                                <a:gd name="T4" fmla="*/ 156 w 166"/>
                                <a:gd name="T5" fmla="*/ 83 h 145"/>
                                <a:gd name="T6" fmla="*/ 166 w 166"/>
                                <a:gd name="T7" fmla="*/ 107 h 145"/>
                                <a:gd name="T8" fmla="*/ 156 w 166"/>
                                <a:gd name="T9" fmla="*/ 131 h 145"/>
                                <a:gd name="T10" fmla="*/ 132 w 166"/>
                                <a:gd name="T11" fmla="*/ 141 h 145"/>
                                <a:gd name="T12" fmla="*/ 107 w 166"/>
                                <a:gd name="T13" fmla="*/ 131 h 145"/>
                                <a:gd name="T14" fmla="*/ 97 w 166"/>
                                <a:gd name="T15" fmla="*/ 107 h 145"/>
                                <a:gd name="T16" fmla="*/ 107 w 166"/>
                                <a:gd name="T17" fmla="*/ 83 h 145"/>
                                <a:gd name="T18" fmla="*/ 132 w 166"/>
                                <a:gd name="T19" fmla="*/ 72 h 145"/>
                                <a:gd name="T20" fmla="*/ 132 w 166"/>
                                <a:gd name="T21" fmla="*/ 72 h 145"/>
                                <a:gd name="T22" fmla="*/ 117 w 166"/>
                                <a:gd name="T23" fmla="*/ 0 h 145"/>
                                <a:gd name="T24" fmla="*/ 117 w 166"/>
                                <a:gd name="T25" fmla="*/ 0 h 145"/>
                                <a:gd name="T26" fmla="*/ 128 w 166"/>
                                <a:gd name="T27" fmla="*/ 0 h 145"/>
                                <a:gd name="T28" fmla="*/ 49 w 166"/>
                                <a:gd name="T29" fmla="*/ 145 h 145"/>
                                <a:gd name="T30" fmla="*/ 38 w 166"/>
                                <a:gd name="T31" fmla="*/ 145 h 145"/>
                                <a:gd name="T32" fmla="*/ 117 w 166"/>
                                <a:gd name="T33" fmla="*/ 0 h 145"/>
                                <a:gd name="T34" fmla="*/ 35 w 166"/>
                                <a:gd name="T35" fmla="*/ 59 h 145"/>
                                <a:gd name="T36" fmla="*/ 35 w 166"/>
                                <a:gd name="T37" fmla="*/ 59 h 145"/>
                                <a:gd name="T38" fmla="*/ 49 w 166"/>
                                <a:gd name="T39" fmla="*/ 53 h 145"/>
                                <a:gd name="T40" fmla="*/ 55 w 166"/>
                                <a:gd name="T41" fmla="*/ 39 h 145"/>
                                <a:gd name="T42" fmla="*/ 49 w 166"/>
                                <a:gd name="T43" fmla="*/ 24 h 145"/>
                                <a:gd name="T44" fmla="*/ 35 w 166"/>
                                <a:gd name="T45" fmla="*/ 18 h 145"/>
                                <a:gd name="T46" fmla="*/ 20 w 166"/>
                                <a:gd name="T47" fmla="*/ 24 h 145"/>
                                <a:gd name="T48" fmla="*/ 14 w 166"/>
                                <a:gd name="T49" fmla="*/ 39 h 145"/>
                                <a:gd name="T50" fmla="*/ 20 w 166"/>
                                <a:gd name="T51" fmla="*/ 53 h 145"/>
                                <a:gd name="T52" fmla="*/ 35 w 166"/>
                                <a:gd name="T53" fmla="*/ 59 h 145"/>
                                <a:gd name="T54" fmla="*/ 35 w 166"/>
                                <a:gd name="T55" fmla="*/ 59 h 145"/>
                                <a:gd name="T56" fmla="*/ 35 w 166"/>
                                <a:gd name="T57" fmla="*/ 4 h 145"/>
                                <a:gd name="T58" fmla="*/ 35 w 166"/>
                                <a:gd name="T59" fmla="*/ 4 h 145"/>
                                <a:gd name="T60" fmla="*/ 59 w 166"/>
                                <a:gd name="T61" fmla="*/ 14 h 145"/>
                                <a:gd name="T62" fmla="*/ 69 w 166"/>
                                <a:gd name="T63" fmla="*/ 39 h 145"/>
                                <a:gd name="T64" fmla="*/ 59 w 166"/>
                                <a:gd name="T65" fmla="*/ 63 h 145"/>
                                <a:gd name="T66" fmla="*/ 35 w 166"/>
                                <a:gd name="T67" fmla="*/ 73 h 145"/>
                                <a:gd name="T68" fmla="*/ 10 w 166"/>
                                <a:gd name="T69" fmla="*/ 63 h 145"/>
                                <a:gd name="T70" fmla="*/ 0 w 166"/>
                                <a:gd name="T71" fmla="*/ 39 h 145"/>
                                <a:gd name="T72" fmla="*/ 10 w 166"/>
                                <a:gd name="T73" fmla="*/ 14 h 145"/>
                                <a:gd name="T74" fmla="*/ 35 w 166"/>
                                <a:gd name="T75" fmla="*/ 4 h 145"/>
                                <a:gd name="T76" fmla="*/ 35 w 166"/>
                                <a:gd name="T77" fmla="*/ 4 h 145"/>
                                <a:gd name="T78" fmla="*/ 132 w 166"/>
                                <a:gd name="T79" fmla="*/ 127 h 145"/>
                                <a:gd name="T80" fmla="*/ 132 w 166"/>
                                <a:gd name="T81" fmla="*/ 127 h 145"/>
                                <a:gd name="T82" fmla="*/ 146 w 166"/>
                                <a:gd name="T83" fmla="*/ 121 h 145"/>
                                <a:gd name="T84" fmla="*/ 152 w 166"/>
                                <a:gd name="T85" fmla="*/ 107 h 145"/>
                                <a:gd name="T86" fmla="*/ 146 w 166"/>
                                <a:gd name="T87" fmla="*/ 92 h 145"/>
                                <a:gd name="T88" fmla="*/ 132 w 166"/>
                                <a:gd name="T89" fmla="*/ 87 h 145"/>
                                <a:gd name="T90" fmla="*/ 117 w 166"/>
                                <a:gd name="T91" fmla="*/ 92 h 145"/>
                                <a:gd name="T92" fmla="*/ 111 w 166"/>
                                <a:gd name="T93" fmla="*/ 107 h 145"/>
                                <a:gd name="T94" fmla="*/ 117 w 166"/>
                                <a:gd name="T95" fmla="*/ 121 h 145"/>
                                <a:gd name="T96" fmla="*/ 132 w 166"/>
                                <a:gd name="T97" fmla="*/ 127 h 145"/>
                                <a:gd name="T98" fmla="*/ 132 w 166"/>
                                <a:gd name="T99" fmla="*/ 127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166" h="145">
                                  <a:moveTo>
                                    <a:pt x="132" y="72"/>
                                  </a:moveTo>
                                  <a:lnTo>
                                    <a:pt x="132" y="72"/>
                                  </a:lnTo>
                                  <a:cubicBezTo>
                                    <a:pt x="141" y="72"/>
                                    <a:pt x="149" y="76"/>
                                    <a:pt x="156" y="83"/>
                                  </a:cubicBezTo>
                                  <a:cubicBezTo>
                                    <a:pt x="163" y="89"/>
                                    <a:pt x="166" y="97"/>
                                    <a:pt x="166" y="107"/>
                                  </a:cubicBezTo>
                                  <a:cubicBezTo>
                                    <a:pt x="166" y="116"/>
                                    <a:pt x="163" y="124"/>
                                    <a:pt x="156" y="131"/>
                                  </a:cubicBezTo>
                                  <a:cubicBezTo>
                                    <a:pt x="149" y="138"/>
                                    <a:pt x="141" y="141"/>
                                    <a:pt x="132" y="141"/>
                                  </a:cubicBezTo>
                                  <a:cubicBezTo>
                                    <a:pt x="122" y="141"/>
                                    <a:pt x="114" y="138"/>
                                    <a:pt x="107" y="131"/>
                                  </a:cubicBezTo>
                                  <a:cubicBezTo>
                                    <a:pt x="101" y="124"/>
                                    <a:pt x="97" y="116"/>
                                    <a:pt x="97" y="107"/>
                                  </a:cubicBezTo>
                                  <a:cubicBezTo>
                                    <a:pt x="97" y="97"/>
                                    <a:pt x="101" y="89"/>
                                    <a:pt x="107" y="83"/>
                                  </a:cubicBezTo>
                                  <a:cubicBezTo>
                                    <a:pt x="114" y="76"/>
                                    <a:pt x="122" y="72"/>
                                    <a:pt x="132" y="72"/>
                                  </a:cubicBezTo>
                                  <a:lnTo>
                                    <a:pt x="132" y="72"/>
                                  </a:lnTo>
                                  <a:close/>
                                  <a:moveTo>
                                    <a:pt x="117" y="0"/>
                                  </a:moveTo>
                                  <a:lnTo>
                                    <a:pt x="117" y="0"/>
                                  </a:lnTo>
                                  <a:lnTo>
                                    <a:pt x="128" y="0"/>
                                  </a:lnTo>
                                  <a:lnTo>
                                    <a:pt x="49" y="145"/>
                                  </a:lnTo>
                                  <a:lnTo>
                                    <a:pt x="38" y="145"/>
                                  </a:lnTo>
                                  <a:lnTo>
                                    <a:pt x="117" y="0"/>
                                  </a:lnTo>
                                  <a:close/>
                                  <a:moveTo>
                                    <a:pt x="35" y="59"/>
                                  </a:moveTo>
                                  <a:lnTo>
                                    <a:pt x="35" y="59"/>
                                  </a:lnTo>
                                  <a:cubicBezTo>
                                    <a:pt x="40" y="59"/>
                                    <a:pt x="45" y="57"/>
                                    <a:pt x="49" y="53"/>
                                  </a:cubicBezTo>
                                  <a:cubicBezTo>
                                    <a:pt x="53" y="49"/>
                                    <a:pt x="55" y="44"/>
                                    <a:pt x="55" y="39"/>
                                  </a:cubicBezTo>
                                  <a:cubicBezTo>
                                    <a:pt x="55" y="33"/>
                                    <a:pt x="53" y="28"/>
                                    <a:pt x="49" y="24"/>
                                  </a:cubicBezTo>
                                  <a:cubicBezTo>
                                    <a:pt x="45" y="20"/>
                                    <a:pt x="40" y="18"/>
                                    <a:pt x="35" y="18"/>
                                  </a:cubicBezTo>
                                  <a:cubicBezTo>
                                    <a:pt x="29" y="18"/>
                                    <a:pt x="24" y="20"/>
                                    <a:pt x="20" y="24"/>
                                  </a:cubicBezTo>
                                  <a:cubicBezTo>
                                    <a:pt x="16" y="28"/>
                                    <a:pt x="14" y="33"/>
                                    <a:pt x="14" y="39"/>
                                  </a:cubicBezTo>
                                  <a:cubicBezTo>
                                    <a:pt x="14" y="44"/>
                                    <a:pt x="16" y="49"/>
                                    <a:pt x="20" y="53"/>
                                  </a:cubicBezTo>
                                  <a:cubicBezTo>
                                    <a:pt x="24" y="57"/>
                                    <a:pt x="29" y="59"/>
                                    <a:pt x="35" y="59"/>
                                  </a:cubicBezTo>
                                  <a:lnTo>
                                    <a:pt x="35" y="59"/>
                                  </a:lnTo>
                                  <a:close/>
                                  <a:moveTo>
                                    <a:pt x="35" y="4"/>
                                  </a:moveTo>
                                  <a:lnTo>
                                    <a:pt x="35" y="4"/>
                                  </a:lnTo>
                                  <a:cubicBezTo>
                                    <a:pt x="44" y="4"/>
                                    <a:pt x="52" y="8"/>
                                    <a:pt x="59" y="14"/>
                                  </a:cubicBezTo>
                                  <a:cubicBezTo>
                                    <a:pt x="66" y="21"/>
                                    <a:pt x="69" y="29"/>
                                    <a:pt x="69" y="39"/>
                                  </a:cubicBezTo>
                                  <a:cubicBezTo>
                                    <a:pt x="69" y="48"/>
                                    <a:pt x="66" y="56"/>
                                    <a:pt x="59" y="63"/>
                                  </a:cubicBezTo>
                                  <a:cubicBezTo>
                                    <a:pt x="52" y="70"/>
                                    <a:pt x="44" y="73"/>
                                    <a:pt x="35" y="73"/>
                                  </a:cubicBezTo>
                                  <a:cubicBezTo>
                                    <a:pt x="25" y="73"/>
                                    <a:pt x="17" y="70"/>
                                    <a:pt x="10" y="63"/>
                                  </a:cubicBezTo>
                                  <a:cubicBezTo>
                                    <a:pt x="4" y="56"/>
                                    <a:pt x="0" y="48"/>
                                    <a:pt x="0" y="39"/>
                                  </a:cubicBezTo>
                                  <a:cubicBezTo>
                                    <a:pt x="0" y="29"/>
                                    <a:pt x="4" y="21"/>
                                    <a:pt x="10" y="14"/>
                                  </a:cubicBezTo>
                                  <a:cubicBezTo>
                                    <a:pt x="17" y="8"/>
                                    <a:pt x="25" y="4"/>
                                    <a:pt x="35" y="4"/>
                                  </a:cubicBezTo>
                                  <a:lnTo>
                                    <a:pt x="35" y="4"/>
                                  </a:lnTo>
                                  <a:close/>
                                  <a:moveTo>
                                    <a:pt x="132" y="127"/>
                                  </a:moveTo>
                                  <a:lnTo>
                                    <a:pt x="132" y="127"/>
                                  </a:lnTo>
                                  <a:cubicBezTo>
                                    <a:pt x="137" y="127"/>
                                    <a:pt x="142" y="125"/>
                                    <a:pt x="146" y="121"/>
                                  </a:cubicBezTo>
                                  <a:cubicBezTo>
                                    <a:pt x="150" y="117"/>
                                    <a:pt x="152" y="112"/>
                                    <a:pt x="152" y="107"/>
                                  </a:cubicBezTo>
                                  <a:cubicBezTo>
                                    <a:pt x="152" y="101"/>
                                    <a:pt x="150" y="96"/>
                                    <a:pt x="146" y="92"/>
                                  </a:cubicBezTo>
                                  <a:cubicBezTo>
                                    <a:pt x="142" y="89"/>
                                    <a:pt x="137" y="87"/>
                                    <a:pt x="132" y="87"/>
                                  </a:cubicBezTo>
                                  <a:cubicBezTo>
                                    <a:pt x="126" y="87"/>
                                    <a:pt x="121" y="89"/>
                                    <a:pt x="117" y="92"/>
                                  </a:cubicBezTo>
                                  <a:cubicBezTo>
                                    <a:pt x="113" y="96"/>
                                    <a:pt x="111" y="101"/>
                                    <a:pt x="111" y="107"/>
                                  </a:cubicBezTo>
                                  <a:cubicBezTo>
                                    <a:pt x="111" y="112"/>
                                    <a:pt x="113" y="117"/>
                                    <a:pt x="117" y="121"/>
                                  </a:cubicBezTo>
                                  <a:cubicBezTo>
                                    <a:pt x="121" y="125"/>
                                    <a:pt x="126" y="127"/>
                                    <a:pt x="132" y="127"/>
                                  </a:cubicBezTo>
                                  <a:lnTo>
                                    <a:pt x="132" y="127"/>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33" name="Freeform 892"/>
                          <wps:cNvSpPr>
                            <a:spLocks/>
                          </wps:cNvSpPr>
                          <wps:spPr bwMode="auto">
                            <a:xfrm>
                              <a:off x="2501" y="4674"/>
                              <a:ext cx="16" cy="41"/>
                            </a:xfrm>
                            <a:custGeom>
                              <a:avLst/>
                              <a:gdLst>
                                <a:gd name="T0" fmla="*/ 0 w 21"/>
                                <a:gd name="T1" fmla="*/ 42 h 51"/>
                                <a:gd name="T2" fmla="*/ 0 w 21"/>
                                <a:gd name="T3" fmla="*/ 42 h 51"/>
                                <a:gd name="T4" fmla="*/ 10 w 21"/>
                                <a:gd name="T5" fmla="*/ 32 h 51"/>
                                <a:gd name="T6" fmla="*/ 11 w 21"/>
                                <a:gd name="T7" fmla="*/ 24 h 51"/>
                                <a:gd name="T8" fmla="*/ 11 w 21"/>
                                <a:gd name="T9" fmla="*/ 22 h 51"/>
                                <a:gd name="T10" fmla="*/ 11 w 21"/>
                                <a:gd name="T11" fmla="*/ 21 h 51"/>
                                <a:gd name="T12" fmla="*/ 0 w 21"/>
                                <a:gd name="T13" fmla="*/ 21 h 51"/>
                                <a:gd name="T14" fmla="*/ 0 w 21"/>
                                <a:gd name="T15" fmla="*/ 0 h 51"/>
                                <a:gd name="T16" fmla="*/ 21 w 21"/>
                                <a:gd name="T17" fmla="*/ 0 h 51"/>
                                <a:gd name="T18" fmla="*/ 21 w 21"/>
                                <a:gd name="T19" fmla="*/ 20 h 51"/>
                                <a:gd name="T20" fmla="*/ 16 w 21"/>
                                <a:gd name="T21" fmla="*/ 40 h 51"/>
                                <a:gd name="T22" fmla="*/ 0 w 21"/>
                                <a:gd name="T23" fmla="*/ 51 h 51"/>
                                <a:gd name="T24" fmla="*/ 0 w 21"/>
                                <a:gd name="T25" fmla="*/ 42 h 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1" h="51">
                                  <a:moveTo>
                                    <a:pt x="0" y="42"/>
                                  </a:moveTo>
                                  <a:lnTo>
                                    <a:pt x="0" y="42"/>
                                  </a:lnTo>
                                  <a:cubicBezTo>
                                    <a:pt x="5" y="41"/>
                                    <a:pt x="8" y="38"/>
                                    <a:pt x="10" y="32"/>
                                  </a:cubicBezTo>
                                  <a:cubicBezTo>
                                    <a:pt x="11" y="29"/>
                                    <a:pt x="11" y="26"/>
                                    <a:pt x="11" y="24"/>
                                  </a:cubicBezTo>
                                  <a:cubicBezTo>
                                    <a:pt x="11" y="23"/>
                                    <a:pt x="11" y="23"/>
                                    <a:pt x="11" y="22"/>
                                  </a:cubicBezTo>
                                  <a:cubicBezTo>
                                    <a:pt x="11" y="22"/>
                                    <a:pt x="11" y="22"/>
                                    <a:pt x="11" y="21"/>
                                  </a:cubicBezTo>
                                  <a:lnTo>
                                    <a:pt x="0" y="21"/>
                                  </a:lnTo>
                                  <a:lnTo>
                                    <a:pt x="0" y="0"/>
                                  </a:lnTo>
                                  <a:lnTo>
                                    <a:pt x="21" y="0"/>
                                  </a:lnTo>
                                  <a:lnTo>
                                    <a:pt x="21" y="20"/>
                                  </a:lnTo>
                                  <a:cubicBezTo>
                                    <a:pt x="21" y="27"/>
                                    <a:pt x="20" y="34"/>
                                    <a:pt x="16" y="40"/>
                                  </a:cubicBezTo>
                                  <a:cubicBezTo>
                                    <a:pt x="13" y="46"/>
                                    <a:pt x="8" y="50"/>
                                    <a:pt x="0" y="51"/>
                                  </a:cubicBezTo>
                                  <a:lnTo>
                                    <a:pt x="0" y="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34" name="Freeform 893"/>
                          <wps:cNvSpPr>
                            <a:spLocks noEditPoints="1"/>
                          </wps:cNvSpPr>
                          <wps:spPr bwMode="auto">
                            <a:xfrm>
                              <a:off x="2586" y="4605"/>
                              <a:ext cx="74" cy="119"/>
                            </a:xfrm>
                            <a:custGeom>
                              <a:avLst/>
                              <a:gdLst>
                                <a:gd name="T0" fmla="*/ 46 w 93"/>
                                <a:gd name="T1" fmla="*/ 96 h 150"/>
                                <a:gd name="T2" fmla="*/ 46 w 93"/>
                                <a:gd name="T3" fmla="*/ 96 h 150"/>
                                <a:gd name="T4" fmla="*/ 66 w 93"/>
                                <a:gd name="T5" fmla="*/ 86 h 150"/>
                                <a:gd name="T6" fmla="*/ 74 w 93"/>
                                <a:gd name="T7" fmla="*/ 55 h 150"/>
                                <a:gd name="T8" fmla="*/ 71 w 93"/>
                                <a:gd name="T9" fmla="*/ 33 h 150"/>
                                <a:gd name="T10" fmla="*/ 46 w 93"/>
                                <a:gd name="T11" fmla="*/ 16 h 150"/>
                                <a:gd name="T12" fmla="*/ 20 w 93"/>
                                <a:gd name="T13" fmla="*/ 34 h 150"/>
                                <a:gd name="T14" fmla="*/ 17 w 93"/>
                                <a:gd name="T15" fmla="*/ 59 h 150"/>
                                <a:gd name="T16" fmla="*/ 20 w 93"/>
                                <a:gd name="T17" fmla="*/ 80 h 150"/>
                                <a:gd name="T18" fmla="*/ 46 w 93"/>
                                <a:gd name="T19" fmla="*/ 96 h 150"/>
                                <a:gd name="T20" fmla="*/ 46 w 93"/>
                                <a:gd name="T21" fmla="*/ 96 h 150"/>
                                <a:gd name="T22" fmla="*/ 0 w 93"/>
                                <a:gd name="T23" fmla="*/ 3 h 150"/>
                                <a:gd name="T24" fmla="*/ 0 w 93"/>
                                <a:gd name="T25" fmla="*/ 3 h 150"/>
                                <a:gd name="T26" fmla="*/ 17 w 93"/>
                                <a:gd name="T27" fmla="*/ 3 h 150"/>
                                <a:gd name="T28" fmla="*/ 17 w 93"/>
                                <a:gd name="T29" fmla="*/ 17 h 150"/>
                                <a:gd name="T30" fmla="*/ 29 w 93"/>
                                <a:gd name="T31" fmla="*/ 6 h 150"/>
                                <a:gd name="T32" fmla="*/ 50 w 93"/>
                                <a:gd name="T33" fmla="*/ 0 h 150"/>
                                <a:gd name="T34" fmla="*/ 80 w 93"/>
                                <a:gd name="T35" fmla="*/ 14 h 150"/>
                                <a:gd name="T36" fmla="*/ 93 w 93"/>
                                <a:gd name="T37" fmla="*/ 53 h 150"/>
                                <a:gd name="T38" fmla="*/ 75 w 93"/>
                                <a:gd name="T39" fmla="*/ 102 h 150"/>
                                <a:gd name="T40" fmla="*/ 48 w 93"/>
                                <a:gd name="T41" fmla="*/ 112 h 150"/>
                                <a:gd name="T42" fmla="*/ 28 w 93"/>
                                <a:gd name="T43" fmla="*/ 106 h 150"/>
                                <a:gd name="T44" fmla="*/ 17 w 93"/>
                                <a:gd name="T45" fmla="*/ 96 h 150"/>
                                <a:gd name="T46" fmla="*/ 17 w 93"/>
                                <a:gd name="T47" fmla="*/ 150 h 150"/>
                                <a:gd name="T48" fmla="*/ 0 w 93"/>
                                <a:gd name="T49" fmla="*/ 150 h 150"/>
                                <a:gd name="T50" fmla="*/ 0 w 93"/>
                                <a:gd name="T51" fmla="*/ 3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93" h="150">
                                  <a:moveTo>
                                    <a:pt x="46" y="96"/>
                                  </a:moveTo>
                                  <a:lnTo>
                                    <a:pt x="46" y="96"/>
                                  </a:lnTo>
                                  <a:cubicBezTo>
                                    <a:pt x="54" y="96"/>
                                    <a:pt x="61" y="93"/>
                                    <a:pt x="66" y="86"/>
                                  </a:cubicBezTo>
                                  <a:cubicBezTo>
                                    <a:pt x="72" y="79"/>
                                    <a:pt x="74" y="69"/>
                                    <a:pt x="74" y="55"/>
                                  </a:cubicBezTo>
                                  <a:cubicBezTo>
                                    <a:pt x="74" y="46"/>
                                    <a:pt x="73" y="39"/>
                                    <a:pt x="71" y="33"/>
                                  </a:cubicBezTo>
                                  <a:cubicBezTo>
                                    <a:pt x="66" y="21"/>
                                    <a:pt x="58" y="16"/>
                                    <a:pt x="46" y="16"/>
                                  </a:cubicBezTo>
                                  <a:cubicBezTo>
                                    <a:pt x="33" y="16"/>
                                    <a:pt x="25" y="22"/>
                                    <a:pt x="20" y="34"/>
                                  </a:cubicBezTo>
                                  <a:cubicBezTo>
                                    <a:pt x="18" y="41"/>
                                    <a:pt x="17" y="49"/>
                                    <a:pt x="17" y="59"/>
                                  </a:cubicBezTo>
                                  <a:cubicBezTo>
                                    <a:pt x="17" y="67"/>
                                    <a:pt x="18" y="74"/>
                                    <a:pt x="20" y="80"/>
                                  </a:cubicBezTo>
                                  <a:cubicBezTo>
                                    <a:pt x="25" y="91"/>
                                    <a:pt x="33" y="96"/>
                                    <a:pt x="46" y="96"/>
                                  </a:cubicBezTo>
                                  <a:lnTo>
                                    <a:pt x="46" y="96"/>
                                  </a:lnTo>
                                  <a:close/>
                                  <a:moveTo>
                                    <a:pt x="0" y="3"/>
                                  </a:moveTo>
                                  <a:lnTo>
                                    <a:pt x="0" y="3"/>
                                  </a:lnTo>
                                  <a:lnTo>
                                    <a:pt x="17" y="3"/>
                                  </a:lnTo>
                                  <a:lnTo>
                                    <a:pt x="17" y="17"/>
                                  </a:lnTo>
                                  <a:cubicBezTo>
                                    <a:pt x="20" y="12"/>
                                    <a:pt x="24" y="8"/>
                                    <a:pt x="29" y="6"/>
                                  </a:cubicBezTo>
                                  <a:cubicBezTo>
                                    <a:pt x="35" y="2"/>
                                    <a:pt x="42" y="0"/>
                                    <a:pt x="50" y="0"/>
                                  </a:cubicBezTo>
                                  <a:cubicBezTo>
                                    <a:pt x="62" y="0"/>
                                    <a:pt x="72" y="5"/>
                                    <a:pt x="80" y="14"/>
                                  </a:cubicBezTo>
                                  <a:cubicBezTo>
                                    <a:pt x="88" y="23"/>
                                    <a:pt x="93" y="36"/>
                                    <a:pt x="93" y="53"/>
                                  </a:cubicBezTo>
                                  <a:cubicBezTo>
                                    <a:pt x="93" y="76"/>
                                    <a:pt x="87" y="92"/>
                                    <a:pt x="75" y="102"/>
                                  </a:cubicBezTo>
                                  <a:cubicBezTo>
                                    <a:pt x="67" y="109"/>
                                    <a:pt x="58" y="112"/>
                                    <a:pt x="48" y="112"/>
                                  </a:cubicBezTo>
                                  <a:cubicBezTo>
                                    <a:pt x="40" y="112"/>
                                    <a:pt x="33" y="110"/>
                                    <a:pt x="28" y="106"/>
                                  </a:cubicBezTo>
                                  <a:cubicBezTo>
                                    <a:pt x="25" y="105"/>
                                    <a:pt x="21" y="101"/>
                                    <a:pt x="17" y="96"/>
                                  </a:cubicBezTo>
                                  <a:lnTo>
                                    <a:pt x="17" y="150"/>
                                  </a:lnTo>
                                  <a:lnTo>
                                    <a:pt x="0" y="150"/>
                                  </a:lnTo>
                                  <a:lnTo>
                                    <a:pt x="0" y="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35" name="Freeform 894"/>
                          <wps:cNvSpPr>
                            <a:spLocks noEditPoints="1"/>
                          </wps:cNvSpPr>
                          <wps:spPr bwMode="auto">
                            <a:xfrm>
                              <a:off x="2718" y="4626"/>
                              <a:ext cx="82" cy="47"/>
                            </a:xfrm>
                            <a:custGeom>
                              <a:avLst/>
                              <a:gdLst>
                                <a:gd name="T0" fmla="*/ 103 w 103"/>
                                <a:gd name="T1" fmla="*/ 0 h 59"/>
                                <a:gd name="T2" fmla="*/ 103 w 103"/>
                                <a:gd name="T3" fmla="*/ 0 h 59"/>
                                <a:gd name="T4" fmla="*/ 103 w 103"/>
                                <a:gd name="T5" fmla="*/ 17 h 59"/>
                                <a:gd name="T6" fmla="*/ 0 w 103"/>
                                <a:gd name="T7" fmla="*/ 17 h 59"/>
                                <a:gd name="T8" fmla="*/ 0 w 103"/>
                                <a:gd name="T9" fmla="*/ 0 h 59"/>
                                <a:gd name="T10" fmla="*/ 103 w 103"/>
                                <a:gd name="T11" fmla="*/ 0 h 59"/>
                                <a:gd name="T12" fmla="*/ 103 w 103"/>
                                <a:gd name="T13" fmla="*/ 42 h 59"/>
                                <a:gd name="T14" fmla="*/ 103 w 103"/>
                                <a:gd name="T15" fmla="*/ 42 h 59"/>
                                <a:gd name="T16" fmla="*/ 103 w 103"/>
                                <a:gd name="T17" fmla="*/ 59 h 59"/>
                                <a:gd name="T18" fmla="*/ 0 w 103"/>
                                <a:gd name="T19" fmla="*/ 59 h 59"/>
                                <a:gd name="T20" fmla="*/ 0 w 103"/>
                                <a:gd name="T21" fmla="*/ 42 h 59"/>
                                <a:gd name="T22" fmla="*/ 103 w 103"/>
                                <a:gd name="T23" fmla="*/ 42 h 5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3" h="59">
                                  <a:moveTo>
                                    <a:pt x="103" y="0"/>
                                  </a:moveTo>
                                  <a:lnTo>
                                    <a:pt x="103" y="0"/>
                                  </a:lnTo>
                                  <a:lnTo>
                                    <a:pt x="103" y="17"/>
                                  </a:lnTo>
                                  <a:lnTo>
                                    <a:pt x="0" y="17"/>
                                  </a:lnTo>
                                  <a:lnTo>
                                    <a:pt x="0" y="0"/>
                                  </a:lnTo>
                                  <a:lnTo>
                                    <a:pt x="103" y="0"/>
                                  </a:lnTo>
                                  <a:close/>
                                  <a:moveTo>
                                    <a:pt x="103" y="42"/>
                                  </a:moveTo>
                                  <a:lnTo>
                                    <a:pt x="103" y="42"/>
                                  </a:lnTo>
                                  <a:lnTo>
                                    <a:pt x="103" y="59"/>
                                  </a:lnTo>
                                  <a:lnTo>
                                    <a:pt x="0" y="59"/>
                                  </a:lnTo>
                                  <a:lnTo>
                                    <a:pt x="0" y="42"/>
                                  </a:lnTo>
                                  <a:lnTo>
                                    <a:pt x="103" y="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36" name="Freeform 895"/>
                          <wps:cNvSpPr>
                            <a:spLocks noEditPoints="1"/>
                          </wps:cNvSpPr>
                          <wps:spPr bwMode="auto">
                            <a:xfrm>
                              <a:off x="2855" y="4579"/>
                              <a:ext cx="78" cy="115"/>
                            </a:xfrm>
                            <a:custGeom>
                              <a:avLst/>
                              <a:gdLst>
                                <a:gd name="T0" fmla="*/ 49 w 98"/>
                                <a:gd name="T1" fmla="*/ 0 h 145"/>
                                <a:gd name="T2" fmla="*/ 49 w 98"/>
                                <a:gd name="T3" fmla="*/ 0 h 145"/>
                                <a:gd name="T4" fmla="*/ 88 w 98"/>
                                <a:gd name="T5" fmla="*/ 22 h 145"/>
                                <a:gd name="T6" fmla="*/ 98 w 98"/>
                                <a:gd name="T7" fmla="*/ 70 h 145"/>
                                <a:gd name="T8" fmla="*/ 89 w 98"/>
                                <a:gd name="T9" fmla="*/ 118 h 145"/>
                                <a:gd name="T10" fmla="*/ 49 w 98"/>
                                <a:gd name="T11" fmla="*/ 145 h 145"/>
                                <a:gd name="T12" fmla="*/ 11 w 98"/>
                                <a:gd name="T13" fmla="*/ 123 h 145"/>
                                <a:gd name="T14" fmla="*/ 0 w 98"/>
                                <a:gd name="T15" fmla="*/ 73 h 145"/>
                                <a:gd name="T16" fmla="*/ 7 w 98"/>
                                <a:gd name="T17" fmla="*/ 32 h 145"/>
                                <a:gd name="T18" fmla="*/ 49 w 98"/>
                                <a:gd name="T19" fmla="*/ 0 h 145"/>
                                <a:gd name="T20" fmla="*/ 49 w 98"/>
                                <a:gd name="T21" fmla="*/ 0 h 145"/>
                                <a:gd name="T22" fmla="*/ 48 w 98"/>
                                <a:gd name="T23" fmla="*/ 129 h 145"/>
                                <a:gd name="T24" fmla="*/ 48 w 98"/>
                                <a:gd name="T25" fmla="*/ 129 h 145"/>
                                <a:gd name="T26" fmla="*/ 70 w 98"/>
                                <a:gd name="T27" fmla="*/ 117 h 145"/>
                                <a:gd name="T28" fmla="*/ 79 w 98"/>
                                <a:gd name="T29" fmla="*/ 71 h 145"/>
                                <a:gd name="T30" fmla="*/ 73 w 98"/>
                                <a:gd name="T31" fmla="*/ 31 h 145"/>
                                <a:gd name="T32" fmla="*/ 50 w 98"/>
                                <a:gd name="T33" fmla="*/ 16 h 145"/>
                                <a:gd name="T34" fmla="*/ 27 w 98"/>
                                <a:gd name="T35" fmla="*/ 31 h 145"/>
                                <a:gd name="T36" fmla="*/ 20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7"/>
                                    <a:pt x="88" y="22"/>
                                  </a:cubicBezTo>
                                  <a:cubicBezTo>
                                    <a:pt x="95" y="34"/>
                                    <a:pt x="98" y="50"/>
                                    <a:pt x="98" y="70"/>
                                  </a:cubicBezTo>
                                  <a:cubicBezTo>
                                    <a:pt x="98" y="90"/>
                                    <a:pt x="95" y="105"/>
                                    <a:pt x="89" y="118"/>
                                  </a:cubicBezTo>
                                  <a:cubicBezTo>
                                    <a:pt x="81" y="136"/>
                                    <a:pt x="67" y="145"/>
                                    <a:pt x="49" y="145"/>
                                  </a:cubicBezTo>
                                  <a:cubicBezTo>
                                    <a:pt x="32" y="145"/>
                                    <a:pt x="19" y="138"/>
                                    <a:pt x="11" y="123"/>
                                  </a:cubicBezTo>
                                  <a:cubicBezTo>
                                    <a:pt x="4" y="111"/>
                                    <a:pt x="0" y="94"/>
                                    <a:pt x="0" y="73"/>
                                  </a:cubicBezTo>
                                  <a:cubicBezTo>
                                    <a:pt x="0" y="57"/>
                                    <a:pt x="2" y="44"/>
                                    <a:pt x="7" y="32"/>
                                  </a:cubicBezTo>
                                  <a:cubicBezTo>
                                    <a:pt x="14" y="11"/>
                                    <a:pt x="28" y="0"/>
                                    <a:pt x="49" y="0"/>
                                  </a:cubicBezTo>
                                  <a:lnTo>
                                    <a:pt x="49" y="0"/>
                                  </a:lnTo>
                                  <a:close/>
                                  <a:moveTo>
                                    <a:pt x="48" y="129"/>
                                  </a:moveTo>
                                  <a:lnTo>
                                    <a:pt x="48" y="129"/>
                                  </a:lnTo>
                                  <a:cubicBezTo>
                                    <a:pt x="58" y="129"/>
                                    <a:pt x="65" y="125"/>
                                    <a:pt x="70" y="117"/>
                                  </a:cubicBezTo>
                                  <a:cubicBezTo>
                                    <a:pt x="76" y="108"/>
                                    <a:pt x="79" y="93"/>
                                    <a:pt x="79" y="71"/>
                                  </a:cubicBezTo>
                                  <a:cubicBezTo>
                                    <a:pt x="79" y="55"/>
                                    <a:pt x="77" y="42"/>
                                    <a:pt x="73" y="31"/>
                                  </a:cubicBezTo>
                                  <a:cubicBezTo>
                                    <a:pt x="69" y="21"/>
                                    <a:pt x="61" y="16"/>
                                    <a:pt x="50" y="16"/>
                                  </a:cubicBezTo>
                                  <a:cubicBezTo>
                                    <a:pt x="39" y="16"/>
                                    <a:pt x="32" y="21"/>
                                    <a:pt x="27" y="31"/>
                                  </a:cubicBezTo>
                                  <a:cubicBezTo>
                                    <a:pt x="22" y="40"/>
                                    <a:pt x="20" y="55"/>
                                    <a:pt x="20" y="74"/>
                                  </a:cubicBezTo>
                                  <a:cubicBezTo>
                                    <a:pt x="20" y="88"/>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37" name="Freeform 896"/>
                          <wps:cNvSpPr>
                            <a:spLocks/>
                          </wps:cNvSpPr>
                          <wps:spPr bwMode="auto">
                            <a:xfrm>
                              <a:off x="2953" y="4674"/>
                              <a:ext cx="17" cy="17"/>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38" name="Freeform 897"/>
                          <wps:cNvSpPr>
                            <a:spLocks noEditPoints="1"/>
                          </wps:cNvSpPr>
                          <wps:spPr bwMode="auto">
                            <a:xfrm>
                              <a:off x="2989" y="4579"/>
                              <a:ext cx="78" cy="115"/>
                            </a:xfrm>
                            <a:custGeom>
                              <a:avLst/>
                              <a:gdLst>
                                <a:gd name="T0" fmla="*/ 49 w 98"/>
                                <a:gd name="T1" fmla="*/ 0 h 145"/>
                                <a:gd name="T2" fmla="*/ 49 w 98"/>
                                <a:gd name="T3" fmla="*/ 0 h 145"/>
                                <a:gd name="T4" fmla="*/ 88 w 98"/>
                                <a:gd name="T5" fmla="*/ 22 h 145"/>
                                <a:gd name="T6" fmla="*/ 98 w 98"/>
                                <a:gd name="T7" fmla="*/ 70 h 145"/>
                                <a:gd name="T8" fmla="*/ 89 w 98"/>
                                <a:gd name="T9" fmla="*/ 118 h 145"/>
                                <a:gd name="T10" fmla="*/ 49 w 98"/>
                                <a:gd name="T11" fmla="*/ 145 h 145"/>
                                <a:gd name="T12" fmla="*/ 11 w 98"/>
                                <a:gd name="T13" fmla="*/ 123 h 145"/>
                                <a:gd name="T14" fmla="*/ 0 w 98"/>
                                <a:gd name="T15" fmla="*/ 73 h 145"/>
                                <a:gd name="T16" fmla="*/ 7 w 98"/>
                                <a:gd name="T17" fmla="*/ 32 h 145"/>
                                <a:gd name="T18" fmla="*/ 49 w 98"/>
                                <a:gd name="T19" fmla="*/ 0 h 145"/>
                                <a:gd name="T20" fmla="*/ 49 w 98"/>
                                <a:gd name="T21" fmla="*/ 0 h 145"/>
                                <a:gd name="T22" fmla="*/ 49 w 98"/>
                                <a:gd name="T23" fmla="*/ 129 h 145"/>
                                <a:gd name="T24" fmla="*/ 49 w 98"/>
                                <a:gd name="T25" fmla="*/ 129 h 145"/>
                                <a:gd name="T26" fmla="*/ 71 w 98"/>
                                <a:gd name="T27" fmla="*/ 117 h 145"/>
                                <a:gd name="T28" fmla="*/ 79 w 98"/>
                                <a:gd name="T29" fmla="*/ 71 h 145"/>
                                <a:gd name="T30" fmla="*/ 73 w 98"/>
                                <a:gd name="T31" fmla="*/ 31 h 145"/>
                                <a:gd name="T32" fmla="*/ 50 w 98"/>
                                <a:gd name="T33" fmla="*/ 16 h 145"/>
                                <a:gd name="T34" fmla="*/ 27 w 98"/>
                                <a:gd name="T35" fmla="*/ 31 h 145"/>
                                <a:gd name="T36" fmla="*/ 20 w 98"/>
                                <a:gd name="T37" fmla="*/ 74 h 145"/>
                                <a:gd name="T38" fmla="*/ 24 w 98"/>
                                <a:gd name="T39" fmla="*/ 109 h 145"/>
                                <a:gd name="T40" fmla="*/ 49 w 98"/>
                                <a:gd name="T41" fmla="*/ 129 h 145"/>
                                <a:gd name="T42" fmla="*/ 49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7"/>
                                    <a:pt x="88" y="22"/>
                                  </a:cubicBezTo>
                                  <a:cubicBezTo>
                                    <a:pt x="95" y="34"/>
                                    <a:pt x="98" y="50"/>
                                    <a:pt x="98" y="70"/>
                                  </a:cubicBezTo>
                                  <a:cubicBezTo>
                                    <a:pt x="98" y="90"/>
                                    <a:pt x="95" y="105"/>
                                    <a:pt x="89" y="118"/>
                                  </a:cubicBezTo>
                                  <a:cubicBezTo>
                                    <a:pt x="81" y="136"/>
                                    <a:pt x="68" y="145"/>
                                    <a:pt x="49" y="145"/>
                                  </a:cubicBezTo>
                                  <a:cubicBezTo>
                                    <a:pt x="32" y="145"/>
                                    <a:pt x="19" y="138"/>
                                    <a:pt x="11" y="123"/>
                                  </a:cubicBezTo>
                                  <a:cubicBezTo>
                                    <a:pt x="4" y="111"/>
                                    <a:pt x="0" y="94"/>
                                    <a:pt x="0" y="73"/>
                                  </a:cubicBezTo>
                                  <a:cubicBezTo>
                                    <a:pt x="0" y="57"/>
                                    <a:pt x="3" y="44"/>
                                    <a:pt x="7" y="32"/>
                                  </a:cubicBezTo>
                                  <a:cubicBezTo>
                                    <a:pt x="14" y="11"/>
                                    <a:pt x="29" y="0"/>
                                    <a:pt x="49" y="0"/>
                                  </a:cubicBezTo>
                                  <a:lnTo>
                                    <a:pt x="49" y="0"/>
                                  </a:lnTo>
                                  <a:close/>
                                  <a:moveTo>
                                    <a:pt x="49" y="129"/>
                                  </a:moveTo>
                                  <a:lnTo>
                                    <a:pt x="49" y="129"/>
                                  </a:lnTo>
                                  <a:cubicBezTo>
                                    <a:pt x="58" y="129"/>
                                    <a:pt x="65" y="125"/>
                                    <a:pt x="71" y="117"/>
                                  </a:cubicBezTo>
                                  <a:cubicBezTo>
                                    <a:pt x="76" y="108"/>
                                    <a:pt x="79" y="93"/>
                                    <a:pt x="79" y="71"/>
                                  </a:cubicBezTo>
                                  <a:cubicBezTo>
                                    <a:pt x="79" y="55"/>
                                    <a:pt x="77" y="42"/>
                                    <a:pt x="73" y="31"/>
                                  </a:cubicBezTo>
                                  <a:cubicBezTo>
                                    <a:pt x="69" y="21"/>
                                    <a:pt x="61" y="16"/>
                                    <a:pt x="50" y="16"/>
                                  </a:cubicBezTo>
                                  <a:cubicBezTo>
                                    <a:pt x="39" y="16"/>
                                    <a:pt x="32" y="21"/>
                                    <a:pt x="27" y="31"/>
                                  </a:cubicBezTo>
                                  <a:cubicBezTo>
                                    <a:pt x="22" y="40"/>
                                    <a:pt x="20" y="55"/>
                                    <a:pt x="20" y="74"/>
                                  </a:cubicBezTo>
                                  <a:cubicBezTo>
                                    <a:pt x="20" y="88"/>
                                    <a:pt x="21" y="100"/>
                                    <a:pt x="24" y="109"/>
                                  </a:cubicBezTo>
                                  <a:cubicBezTo>
                                    <a:pt x="29" y="122"/>
                                    <a:pt x="37" y="129"/>
                                    <a:pt x="49" y="129"/>
                                  </a:cubicBezTo>
                                  <a:lnTo>
                                    <a:pt x="49"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39" name="Freeform 898"/>
                          <wps:cNvSpPr>
                            <a:spLocks noEditPoints="1"/>
                          </wps:cNvSpPr>
                          <wps:spPr bwMode="auto">
                            <a:xfrm>
                              <a:off x="3079" y="4579"/>
                              <a:ext cx="78" cy="115"/>
                            </a:xfrm>
                            <a:custGeom>
                              <a:avLst/>
                              <a:gdLst>
                                <a:gd name="T0" fmla="*/ 49 w 98"/>
                                <a:gd name="T1" fmla="*/ 0 h 145"/>
                                <a:gd name="T2" fmla="*/ 49 w 98"/>
                                <a:gd name="T3" fmla="*/ 0 h 145"/>
                                <a:gd name="T4" fmla="*/ 88 w 98"/>
                                <a:gd name="T5" fmla="*/ 22 h 145"/>
                                <a:gd name="T6" fmla="*/ 98 w 98"/>
                                <a:gd name="T7" fmla="*/ 70 h 145"/>
                                <a:gd name="T8" fmla="*/ 89 w 98"/>
                                <a:gd name="T9" fmla="*/ 118 h 145"/>
                                <a:gd name="T10" fmla="*/ 49 w 98"/>
                                <a:gd name="T11" fmla="*/ 145 h 145"/>
                                <a:gd name="T12" fmla="*/ 11 w 98"/>
                                <a:gd name="T13" fmla="*/ 123 h 145"/>
                                <a:gd name="T14" fmla="*/ 0 w 98"/>
                                <a:gd name="T15" fmla="*/ 73 h 145"/>
                                <a:gd name="T16" fmla="*/ 7 w 98"/>
                                <a:gd name="T17" fmla="*/ 32 h 145"/>
                                <a:gd name="T18" fmla="*/ 49 w 98"/>
                                <a:gd name="T19" fmla="*/ 0 h 145"/>
                                <a:gd name="T20" fmla="*/ 49 w 98"/>
                                <a:gd name="T21" fmla="*/ 0 h 145"/>
                                <a:gd name="T22" fmla="*/ 48 w 98"/>
                                <a:gd name="T23" fmla="*/ 129 h 145"/>
                                <a:gd name="T24" fmla="*/ 48 w 98"/>
                                <a:gd name="T25" fmla="*/ 129 h 145"/>
                                <a:gd name="T26" fmla="*/ 70 w 98"/>
                                <a:gd name="T27" fmla="*/ 117 h 145"/>
                                <a:gd name="T28" fmla="*/ 79 w 98"/>
                                <a:gd name="T29" fmla="*/ 71 h 145"/>
                                <a:gd name="T30" fmla="*/ 73 w 98"/>
                                <a:gd name="T31" fmla="*/ 31 h 145"/>
                                <a:gd name="T32" fmla="*/ 50 w 98"/>
                                <a:gd name="T33" fmla="*/ 16 h 145"/>
                                <a:gd name="T34" fmla="*/ 27 w 98"/>
                                <a:gd name="T35" fmla="*/ 31 h 145"/>
                                <a:gd name="T36" fmla="*/ 20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7"/>
                                    <a:pt x="88" y="22"/>
                                  </a:cubicBezTo>
                                  <a:cubicBezTo>
                                    <a:pt x="95" y="34"/>
                                    <a:pt x="98" y="50"/>
                                    <a:pt x="98" y="70"/>
                                  </a:cubicBezTo>
                                  <a:cubicBezTo>
                                    <a:pt x="98" y="90"/>
                                    <a:pt x="95" y="105"/>
                                    <a:pt x="89" y="118"/>
                                  </a:cubicBezTo>
                                  <a:cubicBezTo>
                                    <a:pt x="81" y="136"/>
                                    <a:pt x="67" y="145"/>
                                    <a:pt x="49" y="145"/>
                                  </a:cubicBezTo>
                                  <a:cubicBezTo>
                                    <a:pt x="32" y="145"/>
                                    <a:pt x="19" y="138"/>
                                    <a:pt x="11" y="123"/>
                                  </a:cubicBezTo>
                                  <a:cubicBezTo>
                                    <a:pt x="4" y="111"/>
                                    <a:pt x="0" y="94"/>
                                    <a:pt x="0" y="73"/>
                                  </a:cubicBezTo>
                                  <a:cubicBezTo>
                                    <a:pt x="0" y="57"/>
                                    <a:pt x="2" y="44"/>
                                    <a:pt x="7" y="32"/>
                                  </a:cubicBezTo>
                                  <a:cubicBezTo>
                                    <a:pt x="14" y="11"/>
                                    <a:pt x="28" y="0"/>
                                    <a:pt x="49" y="0"/>
                                  </a:cubicBezTo>
                                  <a:lnTo>
                                    <a:pt x="49" y="0"/>
                                  </a:lnTo>
                                  <a:close/>
                                  <a:moveTo>
                                    <a:pt x="48" y="129"/>
                                  </a:moveTo>
                                  <a:lnTo>
                                    <a:pt x="48" y="129"/>
                                  </a:lnTo>
                                  <a:cubicBezTo>
                                    <a:pt x="58" y="129"/>
                                    <a:pt x="65" y="125"/>
                                    <a:pt x="70" y="117"/>
                                  </a:cubicBezTo>
                                  <a:cubicBezTo>
                                    <a:pt x="76" y="108"/>
                                    <a:pt x="79" y="93"/>
                                    <a:pt x="79" y="71"/>
                                  </a:cubicBezTo>
                                  <a:cubicBezTo>
                                    <a:pt x="79" y="55"/>
                                    <a:pt x="77" y="42"/>
                                    <a:pt x="73" y="31"/>
                                  </a:cubicBezTo>
                                  <a:cubicBezTo>
                                    <a:pt x="69" y="21"/>
                                    <a:pt x="61" y="16"/>
                                    <a:pt x="50" y="16"/>
                                  </a:cubicBezTo>
                                  <a:cubicBezTo>
                                    <a:pt x="39" y="16"/>
                                    <a:pt x="32" y="21"/>
                                    <a:pt x="27" y="31"/>
                                  </a:cubicBezTo>
                                  <a:cubicBezTo>
                                    <a:pt x="22" y="40"/>
                                    <a:pt x="20" y="55"/>
                                    <a:pt x="20" y="74"/>
                                  </a:cubicBezTo>
                                  <a:cubicBezTo>
                                    <a:pt x="20" y="88"/>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40" name="Freeform 899"/>
                          <wps:cNvSpPr>
                            <a:spLocks noEditPoints="1"/>
                          </wps:cNvSpPr>
                          <wps:spPr bwMode="auto">
                            <a:xfrm>
                              <a:off x="3169" y="4579"/>
                              <a:ext cx="78" cy="115"/>
                            </a:xfrm>
                            <a:custGeom>
                              <a:avLst/>
                              <a:gdLst>
                                <a:gd name="T0" fmla="*/ 48 w 98"/>
                                <a:gd name="T1" fmla="*/ 0 h 145"/>
                                <a:gd name="T2" fmla="*/ 48 w 98"/>
                                <a:gd name="T3" fmla="*/ 0 h 145"/>
                                <a:gd name="T4" fmla="*/ 88 w 98"/>
                                <a:gd name="T5" fmla="*/ 22 h 145"/>
                                <a:gd name="T6" fmla="*/ 98 w 98"/>
                                <a:gd name="T7" fmla="*/ 70 h 145"/>
                                <a:gd name="T8" fmla="*/ 89 w 98"/>
                                <a:gd name="T9" fmla="*/ 118 h 145"/>
                                <a:gd name="T10" fmla="*/ 48 w 98"/>
                                <a:gd name="T11" fmla="*/ 145 h 145"/>
                                <a:gd name="T12" fmla="*/ 11 w 98"/>
                                <a:gd name="T13" fmla="*/ 123 h 145"/>
                                <a:gd name="T14" fmla="*/ 0 w 98"/>
                                <a:gd name="T15" fmla="*/ 73 h 145"/>
                                <a:gd name="T16" fmla="*/ 6 w 98"/>
                                <a:gd name="T17" fmla="*/ 32 h 145"/>
                                <a:gd name="T18" fmla="*/ 48 w 98"/>
                                <a:gd name="T19" fmla="*/ 0 h 145"/>
                                <a:gd name="T20" fmla="*/ 48 w 98"/>
                                <a:gd name="T21" fmla="*/ 0 h 145"/>
                                <a:gd name="T22" fmla="*/ 48 w 98"/>
                                <a:gd name="T23" fmla="*/ 129 h 145"/>
                                <a:gd name="T24" fmla="*/ 48 w 98"/>
                                <a:gd name="T25" fmla="*/ 129 h 145"/>
                                <a:gd name="T26" fmla="*/ 70 w 98"/>
                                <a:gd name="T27" fmla="*/ 117 h 145"/>
                                <a:gd name="T28" fmla="*/ 78 w 98"/>
                                <a:gd name="T29" fmla="*/ 71 h 145"/>
                                <a:gd name="T30" fmla="*/ 73 w 98"/>
                                <a:gd name="T31" fmla="*/ 31 h 145"/>
                                <a:gd name="T32" fmla="*/ 50 w 98"/>
                                <a:gd name="T33" fmla="*/ 16 h 145"/>
                                <a:gd name="T34" fmla="*/ 27 w 98"/>
                                <a:gd name="T35" fmla="*/ 31 h 145"/>
                                <a:gd name="T36" fmla="*/ 19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8" y="0"/>
                                  </a:moveTo>
                                  <a:lnTo>
                                    <a:pt x="48" y="0"/>
                                  </a:lnTo>
                                  <a:cubicBezTo>
                                    <a:pt x="67" y="0"/>
                                    <a:pt x="80" y="7"/>
                                    <a:pt x="88" y="22"/>
                                  </a:cubicBezTo>
                                  <a:cubicBezTo>
                                    <a:pt x="94" y="34"/>
                                    <a:pt x="98" y="50"/>
                                    <a:pt x="98" y="70"/>
                                  </a:cubicBezTo>
                                  <a:cubicBezTo>
                                    <a:pt x="98" y="90"/>
                                    <a:pt x="95" y="105"/>
                                    <a:pt x="89" y="118"/>
                                  </a:cubicBezTo>
                                  <a:cubicBezTo>
                                    <a:pt x="81" y="136"/>
                                    <a:pt x="67" y="145"/>
                                    <a:pt x="48" y="145"/>
                                  </a:cubicBezTo>
                                  <a:cubicBezTo>
                                    <a:pt x="31" y="145"/>
                                    <a:pt x="19" y="138"/>
                                    <a:pt x="11" y="123"/>
                                  </a:cubicBezTo>
                                  <a:cubicBezTo>
                                    <a:pt x="4" y="111"/>
                                    <a:pt x="0" y="94"/>
                                    <a:pt x="0" y="73"/>
                                  </a:cubicBezTo>
                                  <a:cubicBezTo>
                                    <a:pt x="0" y="57"/>
                                    <a:pt x="2" y="44"/>
                                    <a:pt x="6" y="32"/>
                                  </a:cubicBezTo>
                                  <a:cubicBezTo>
                                    <a:pt x="14" y="11"/>
                                    <a:pt x="28" y="0"/>
                                    <a:pt x="48" y="0"/>
                                  </a:cubicBezTo>
                                  <a:lnTo>
                                    <a:pt x="48" y="0"/>
                                  </a:lnTo>
                                  <a:close/>
                                  <a:moveTo>
                                    <a:pt x="48" y="129"/>
                                  </a:moveTo>
                                  <a:lnTo>
                                    <a:pt x="48" y="129"/>
                                  </a:lnTo>
                                  <a:cubicBezTo>
                                    <a:pt x="57" y="129"/>
                                    <a:pt x="65" y="125"/>
                                    <a:pt x="70" y="117"/>
                                  </a:cubicBezTo>
                                  <a:cubicBezTo>
                                    <a:pt x="76" y="108"/>
                                    <a:pt x="78" y="93"/>
                                    <a:pt x="78" y="71"/>
                                  </a:cubicBezTo>
                                  <a:cubicBezTo>
                                    <a:pt x="78" y="55"/>
                                    <a:pt x="76" y="42"/>
                                    <a:pt x="73" y="31"/>
                                  </a:cubicBezTo>
                                  <a:cubicBezTo>
                                    <a:pt x="69" y="21"/>
                                    <a:pt x="61" y="16"/>
                                    <a:pt x="50" y="16"/>
                                  </a:cubicBezTo>
                                  <a:cubicBezTo>
                                    <a:pt x="39" y="16"/>
                                    <a:pt x="31" y="21"/>
                                    <a:pt x="27" y="31"/>
                                  </a:cubicBezTo>
                                  <a:cubicBezTo>
                                    <a:pt x="22" y="40"/>
                                    <a:pt x="19" y="55"/>
                                    <a:pt x="19" y="74"/>
                                  </a:cubicBezTo>
                                  <a:cubicBezTo>
                                    <a:pt x="19" y="88"/>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41" name="Freeform 900"/>
                          <wps:cNvSpPr>
                            <a:spLocks/>
                          </wps:cNvSpPr>
                          <wps:spPr bwMode="auto">
                            <a:xfrm>
                              <a:off x="3259" y="4574"/>
                              <a:ext cx="36" cy="149"/>
                            </a:xfrm>
                            <a:custGeom>
                              <a:avLst/>
                              <a:gdLst>
                                <a:gd name="T0" fmla="*/ 1 w 46"/>
                                <a:gd name="T1" fmla="*/ 188 h 188"/>
                                <a:gd name="T2" fmla="*/ 1 w 46"/>
                                <a:gd name="T3" fmla="*/ 188 h 188"/>
                                <a:gd name="T4" fmla="*/ 21 w 46"/>
                                <a:gd name="T5" fmla="*/ 144 h 188"/>
                                <a:gd name="T6" fmla="*/ 28 w 46"/>
                                <a:gd name="T7" fmla="*/ 94 h 188"/>
                                <a:gd name="T8" fmla="*/ 20 w 46"/>
                                <a:gd name="T9" fmla="*/ 42 h 188"/>
                                <a:gd name="T10" fmla="*/ 0 w 46"/>
                                <a:gd name="T11" fmla="*/ 0 h 188"/>
                                <a:gd name="T12" fmla="*/ 12 w 46"/>
                                <a:gd name="T13" fmla="*/ 0 h 188"/>
                                <a:gd name="T14" fmla="*/ 31 w 46"/>
                                <a:gd name="T15" fmla="*/ 30 h 188"/>
                                <a:gd name="T16" fmla="*/ 38 w 46"/>
                                <a:gd name="T17" fmla="*/ 45 h 188"/>
                                <a:gd name="T18" fmla="*/ 44 w 46"/>
                                <a:gd name="T19" fmla="*/ 70 h 188"/>
                                <a:gd name="T20" fmla="*/ 46 w 46"/>
                                <a:gd name="T21" fmla="*/ 93 h 188"/>
                                <a:gd name="T22" fmla="*/ 37 w 46"/>
                                <a:gd name="T23" fmla="*/ 145 h 188"/>
                                <a:gd name="T24" fmla="*/ 13 w 46"/>
                                <a:gd name="T25" fmla="*/ 188 h 188"/>
                                <a:gd name="T26" fmla="*/ 1 w 46"/>
                                <a:gd name="T27" fmla="*/ 188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1" y="188"/>
                                  </a:moveTo>
                                  <a:lnTo>
                                    <a:pt x="1" y="188"/>
                                  </a:lnTo>
                                  <a:cubicBezTo>
                                    <a:pt x="11" y="168"/>
                                    <a:pt x="18" y="153"/>
                                    <a:pt x="21" y="144"/>
                                  </a:cubicBezTo>
                                  <a:cubicBezTo>
                                    <a:pt x="25" y="130"/>
                                    <a:pt x="28" y="113"/>
                                    <a:pt x="28" y="94"/>
                                  </a:cubicBezTo>
                                  <a:cubicBezTo>
                                    <a:pt x="28" y="75"/>
                                    <a:pt x="25" y="58"/>
                                    <a:pt x="20" y="42"/>
                                  </a:cubicBezTo>
                                  <a:cubicBezTo>
                                    <a:pt x="17" y="32"/>
                                    <a:pt x="10" y="18"/>
                                    <a:pt x="0" y="0"/>
                                  </a:cubicBezTo>
                                  <a:lnTo>
                                    <a:pt x="12" y="0"/>
                                  </a:lnTo>
                                  <a:cubicBezTo>
                                    <a:pt x="22" y="16"/>
                                    <a:pt x="29" y="26"/>
                                    <a:pt x="31" y="30"/>
                                  </a:cubicBezTo>
                                  <a:cubicBezTo>
                                    <a:pt x="33" y="34"/>
                                    <a:pt x="35" y="39"/>
                                    <a:pt x="38" y="45"/>
                                  </a:cubicBezTo>
                                  <a:cubicBezTo>
                                    <a:pt x="41" y="54"/>
                                    <a:pt x="43" y="62"/>
                                    <a:pt x="44" y="70"/>
                                  </a:cubicBezTo>
                                  <a:cubicBezTo>
                                    <a:pt x="46" y="78"/>
                                    <a:pt x="46" y="86"/>
                                    <a:pt x="46" y="93"/>
                                  </a:cubicBezTo>
                                  <a:cubicBezTo>
                                    <a:pt x="46" y="112"/>
                                    <a:pt x="43" y="130"/>
                                    <a:pt x="37" y="145"/>
                                  </a:cubicBezTo>
                                  <a:cubicBezTo>
                                    <a:pt x="33" y="155"/>
                                    <a:pt x="25" y="169"/>
                                    <a:pt x="13" y="188"/>
                                  </a:cubicBezTo>
                                  <a:lnTo>
                                    <a:pt x="1" y="18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42" name="Freeform 901"/>
                          <wps:cNvSpPr>
                            <a:spLocks/>
                          </wps:cNvSpPr>
                          <wps:spPr bwMode="auto">
                            <a:xfrm>
                              <a:off x="525" y="3321"/>
                              <a:ext cx="91" cy="115"/>
                            </a:xfrm>
                            <a:custGeom>
                              <a:avLst/>
                              <a:gdLst>
                                <a:gd name="T0" fmla="*/ 0 w 115"/>
                                <a:gd name="T1" fmla="*/ 0 h 145"/>
                                <a:gd name="T2" fmla="*/ 0 w 115"/>
                                <a:gd name="T3" fmla="*/ 0 h 145"/>
                                <a:gd name="T4" fmla="*/ 20 w 115"/>
                                <a:gd name="T5" fmla="*/ 0 h 145"/>
                                <a:gd name="T6" fmla="*/ 20 w 115"/>
                                <a:gd name="T7" fmla="*/ 60 h 145"/>
                                <a:gd name="T8" fmla="*/ 95 w 115"/>
                                <a:gd name="T9" fmla="*/ 60 h 145"/>
                                <a:gd name="T10" fmla="*/ 95 w 115"/>
                                <a:gd name="T11" fmla="*/ 0 h 145"/>
                                <a:gd name="T12" fmla="*/ 115 w 115"/>
                                <a:gd name="T13" fmla="*/ 0 h 145"/>
                                <a:gd name="T14" fmla="*/ 115 w 115"/>
                                <a:gd name="T15" fmla="*/ 145 h 145"/>
                                <a:gd name="T16" fmla="*/ 95 w 115"/>
                                <a:gd name="T17" fmla="*/ 145 h 145"/>
                                <a:gd name="T18" fmla="*/ 95 w 115"/>
                                <a:gd name="T19" fmla="*/ 77 h 145"/>
                                <a:gd name="T20" fmla="*/ 20 w 115"/>
                                <a:gd name="T21" fmla="*/ 77 h 145"/>
                                <a:gd name="T22" fmla="*/ 20 w 115"/>
                                <a:gd name="T23" fmla="*/ 145 h 145"/>
                                <a:gd name="T24" fmla="*/ 0 w 115"/>
                                <a:gd name="T25" fmla="*/ 145 h 145"/>
                                <a:gd name="T26" fmla="*/ 0 w 115"/>
                                <a:gd name="T27" fmla="*/ 0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15" h="145">
                                  <a:moveTo>
                                    <a:pt x="0" y="0"/>
                                  </a:moveTo>
                                  <a:lnTo>
                                    <a:pt x="0" y="0"/>
                                  </a:lnTo>
                                  <a:lnTo>
                                    <a:pt x="20" y="0"/>
                                  </a:lnTo>
                                  <a:lnTo>
                                    <a:pt x="20" y="60"/>
                                  </a:lnTo>
                                  <a:lnTo>
                                    <a:pt x="95" y="60"/>
                                  </a:lnTo>
                                  <a:lnTo>
                                    <a:pt x="95" y="0"/>
                                  </a:lnTo>
                                  <a:lnTo>
                                    <a:pt x="115" y="0"/>
                                  </a:lnTo>
                                  <a:lnTo>
                                    <a:pt x="115" y="145"/>
                                  </a:lnTo>
                                  <a:lnTo>
                                    <a:pt x="95" y="145"/>
                                  </a:lnTo>
                                  <a:lnTo>
                                    <a:pt x="95" y="77"/>
                                  </a:lnTo>
                                  <a:lnTo>
                                    <a:pt x="20" y="77"/>
                                  </a:lnTo>
                                  <a:lnTo>
                                    <a:pt x="20" y="145"/>
                                  </a:lnTo>
                                  <a:lnTo>
                                    <a:pt x="0" y="145"/>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43" name="Freeform 902"/>
                          <wps:cNvSpPr>
                            <a:spLocks noEditPoints="1"/>
                          </wps:cNvSpPr>
                          <wps:spPr bwMode="auto">
                            <a:xfrm>
                              <a:off x="635" y="3350"/>
                              <a:ext cx="80" cy="89"/>
                            </a:xfrm>
                            <a:custGeom>
                              <a:avLst/>
                              <a:gdLst>
                                <a:gd name="T0" fmla="*/ 18 w 100"/>
                                <a:gd name="T1" fmla="*/ 80 h 112"/>
                                <a:gd name="T2" fmla="*/ 18 w 100"/>
                                <a:gd name="T3" fmla="*/ 80 h 112"/>
                                <a:gd name="T4" fmla="*/ 24 w 100"/>
                                <a:gd name="T5" fmla="*/ 93 h 112"/>
                                <a:gd name="T6" fmla="*/ 37 w 100"/>
                                <a:gd name="T7" fmla="*/ 97 h 112"/>
                                <a:gd name="T8" fmla="*/ 55 w 100"/>
                                <a:gd name="T9" fmla="*/ 93 h 112"/>
                                <a:gd name="T10" fmla="*/ 70 w 100"/>
                                <a:gd name="T11" fmla="*/ 69 h 112"/>
                                <a:gd name="T12" fmla="*/ 70 w 100"/>
                                <a:gd name="T13" fmla="*/ 55 h 112"/>
                                <a:gd name="T14" fmla="*/ 62 w 100"/>
                                <a:gd name="T15" fmla="*/ 58 h 112"/>
                                <a:gd name="T16" fmla="*/ 52 w 100"/>
                                <a:gd name="T17" fmla="*/ 60 h 112"/>
                                <a:gd name="T18" fmla="*/ 41 w 100"/>
                                <a:gd name="T19" fmla="*/ 62 h 112"/>
                                <a:gd name="T20" fmla="*/ 26 w 100"/>
                                <a:gd name="T21" fmla="*/ 66 h 112"/>
                                <a:gd name="T22" fmla="*/ 18 w 100"/>
                                <a:gd name="T23" fmla="*/ 80 h 112"/>
                                <a:gd name="T24" fmla="*/ 18 w 100"/>
                                <a:gd name="T25" fmla="*/ 80 h 112"/>
                                <a:gd name="T26" fmla="*/ 61 w 100"/>
                                <a:gd name="T27" fmla="*/ 45 h 112"/>
                                <a:gd name="T28" fmla="*/ 61 w 100"/>
                                <a:gd name="T29" fmla="*/ 45 h 112"/>
                                <a:gd name="T30" fmla="*/ 69 w 100"/>
                                <a:gd name="T31" fmla="*/ 39 h 112"/>
                                <a:gd name="T32" fmla="*/ 71 w 100"/>
                                <a:gd name="T33" fmla="*/ 33 h 112"/>
                                <a:gd name="T34" fmla="*/ 64 w 100"/>
                                <a:gd name="T35" fmla="*/ 19 h 112"/>
                                <a:gd name="T36" fmla="*/ 46 w 100"/>
                                <a:gd name="T37" fmla="*/ 15 h 112"/>
                                <a:gd name="T38" fmla="*/ 26 w 100"/>
                                <a:gd name="T39" fmla="*/ 23 h 112"/>
                                <a:gd name="T40" fmla="*/ 22 w 100"/>
                                <a:gd name="T41" fmla="*/ 35 h 112"/>
                                <a:gd name="T42" fmla="*/ 5 w 100"/>
                                <a:gd name="T43" fmla="*/ 35 h 112"/>
                                <a:gd name="T44" fmla="*/ 18 w 100"/>
                                <a:gd name="T45" fmla="*/ 8 h 112"/>
                                <a:gd name="T46" fmla="*/ 46 w 100"/>
                                <a:gd name="T47" fmla="*/ 0 h 112"/>
                                <a:gd name="T48" fmla="*/ 76 w 100"/>
                                <a:gd name="T49" fmla="*/ 7 h 112"/>
                                <a:gd name="T50" fmla="*/ 88 w 100"/>
                                <a:gd name="T51" fmla="*/ 30 h 112"/>
                                <a:gd name="T52" fmla="*/ 88 w 100"/>
                                <a:gd name="T53" fmla="*/ 90 h 112"/>
                                <a:gd name="T54" fmla="*/ 89 w 100"/>
                                <a:gd name="T55" fmla="*/ 95 h 112"/>
                                <a:gd name="T56" fmla="*/ 94 w 100"/>
                                <a:gd name="T57" fmla="*/ 97 h 112"/>
                                <a:gd name="T58" fmla="*/ 96 w 100"/>
                                <a:gd name="T59" fmla="*/ 96 h 112"/>
                                <a:gd name="T60" fmla="*/ 100 w 100"/>
                                <a:gd name="T61" fmla="*/ 96 h 112"/>
                                <a:gd name="T62" fmla="*/ 100 w 100"/>
                                <a:gd name="T63" fmla="*/ 109 h 112"/>
                                <a:gd name="T64" fmla="*/ 93 w 100"/>
                                <a:gd name="T65" fmla="*/ 111 h 112"/>
                                <a:gd name="T66" fmla="*/ 87 w 100"/>
                                <a:gd name="T67" fmla="*/ 111 h 112"/>
                                <a:gd name="T68" fmla="*/ 74 w 100"/>
                                <a:gd name="T69" fmla="*/ 104 h 112"/>
                                <a:gd name="T70" fmla="*/ 71 w 100"/>
                                <a:gd name="T71" fmla="*/ 95 h 112"/>
                                <a:gd name="T72" fmla="*/ 55 w 100"/>
                                <a:gd name="T73" fmla="*/ 107 h 112"/>
                                <a:gd name="T74" fmla="*/ 33 w 100"/>
                                <a:gd name="T75" fmla="*/ 112 h 112"/>
                                <a:gd name="T76" fmla="*/ 9 w 100"/>
                                <a:gd name="T77" fmla="*/ 103 h 112"/>
                                <a:gd name="T78" fmla="*/ 0 w 100"/>
                                <a:gd name="T79" fmla="*/ 81 h 112"/>
                                <a:gd name="T80" fmla="*/ 9 w 100"/>
                                <a:gd name="T81" fmla="*/ 58 h 112"/>
                                <a:gd name="T82" fmla="*/ 33 w 100"/>
                                <a:gd name="T83" fmla="*/ 48 h 112"/>
                                <a:gd name="T84" fmla="*/ 61 w 100"/>
                                <a:gd name="T85" fmla="*/ 45 h 112"/>
                                <a:gd name="T86" fmla="*/ 46 w 100"/>
                                <a:gd name="T87" fmla="*/ 0 h 112"/>
                                <a:gd name="T88" fmla="*/ 46 w 100"/>
                                <a:gd name="T89" fmla="*/ 0 h 112"/>
                                <a:gd name="T90" fmla="*/ 46 w 100"/>
                                <a:gd name="T91"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100" h="112">
                                  <a:moveTo>
                                    <a:pt x="18" y="80"/>
                                  </a:moveTo>
                                  <a:lnTo>
                                    <a:pt x="18" y="80"/>
                                  </a:lnTo>
                                  <a:cubicBezTo>
                                    <a:pt x="18" y="86"/>
                                    <a:pt x="20" y="90"/>
                                    <a:pt x="24" y="93"/>
                                  </a:cubicBezTo>
                                  <a:cubicBezTo>
                                    <a:pt x="28" y="96"/>
                                    <a:pt x="32" y="97"/>
                                    <a:pt x="37" y="97"/>
                                  </a:cubicBezTo>
                                  <a:cubicBezTo>
                                    <a:pt x="43" y="97"/>
                                    <a:pt x="49" y="96"/>
                                    <a:pt x="55" y="93"/>
                                  </a:cubicBezTo>
                                  <a:cubicBezTo>
                                    <a:pt x="65" y="88"/>
                                    <a:pt x="70" y="80"/>
                                    <a:pt x="70" y="69"/>
                                  </a:cubicBezTo>
                                  <a:lnTo>
                                    <a:pt x="70" y="55"/>
                                  </a:lnTo>
                                  <a:cubicBezTo>
                                    <a:pt x="68" y="56"/>
                                    <a:pt x="65" y="57"/>
                                    <a:pt x="62" y="58"/>
                                  </a:cubicBezTo>
                                  <a:cubicBezTo>
                                    <a:pt x="58" y="59"/>
                                    <a:pt x="55" y="60"/>
                                    <a:pt x="52" y="60"/>
                                  </a:cubicBezTo>
                                  <a:lnTo>
                                    <a:pt x="41" y="62"/>
                                  </a:lnTo>
                                  <a:cubicBezTo>
                                    <a:pt x="34" y="62"/>
                                    <a:pt x="30" y="64"/>
                                    <a:pt x="26" y="66"/>
                                  </a:cubicBezTo>
                                  <a:cubicBezTo>
                                    <a:pt x="21" y="69"/>
                                    <a:pt x="18" y="74"/>
                                    <a:pt x="18" y="80"/>
                                  </a:cubicBezTo>
                                  <a:lnTo>
                                    <a:pt x="18" y="80"/>
                                  </a:lnTo>
                                  <a:close/>
                                  <a:moveTo>
                                    <a:pt x="61" y="45"/>
                                  </a:moveTo>
                                  <a:lnTo>
                                    <a:pt x="61" y="45"/>
                                  </a:lnTo>
                                  <a:cubicBezTo>
                                    <a:pt x="65" y="44"/>
                                    <a:pt x="68" y="42"/>
                                    <a:pt x="69" y="39"/>
                                  </a:cubicBezTo>
                                  <a:cubicBezTo>
                                    <a:pt x="70" y="38"/>
                                    <a:pt x="71" y="36"/>
                                    <a:pt x="71" y="33"/>
                                  </a:cubicBezTo>
                                  <a:cubicBezTo>
                                    <a:pt x="71" y="27"/>
                                    <a:pt x="68" y="22"/>
                                    <a:pt x="64" y="19"/>
                                  </a:cubicBezTo>
                                  <a:cubicBezTo>
                                    <a:pt x="60" y="17"/>
                                    <a:pt x="54" y="15"/>
                                    <a:pt x="46" y="15"/>
                                  </a:cubicBezTo>
                                  <a:cubicBezTo>
                                    <a:pt x="36" y="15"/>
                                    <a:pt x="30" y="18"/>
                                    <a:pt x="26" y="23"/>
                                  </a:cubicBezTo>
                                  <a:cubicBezTo>
                                    <a:pt x="24" y="26"/>
                                    <a:pt x="22" y="30"/>
                                    <a:pt x="22" y="35"/>
                                  </a:cubicBezTo>
                                  <a:lnTo>
                                    <a:pt x="5" y="35"/>
                                  </a:lnTo>
                                  <a:cubicBezTo>
                                    <a:pt x="5" y="22"/>
                                    <a:pt x="10" y="13"/>
                                    <a:pt x="18" y="8"/>
                                  </a:cubicBezTo>
                                  <a:cubicBezTo>
                                    <a:pt x="26" y="3"/>
                                    <a:pt x="35" y="0"/>
                                    <a:pt x="46" y="0"/>
                                  </a:cubicBezTo>
                                  <a:cubicBezTo>
                                    <a:pt x="58" y="0"/>
                                    <a:pt x="69" y="3"/>
                                    <a:pt x="76" y="7"/>
                                  </a:cubicBezTo>
                                  <a:cubicBezTo>
                                    <a:pt x="84" y="12"/>
                                    <a:pt x="88" y="20"/>
                                    <a:pt x="88" y="30"/>
                                  </a:cubicBezTo>
                                  <a:lnTo>
                                    <a:pt x="88" y="90"/>
                                  </a:lnTo>
                                  <a:cubicBezTo>
                                    <a:pt x="88" y="92"/>
                                    <a:pt x="88" y="94"/>
                                    <a:pt x="89" y="95"/>
                                  </a:cubicBezTo>
                                  <a:cubicBezTo>
                                    <a:pt x="90" y="96"/>
                                    <a:pt x="91" y="97"/>
                                    <a:pt x="94" y="97"/>
                                  </a:cubicBezTo>
                                  <a:cubicBezTo>
                                    <a:pt x="95" y="97"/>
                                    <a:pt x="95" y="96"/>
                                    <a:pt x="96" y="96"/>
                                  </a:cubicBezTo>
                                  <a:cubicBezTo>
                                    <a:pt x="97" y="96"/>
                                    <a:pt x="98" y="96"/>
                                    <a:pt x="100" y="96"/>
                                  </a:cubicBezTo>
                                  <a:lnTo>
                                    <a:pt x="100" y="109"/>
                                  </a:lnTo>
                                  <a:cubicBezTo>
                                    <a:pt x="97" y="110"/>
                                    <a:pt x="95" y="110"/>
                                    <a:pt x="93" y="111"/>
                                  </a:cubicBezTo>
                                  <a:cubicBezTo>
                                    <a:pt x="92" y="111"/>
                                    <a:pt x="90" y="111"/>
                                    <a:pt x="87" y="111"/>
                                  </a:cubicBezTo>
                                  <a:cubicBezTo>
                                    <a:pt x="81" y="111"/>
                                    <a:pt x="77" y="109"/>
                                    <a:pt x="74" y="104"/>
                                  </a:cubicBezTo>
                                  <a:cubicBezTo>
                                    <a:pt x="73" y="102"/>
                                    <a:pt x="72" y="99"/>
                                    <a:pt x="71" y="95"/>
                                  </a:cubicBezTo>
                                  <a:cubicBezTo>
                                    <a:pt x="67" y="99"/>
                                    <a:pt x="62" y="103"/>
                                    <a:pt x="55" y="107"/>
                                  </a:cubicBezTo>
                                  <a:cubicBezTo>
                                    <a:pt x="49" y="110"/>
                                    <a:pt x="41" y="112"/>
                                    <a:pt x="33" y="112"/>
                                  </a:cubicBezTo>
                                  <a:cubicBezTo>
                                    <a:pt x="23" y="112"/>
                                    <a:pt x="15" y="109"/>
                                    <a:pt x="9" y="103"/>
                                  </a:cubicBezTo>
                                  <a:cubicBezTo>
                                    <a:pt x="3" y="97"/>
                                    <a:pt x="0" y="90"/>
                                    <a:pt x="0" y="81"/>
                                  </a:cubicBezTo>
                                  <a:cubicBezTo>
                                    <a:pt x="0" y="71"/>
                                    <a:pt x="3" y="63"/>
                                    <a:pt x="9" y="58"/>
                                  </a:cubicBezTo>
                                  <a:cubicBezTo>
                                    <a:pt x="15" y="53"/>
                                    <a:pt x="23" y="49"/>
                                    <a:pt x="33" y="48"/>
                                  </a:cubicBezTo>
                                  <a:lnTo>
                                    <a:pt x="61" y="45"/>
                                  </a:lnTo>
                                  <a:close/>
                                  <a:moveTo>
                                    <a:pt x="46" y="0"/>
                                  </a:moveTo>
                                  <a:lnTo>
                                    <a:pt x="46" y="0"/>
                                  </a:lnTo>
                                  <a:lnTo>
                                    <a:pt x="46"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44" name="Freeform 903"/>
                          <wps:cNvSpPr>
                            <a:spLocks/>
                          </wps:cNvSpPr>
                          <wps:spPr bwMode="auto">
                            <a:xfrm>
                              <a:off x="728" y="3350"/>
                              <a:ext cx="114" cy="86"/>
                            </a:xfrm>
                            <a:custGeom>
                              <a:avLst/>
                              <a:gdLst>
                                <a:gd name="T0" fmla="*/ 0 w 143"/>
                                <a:gd name="T1" fmla="*/ 2 h 108"/>
                                <a:gd name="T2" fmla="*/ 0 w 143"/>
                                <a:gd name="T3" fmla="*/ 2 h 108"/>
                                <a:gd name="T4" fmla="*/ 18 w 143"/>
                                <a:gd name="T5" fmla="*/ 2 h 108"/>
                                <a:gd name="T6" fmla="*/ 18 w 143"/>
                                <a:gd name="T7" fmla="*/ 17 h 108"/>
                                <a:gd name="T8" fmla="*/ 29 w 143"/>
                                <a:gd name="T9" fmla="*/ 6 h 108"/>
                                <a:gd name="T10" fmla="*/ 49 w 143"/>
                                <a:gd name="T11" fmla="*/ 0 h 108"/>
                                <a:gd name="T12" fmla="*/ 70 w 143"/>
                                <a:gd name="T13" fmla="*/ 6 h 108"/>
                                <a:gd name="T14" fmla="*/ 78 w 143"/>
                                <a:gd name="T15" fmla="*/ 16 h 108"/>
                                <a:gd name="T16" fmla="*/ 91 w 143"/>
                                <a:gd name="T17" fmla="*/ 4 h 108"/>
                                <a:gd name="T18" fmla="*/ 109 w 143"/>
                                <a:gd name="T19" fmla="*/ 0 h 108"/>
                                <a:gd name="T20" fmla="*/ 138 w 143"/>
                                <a:gd name="T21" fmla="*/ 15 h 108"/>
                                <a:gd name="T22" fmla="*/ 143 w 143"/>
                                <a:gd name="T23" fmla="*/ 37 h 108"/>
                                <a:gd name="T24" fmla="*/ 143 w 143"/>
                                <a:gd name="T25" fmla="*/ 108 h 108"/>
                                <a:gd name="T26" fmla="*/ 124 w 143"/>
                                <a:gd name="T27" fmla="*/ 108 h 108"/>
                                <a:gd name="T28" fmla="*/ 124 w 143"/>
                                <a:gd name="T29" fmla="*/ 34 h 108"/>
                                <a:gd name="T30" fmla="*/ 119 w 143"/>
                                <a:gd name="T31" fmla="*/ 20 h 108"/>
                                <a:gd name="T32" fmla="*/ 106 w 143"/>
                                <a:gd name="T33" fmla="*/ 16 h 108"/>
                                <a:gd name="T34" fmla="*/ 88 w 143"/>
                                <a:gd name="T35" fmla="*/ 23 h 108"/>
                                <a:gd name="T36" fmla="*/ 80 w 143"/>
                                <a:gd name="T37" fmla="*/ 46 h 108"/>
                                <a:gd name="T38" fmla="*/ 80 w 143"/>
                                <a:gd name="T39" fmla="*/ 108 h 108"/>
                                <a:gd name="T40" fmla="*/ 62 w 143"/>
                                <a:gd name="T41" fmla="*/ 108 h 108"/>
                                <a:gd name="T42" fmla="*/ 62 w 143"/>
                                <a:gd name="T43" fmla="*/ 39 h 108"/>
                                <a:gd name="T44" fmla="*/ 60 w 143"/>
                                <a:gd name="T45" fmla="*/ 23 h 108"/>
                                <a:gd name="T46" fmla="*/ 45 w 143"/>
                                <a:gd name="T47" fmla="*/ 16 h 108"/>
                                <a:gd name="T48" fmla="*/ 26 w 143"/>
                                <a:gd name="T49" fmla="*/ 23 h 108"/>
                                <a:gd name="T50" fmla="*/ 18 w 143"/>
                                <a:gd name="T51" fmla="*/ 52 h 108"/>
                                <a:gd name="T52" fmla="*/ 18 w 143"/>
                                <a:gd name="T53" fmla="*/ 108 h 108"/>
                                <a:gd name="T54" fmla="*/ 0 w 143"/>
                                <a:gd name="T55" fmla="*/ 108 h 108"/>
                                <a:gd name="T56" fmla="*/ 0 w 143"/>
                                <a:gd name="T57" fmla="*/ 2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143" h="108">
                                  <a:moveTo>
                                    <a:pt x="0" y="2"/>
                                  </a:moveTo>
                                  <a:lnTo>
                                    <a:pt x="0" y="2"/>
                                  </a:lnTo>
                                  <a:lnTo>
                                    <a:pt x="18" y="2"/>
                                  </a:lnTo>
                                  <a:lnTo>
                                    <a:pt x="18" y="17"/>
                                  </a:lnTo>
                                  <a:cubicBezTo>
                                    <a:pt x="22" y="12"/>
                                    <a:pt x="26" y="8"/>
                                    <a:pt x="29" y="6"/>
                                  </a:cubicBezTo>
                                  <a:cubicBezTo>
                                    <a:pt x="35" y="2"/>
                                    <a:pt x="42" y="0"/>
                                    <a:pt x="49" y="0"/>
                                  </a:cubicBezTo>
                                  <a:cubicBezTo>
                                    <a:pt x="58" y="0"/>
                                    <a:pt x="64" y="2"/>
                                    <a:pt x="70" y="6"/>
                                  </a:cubicBezTo>
                                  <a:cubicBezTo>
                                    <a:pt x="73" y="8"/>
                                    <a:pt x="75" y="12"/>
                                    <a:pt x="78" y="16"/>
                                  </a:cubicBezTo>
                                  <a:cubicBezTo>
                                    <a:pt x="81" y="11"/>
                                    <a:pt x="86" y="6"/>
                                    <a:pt x="91" y="4"/>
                                  </a:cubicBezTo>
                                  <a:cubicBezTo>
                                    <a:pt x="97" y="1"/>
                                    <a:pt x="103" y="0"/>
                                    <a:pt x="109" y="0"/>
                                  </a:cubicBezTo>
                                  <a:cubicBezTo>
                                    <a:pt x="124" y="0"/>
                                    <a:pt x="133" y="5"/>
                                    <a:pt x="138" y="15"/>
                                  </a:cubicBezTo>
                                  <a:cubicBezTo>
                                    <a:pt x="141" y="20"/>
                                    <a:pt x="143" y="28"/>
                                    <a:pt x="143" y="37"/>
                                  </a:cubicBezTo>
                                  <a:lnTo>
                                    <a:pt x="143" y="108"/>
                                  </a:lnTo>
                                  <a:lnTo>
                                    <a:pt x="124" y="108"/>
                                  </a:lnTo>
                                  <a:lnTo>
                                    <a:pt x="124" y="34"/>
                                  </a:lnTo>
                                  <a:cubicBezTo>
                                    <a:pt x="124" y="27"/>
                                    <a:pt x="122" y="22"/>
                                    <a:pt x="119" y="20"/>
                                  </a:cubicBezTo>
                                  <a:cubicBezTo>
                                    <a:pt x="115" y="17"/>
                                    <a:pt x="111" y="16"/>
                                    <a:pt x="106" y="16"/>
                                  </a:cubicBezTo>
                                  <a:cubicBezTo>
                                    <a:pt x="99" y="16"/>
                                    <a:pt x="93" y="18"/>
                                    <a:pt x="88" y="23"/>
                                  </a:cubicBezTo>
                                  <a:cubicBezTo>
                                    <a:pt x="83" y="27"/>
                                    <a:pt x="80" y="35"/>
                                    <a:pt x="80" y="46"/>
                                  </a:cubicBezTo>
                                  <a:lnTo>
                                    <a:pt x="80" y="108"/>
                                  </a:lnTo>
                                  <a:lnTo>
                                    <a:pt x="62" y="108"/>
                                  </a:lnTo>
                                  <a:lnTo>
                                    <a:pt x="62" y="39"/>
                                  </a:lnTo>
                                  <a:cubicBezTo>
                                    <a:pt x="62" y="31"/>
                                    <a:pt x="61" y="26"/>
                                    <a:pt x="60" y="23"/>
                                  </a:cubicBezTo>
                                  <a:cubicBezTo>
                                    <a:pt x="57" y="18"/>
                                    <a:pt x="52" y="16"/>
                                    <a:pt x="45" y="16"/>
                                  </a:cubicBezTo>
                                  <a:cubicBezTo>
                                    <a:pt x="38" y="16"/>
                                    <a:pt x="32" y="18"/>
                                    <a:pt x="26" y="23"/>
                                  </a:cubicBezTo>
                                  <a:cubicBezTo>
                                    <a:pt x="21" y="29"/>
                                    <a:pt x="18" y="38"/>
                                    <a:pt x="18" y="52"/>
                                  </a:cubicBezTo>
                                  <a:lnTo>
                                    <a:pt x="18" y="108"/>
                                  </a:lnTo>
                                  <a:lnTo>
                                    <a:pt x="0" y="108"/>
                                  </a:lnTo>
                                  <a:lnTo>
                                    <a:pt x="0" y="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45" name="Freeform 904"/>
                          <wps:cNvSpPr>
                            <a:spLocks/>
                          </wps:cNvSpPr>
                          <wps:spPr bwMode="auto">
                            <a:xfrm>
                              <a:off x="863" y="3321"/>
                              <a:ext cx="70" cy="115"/>
                            </a:xfrm>
                            <a:custGeom>
                              <a:avLst/>
                              <a:gdLst>
                                <a:gd name="T0" fmla="*/ 0 w 88"/>
                                <a:gd name="T1" fmla="*/ 0 h 145"/>
                                <a:gd name="T2" fmla="*/ 0 w 88"/>
                                <a:gd name="T3" fmla="*/ 0 h 145"/>
                                <a:gd name="T4" fmla="*/ 17 w 88"/>
                                <a:gd name="T5" fmla="*/ 0 h 145"/>
                                <a:gd name="T6" fmla="*/ 17 w 88"/>
                                <a:gd name="T7" fmla="*/ 84 h 145"/>
                                <a:gd name="T8" fmla="*/ 63 w 88"/>
                                <a:gd name="T9" fmla="*/ 39 h 145"/>
                                <a:gd name="T10" fmla="*/ 85 w 88"/>
                                <a:gd name="T11" fmla="*/ 39 h 145"/>
                                <a:gd name="T12" fmla="*/ 45 w 88"/>
                                <a:gd name="T13" fmla="*/ 78 h 145"/>
                                <a:gd name="T14" fmla="*/ 88 w 88"/>
                                <a:gd name="T15" fmla="*/ 145 h 145"/>
                                <a:gd name="T16" fmla="*/ 65 w 88"/>
                                <a:gd name="T17" fmla="*/ 145 h 145"/>
                                <a:gd name="T18" fmla="*/ 32 w 88"/>
                                <a:gd name="T19" fmla="*/ 91 h 145"/>
                                <a:gd name="T20" fmla="*/ 17 w 88"/>
                                <a:gd name="T21" fmla="*/ 105 h 145"/>
                                <a:gd name="T22" fmla="*/ 17 w 88"/>
                                <a:gd name="T23" fmla="*/ 145 h 145"/>
                                <a:gd name="T24" fmla="*/ 0 w 88"/>
                                <a:gd name="T25" fmla="*/ 145 h 145"/>
                                <a:gd name="T26" fmla="*/ 0 w 88"/>
                                <a:gd name="T27" fmla="*/ 0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88" h="145">
                                  <a:moveTo>
                                    <a:pt x="0" y="0"/>
                                  </a:moveTo>
                                  <a:lnTo>
                                    <a:pt x="0" y="0"/>
                                  </a:lnTo>
                                  <a:lnTo>
                                    <a:pt x="17" y="0"/>
                                  </a:lnTo>
                                  <a:lnTo>
                                    <a:pt x="17" y="84"/>
                                  </a:lnTo>
                                  <a:lnTo>
                                    <a:pt x="63" y="39"/>
                                  </a:lnTo>
                                  <a:lnTo>
                                    <a:pt x="85" y="39"/>
                                  </a:lnTo>
                                  <a:lnTo>
                                    <a:pt x="45" y="78"/>
                                  </a:lnTo>
                                  <a:lnTo>
                                    <a:pt x="88" y="145"/>
                                  </a:lnTo>
                                  <a:lnTo>
                                    <a:pt x="65" y="145"/>
                                  </a:lnTo>
                                  <a:lnTo>
                                    <a:pt x="32" y="91"/>
                                  </a:lnTo>
                                  <a:lnTo>
                                    <a:pt x="17" y="105"/>
                                  </a:lnTo>
                                  <a:lnTo>
                                    <a:pt x="17" y="145"/>
                                  </a:lnTo>
                                  <a:lnTo>
                                    <a:pt x="0" y="145"/>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46" name="Freeform 905"/>
                          <wps:cNvSpPr>
                            <a:spLocks noEditPoints="1"/>
                          </wps:cNvSpPr>
                          <wps:spPr bwMode="auto">
                            <a:xfrm>
                              <a:off x="940" y="3350"/>
                              <a:ext cx="79" cy="89"/>
                            </a:xfrm>
                            <a:custGeom>
                              <a:avLst/>
                              <a:gdLst>
                                <a:gd name="T0" fmla="*/ 18 w 100"/>
                                <a:gd name="T1" fmla="*/ 80 h 112"/>
                                <a:gd name="T2" fmla="*/ 18 w 100"/>
                                <a:gd name="T3" fmla="*/ 80 h 112"/>
                                <a:gd name="T4" fmla="*/ 24 w 100"/>
                                <a:gd name="T5" fmla="*/ 93 h 112"/>
                                <a:gd name="T6" fmla="*/ 37 w 100"/>
                                <a:gd name="T7" fmla="*/ 97 h 112"/>
                                <a:gd name="T8" fmla="*/ 55 w 100"/>
                                <a:gd name="T9" fmla="*/ 93 h 112"/>
                                <a:gd name="T10" fmla="*/ 70 w 100"/>
                                <a:gd name="T11" fmla="*/ 69 h 112"/>
                                <a:gd name="T12" fmla="*/ 70 w 100"/>
                                <a:gd name="T13" fmla="*/ 55 h 112"/>
                                <a:gd name="T14" fmla="*/ 62 w 100"/>
                                <a:gd name="T15" fmla="*/ 58 h 112"/>
                                <a:gd name="T16" fmla="*/ 52 w 100"/>
                                <a:gd name="T17" fmla="*/ 60 h 112"/>
                                <a:gd name="T18" fmla="*/ 41 w 100"/>
                                <a:gd name="T19" fmla="*/ 62 h 112"/>
                                <a:gd name="T20" fmla="*/ 27 w 100"/>
                                <a:gd name="T21" fmla="*/ 66 h 112"/>
                                <a:gd name="T22" fmla="*/ 18 w 100"/>
                                <a:gd name="T23" fmla="*/ 80 h 112"/>
                                <a:gd name="T24" fmla="*/ 18 w 100"/>
                                <a:gd name="T25" fmla="*/ 80 h 112"/>
                                <a:gd name="T26" fmla="*/ 61 w 100"/>
                                <a:gd name="T27" fmla="*/ 45 h 112"/>
                                <a:gd name="T28" fmla="*/ 61 w 100"/>
                                <a:gd name="T29" fmla="*/ 45 h 112"/>
                                <a:gd name="T30" fmla="*/ 70 w 100"/>
                                <a:gd name="T31" fmla="*/ 39 h 112"/>
                                <a:gd name="T32" fmla="*/ 71 w 100"/>
                                <a:gd name="T33" fmla="*/ 33 h 112"/>
                                <a:gd name="T34" fmla="*/ 64 w 100"/>
                                <a:gd name="T35" fmla="*/ 19 h 112"/>
                                <a:gd name="T36" fmla="*/ 46 w 100"/>
                                <a:gd name="T37" fmla="*/ 15 h 112"/>
                                <a:gd name="T38" fmla="*/ 26 w 100"/>
                                <a:gd name="T39" fmla="*/ 23 h 112"/>
                                <a:gd name="T40" fmla="*/ 22 w 100"/>
                                <a:gd name="T41" fmla="*/ 35 h 112"/>
                                <a:gd name="T42" fmla="*/ 5 w 100"/>
                                <a:gd name="T43" fmla="*/ 35 h 112"/>
                                <a:gd name="T44" fmla="*/ 18 w 100"/>
                                <a:gd name="T45" fmla="*/ 8 h 112"/>
                                <a:gd name="T46" fmla="*/ 46 w 100"/>
                                <a:gd name="T47" fmla="*/ 0 h 112"/>
                                <a:gd name="T48" fmla="*/ 76 w 100"/>
                                <a:gd name="T49" fmla="*/ 7 h 112"/>
                                <a:gd name="T50" fmla="*/ 88 w 100"/>
                                <a:gd name="T51" fmla="*/ 30 h 112"/>
                                <a:gd name="T52" fmla="*/ 88 w 100"/>
                                <a:gd name="T53" fmla="*/ 90 h 112"/>
                                <a:gd name="T54" fmla="*/ 89 w 100"/>
                                <a:gd name="T55" fmla="*/ 95 h 112"/>
                                <a:gd name="T56" fmla="*/ 94 w 100"/>
                                <a:gd name="T57" fmla="*/ 97 h 112"/>
                                <a:gd name="T58" fmla="*/ 97 w 100"/>
                                <a:gd name="T59" fmla="*/ 96 h 112"/>
                                <a:gd name="T60" fmla="*/ 100 w 100"/>
                                <a:gd name="T61" fmla="*/ 96 h 112"/>
                                <a:gd name="T62" fmla="*/ 100 w 100"/>
                                <a:gd name="T63" fmla="*/ 109 h 112"/>
                                <a:gd name="T64" fmla="*/ 93 w 100"/>
                                <a:gd name="T65" fmla="*/ 111 h 112"/>
                                <a:gd name="T66" fmla="*/ 88 w 100"/>
                                <a:gd name="T67" fmla="*/ 111 h 112"/>
                                <a:gd name="T68" fmla="*/ 74 w 100"/>
                                <a:gd name="T69" fmla="*/ 104 h 112"/>
                                <a:gd name="T70" fmla="*/ 71 w 100"/>
                                <a:gd name="T71" fmla="*/ 95 h 112"/>
                                <a:gd name="T72" fmla="*/ 56 w 100"/>
                                <a:gd name="T73" fmla="*/ 107 h 112"/>
                                <a:gd name="T74" fmla="*/ 33 w 100"/>
                                <a:gd name="T75" fmla="*/ 112 h 112"/>
                                <a:gd name="T76" fmla="*/ 9 w 100"/>
                                <a:gd name="T77" fmla="*/ 103 h 112"/>
                                <a:gd name="T78" fmla="*/ 0 w 100"/>
                                <a:gd name="T79" fmla="*/ 81 h 112"/>
                                <a:gd name="T80" fmla="*/ 9 w 100"/>
                                <a:gd name="T81" fmla="*/ 58 h 112"/>
                                <a:gd name="T82" fmla="*/ 33 w 100"/>
                                <a:gd name="T83" fmla="*/ 48 h 112"/>
                                <a:gd name="T84" fmla="*/ 61 w 100"/>
                                <a:gd name="T85" fmla="*/ 45 h 112"/>
                                <a:gd name="T86" fmla="*/ 47 w 100"/>
                                <a:gd name="T87" fmla="*/ 0 h 112"/>
                                <a:gd name="T88" fmla="*/ 47 w 100"/>
                                <a:gd name="T89" fmla="*/ 0 h 112"/>
                                <a:gd name="T90" fmla="*/ 47 w 100"/>
                                <a:gd name="T91"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100" h="112">
                                  <a:moveTo>
                                    <a:pt x="18" y="80"/>
                                  </a:moveTo>
                                  <a:lnTo>
                                    <a:pt x="18" y="80"/>
                                  </a:lnTo>
                                  <a:cubicBezTo>
                                    <a:pt x="18" y="86"/>
                                    <a:pt x="20" y="90"/>
                                    <a:pt x="24" y="93"/>
                                  </a:cubicBezTo>
                                  <a:cubicBezTo>
                                    <a:pt x="28" y="96"/>
                                    <a:pt x="32" y="97"/>
                                    <a:pt x="37" y="97"/>
                                  </a:cubicBezTo>
                                  <a:cubicBezTo>
                                    <a:pt x="44" y="97"/>
                                    <a:pt x="50" y="96"/>
                                    <a:pt x="55" y="93"/>
                                  </a:cubicBezTo>
                                  <a:cubicBezTo>
                                    <a:pt x="65" y="88"/>
                                    <a:pt x="70" y="80"/>
                                    <a:pt x="70" y="69"/>
                                  </a:cubicBezTo>
                                  <a:lnTo>
                                    <a:pt x="70" y="55"/>
                                  </a:lnTo>
                                  <a:cubicBezTo>
                                    <a:pt x="68" y="56"/>
                                    <a:pt x="65" y="57"/>
                                    <a:pt x="62" y="58"/>
                                  </a:cubicBezTo>
                                  <a:cubicBezTo>
                                    <a:pt x="58" y="59"/>
                                    <a:pt x="55" y="60"/>
                                    <a:pt x="52" y="60"/>
                                  </a:cubicBezTo>
                                  <a:lnTo>
                                    <a:pt x="41" y="62"/>
                                  </a:lnTo>
                                  <a:cubicBezTo>
                                    <a:pt x="35" y="62"/>
                                    <a:pt x="30" y="64"/>
                                    <a:pt x="27" y="66"/>
                                  </a:cubicBezTo>
                                  <a:cubicBezTo>
                                    <a:pt x="21" y="69"/>
                                    <a:pt x="18" y="74"/>
                                    <a:pt x="18" y="80"/>
                                  </a:cubicBezTo>
                                  <a:lnTo>
                                    <a:pt x="18" y="80"/>
                                  </a:lnTo>
                                  <a:close/>
                                  <a:moveTo>
                                    <a:pt x="61" y="45"/>
                                  </a:moveTo>
                                  <a:lnTo>
                                    <a:pt x="61" y="45"/>
                                  </a:lnTo>
                                  <a:cubicBezTo>
                                    <a:pt x="65" y="44"/>
                                    <a:pt x="68" y="42"/>
                                    <a:pt x="70" y="39"/>
                                  </a:cubicBezTo>
                                  <a:cubicBezTo>
                                    <a:pt x="70" y="38"/>
                                    <a:pt x="71" y="36"/>
                                    <a:pt x="71" y="33"/>
                                  </a:cubicBezTo>
                                  <a:cubicBezTo>
                                    <a:pt x="71" y="27"/>
                                    <a:pt x="69" y="22"/>
                                    <a:pt x="64" y="19"/>
                                  </a:cubicBezTo>
                                  <a:cubicBezTo>
                                    <a:pt x="60" y="17"/>
                                    <a:pt x="54" y="15"/>
                                    <a:pt x="46" y="15"/>
                                  </a:cubicBezTo>
                                  <a:cubicBezTo>
                                    <a:pt x="37" y="15"/>
                                    <a:pt x="30" y="18"/>
                                    <a:pt x="26" y="23"/>
                                  </a:cubicBezTo>
                                  <a:cubicBezTo>
                                    <a:pt x="24" y="26"/>
                                    <a:pt x="23" y="30"/>
                                    <a:pt x="22" y="35"/>
                                  </a:cubicBezTo>
                                  <a:lnTo>
                                    <a:pt x="5" y="35"/>
                                  </a:lnTo>
                                  <a:cubicBezTo>
                                    <a:pt x="6" y="22"/>
                                    <a:pt x="10" y="13"/>
                                    <a:pt x="18" y="8"/>
                                  </a:cubicBezTo>
                                  <a:cubicBezTo>
                                    <a:pt x="26" y="3"/>
                                    <a:pt x="36" y="0"/>
                                    <a:pt x="46" y="0"/>
                                  </a:cubicBezTo>
                                  <a:cubicBezTo>
                                    <a:pt x="59" y="0"/>
                                    <a:pt x="69" y="3"/>
                                    <a:pt x="76" y="7"/>
                                  </a:cubicBezTo>
                                  <a:cubicBezTo>
                                    <a:pt x="84" y="12"/>
                                    <a:pt x="88" y="20"/>
                                    <a:pt x="88" y="30"/>
                                  </a:cubicBezTo>
                                  <a:lnTo>
                                    <a:pt x="88" y="90"/>
                                  </a:lnTo>
                                  <a:cubicBezTo>
                                    <a:pt x="88" y="92"/>
                                    <a:pt x="88" y="94"/>
                                    <a:pt x="89" y="95"/>
                                  </a:cubicBezTo>
                                  <a:cubicBezTo>
                                    <a:pt x="90" y="96"/>
                                    <a:pt x="92" y="97"/>
                                    <a:pt x="94" y="97"/>
                                  </a:cubicBezTo>
                                  <a:cubicBezTo>
                                    <a:pt x="95" y="97"/>
                                    <a:pt x="96" y="96"/>
                                    <a:pt x="97" y="96"/>
                                  </a:cubicBezTo>
                                  <a:cubicBezTo>
                                    <a:pt x="98" y="96"/>
                                    <a:pt x="99" y="96"/>
                                    <a:pt x="100" y="96"/>
                                  </a:cubicBezTo>
                                  <a:lnTo>
                                    <a:pt x="100" y="109"/>
                                  </a:lnTo>
                                  <a:cubicBezTo>
                                    <a:pt x="97" y="110"/>
                                    <a:pt x="95" y="110"/>
                                    <a:pt x="93" y="111"/>
                                  </a:cubicBezTo>
                                  <a:cubicBezTo>
                                    <a:pt x="92" y="111"/>
                                    <a:pt x="90" y="111"/>
                                    <a:pt x="88" y="111"/>
                                  </a:cubicBezTo>
                                  <a:cubicBezTo>
                                    <a:pt x="81" y="111"/>
                                    <a:pt x="77" y="109"/>
                                    <a:pt x="74" y="104"/>
                                  </a:cubicBezTo>
                                  <a:cubicBezTo>
                                    <a:pt x="73" y="102"/>
                                    <a:pt x="72" y="99"/>
                                    <a:pt x="71" y="95"/>
                                  </a:cubicBezTo>
                                  <a:cubicBezTo>
                                    <a:pt x="68" y="99"/>
                                    <a:pt x="62" y="103"/>
                                    <a:pt x="56" y="107"/>
                                  </a:cubicBezTo>
                                  <a:cubicBezTo>
                                    <a:pt x="49" y="110"/>
                                    <a:pt x="41" y="112"/>
                                    <a:pt x="33" y="112"/>
                                  </a:cubicBezTo>
                                  <a:cubicBezTo>
                                    <a:pt x="23" y="112"/>
                                    <a:pt x="15" y="109"/>
                                    <a:pt x="9" y="103"/>
                                  </a:cubicBezTo>
                                  <a:cubicBezTo>
                                    <a:pt x="3" y="97"/>
                                    <a:pt x="0" y="90"/>
                                    <a:pt x="0" y="81"/>
                                  </a:cubicBezTo>
                                  <a:cubicBezTo>
                                    <a:pt x="0" y="71"/>
                                    <a:pt x="3" y="63"/>
                                    <a:pt x="9" y="58"/>
                                  </a:cubicBezTo>
                                  <a:cubicBezTo>
                                    <a:pt x="15" y="53"/>
                                    <a:pt x="23" y="49"/>
                                    <a:pt x="33" y="48"/>
                                  </a:cubicBezTo>
                                  <a:lnTo>
                                    <a:pt x="61" y="45"/>
                                  </a:lnTo>
                                  <a:close/>
                                  <a:moveTo>
                                    <a:pt x="47" y="0"/>
                                  </a:moveTo>
                                  <a:lnTo>
                                    <a:pt x="47" y="0"/>
                                  </a:lnTo>
                                  <a:lnTo>
                                    <a:pt x="47"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47" name="Freeform 906"/>
                          <wps:cNvSpPr>
                            <a:spLocks/>
                          </wps:cNvSpPr>
                          <wps:spPr bwMode="auto">
                            <a:xfrm>
                              <a:off x="1033" y="3350"/>
                              <a:ext cx="42" cy="86"/>
                            </a:xfrm>
                            <a:custGeom>
                              <a:avLst/>
                              <a:gdLst>
                                <a:gd name="T0" fmla="*/ 0 w 52"/>
                                <a:gd name="T1" fmla="*/ 2 h 108"/>
                                <a:gd name="T2" fmla="*/ 0 w 52"/>
                                <a:gd name="T3" fmla="*/ 2 h 108"/>
                                <a:gd name="T4" fmla="*/ 17 w 52"/>
                                <a:gd name="T5" fmla="*/ 2 h 108"/>
                                <a:gd name="T6" fmla="*/ 17 w 52"/>
                                <a:gd name="T7" fmla="*/ 20 h 108"/>
                                <a:gd name="T8" fmla="*/ 27 w 52"/>
                                <a:gd name="T9" fmla="*/ 7 h 108"/>
                                <a:gd name="T10" fmla="*/ 46 w 52"/>
                                <a:gd name="T11" fmla="*/ 0 h 108"/>
                                <a:gd name="T12" fmla="*/ 47 w 52"/>
                                <a:gd name="T13" fmla="*/ 0 h 108"/>
                                <a:gd name="T14" fmla="*/ 52 w 52"/>
                                <a:gd name="T15" fmla="*/ 0 h 108"/>
                                <a:gd name="T16" fmla="*/ 52 w 52"/>
                                <a:gd name="T17" fmla="*/ 19 h 108"/>
                                <a:gd name="T18" fmla="*/ 49 w 52"/>
                                <a:gd name="T19" fmla="*/ 18 h 108"/>
                                <a:gd name="T20" fmla="*/ 46 w 52"/>
                                <a:gd name="T21" fmla="*/ 18 h 108"/>
                                <a:gd name="T22" fmla="*/ 25 w 52"/>
                                <a:gd name="T23" fmla="*/ 27 h 108"/>
                                <a:gd name="T24" fmla="*/ 18 w 52"/>
                                <a:gd name="T25" fmla="*/ 47 h 108"/>
                                <a:gd name="T26" fmla="*/ 18 w 52"/>
                                <a:gd name="T27" fmla="*/ 108 h 108"/>
                                <a:gd name="T28" fmla="*/ 0 w 52"/>
                                <a:gd name="T29" fmla="*/ 108 h 108"/>
                                <a:gd name="T30" fmla="*/ 0 w 52"/>
                                <a:gd name="T31" fmla="*/ 2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52" h="108">
                                  <a:moveTo>
                                    <a:pt x="0" y="2"/>
                                  </a:moveTo>
                                  <a:lnTo>
                                    <a:pt x="0" y="2"/>
                                  </a:lnTo>
                                  <a:lnTo>
                                    <a:pt x="17" y="2"/>
                                  </a:lnTo>
                                  <a:lnTo>
                                    <a:pt x="17" y="20"/>
                                  </a:lnTo>
                                  <a:cubicBezTo>
                                    <a:pt x="18" y="17"/>
                                    <a:pt x="22" y="12"/>
                                    <a:pt x="27" y="7"/>
                                  </a:cubicBezTo>
                                  <a:cubicBezTo>
                                    <a:pt x="33" y="2"/>
                                    <a:pt x="39" y="0"/>
                                    <a:pt x="46" y="0"/>
                                  </a:cubicBezTo>
                                  <a:cubicBezTo>
                                    <a:pt x="46" y="0"/>
                                    <a:pt x="47" y="0"/>
                                    <a:pt x="47" y="0"/>
                                  </a:cubicBezTo>
                                  <a:cubicBezTo>
                                    <a:pt x="48" y="0"/>
                                    <a:pt x="50" y="0"/>
                                    <a:pt x="52" y="0"/>
                                  </a:cubicBezTo>
                                  <a:lnTo>
                                    <a:pt x="52" y="19"/>
                                  </a:lnTo>
                                  <a:cubicBezTo>
                                    <a:pt x="50" y="19"/>
                                    <a:pt x="49" y="18"/>
                                    <a:pt x="49" y="18"/>
                                  </a:cubicBezTo>
                                  <a:cubicBezTo>
                                    <a:pt x="48" y="18"/>
                                    <a:pt x="47" y="18"/>
                                    <a:pt x="46" y="18"/>
                                  </a:cubicBezTo>
                                  <a:cubicBezTo>
                                    <a:pt x="37" y="18"/>
                                    <a:pt x="30" y="21"/>
                                    <a:pt x="25" y="27"/>
                                  </a:cubicBezTo>
                                  <a:cubicBezTo>
                                    <a:pt x="20" y="33"/>
                                    <a:pt x="18" y="39"/>
                                    <a:pt x="18" y="47"/>
                                  </a:cubicBezTo>
                                  <a:lnTo>
                                    <a:pt x="18" y="108"/>
                                  </a:lnTo>
                                  <a:lnTo>
                                    <a:pt x="0" y="108"/>
                                  </a:lnTo>
                                  <a:lnTo>
                                    <a:pt x="0" y="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48" name="Freeform 907"/>
                          <wps:cNvSpPr>
                            <a:spLocks/>
                          </wps:cNvSpPr>
                          <wps:spPr bwMode="auto">
                            <a:xfrm>
                              <a:off x="1133" y="3319"/>
                              <a:ext cx="36" cy="150"/>
                            </a:xfrm>
                            <a:custGeom>
                              <a:avLst/>
                              <a:gdLst>
                                <a:gd name="T0" fmla="*/ 45 w 46"/>
                                <a:gd name="T1" fmla="*/ 0 h 189"/>
                                <a:gd name="T2" fmla="*/ 45 w 46"/>
                                <a:gd name="T3" fmla="*/ 0 h 189"/>
                                <a:gd name="T4" fmla="*/ 25 w 46"/>
                                <a:gd name="T5" fmla="*/ 45 h 189"/>
                                <a:gd name="T6" fmla="*/ 18 w 46"/>
                                <a:gd name="T7" fmla="*/ 94 h 189"/>
                                <a:gd name="T8" fmla="*/ 26 w 46"/>
                                <a:gd name="T9" fmla="*/ 147 h 189"/>
                                <a:gd name="T10" fmla="*/ 46 w 46"/>
                                <a:gd name="T11" fmla="*/ 189 h 189"/>
                                <a:gd name="T12" fmla="*/ 34 w 46"/>
                                <a:gd name="T13" fmla="*/ 189 h 189"/>
                                <a:gd name="T14" fmla="*/ 16 w 46"/>
                                <a:gd name="T15" fmla="*/ 160 h 189"/>
                                <a:gd name="T16" fmla="*/ 8 w 46"/>
                                <a:gd name="T17" fmla="*/ 143 h 189"/>
                                <a:gd name="T18" fmla="*/ 1 w 46"/>
                                <a:gd name="T19" fmla="*/ 112 h 189"/>
                                <a:gd name="T20" fmla="*/ 0 w 46"/>
                                <a:gd name="T21" fmla="*/ 96 h 189"/>
                                <a:gd name="T22" fmla="*/ 9 w 46"/>
                                <a:gd name="T23" fmla="*/ 44 h 189"/>
                                <a:gd name="T24" fmla="*/ 33 w 46"/>
                                <a:gd name="T25" fmla="*/ 0 h 189"/>
                                <a:gd name="T26" fmla="*/ 45 w 46"/>
                                <a:gd name="T27" fmla="*/ 0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45" y="0"/>
                                  </a:moveTo>
                                  <a:lnTo>
                                    <a:pt x="45" y="0"/>
                                  </a:lnTo>
                                  <a:cubicBezTo>
                                    <a:pt x="35" y="20"/>
                                    <a:pt x="28" y="35"/>
                                    <a:pt x="25" y="45"/>
                                  </a:cubicBezTo>
                                  <a:cubicBezTo>
                                    <a:pt x="20" y="59"/>
                                    <a:pt x="18" y="76"/>
                                    <a:pt x="18" y="94"/>
                                  </a:cubicBezTo>
                                  <a:cubicBezTo>
                                    <a:pt x="18" y="114"/>
                                    <a:pt x="21" y="131"/>
                                    <a:pt x="26" y="147"/>
                                  </a:cubicBezTo>
                                  <a:cubicBezTo>
                                    <a:pt x="29" y="156"/>
                                    <a:pt x="36" y="170"/>
                                    <a:pt x="46" y="189"/>
                                  </a:cubicBezTo>
                                  <a:lnTo>
                                    <a:pt x="34" y="189"/>
                                  </a:lnTo>
                                  <a:cubicBezTo>
                                    <a:pt x="24" y="174"/>
                                    <a:pt x="18" y="164"/>
                                    <a:pt x="16" y="160"/>
                                  </a:cubicBezTo>
                                  <a:cubicBezTo>
                                    <a:pt x="13" y="156"/>
                                    <a:pt x="11" y="150"/>
                                    <a:pt x="8" y="143"/>
                                  </a:cubicBezTo>
                                  <a:cubicBezTo>
                                    <a:pt x="5" y="133"/>
                                    <a:pt x="2" y="123"/>
                                    <a:pt x="1" y="112"/>
                                  </a:cubicBezTo>
                                  <a:cubicBezTo>
                                    <a:pt x="0" y="106"/>
                                    <a:pt x="0" y="101"/>
                                    <a:pt x="0" y="96"/>
                                  </a:cubicBezTo>
                                  <a:cubicBezTo>
                                    <a:pt x="0" y="76"/>
                                    <a:pt x="3" y="59"/>
                                    <a:pt x="9" y="44"/>
                                  </a:cubicBezTo>
                                  <a:cubicBezTo>
                                    <a:pt x="13" y="34"/>
                                    <a:pt x="21" y="20"/>
                                    <a:pt x="33" y="0"/>
                                  </a:cubicBezTo>
                                  <a:lnTo>
                                    <a:pt x="45"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49" name="Freeform 908"/>
                          <wps:cNvSpPr>
                            <a:spLocks/>
                          </wps:cNvSpPr>
                          <wps:spPr bwMode="auto">
                            <a:xfrm>
                              <a:off x="1180" y="3323"/>
                              <a:ext cx="77" cy="113"/>
                            </a:xfrm>
                            <a:custGeom>
                              <a:avLst/>
                              <a:gdLst>
                                <a:gd name="T0" fmla="*/ 0 w 98"/>
                                <a:gd name="T1" fmla="*/ 142 h 142"/>
                                <a:gd name="T2" fmla="*/ 0 w 98"/>
                                <a:gd name="T3" fmla="*/ 142 h 142"/>
                                <a:gd name="T4" fmla="*/ 8 w 98"/>
                                <a:gd name="T5" fmla="*/ 110 h 142"/>
                                <a:gd name="T6" fmla="*/ 34 w 98"/>
                                <a:gd name="T7" fmla="*/ 85 h 142"/>
                                <a:gd name="T8" fmla="*/ 52 w 98"/>
                                <a:gd name="T9" fmla="*/ 74 h 142"/>
                                <a:gd name="T10" fmla="*/ 70 w 98"/>
                                <a:gd name="T11" fmla="*/ 62 h 142"/>
                                <a:gd name="T12" fmla="*/ 78 w 98"/>
                                <a:gd name="T13" fmla="*/ 43 h 142"/>
                                <a:gd name="T14" fmla="*/ 71 w 98"/>
                                <a:gd name="T15" fmla="*/ 23 h 142"/>
                                <a:gd name="T16" fmla="*/ 51 w 98"/>
                                <a:gd name="T17" fmla="*/ 16 h 142"/>
                                <a:gd name="T18" fmla="*/ 26 w 98"/>
                                <a:gd name="T19" fmla="*/ 30 h 142"/>
                                <a:gd name="T20" fmla="*/ 22 w 98"/>
                                <a:gd name="T21" fmla="*/ 50 h 142"/>
                                <a:gd name="T22" fmla="*/ 4 w 98"/>
                                <a:gd name="T23" fmla="*/ 50 h 142"/>
                                <a:gd name="T24" fmla="*/ 11 w 98"/>
                                <a:gd name="T25" fmla="*/ 20 h 142"/>
                                <a:gd name="T26" fmla="*/ 51 w 98"/>
                                <a:gd name="T27" fmla="*/ 0 h 142"/>
                                <a:gd name="T28" fmla="*/ 87 w 98"/>
                                <a:gd name="T29" fmla="*/ 13 h 142"/>
                                <a:gd name="T30" fmla="*/ 98 w 98"/>
                                <a:gd name="T31" fmla="*/ 42 h 142"/>
                                <a:gd name="T32" fmla="*/ 86 w 98"/>
                                <a:gd name="T33" fmla="*/ 71 h 142"/>
                                <a:gd name="T34" fmla="*/ 61 w 98"/>
                                <a:gd name="T35" fmla="*/ 88 h 142"/>
                                <a:gd name="T36" fmla="*/ 48 w 98"/>
                                <a:gd name="T37" fmla="*/ 96 h 142"/>
                                <a:gd name="T38" fmla="*/ 33 w 98"/>
                                <a:gd name="T39" fmla="*/ 106 h 142"/>
                                <a:gd name="T40" fmla="*/ 20 w 98"/>
                                <a:gd name="T41" fmla="*/ 125 h 142"/>
                                <a:gd name="T42" fmla="*/ 97 w 98"/>
                                <a:gd name="T43" fmla="*/ 125 h 142"/>
                                <a:gd name="T44" fmla="*/ 97 w 98"/>
                                <a:gd name="T45" fmla="*/ 142 h 142"/>
                                <a:gd name="T46" fmla="*/ 0 w 98"/>
                                <a:gd name="T47"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8" h="142">
                                  <a:moveTo>
                                    <a:pt x="0" y="142"/>
                                  </a:moveTo>
                                  <a:lnTo>
                                    <a:pt x="0" y="142"/>
                                  </a:lnTo>
                                  <a:cubicBezTo>
                                    <a:pt x="1" y="129"/>
                                    <a:pt x="4" y="119"/>
                                    <a:pt x="8" y="110"/>
                                  </a:cubicBezTo>
                                  <a:cubicBezTo>
                                    <a:pt x="12" y="101"/>
                                    <a:pt x="21" y="93"/>
                                    <a:pt x="34" y="85"/>
                                  </a:cubicBezTo>
                                  <a:lnTo>
                                    <a:pt x="52" y="74"/>
                                  </a:lnTo>
                                  <a:cubicBezTo>
                                    <a:pt x="61" y="69"/>
                                    <a:pt x="67" y="65"/>
                                    <a:pt x="70" y="62"/>
                                  </a:cubicBezTo>
                                  <a:cubicBezTo>
                                    <a:pt x="76" y="56"/>
                                    <a:pt x="78" y="50"/>
                                    <a:pt x="78" y="43"/>
                                  </a:cubicBezTo>
                                  <a:cubicBezTo>
                                    <a:pt x="78" y="35"/>
                                    <a:pt x="76" y="28"/>
                                    <a:pt x="71" y="23"/>
                                  </a:cubicBezTo>
                                  <a:cubicBezTo>
                                    <a:pt x="66" y="18"/>
                                    <a:pt x="59" y="16"/>
                                    <a:pt x="51" y="16"/>
                                  </a:cubicBezTo>
                                  <a:cubicBezTo>
                                    <a:pt x="39" y="16"/>
                                    <a:pt x="31" y="21"/>
                                    <a:pt x="26" y="30"/>
                                  </a:cubicBezTo>
                                  <a:cubicBezTo>
                                    <a:pt x="24" y="35"/>
                                    <a:pt x="22" y="42"/>
                                    <a:pt x="22" y="50"/>
                                  </a:cubicBezTo>
                                  <a:lnTo>
                                    <a:pt x="4" y="50"/>
                                  </a:lnTo>
                                  <a:cubicBezTo>
                                    <a:pt x="4" y="38"/>
                                    <a:pt x="6" y="28"/>
                                    <a:pt x="11" y="20"/>
                                  </a:cubicBezTo>
                                  <a:cubicBezTo>
                                    <a:pt x="18" y="7"/>
                                    <a:pt x="32" y="0"/>
                                    <a:pt x="51" y="0"/>
                                  </a:cubicBezTo>
                                  <a:cubicBezTo>
                                    <a:pt x="68" y="0"/>
                                    <a:pt x="79" y="4"/>
                                    <a:pt x="87" y="13"/>
                                  </a:cubicBezTo>
                                  <a:cubicBezTo>
                                    <a:pt x="94" y="22"/>
                                    <a:pt x="98" y="31"/>
                                    <a:pt x="98" y="42"/>
                                  </a:cubicBezTo>
                                  <a:cubicBezTo>
                                    <a:pt x="98" y="53"/>
                                    <a:pt x="94" y="63"/>
                                    <a:pt x="86" y="71"/>
                                  </a:cubicBezTo>
                                  <a:cubicBezTo>
                                    <a:pt x="81" y="76"/>
                                    <a:pt x="73" y="81"/>
                                    <a:pt x="61" y="88"/>
                                  </a:cubicBezTo>
                                  <a:lnTo>
                                    <a:pt x="48" y="96"/>
                                  </a:lnTo>
                                  <a:cubicBezTo>
                                    <a:pt x="41" y="99"/>
                                    <a:pt x="36" y="103"/>
                                    <a:pt x="33" y="106"/>
                                  </a:cubicBezTo>
                                  <a:cubicBezTo>
                                    <a:pt x="26" y="111"/>
                                    <a:pt x="22" y="118"/>
                                    <a:pt x="20" y="125"/>
                                  </a:cubicBezTo>
                                  <a:lnTo>
                                    <a:pt x="97" y="125"/>
                                  </a:lnTo>
                                  <a:lnTo>
                                    <a:pt x="97" y="142"/>
                                  </a:lnTo>
                                  <a:lnTo>
                                    <a:pt x="0"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50" name="Freeform 909"/>
                          <wps:cNvSpPr>
                            <a:spLocks noEditPoints="1"/>
                          </wps:cNvSpPr>
                          <wps:spPr bwMode="auto">
                            <a:xfrm>
                              <a:off x="1269" y="3323"/>
                              <a:ext cx="78" cy="116"/>
                            </a:xfrm>
                            <a:custGeom>
                              <a:avLst/>
                              <a:gdLst>
                                <a:gd name="T0" fmla="*/ 49 w 98"/>
                                <a:gd name="T1" fmla="*/ 0 h 145"/>
                                <a:gd name="T2" fmla="*/ 49 w 98"/>
                                <a:gd name="T3" fmla="*/ 0 h 145"/>
                                <a:gd name="T4" fmla="*/ 88 w 98"/>
                                <a:gd name="T5" fmla="*/ 23 h 145"/>
                                <a:gd name="T6" fmla="*/ 98 w 98"/>
                                <a:gd name="T7" fmla="*/ 71 h 145"/>
                                <a:gd name="T8" fmla="*/ 89 w 98"/>
                                <a:gd name="T9" fmla="*/ 118 h 145"/>
                                <a:gd name="T10" fmla="*/ 48 w 98"/>
                                <a:gd name="T11" fmla="*/ 145 h 145"/>
                                <a:gd name="T12" fmla="*/ 11 w 98"/>
                                <a:gd name="T13" fmla="*/ 123 h 145"/>
                                <a:gd name="T14" fmla="*/ 0 w 98"/>
                                <a:gd name="T15" fmla="*/ 74 h 145"/>
                                <a:gd name="T16" fmla="*/ 6 w 98"/>
                                <a:gd name="T17" fmla="*/ 32 h 145"/>
                                <a:gd name="T18" fmla="*/ 49 w 98"/>
                                <a:gd name="T19" fmla="*/ 0 h 145"/>
                                <a:gd name="T20" fmla="*/ 49 w 98"/>
                                <a:gd name="T21" fmla="*/ 0 h 145"/>
                                <a:gd name="T22" fmla="*/ 48 w 98"/>
                                <a:gd name="T23" fmla="*/ 129 h 145"/>
                                <a:gd name="T24" fmla="*/ 48 w 98"/>
                                <a:gd name="T25" fmla="*/ 129 h 145"/>
                                <a:gd name="T26" fmla="*/ 70 w 98"/>
                                <a:gd name="T27" fmla="*/ 117 h 145"/>
                                <a:gd name="T28" fmla="*/ 79 w 98"/>
                                <a:gd name="T29" fmla="*/ 71 h 145"/>
                                <a:gd name="T30" fmla="*/ 73 w 98"/>
                                <a:gd name="T31" fmla="*/ 32 h 145"/>
                                <a:gd name="T32" fmla="*/ 50 w 98"/>
                                <a:gd name="T33" fmla="*/ 16 h 145"/>
                                <a:gd name="T34" fmla="*/ 27 w 98"/>
                                <a:gd name="T35" fmla="*/ 31 h 145"/>
                                <a:gd name="T36" fmla="*/ 19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8"/>
                                    <a:pt x="88" y="23"/>
                                  </a:cubicBezTo>
                                  <a:cubicBezTo>
                                    <a:pt x="94" y="35"/>
                                    <a:pt x="98" y="50"/>
                                    <a:pt x="98" y="71"/>
                                  </a:cubicBezTo>
                                  <a:cubicBezTo>
                                    <a:pt x="98" y="90"/>
                                    <a:pt x="95" y="106"/>
                                    <a:pt x="89" y="118"/>
                                  </a:cubicBezTo>
                                  <a:cubicBezTo>
                                    <a:pt x="81" y="136"/>
                                    <a:pt x="67" y="145"/>
                                    <a:pt x="48" y="145"/>
                                  </a:cubicBezTo>
                                  <a:cubicBezTo>
                                    <a:pt x="31" y="145"/>
                                    <a:pt x="19" y="138"/>
                                    <a:pt x="11" y="123"/>
                                  </a:cubicBezTo>
                                  <a:cubicBezTo>
                                    <a:pt x="4" y="111"/>
                                    <a:pt x="0" y="94"/>
                                    <a:pt x="0" y="74"/>
                                  </a:cubicBezTo>
                                  <a:cubicBezTo>
                                    <a:pt x="0" y="58"/>
                                    <a:pt x="2" y="44"/>
                                    <a:pt x="6" y="32"/>
                                  </a:cubicBezTo>
                                  <a:cubicBezTo>
                                    <a:pt x="14" y="11"/>
                                    <a:pt x="28" y="0"/>
                                    <a:pt x="49" y="0"/>
                                  </a:cubicBezTo>
                                  <a:lnTo>
                                    <a:pt x="49" y="0"/>
                                  </a:lnTo>
                                  <a:close/>
                                  <a:moveTo>
                                    <a:pt x="48" y="129"/>
                                  </a:moveTo>
                                  <a:lnTo>
                                    <a:pt x="48" y="129"/>
                                  </a:lnTo>
                                  <a:cubicBezTo>
                                    <a:pt x="58" y="129"/>
                                    <a:pt x="65" y="125"/>
                                    <a:pt x="70" y="117"/>
                                  </a:cubicBezTo>
                                  <a:cubicBezTo>
                                    <a:pt x="76" y="109"/>
                                    <a:pt x="79" y="94"/>
                                    <a:pt x="79" y="71"/>
                                  </a:cubicBezTo>
                                  <a:cubicBezTo>
                                    <a:pt x="79" y="55"/>
                                    <a:pt x="77" y="42"/>
                                    <a:pt x="73" y="32"/>
                                  </a:cubicBezTo>
                                  <a:cubicBezTo>
                                    <a:pt x="69" y="21"/>
                                    <a:pt x="61" y="16"/>
                                    <a:pt x="50" y="16"/>
                                  </a:cubicBezTo>
                                  <a:cubicBezTo>
                                    <a:pt x="39" y="16"/>
                                    <a:pt x="32" y="21"/>
                                    <a:pt x="27" y="31"/>
                                  </a:cubicBezTo>
                                  <a:cubicBezTo>
                                    <a:pt x="22" y="41"/>
                                    <a:pt x="19" y="55"/>
                                    <a:pt x="19" y="74"/>
                                  </a:cubicBezTo>
                                  <a:cubicBezTo>
                                    <a:pt x="19" y="89"/>
                                    <a:pt x="21" y="100"/>
                                    <a:pt x="24" y="109"/>
                                  </a:cubicBezTo>
                                  <a:cubicBezTo>
                                    <a:pt x="29" y="123"/>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51" name="Freeform 910"/>
                          <wps:cNvSpPr>
                            <a:spLocks noEditPoints="1"/>
                          </wps:cNvSpPr>
                          <wps:spPr bwMode="auto">
                            <a:xfrm>
                              <a:off x="1359" y="3323"/>
                              <a:ext cx="77" cy="116"/>
                            </a:xfrm>
                            <a:custGeom>
                              <a:avLst/>
                              <a:gdLst>
                                <a:gd name="T0" fmla="*/ 48 w 97"/>
                                <a:gd name="T1" fmla="*/ 0 h 145"/>
                                <a:gd name="T2" fmla="*/ 48 w 97"/>
                                <a:gd name="T3" fmla="*/ 0 h 145"/>
                                <a:gd name="T4" fmla="*/ 88 w 97"/>
                                <a:gd name="T5" fmla="*/ 23 h 145"/>
                                <a:gd name="T6" fmla="*/ 97 w 97"/>
                                <a:gd name="T7" fmla="*/ 71 h 145"/>
                                <a:gd name="T8" fmla="*/ 89 w 97"/>
                                <a:gd name="T9" fmla="*/ 118 h 145"/>
                                <a:gd name="T10" fmla="*/ 48 w 97"/>
                                <a:gd name="T11" fmla="*/ 145 h 145"/>
                                <a:gd name="T12" fmla="*/ 10 w 97"/>
                                <a:gd name="T13" fmla="*/ 123 h 145"/>
                                <a:gd name="T14" fmla="*/ 0 w 97"/>
                                <a:gd name="T15" fmla="*/ 74 h 145"/>
                                <a:gd name="T16" fmla="*/ 6 w 97"/>
                                <a:gd name="T17" fmla="*/ 32 h 145"/>
                                <a:gd name="T18" fmla="*/ 48 w 97"/>
                                <a:gd name="T19" fmla="*/ 0 h 145"/>
                                <a:gd name="T20" fmla="*/ 48 w 97"/>
                                <a:gd name="T21" fmla="*/ 0 h 145"/>
                                <a:gd name="T22" fmla="*/ 48 w 97"/>
                                <a:gd name="T23" fmla="*/ 129 h 145"/>
                                <a:gd name="T24" fmla="*/ 48 w 97"/>
                                <a:gd name="T25" fmla="*/ 129 h 145"/>
                                <a:gd name="T26" fmla="*/ 70 w 97"/>
                                <a:gd name="T27" fmla="*/ 117 h 145"/>
                                <a:gd name="T28" fmla="*/ 78 w 97"/>
                                <a:gd name="T29" fmla="*/ 71 h 145"/>
                                <a:gd name="T30" fmla="*/ 72 w 97"/>
                                <a:gd name="T31" fmla="*/ 32 h 145"/>
                                <a:gd name="T32" fmla="*/ 49 w 97"/>
                                <a:gd name="T33" fmla="*/ 16 h 145"/>
                                <a:gd name="T34" fmla="*/ 27 w 97"/>
                                <a:gd name="T35" fmla="*/ 31 h 145"/>
                                <a:gd name="T36" fmla="*/ 19 w 97"/>
                                <a:gd name="T37" fmla="*/ 74 h 145"/>
                                <a:gd name="T38" fmla="*/ 24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7" y="0"/>
                                    <a:pt x="80" y="8"/>
                                    <a:pt x="88" y="23"/>
                                  </a:cubicBezTo>
                                  <a:cubicBezTo>
                                    <a:pt x="94" y="35"/>
                                    <a:pt x="97" y="50"/>
                                    <a:pt x="97" y="71"/>
                                  </a:cubicBezTo>
                                  <a:cubicBezTo>
                                    <a:pt x="97" y="90"/>
                                    <a:pt x="95" y="106"/>
                                    <a:pt x="89" y="118"/>
                                  </a:cubicBezTo>
                                  <a:cubicBezTo>
                                    <a:pt x="81" y="136"/>
                                    <a:pt x="67" y="145"/>
                                    <a:pt x="48" y="145"/>
                                  </a:cubicBezTo>
                                  <a:cubicBezTo>
                                    <a:pt x="31" y="145"/>
                                    <a:pt x="19" y="138"/>
                                    <a:pt x="10" y="123"/>
                                  </a:cubicBezTo>
                                  <a:cubicBezTo>
                                    <a:pt x="3" y="111"/>
                                    <a:pt x="0" y="94"/>
                                    <a:pt x="0" y="74"/>
                                  </a:cubicBezTo>
                                  <a:cubicBezTo>
                                    <a:pt x="0" y="58"/>
                                    <a:pt x="2" y="44"/>
                                    <a:pt x="6" y="32"/>
                                  </a:cubicBezTo>
                                  <a:cubicBezTo>
                                    <a:pt x="14" y="11"/>
                                    <a:pt x="28" y="0"/>
                                    <a:pt x="48" y="0"/>
                                  </a:cubicBezTo>
                                  <a:lnTo>
                                    <a:pt x="48" y="0"/>
                                  </a:lnTo>
                                  <a:close/>
                                  <a:moveTo>
                                    <a:pt x="48" y="129"/>
                                  </a:moveTo>
                                  <a:lnTo>
                                    <a:pt x="48" y="129"/>
                                  </a:lnTo>
                                  <a:cubicBezTo>
                                    <a:pt x="57" y="129"/>
                                    <a:pt x="65" y="125"/>
                                    <a:pt x="70" y="117"/>
                                  </a:cubicBezTo>
                                  <a:cubicBezTo>
                                    <a:pt x="76" y="109"/>
                                    <a:pt x="78" y="94"/>
                                    <a:pt x="78" y="71"/>
                                  </a:cubicBezTo>
                                  <a:cubicBezTo>
                                    <a:pt x="78" y="55"/>
                                    <a:pt x="76" y="42"/>
                                    <a:pt x="72" y="32"/>
                                  </a:cubicBezTo>
                                  <a:cubicBezTo>
                                    <a:pt x="68" y="21"/>
                                    <a:pt x="61" y="16"/>
                                    <a:pt x="49" y="16"/>
                                  </a:cubicBezTo>
                                  <a:cubicBezTo>
                                    <a:pt x="39" y="16"/>
                                    <a:pt x="31" y="21"/>
                                    <a:pt x="27" y="31"/>
                                  </a:cubicBezTo>
                                  <a:cubicBezTo>
                                    <a:pt x="22" y="41"/>
                                    <a:pt x="19" y="55"/>
                                    <a:pt x="19" y="74"/>
                                  </a:cubicBezTo>
                                  <a:cubicBezTo>
                                    <a:pt x="19" y="89"/>
                                    <a:pt x="21" y="100"/>
                                    <a:pt x="24" y="109"/>
                                  </a:cubicBezTo>
                                  <a:cubicBezTo>
                                    <a:pt x="29" y="123"/>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52" name="Freeform 911"/>
                          <wps:cNvSpPr>
                            <a:spLocks noEditPoints="1"/>
                          </wps:cNvSpPr>
                          <wps:spPr bwMode="auto">
                            <a:xfrm>
                              <a:off x="1450" y="3323"/>
                              <a:ext cx="77" cy="116"/>
                            </a:xfrm>
                            <a:custGeom>
                              <a:avLst/>
                              <a:gdLst>
                                <a:gd name="T0" fmla="*/ 52 w 97"/>
                                <a:gd name="T1" fmla="*/ 0 h 145"/>
                                <a:gd name="T2" fmla="*/ 52 w 97"/>
                                <a:gd name="T3" fmla="*/ 0 h 145"/>
                                <a:gd name="T4" fmla="*/ 85 w 97"/>
                                <a:gd name="T5" fmla="*/ 12 h 145"/>
                                <a:gd name="T6" fmla="*/ 94 w 97"/>
                                <a:gd name="T7" fmla="*/ 37 h 145"/>
                                <a:gd name="T8" fmla="*/ 76 w 97"/>
                                <a:gd name="T9" fmla="*/ 37 h 145"/>
                                <a:gd name="T10" fmla="*/ 71 w 97"/>
                                <a:gd name="T11" fmla="*/ 24 h 145"/>
                                <a:gd name="T12" fmla="*/ 52 w 97"/>
                                <a:gd name="T13" fmla="*/ 15 h 145"/>
                                <a:gd name="T14" fmla="*/ 28 w 97"/>
                                <a:gd name="T15" fmla="*/ 29 h 145"/>
                                <a:gd name="T16" fmla="*/ 18 w 97"/>
                                <a:gd name="T17" fmla="*/ 68 h 145"/>
                                <a:gd name="T18" fmla="*/ 34 w 97"/>
                                <a:gd name="T19" fmla="*/ 55 h 145"/>
                                <a:gd name="T20" fmla="*/ 53 w 97"/>
                                <a:gd name="T21" fmla="*/ 51 h 145"/>
                                <a:gd name="T22" fmla="*/ 84 w 97"/>
                                <a:gd name="T23" fmla="*/ 62 h 145"/>
                                <a:gd name="T24" fmla="*/ 97 w 97"/>
                                <a:gd name="T25" fmla="*/ 96 h 145"/>
                                <a:gd name="T26" fmla="*/ 84 w 97"/>
                                <a:gd name="T27" fmla="*/ 130 h 145"/>
                                <a:gd name="T28" fmla="*/ 49 w 97"/>
                                <a:gd name="T29" fmla="*/ 145 h 145"/>
                                <a:gd name="T30" fmla="*/ 15 w 97"/>
                                <a:gd name="T31" fmla="*/ 130 h 145"/>
                                <a:gd name="T32" fmla="*/ 0 w 97"/>
                                <a:gd name="T33" fmla="*/ 79 h 145"/>
                                <a:gd name="T34" fmla="*/ 7 w 97"/>
                                <a:gd name="T35" fmla="*/ 35 h 145"/>
                                <a:gd name="T36" fmla="*/ 52 w 97"/>
                                <a:gd name="T37" fmla="*/ 0 h 145"/>
                                <a:gd name="T38" fmla="*/ 52 w 97"/>
                                <a:gd name="T39" fmla="*/ 0 h 145"/>
                                <a:gd name="T40" fmla="*/ 50 w 97"/>
                                <a:gd name="T41" fmla="*/ 129 h 145"/>
                                <a:gd name="T42" fmla="*/ 50 w 97"/>
                                <a:gd name="T43" fmla="*/ 129 h 145"/>
                                <a:gd name="T44" fmla="*/ 71 w 97"/>
                                <a:gd name="T45" fmla="*/ 120 h 145"/>
                                <a:gd name="T46" fmla="*/ 78 w 97"/>
                                <a:gd name="T47" fmla="*/ 98 h 145"/>
                                <a:gd name="T48" fmla="*/ 72 w 97"/>
                                <a:gd name="T49" fmla="*/ 77 h 145"/>
                                <a:gd name="T50" fmla="*/ 49 w 97"/>
                                <a:gd name="T51" fmla="*/ 67 h 145"/>
                                <a:gd name="T52" fmla="*/ 29 w 97"/>
                                <a:gd name="T53" fmla="*/ 75 h 145"/>
                                <a:gd name="T54" fmla="*/ 21 w 97"/>
                                <a:gd name="T55" fmla="*/ 98 h 145"/>
                                <a:gd name="T56" fmla="*/ 29 w 97"/>
                                <a:gd name="T57" fmla="*/ 120 h 145"/>
                                <a:gd name="T58" fmla="*/ 50 w 97"/>
                                <a:gd name="T59" fmla="*/ 129 h 145"/>
                                <a:gd name="T60" fmla="*/ 50 w 97"/>
                                <a:gd name="T61"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97" h="145">
                                  <a:moveTo>
                                    <a:pt x="52" y="0"/>
                                  </a:moveTo>
                                  <a:lnTo>
                                    <a:pt x="52" y="0"/>
                                  </a:lnTo>
                                  <a:cubicBezTo>
                                    <a:pt x="67" y="0"/>
                                    <a:pt x="78" y="4"/>
                                    <a:pt x="85" y="12"/>
                                  </a:cubicBezTo>
                                  <a:cubicBezTo>
                                    <a:pt x="91" y="20"/>
                                    <a:pt x="94" y="29"/>
                                    <a:pt x="94" y="37"/>
                                  </a:cubicBezTo>
                                  <a:lnTo>
                                    <a:pt x="76" y="37"/>
                                  </a:lnTo>
                                  <a:cubicBezTo>
                                    <a:pt x="75" y="32"/>
                                    <a:pt x="74" y="27"/>
                                    <a:pt x="71" y="24"/>
                                  </a:cubicBezTo>
                                  <a:cubicBezTo>
                                    <a:pt x="67" y="18"/>
                                    <a:pt x="61" y="15"/>
                                    <a:pt x="52" y="15"/>
                                  </a:cubicBezTo>
                                  <a:cubicBezTo>
                                    <a:pt x="42" y="15"/>
                                    <a:pt x="34" y="20"/>
                                    <a:pt x="28" y="29"/>
                                  </a:cubicBezTo>
                                  <a:cubicBezTo>
                                    <a:pt x="22" y="38"/>
                                    <a:pt x="19" y="51"/>
                                    <a:pt x="18" y="68"/>
                                  </a:cubicBezTo>
                                  <a:cubicBezTo>
                                    <a:pt x="23" y="62"/>
                                    <a:pt x="28" y="58"/>
                                    <a:pt x="34" y="55"/>
                                  </a:cubicBezTo>
                                  <a:cubicBezTo>
                                    <a:pt x="40" y="52"/>
                                    <a:pt x="46" y="51"/>
                                    <a:pt x="53" y="51"/>
                                  </a:cubicBezTo>
                                  <a:cubicBezTo>
                                    <a:pt x="65" y="51"/>
                                    <a:pt x="75" y="55"/>
                                    <a:pt x="84" y="62"/>
                                  </a:cubicBezTo>
                                  <a:cubicBezTo>
                                    <a:pt x="93" y="70"/>
                                    <a:pt x="97" y="81"/>
                                    <a:pt x="97" y="96"/>
                                  </a:cubicBezTo>
                                  <a:cubicBezTo>
                                    <a:pt x="97" y="109"/>
                                    <a:pt x="93" y="120"/>
                                    <a:pt x="84" y="130"/>
                                  </a:cubicBezTo>
                                  <a:cubicBezTo>
                                    <a:pt x="76" y="140"/>
                                    <a:pt x="64" y="145"/>
                                    <a:pt x="49" y="145"/>
                                  </a:cubicBezTo>
                                  <a:cubicBezTo>
                                    <a:pt x="36" y="145"/>
                                    <a:pt x="24" y="140"/>
                                    <a:pt x="15" y="130"/>
                                  </a:cubicBezTo>
                                  <a:cubicBezTo>
                                    <a:pt x="5" y="120"/>
                                    <a:pt x="0" y="103"/>
                                    <a:pt x="0" y="79"/>
                                  </a:cubicBezTo>
                                  <a:cubicBezTo>
                                    <a:pt x="0" y="62"/>
                                    <a:pt x="2" y="47"/>
                                    <a:pt x="7" y="35"/>
                                  </a:cubicBezTo>
                                  <a:cubicBezTo>
                                    <a:pt x="15" y="11"/>
                                    <a:pt x="30" y="0"/>
                                    <a:pt x="52" y="0"/>
                                  </a:cubicBezTo>
                                  <a:lnTo>
                                    <a:pt x="52" y="0"/>
                                  </a:lnTo>
                                  <a:close/>
                                  <a:moveTo>
                                    <a:pt x="50" y="129"/>
                                  </a:moveTo>
                                  <a:lnTo>
                                    <a:pt x="50" y="129"/>
                                  </a:lnTo>
                                  <a:cubicBezTo>
                                    <a:pt x="60" y="129"/>
                                    <a:pt x="67" y="126"/>
                                    <a:pt x="71" y="120"/>
                                  </a:cubicBezTo>
                                  <a:cubicBezTo>
                                    <a:pt x="76" y="114"/>
                                    <a:pt x="78" y="106"/>
                                    <a:pt x="78" y="98"/>
                                  </a:cubicBezTo>
                                  <a:cubicBezTo>
                                    <a:pt x="78" y="91"/>
                                    <a:pt x="76" y="84"/>
                                    <a:pt x="72" y="77"/>
                                  </a:cubicBezTo>
                                  <a:cubicBezTo>
                                    <a:pt x="68" y="71"/>
                                    <a:pt x="60" y="67"/>
                                    <a:pt x="49" y="67"/>
                                  </a:cubicBezTo>
                                  <a:cubicBezTo>
                                    <a:pt x="42" y="67"/>
                                    <a:pt x="35" y="70"/>
                                    <a:pt x="29" y="75"/>
                                  </a:cubicBezTo>
                                  <a:cubicBezTo>
                                    <a:pt x="24" y="80"/>
                                    <a:pt x="21" y="88"/>
                                    <a:pt x="21" y="98"/>
                                  </a:cubicBezTo>
                                  <a:cubicBezTo>
                                    <a:pt x="21" y="107"/>
                                    <a:pt x="23" y="114"/>
                                    <a:pt x="29" y="120"/>
                                  </a:cubicBezTo>
                                  <a:cubicBezTo>
                                    <a:pt x="34" y="126"/>
                                    <a:pt x="41" y="129"/>
                                    <a:pt x="50" y="129"/>
                                  </a:cubicBezTo>
                                  <a:lnTo>
                                    <a:pt x="50"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53" name="Freeform 912"/>
                          <wps:cNvSpPr>
                            <a:spLocks/>
                          </wps:cNvSpPr>
                          <wps:spPr bwMode="auto">
                            <a:xfrm>
                              <a:off x="1539" y="3319"/>
                              <a:ext cx="36" cy="150"/>
                            </a:xfrm>
                            <a:custGeom>
                              <a:avLst/>
                              <a:gdLst>
                                <a:gd name="T0" fmla="*/ 0 w 46"/>
                                <a:gd name="T1" fmla="*/ 189 h 189"/>
                                <a:gd name="T2" fmla="*/ 0 w 46"/>
                                <a:gd name="T3" fmla="*/ 189 h 189"/>
                                <a:gd name="T4" fmla="*/ 21 w 46"/>
                                <a:gd name="T5" fmla="*/ 144 h 189"/>
                                <a:gd name="T6" fmla="*/ 28 w 46"/>
                                <a:gd name="T7" fmla="*/ 94 h 189"/>
                                <a:gd name="T8" fmla="*/ 20 w 46"/>
                                <a:gd name="T9" fmla="*/ 42 h 189"/>
                                <a:gd name="T10" fmla="*/ 0 w 46"/>
                                <a:gd name="T11" fmla="*/ 0 h 189"/>
                                <a:gd name="T12" fmla="*/ 12 w 46"/>
                                <a:gd name="T13" fmla="*/ 0 h 189"/>
                                <a:gd name="T14" fmla="*/ 30 w 46"/>
                                <a:gd name="T15" fmla="*/ 30 h 189"/>
                                <a:gd name="T16" fmla="*/ 37 w 46"/>
                                <a:gd name="T17" fmla="*/ 46 h 189"/>
                                <a:gd name="T18" fmla="*/ 44 w 46"/>
                                <a:gd name="T19" fmla="*/ 70 h 189"/>
                                <a:gd name="T20" fmla="*/ 46 w 46"/>
                                <a:gd name="T21" fmla="*/ 93 h 189"/>
                                <a:gd name="T22" fmla="*/ 37 w 46"/>
                                <a:gd name="T23" fmla="*/ 145 h 189"/>
                                <a:gd name="T24" fmla="*/ 13 w 46"/>
                                <a:gd name="T25" fmla="*/ 189 h 189"/>
                                <a:gd name="T26" fmla="*/ 0 w 46"/>
                                <a:gd name="T27" fmla="*/ 189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0" y="189"/>
                                  </a:moveTo>
                                  <a:lnTo>
                                    <a:pt x="0" y="189"/>
                                  </a:lnTo>
                                  <a:cubicBezTo>
                                    <a:pt x="11" y="168"/>
                                    <a:pt x="18" y="154"/>
                                    <a:pt x="21" y="144"/>
                                  </a:cubicBezTo>
                                  <a:cubicBezTo>
                                    <a:pt x="25" y="130"/>
                                    <a:pt x="28" y="113"/>
                                    <a:pt x="28" y="94"/>
                                  </a:cubicBezTo>
                                  <a:cubicBezTo>
                                    <a:pt x="28" y="75"/>
                                    <a:pt x="25" y="58"/>
                                    <a:pt x="20" y="42"/>
                                  </a:cubicBezTo>
                                  <a:cubicBezTo>
                                    <a:pt x="16" y="33"/>
                                    <a:pt x="10" y="19"/>
                                    <a:pt x="0" y="0"/>
                                  </a:cubicBezTo>
                                  <a:lnTo>
                                    <a:pt x="12" y="0"/>
                                  </a:lnTo>
                                  <a:cubicBezTo>
                                    <a:pt x="22" y="16"/>
                                    <a:pt x="28" y="26"/>
                                    <a:pt x="30" y="30"/>
                                  </a:cubicBezTo>
                                  <a:cubicBezTo>
                                    <a:pt x="33" y="34"/>
                                    <a:pt x="35" y="39"/>
                                    <a:pt x="37" y="46"/>
                                  </a:cubicBezTo>
                                  <a:cubicBezTo>
                                    <a:pt x="41" y="54"/>
                                    <a:pt x="43" y="62"/>
                                    <a:pt x="44" y="70"/>
                                  </a:cubicBezTo>
                                  <a:cubicBezTo>
                                    <a:pt x="45" y="78"/>
                                    <a:pt x="46" y="86"/>
                                    <a:pt x="46" y="93"/>
                                  </a:cubicBezTo>
                                  <a:cubicBezTo>
                                    <a:pt x="46" y="113"/>
                                    <a:pt x="43" y="130"/>
                                    <a:pt x="37" y="145"/>
                                  </a:cubicBezTo>
                                  <a:cubicBezTo>
                                    <a:pt x="33" y="155"/>
                                    <a:pt x="25" y="170"/>
                                    <a:pt x="13" y="189"/>
                                  </a:cubicBezTo>
                                  <a:lnTo>
                                    <a:pt x="0" y="18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54" name="Freeform 913"/>
                          <wps:cNvSpPr>
                            <a:spLocks/>
                          </wps:cNvSpPr>
                          <wps:spPr bwMode="auto">
                            <a:xfrm>
                              <a:off x="524" y="3634"/>
                              <a:ext cx="74" cy="116"/>
                            </a:xfrm>
                            <a:custGeom>
                              <a:avLst/>
                              <a:gdLst>
                                <a:gd name="T0" fmla="*/ 0 w 93"/>
                                <a:gd name="T1" fmla="*/ 0 h 145"/>
                                <a:gd name="T2" fmla="*/ 0 w 93"/>
                                <a:gd name="T3" fmla="*/ 0 h 145"/>
                                <a:gd name="T4" fmla="*/ 20 w 93"/>
                                <a:gd name="T5" fmla="*/ 0 h 145"/>
                                <a:gd name="T6" fmla="*/ 20 w 93"/>
                                <a:gd name="T7" fmla="*/ 128 h 145"/>
                                <a:gd name="T8" fmla="*/ 93 w 93"/>
                                <a:gd name="T9" fmla="*/ 128 h 145"/>
                                <a:gd name="T10" fmla="*/ 93 w 93"/>
                                <a:gd name="T11" fmla="*/ 145 h 145"/>
                                <a:gd name="T12" fmla="*/ 0 w 93"/>
                                <a:gd name="T13" fmla="*/ 145 h 145"/>
                                <a:gd name="T14" fmla="*/ 0 w 93"/>
                                <a:gd name="T15" fmla="*/ 0 h 145"/>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93" h="145">
                                  <a:moveTo>
                                    <a:pt x="0" y="0"/>
                                  </a:moveTo>
                                  <a:lnTo>
                                    <a:pt x="0" y="0"/>
                                  </a:lnTo>
                                  <a:lnTo>
                                    <a:pt x="20" y="0"/>
                                  </a:lnTo>
                                  <a:lnTo>
                                    <a:pt x="20" y="128"/>
                                  </a:lnTo>
                                  <a:lnTo>
                                    <a:pt x="93" y="128"/>
                                  </a:lnTo>
                                  <a:lnTo>
                                    <a:pt x="93" y="145"/>
                                  </a:lnTo>
                                  <a:lnTo>
                                    <a:pt x="0" y="145"/>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55" name="Freeform 914"/>
                          <wps:cNvSpPr>
                            <a:spLocks noEditPoints="1"/>
                          </wps:cNvSpPr>
                          <wps:spPr bwMode="auto">
                            <a:xfrm>
                              <a:off x="612" y="3634"/>
                              <a:ext cx="15" cy="116"/>
                            </a:xfrm>
                            <a:custGeom>
                              <a:avLst/>
                              <a:gdLst>
                                <a:gd name="T0" fmla="*/ 0 w 18"/>
                                <a:gd name="T1" fmla="*/ 40 h 145"/>
                                <a:gd name="T2" fmla="*/ 0 w 18"/>
                                <a:gd name="T3" fmla="*/ 40 h 145"/>
                                <a:gd name="T4" fmla="*/ 18 w 18"/>
                                <a:gd name="T5" fmla="*/ 40 h 145"/>
                                <a:gd name="T6" fmla="*/ 18 w 18"/>
                                <a:gd name="T7" fmla="*/ 145 h 145"/>
                                <a:gd name="T8" fmla="*/ 0 w 18"/>
                                <a:gd name="T9" fmla="*/ 145 h 145"/>
                                <a:gd name="T10" fmla="*/ 0 w 18"/>
                                <a:gd name="T11" fmla="*/ 40 h 145"/>
                                <a:gd name="T12" fmla="*/ 0 w 18"/>
                                <a:gd name="T13" fmla="*/ 0 h 145"/>
                                <a:gd name="T14" fmla="*/ 0 w 18"/>
                                <a:gd name="T15" fmla="*/ 0 h 145"/>
                                <a:gd name="T16" fmla="*/ 18 w 18"/>
                                <a:gd name="T17" fmla="*/ 0 h 145"/>
                                <a:gd name="T18" fmla="*/ 18 w 18"/>
                                <a:gd name="T19" fmla="*/ 20 h 145"/>
                                <a:gd name="T20" fmla="*/ 0 w 18"/>
                                <a:gd name="T21" fmla="*/ 20 h 145"/>
                                <a:gd name="T22" fmla="*/ 0 w 18"/>
                                <a:gd name="T23" fmla="*/ 0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8" h="145">
                                  <a:moveTo>
                                    <a:pt x="0" y="40"/>
                                  </a:moveTo>
                                  <a:lnTo>
                                    <a:pt x="0" y="40"/>
                                  </a:lnTo>
                                  <a:lnTo>
                                    <a:pt x="18" y="40"/>
                                  </a:lnTo>
                                  <a:lnTo>
                                    <a:pt x="18" y="145"/>
                                  </a:lnTo>
                                  <a:lnTo>
                                    <a:pt x="0" y="145"/>
                                  </a:lnTo>
                                  <a:lnTo>
                                    <a:pt x="0" y="40"/>
                                  </a:lnTo>
                                  <a:close/>
                                  <a:moveTo>
                                    <a:pt x="0" y="0"/>
                                  </a:moveTo>
                                  <a:lnTo>
                                    <a:pt x="0" y="0"/>
                                  </a:lnTo>
                                  <a:lnTo>
                                    <a:pt x="18" y="0"/>
                                  </a:lnTo>
                                  <a:lnTo>
                                    <a:pt x="18" y="20"/>
                                  </a:lnTo>
                                  <a:lnTo>
                                    <a:pt x="0" y="20"/>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56" name="Freeform 915"/>
                          <wps:cNvSpPr>
                            <a:spLocks noEditPoints="1"/>
                          </wps:cNvSpPr>
                          <wps:spPr bwMode="auto">
                            <a:xfrm>
                              <a:off x="648" y="3664"/>
                              <a:ext cx="69" cy="86"/>
                            </a:xfrm>
                            <a:custGeom>
                              <a:avLst/>
                              <a:gdLst>
                                <a:gd name="T0" fmla="*/ 0 w 86"/>
                                <a:gd name="T1" fmla="*/ 2 h 108"/>
                                <a:gd name="T2" fmla="*/ 0 w 86"/>
                                <a:gd name="T3" fmla="*/ 2 h 108"/>
                                <a:gd name="T4" fmla="*/ 17 w 86"/>
                                <a:gd name="T5" fmla="*/ 2 h 108"/>
                                <a:gd name="T6" fmla="*/ 17 w 86"/>
                                <a:gd name="T7" fmla="*/ 17 h 108"/>
                                <a:gd name="T8" fmla="*/ 33 w 86"/>
                                <a:gd name="T9" fmla="*/ 4 h 108"/>
                                <a:gd name="T10" fmla="*/ 51 w 86"/>
                                <a:gd name="T11" fmla="*/ 0 h 108"/>
                                <a:gd name="T12" fmla="*/ 82 w 86"/>
                                <a:gd name="T13" fmla="*/ 16 h 108"/>
                                <a:gd name="T14" fmla="*/ 86 w 86"/>
                                <a:gd name="T15" fmla="*/ 40 h 108"/>
                                <a:gd name="T16" fmla="*/ 86 w 86"/>
                                <a:gd name="T17" fmla="*/ 108 h 108"/>
                                <a:gd name="T18" fmla="*/ 68 w 86"/>
                                <a:gd name="T19" fmla="*/ 108 h 108"/>
                                <a:gd name="T20" fmla="*/ 68 w 86"/>
                                <a:gd name="T21" fmla="*/ 41 h 108"/>
                                <a:gd name="T22" fmla="*/ 65 w 86"/>
                                <a:gd name="T23" fmla="*/ 26 h 108"/>
                                <a:gd name="T24" fmla="*/ 48 w 86"/>
                                <a:gd name="T25" fmla="*/ 16 h 108"/>
                                <a:gd name="T26" fmla="*/ 38 w 86"/>
                                <a:gd name="T27" fmla="*/ 17 h 108"/>
                                <a:gd name="T28" fmla="*/ 25 w 86"/>
                                <a:gd name="T29" fmla="*/ 26 h 108"/>
                                <a:gd name="T30" fmla="*/ 19 w 86"/>
                                <a:gd name="T31" fmla="*/ 37 h 108"/>
                                <a:gd name="T32" fmla="*/ 18 w 86"/>
                                <a:gd name="T33" fmla="*/ 53 h 108"/>
                                <a:gd name="T34" fmla="*/ 18 w 86"/>
                                <a:gd name="T35" fmla="*/ 108 h 108"/>
                                <a:gd name="T36" fmla="*/ 0 w 86"/>
                                <a:gd name="T37" fmla="*/ 108 h 108"/>
                                <a:gd name="T38" fmla="*/ 0 w 86"/>
                                <a:gd name="T39" fmla="*/ 2 h 108"/>
                                <a:gd name="T40" fmla="*/ 42 w 86"/>
                                <a:gd name="T41" fmla="*/ 0 h 108"/>
                                <a:gd name="T42" fmla="*/ 42 w 86"/>
                                <a:gd name="T43" fmla="*/ 0 h 108"/>
                                <a:gd name="T44" fmla="*/ 42 w 86"/>
                                <a:gd name="T45" fmla="*/ 0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86" h="108">
                                  <a:moveTo>
                                    <a:pt x="0" y="2"/>
                                  </a:moveTo>
                                  <a:lnTo>
                                    <a:pt x="0" y="2"/>
                                  </a:lnTo>
                                  <a:lnTo>
                                    <a:pt x="17" y="2"/>
                                  </a:lnTo>
                                  <a:lnTo>
                                    <a:pt x="17" y="17"/>
                                  </a:lnTo>
                                  <a:cubicBezTo>
                                    <a:pt x="22" y="11"/>
                                    <a:pt x="27" y="7"/>
                                    <a:pt x="33" y="4"/>
                                  </a:cubicBezTo>
                                  <a:cubicBezTo>
                                    <a:pt x="38" y="1"/>
                                    <a:pt x="45" y="0"/>
                                    <a:pt x="51" y="0"/>
                                  </a:cubicBezTo>
                                  <a:cubicBezTo>
                                    <a:pt x="66" y="0"/>
                                    <a:pt x="76" y="5"/>
                                    <a:pt x="82" y="16"/>
                                  </a:cubicBezTo>
                                  <a:cubicBezTo>
                                    <a:pt x="85" y="21"/>
                                    <a:pt x="86" y="30"/>
                                    <a:pt x="86" y="40"/>
                                  </a:cubicBezTo>
                                  <a:lnTo>
                                    <a:pt x="86" y="108"/>
                                  </a:lnTo>
                                  <a:lnTo>
                                    <a:pt x="68" y="108"/>
                                  </a:lnTo>
                                  <a:lnTo>
                                    <a:pt x="68" y="41"/>
                                  </a:lnTo>
                                  <a:cubicBezTo>
                                    <a:pt x="68" y="35"/>
                                    <a:pt x="67" y="30"/>
                                    <a:pt x="65" y="26"/>
                                  </a:cubicBezTo>
                                  <a:cubicBezTo>
                                    <a:pt x="62" y="19"/>
                                    <a:pt x="56" y="16"/>
                                    <a:pt x="48" y="16"/>
                                  </a:cubicBezTo>
                                  <a:cubicBezTo>
                                    <a:pt x="44" y="16"/>
                                    <a:pt x="40" y="16"/>
                                    <a:pt x="38" y="17"/>
                                  </a:cubicBezTo>
                                  <a:cubicBezTo>
                                    <a:pt x="33" y="19"/>
                                    <a:pt x="29" y="22"/>
                                    <a:pt x="25" y="26"/>
                                  </a:cubicBezTo>
                                  <a:cubicBezTo>
                                    <a:pt x="22" y="29"/>
                                    <a:pt x="20" y="33"/>
                                    <a:pt x="19" y="37"/>
                                  </a:cubicBezTo>
                                  <a:cubicBezTo>
                                    <a:pt x="18" y="40"/>
                                    <a:pt x="18" y="46"/>
                                    <a:pt x="18" y="53"/>
                                  </a:cubicBezTo>
                                  <a:lnTo>
                                    <a:pt x="18" y="108"/>
                                  </a:lnTo>
                                  <a:lnTo>
                                    <a:pt x="0" y="108"/>
                                  </a:lnTo>
                                  <a:lnTo>
                                    <a:pt x="0" y="2"/>
                                  </a:lnTo>
                                  <a:close/>
                                  <a:moveTo>
                                    <a:pt x="42" y="0"/>
                                  </a:moveTo>
                                  <a:lnTo>
                                    <a:pt x="42" y="0"/>
                                  </a:lnTo>
                                  <a:lnTo>
                                    <a:pt x="42"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57" name="Freeform 916"/>
                          <wps:cNvSpPr>
                            <a:spLocks noEditPoints="1"/>
                          </wps:cNvSpPr>
                          <wps:spPr bwMode="auto">
                            <a:xfrm>
                              <a:off x="734" y="3664"/>
                              <a:ext cx="79" cy="88"/>
                            </a:xfrm>
                            <a:custGeom>
                              <a:avLst/>
                              <a:gdLst>
                                <a:gd name="T0" fmla="*/ 18 w 100"/>
                                <a:gd name="T1" fmla="*/ 80 h 111"/>
                                <a:gd name="T2" fmla="*/ 18 w 100"/>
                                <a:gd name="T3" fmla="*/ 80 h 111"/>
                                <a:gd name="T4" fmla="*/ 24 w 100"/>
                                <a:gd name="T5" fmla="*/ 92 h 111"/>
                                <a:gd name="T6" fmla="*/ 37 w 100"/>
                                <a:gd name="T7" fmla="*/ 96 h 111"/>
                                <a:gd name="T8" fmla="*/ 55 w 100"/>
                                <a:gd name="T9" fmla="*/ 92 h 111"/>
                                <a:gd name="T10" fmla="*/ 70 w 100"/>
                                <a:gd name="T11" fmla="*/ 68 h 111"/>
                                <a:gd name="T12" fmla="*/ 70 w 100"/>
                                <a:gd name="T13" fmla="*/ 54 h 111"/>
                                <a:gd name="T14" fmla="*/ 62 w 100"/>
                                <a:gd name="T15" fmla="*/ 58 h 111"/>
                                <a:gd name="T16" fmla="*/ 52 w 100"/>
                                <a:gd name="T17" fmla="*/ 60 h 111"/>
                                <a:gd name="T18" fmla="*/ 41 w 100"/>
                                <a:gd name="T19" fmla="*/ 61 h 111"/>
                                <a:gd name="T20" fmla="*/ 27 w 100"/>
                                <a:gd name="T21" fmla="*/ 65 h 111"/>
                                <a:gd name="T22" fmla="*/ 18 w 100"/>
                                <a:gd name="T23" fmla="*/ 80 h 111"/>
                                <a:gd name="T24" fmla="*/ 18 w 100"/>
                                <a:gd name="T25" fmla="*/ 80 h 111"/>
                                <a:gd name="T26" fmla="*/ 61 w 100"/>
                                <a:gd name="T27" fmla="*/ 44 h 111"/>
                                <a:gd name="T28" fmla="*/ 61 w 100"/>
                                <a:gd name="T29" fmla="*/ 44 h 111"/>
                                <a:gd name="T30" fmla="*/ 70 w 100"/>
                                <a:gd name="T31" fmla="*/ 39 h 111"/>
                                <a:gd name="T32" fmla="*/ 71 w 100"/>
                                <a:gd name="T33" fmla="*/ 32 h 111"/>
                                <a:gd name="T34" fmla="*/ 64 w 100"/>
                                <a:gd name="T35" fmla="*/ 19 h 111"/>
                                <a:gd name="T36" fmla="*/ 46 w 100"/>
                                <a:gd name="T37" fmla="*/ 15 h 111"/>
                                <a:gd name="T38" fmla="*/ 26 w 100"/>
                                <a:gd name="T39" fmla="*/ 22 h 111"/>
                                <a:gd name="T40" fmla="*/ 22 w 100"/>
                                <a:gd name="T41" fmla="*/ 35 h 111"/>
                                <a:gd name="T42" fmla="*/ 5 w 100"/>
                                <a:gd name="T43" fmla="*/ 35 h 111"/>
                                <a:gd name="T44" fmla="*/ 18 w 100"/>
                                <a:gd name="T45" fmla="*/ 7 h 111"/>
                                <a:gd name="T46" fmla="*/ 46 w 100"/>
                                <a:gd name="T47" fmla="*/ 0 h 111"/>
                                <a:gd name="T48" fmla="*/ 76 w 100"/>
                                <a:gd name="T49" fmla="*/ 7 h 111"/>
                                <a:gd name="T50" fmla="*/ 88 w 100"/>
                                <a:gd name="T51" fmla="*/ 29 h 111"/>
                                <a:gd name="T52" fmla="*/ 88 w 100"/>
                                <a:gd name="T53" fmla="*/ 90 h 111"/>
                                <a:gd name="T54" fmla="*/ 89 w 100"/>
                                <a:gd name="T55" fmla="*/ 94 h 111"/>
                                <a:gd name="T56" fmla="*/ 94 w 100"/>
                                <a:gd name="T57" fmla="*/ 96 h 111"/>
                                <a:gd name="T58" fmla="*/ 97 w 100"/>
                                <a:gd name="T59" fmla="*/ 96 h 111"/>
                                <a:gd name="T60" fmla="*/ 100 w 100"/>
                                <a:gd name="T61" fmla="*/ 95 h 111"/>
                                <a:gd name="T62" fmla="*/ 100 w 100"/>
                                <a:gd name="T63" fmla="*/ 108 h 111"/>
                                <a:gd name="T64" fmla="*/ 93 w 100"/>
                                <a:gd name="T65" fmla="*/ 110 h 111"/>
                                <a:gd name="T66" fmla="*/ 88 w 100"/>
                                <a:gd name="T67" fmla="*/ 110 h 111"/>
                                <a:gd name="T68" fmla="*/ 74 w 100"/>
                                <a:gd name="T69" fmla="*/ 104 h 111"/>
                                <a:gd name="T70" fmla="*/ 71 w 100"/>
                                <a:gd name="T71" fmla="*/ 94 h 111"/>
                                <a:gd name="T72" fmla="*/ 56 w 100"/>
                                <a:gd name="T73" fmla="*/ 106 h 111"/>
                                <a:gd name="T74" fmla="*/ 33 w 100"/>
                                <a:gd name="T75" fmla="*/ 111 h 111"/>
                                <a:gd name="T76" fmla="*/ 9 w 100"/>
                                <a:gd name="T77" fmla="*/ 103 h 111"/>
                                <a:gd name="T78" fmla="*/ 0 w 100"/>
                                <a:gd name="T79" fmla="*/ 80 h 111"/>
                                <a:gd name="T80" fmla="*/ 9 w 100"/>
                                <a:gd name="T81" fmla="*/ 57 h 111"/>
                                <a:gd name="T82" fmla="*/ 33 w 100"/>
                                <a:gd name="T83" fmla="*/ 47 h 111"/>
                                <a:gd name="T84" fmla="*/ 61 w 100"/>
                                <a:gd name="T85" fmla="*/ 44 h 111"/>
                                <a:gd name="T86" fmla="*/ 47 w 100"/>
                                <a:gd name="T87" fmla="*/ 0 h 111"/>
                                <a:gd name="T88" fmla="*/ 47 w 100"/>
                                <a:gd name="T89" fmla="*/ 0 h 111"/>
                                <a:gd name="T90" fmla="*/ 47 w 100"/>
                                <a:gd name="T91" fmla="*/ 0 h 1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100" h="111">
                                  <a:moveTo>
                                    <a:pt x="18" y="80"/>
                                  </a:moveTo>
                                  <a:lnTo>
                                    <a:pt x="18" y="80"/>
                                  </a:lnTo>
                                  <a:cubicBezTo>
                                    <a:pt x="18" y="85"/>
                                    <a:pt x="20" y="89"/>
                                    <a:pt x="24" y="92"/>
                                  </a:cubicBezTo>
                                  <a:cubicBezTo>
                                    <a:pt x="28" y="95"/>
                                    <a:pt x="32" y="96"/>
                                    <a:pt x="37" y="96"/>
                                  </a:cubicBezTo>
                                  <a:cubicBezTo>
                                    <a:pt x="44" y="96"/>
                                    <a:pt x="50" y="95"/>
                                    <a:pt x="55" y="92"/>
                                  </a:cubicBezTo>
                                  <a:cubicBezTo>
                                    <a:pt x="65" y="87"/>
                                    <a:pt x="70" y="79"/>
                                    <a:pt x="70" y="68"/>
                                  </a:cubicBezTo>
                                  <a:lnTo>
                                    <a:pt x="70" y="54"/>
                                  </a:lnTo>
                                  <a:cubicBezTo>
                                    <a:pt x="68" y="56"/>
                                    <a:pt x="65" y="57"/>
                                    <a:pt x="62" y="58"/>
                                  </a:cubicBezTo>
                                  <a:cubicBezTo>
                                    <a:pt x="58" y="59"/>
                                    <a:pt x="55" y="59"/>
                                    <a:pt x="52" y="60"/>
                                  </a:cubicBezTo>
                                  <a:lnTo>
                                    <a:pt x="41" y="61"/>
                                  </a:lnTo>
                                  <a:cubicBezTo>
                                    <a:pt x="35" y="62"/>
                                    <a:pt x="30" y="63"/>
                                    <a:pt x="27" y="65"/>
                                  </a:cubicBezTo>
                                  <a:cubicBezTo>
                                    <a:pt x="21" y="68"/>
                                    <a:pt x="18" y="73"/>
                                    <a:pt x="18" y="80"/>
                                  </a:cubicBezTo>
                                  <a:lnTo>
                                    <a:pt x="18" y="80"/>
                                  </a:lnTo>
                                  <a:close/>
                                  <a:moveTo>
                                    <a:pt x="61" y="44"/>
                                  </a:moveTo>
                                  <a:lnTo>
                                    <a:pt x="61" y="44"/>
                                  </a:lnTo>
                                  <a:cubicBezTo>
                                    <a:pt x="65" y="43"/>
                                    <a:pt x="68" y="42"/>
                                    <a:pt x="70" y="39"/>
                                  </a:cubicBezTo>
                                  <a:cubicBezTo>
                                    <a:pt x="70" y="37"/>
                                    <a:pt x="71" y="35"/>
                                    <a:pt x="71" y="32"/>
                                  </a:cubicBezTo>
                                  <a:cubicBezTo>
                                    <a:pt x="71" y="26"/>
                                    <a:pt x="69" y="22"/>
                                    <a:pt x="64" y="19"/>
                                  </a:cubicBezTo>
                                  <a:cubicBezTo>
                                    <a:pt x="60" y="16"/>
                                    <a:pt x="54" y="15"/>
                                    <a:pt x="46" y="15"/>
                                  </a:cubicBezTo>
                                  <a:cubicBezTo>
                                    <a:pt x="37" y="15"/>
                                    <a:pt x="30" y="17"/>
                                    <a:pt x="26" y="22"/>
                                  </a:cubicBezTo>
                                  <a:cubicBezTo>
                                    <a:pt x="24" y="25"/>
                                    <a:pt x="23" y="29"/>
                                    <a:pt x="22" y="35"/>
                                  </a:cubicBezTo>
                                  <a:lnTo>
                                    <a:pt x="5" y="35"/>
                                  </a:lnTo>
                                  <a:cubicBezTo>
                                    <a:pt x="6" y="22"/>
                                    <a:pt x="10" y="12"/>
                                    <a:pt x="18" y="7"/>
                                  </a:cubicBezTo>
                                  <a:cubicBezTo>
                                    <a:pt x="26" y="2"/>
                                    <a:pt x="36" y="0"/>
                                    <a:pt x="46" y="0"/>
                                  </a:cubicBezTo>
                                  <a:cubicBezTo>
                                    <a:pt x="59" y="0"/>
                                    <a:pt x="69" y="2"/>
                                    <a:pt x="76" y="7"/>
                                  </a:cubicBezTo>
                                  <a:cubicBezTo>
                                    <a:pt x="84" y="12"/>
                                    <a:pt x="88" y="19"/>
                                    <a:pt x="88" y="29"/>
                                  </a:cubicBezTo>
                                  <a:lnTo>
                                    <a:pt x="88" y="90"/>
                                  </a:lnTo>
                                  <a:cubicBezTo>
                                    <a:pt x="88" y="92"/>
                                    <a:pt x="88" y="93"/>
                                    <a:pt x="89" y="94"/>
                                  </a:cubicBezTo>
                                  <a:cubicBezTo>
                                    <a:pt x="90" y="95"/>
                                    <a:pt x="92" y="96"/>
                                    <a:pt x="94" y="96"/>
                                  </a:cubicBezTo>
                                  <a:cubicBezTo>
                                    <a:pt x="95" y="96"/>
                                    <a:pt x="96" y="96"/>
                                    <a:pt x="97" y="96"/>
                                  </a:cubicBezTo>
                                  <a:cubicBezTo>
                                    <a:pt x="98" y="96"/>
                                    <a:pt x="99" y="96"/>
                                    <a:pt x="100" y="95"/>
                                  </a:cubicBezTo>
                                  <a:lnTo>
                                    <a:pt x="100" y="108"/>
                                  </a:lnTo>
                                  <a:cubicBezTo>
                                    <a:pt x="97" y="109"/>
                                    <a:pt x="95" y="110"/>
                                    <a:pt x="93" y="110"/>
                                  </a:cubicBezTo>
                                  <a:cubicBezTo>
                                    <a:pt x="92" y="110"/>
                                    <a:pt x="90" y="110"/>
                                    <a:pt x="88" y="110"/>
                                  </a:cubicBezTo>
                                  <a:cubicBezTo>
                                    <a:pt x="81" y="110"/>
                                    <a:pt x="77" y="108"/>
                                    <a:pt x="74" y="104"/>
                                  </a:cubicBezTo>
                                  <a:cubicBezTo>
                                    <a:pt x="73" y="101"/>
                                    <a:pt x="72" y="98"/>
                                    <a:pt x="71" y="94"/>
                                  </a:cubicBezTo>
                                  <a:cubicBezTo>
                                    <a:pt x="68" y="99"/>
                                    <a:pt x="62" y="103"/>
                                    <a:pt x="56" y="106"/>
                                  </a:cubicBezTo>
                                  <a:cubicBezTo>
                                    <a:pt x="49" y="110"/>
                                    <a:pt x="41" y="111"/>
                                    <a:pt x="33" y="111"/>
                                  </a:cubicBezTo>
                                  <a:cubicBezTo>
                                    <a:pt x="23" y="111"/>
                                    <a:pt x="15" y="109"/>
                                    <a:pt x="9" y="103"/>
                                  </a:cubicBezTo>
                                  <a:cubicBezTo>
                                    <a:pt x="3" y="97"/>
                                    <a:pt x="0" y="89"/>
                                    <a:pt x="0" y="80"/>
                                  </a:cubicBezTo>
                                  <a:cubicBezTo>
                                    <a:pt x="0" y="70"/>
                                    <a:pt x="3" y="63"/>
                                    <a:pt x="9" y="57"/>
                                  </a:cubicBezTo>
                                  <a:cubicBezTo>
                                    <a:pt x="15" y="52"/>
                                    <a:pt x="23" y="49"/>
                                    <a:pt x="33" y="47"/>
                                  </a:cubicBezTo>
                                  <a:lnTo>
                                    <a:pt x="61" y="44"/>
                                  </a:lnTo>
                                  <a:close/>
                                  <a:moveTo>
                                    <a:pt x="47" y="0"/>
                                  </a:moveTo>
                                  <a:lnTo>
                                    <a:pt x="47" y="0"/>
                                  </a:lnTo>
                                  <a:lnTo>
                                    <a:pt x="47"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58" name="Freeform 917"/>
                          <wps:cNvSpPr>
                            <a:spLocks/>
                          </wps:cNvSpPr>
                          <wps:spPr bwMode="auto">
                            <a:xfrm>
                              <a:off x="873" y="3633"/>
                              <a:ext cx="37" cy="149"/>
                            </a:xfrm>
                            <a:custGeom>
                              <a:avLst/>
                              <a:gdLst>
                                <a:gd name="T0" fmla="*/ 46 w 46"/>
                                <a:gd name="T1" fmla="*/ 0 h 188"/>
                                <a:gd name="T2" fmla="*/ 46 w 46"/>
                                <a:gd name="T3" fmla="*/ 0 h 188"/>
                                <a:gd name="T4" fmla="*/ 26 w 46"/>
                                <a:gd name="T5" fmla="*/ 44 h 188"/>
                                <a:gd name="T6" fmla="*/ 19 w 46"/>
                                <a:gd name="T7" fmla="*/ 94 h 188"/>
                                <a:gd name="T8" fmla="*/ 27 w 46"/>
                                <a:gd name="T9" fmla="*/ 146 h 188"/>
                                <a:gd name="T10" fmla="*/ 46 w 46"/>
                                <a:gd name="T11" fmla="*/ 188 h 188"/>
                                <a:gd name="T12" fmla="*/ 34 w 46"/>
                                <a:gd name="T13" fmla="*/ 188 h 188"/>
                                <a:gd name="T14" fmla="*/ 16 w 46"/>
                                <a:gd name="T15" fmla="*/ 159 h 188"/>
                                <a:gd name="T16" fmla="*/ 9 w 46"/>
                                <a:gd name="T17" fmla="*/ 143 h 188"/>
                                <a:gd name="T18" fmla="*/ 1 w 46"/>
                                <a:gd name="T19" fmla="*/ 111 h 188"/>
                                <a:gd name="T20" fmla="*/ 0 w 46"/>
                                <a:gd name="T21" fmla="*/ 95 h 188"/>
                                <a:gd name="T22" fmla="*/ 9 w 46"/>
                                <a:gd name="T23" fmla="*/ 43 h 188"/>
                                <a:gd name="T24" fmla="*/ 33 w 46"/>
                                <a:gd name="T25" fmla="*/ 0 h 188"/>
                                <a:gd name="T26" fmla="*/ 46 w 46"/>
                                <a:gd name="T27" fmla="*/ 0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46" y="0"/>
                                  </a:moveTo>
                                  <a:lnTo>
                                    <a:pt x="46" y="0"/>
                                  </a:lnTo>
                                  <a:cubicBezTo>
                                    <a:pt x="35" y="20"/>
                                    <a:pt x="29" y="35"/>
                                    <a:pt x="26" y="44"/>
                                  </a:cubicBezTo>
                                  <a:cubicBezTo>
                                    <a:pt x="21" y="58"/>
                                    <a:pt x="19" y="75"/>
                                    <a:pt x="19" y="94"/>
                                  </a:cubicBezTo>
                                  <a:cubicBezTo>
                                    <a:pt x="19" y="113"/>
                                    <a:pt x="21" y="130"/>
                                    <a:pt x="27" y="146"/>
                                  </a:cubicBezTo>
                                  <a:cubicBezTo>
                                    <a:pt x="30" y="156"/>
                                    <a:pt x="36" y="170"/>
                                    <a:pt x="46" y="188"/>
                                  </a:cubicBezTo>
                                  <a:lnTo>
                                    <a:pt x="34" y="188"/>
                                  </a:lnTo>
                                  <a:cubicBezTo>
                                    <a:pt x="24" y="173"/>
                                    <a:pt x="19" y="164"/>
                                    <a:pt x="16" y="159"/>
                                  </a:cubicBezTo>
                                  <a:cubicBezTo>
                                    <a:pt x="14" y="155"/>
                                    <a:pt x="11" y="150"/>
                                    <a:pt x="9" y="143"/>
                                  </a:cubicBezTo>
                                  <a:cubicBezTo>
                                    <a:pt x="5" y="133"/>
                                    <a:pt x="2" y="122"/>
                                    <a:pt x="1" y="111"/>
                                  </a:cubicBezTo>
                                  <a:cubicBezTo>
                                    <a:pt x="0" y="106"/>
                                    <a:pt x="0" y="100"/>
                                    <a:pt x="0" y="95"/>
                                  </a:cubicBezTo>
                                  <a:cubicBezTo>
                                    <a:pt x="0" y="76"/>
                                    <a:pt x="3" y="58"/>
                                    <a:pt x="9" y="43"/>
                                  </a:cubicBezTo>
                                  <a:cubicBezTo>
                                    <a:pt x="13" y="33"/>
                                    <a:pt x="21" y="19"/>
                                    <a:pt x="33" y="0"/>
                                  </a:cubicBezTo>
                                  <a:lnTo>
                                    <a:pt x="46"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59" name="Freeform 918"/>
                          <wps:cNvSpPr>
                            <a:spLocks/>
                          </wps:cNvSpPr>
                          <wps:spPr bwMode="auto">
                            <a:xfrm>
                              <a:off x="921" y="3637"/>
                              <a:ext cx="77" cy="113"/>
                            </a:xfrm>
                            <a:custGeom>
                              <a:avLst/>
                              <a:gdLst>
                                <a:gd name="T0" fmla="*/ 0 w 97"/>
                                <a:gd name="T1" fmla="*/ 142 h 142"/>
                                <a:gd name="T2" fmla="*/ 0 w 97"/>
                                <a:gd name="T3" fmla="*/ 142 h 142"/>
                                <a:gd name="T4" fmla="*/ 7 w 97"/>
                                <a:gd name="T5" fmla="*/ 110 h 142"/>
                                <a:gd name="T6" fmla="*/ 33 w 97"/>
                                <a:gd name="T7" fmla="*/ 86 h 142"/>
                                <a:gd name="T8" fmla="*/ 52 w 97"/>
                                <a:gd name="T9" fmla="*/ 75 h 142"/>
                                <a:gd name="T10" fmla="*/ 70 w 97"/>
                                <a:gd name="T11" fmla="*/ 62 h 142"/>
                                <a:gd name="T12" fmla="*/ 78 w 97"/>
                                <a:gd name="T13" fmla="*/ 43 h 142"/>
                                <a:gd name="T14" fmla="*/ 70 w 97"/>
                                <a:gd name="T15" fmla="*/ 24 h 142"/>
                                <a:gd name="T16" fmla="*/ 51 w 97"/>
                                <a:gd name="T17" fmla="*/ 16 h 142"/>
                                <a:gd name="T18" fmla="*/ 25 w 97"/>
                                <a:gd name="T19" fmla="*/ 30 h 142"/>
                                <a:gd name="T20" fmla="*/ 21 w 97"/>
                                <a:gd name="T21" fmla="*/ 51 h 142"/>
                                <a:gd name="T22" fmla="*/ 3 w 97"/>
                                <a:gd name="T23" fmla="*/ 51 h 142"/>
                                <a:gd name="T24" fmla="*/ 10 w 97"/>
                                <a:gd name="T25" fmla="*/ 21 h 142"/>
                                <a:gd name="T26" fmla="*/ 51 w 97"/>
                                <a:gd name="T27" fmla="*/ 0 h 142"/>
                                <a:gd name="T28" fmla="*/ 86 w 97"/>
                                <a:gd name="T29" fmla="*/ 13 h 142"/>
                                <a:gd name="T30" fmla="*/ 97 w 97"/>
                                <a:gd name="T31" fmla="*/ 43 h 142"/>
                                <a:gd name="T32" fmla="*/ 86 w 97"/>
                                <a:gd name="T33" fmla="*/ 72 h 142"/>
                                <a:gd name="T34" fmla="*/ 61 w 97"/>
                                <a:gd name="T35" fmla="*/ 88 h 142"/>
                                <a:gd name="T36" fmla="*/ 47 w 97"/>
                                <a:gd name="T37" fmla="*/ 96 h 142"/>
                                <a:gd name="T38" fmla="*/ 32 w 97"/>
                                <a:gd name="T39" fmla="*/ 106 h 142"/>
                                <a:gd name="T40" fmla="*/ 20 w 97"/>
                                <a:gd name="T41" fmla="*/ 125 h 142"/>
                                <a:gd name="T42" fmla="*/ 97 w 97"/>
                                <a:gd name="T43" fmla="*/ 125 h 142"/>
                                <a:gd name="T44" fmla="*/ 97 w 97"/>
                                <a:gd name="T45" fmla="*/ 142 h 142"/>
                                <a:gd name="T46" fmla="*/ 0 w 97"/>
                                <a:gd name="T47"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7" h="142">
                                  <a:moveTo>
                                    <a:pt x="0" y="142"/>
                                  </a:moveTo>
                                  <a:lnTo>
                                    <a:pt x="0" y="142"/>
                                  </a:lnTo>
                                  <a:cubicBezTo>
                                    <a:pt x="0" y="130"/>
                                    <a:pt x="3" y="119"/>
                                    <a:pt x="7" y="110"/>
                                  </a:cubicBezTo>
                                  <a:cubicBezTo>
                                    <a:pt x="12" y="101"/>
                                    <a:pt x="20" y="93"/>
                                    <a:pt x="33" y="86"/>
                                  </a:cubicBezTo>
                                  <a:lnTo>
                                    <a:pt x="52" y="75"/>
                                  </a:lnTo>
                                  <a:cubicBezTo>
                                    <a:pt x="60" y="70"/>
                                    <a:pt x="66" y="66"/>
                                    <a:pt x="70" y="62"/>
                                  </a:cubicBezTo>
                                  <a:cubicBezTo>
                                    <a:pt x="75" y="57"/>
                                    <a:pt x="78" y="50"/>
                                    <a:pt x="78" y="43"/>
                                  </a:cubicBezTo>
                                  <a:cubicBezTo>
                                    <a:pt x="78" y="35"/>
                                    <a:pt x="75" y="29"/>
                                    <a:pt x="70" y="24"/>
                                  </a:cubicBezTo>
                                  <a:cubicBezTo>
                                    <a:pt x="65" y="19"/>
                                    <a:pt x="59" y="16"/>
                                    <a:pt x="51" y="16"/>
                                  </a:cubicBezTo>
                                  <a:cubicBezTo>
                                    <a:pt x="39" y="16"/>
                                    <a:pt x="30" y="21"/>
                                    <a:pt x="25" y="30"/>
                                  </a:cubicBezTo>
                                  <a:cubicBezTo>
                                    <a:pt x="23" y="35"/>
                                    <a:pt x="22" y="42"/>
                                    <a:pt x="21" y="51"/>
                                  </a:cubicBezTo>
                                  <a:lnTo>
                                    <a:pt x="3" y="51"/>
                                  </a:lnTo>
                                  <a:cubicBezTo>
                                    <a:pt x="3" y="39"/>
                                    <a:pt x="6" y="28"/>
                                    <a:pt x="10" y="21"/>
                                  </a:cubicBezTo>
                                  <a:cubicBezTo>
                                    <a:pt x="18" y="7"/>
                                    <a:pt x="31" y="0"/>
                                    <a:pt x="51" y="0"/>
                                  </a:cubicBezTo>
                                  <a:cubicBezTo>
                                    <a:pt x="67" y="0"/>
                                    <a:pt x="79" y="5"/>
                                    <a:pt x="86" y="13"/>
                                  </a:cubicBezTo>
                                  <a:cubicBezTo>
                                    <a:pt x="94" y="22"/>
                                    <a:pt x="97" y="32"/>
                                    <a:pt x="97" y="43"/>
                                  </a:cubicBezTo>
                                  <a:cubicBezTo>
                                    <a:pt x="97" y="54"/>
                                    <a:pt x="93" y="64"/>
                                    <a:pt x="86" y="72"/>
                                  </a:cubicBezTo>
                                  <a:cubicBezTo>
                                    <a:pt x="81" y="76"/>
                                    <a:pt x="73" y="82"/>
                                    <a:pt x="61" y="88"/>
                                  </a:cubicBezTo>
                                  <a:lnTo>
                                    <a:pt x="47" y="96"/>
                                  </a:lnTo>
                                  <a:cubicBezTo>
                                    <a:pt x="41" y="100"/>
                                    <a:pt x="36" y="103"/>
                                    <a:pt x="32" y="106"/>
                                  </a:cubicBezTo>
                                  <a:cubicBezTo>
                                    <a:pt x="25" y="112"/>
                                    <a:pt x="21" y="118"/>
                                    <a:pt x="20" y="125"/>
                                  </a:cubicBezTo>
                                  <a:lnTo>
                                    <a:pt x="97" y="125"/>
                                  </a:lnTo>
                                  <a:lnTo>
                                    <a:pt x="97" y="142"/>
                                  </a:lnTo>
                                  <a:lnTo>
                                    <a:pt x="0"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60" name="Freeform 919"/>
                          <wps:cNvSpPr>
                            <a:spLocks noEditPoints="1"/>
                          </wps:cNvSpPr>
                          <wps:spPr bwMode="auto">
                            <a:xfrm>
                              <a:off x="1010" y="3638"/>
                              <a:ext cx="77" cy="115"/>
                            </a:xfrm>
                            <a:custGeom>
                              <a:avLst/>
                              <a:gdLst>
                                <a:gd name="T0" fmla="*/ 48 w 97"/>
                                <a:gd name="T1" fmla="*/ 0 h 145"/>
                                <a:gd name="T2" fmla="*/ 48 w 97"/>
                                <a:gd name="T3" fmla="*/ 0 h 145"/>
                                <a:gd name="T4" fmla="*/ 88 w 97"/>
                                <a:gd name="T5" fmla="*/ 22 h 145"/>
                                <a:gd name="T6" fmla="*/ 97 w 97"/>
                                <a:gd name="T7" fmla="*/ 70 h 145"/>
                                <a:gd name="T8" fmla="*/ 89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9 h 145"/>
                                <a:gd name="T24" fmla="*/ 48 w 97"/>
                                <a:gd name="T25" fmla="*/ 129 h 145"/>
                                <a:gd name="T26" fmla="*/ 70 w 97"/>
                                <a:gd name="T27" fmla="*/ 116 h 145"/>
                                <a:gd name="T28" fmla="*/ 78 w 97"/>
                                <a:gd name="T29" fmla="*/ 71 h 145"/>
                                <a:gd name="T30" fmla="*/ 72 w 97"/>
                                <a:gd name="T31" fmla="*/ 31 h 145"/>
                                <a:gd name="T32" fmla="*/ 49 w 97"/>
                                <a:gd name="T33" fmla="*/ 16 h 145"/>
                                <a:gd name="T34" fmla="*/ 26 w 97"/>
                                <a:gd name="T35" fmla="*/ 30 h 145"/>
                                <a:gd name="T36" fmla="*/ 19 w 97"/>
                                <a:gd name="T37" fmla="*/ 74 h 145"/>
                                <a:gd name="T38" fmla="*/ 24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79" y="7"/>
                                    <a:pt x="88" y="22"/>
                                  </a:cubicBezTo>
                                  <a:cubicBezTo>
                                    <a:pt x="94" y="34"/>
                                    <a:pt x="97" y="50"/>
                                    <a:pt x="97" y="70"/>
                                  </a:cubicBezTo>
                                  <a:cubicBezTo>
                                    <a:pt x="97" y="89"/>
                                    <a:pt x="94" y="105"/>
                                    <a:pt x="89" y="118"/>
                                  </a:cubicBezTo>
                                  <a:cubicBezTo>
                                    <a:pt x="80" y="136"/>
                                    <a:pt x="67" y="145"/>
                                    <a:pt x="48" y="145"/>
                                  </a:cubicBezTo>
                                  <a:cubicBezTo>
                                    <a:pt x="31" y="145"/>
                                    <a:pt x="18" y="137"/>
                                    <a:pt x="10" y="123"/>
                                  </a:cubicBezTo>
                                  <a:cubicBezTo>
                                    <a:pt x="3" y="110"/>
                                    <a:pt x="0" y="94"/>
                                    <a:pt x="0" y="73"/>
                                  </a:cubicBezTo>
                                  <a:cubicBezTo>
                                    <a:pt x="0" y="57"/>
                                    <a:pt x="2" y="43"/>
                                    <a:pt x="6" y="32"/>
                                  </a:cubicBezTo>
                                  <a:cubicBezTo>
                                    <a:pt x="14" y="10"/>
                                    <a:pt x="28" y="0"/>
                                    <a:pt x="48" y="0"/>
                                  </a:cubicBezTo>
                                  <a:lnTo>
                                    <a:pt x="48" y="0"/>
                                  </a:lnTo>
                                  <a:close/>
                                  <a:moveTo>
                                    <a:pt x="48" y="129"/>
                                  </a:moveTo>
                                  <a:lnTo>
                                    <a:pt x="48" y="129"/>
                                  </a:lnTo>
                                  <a:cubicBezTo>
                                    <a:pt x="57" y="129"/>
                                    <a:pt x="64" y="125"/>
                                    <a:pt x="70" y="116"/>
                                  </a:cubicBezTo>
                                  <a:cubicBezTo>
                                    <a:pt x="75" y="108"/>
                                    <a:pt x="78" y="93"/>
                                    <a:pt x="78" y="71"/>
                                  </a:cubicBezTo>
                                  <a:cubicBezTo>
                                    <a:pt x="78" y="55"/>
                                    <a:pt x="76" y="42"/>
                                    <a:pt x="72" y="31"/>
                                  </a:cubicBezTo>
                                  <a:cubicBezTo>
                                    <a:pt x="68" y="21"/>
                                    <a:pt x="60" y="16"/>
                                    <a:pt x="49" y="16"/>
                                  </a:cubicBezTo>
                                  <a:cubicBezTo>
                                    <a:pt x="39" y="16"/>
                                    <a:pt x="31" y="21"/>
                                    <a:pt x="26" y="30"/>
                                  </a:cubicBezTo>
                                  <a:cubicBezTo>
                                    <a:pt x="21" y="40"/>
                                    <a:pt x="19" y="55"/>
                                    <a:pt x="19" y="74"/>
                                  </a:cubicBezTo>
                                  <a:cubicBezTo>
                                    <a:pt x="19" y="88"/>
                                    <a:pt x="20" y="100"/>
                                    <a:pt x="24" y="109"/>
                                  </a:cubicBezTo>
                                  <a:cubicBezTo>
                                    <a:pt x="28" y="122"/>
                                    <a:pt x="36"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61" name="Freeform 920"/>
                          <wps:cNvSpPr>
                            <a:spLocks noEditPoints="1"/>
                          </wps:cNvSpPr>
                          <wps:spPr bwMode="auto">
                            <a:xfrm>
                              <a:off x="1099" y="3638"/>
                              <a:ext cx="78" cy="115"/>
                            </a:xfrm>
                            <a:custGeom>
                              <a:avLst/>
                              <a:gdLst>
                                <a:gd name="T0" fmla="*/ 49 w 98"/>
                                <a:gd name="T1" fmla="*/ 0 h 145"/>
                                <a:gd name="T2" fmla="*/ 49 w 98"/>
                                <a:gd name="T3" fmla="*/ 0 h 145"/>
                                <a:gd name="T4" fmla="*/ 88 w 98"/>
                                <a:gd name="T5" fmla="*/ 22 h 145"/>
                                <a:gd name="T6" fmla="*/ 98 w 98"/>
                                <a:gd name="T7" fmla="*/ 70 h 145"/>
                                <a:gd name="T8" fmla="*/ 89 w 98"/>
                                <a:gd name="T9" fmla="*/ 118 h 145"/>
                                <a:gd name="T10" fmla="*/ 49 w 98"/>
                                <a:gd name="T11" fmla="*/ 145 h 145"/>
                                <a:gd name="T12" fmla="*/ 11 w 98"/>
                                <a:gd name="T13" fmla="*/ 123 h 145"/>
                                <a:gd name="T14" fmla="*/ 0 w 98"/>
                                <a:gd name="T15" fmla="*/ 73 h 145"/>
                                <a:gd name="T16" fmla="*/ 7 w 98"/>
                                <a:gd name="T17" fmla="*/ 32 h 145"/>
                                <a:gd name="T18" fmla="*/ 49 w 98"/>
                                <a:gd name="T19" fmla="*/ 0 h 145"/>
                                <a:gd name="T20" fmla="*/ 49 w 98"/>
                                <a:gd name="T21" fmla="*/ 0 h 145"/>
                                <a:gd name="T22" fmla="*/ 49 w 98"/>
                                <a:gd name="T23" fmla="*/ 129 h 145"/>
                                <a:gd name="T24" fmla="*/ 49 w 98"/>
                                <a:gd name="T25" fmla="*/ 129 h 145"/>
                                <a:gd name="T26" fmla="*/ 71 w 98"/>
                                <a:gd name="T27" fmla="*/ 116 h 145"/>
                                <a:gd name="T28" fmla="*/ 79 w 98"/>
                                <a:gd name="T29" fmla="*/ 71 h 145"/>
                                <a:gd name="T30" fmla="*/ 73 w 98"/>
                                <a:gd name="T31" fmla="*/ 31 h 145"/>
                                <a:gd name="T32" fmla="*/ 50 w 98"/>
                                <a:gd name="T33" fmla="*/ 16 h 145"/>
                                <a:gd name="T34" fmla="*/ 27 w 98"/>
                                <a:gd name="T35" fmla="*/ 30 h 145"/>
                                <a:gd name="T36" fmla="*/ 20 w 98"/>
                                <a:gd name="T37" fmla="*/ 74 h 145"/>
                                <a:gd name="T38" fmla="*/ 24 w 98"/>
                                <a:gd name="T39" fmla="*/ 109 h 145"/>
                                <a:gd name="T40" fmla="*/ 49 w 98"/>
                                <a:gd name="T41" fmla="*/ 129 h 145"/>
                                <a:gd name="T42" fmla="*/ 49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7"/>
                                    <a:pt x="88" y="22"/>
                                  </a:cubicBezTo>
                                  <a:cubicBezTo>
                                    <a:pt x="95" y="34"/>
                                    <a:pt x="98" y="50"/>
                                    <a:pt x="98" y="70"/>
                                  </a:cubicBezTo>
                                  <a:cubicBezTo>
                                    <a:pt x="98" y="89"/>
                                    <a:pt x="95" y="105"/>
                                    <a:pt x="89" y="118"/>
                                  </a:cubicBezTo>
                                  <a:cubicBezTo>
                                    <a:pt x="81" y="136"/>
                                    <a:pt x="68" y="145"/>
                                    <a:pt x="49" y="145"/>
                                  </a:cubicBezTo>
                                  <a:cubicBezTo>
                                    <a:pt x="32" y="145"/>
                                    <a:pt x="19" y="137"/>
                                    <a:pt x="11" y="123"/>
                                  </a:cubicBezTo>
                                  <a:cubicBezTo>
                                    <a:pt x="4" y="110"/>
                                    <a:pt x="0" y="94"/>
                                    <a:pt x="0" y="73"/>
                                  </a:cubicBezTo>
                                  <a:cubicBezTo>
                                    <a:pt x="0" y="57"/>
                                    <a:pt x="3" y="43"/>
                                    <a:pt x="7" y="32"/>
                                  </a:cubicBezTo>
                                  <a:cubicBezTo>
                                    <a:pt x="14" y="10"/>
                                    <a:pt x="28" y="0"/>
                                    <a:pt x="49" y="0"/>
                                  </a:cubicBezTo>
                                  <a:lnTo>
                                    <a:pt x="49" y="0"/>
                                  </a:lnTo>
                                  <a:close/>
                                  <a:moveTo>
                                    <a:pt x="49" y="129"/>
                                  </a:moveTo>
                                  <a:lnTo>
                                    <a:pt x="49" y="129"/>
                                  </a:lnTo>
                                  <a:cubicBezTo>
                                    <a:pt x="58" y="129"/>
                                    <a:pt x="65" y="125"/>
                                    <a:pt x="71" y="116"/>
                                  </a:cubicBezTo>
                                  <a:cubicBezTo>
                                    <a:pt x="76" y="108"/>
                                    <a:pt x="79" y="93"/>
                                    <a:pt x="79" y="71"/>
                                  </a:cubicBezTo>
                                  <a:cubicBezTo>
                                    <a:pt x="79" y="55"/>
                                    <a:pt x="77" y="42"/>
                                    <a:pt x="73" y="31"/>
                                  </a:cubicBezTo>
                                  <a:cubicBezTo>
                                    <a:pt x="69" y="21"/>
                                    <a:pt x="61" y="16"/>
                                    <a:pt x="50" y="16"/>
                                  </a:cubicBezTo>
                                  <a:cubicBezTo>
                                    <a:pt x="39" y="16"/>
                                    <a:pt x="32" y="21"/>
                                    <a:pt x="27" y="30"/>
                                  </a:cubicBezTo>
                                  <a:cubicBezTo>
                                    <a:pt x="22" y="40"/>
                                    <a:pt x="20" y="55"/>
                                    <a:pt x="20" y="74"/>
                                  </a:cubicBezTo>
                                  <a:cubicBezTo>
                                    <a:pt x="20" y="88"/>
                                    <a:pt x="21" y="100"/>
                                    <a:pt x="24" y="109"/>
                                  </a:cubicBezTo>
                                  <a:cubicBezTo>
                                    <a:pt x="29" y="122"/>
                                    <a:pt x="37" y="129"/>
                                    <a:pt x="49" y="129"/>
                                  </a:cubicBezTo>
                                  <a:lnTo>
                                    <a:pt x="49"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62" name="Freeform 921"/>
                          <wps:cNvSpPr>
                            <a:spLocks noEditPoints="1"/>
                          </wps:cNvSpPr>
                          <wps:spPr bwMode="auto">
                            <a:xfrm>
                              <a:off x="1190" y="3637"/>
                              <a:ext cx="77" cy="116"/>
                            </a:xfrm>
                            <a:custGeom>
                              <a:avLst/>
                              <a:gdLst>
                                <a:gd name="T0" fmla="*/ 48 w 97"/>
                                <a:gd name="T1" fmla="*/ 60 h 146"/>
                                <a:gd name="T2" fmla="*/ 48 w 97"/>
                                <a:gd name="T3" fmla="*/ 60 h 146"/>
                                <a:gd name="T4" fmla="*/ 66 w 97"/>
                                <a:gd name="T5" fmla="*/ 53 h 146"/>
                                <a:gd name="T6" fmla="*/ 73 w 97"/>
                                <a:gd name="T7" fmla="*/ 38 h 146"/>
                                <a:gd name="T8" fmla="*/ 67 w 97"/>
                                <a:gd name="T9" fmla="*/ 23 h 146"/>
                                <a:gd name="T10" fmla="*/ 47 w 97"/>
                                <a:gd name="T11" fmla="*/ 17 h 146"/>
                                <a:gd name="T12" fmla="*/ 29 w 97"/>
                                <a:gd name="T13" fmla="*/ 23 h 146"/>
                                <a:gd name="T14" fmla="*/ 23 w 97"/>
                                <a:gd name="T15" fmla="*/ 39 h 146"/>
                                <a:gd name="T16" fmla="*/ 30 w 97"/>
                                <a:gd name="T17" fmla="*/ 54 h 146"/>
                                <a:gd name="T18" fmla="*/ 48 w 97"/>
                                <a:gd name="T19" fmla="*/ 60 h 146"/>
                                <a:gd name="T20" fmla="*/ 48 w 97"/>
                                <a:gd name="T21" fmla="*/ 60 h 146"/>
                                <a:gd name="T22" fmla="*/ 49 w 97"/>
                                <a:gd name="T23" fmla="*/ 130 h 146"/>
                                <a:gd name="T24" fmla="*/ 49 w 97"/>
                                <a:gd name="T25" fmla="*/ 130 h 146"/>
                                <a:gd name="T26" fmla="*/ 69 w 97"/>
                                <a:gd name="T27" fmla="*/ 123 h 146"/>
                                <a:gd name="T28" fmla="*/ 78 w 97"/>
                                <a:gd name="T29" fmla="*/ 103 h 146"/>
                                <a:gd name="T30" fmla="*/ 69 w 97"/>
                                <a:gd name="T31" fmla="*/ 82 h 146"/>
                                <a:gd name="T32" fmla="*/ 48 w 97"/>
                                <a:gd name="T33" fmla="*/ 75 h 146"/>
                                <a:gd name="T34" fmla="*/ 27 w 97"/>
                                <a:gd name="T35" fmla="*/ 83 h 146"/>
                                <a:gd name="T36" fmla="*/ 19 w 97"/>
                                <a:gd name="T37" fmla="*/ 103 h 146"/>
                                <a:gd name="T38" fmla="*/ 26 w 97"/>
                                <a:gd name="T39" fmla="*/ 122 h 146"/>
                                <a:gd name="T40" fmla="*/ 49 w 97"/>
                                <a:gd name="T41" fmla="*/ 130 h 146"/>
                                <a:gd name="T42" fmla="*/ 49 w 97"/>
                                <a:gd name="T43" fmla="*/ 130 h 146"/>
                                <a:gd name="T44" fmla="*/ 24 w 97"/>
                                <a:gd name="T45" fmla="*/ 67 h 146"/>
                                <a:gd name="T46" fmla="*/ 24 w 97"/>
                                <a:gd name="T47" fmla="*/ 67 h 146"/>
                                <a:gd name="T48" fmla="*/ 12 w 97"/>
                                <a:gd name="T49" fmla="*/ 59 h 146"/>
                                <a:gd name="T50" fmla="*/ 4 w 97"/>
                                <a:gd name="T51" fmla="*/ 39 h 146"/>
                                <a:gd name="T52" fmla="*/ 16 w 97"/>
                                <a:gd name="T53" fmla="*/ 12 h 146"/>
                                <a:gd name="T54" fmla="*/ 48 w 97"/>
                                <a:gd name="T55" fmla="*/ 0 h 146"/>
                                <a:gd name="T56" fmla="*/ 80 w 97"/>
                                <a:gd name="T57" fmla="*/ 11 h 146"/>
                                <a:gd name="T58" fmla="*/ 92 w 97"/>
                                <a:gd name="T59" fmla="*/ 36 h 146"/>
                                <a:gd name="T60" fmla="*/ 85 w 97"/>
                                <a:gd name="T61" fmla="*/ 57 h 146"/>
                                <a:gd name="T62" fmla="*/ 73 w 97"/>
                                <a:gd name="T63" fmla="*/ 66 h 146"/>
                                <a:gd name="T64" fmla="*/ 87 w 97"/>
                                <a:gd name="T65" fmla="*/ 76 h 146"/>
                                <a:gd name="T66" fmla="*/ 97 w 97"/>
                                <a:gd name="T67" fmla="*/ 101 h 146"/>
                                <a:gd name="T68" fmla="*/ 84 w 97"/>
                                <a:gd name="T69" fmla="*/ 133 h 146"/>
                                <a:gd name="T70" fmla="*/ 49 w 97"/>
                                <a:gd name="T71" fmla="*/ 146 h 146"/>
                                <a:gd name="T72" fmla="*/ 14 w 97"/>
                                <a:gd name="T73" fmla="*/ 135 h 146"/>
                                <a:gd name="T74" fmla="*/ 0 w 97"/>
                                <a:gd name="T75" fmla="*/ 102 h 146"/>
                                <a:gd name="T76" fmla="*/ 6 w 97"/>
                                <a:gd name="T77" fmla="*/ 81 h 146"/>
                                <a:gd name="T78" fmla="*/ 24 w 97"/>
                                <a:gd name="T79" fmla="*/ 67 h 146"/>
                                <a:gd name="T80" fmla="*/ 24 w 97"/>
                                <a:gd name="T81" fmla="*/ 67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97" h="146">
                                  <a:moveTo>
                                    <a:pt x="48" y="60"/>
                                  </a:moveTo>
                                  <a:lnTo>
                                    <a:pt x="48" y="60"/>
                                  </a:lnTo>
                                  <a:cubicBezTo>
                                    <a:pt x="56" y="60"/>
                                    <a:pt x="62" y="58"/>
                                    <a:pt x="66" y="53"/>
                                  </a:cubicBezTo>
                                  <a:cubicBezTo>
                                    <a:pt x="71" y="49"/>
                                    <a:pt x="73" y="44"/>
                                    <a:pt x="73" y="38"/>
                                  </a:cubicBezTo>
                                  <a:cubicBezTo>
                                    <a:pt x="73" y="32"/>
                                    <a:pt x="71" y="28"/>
                                    <a:pt x="67" y="23"/>
                                  </a:cubicBezTo>
                                  <a:cubicBezTo>
                                    <a:pt x="62" y="19"/>
                                    <a:pt x="56" y="17"/>
                                    <a:pt x="47" y="17"/>
                                  </a:cubicBezTo>
                                  <a:cubicBezTo>
                                    <a:pt x="39" y="17"/>
                                    <a:pt x="33" y="19"/>
                                    <a:pt x="29" y="23"/>
                                  </a:cubicBezTo>
                                  <a:cubicBezTo>
                                    <a:pt x="25" y="28"/>
                                    <a:pt x="23" y="33"/>
                                    <a:pt x="23" y="39"/>
                                  </a:cubicBezTo>
                                  <a:cubicBezTo>
                                    <a:pt x="23" y="45"/>
                                    <a:pt x="26" y="51"/>
                                    <a:pt x="30" y="54"/>
                                  </a:cubicBezTo>
                                  <a:cubicBezTo>
                                    <a:pt x="35" y="58"/>
                                    <a:pt x="41" y="60"/>
                                    <a:pt x="48" y="60"/>
                                  </a:cubicBezTo>
                                  <a:lnTo>
                                    <a:pt x="48" y="60"/>
                                  </a:lnTo>
                                  <a:close/>
                                  <a:moveTo>
                                    <a:pt x="49" y="130"/>
                                  </a:moveTo>
                                  <a:lnTo>
                                    <a:pt x="49" y="130"/>
                                  </a:lnTo>
                                  <a:cubicBezTo>
                                    <a:pt x="57" y="130"/>
                                    <a:pt x="64" y="128"/>
                                    <a:pt x="69" y="123"/>
                                  </a:cubicBezTo>
                                  <a:cubicBezTo>
                                    <a:pt x="75" y="119"/>
                                    <a:pt x="78" y="112"/>
                                    <a:pt x="78" y="103"/>
                                  </a:cubicBezTo>
                                  <a:cubicBezTo>
                                    <a:pt x="78" y="94"/>
                                    <a:pt x="75" y="87"/>
                                    <a:pt x="69" y="82"/>
                                  </a:cubicBezTo>
                                  <a:cubicBezTo>
                                    <a:pt x="64" y="78"/>
                                    <a:pt x="56" y="75"/>
                                    <a:pt x="48" y="75"/>
                                  </a:cubicBezTo>
                                  <a:cubicBezTo>
                                    <a:pt x="39" y="75"/>
                                    <a:pt x="32" y="78"/>
                                    <a:pt x="27" y="83"/>
                                  </a:cubicBezTo>
                                  <a:cubicBezTo>
                                    <a:pt x="22" y="87"/>
                                    <a:pt x="19" y="94"/>
                                    <a:pt x="19" y="103"/>
                                  </a:cubicBezTo>
                                  <a:cubicBezTo>
                                    <a:pt x="19" y="110"/>
                                    <a:pt x="21" y="116"/>
                                    <a:pt x="26" y="122"/>
                                  </a:cubicBezTo>
                                  <a:cubicBezTo>
                                    <a:pt x="31" y="127"/>
                                    <a:pt x="39" y="130"/>
                                    <a:pt x="49" y="130"/>
                                  </a:cubicBezTo>
                                  <a:lnTo>
                                    <a:pt x="49" y="130"/>
                                  </a:lnTo>
                                  <a:close/>
                                  <a:moveTo>
                                    <a:pt x="24" y="67"/>
                                  </a:moveTo>
                                  <a:lnTo>
                                    <a:pt x="24" y="67"/>
                                  </a:lnTo>
                                  <a:cubicBezTo>
                                    <a:pt x="19" y="65"/>
                                    <a:pt x="15" y="62"/>
                                    <a:pt x="12" y="59"/>
                                  </a:cubicBezTo>
                                  <a:cubicBezTo>
                                    <a:pt x="7" y="54"/>
                                    <a:pt x="4" y="47"/>
                                    <a:pt x="4" y="39"/>
                                  </a:cubicBezTo>
                                  <a:cubicBezTo>
                                    <a:pt x="4" y="28"/>
                                    <a:pt x="8" y="19"/>
                                    <a:pt x="16" y="12"/>
                                  </a:cubicBezTo>
                                  <a:cubicBezTo>
                                    <a:pt x="23" y="4"/>
                                    <a:pt x="34" y="0"/>
                                    <a:pt x="48" y="0"/>
                                  </a:cubicBezTo>
                                  <a:cubicBezTo>
                                    <a:pt x="62" y="0"/>
                                    <a:pt x="72" y="4"/>
                                    <a:pt x="80" y="11"/>
                                  </a:cubicBezTo>
                                  <a:cubicBezTo>
                                    <a:pt x="88" y="18"/>
                                    <a:pt x="92" y="26"/>
                                    <a:pt x="92" y="36"/>
                                  </a:cubicBezTo>
                                  <a:cubicBezTo>
                                    <a:pt x="92" y="45"/>
                                    <a:pt x="89" y="52"/>
                                    <a:pt x="85" y="57"/>
                                  </a:cubicBezTo>
                                  <a:cubicBezTo>
                                    <a:pt x="83" y="61"/>
                                    <a:pt x="79" y="64"/>
                                    <a:pt x="73" y="66"/>
                                  </a:cubicBezTo>
                                  <a:cubicBezTo>
                                    <a:pt x="79" y="69"/>
                                    <a:pt x="84" y="72"/>
                                    <a:pt x="87" y="76"/>
                                  </a:cubicBezTo>
                                  <a:cubicBezTo>
                                    <a:pt x="93" y="82"/>
                                    <a:pt x="97" y="91"/>
                                    <a:pt x="97" y="101"/>
                                  </a:cubicBezTo>
                                  <a:cubicBezTo>
                                    <a:pt x="97" y="114"/>
                                    <a:pt x="92" y="124"/>
                                    <a:pt x="84" y="133"/>
                                  </a:cubicBezTo>
                                  <a:cubicBezTo>
                                    <a:pt x="76" y="142"/>
                                    <a:pt x="64" y="146"/>
                                    <a:pt x="49" y="146"/>
                                  </a:cubicBezTo>
                                  <a:cubicBezTo>
                                    <a:pt x="35" y="146"/>
                                    <a:pt x="23" y="142"/>
                                    <a:pt x="14" y="135"/>
                                  </a:cubicBezTo>
                                  <a:cubicBezTo>
                                    <a:pt x="4" y="127"/>
                                    <a:pt x="0" y="117"/>
                                    <a:pt x="0" y="102"/>
                                  </a:cubicBezTo>
                                  <a:cubicBezTo>
                                    <a:pt x="0" y="94"/>
                                    <a:pt x="2" y="87"/>
                                    <a:pt x="6" y="81"/>
                                  </a:cubicBezTo>
                                  <a:cubicBezTo>
                                    <a:pt x="10" y="75"/>
                                    <a:pt x="16" y="70"/>
                                    <a:pt x="24" y="67"/>
                                  </a:cubicBezTo>
                                  <a:lnTo>
                                    <a:pt x="24" y="67"/>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63" name="Freeform 922"/>
                          <wps:cNvSpPr>
                            <a:spLocks/>
                          </wps:cNvSpPr>
                          <wps:spPr bwMode="auto">
                            <a:xfrm>
                              <a:off x="1280" y="3633"/>
                              <a:ext cx="36" cy="149"/>
                            </a:xfrm>
                            <a:custGeom>
                              <a:avLst/>
                              <a:gdLst>
                                <a:gd name="T0" fmla="*/ 0 w 46"/>
                                <a:gd name="T1" fmla="*/ 188 h 188"/>
                                <a:gd name="T2" fmla="*/ 0 w 46"/>
                                <a:gd name="T3" fmla="*/ 188 h 188"/>
                                <a:gd name="T4" fmla="*/ 20 w 46"/>
                                <a:gd name="T5" fmla="*/ 144 h 188"/>
                                <a:gd name="T6" fmla="*/ 27 w 46"/>
                                <a:gd name="T7" fmla="*/ 94 h 188"/>
                                <a:gd name="T8" fmla="*/ 19 w 46"/>
                                <a:gd name="T9" fmla="*/ 42 h 188"/>
                                <a:gd name="T10" fmla="*/ 0 w 46"/>
                                <a:gd name="T11" fmla="*/ 0 h 188"/>
                                <a:gd name="T12" fmla="*/ 11 w 46"/>
                                <a:gd name="T13" fmla="*/ 0 h 188"/>
                                <a:gd name="T14" fmla="*/ 30 w 46"/>
                                <a:gd name="T15" fmla="*/ 30 h 188"/>
                                <a:gd name="T16" fmla="*/ 37 w 46"/>
                                <a:gd name="T17" fmla="*/ 45 h 188"/>
                                <a:gd name="T18" fmla="*/ 44 w 46"/>
                                <a:gd name="T19" fmla="*/ 70 h 188"/>
                                <a:gd name="T20" fmla="*/ 46 w 46"/>
                                <a:gd name="T21" fmla="*/ 93 h 188"/>
                                <a:gd name="T22" fmla="*/ 36 w 46"/>
                                <a:gd name="T23" fmla="*/ 145 h 188"/>
                                <a:gd name="T24" fmla="*/ 12 w 46"/>
                                <a:gd name="T25" fmla="*/ 188 h 188"/>
                                <a:gd name="T26" fmla="*/ 0 w 46"/>
                                <a:gd name="T27" fmla="*/ 188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0" y="188"/>
                                  </a:moveTo>
                                  <a:lnTo>
                                    <a:pt x="0" y="188"/>
                                  </a:lnTo>
                                  <a:cubicBezTo>
                                    <a:pt x="10" y="168"/>
                                    <a:pt x="17" y="153"/>
                                    <a:pt x="20" y="144"/>
                                  </a:cubicBezTo>
                                  <a:cubicBezTo>
                                    <a:pt x="25" y="129"/>
                                    <a:pt x="27" y="113"/>
                                    <a:pt x="27" y="94"/>
                                  </a:cubicBezTo>
                                  <a:cubicBezTo>
                                    <a:pt x="27" y="75"/>
                                    <a:pt x="24" y="57"/>
                                    <a:pt x="19" y="42"/>
                                  </a:cubicBezTo>
                                  <a:cubicBezTo>
                                    <a:pt x="16" y="32"/>
                                    <a:pt x="9" y="18"/>
                                    <a:pt x="0" y="0"/>
                                  </a:cubicBezTo>
                                  <a:lnTo>
                                    <a:pt x="11" y="0"/>
                                  </a:lnTo>
                                  <a:cubicBezTo>
                                    <a:pt x="22" y="16"/>
                                    <a:pt x="28" y="26"/>
                                    <a:pt x="30" y="30"/>
                                  </a:cubicBezTo>
                                  <a:cubicBezTo>
                                    <a:pt x="32" y="33"/>
                                    <a:pt x="34" y="39"/>
                                    <a:pt x="37" y="45"/>
                                  </a:cubicBezTo>
                                  <a:cubicBezTo>
                                    <a:pt x="40" y="53"/>
                                    <a:pt x="42" y="62"/>
                                    <a:pt x="44" y="70"/>
                                  </a:cubicBezTo>
                                  <a:cubicBezTo>
                                    <a:pt x="45" y="78"/>
                                    <a:pt x="46" y="85"/>
                                    <a:pt x="46" y="93"/>
                                  </a:cubicBezTo>
                                  <a:cubicBezTo>
                                    <a:pt x="46" y="112"/>
                                    <a:pt x="42" y="130"/>
                                    <a:pt x="36" y="145"/>
                                  </a:cubicBezTo>
                                  <a:cubicBezTo>
                                    <a:pt x="32" y="155"/>
                                    <a:pt x="24" y="169"/>
                                    <a:pt x="12" y="188"/>
                                  </a:cubicBezTo>
                                  <a:lnTo>
                                    <a:pt x="0" y="18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64" name="Freeform 923"/>
                          <wps:cNvSpPr>
                            <a:spLocks noEditPoints="1"/>
                          </wps:cNvSpPr>
                          <wps:spPr bwMode="auto">
                            <a:xfrm>
                              <a:off x="527" y="4262"/>
                              <a:ext cx="95" cy="115"/>
                            </a:xfrm>
                            <a:custGeom>
                              <a:avLst/>
                              <a:gdLst>
                                <a:gd name="T0" fmla="*/ 65 w 120"/>
                                <a:gd name="T1" fmla="*/ 66 h 145"/>
                                <a:gd name="T2" fmla="*/ 65 w 120"/>
                                <a:gd name="T3" fmla="*/ 66 h 145"/>
                                <a:gd name="T4" fmla="*/ 87 w 120"/>
                                <a:gd name="T5" fmla="*/ 61 h 145"/>
                                <a:gd name="T6" fmla="*/ 95 w 120"/>
                                <a:gd name="T7" fmla="*/ 41 h 145"/>
                                <a:gd name="T8" fmla="*/ 83 w 120"/>
                                <a:gd name="T9" fmla="*/ 20 h 145"/>
                                <a:gd name="T10" fmla="*/ 67 w 120"/>
                                <a:gd name="T11" fmla="*/ 17 h 145"/>
                                <a:gd name="T12" fmla="*/ 19 w 120"/>
                                <a:gd name="T13" fmla="*/ 17 h 145"/>
                                <a:gd name="T14" fmla="*/ 19 w 120"/>
                                <a:gd name="T15" fmla="*/ 66 h 145"/>
                                <a:gd name="T16" fmla="*/ 65 w 120"/>
                                <a:gd name="T17" fmla="*/ 66 h 145"/>
                                <a:gd name="T18" fmla="*/ 0 w 120"/>
                                <a:gd name="T19" fmla="*/ 0 h 145"/>
                                <a:gd name="T20" fmla="*/ 0 w 120"/>
                                <a:gd name="T21" fmla="*/ 0 h 145"/>
                                <a:gd name="T22" fmla="*/ 67 w 120"/>
                                <a:gd name="T23" fmla="*/ 0 h 145"/>
                                <a:gd name="T24" fmla="*/ 94 w 120"/>
                                <a:gd name="T25" fmla="*/ 5 h 145"/>
                                <a:gd name="T26" fmla="*/ 115 w 120"/>
                                <a:gd name="T27" fmla="*/ 39 h 145"/>
                                <a:gd name="T28" fmla="*/ 109 w 120"/>
                                <a:gd name="T29" fmla="*/ 60 h 145"/>
                                <a:gd name="T30" fmla="*/ 94 w 120"/>
                                <a:gd name="T31" fmla="*/ 74 h 145"/>
                                <a:gd name="T32" fmla="*/ 107 w 120"/>
                                <a:gd name="T33" fmla="*/ 83 h 145"/>
                                <a:gd name="T34" fmla="*/ 112 w 120"/>
                                <a:gd name="T35" fmla="*/ 101 h 145"/>
                                <a:gd name="T36" fmla="*/ 112 w 120"/>
                                <a:gd name="T37" fmla="*/ 120 h 145"/>
                                <a:gd name="T38" fmla="*/ 114 w 120"/>
                                <a:gd name="T39" fmla="*/ 133 h 145"/>
                                <a:gd name="T40" fmla="*/ 120 w 120"/>
                                <a:gd name="T41" fmla="*/ 142 h 145"/>
                                <a:gd name="T42" fmla="*/ 120 w 120"/>
                                <a:gd name="T43" fmla="*/ 145 h 145"/>
                                <a:gd name="T44" fmla="*/ 96 w 120"/>
                                <a:gd name="T45" fmla="*/ 145 h 145"/>
                                <a:gd name="T46" fmla="*/ 94 w 120"/>
                                <a:gd name="T47" fmla="*/ 140 h 145"/>
                                <a:gd name="T48" fmla="*/ 93 w 120"/>
                                <a:gd name="T49" fmla="*/ 128 h 145"/>
                                <a:gd name="T50" fmla="*/ 92 w 120"/>
                                <a:gd name="T51" fmla="*/ 104 h 145"/>
                                <a:gd name="T52" fmla="*/ 82 w 120"/>
                                <a:gd name="T53" fmla="*/ 85 h 145"/>
                                <a:gd name="T54" fmla="*/ 64 w 120"/>
                                <a:gd name="T55" fmla="*/ 83 h 145"/>
                                <a:gd name="T56" fmla="*/ 19 w 120"/>
                                <a:gd name="T57" fmla="*/ 83 h 145"/>
                                <a:gd name="T58" fmla="*/ 19 w 120"/>
                                <a:gd name="T59" fmla="*/ 145 h 145"/>
                                <a:gd name="T60" fmla="*/ 0 w 120"/>
                                <a:gd name="T61" fmla="*/ 145 h 145"/>
                                <a:gd name="T62" fmla="*/ 0 w 120"/>
                                <a:gd name="T63" fmla="*/ 0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120" h="145">
                                  <a:moveTo>
                                    <a:pt x="65" y="66"/>
                                  </a:moveTo>
                                  <a:lnTo>
                                    <a:pt x="65" y="66"/>
                                  </a:lnTo>
                                  <a:cubicBezTo>
                                    <a:pt x="74" y="66"/>
                                    <a:pt x="81" y="64"/>
                                    <a:pt x="87" y="61"/>
                                  </a:cubicBezTo>
                                  <a:cubicBezTo>
                                    <a:pt x="92" y="57"/>
                                    <a:pt x="95" y="50"/>
                                    <a:pt x="95" y="41"/>
                                  </a:cubicBezTo>
                                  <a:cubicBezTo>
                                    <a:pt x="95" y="30"/>
                                    <a:pt x="91" y="23"/>
                                    <a:pt x="83" y="20"/>
                                  </a:cubicBezTo>
                                  <a:cubicBezTo>
                                    <a:pt x="79" y="18"/>
                                    <a:pt x="74" y="17"/>
                                    <a:pt x="67" y="17"/>
                                  </a:cubicBezTo>
                                  <a:lnTo>
                                    <a:pt x="19" y="17"/>
                                  </a:lnTo>
                                  <a:lnTo>
                                    <a:pt x="19" y="66"/>
                                  </a:lnTo>
                                  <a:lnTo>
                                    <a:pt x="65" y="66"/>
                                  </a:lnTo>
                                  <a:close/>
                                  <a:moveTo>
                                    <a:pt x="0" y="0"/>
                                  </a:moveTo>
                                  <a:lnTo>
                                    <a:pt x="0" y="0"/>
                                  </a:lnTo>
                                  <a:lnTo>
                                    <a:pt x="67" y="0"/>
                                  </a:lnTo>
                                  <a:cubicBezTo>
                                    <a:pt x="78" y="0"/>
                                    <a:pt x="87" y="1"/>
                                    <a:pt x="94" y="5"/>
                                  </a:cubicBezTo>
                                  <a:cubicBezTo>
                                    <a:pt x="108" y="11"/>
                                    <a:pt x="115" y="22"/>
                                    <a:pt x="115" y="39"/>
                                  </a:cubicBezTo>
                                  <a:cubicBezTo>
                                    <a:pt x="115" y="48"/>
                                    <a:pt x="113" y="55"/>
                                    <a:pt x="109" y="60"/>
                                  </a:cubicBezTo>
                                  <a:cubicBezTo>
                                    <a:pt x="106" y="66"/>
                                    <a:pt x="101" y="70"/>
                                    <a:pt x="94" y="74"/>
                                  </a:cubicBezTo>
                                  <a:cubicBezTo>
                                    <a:pt x="100" y="76"/>
                                    <a:pt x="104" y="79"/>
                                    <a:pt x="107" y="83"/>
                                  </a:cubicBezTo>
                                  <a:cubicBezTo>
                                    <a:pt x="110" y="86"/>
                                    <a:pt x="111" y="92"/>
                                    <a:pt x="112" y="101"/>
                                  </a:cubicBezTo>
                                  <a:lnTo>
                                    <a:pt x="112" y="120"/>
                                  </a:lnTo>
                                  <a:cubicBezTo>
                                    <a:pt x="113" y="126"/>
                                    <a:pt x="113" y="130"/>
                                    <a:pt x="114" y="133"/>
                                  </a:cubicBezTo>
                                  <a:cubicBezTo>
                                    <a:pt x="115" y="137"/>
                                    <a:pt x="117" y="140"/>
                                    <a:pt x="120" y="142"/>
                                  </a:cubicBezTo>
                                  <a:lnTo>
                                    <a:pt x="120" y="145"/>
                                  </a:lnTo>
                                  <a:lnTo>
                                    <a:pt x="96" y="145"/>
                                  </a:lnTo>
                                  <a:cubicBezTo>
                                    <a:pt x="95" y="144"/>
                                    <a:pt x="95" y="142"/>
                                    <a:pt x="94" y="140"/>
                                  </a:cubicBezTo>
                                  <a:cubicBezTo>
                                    <a:pt x="94" y="138"/>
                                    <a:pt x="94" y="134"/>
                                    <a:pt x="93" y="128"/>
                                  </a:cubicBezTo>
                                  <a:lnTo>
                                    <a:pt x="92" y="104"/>
                                  </a:lnTo>
                                  <a:cubicBezTo>
                                    <a:pt x="92" y="95"/>
                                    <a:pt x="88" y="89"/>
                                    <a:pt x="82" y="85"/>
                                  </a:cubicBezTo>
                                  <a:cubicBezTo>
                                    <a:pt x="78" y="84"/>
                                    <a:pt x="72" y="83"/>
                                    <a:pt x="64" y="83"/>
                                  </a:cubicBezTo>
                                  <a:lnTo>
                                    <a:pt x="19" y="83"/>
                                  </a:lnTo>
                                  <a:lnTo>
                                    <a:pt x="19" y="145"/>
                                  </a:lnTo>
                                  <a:lnTo>
                                    <a:pt x="0" y="145"/>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65" name="Freeform 924"/>
                          <wps:cNvSpPr>
                            <a:spLocks noEditPoints="1"/>
                          </wps:cNvSpPr>
                          <wps:spPr bwMode="auto">
                            <a:xfrm>
                              <a:off x="635" y="4291"/>
                              <a:ext cx="76" cy="89"/>
                            </a:xfrm>
                            <a:custGeom>
                              <a:avLst/>
                              <a:gdLst>
                                <a:gd name="T0" fmla="*/ 50 w 96"/>
                                <a:gd name="T1" fmla="*/ 0 h 112"/>
                                <a:gd name="T2" fmla="*/ 50 w 96"/>
                                <a:gd name="T3" fmla="*/ 0 h 112"/>
                                <a:gd name="T4" fmla="*/ 71 w 96"/>
                                <a:gd name="T5" fmla="*/ 5 h 112"/>
                                <a:gd name="T6" fmla="*/ 87 w 96"/>
                                <a:gd name="T7" fmla="*/ 19 h 112"/>
                                <a:gd name="T8" fmla="*/ 95 w 96"/>
                                <a:gd name="T9" fmla="*/ 37 h 112"/>
                                <a:gd name="T10" fmla="*/ 96 w 96"/>
                                <a:gd name="T11" fmla="*/ 61 h 112"/>
                                <a:gd name="T12" fmla="*/ 19 w 96"/>
                                <a:gd name="T13" fmla="*/ 61 h 112"/>
                                <a:gd name="T14" fmla="*/ 26 w 96"/>
                                <a:gd name="T15" fmla="*/ 86 h 112"/>
                                <a:gd name="T16" fmla="*/ 48 w 96"/>
                                <a:gd name="T17" fmla="*/ 96 h 112"/>
                                <a:gd name="T18" fmla="*/ 70 w 96"/>
                                <a:gd name="T19" fmla="*/ 87 h 112"/>
                                <a:gd name="T20" fmla="*/ 77 w 96"/>
                                <a:gd name="T21" fmla="*/ 75 h 112"/>
                                <a:gd name="T22" fmla="*/ 95 w 96"/>
                                <a:gd name="T23" fmla="*/ 75 h 112"/>
                                <a:gd name="T24" fmla="*/ 90 w 96"/>
                                <a:gd name="T25" fmla="*/ 88 h 112"/>
                                <a:gd name="T26" fmla="*/ 81 w 96"/>
                                <a:gd name="T27" fmla="*/ 99 h 112"/>
                                <a:gd name="T28" fmla="*/ 61 w 96"/>
                                <a:gd name="T29" fmla="*/ 110 h 112"/>
                                <a:gd name="T30" fmla="*/ 47 w 96"/>
                                <a:gd name="T31" fmla="*/ 112 h 112"/>
                                <a:gd name="T32" fmla="*/ 13 w 96"/>
                                <a:gd name="T33" fmla="*/ 97 h 112"/>
                                <a:gd name="T34" fmla="*/ 0 w 96"/>
                                <a:gd name="T35" fmla="*/ 57 h 112"/>
                                <a:gd name="T36" fmla="*/ 13 w 96"/>
                                <a:gd name="T37" fmla="*/ 16 h 112"/>
                                <a:gd name="T38" fmla="*/ 50 w 96"/>
                                <a:gd name="T39" fmla="*/ 0 h 112"/>
                                <a:gd name="T40" fmla="*/ 50 w 96"/>
                                <a:gd name="T41" fmla="*/ 0 h 112"/>
                                <a:gd name="T42" fmla="*/ 78 w 96"/>
                                <a:gd name="T43" fmla="*/ 47 h 112"/>
                                <a:gd name="T44" fmla="*/ 78 w 96"/>
                                <a:gd name="T45" fmla="*/ 47 h 112"/>
                                <a:gd name="T46" fmla="*/ 73 w 96"/>
                                <a:gd name="T47" fmla="*/ 28 h 112"/>
                                <a:gd name="T48" fmla="*/ 48 w 96"/>
                                <a:gd name="T49" fmla="*/ 15 h 112"/>
                                <a:gd name="T50" fmla="*/ 28 w 96"/>
                                <a:gd name="T51" fmla="*/ 24 h 112"/>
                                <a:gd name="T52" fmla="*/ 19 w 96"/>
                                <a:gd name="T53" fmla="*/ 47 h 112"/>
                                <a:gd name="T54" fmla="*/ 78 w 96"/>
                                <a:gd name="T55" fmla="*/ 47 h 112"/>
                                <a:gd name="T56" fmla="*/ 48 w 96"/>
                                <a:gd name="T57" fmla="*/ 0 h 112"/>
                                <a:gd name="T58" fmla="*/ 48 w 96"/>
                                <a:gd name="T59" fmla="*/ 0 h 112"/>
                                <a:gd name="T60" fmla="*/ 48 w 96"/>
                                <a:gd name="T61"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96" h="112">
                                  <a:moveTo>
                                    <a:pt x="50" y="0"/>
                                  </a:moveTo>
                                  <a:lnTo>
                                    <a:pt x="50" y="0"/>
                                  </a:lnTo>
                                  <a:cubicBezTo>
                                    <a:pt x="57" y="0"/>
                                    <a:pt x="64" y="2"/>
                                    <a:pt x="71" y="5"/>
                                  </a:cubicBezTo>
                                  <a:cubicBezTo>
                                    <a:pt x="78" y="9"/>
                                    <a:pt x="84" y="13"/>
                                    <a:pt x="87" y="19"/>
                                  </a:cubicBezTo>
                                  <a:cubicBezTo>
                                    <a:pt x="91" y="24"/>
                                    <a:pt x="93" y="30"/>
                                    <a:pt x="95" y="37"/>
                                  </a:cubicBezTo>
                                  <a:cubicBezTo>
                                    <a:pt x="96" y="42"/>
                                    <a:pt x="96" y="50"/>
                                    <a:pt x="96" y="61"/>
                                  </a:cubicBezTo>
                                  <a:lnTo>
                                    <a:pt x="19" y="61"/>
                                  </a:lnTo>
                                  <a:cubicBezTo>
                                    <a:pt x="19" y="71"/>
                                    <a:pt x="22" y="80"/>
                                    <a:pt x="26" y="86"/>
                                  </a:cubicBezTo>
                                  <a:cubicBezTo>
                                    <a:pt x="31" y="93"/>
                                    <a:pt x="38" y="96"/>
                                    <a:pt x="48" y="96"/>
                                  </a:cubicBezTo>
                                  <a:cubicBezTo>
                                    <a:pt x="58" y="96"/>
                                    <a:pt x="65" y="93"/>
                                    <a:pt x="70" y="87"/>
                                  </a:cubicBezTo>
                                  <a:cubicBezTo>
                                    <a:pt x="74" y="83"/>
                                    <a:pt x="76" y="79"/>
                                    <a:pt x="77" y="75"/>
                                  </a:cubicBezTo>
                                  <a:lnTo>
                                    <a:pt x="95" y="75"/>
                                  </a:lnTo>
                                  <a:cubicBezTo>
                                    <a:pt x="94" y="78"/>
                                    <a:pt x="93" y="83"/>
                                    <a:pt x="90" y="88"/>
                                  </a:cubicBezTo>
                                  <a:cubicBezTo>
                                    <a:pt x="87" y="92"/>
                                    <a:pt x="85" y="96"/>
                                    <a:pt x="81" y="99"/>
                                  </a:cubicBezTo>
                                  <a:cubicBezTo>
                                    <a:pt x="76" y="105"/>
                                    <a:pt x="69" y="108"/>
                                    <a:pt x="61" y="110"/>
                                  </a:cubicBezTo>
                                  <a:cubicBezTo>
                                    <a:pt x="57" y="111"/>
                                    <a:pt x="52" y="112"/>
                                    <a:pt x="47" y="112"/>
                                  </a:cubicBezTo>
                                  <a:cubicBezTo>
                                    <a:pt x="34" y="112"/>
                                    <a:pt x="22" y="107"/>
                                    <a:pt x="13" y="97"/>
                                  </a:cubicBezTo>
                                  <a:cubicBezTo>
                                    <a:pt x="4" y="88"/>
                                    <a:pt x="0" y="74"/>
                                    <a:pt x="0" y="57"/>
                                  </a:cubicBezTo>
                                  <a:cubicBezTo>
                                    <a:pt x="0" y="40"/>
                                    <a:pt x="4" y="26"/>
                                    <a:pt x="13" y="16"/>
                                  </a:cubicBezTo>
                                  <a:cubicBezTo>
                                    <a:pt x="23" y="5"/>
                                    <a:pt x="35" y="0"/>
                                    <a:pt x="50" y="0"/>
                                  </a:cubicBezTo>
                                  <a:lnTo>
                                    <a:pt x="50" y="0"/>
                                  </a:lnTo>
                                  <a:close/>
                                  <a:moveTo>
                                    <a:pt x="78" y="47"/>
                                  </a:moveTo>
                                  <a:lnTo>
                                    <a:pt x="78" y="47"/>
                                  </a:lnTo>
                                  <a:cubicBezTo>
                                    <a:pt x="77" y="39"/>
                                    <a:pt x="75" y="33"/>
                                    <a:pt x="73" y="28"/>
                                  </a:cubicBezTo>
                                  <a:cubicBezTo>
                                    <a:pt x="68" y="20"/>
                                    <a:pt x="60" y="15"/>
                                    <a:pt x="48" y="15"/>
                                  </a:cubicBezTo>
                                  <a:cubicBezTo>
                                    <a:pt x="40" y="15"/>
                                    <a:pt x="33" y="18"/>
                                    <a:pt x="28" y="24"/>
                                  </a:cubicBezTo>
                                  <a:cubicBezTo>
                                    <a:pt x="22" y="30"/>
                                    <a:pt x="19" y="37"/>
                                    <a:pt x="19" y="47"/>
                                  </a:cubicBezTo>
                                  <a:lnTo>
                                    <a:pt x="78" y="47"/>
                                  </a:lnTo>
                                  <a:close/>
                                  <a:moveTo>
                                    <a:pt x="48" y="0"/>
                                  </a:moveTo>
                                  <a:lnTo>
                                    <a:pt x="48" y="0"/>
                                  </a:lnTo>
                                  <a:lnTo>
                                    <a:pt x="4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66" name="Freeform 925"/>
                          <wps:cNvSpPr>
                            <a:spLocks noEditPoints="1"/>
                          </wps:cNvSpPr>
                          <wps:spPr bwMode="auto">
                            <a:xfrm>
                              <a:off x="720" y="4291"/>
                              <a:ext cx="77" cy="120"/>
                            </a:xfrm>
                            <a:custGeom>
                              <a:avLst/>
                              <a:gdLst>
                                <a:gd name="T0" fmla="*/ 77 w 97"/>
                                <a:gd name="T1" fmla="*/ 2 h 151"/>
                                <a:gd name="T2" fmla="*/ 77 w 97"/>
                                <a:gd name="T3" fmla="*/ 2 h 151"/>
                                <a:gd name="T4" fmla="*/ 97 w 97"/>
                                <a:gd name="T5" fmla="*/ 2 h 151"/>
                                <a:gd name="T6" fmla="*/ 80 w 97"/>
                                <a:gd name="T7" fmla="*/ 48 h 151"/>
                                <a:gd name="T8" fmla="*/ 64 w 97"/>
                                <a:gd name="T9" fmla="*/ 93 h 151"/>
                                <a:gd name="T10" fmla="*/ 42 w 97"/>
                                <a:gd name="T11" fmla="*/ 142 h 151"/>
                                <a:gd name="T12" fmla="*/ 21 w 97"/>
                                <a:gd name="T13" fmla="*/ 151 h 151"/>
                                <a:gd name="T14" fmla="*/ 15 w 97"/>
                                <a:gd name="T15" fmla="*/ 151 h 151"/>
                                <a:gd name="T16" fmla="*/ 10 w 97"/>
                                <a:gd name="T17" fmla="*/ 150 h 151"/>
                                <a:gd name="T18" fmla="*/ 10 w 97"/>
                                <a:gd name="T19" fmla="*/ 134 h 151"/>
                                <a:gd name="T20" fmla="*/ 17 w 97"/>
                                <a:gd name="T21" fmla="*/ 135 h 151"/>
                                <a:gd name="T22" fmla="*/ 20 w 97"/>
                                <a:gd name="T23" fmla="*/ 135 h 151"/>
                                <a:gd name="T24" fmla="*/ 28 w 97"/>
                                <a:gd name="T25" fmla="*/ 134 h 151"/>
                                <a:gd name="T26" fmla="*/ 32 w 97"/>
                                <a:gd name="T27" fmla="*/ 130 h 151"/>
                                <a:gd name="T28" fmla="*/ 35 w 97"/>
                                <a:gd name="T29" fmla="*/ 122 h 151"/>
                                <a:gd name="T30" fmla="*/ 39 w 97"/>
                                <a:gd name="T31" fmla="*/ 111 h 151"/>
                                <a:gd name="T32" fmla="*/ 0 w 97"/>
                                <a:gd name="T33" fmla="*/ 2 h 151"/>
                                <a:gd name="T34" fmla="*/ 21 w 97"/>
                                <a:gd name="T35" fmla="*/ 2 h 151"/>
                                <a:gd name="T36" fmla="*/ 49 w 97"/>
                                <a:gd name="T37" fmla="*/ 88 h 151"/>
                                <a:gd name="T38" fmla="*/ 77 w 97"/>
                                <a:gd name="T39" fmla="*/ 2 h 151"/>
                                <a:gd name="T40" fmla="*/ 49 w 97"/>
                                <a:gd name="T41" fmla="*/ 0 h 151"/>
                                <a:gd name="T42" fmla="*/ 49 w 97"/>
                                <a:gd name="T43" fmla="*/ 0 h 151"/>
                                <a:gd name="T44" fmla="*/ 49 w 97"/>
                                <a:gd name="T45" fmla="*/ 0 h 1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97" h="151">
                                  <a:moveTo>
                                    <a:pt x="77" y="2"/>
                                  </a:moveTo>
                                  <a:lnTo>
                                    <a:pt x="77" y="2"/>
                                  </a:lnTo>
                                  <a:lnTo>
                                    <a:pt x="97" y="2"/>
                                  </a:lnTo>
                                  <a:cubicBezTo>
                                    <a:pt x="95" y="9"/>
                                    <a:pt x="89" y="24"/>
                                    <a:pt x="80" y="48"/>
                                  </a:cubicBezTo>
                                  <a:cubicBezTo>
                                    <a:pt x="74" y="67"/>
                                    <a:pt x="68" y="81"/>
                                    <a:pt x="64" y="93"/>
                                  </a:cubicBezTo>
                                  <a:cubicBezTo>
                                    <a:pt x="54" y="120"/>
                                    <a:pt x="47" y="136"/>
                                    <a:pt x="42" y="142"/>
                                  </a:cubicBezTo>
                                  <a:cubicBezTo>
                                    <a:pt x="38" y="148"/>
                                    <a:pt x="31" y="151"/>
                                    <a:pt x="21" y="151"/>
                                  </a:cubicBezTo>
                                  <a:cubicBezTo>
                                    <a:pt x="18" y="151"/>
                                    <a:pt x="16" y="151"/>
                                    <a:pt x="15" y="151"/>
                                  </a:cubicBezTo>
                                  <a:cubicBezTo>
                                    <a:pt x="14" y="151"/>
                                    <a:pt x="12" y="150"/>
                                    <a:pt x="10" y="150"/>
                                  </a:cubicBezTo>
                                  <a:lnTo>
                                    <a:pt x="10" y="134"/>
                                  </a:lnTo>
                                  <a:cubicBezTo>
                                    <a:pt x="13" y="134"/>
                                    <a:pt x="15" y="135"/>
                                    <a:pt x="17" y="135"/>
                                  </a:cubicBezTo>
                                  <a:cubicBezTo>
                                    <a:pt x="18" y="135"/>
                                    <a:pt x="19" y="135"/>
                                    <a:pt x="20" y="135"/>
                                  </a:cubicBezTo>
                                  <a:cubicBezTo>
                                    <a:pt x="24" y="135"/>
                                    <a:pt x="26" y="135"/>
                                    <a:pt x="28" y="134"/>
                                  </a:cubicBezTo>
                                  <a:cubicBezTo>
                                    <a:pt x="29" y="133"/>
                                    <a:pt x="30" y="131"/>
                                    <a:pt x="32" y="130"/>
                                  </a:cubicBezTo>
                                  <a:cubicBezTo>
                                    <a:pt x="32" y="129"/>
                                    <a:pt x="33" y="127"/>
                                    <a:pt x="35" y="122"/>
                                  </a:cubicBezTo>
                                  <a:cubicBezTo>
                                    <a:pt x="37" y="117"/>
                                    <a:pt x="39" y="113"/>
                                    <a:pt x="39" y="111"/>
                                  </a:cubicBezTo>
                                  <a:lnTo>
                                    <a:pt x="0" y="2"/>
                                  </a:lnTo>
                                  <a:lnTo>
                                    <a:pt x="21" y="2"/>
                                  </a:lnTo>
                                  <a:lnTo>
                                    <a:pt x="49" y="88"/>
                                  </a:lnTo>
                                  <a:lnTo>
                                    <a:pt x="77" y="2"/>
                                  </a:lnTo>
                                  <a:close/>
                                  <a:moveTo>
                                    <a:pt x="49" y="0"/>
                                  </a:moveTo>
                                  <a:lnTo>
                                    <a:pt x="49" y="0"/>
                                  </a:lnTo>
                                  <a:lnTo>
                                    <a:pt x="49"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67" name="Freeform 926"/>
                          <wps:cNvSpPr>
                            <a:spLocks noEditPoints="1"/>
                          </wps:cNvSpPr>
                          <wps:spPr bwMode="auto">
                            <a:xfrm>
                              <a:off x="809" y="4291"/>
                              <a:ext cx="69" cy="86"/>
                            </a:xfrm>
                            <a:custGeom>
                              <a:avLst/>
                              <a:gdLst>
                                <a:gd name="T0" fmla="*/ 0 w 86"/>
                                <a:gd name="T1" fmla="*/ 2 h 108"/>
                                <a:gd name="T2" fmla="*/ 0 w 86"/>
                                <a:gd name="T3" fmla="*/ 2 h 108"/>
                                <a:gd name="T4" fmla="*/ 17 w 86"/>
                                <a:gd name="T5" fmla="*/ 2 h 108"/>
                                <a:gd name="T6" fmla="*/ 17 w 86"/>
                                <a:gd name="T7" fmla="*/ 17 h 108"/>
                                <a:gd name="T8" fmla="*/ 33 w 86"/>
                                <a:gd name="T9" fmla="*/ 4 h 108"/>
                                <a:gd name="T10" fmla="*/ 51 w 86"/>
                                <a:gd name="T11" fmla="*/ 0 h 108"/>
                                <a:gd name="T12" fmla="*/ 82 w 86"/>
                                <a:gd name="T13" fmla="*/ 15 h 108"/>
                                <a:gd name="T14" fmla="*/ 86 w 86"/>
                                <a:gd name="T15" fmla="*/ 40 h 108"/>
                                <a:gd name="T16" fmla="*/ 86 w 86"/>
                                <a:gd name="T17" fmla="*/ 108 h 108"/>
                                <a:gd name="T18" fmla="*/ 68 w 86"/>
                                <a:gd name="T19" fmla="*/ 108 h 108"/>
                                <a:gd name="T20" fmla="*/ 68 w 86"/>
                                <a:gd name="T21" fmla="*/ 41 h 108"/>
                                <a:gd name="T22" fmla="*/ 65 w 86"/>
                                <a:gd name="T23" fmla="*/ 26 h 108"/>
                                <a:gd name="T24" fmla="*/ 48 w 86"/>
                                <a:gd name="T25" fmla="*/ 16 h 108"/>
                                <a:gd name="T26" fmla="*/ 37 w 86"/>
                                <a:gd name="T27" fmla="*/ 17 h 108"/>
                                <a:gd name="T28" fmla="*/ 25 w 86"/>
                                <a:gd name="T29" fmla="*/ 26 h 108"/>
                                <a:gd name="T30" fmla="*/ 19 w 86"/>
                                <a:gd name="T31" fmla="*/ 37 h 108"/>
                                <a:gd name="T32" fmla="*/ 18 w 86"/>
                                <a:gd name="T33" fmla="*/ 52 h 108"/>
                                <a:gd name="T34" fmla="*/ 18 w 86"/>
                                <a:gd name="T35" fmla="*/ 108 h 108"/>
                                <a:gd name="T36" fmla="*/ 0 w 86"/>
                                <a:gd name="T37" fmla="*/ 108 h 108"/>
                                <a:gd name="T38" fmla="*/ 0 w 86"/>
                                <a:gd name="T39" fmla="*/ 2 h 108"/>
                                <a:gd name="T40" fmla="*/ 42 w 86"/>
                                <a:gd name="T41" fmla="*/ 0 h 108"/>
                                <a:gd name="T42" fmla="*/ 42 w 86"/>
                                <a:gd name="T43" fmla="*/ 0 h 108"/>
                                <a:gd name="T44" fmla="*/ 42 w 86"/>
                                <a:gd name="T45" fmla="*/ 0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86" h="108">
                                  <a:moveTo>
                                    <a:pt x="0" y="2"/>
                                  </a:moveTo>
                                  <a:lnTo>
                                    <a:pt x="0" y="2"/>
                                  </a:lnTo>
                                  <a:lnTo>
                                    <a:pt x="17" y="2"/>
                                  </a:lnTo>
                                  <a:lnTo>
                                    <a:pt x="17" y="17"/>
                                  </a:lnTo>
                                  <a:cubicBezTo>
                                    <a:pt x="22" y="11"/>
                                    <a:pt x="27" y="6"/>
                                    <a:pt x="33" y="4"/>
                                  </a:cubicBezTo>
                                  <a:cubicBezTo>
                                    <a:pt x="38" y="1"/>
                                    <a:pt x="44" y="0"/>
                                    <a:pt x="51" y="0"/>
                                  </a:cubicBezTo>
                                  <a:cubicBezTo>
                                    <a:pt x="66" y="0"/>
                                    <a:pt x="76" y="5"/>
                                    <a:pt x="82" y="15"/>
                                  </a:cubicBezTo>
                                  <a:cubicBezTo>
                                    <a:pt x="84" y="21"/>
                                    <a:pt x="86" y="29"/>
                                    <a:pt x="86" y="40"/>
                                  </a:cubicBezTo>
                                  <a:lnTo>
                                    <a:pt x="86" y="108"/>
                                  </a:lnTo>
                                  <a:lnTo>
                                    <a:pt x="68" y="108"/>
                                  </a:lnTo>
                                  <a:lnTo>
                                    <a:pt x="68" y="41"/>
                                  </a:lnTo>
                                  <a:cubicBezTo>
                                    <a:pt x="68" y="35"/>
                                    <a:pt x="67" y="30"/>
                                    <a:pt x="65" y="26"/>
                                  </a:cubicBezTo>
                                  <a:cubicBezTo>
                                    <a:pt x="62" y="19"/>
                                    <a:pt x="56" y="16"/>
                                    <a:pt x="48" y="16"/>
                                  </a:cubicBezTo>
                                  <a:cubicBezTo>
                                    <a:pt x="44" y="16"/>
                                    <a:pt x="40" y="16"/>
                                    <a:pt x="37" y="17"/>
                                  </a:cubicBezTo>
                                  <a:cubicBezTo>
                                    <a:pt x="33" y="18"/>
                                    <a:pt x="28" y="21"/>
                                    <a:pt x="25" y="26"/>
                                  </a:cubicBezTo>
                                  <a:cubicBezTo>
                                    <a:pt x="22" y="29"/>
                                    <a:pt x="20" y="33"/>
                                    <a:pt x="19" y="37"/>
                                  </a:cubicBezTo>
                                  <a:cubicBezTo>
                                    <a:pt x="18" y="40"/>
                                    <a:pt x="18" y="46"/>
                                    <a:pt x="18" y="52"/>
                                  </a:cubicBezTo>
                                  <a:lnTo>
                                    <a:pt x="18" y="108"/>
                                  </a:lnTo>
                                  <a:lnTo>
                                    <a:pt x="0" y="108"/>
                                  </a:lnTo>
                                  <a:lnTo>
                                    <a:pt x="0" y="2"/>
                                  </a:lnTo>
                                  <a:close/>
                                  <a:moveTo>
                                    <a:pt x="42" y="0"/>
                                  </a:moveTo>
                                  <a:lnTo>
                                    <a:pt x="42" y="0"/>
                                  </a:lnTo>
                                  <a:lnTo>
                                    <a:pt x="42"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68" name="Freeform 927"/>
                          <wps:cNvSpPr>
                            <a:spLocks noEditPoints="1"/>
                          </wps:cNvSpPr>
                          <wps:spPr bwMode="auto">
                            <a:xfrm>
                              <a:off x="895" y="4291"/>
                              <a:ext cx="80" cy="89"/>
                            </a:xfrm>
                            <a:custGeom>
                              <a:avLst/>
                              <a:gdLst>
                                <a:gd name="T0" fmla="*/ 18 w 100"/>
                                <a:gd name="T1" fmla="*/ 80 h 111"/>
                                <a:gd name="T2" fmla="*/ 18 w 100"/>
                                <a:gd name="T3" fmla="*/ 80 h 111"/>
                                <a:gd name="T4" fmla="*/ 24 w 100"/>
                                <a:gd name="T5" fmla="*/ 92 h 111"/>
                                <a:gd name="T6" fmla="*/ 37 w 100"/>
                                <a:gd name="T7" fmla="*/ 96 h 111"/>
                                <a:gd name="T8" fmla="*/ 55 w 100"/>
                                <a:gd name="T9" fmla="*/ 92 h 111"/>
                                <a:gd name="T10" fmla="*/ 70 w 100"/>
                                <a:gd name="T11" fmla="*/ 68 h 111"/>
                                <a:gd name="T12" fmla="*/ 70 w 100"/>
                                <a:gd name="T13" fmla="*/ 54 h 111"/>
                                <a:gd name="T14" fmla="*/ 62 w 100"/>
                                <a:gd name="T15" fmla="*/ 57 h 111"/>
                                <a:gd name="T16" fmla="*/ 52 w 100"/>
                                <a:gd name="T17" fmla="*/ 59 h 111"/>
                                <a:gd name="T18" fmla="*/ 41 w 100"/>
                                <a:gd name="T19" fmla="*/ 61 h 111"/>
                                <a:gd name="T20" fmla="*/ 26 w 100"/>
                                <a:gd name="T21" fmla="*/ 65 h 111"/>
                                <a:gd name="T22" fmla="*/ 18 w 100"/>
                                <a:gd name="T23" fmla="*/ 80 h 111"/>
                                <a:gd name="T24" fmla="*/ 18 w 100"/>
                                <a:gd name="T25" fmla="*/ 80 h 111"/>
                                <a:gd name="T26" fmla="*/ 61 w 100"/>
                                <a:gd name="T27" fmla="*/ 44 h 111"/>
                                <a:gd name="T28" fmla="*/ 61 w 100"/>
                                <a:gd name="T29" fmla="*/ 44 h 111"/>
                                <a:gd name="T30" fmla="*/ 69 w 100"/>
                                <a:gd name="T31" fmla="*/ 39 h 111"/>
                                <a:gd name="T32" fmla="*/ 71 w 100"/>
                                <a:gd name="T33" fmla="*/ 32 h 111"/>
                                <a:gd name="T34" fmla="*/ 64 w 100"/>
                                <a:gd name="T35" fmla="*/ 19 h 111"/>
                                <a:gd name="T36" fmla="*/ 46 w 100"/>
                                <a:gd name="T37" fmla="*/ 15 h 111"/>
                                <a:gd name="T38" fmla="*/ 26 w 100"/>
                                <a:gd name="T39" fmla="*/ 22 h 111"/>
                                <a:gd name="T40" fmla="*/ 22 w 100"/>
                                <a:gd name="T41" fmla="*/ 34 h 111"/>
                                <a:gd name="T42" fmla="*/ 5 w 100"/>
                                <a:gd name="T43" fmla="*/ 34 h 111"/>
                                <a:gd name="T44" fmla="*/ 18 w 100"/>
                                <a:gd name="T45" fmla="*/ 7 h 111"/>
                                <a:gd name="T46" fmla="*/ 46 w 100"/>
                                <a:gd name="T47" fmla="*/ 0 h 111"/>
                                <a:gd name="T48" fmla="*/ 76 w 100"/>
                                <a:gd name="T49" fmla="*/ 7 h 111"/>
                                <a:gd name="T50" fmla="*/ 88 w 100"/>
                                <a:gd name="T51" fmla="*/ 29 h 111"/>
                                <a:gd name="T52" fmla="*/ 88 w 100"/>
                                <a:gd name="T53" fmla="*/ 90 h 111"/>
                                <a:gd name="T54" fmla="*/ 89 w 100"/>
                                <a:gd name="T55" fmla="*/ 94 h 111"/>
                                <a:gd name="T56" fmla="*/ 94 w 100"/>
                                <a:gd name="T57" fmla="*/ 96 h 111"/>
                                <a:gd name="T58" fmla="*/ 96 w 100"/>
                                <a:gd name="T59" fmla="*/ 96 h 111"/>
                                <a:gd name="T60" fmla="*/ 100 w 100"/>
                                <a:gd name="T61" fmla="*/ 95 h 111"/>
                                <a:gd name="T62" fmla="*/ 100 w 100"/>
                                <a:gd name="T63" fmla="*/ 108 h 111"/>
                                <a:gd name="T64" fmla="*/ 93 w 100"/>
                                <a:gd name="T65" fmla="*/ 110 h 111"/>
                                <a:gd name="T66" fmla="*/ 87 w 100"/>
                                <a:gd name="T67" fmla="*/ 110 h 111"/>
                                <a:gd name="T68" fmla="*/ 74 w 100"/>
                                <a:gd name="T69" fmla="*/ 104 h 111"/>
                                <a:gd name="T70" fmla="*/ 71 w 100"/>
                                <a:gd name="T71" fmla="*/ 94 h 111"/>
                                <a:gd name="T72" fmla="*/ 55 w 100"/>
                                <a:gd name="T73" fmla="*/ 106 h 111"/>
                                <a:gd name="T74" fmla="*/ 33 w 100"/>
                                <a:gd name="T75" fmla="*/ 111 h 111"/>
                                <a:gd name="T76" fmla="*/ 9 w 100"/>
                                <a:gd name="T77" fmla="*/ 102 h 111"/>
                                <a:gd name="T78" fmla="*/ 0 w 100"/>
                                <a:gd name="T79" fmla="*/ 80 h 111"/>
                                <a:gd name="T80" fmla="*/ 9 w 100"/>
                                <a:gd name="T81" fmla="*/ 57 h 111"/>
                                <a:gd name="T82" fmla="*/ 33 w 100"/>
                                <a:gd name="T83" fmla="*/ 47 h 111"/>
                                <a:gd name="T84" fmla="*/ 61 w 100"/>
                                <a:gd name="T85" fmla="*/ 44 h 111"/>
                                <a:gd name="T86" fmla="*/ 47 w 100"/>
                                <a:gd name="T87" fmla="*/ 0 h 111"/>
                                <a:gd name="T88" fmla="*/ 47 w 100"/>
                                <a:gd name="T89" fmla="*/ 0 h 111"/>
                                <a:gd name="T90" fmla="*/ 47 w 100"/>
                                <a:gd name="T91" fmla="*/ 0 h 1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100" h="111">
                                  <a:moveTo>
                                    <a:pt x="18" y="80"/>
                                  </a:moveTo>
                                  <a:lnTo>
                                    <a:pt x="18" y="80"/>
                                  </a:lnTo>
                                  <a:cubicBezTo>
                                    <a:pt x="18" y="85"/>
                                    <a:pt x="20" y="89"/>
                                    <a:pt x="24" y="92"/>
                                  </a:cubicBezTo>
                                  <a:cubicBezTo>
                                    <a:pt x="28" y="95"/>
                                    <a:pt x="32" y="96"/>
                                    <a:pt x="37" y="96"/>
                                  </a:cubicBezTo>
                                  <a:cubicBezTo>
                                    <a:pt x="43" y="96"/>
                                    <a:pt x="49" y="95"/>
                                    <a:pt x="55" y="92"/>
                                  </a:cubicBezTo>
                                  <a:cubicBezTo>
                                    <a:pt x="65" y="87"/>
                                    <a:pt x="70" y="79"/>
                                    <a:pt x="70" y="68"/>
                                  </a:cubicBezTo>
                                  <a:lnTo>
                                    <a:pt x="70" y="54"/>
                                  </a:lnTo>
                                  <a:cubicBezTo>
                                    <a:pt x="68" y="55"/>
                                    <a:pt x="65" y="57"/>
                                    <a:pt x="62" y="57"/>
                                  </a:cubicBezTo>
                                  <a:cubicBezTo>
                                    <a:pt x="58" y="58"/>
                                    <a:pt x="55" y="59"/>
                                    <a:pt x="52" y="59"/>
                                  </a:cubicBezTo>
                                  <a:lnTo>
                                    <a:pt x="41" y="61"/>
                                  </a:lnTo>
                                  <a:cubicBezTo>
                                    <a:pt x="35" y="62"/>
                                    <a:pt x="30" y="63"/>
                                    <a:pt x="26" y="65"/>
                                  </a:cubicBezTo>
                                  <a:cubicBezTo>
                                    <a:pt x="21" y="68"/>
                                    <a:pt x="18" y="73"/>
                                    <a:pt x="18" y="80"/>
                                  </a:cubicBezTo>
                                  <a:lnTo>
                                    <a:pt x="18" y="80"/>
                                  </a:lnTo>
                                  <a:close/>
                                  <a:moveTo>
                                    <a:pt x="61" y="44"/>
                                  </a:moveTo>
                                  <a:lnTo>
                                    <a:pt x="61" y="44"/>
                                  </a:lnTo>
                                  <a:cubicBezTo>
                                    <a:pt x="65" y="43"/>
                                    <a:pt x="68" y="42"/>
                                    <a:pt x="69" y="39"/>
                                  </a:cubicBezTo>
                                  <a:cubicBezTo>
                                    <a:pt x="70" y="37"/>
                                    <a:pt x="71" y="35"/>
                                    <a:pt x="71" y="32"/>
                                  </a:cubicBezTo>
                                  <a:cubicBezTo>
                                    <a:pt x="71" y="26"/>
                                    <a:pt x="68" y="21"/>
                                    <a:pt x="64" y="19"/>
                                  </a:cubicBezTo>
                                  <a:cubicBezTo>
                                    <a:pt x="60" y="16"/>
                                    <a:pt x="54" y="15"/>
                                    <a:pt x="46" y="15"/>
                                  </a:cubicBezTo>
                                  <a:cubicBezTo>
                                    <a:pt x="36" y="15"/>
                                    <a:pt x="30" y="17"/>
                                    <a:pt x="26" y="22"/>
                                  </a:cubicBezTo>
                                  <a:cubicBezTo>
                                    <a:pt x="24" y="25"/>
                                    <a:pt x="22" y="29"/>
                                    <a:pt x="22" y="34"/>
                                  </a:cubicBezTo>
                                  <a:lnTo>
                                    <a:pt x="5" y="34"/>
                                  </a:lnTo>
                                  <a:cubicBezTo>
                                    <a:pt x="5" y="21"/>
                                    <a:pt x="10" y="12"/>
                                    <a:pt x="18" y="7"/>
                                  </a:cubicBezTo>
                                  <a:cubicBezTo>
                                    <a:pt x="26" y="2"/>
                                    <a:pt x="35" y="0"/>
                                    <a:pt x="46" y="0"/>
                                  </a:cubicBezTo>
                                  <a:cubicBezTo>
                                    <a:pt x="59" y="0"/>
                                    <a:pt x="69" y="2"/>
                                    <a:pt x="76" y="7"/>
                                  </a:cubicBezTo>
                                  <a:cubicBezTo>
                                    <a:pt x="84" y="11"/>
                                    <a:pt x="88" y="19"/>
                                    <a:pt x="88" y="29"/>
                                  </a:cubicBezTo>
                                  <a:lnTo>
                                    <a:pt x="88" y="90"/>
                                  </a:lnTo>
                                  <a:cubicBezTo>
                                    <a:pt x="88" y="91"/>
                                    <a:pt x="88" y="93"/>
                                    <a:pt x="89" y="94"/>
                                  </a:cubicBezTo>
                                  <a:cubicBezTo>
                                    <a:pt x="90" y="95"/>
                                    <a:pt x="91" y="96"/>
                                    <a:pt x="94" y="96"/>
                                  </a:cubicBezTo>
                                  <a:cubicBezTo>
                                    <a:pt x="95" y="96"/>
                                    <a:pt x="95" y="96"/>
                                    <a:pt x="96" y="96"/>
                                  </a:cubicBezTo>
                                  <a:cubicBezTo>
                                    <a:pt x="97" y="95"/>
                                    <a:pt x="99" y="95"/>
                                    <a:pt x="100" y="95"/>
                                  </a:cubicBezTo>
                                  <a:lnTo>
                                    <a:pt x="100" y="108"/>
                                  </a:lnTo>
                                  <a:cubicBezTo>
                                    <a:pt x="97" y="109"/>
                                    <a:pt x="95" y="110"/>
                                    <a:pt x="93" y="110"/>
                                  </a:cubicBezTo>
                                  <a:cubicBezTo>
                                    <a:pt x="92" y="110"/>
                                    <a:pt x="90" y="110"/>
                                    <a:pt x="87" y="110"/>
                                  </a:cubicBezTo>
                                  <a:cubicBezTo>
                                    <a:pt x="81" y="110"/>
                                    <a:pt x="77" y="108"/>
                                    <a:pt x="74" y="104"/>
                                  </a:cubicBezTo>
                                  <a:cubicBezTo>
                                    <a:pt x="73" y="101"/>
                                    <a:pt x="72" y="98"/>
                                    <a:pt x="71" y="94"/>
                                  </a:cubicBezTo>
                                  <a:cubicBezTo>
                                    <a:pt x="67" y="98"/>
                                    <a:pt x="62" y="103"/>
                                    <a:pt x="55" y="106"/>
                                  </a:cubicBezTo>
                                  <a:cubicBezTo>
                                    <a:pt x="49" y="110"/>
                                    <a:pt x="41" y="111"/>
                                    <a:pt x="33" y="111"/>
                                  </a:cubicBezTo>
                                  <a:cubicBezTo>
                                    <a:pt x="23" y="111"/>
                                    <a:pt x="15" y="108"/>
                                    <a:pt x="9" y="102"/>
                                  </a:cubicBezTo>
                                  <a:cubicBezTo>
                                    <a:pt x="3" y="96"/>
                                    <a:pt x="0" y="89"/>
                                    <a:pt x="0" y="80"/>
                                  </a:cubicBezTo>
                                  <a:cubicBezTo>
                                    <a:pt x="0" y="70"/>
                                    <a:pt x="3" y="63"/>
                                    <a:pt x="9" y="57"/>
                                  </a:cubicBezTo>
                                  <a:cubicBezTo>
                                    <a:pt x="15" y="52"/>
                                    <a:pt x="23" y="49"/>
                                    <a:pt x="33" y="47"/>
                                  </a:cubicBezTo>
                                  <a:lnTo>
                                    <a:pt x="61" y="44"/>
                                  </a:lnTo>
                                  <a:close/>
                                  <a:moveTo>
                                    <a:pt x="47" y="0"/>
                                  </a:moveTo>
                                  <a:lnTo>
                                    <a:pt x="47" y="0"/>
                                  </a:lnTo>
                                  <a:lnTo>
                                    <a:pt x="47"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69" name="Freeform 928"/>
                          <wps:cNvSpPr>
                            <a:spLocks/>
                          </wps:cNvSpPr>
                          <wps:spPr bwMode="auto">
                            <a:xfrm>
                              <a:off x="1034" y="4260"/>
                              <a:ext cx="37" cy="150"/>
                            </a:xfrm>
                            <a:custGeom>
                              <a:avLst/>
                              <a:gdLst>
                                <a:gd name="T0" fmla="*/ 46 w 46"/>
                                <a:gd name="T1" fmla="*/ 0 h 189"/>
                                <a:gd name="T2" fmla="*/ 46 w 46"/>
                                <a:gd name="T3" fmla="*/ 0 h 189"/>
                                <a:gd name="T4" fmla="*/ 25 w 46"/>
                                <a:gd name="T5" fmla="*/ 45 h 189"/>
                                <a:gd name="T6" fmla="*/ 18 w 46"/>
                                <a:gd name="T7" fmla="*/ 95 h 189"/>
                                <a:gd name="T8" fmla="*/ 26 w 46"/>
                                <a:gd name="T9" fmla="*/ 147 h 189"/>
                                <a:gd name="T10" fmla="*/ 46 w 46"/>
                                <a:gd name="T11" fmla="*/ 189 h 189"/>
                                <a:gd name="T12" fmla="*/ 34 w 46"/>
                                <a:gd name="T13" fmla="*/ 189 h 189"/>
                                <a:gd name="T14" fmla="*/ 16 w 46"/>
                                <a:gd name="T15" fmla="*/ 160 h 189"/>
                                <a:gd name="T16" fmla="*/ 9 w 46"/>
                                <a:gd name="T17" fmla="*/ 143 h 189"/>
                                <a:gd name="T18" fmla="*/ 1 w 46"/>
                                <a:gd name="T19" fmla="*/ 112 h 189"/>
                                <a:gd name="T20" fmla="*/ 0 w 46"/>
                                <a:gd name="T21" fmla="*/ 96 h 189"/>
                                <a:gd name="T22" fmla="*/ 9 w 46"/>
                                <a:gd name="T23" fmla="*/ 44 h 189"/>
                                <a:gd name="T24" fmla="*/ 33 w 46"/>
                                <a:gd name="T25" fmla="*/ 0 h 189"/>
                                <a:gd name="T26" fmla="*/ 46 w 46"/>
                                <a:gd name="T27" fmla="*/ 0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46" y="0"/>
                                  </a:moveTo>
                                  <a:lnTo>
                                    <a:pt x="46" y="0"/>
                                  </a:lnTo>
                                  <a:cubicBezTo>
                                    <a:pt x="35" y="21"/>
                                    <a:pt x="29" y="35"/>
                                    <a:pt x="25" y="45"/>
                                  </a:cubicBezTo>
                                  <a:cubicBezTo>
                                    <a:pt x="21" y="59"/>
                                    <a:pt x="18" y="76"/>
                                    <a:pt x="18" y="95"/>
                                  </a:cubicBezTo>
                                  <a:cubicBezTo>
                                    <a:pt x="18" y="114"/>
                                    <a:pt x="21" y="131"/>
                                    <a:pt x="26" y="147"/>
                                  </a:cubicBezTo>
                                  <a:cubicBezTo>
                                    <a:pt x="30" y="157"/>
                                    <a:pt x="36" y="171"/>
                                    <a:pt x="46" y="189"/>
                                  </a:cubicBezTo>
                                  <a:lnTo>
                                    <a:pt x="34" y="189"/>
                                  </a:lnTo>
                                  <a:cubicBezTo>
                                    <a:pt x="24" y="174"/>
                                    <a:pt x="18" y="164"/>
                                    <a:pt x="16" y="160"/>
                                  </a:cubicBezTo>
                                  <a:cubicBezTo>
                                    <a:pt x="14" y="156"/>
                                    <a:pt x="11" y="151"/>
                                    <a:pt x="9" y="143"/>
                                  </a:cubicBezTo>
                                  <a:cubicBezTo>
                                    <a:pt x="5" y="134"/>
                                    <a:pt x="2" y="123"/>
                                    <a:pt x="1" y="112"/>
                                  </a:cubicBezTo>
                                  <a:cubicBezTo>
                                    <a:pt x="0" y="107"/>
                                    <a:pt x="0" y="101"/>
                                    <a:pt x="0" y="96"/>
                                  </a:cubicBezTo>
                                  <a:cubicBezTo>
                                    <a:pt x="0" y="76"/>
                                    <a:pt x="3" y="59"/>
                                    <a:pt x="9" y="44"/>
                                  </a:cubicBezTo>
                                  <a:cubicBezTo>
                                    <a:pt x="13" y="34"/>
                                    <a:pt x="21" y="20"/>
                                    <a:pt x="33" y="0"/>
                                  </a:cubicBezTo>
                                  <a:lnTo>
                                    <a:pt x="46"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70" name="Freeform 929"/>
                          <wps:cNvSpPr>
                            <a:spLocks/>
                          </wps:cNvSpPr>
                          <wps:spPr bwMode="auto">
                            <a:xfrm>
                              <a:off x="1082" y="4264"/>
                              <a:ext cx="77" cy="113"/>
                            </a:xfrm>
                            <a:custGeom>
                              <a:avLst/>
                              <a:gdLst>
                                <a:gd name="T0" fmla="*/ 0 w 97"/>
                                <a:gd name="T1" fmla="*/ 142 h 142"/>
                                <a:gd name="T2" fmla="*/ 0 w 97"/>
                                <a:gd name="T3" fmla="*/ 142 h 142"/>
                                <a:gd name="T4" fmla="*/ 7 w 97"/>
                                <a:gd name="T5" fmla="*/ 110 h 142"/>
                                <a:gd name="T6" fmla="*/ 33 w 97"/>
                                <a:gd name="T7" fmla="*/ 85 h 142"/>
                                <a:gd name="T8" fmla="*/ 52 w 97"/>
                                <a:gd name="T9" fmla="*/ 74 h 142"/>
                                <a:gd name="T10" fmla="*/ 70 w 97"/>
                                <a:gd name="T11" fmla="*/ 62 h 142"/>
                                <a:gd name="T12" fmla="*/ 78 w 97"/>
                                <a:gd name="T13" fmla="*/ 43 h 142"/>
                                <a:gd name="T14" fmla="*/ 70 w 97"/>
                                <a:gd name="T15" fmla="*/ 24 h 142"/>
                                <a:gd name="T16" fmla="*/ 51 w 97"/>
                                <a:gd name="T17" fmla="*/ 16 h 142"/>
                                <a:gd name="T18" fmla="*/ 25 w 97"/>
                                <a:gd name="T19" fmla="*/ 30 h 142"/>
                                <a:gd name="T20" fmla="*/ 21 w 97"/>
                                <a:gd name="T21" fmla="*/ 51 h 142"/>
                                <a:gd name="T22" fmla="*/ 3 w 97"/>
                                <a:gd name="T23" fmla="*/ 51 h 142"/>
                                <a:gd name="T24" fmla="*/ 10 w 97"/>
                                <a:gd name="T25" fmla="*/ 21 h 142"/>
                                <a:gd name="T26" fmla="*/ 51 w 97"/>
                                <a:gd name="T27" fmla="*/ 0 h 142"/>
                                <a:gd name="T28" fmla="*/ 86 w 97"/>
                                <a:gd name="T29" fmla="*/ 13 h 142"/>
                                <a:gd name="T30" fmla="*/ 97 w 97"/>
                                <a:gd name="T31" fmla="*/ 42 h 142"/>
                                <a:gd name="T32" fmla="*/ 85 w 97"/>
                                <a:gd name="T33" fmla="*/ 71 h 142"/>
                                <a:gd name="T34" fmla="*/ 61 w 97"/>
                                <a:gd name="T35" fmla="*/ 88 h 142"/>
                                <a:gd name="T36" fmla="*/ 47 w 97"/>
                                <a:gd name="T37" fmla="*/ 96 h 142"/>
                                <a:gd name="T38" fmla="*/ 32 w 97"/>
                                <a:gd name="T39" fmla="*/ 106 h 142"/>
                                <a:gd name="T40" fmla="*/ 19 w 97"/>
                                <a:gd name="T41" fmla="*/ 125 h 142"/>
                                <a:gd name="T42" fmla="*/ 97 w 97"/>
                                <a:gd name="T43" fmla="*/ 125 h 142"/>
                                <a:gd name="T44" fmla="*/ 97 w 97"/>
                                <a:gd name="T45" fmla="*/ 142 h 142"/>
                                <a:gd name="T46" fmla="*/ 0 w 97"/>
                                <a:gd name="T47"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7" h="142">
                                  <a:moveTo>
                                    <a:pt x="0" y="142"/>
                                  </a:moveTo>
                                  <a:lnTo>
                                    <a:pt x="0" y="142"/>
                                  </a:lnTo>
                                  <a:cubicBezTo>
                                    <a:pt x="0" y="130"/>
                                    <a:pt x="3" y="119"/>
                                    <a:pt x="7" y="110"/>
                                  </a:cubicBezTo>
                                  <a:cubicBezTo>
                                    <a:pt x="12" y="101"/>
                                    <a:pt x="20" y="93"/>
                                    <a:pt x="33" y="85"/>
                                  </a:cubicBezTo>
                                  <a:lnTo>
                                    <a:pt x="52" y="74"/>
                                  </a:lnTo>
                                  <a:cubicBezTo>
                                    <a:pt x="60" y="70"/>
                                    <a:pt x="66" y="65"/>
                                    <a:pt x="70" y="62"/>
                                  </a:cubicBezTo>
                                  <a:cubicBezTo>
                                    <a:pt x="75" y="56"/>
                                    <a:pt x="78" y="50"/>
                                    <a:pt x="78" y="43"/>
                                  </a:cubicBezTo>
                                  <a:cubicBezTo>
                                    <a:pt x="78" y="35"/>
                                    <a:pt x="75" y="28"/>
                                    <a:pt x="70" y="24"/>
                                  </a:cubicBezTo>
                                  <a:cubicBezTo>
                                    <a:pt x="65" y="19"/>
                                    <a:pt x="59" y="16"/>
                                    <a:pt x="51" y="16"/>
                                  </a:cubicBezTo>
                                  <a:cubicBezTo>
                                    <a:pt x="38" y="16"/>
                                    <a:pt x="30" y="21"/>
                                    <a:pt x="25" y="30"/>
                                  </a:cubicBezTo>
                                  <a:cubicBezTo>
                                    <a:pt x="23" y="35"/>
                                    <a:pt x="21" y="42"/>
                                    <a:pt x="21" y="51"/>
                                  </a:cubicBezTo>
                                  <a:lnTo>
                                    <a:pt x="3" y="51"/>
                                  </a:lnTo>
                                  <a:cubicBezTo>
                                    <a:pt x="3" y="38"/>
                                    <a:pt x="6" y="28"/>
                                    <a:pt x="10" y="21"/>
                                  </a:cubicBezTo>
                                  <a:cubicBezTo>
                                    <a:pt x="18" y="7"/>
                                    <a:pt x="31" y="0"/>
                                    <a:pt x="51" y="0"/>
                                  </a:cubicBezTo>
                                  <a:cubicBezTo>
                                    <a:pt x="67" y="0"/>
                                    <a:pt x="79" y="4"/>
                                    <a:pt x="86" y="13"/>
                                  </a:cubicBezTo>
                                  <a:cubicBezTo>
                                    <a:pt x="94" y="22"/>
                                    <a:pt x="97" y="32"/>
                                    <a:pt x="97" y="42"/>
                                  </a:cubicBezTo>
                                  <a:cubicBezTo>
                                    <a:pt x="97" y="54"/>
                                    <a:pt x="93" y="63"/>
                                    <a:pt x="85" y="71"/>
                                  </a:cubicBezTo>
                                  <a:cubicBezTo>
                                    <a:pt x="81" y="76"/>
                                    <a:pt x="73" y="82"/>
                                    <a:pt x="61" y="88"/>
                                  </a:cubicBezTo>
                                  <a:lnTo>
                                    <a:pt x="47" y="96"/>
                                  </a:lnTo>
                                  <a:cubicBezTo>
                                    <a:pt x="41" y="99"/>
                                    <a:pt x="36" y="103"/>
                                    <a:pt x="32" y="106"/>
                                  </a:cubicBezTo>
                                  <a:cubicBezTo>
                                    <a:pt x="25" y="112"/>
                                    <a:pt x="21" y="118"/>
                                    <a:pt x="19" y="125"/>
                                  </a:cubicBezTo>
                                  <a:lnTo>
                                    <a:pt x="97" y="125"/>
                                  </a:lnTo>
                                  <a:lnTo>
                                    <a:pt x="97" y="142"/>
                                  </a:lnTo>
                                  <a:lnTo>
                                    <a:pt x="0"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71" name="Freeform 930"/>
                          <wps:cNvSpPr>
                            <a:spLocks noEditPoints="1"/>
                          </wps:cNvSpPr>
                          <wps:spPr bwMode="auto">
                            <a:xfrm>
                              <a:off x="1172" y="4265"/>
                              <a:ext cx="77" cy="115"/>
                            </a:xfrm>
                            <a:custGeom>
                              <a:avLst/>
                              <a:gdLst>
                                <a:gd name="T0" fmla="*/ 48 w 97"/>
                                <a:gd name="T1" fmla="*/ 0 h 145"/>
                                <a:gd name="T2" fmla="*/ 48 w 97"/>
                                <a:gd name="T3" fmla="*/ 0 h 145"/>
                                <a:gd name="T4" fmla="*/ 87 w 97"/>
                                <a:gd name="T5" fmla="*/ 22 h 145"/>
                                <a:gd name="T6" fmla="*/ 97 w 97"/>
                                <a:gd name="T7" fmla="*/ 70 h 145"/>
                                <a:gd name="T8" fmla="*/ 88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8 h 145"/>
                                <a:gd name="T24" fmla="*/ 48 w 97"/>
                                <a:gd name="T25" fmla="*/ 128 h 145"/>
                                <a:gd name="T26" fmla="*/ 70 w 97"/>
                                <a:gd name="T27" fmla="*/ 116 h 145"/>
                                <a:gd name="T28" fmla="*/ 78 w 97"/>
                                <a:gd name="T29" fmla="*/ 71 h 145"/>
                                <a:gd name="T30" fmla="*/ 72 w 97"/>
                                <a:gd name="T31" fmla="*/ 31 h 145"/>
                                <a:gd name="T32" fmla="*/ 49 w 97"/>
                                <a:gd name="T33" fmla="*/ 15 h 145"/>
                                <a:gd name="T34" fmla="*/ 26 w 97"/>
                                <a:gd name="T35" fmla="*/ 30 h 145"/>
                                <a:gd name="T36" fmla="*/ 19 w 97"/>
                                <a:gd name="T37" fmla="*/ 74 h 145"/>
                                <a:gd name="T38" fmla="*/ 23 w 97"/>
                                <a:gd name="T39" fmla="*/ 108 h 145"/>
                                <a:gd name="T40" fmla="*/ 48 w 97"/>
                                <a:gd name="T41" fmla="*/ 128 h 145"/>
                                <a:gd name="T42" fmla="*/ 48 w 97"/>
                                <a:gd name="T43" fmla="*/ 12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79" y="7"/>
                                    <a:pt x="87" y="22"/>
                                  </a:cubicBezTo>
                                  <a:cubicBezTo>
                                    <a:pt x="94" y="34"/>
                                    <a:pt x="97" y="50"/>
                                    <a:pt x="97" y="70"/>
                                  </a:cubicBezTo>
                                  <a:cubicBezTo>
                                    <a:pt x="97" y="89"/>
                                    <a:pt x="94" y="105"/>
                                    <a:pt x="88" y="118"/>
                                  </a:cubicBezTo>
                                  <a:cubicBezTo>
                                    <a:pt x="80" y="136"/>
                                    <a:pt x="67" y="145"/>
                                    <a:pt x="48" y="145"/>
                                  </a:cubicBezTo>
                                  <a:cubicBezTo>
                                    <a:pt x="31" y="145"/>
                                    <a:pt x="18" y="137"/>
                                    <a:pt x="10" y="123"/>
                                  </a:cubicBezTo>
                                  <a:cubicBezTo>
                                    <a:pt x="3" y="110"/>
                                    <a:pt x="0" y="94"/>
                                    <a:pt x="0" y="73"/>
                                  </a:cubicBezTo>
                                  <a:cubicBezTo>
                                    <a:pt x="0" y="57"/>
                                    <a:pt x="2" y="43"/>
                                    <a:pt x="6" y="32"/>
                                  </a:cubicBezTo>
                                  <a:cubicBezTo>
                                    <a:pt x="13" y="10"/>
                                    <a:pt x="28" y="0"/>
                                    <a:pt x="48" y="0"/>
                                  </a:cubicBezTo>
                                  <a:lnTo>
                                    <a:pt x="48" y="0"/>
                                  </a:lnTo>
                                  <a:close/>
                                  <a:moveTo>
                                    <a:pt x="48" y="128"/>
                                  </a:moveTo>
                                  <a:lnTo>
                                    <a:pt x="48" y="128"/>
                                  </a:lnTo>
                                  <a:cubicBezTo>
                                    <a:pt x="57" y="128"/>
                                    <a:pt x="64" y="124"/>
                                    <a:pt x="70" y="116"/>
                                  </a:cubicBezTo>
                                  <a:cubicBezTo>
                                    <a:pt x="75" y="108"/>
                                    <a:pt x="78" y="93"/>
                                    <a:pt x="78" y="71"/>
                                  </a:cubicBezTo>
                                  <a:cubicBezTo>
                                    <a:pt x="78" y="55"/>
                                    <a:pt x="76" y="41"/>
                                    <a:pt x="72" y="31"/>
                                  </a:cubicBezTo>
                                  <a:cubicBezTo>
                                    <a:pt x="68" y="21"/>
                                    <a:pt x="60" y="15"/>
                                    <a:pt x="49" y="15"/>
                                  </a:cubicBezTo>
                                  <a:cubicBezTo>
                                    <a:pt x="38" y="15"/>
                                    <a:pt x="31" y="20"/>
                                    <a:pt x="26" y="30"/>
                                  </a:cubicBezTo>
                                  <a:cubicBezTo>
                                    <a:pt x="21" y="40"/>
                                    <a:pt x="19" y="55"/>
                                    <a:pt x="19" y="74"/>
                                  </a:cubicBezTo>
                                  <a:cubicBezTo>
                                    <a:pt x="19" y="88"/>
                                    <a:pt x="20" y="100"/>
                                    <a:pt x="23" y="108"/>
                                  </a:cubicBezTo>
                                  <a:cubicBezTo>
                                    <a:pt x="28" y="122"/>
                                    <a:pt x="36" y="128"/>
                                    <a:pt x="48" y="128"/>
                                  </a:cubicBezTo>
                                  <a:lnTo>
                                    <a:pt x="48" y="12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72" name="Freeform 931"/>
                          <wps:cNvSpPr>
                            <a:spLocks/>
                          </wps:cNvSpPr>
                          <wps:spPr bwMode="auto">
                            <a:xfrm>
                              <a:off x="1271" y="4265"/>
                              <a:ext cx="42" cy="112"/>
                            </a:xfrm>
                            <a:custGeom>
                              <a:avLst/>
                              <a:gdLst>
                                <a:gd name="T0" fmla="*/ 0 w 53"/>
                                <a:gd name="T1" fmla="*/ 41 h 141"/>
                                <a:gd name="T2" fmla="*/ 0 w 53"/>
                                <a:gd name="T3" fmla="*/ 41 h 141"/>
                                <a:gd name="T4" fmla="*/ 0 w 53"/>
                                <a:gd name="T5" fmla="*/ 27 h 141"/>
                                <a:gd name="T6" fmla="*/ 27 w 53"/>
                                <a:gd name="T7" fmla="*/ 21 h 141"/>
                                <a:gd name="T8" fmla="*/ 39 w 53"/>
                                <a:gd name="T9" fmla="*/ 0 h 141"/>
                                <a:gd name="T10" fmla="*/ 53 w 53"/>
                                <a:gd name="T11" fmla="*/ 0 h 141"/>
                                <a:gd name="T12" fmla="*/ 53 w 53"/>
                                <a:gd name="T13" fmla="*/ 141 h 141"/>
                                <a:gd name="T14" fmla="*/ 34 w 53"/>
                                <a:gd name="T15" fmla="*/ 141 h 141"/>
                                <a:gd name="T16" fmla="*/ 34 w 53"/>
                                <a:gd name="T17" fmla="*/ 41 h 141"/>
                                <a:gd name="T18" fmla="*/ 0 w 53"/>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3" h="141">
                                  <a:moveTo>
                                    <a:pt x="0" y="41"/>
                                  </a:moveTo>
                                  <a:lnTo>
                                    <a:pt x="0" y="41"/>
                                  </a:lnTo>
                                  <a:lnTo>
                                    <a:pt x="0" y="27"/>
                                  </a:lnTo>
                                  <a:cubicBezTo>
                                    <a:pt x="13" y="26"/>
                                    <a:pt x="22" y="24"/>
                                    <a:pt x="27" y="21"/>
                                  </a:cubicBezTo>
                                  <a:cubicBezTo>
                                    <a:pt x="32" y="18"/>
                                    <a:pt x="36" y="11"/>
                                    <a:pt x="39" y="0"/>
                                  </a:cubicBezTo>
                                  <a:lnTo>
                                    <a:pt x="53" y="0"/>
                                  </a:lnTo>
                                  <a:lnTo>
                                    <a:pt x="53" y="141"/>
                                  </a:lnTo>
                                  <a:lnTo>
                                    <a:pt x="34" y="141"/>
                                  </a:lnTo>
                                  <a:lnTo>
                                    <a:pt x="34"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73" name="Freeform 932"/>
                          <wps:cNvSpPr>
                            <a:spLocks/>
                          </wps:cNvSpPr>
                          <wps:spPr bwMode="auto">
                            <a:xfrm>
                              <a:off x="1349" y="4265"/>
                              <a:ext cx="41" cy="112"/>
                            </a:xfrm>
                            <a:custGeom>
                              <a:avLst/>
                              <a:gdLst>
                                <a:gd name="T0" fmla="*/ 0 w 52"/>
                                <a:gd name="T1" fmla="*/ 41 h 141"/>
                                <a:gd name="T2" fmla="*/ 0 w 52"/>
                                <a:gd name="T3" fmla="*/ 41 h 141"/>
                                <a:gd name="T4" fmla="*/ 0 w 52"/>
                                <a:gd name="T5" fmla="*/ 27 h 141"/>
                                <a:gd name="T6" fmla="*/ 27 w 52"/>
                                <a:gd name="T7" fmla="*/ 21 h 141"/>
                                <a:gd name="T8" fmla="*/ 38 w 52"/>
                                <a:gd name="T9" fmla="*/ 0 h 141"/>
                                <a:gd name="T10" fmla="*/ 52 w 52"/>
                                <a:gd name="T11" fmla="*/ 0 h 141"/>
                                <a:gd name="T12" fmla="*/ 52 w 52"/>
                                <a:gd name="T13" fmla="*/ 141 h 141"/>
                                <a:gd name="T14" fmla="*/ 33 w 52"/>
                                <a:gd name="T15" fmla="*/ 141 h 141"/>
                                <a:gd name="T16" fmla="*/ 33 w 52"/>
                                <a:gd name="T17" fmla="*/ 41 h 141"/>
                                <a:gd name="T18" fmla="*/ 0 w 52"/>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1">
                                  <a:moveTo>
                                    <a:pt x="0" y="41"/>
                                  </a:moveTo>
                                  <a:lnTo>
                                    <a:pt x="0" y="41"/>
                                  </a:lnTo>
                                  <a:lnTo>
                                    <a:pt x="0" y="27"/>
                                  </a:lnTo>
                                  <a:cubicBezTo>
                                    <a:pt x="13" y="26"/>
                                    <a:pt x="22" y="24"/>
                                    <a:pt x="27" y="21"/>
                                  </a:cubicBezTo>
                                  <a:cubicBezTo>
                                    <a:pt x="32" y="18"/>
                                    <a:pt x="36" y="11"/>
                                    <a:pt x="38" y="0"/>
                                  </a:cubicBezTo>
                                  <a:lnTo>
                                    <a:pt x="52" y="0"/>
                                  </a:lnTo>
                                  <a:lnTo>
                                    <a:pt x="52" y="141"/>
                                  </a:lnTo>
                                  <a:lnTo>
                                    <a:pt x="33" y="141"/>
                                  </a:lnTo>
                                  <a:lnTo>
                                    <a:pt x="33"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74" name="Freeform 933"/>
                          <wps:cNvSpPr>
                            <a:spLocks/>
                          </wps:cNvSpPr>
                          <wps:spPr bwMode="auto">
                            <a:xfrm>
                              <a:off x="1428" y="4260"/>
                              <a:ext cx="37" cy="150"/>
                            </a:xfrm>
                            <a:custGeom>
                              <a:avLst/>
                              <a:gdLst>
                                <a:gd name="T0" fmla="*/ 1 w 46"/>
                                <a:gd name="T1" fmla="*/ 189 h 189"/>
                                <a:gd name="T2" fmla="*/ 1 w 46"/>
                                <a:gd name="T3" fmla="*/ 189 h 189"/>
                                <a:gd name="T4" fmla="*/ 21 w 46"/>
                                <a:gd name="T5" fmla="*/ 144 h 189"/>
                                <a:gd name="T6" fmla="*/ 28 w 46"/>
                                <a:gd name="T7" fmla="*/ 95 h 189"/>
                                <a:gd name="T8" fmla="*/ 20 w 46"/>
                                <a:gd name="T9" fmla="*/ 43 h 189"/>
                                <a:gd name="T10" fmla="*/ 0 w 46"/>
                                <a:gd name="T11" fmla="*/ 0 h 189"/>
                                <a:gd name="T12" fmla="*/ 12 w 46"/>
                                <a:gd name="T13" fmla="*/ 0 h 189"/>
                                <a:gd name="T14" fmla="*/ 31 w 46"/>
                                <a:gd name="T15" fmla="*/ 30 h 189"/>
                                <a:gd name="T16" fmla="*/ 38 w 46"/>
                                <a:gd name="T17" fmla="*/ 46 h 189"/>
                                <a:gd name="T18" fmla="*/ 44 w 46"/>
                                <a:gd name="T19" fmla="*/ 70 h 189"/>
                                <a:gd name="T20" fmla="*/ 46 w 46"/>
                                <a:gd name="T21" fmla="*/ 94 h 189"/>
                                <a:gd name="T22" fmla="*/ 37 w 46"/>
                                <a:gd name="T23" fmla="*/ 146 h 189"/>
                                <a:gd name="T24" fmla="*/ 13 w 46"/>
                                <a:gd name="T25" fmla="*/ 189 h 189"/>
                                <a:gd name="T26" fmla="*/ 1 w 46"/>
                                <a:gd name="T27" fmla="*/ 189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1" y="189"/>
                                  </a:moveTo>
                                  <a:lnTo>
                                    <a:pt x="1" y="189"/>
                                  </a:lnTo>
                                  <a:cubicBezTo>
                                    <a:pt x="11" y="169"/>
                                    <a:pt x="18" y="154"/>
                                    <a:pt x="21" y="144"/>
                                  </a:cubicBezTo>
                                  <a:cubicBezTo>
                                    <a:pt x="26" y="130"/>
                                    <a:pt x="28" y="114"/>
                                    <a:pt x="28" y="95"/>
                                  </a:cubicBezTo>
                                  <a:cubicBezTo>
                                    <a:pt x="28" y="76"/>
                                    <a:pt x="25" y="58"/>
                                    <a:pt x="20" y="43"/>
                                  </a:cubicBezTo>
                                  <a:cubicBezTo>
                                    <a:pt x="17" y="33"/>
                                    <a:pt x="10" y="19"/>
                                    <a:pt x="0" y="0"/>
                                  </a:cubicBezTo>
                                  <a:lnTo>
                                    <a:pt x="12" y="0"/>
                                  </a:lnTo>
                                  <a:cubicBezTo>
                                    <a:pt x="22" y="17"/>
                                    <a:pt x="29" y="27"/>
                                    <a:pt x="31" y="30"/>
                                  </a:cubicBezTo>
                                  <a:cubicBezTo>
                                    <a:pt x="33" y="34"/>
                                    <a:pt x="35" y="39"/>
                                    <a:pt x="38" y="46"/>
                                  </a:cubicBezTo>
                                  <a:cubicBezTo>
                                    <a:pt x="41" y="54"/>
                                    <a:pt x="43" y="62"/>
                                    <a:pt x="44" y="70"/>
                                  </a:cubicBezTo>
                                  <a:cubicBezTo>
                                    <a:pt x="46" y="78"/>
                                    <a:pt x="46" y="86"/>
                                    <a:pt x="46" y="94"/>
                                  </a:cubicBezTo>
                                  <a:cubicBezTo>
                                    <a:pt x="46" y="113"/>
                                    <a:pt x="43" y="130"/>
                                    <a:pt x="37" y="146"/>
                                  </a:cubicBezTo>
                                  <a:cubicBezTo>
                                    <a:pt x="33" y="155"/>
                                    <a:pt x="25" y="170"/>
                                    <a:pt x="13" y="189"/>
                                  </a:cubicBezTo>
                                  <a:lnTo>
                                    <a:pt x="1" y="18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75" name="Freeform 934"/>
                          <wps:cNvSpPr>
                            <a:spLocks/>
                          </wps:cNvSpPr>
                          <wps:spPr bwMode="auto">
                            <a:xfrm>
                              <a:off x="528" y="1125"/>
                              <a:ext cx="16" cy="115"/>
                            </a:xfrm>
                            <a:custGeom>
                              <a:avLst/>
                              <a:gdLst>
                                <a:gd name="T0" fmla="*/ 0 w 20"/>
                                <a:gd name="T1" fmla="*/ 0 h 145"/>
                                <a:gd name="T2" fmla="*/ 0 w 20"/>
                                <a:gd name="T3" fmla="*/ 0 h 145"/>
                                <a:gd name="T4" fmla="*/ 20 w 20"/>
                                <a:gd name="T5" fmla="*/ 0 h 145"/>
                                <a:gd name="T6" fmla="*/ 20 w 20"/>
                                <a:gd name="T7" fmla="*/ 145 h 145"/>
                                <a:gd name="T8" fmla="*/ 0 w 20"/>
                                <a:gd name="T9" fmla="*/ 145 h 145"/>
                                <a:gd name="T10" fmla="*/ 0 w 20"/>
                                <a:gd name="T11" fmla="*/ 0 h 145"/>
                              </a:gdLst>
                              <a:ahLst/>
                              <a:cxnLst>
                                <a:cxn ang="0">
                                  <a:pos x="T0" y="T1"/>
                                </a:cxn>
                                <a:cxn ang="0">
                                  <a:pos x="T2" y="T3"/>
                                </a:cxn>
                                <a:cxn ang="0">
                                  <a:pos x="T4" y="T5"/>
                                </a:cxn>
                                <a:cxn ang="0">
                                  <a:pos x="T6" y="T7"/>
                                </a:cxn>
                                <a:cxn ang="0">
                                  <a:pos x="T8" y="T9"/>
                                </a:cxn>
                                <a:cxn ang="0">
                                  <a:pos x="T10" y="T11"/>
                                </a:cxn>
                              </a:cxnLst>
                              <a:rect l="0" t="0" r="r" b="b"/>
                              <a:pathLst>
                                <a:path w="20" h="145">
                                  <a:moveTo>
                                    <a:pt x="0" y="0"/>
                                  </a:moveTo>
                                  <a:lnTo>
                                    <a:pt x="0" y="0"/>
                                  </a:lnTo>
                                  <a:lnTo>
                                    <a:pt x="20" y="0"/>
                                  </a:lnTo>
                                  <a:lnTo>
                                    <a:pt x="20" y="145"/>
                                  </a:lnTo>
                                  <a:lnTo>
                                    <a:pt x="0" y="145"/>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76" name="Freeform 935"/>
                          <wps:cNvSpPr>
                            <a:spLocks noEditPoints="1"/>
                          </wps:cNvSpPr>
                          <wps:spPr bwMode="auto">
                            <a:xfrm>
                              <a:off x="570" y="1125"/>
                              <a:ext cx="95" cy="115"/>
                            </a:xfrm>
                            <a:custGeom>
                              <a:avLst/>
                              <a:gdLst>
                                <a:gd name="T0" fmla="*/ 54 w 119"/>
                                <a:gd name="T1" fmla="*/ 129 h 145"/>
                                <a:gd name="T2" fmla="*/ 54 w 119"/>
                                <a:gd name="T3" fmla="*/ 129 h 145"/>
                                <a:gd name="T4" fmla="*/ 71 w 119"/>
                                <a:gd name="T5" fmla="*/ 127 h 145"/>
                                <a:gd name="T6" fmla="*/ 90 w 119"/>
                                <a:gd name="T7" fmla="*/ 112 h 145"/>
                                <a:gd name="T8" fmla="*/ 98 w 119"/>
                                <a:gd name="T9" fmla="*/ 89 h 145"/>
                                <a:gd name="T10" fmla="*/ 99 w 119"/>
                                <a:gd name="T11" fmla="*/ 74 h 145"/>
                                <a:gd name="T12" fmla="*/ 89 w 119"/>
                                <a:gd name="T13" fmla="*/ 32 h 145"/>
                                <a:gd name="T14" fmla="*/ 54 w 119"/>
                                <a:gd name="T15" fmla="*/ 17 h 145"/>
                                <a:gd name="T16" fmla="*/ 19 w 119"/>
                                <a:gd name="T17" fmla="*/ 17 h 145"/>
                                <a:gd name="T18" fmla="*/ 19 w 119"/>
                                <a:gd name="T19" fmla="*/ 129 h 145"/>
                                <a:gd name="T20" fmla="*/ 54 w 119"/>
                                <a:gd name="T21" fmla="*/ 129 h 145"/>
                                <a:gd name="T22" fmla="*/ 0 w 119"/>
                                <a:gd name="T23" fmla="*/ 0 h 145"/>
                                <a:gd name="T24" fmla="*/ 0 w 119"/>
                                <a:gd name="T25" fmla="*/ 0 h 145"/>
                                <a:gd name="T26" fmla="*/ 58 w 119"/>
                                <a:gd name="T27" fmla="*/ 0 h 145"/>
                                <a:gd name="T28" fmla="*/ 105 w 119"/>
                                <a:gd name="T29" fmla="*/ 22 h 145"/>
                                <a:gd name="T30" fmla="*/ 119 w 119"/>
                                <a:gd name="T31" fmla="*/ 71 h 145"/>
                                <a:gd name="T32" fmla="*/ 111 w 119"/>
                                <a:gd name="T33" fmla="*/ 112 h 145"/>
                                <a:gd name="T34" fmla="*/ 58 w 119"/>
                                <a:gd name="T35" fmla="*/ 145 h 145"/>
                                <a:gd name="T36" fmla="*/ 0 w 119"/>
                                <a:gd name="T37" fmla="*/ 145 h 145"/>
                                <a:gd name="T38" fmla="*/ 0 w 119"/>
                                <a:gd name="T39" fmla="*/ 0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119" h="145">
                                  <a:moveTo>
                                    <a:pt x="54" y="129"/>
                                  </a:moveTo>
                                  <a:lnTo>
                                    <a:pt x="54" y="129"/>
                                  </a:lnTo>
                                  <a:cubicBezTo>
                                    <a:pt x="61" y="129"/>
                                    <a:pt x="66" y="128"/>
                                    <a:pt x="71" y="127"/>
                                  </a:cubicBezTo>
                                  <a:cubicBezTo>
                                    <a:pt x="78" y="124"/>
                                    <a:pt x="85" y="119"/>
                                    <a:pt x="90" y="112"/>
                                  </a:cubicBezTo>
                                  <a:cubicBezTo>
                                    <a:pt x="93" y="106"/>
                                    <a:pt x="96" y="98"/>
                                    <a:pt x="98" y="89"/>
                                  </a:cubicBezTo>
                                  <a:cubicBezTo>
                                    <a:pt x="99" y="84"/>
                                    <a:pt x="99" y="79"/>
                                    <a:pt x="99" y="74"/>
                                  </a:cubicBezTo>
                                  <a:cubicBezTo>
                                    <a:pt x="99" y="56"/>
                                    <a:pt x="96" y="42"/>
                                    <a:pt x="89" y="32"/>
                                  </a:cubicBezTo>
                                  <a:cubicBezTo>
                                    <a:pt x="82" y="22"/>
                                    <a:pt x="70" y="17"/>
                                    <a:pt x="54" y="17"/>
                                  </a:cubicBezTo>
                                  <a:lnTo>
                                    <a:pt x="19" y="17"/>
                                  </a:lnTo>
                                  <a:lnTo>
                                    <a:pt x="19" y="129"/>
                                  </a:lnTo>
                                  <a:lnTo>
                                    <a:pt x="54" y="129"/>
                                  </a:lnTo>
                                  <a:close/>
                                  <a:moveTo>
                                    <a:pt x="0" y="0"/>
                                  </a:moveTo>
                                  <a:lnTo>
                                    <a:pt x="0" y="0"/>
                                  </a:lnTo>
                                  <a:lnTo>
                                    <a:pt x="58" y="0"/>
                                  </a:lnTo>
                                  <a:cubicBezTo>
                                    <a:pt x="78" y="0"/>
                                    <a:pt x="94" y="8"/>
                                    <a:pt x="105" y="22"/>
                                  </a:cubicBezTo>
                                  <a:cubicBezTo>
                                    <a:pt x="114" y="34"/>
                                    <a:pt x="119" y="51"/>
                                    <a:pt x="119" y="71"/>
                                  </a:cubicBezTo>
                                  <a:cubicBezTo>
                                    <a:pt x="119" y="86"/>
                                    <a:pt x="116" y="100"/>
                                    <a:pt x="111" y="112"/>
                                  </a:cubicBezTo>
                                  <a:cubicBezTo>
                                    <a:pt x="101" y="134"/>
                                    <a:pt x="83" y="145"/>
                                    <a:pt x="58" y="145"/>
                                  </a:cubicBezTo>
                                  <a:lnTo>
                                    <a:pt x="0" y="145"/>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77" name="Freeform 936"/>
                          <wps:cNvSpPr>
                            <a:spLocks/>
                          </wps:cNvSpPr>
                          <wps:spPr bwMode="auto">
                            <a:xfrm>
                              <a:off x="515" y="2693"/>
                              <a:ext cx="93" cy="116"/>
                            </a:xfrm>
                            <a:custGeom>
                              <a:avLst/>
                              <a:gdLst>
                                <a:gd name="T0" fmla="*/ 118 w 118"/>
                                <a:gd name="T1" fmla="*/ 0 h 145"/>
                                <a:gd name="T2" fmla="*/ 118 w 118"/>
                                <a:gd name="T3" fmla="*/ 0 h 145"/>
                                <a:gd name="T4" fmla="*/ 118 w 118"/>
                                <a:gd name="T5" fmla="*/ 17 h 145"/>
                                <a:gd name="T6" fmla="*/ 69 w 118"/>
                                <a:gd name="T7" fmla="*/ 17 h 145"/>
                                <a:gd name="T8" fmla="*/ 69 w 118"/>
                                <a:gd name="T9" fmla="*/ 145 h 145"/>
                                <a:gd name="T10" fmla="*/ 49 w 118"/>
                                <a:gd name="T11" fmla="*/ 145 h 145"/>
                                <a:gd name="T12" fmla="*/ 49 w 118"/>
                                <a:gd name="T13" fmla="*/ 17 h 145"/>
                                <a:gd name="T14" fmla="*/ 0 w 118"/>
                                <a:gd name="T15" fmla="*/ 17 h 145"/>
                                <a:gd name="T16" fmla="*/ 0 w 118"/>
                                <a:gd name="T17" fmla="*/ 0 h 145"/>
                                <a:gd name="T18" fmla="*/ 118 w 118"/>
                                <a:gd name="T19" fmla="*/ 0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145">
                                  <a:moveTo>
                                    <a:pt x="118" y="0"/>
                                  </a:moveTo>
                                  <a:lnTo>
                                    <a:pt x="118" y="0"/>
                                  </a:lnTo>
                                  <a:lnTo>
                                    <a:pt x="118" y="17"/>
                                  </a:lnTo>
                                  <a:lnTo>
                                    <a:pt x="69" y="17"/>
                                  </a:lnTo>
                                  <a:lnTo>
                                    <a:pt x="69" y="145"/>
                                  </a:lnTo>
                                  <a:lnTo>
                                    <a:pt x="49" y="145"/>
                                  </a:lnTo>
                                  <a:lnTo>
                                    <a:pt x="49" y="17"/>
                                  </a:lnTo>
                                  <a:lnTo>
                                    <a:pt x="0" y="17"/>
                                  </a:lnTo>
                                  <a:lnTo>
                                    <a:pt x="0" y="0"/>
                                  </a:lnTo>
                                  <a:lnTo>
                                    <a:pt x="11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78" name="Freeform 937"/>
                          <wps:cNvSpPr>
                            <a:spLocks noEditPoints="1"/>
                          </wps:cNvSpPr>
                          <wps:spPr bwMode="auto">
                            <a:xfrm>
                              <a:off x="597" y="2722"/>
                              <a:ext cx="79" cy="90"/>
                            </a:xfrm>
                            <a:custGeom>
                              <a:avLst/>
                              <a:gdLst>
                                <a:gd name="T0" fmla="*/ 49 w 99"/>
                                <a:gd name="T1" fmla="*/ 98 h 113"/>
                                <a:gd name="T2" fmla="*/ 49 w 99"/>
                                <a:gd name="T3" fmla="*/ 98 h 113"/>
                                <a:gd name="T4" fmla="*/ 74 w 99"/>
                                <a:gd name="T5" fmla="*/ 84 h 113"/>
                                <a:gd name="T6" fmla="*/ 80 w 99"/>
                                <a:gd name="T7" fmla="*/ 55 h 113"/>
                                <a:gd name="T8" fmla="*/ 75 w 99"/>
                                <a:gd name="T9" fmla="*/ 30 h 113"/>
                                <a:gd name="T10" fmla="*/ 50 w 99"/>
                                <a:gd name="T11" fmla="*/ 16 h 113"/>
                                <a:gd name="T12" fmla="*/ 26 w 99"/>
                                <a:gd name="T13" fmla="*/ 28 h 113"/>
                                <a:gd name="T14" fmla="*/ 19 w 99"/>
                                <a:gd name="T15" fmla="*/ 58 h 113"/>
                                <a:gd name="T16" fmla="*/ 26 w 99"/>
                                <a:gd name="T17" fmla="*/ 86 h 113"/>
                                <a:gd name="T18" fmla="*/ 49 w 99"/>
                                <a:gd name="T19" fmla="*/ 98 h 113"/>
                                <a:gd name="T20" fmla="*/ 49 w 99"/>
                                <a:gd name="T21" fmla="*/ 98 h 113"/>
                                <a:gd name="T22" fmla="*/ 50 w 99"/>
                                <a:gd name="T23" fmla="*/ 0 h 113"/>
                                <a:gd name="T24" fmla="*/ 50 w 99"/>
                                <a:gd name="T25" fmla="*/ 0 h 113"/>
                                <a:gd name="T26" fmla="*/ 85 w 99"/>
                                <a:gd name="T27" fmla="*/ 14 h 113"/>
                                <a:gd name="T28" fmla="*/ 99 w 99"/>
                                <a:gd name="T29" fmla="*/ 54 h 113"/>
                                <a:gd name="T30" fmla="*/ 86 w 99"/>
                                <a:gd name="T31" fmla="*/ 96 h 113"/>
                                <a:gd name="T32" fmla="*/ 48 w 99"/>
                                <a:gd name="T33" fmla="*/ 113 h 113"/>
                                <a:gd name="T34" fmla="*/ 13 w 99"/>
                                <a:gd name="T35" fmla="*/ 98 h 113"/>
                                <a:gd name="T36" fmla="*/ 0 w 99"/>
                                <a:gd name="T37" fmla="*/ 59 h 113"/>
                                <a:gd name="T38" fmla="*/ 14 w 99"/>
                                <a:gd name="T39" fmla="*/ 16 h 113"/>
                                <a:gd name="T40" fmla="*/ 50 w 99"/>
                                <a:gd name="T41" fmla="*/ 0 h 113"/>
                                <a:gd name="T42" fmla="*/ 50 w 99"/>
                                <a:gd name="T43" fmla="*/ 0 h 113"/>
                                <a:gd name="T44" fmla="*/ 49 w 99"/>
                                <a:gd name="T45" fmla="*/ 1 h 113"/>
                                <a:gd name="T46" fmla="*/ 49 w 99"/>
                                <a:gd name="T47" fmla="*/ 1 h 113"/>
                                <a:gd name="T48" fmla="*/ 49 w 99"/>
                                <a:gd name="T49" fmla="*/ 1 h 1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9" h="113">
                                  <a:moveTo>
                                    <a:pt x="49" y="98"/>
                                  </a:moveTo>
                                  <a:lnTo>
                                    <a:pt x="49" y="98"/>
                                  </a:lnTo>
                                  <a:cubicBezTo>
                                    <a:pt x="61" y="98"/>
                                    <a:pt x="69" y="93"/>
                                    <a:pt x="74" y="84"/>
                                  </a:cubicBezTo>
                                  <a:cubicBezTo>
                                    <a:pt x="78" y="75"/>
                                    <a:pt x="80" y="65"/>
                                    <a:pt x="80" y="55"/>
                                  </a:cubicBezTo>
                                  <a:cubicBezTo>
                                    <a:pt x="80" y="45"/>
                                    <a:pt x="79" y="37"/>
                                    <a:pt x="75" y="30"/>
                                  </a:cubicBezTo>
                                  <a:cubicBezTo>
                                    <a:pt x="70" y="21"/>
                                    <a:pt x="62" y="16"/>
                                    <a:pt x="50" y="16"/>
                                  </a:cubicBezTo>
                                  <a:cubicBezTo>
                                    <a:pt x="39" y="16"/>
                                    <a:pt x="31" y="20"/>
                                    <a:pt x="26" y="28"/>
                                  </a:cubicBezTo>
                                  <a:cubicBezTo>
                                    <a:pt x="21" y="37"/>
                                    <a:pt x="19" y="47"/>
                                    <a:pt x="19" y="58"/>
                                  </a:cubicBezTo>
                                  <a:cubicBezTo>
                                    <a:pt x="19" y="70"/>
                                    <a:pt x="21" y="79"/>
                                    <a:pt x="26" y="86"/>
                                  </a:cubicBezTo>
                                  <a:cubicBezTo>
                                    <a:pt x="31" y="94"/>
                                    <a:pt x="39" y="98"/>
                                    <a:pt x="49" y="98"/>
                                  </a:cubicBezTo>
                                  <a:lnTo>
                                    <a:pt x="49" y="98"/>
                                  </a:lnTo>
                                  <a:close/>
                                  <a:moveTo>
                                    <a:pt x="50" y="0"/>
                                  </a:moveTo>
                                  <a:lnTo>
                                    <a:pt x="50" y="0"/>
                                  </a:lnTo>
                                  <a:cubicBezTo>
                                    <a:pt x="64" y="0"/>
                                    <a:pt x="75" y="5"/>
                                    <a:pt x="85" y="14"/>
                                  </a:cubicBezTo>
                                  <a:cubicBezTo>
                                    <a:pt x="94" y="23"/>
                                    <a:pt x="99" y="36"/>
                                    <a:pt x="99" y="54"/>
                                  </a:cubicBezTo>
                                  <a:cubicBezTo>
                                    <a:pt x="99" y="71"/>
                                    <a:pt x="95" y="85"/>
                                    <a:pt x="86" y="96"/>
                                  </a:cubicBezTo>
                                  <a:cubicBezTo>
                                    <a:pt x="78" y="107"/>
                                    <a:pt x="65" y="113"/>
                                    <a:pt x="48" y="113"/>
                                  </a:cubicBezTo>
                                  <a:cubicBezTo>
                                    <a:pt x="33" y="113"/>
                                    <a:pt x="22" y="108"/>
                                    <a:pt x="13" y="98"/>
                                  </a:cubicBezTo>
                                  <a:cubicBezTo>
                                    <a:pt x="5" y="88"/>
                                    <a:pt x="0" y="75"/>
                                    <a:pt x="0" y="59"/>
                                  </a:cubicBezTo>
                                  <a:cubicBezTo>
                                    <a:pt x="0" y="41"/>
                                    <a:pt x="5" y="27"/>
                                    <a:pt x="14" y="16"/>
                                  </a:cubicBezTo>
                                  <a:cubicBezTo>
                                    <a:pt x="23" y="6"/>
                                    <a:pt x="35" y="0"/>
                                    <a:pt x="50" y="0"/>
                                  </a:cubicBezTo>
                                  <a:lnTo>
                                    <a:pt x="50" y="0"/>
                                  </a:lnTo>
                                  <a:close/>
                                  <a:moveTo>
                                    <a:pt x="49" y="1"/>
                                  </a:moveTo>
                                  <a:lnTo>
                                    <a:pt x="49" y="1"/>
                                  </a:lnTo>
                                  <a:lnTo>
                                    <a:pt x="49" y="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79" name="Freeform 938"/>
                          <wps:cNvSpPr>
                            <a:spLocks noEditPoints="1"/>
                          </wps:cNvSpPr>
                          <wps:spPr bwMode="auto">
                            <a:xfrm>
                              <a:off x="687" y="2722"/>
                              <a:ext cx="79" cy="90"/>
                            </a:xfrm>
                            <a:custGeom>
                              <a:avLst/>
                              <a:gdLst>
                                <a:gd name="T0" fmla="*/ 49 w 99"/>
                                <a:gd name="T1" fmla="*/ 98 h 113"/>
                                <a:gd name="T2" fmla="*/ 49 w 99"/>
                                <a:gd name="T3" fmla="*/ 98 h 113"/>
                                <a:gd name="T4" fmla="*/ 73 w 99"/>
                                <a:gd name="T5" fmla="*/ 84 h 113"/>
                                <a:gd name="T6" fmla="*/ 80 w 99"/>
                                <a:gd name="T7" fmla="*/ 55 h 113"/>
                                <a:gd name="T8" fmla="*/ 75 w 99"/>
                                <a:gd name="T9" fmla="*/ 30 h 113"/>
                                <a:gd name="T10" fmla="*/ 49 w 99"/>
                                <a:gd name="T11" fmla="*/ 16 h 113"/>
                                <a:gd name="T12" fmla="*/ 26 w 99"/>
                                <a:gd name="T13" fmla="*/ 28 h 113"/>
                                <a:gd name="T14" fmla="*/ 18 w 99"/>
                                <a:gd name="T15" fmla="*/ 58 h 113"/>
                                <a:gd name="T16" fmla="*/ 26 w 99"/>
                                <a:gd name="T17" fmla="*/ 86 h 113"/>
                                <a:gd name="T18" fmla="*/ 49 w 99"/>
                                <a:gd name="T19" fmla="*/ 98 h 113"/>
                                <a:gd name="T20" fmla="*/ 49 w 99"/>
                                <a:gd name="T21" fmla="*/ 98 h 113"/>
                                <a:gd name="T22" fmla="*/ 50 w 99"/>
                                <a:gd name="T23" fmla="*/ 0 h 113"/>
                                <a:gd name="T24" fmla="*/ 50 w 99"/>
                                <a:gd name="T25" fmla="*/ 0 h 113"/>
                                <a:gd name="T26" fmla="*/ 84 w 99"/>
                                <a:gd name="T27" fmla="*/ 14 h 113"/>
                                <a:gd name="T28" fmla="*/ 99 w 99"/>
                                <a:gd name="T29" fmla="*/ 54 h 113"/>
                                <a:gd name="T30" fmla="*/ 86 w 99"/>
                                <a:gd name="T31" fmla="*/ 96 h 113"/>
                                <a:gd name="T32" fmla="*/ 48 w 99"/>
                                <a:gd name="T33" fmla="*/ 113 h 113"/>
                                <a:gd name="T34" fmla="*/ 13 w 99"/>
                                <a:gd name="T35" fmla="*/ 98 h 113"/>
                                <a:gd name="T36" fmla="*/ 0 w 99"/>
                                <a:gd name="T37" fmla="*/ 59 h 113"/>
                                <a:gd name="T38" fmla="*/ 14 w 99"/>
                                <a:gd name="T39" fmla="*/ 16 h 113"/>
                                <a:gd name="T40" fmla="*/ 50 w 99"/>
                                <a:gd name="T41" fmla="*/ 0 h 113"/>
                                <a:gd name="T42" fmla="*/ 50 w 99"/>
                                <a:gd name="T43" fmla="*/ 0 h 113"/>
                                <a:gd name="T44" fmla="*/ 49 w 99"/>
                                <a:gd name="T45" fmla="*/ 1 h 113"/>
                                <a:gd name="T46" fmla="*/ 49 w 99"/>
                                <a:gd name="T47" fmla="*/ 1 h 113"/>
                                <a:gd name="T48" fmla="*/ 49 w 99"/>
                                <a:gd name="T49" fmla="*/ 1 h 1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9" h="113">
                                  <a:moveTo>
                                    <a:pt x="49" y="98"/>
                                  </a:moveTo>
                                  <a:lnTo>
                                    <a:pt x="49" y="98"/>
                                  </a:lnTo>
                                  <a:cubicBezTo>
                                    <a:pt x="61" y="98"/>
                                    <a:pt x="69" y="93"/>
                                    <a:pt x="73" y="84"/>
                                  </a:cubicBezTo>
                                  <a:cubicBezTo>
                                    <a:pt x="78" y="75"/>
                                    <a:pt x="80" y="65"/>
                                    <a:pt x="80" y="55"/>
                                  </a:cubicBezTo>
                                  <a:cubicBezTo>
                                    <a:pt x="80" y="45"/>
                                    <a:pt x="78" y="37"/>
                                    <a:pt x="75" y="30"/>
                                  </a:cubicBezTo>
                                  <a:cubicBezTo>
                                    <a:pt x="70" y="21"/>
                                    <a:pt x="62" y="16"/>
                                    <a:pt x="49" y="16"/>
                                  </a:cubicBezTo>
                                  <a:cubicBezTo>
                                    <a:pt x="39" y="16"/>
                                    <a:pt x="31" y="20"/>
                                    <a:pt x="26" y="28"/>
                                  </a:cubicBezTo>
                                  <a:cubicBezTo>
                                    <a:pt x="21" y="37"/>
                                    <a:pt x="18" y="47"/>
                                    <a:pt x="18" y="58"/>
                                  </a:cubicBezTo>
                                  <a:cubicBezTo>
                                    <a:pt x="18" y="70"/>
                                    <a:pt x="21" y="79"/>
                                    <a:pt x="26" y="86"/>
                                  </a:cubicBezTo>
                                  <a:cubicBezTo>
                                    <a:pt x="31" y="94"/>
                                    <a:pt x="39" y="98"/>
                                    <a:pt x="49" y="98"/>
                                  </a:cubicBezTo>
                                  <a:lnTo>
                                    <a:pt x="49" y="98"/>
                                  </a:lnTo>
                                  <a:close/>
                                  <a:moveTo>
                                    <a:pt x="50" y="0"/>
                                  </a:moveTo>
                                  <a:lnTo>
                                    <a:pt x="50" y="0"/>
                                  </a:lnTo>
                                  <a:cubicBezTo>
                                    <a:pt x="64" y="0"/>
                                    <a:pt x="75" y="5"/>
                                    <a:pt x="84" y="14"/>
                                  </a:cubicBezTo>
                                  <a:cubicBezTo>
                                    <a:pt x="94" y="23"/>
                                    <a:pt x="99" y="36"/>
                                    <a:pt x="99" y="54"/>
                                  </a:cubicBezTo>
                                  <a:cubicBezTo>
                                    <a:pt x="99" y="71"/>
                                    <a:pt x="94" y="85"/>
                                    <a:pt x="86" y="96"/>
                                  </a:cubicBezTo>
                                  <a:cubicBezTo>
                                    <a:pt x="78" y="107"/>
                                    <a:pt x="65" y="113"/>
                                    <a:pt x="48" y="113"/>
                                  </a:cubicBezTo>
                                  <a:cubicBezTo>
                                    <a:pt x="33" y="113"/>
                                    <a:pt x="21" y="108"/>
                                    <a:pt x="13" y="98"/>
                                  </a:cubicBezTo>
                                  <a:cubicBezTo>
                                    <a:pt x="4" y="88"/>
                                    <a:pt x="0" y="75"/>
                                    <a:pt x="0" y="59"/>
                                  </a:cubicBezTo>
                                  <a:cubicBezTo>
                                    <a:pt x="0" y="41"/>
                                    <a:pt x="5" y="27"/>
                                    <a:pt x="14" y="16"/>
                                  </a:cubicBezTo>
                                  <a:cubicBezTo>
                                    <a:pt x="23" y="6"/>
                                    <a:pt x="35" y="0"/>
                                    <a:pt x="50" y="0"/>
                                  </a:cubicBezTo>
                                  <a:lnTo>
                                    <a:pt x="50" y="0"/>
                                  </a:lnTo>
                                  <a:close/>
                                  <a:moveTo>
                                    <a:pt x="49" y="1"/>
                                  </a:moveTo>
                                  <a:lnTo>
                                    <a:pt x="49" y="1"/>
                                  </a:lnTo>
                                  <a:lnTo>
                                    <a:pt x="49" y="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80" name="Freeform 939"/>
                          <wps:cNvSpPr>
                            <a:spLocks/>
                          </wps:cNvSpPr>
                          <wps:spPr bwMode="auto">
                            <a:xfrm>
                              <a:off x="782" y="2693"/>
                              <a:ext cx="70" cy="116"/>
                            </a:xfrm>
                            <a:custGeom>
                              <a:avLst/>
                              <a:gdLst>
                                <a:gd name="T0" fmla="*/ 0 w 87"/>
                                <a:gd name="T1" fmla="*/ 0 h 145"/>
                                <a:gd name="T2" fmla="*/ 0 w 87"/>
                                <a:gd name="T3" fmla="*/ 0 h 145"/>
                                <a:gd name="T4" fmla="*/ 17 w 87"/>
                                <a:gd name="T5" fmla="*/ 0 h 145"/>
                                <a:gd name="T6" fmla="*/ 17 w 87"/>
                                <a:gd name="T7" fmla="*/ 84 h 145"/>
                                <a:gd name="T8" fmla="*/ 62 w 87"/>
                                <a:gd name="T9" fmla="*/ 39 h 145"/>
                                <a:gd name="T10" fmla="*/ 85 w 87"/>
                                <a:gd name="T11" fmla="*/ 39 h 145"/>
                                <a:gd name="T12" fmla="*/ 45 w 87"/>
                                <a:gd name="T13" fmla="*/ 79 h 145"/>
                                <a:gd name="T14" fmla="*/ 87 w 87"/>
                                <a:gd name="T15" fmla="*/ 145 h 145"/>
                                <a:gd name="T16" fmla="*/ 65 w 87"/>
                                <a:gd name="T17" fmla="*/ 145 h 145"/>
                                <a:gd name="T18" fmla="*/ 32 w 87"/>
                                <a:gd name="T19" fmla="*/ 92 h 145"/>
                                <a:gd name="T20" fmla="*/ 17 w 87"/>
                                <a:gd name="T21" fmla="*/ 105 h 145"/>
                                <a:gd name="T22" fmla="*/ 17 w 87"/>
                                <a:gd name="T23" fmla="*/ 145 h 145"/>
                                <a:gd name="T24" fmla="*/ 0 w 87"/>
                                <a:gd name="T25" fmla="*/ 145 h 145"/>
                                <a:gd name="T26" fmla="*/ 0 w 87"/>
                                <a:gd name="T27" fmla="*/ 0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87" h="145">
                                  <a:moveTo>
                                    <a:pt x="0" y="0"/>
                                  </a:moveTo>
                                  <a:lnTo>
                                    <a:pt x="0" y="0"/>
                                  </a:lnTo>
                                  <a:lnTo>
                                    <a:pt x="17" y="0"/>
                                  </a:lnTo>
                                  <a:lnTo>
                                    <a:pt x="17" y="84"/>
                                  </a:lnTo>
                                  <a:lnTo>
                                    <a:pt x="62" y="39"/>
                                  </a:lnTo>
                                  <a:lnTo>
                                    <a:pt x="85" y="39"/>
                                  </a:lnTo>
                                  <a:lnTo>
                                    <a:pt x="45" y="79"/>
                                  </a:lnTo>
                                  <a:lnTo>
                                    <a:pt x="87" y="145"/>
                                  </a:lnTo>
                                  <a:lnTo>
                                    <a:pt x="65" y="145"/>
                                  </a:lnTo>
                                  <a:lnTo>
                                    <a:pt x="32" y="92"/>
                                  </a:lnTo>
                                  <a:lnTo>
                                    <a:pt x="17" y="105"/>
                                  </a:lnTo>
                                  <a:lnTo>
                                    <a:pt x="17" y="145"/>
                                  </a:lnTo>
                                  <a:lnTo>
                                    <a:pt x="0" y="145"/>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81" name="Freeform 940"/>
                          <wps:cNvSpPr>
                            <a:spLocks noEditPoints="1"/>
                          </wps:cNvSpPr>
                          <wps:spPr bwMode="auto">
                            <a:xfrm>
                              <a:off x="859" y="2723"/>
                              <a:ext cx="76" cy="89"/>
                            </a:xfrm>
                            <a:custGeom>
                              <a:avLst/>
                              <a:gdLst>
                                <a:gd name="T0" fmla="*/ 50 w 96"/>
                                <a:gd name="T1" fmla="*/ 0 h 112"/>
                                <a:gd name="T2" fmla="*/ 50 w 96"/>
                                <a:gd name="T3" fmla="*/ 0 h 112"/>
                                <a:gd name="T4" fmla="*/ 71 w 96"/>
                                <a:gd name="T5" fmla="*/ 5 h 112"/>
                                <a:gd name="T6" fmla="*/ 87 w 96"/>
                                <a:gd name="T7" fmla="*/ 19 h 112"/>
                                <a:gd name="T8" fmla="*/ 95 w 96"/>
                                <a:gd name="T9" fmla="*/ 38 h 112"/>
                                <a:gd name="T10" fmla="*/ 96 w 96"/>
                                <a:gd name="T11" fmla="*/ 61 h 112"/>
                                <a:gd name="T12" fmla="*/ 19 w 96"/>
                                <a:gd name="T13" fmla="*/ 61 h 112"/>
                                <a:gd name="T14" fmla="*/ 26 w 96"/>
                                <a:gd name="T15" fmla="*/ 87 h 112"/>
                                <a:gd name="T16" fmla="*/ 48 w 96"/>
                                <a:gd name="T17" fmla="*/ 96 h 112"/>
                                <a:gd name="T18" fmla="*/ 70 w 96"/>
                                <a:gd name="T19" fmla="*/ 87 h 112"/>
                                <a:gd name="T20" fmla="*/ 77 w 96"/>
                                <a:gd name="T21" fmla="*/ 75 h 112"/>
                                <a:gd name="T22" fmla="*/ 95 w 96"/>
                                <a:gd name="T23" fmla="*/ 75 h 112"/>
                                <a:gd name="T24" fmla="*/ 90 w 96"/>
                                <a:gd name="T25" fmla="*/ 88 h 112"/>
                                <a:gd name="T26" fmla="*/ 81 w 96"/>
                                <a:gd name="T27" fmla="*/ 100 h 112"/>
                                <a:gd name="T28" fmla="*/ 61 w 96"/>
                                <a:gd name="T29" fmla="*/ 110 h 112"/>
                                <a:gd name="T30" fmla="*/ 47 w 96"/>
                                <a:gd name="T31" fmla="*/ 112 h 112"/>
                                <a:gd name="T32" fmla="*/ 13 w 96"/>
                                <a:gd name="T33" fmla="*/ 97 h 112"/>
                                <a:gd name="T34" fmla="*/ 0 w 96"/>
                                <a:gd name="T35" fmla="*/ 57 h 112"/>
                                <a:gd name="T36" fmla="*/ 13 w 96"/>
                                <a:gd name="T37" fmla="*/ 16 h 112"/>
                                <a:gd name="T38" fmla="*/ 50 w 96"/>
                                <a:gd name="T39" fmla="*/ 0 h 112"/>
                                <a:gd name="T40" fmla="*/ 50 w 96"/>
                                <a:gd name="T41" fmla="*/ 0 h 112"/>
                                <a:gd name="T42" fmla="*/ 78 w 96"/>
                                <a:gd name="T43" fmla="*/ 47 h 112"/>
                                <a:gd name="T44" fmla="*/ 78 w 96"/>
                                <a:gd name="T45" fmla="*/ 47 h 112"/>
                                <a:gd name="T46" fmla="*/ 73 w 96"/>
                                <a:gd name="T47" fmla="*/ 28 h 112"/>
                                <a:gd name="T48" fmla="*/ 48 w 96"/>
                                <a:gd name="T49" fmla="*/ 16 h 112"/>
                                <a:gd name="T50" fmla="*/ 28 w 96"/>
                                <a:gd name="T51" fmla="*/ 24 h 112"/>
                                <a:gd name="T52" fmla="*/ 19 w 96"/>
                                <a:gd name="T53" fmla="*/ 47 h 112"/>
                                <a:gd name="T54" fmla="*/ 78 w 96"/>
                                <a:gd name="T55" fmla="*/ 47 h 112"/>
                                <a:gd name="T56" fmla="*/ 48 w 96"/>
                                <a:gd name="T57" fmla="*/ 0 h 112"/>
                                <a:gd name="T58" fmla="*/ 48 w 96"/>
                                <a:gd name="T59" fmla="*/ 0 h 112"/>
                                <a:gd name="T60" fmla="*/ 48 w 96"/>
                                <a:gd name="T61"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96" h="112">
                                  <a:moveTo>
                                    <a:pt x="50" y="0"/>
                                  </a:moveTo>
                                  <a:lnTo>
                                    <a:pt x="50" y="0"/>
                                  </a:lnTo>
                                  <a:cubicBezTo>
                                    <a:pt x="57" y="0"/>
                                    <a:pt x="64" y="2"/>
                                    <a:pt x="71" y="5"/>
                                  </a:cubicBezTo>
                                  <a:cubicBezTo>
                                    <a:pt x="78" y="9"/>
                                    <a:pt x="84" y="13"/>
                                    <a:pt x="87" y="19"/>
                                  </a:cubicBezTo>
                                  <a:cubicBezTo>
                                    <a:pt x="91" y="24"/>
                                    <a:pt x="93" y="31"/>
                                    <a:pt x="95" y="38"/>
                                  </a:cubicBezTo>
                                  <a:cubicBezTo>
                                    <a:pt x="96" y="43"/>
                                    <a:pt x="96" y="50"/>
                                    <a:pt x="96" y="61"/>
                                  </a:cubicBezTo>
                                  <a:lnTo>
                                    <a:pt x="19" y="61"/>
                                  </a:lnTo>
                                  <a:cubicBezTo>
                                    <a:pt x="19" y="72"/>
                                    <a:pt x="22" y="80"/>
                                    <a:pt x="26" y="87"/>
                                  </a:cubicBezTo>
                                  <a:cubicBezTo>
                                    <a:pt x="31" y="93"/>
                                    <a:pt x="38" y="96"/>
                                    <a:pt x="48" y="96"/>
                                  </a:cubicBezTo>
                                  <a:cubicBezTo>
                                    <a:pt x="58" y="96"/>
                                    <a:pt x="65" y="93"/>
                                    <a:pt x="70" y="87"/>
                                  </a:cubicBezTo>
                                  <a:cubicBezTo>
                                    <a:pt x="74" y="84"/>
                                    <a:pt x="76" y="80"/>
                                    <a:pt x="77" y="75"/>
                                  </a:cubicBezTo>
                                  <a:lnTo>
                                    <a:pt x="95" y="75"/>
                                  </a:lnTo>
                                  <a:cubicBezTo>
                                    <a:pt x="94" y="79"/>
                                    <a:pt x="93" y="83"/>
                                    <a:pt x="90" y="88"/>
                                  </a:cubicBezTo>
                                  <a:cubicBezTo>
                                    <a:pt x="87" y="93"/>
                                    <a:pt x="85" y="97"/>
                                    <a:pt x="81" y="100"/>
                                  </a:cubicBezTo>
                                  <a:cubicBezTo>
                                    <a:pt x="76" y="105"/>
                                    <a:pt x="69" y="108"/>
                                    <a:pt x="61" y="110"/>
                                  </a:cubicBezTo>
                                  <a:cubicBezTo>
                                    <a:pt x="57" y="111"/>
                                    <a:pt x="52" y="112"/>
                                    <a:pt x="47" y="112"/>
                                  </a:cubicBezTo>
                                  <a:cubicBezTo>
                                    <a:pt x="34" y="112"/>
                                    <a:pt x="22" y="107"/>
                                    <a:pt x="13" y="97"/>
                                  </a:cubicBezTo>
                                  <a:cubicBezTo>
                                    <a:pt x="4" y="88"/>
                                    <a:pt x="0" y="74"/>
                                    <a:pt x="0" y="57"/>
                                  </a:cubicBezTo>
                                  <a:cubicBezTo>
                                    <a:pt x="0" y="40"/>
                                    <a:pt x="4" y="27"/>
                                    <a:pt x="13" y="16"/>
                                  </a:cubicBezTo>
                                  <a:cubicBezTo>
                                    <a:pt x="23" y="5"/>
                                    <a:pt x="35" y="0"/>
                                    <a:pt x="50" y="0"/>
                                  </a:cubicBezTo>
                                  <a:lnTo>
                                    <a:pt x="50" y="0"/>
                                  </a:lnTo>
                                  <a:close/>
                                  <a:moveTo>
                                    <a:pt x="78" y="47"/>
                                  </a:moveTo>
                                  <a:lnTo>
                                    <a:pt x="78" y="47"/>
                                  </a:lnTo>
                                  <a:cubicBezTo>
                                    <a:pt x="77" y="39"/>
                                    <a:pt x="75" y="33"/>
                                    <a:pt x="73" y="28"/>
                                  </a:cubicBezTo>
                                  <a:cubicBezTo>
                                    <a:pt x="68" y="20"/>
                                    <a:pt x="60" y="16"/>
                                    <a:pt x="48" y="16"/>
                                  </a:cubicBezTo>
                                  <a:cubicBezTo>
                                    <a:pt x="40" y="16"/>
                                    <a:pt x="33" y="18"/>
                                    <a:pt x="28" y="24"/>
                                  </a:cubicBezTo>
                                  <a:cubicBezTo>
                                    <a:pt x="22" y="30"/>
                                    <a:pt x="20" y="38"/>
                                    <a:pt x="19" y="47"/>
                                  </a:cubicBezTo>
                                  <a:lnTo>
                                    <a:pt x="78" y="47"/>
                                  </a:lnTo>
                                  <a:close/>
                                  <a:moveTo>
                                    <a:pt x="48" y="0"/>
                                  </a:moveTo>
                                  <a:lnTo>
                                    <a:pt x="48" y="0"/>
                                  </a:lnTo>
                                  <a:lnTo>
                                    <a:pt x="4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82" name="Freeform 941"/>
                          <wps:cNvSpPr>
                            <a:spLocks noEditPoints="1"/>
                          </wps:cNvSpPr>
                          <wps:spPr bwMode="auto">
                            <a:xfrm>
                              <a:off x="944" y="2723"/>
                              <a:ext cx="77" cy="120"/>
                            </a:xfrm>
                            <a:custGeom>
                              <a:avLst/>
                              <a:gdLst>
                                <a:gd name="T0" fmla="*/ 77 w 97"/>
                                <a:gd name="T1" fmla="*/ 2 h 151"/>
                                <a:gd name="T2" fmla="*/ 77 w 97"/>
                                <a:gd name="T3" fmla="*/ 2 h 151"/>
                                <a:gd name="T4" fmla="*/ 97 w 97"/>
                                <a:gd name="T5" fmla="*/ 2 h 151"/>
                                <a:gd name="T6" fmla="*/ 80 w 97"/>
                                <a:gd name="T7" fmla="*/ 49 h 151"/>
                                <a:gd name="T8" fmla="*/ 64 w 97"/>
                                <a:gd name="T9" fmla="*/ 93 h 151"/>
                                <a:gd name="T10" fmla="*/ 42 w 97"/>
                                <a:gd name="T11" fmla="*/ 142 h 151"/>
                                <a:gd name="T12" fmla="*/ 21 w 97"/>
                                <a:gd name="T13" fmla="*/ 151 h 151"/>
                                <a:gd name="T14" fmla="*/ 15 w 97"/>
                                <a:gd name="T15" fmla="*/ 151 h 151"/>
                                <a:gd name="T16" fmla="*/ 10 w 97"/>
                                <a:gd name="T17" fmla="*/ 150 h 151"/>
                                <a:gd name="T18" fmla="*/ 10 w 97"/>
                                <a:gd name="T19" fmla="*/ 134 h 151"/>
                                <a:gd name="T20" fmla="*/ 17 w 97"/>
                                <a:gd name="T21" fmla="*/ 135 h 151"/>
                                <a:gd name="T22" fmla="*/ 20 w 97"/>
                                <a:gd name="T23" fmla="*/ 136 h 151"/>
                                <a:gd name="T24" fmla="*/ 28 w 97"/>
                                <a:gd name="T25" fmla="*/ 134 h 151"/>
                                <a:gd name="T26" fmla="*/ 32 w 97"/>
                                <a:gd name="T27" fmla="*/ 130 h 151"/>
                                <a:gd name="T28" fmla="*/ 35 w 97"/>
                                <a:gd name="T29" fmla="*/ 122 h 151"/>
                                <a:gd name="T30" fmla="*/ 40 w 97"/>
                                <a:gd name="T31" fmla="*/ 111 h 151"/>
                                <a:gd name="T32" fmla="*/ 0 w 97"/>
                                <a:gd name="T33" fmla="*/ 2 h 151"/>
                                <a:gd name="T34" fmla="*/ 21 w 97"/>
                                <a:gd name="T35" fmla="*/ 2 h 151"/>
                                <a:gd name="T36" fmla="*/ 49 w 97"/>
                                <a:gd name="T37" fmla="*/ 88 h 151"/>
                                <a:gd name="T38" fmla="*/ 77 w 97"/>
                                <a:gd name="T39" fmla="*/ 2 h 151"/>
                                <a:gd name="T40" fmla="*/ 49 w 97"/>
                                <a:gd name="T41" fmla="*/ 0 h 151"/>
                                <a:gd name="T42" fmla="*/ 49 w 97"/>
                                <a:gd name="T43" fmla="*/ 0 h 151"/>
                                <a:gd name="T44" fmla="*/ 49 w 97"/>
                                <a:gd name="T45" fmla="*/ 0 h 1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97" h="151">
                                  <a:moveTo>
                                    <a:pt x="77" y="2"/>
                                  </a:moveTo>
                                  <a:lnTo>
                                    <a:pt x="77" y="2"/>
                                  </a:lnTo>
                                  <a:lnTo>
                                    <a:pt x="97" y="2"/>
                                  </a:lnTo>
                                  <a:cubicBezTo>
                                    <a:pt x="95" y="9"/>
                                    <a:pt x="89" y="25"/>
                                    <a:pt x="80" y="49"/>
                                  </a:cubicBezTo>
                                  <a:cubicBezTo>
                                    <a:pt x="74" y="67"/>
                                    <a:pt x="69" y="82"/>
                                    <a:pt x="64" y="93"/>
                                  </a:cubicBezTo>
                                  <a:cubicBezTo>
                                    <a:pt x="54" y="120"/>
                                    <a:pt x="47" y="137"/>
                                    <a:pt x="42" y="142"/>
                                  </a:cubicBezTo>
                                  <a:cubicBezTo>
                                    <a:pt x="38" y="148"/>
                                    <a:pt x="31" y="151"/>
                                    <a:pt x="21" y="151"/>
                                  </a:cubicBezTo>
                                  <a:cubicBezTo>
                                    <a:pt x="18" y="151"/>
                                    <a:pt x="16" y="151"/>
                                    <a:pt x="15" y="151"/>
                                  </a:cubicBezTo>
                                  <a:cubicBezTo>
                                    <a:pt x="14" y="151"/>
                                    <a:pt x="12" y="150"/>
                                    <a:pt x="10" y="150"/>
                                  </a:cubicBezTo>
                                  <a:lnTo>
                                    <a:pt x="10" y="134"/>
                                  </a:lnTo>
                                  <a:cubicBezTo>
                                    <a:pt x="13" y="135"/>
                                    <a:pt x="15" y="135"/>
                                    <a:pt x="17" y="135"/>
                                  </a:cubicBezTo>
                                  <a:cubicBezTo>
                                    <a:pt x="18" y="136"/>
                                    <a:pt x="19" y="136"/>
                                    <a:pt x="20" y="136"/>
                                  </a:cubicBezTo>
                                  <a:cubicBezTo>
                                    <a:pt x="24" y="136"/>
                                    <a:pt x="26" y="135"/>
                                    <a:pt x="28" y="134"/>
                                  </a:cubicBezTo>
                                  <a:cubicBezTo>
                                    <a:pt x="29" y="133"/>
                                    <a:pt x="30" y="132"/>
                                    <a:pt x="32" y="130"/>
                                  </a:cubicBezTo>
                                  <a:cubicBezTo>
                                    <a:pt x="32" y="130"/>
                                    <a:pt x="33" y="127"/>
                                    <a:pt x="35" y="122"/>
                                  </a:cubicBezTo>
                                  <a:cubicBezTo>
                                    <a:pt x="37" y="117"/>
                                    <a:pt x="39" y="113"/>
                                    <a:pt x="40" y="111"/>
                                  </a:cubicBezTo>
                                  <a:lnTo>
                                    <a:pt x="0" y="2"/>
                                  </a:lnTo>
                                  <a:lnTo>
                                    <a:pt x="21" y="2"/>
                                  </a:lnTo>
                                  <a:lnTo>
                                    <a:pt x="49" y="88"/>
                                  </a:lnTo>
                                  <a:lnTo>
                                    <a:pt x="77" y="2"/>
                                  </a:lnTo>
                                  <a:close/>
                                  <a:moveTo>
                                    <a:pt x="49" y="0"/>
                                  </a:moveTo>
                                  <a:lnTo>
                                    <a:pt x="49" y="0"/>
                                  </a:lnTo>
                                  <a:lnTo>
                                    <a:pt x="49"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83" name="Freeform 942"/>
                          <wps:cNvSpPr>
                            <a:spLocks/>
                          </wps:cNvSpPr>
                          <wps:spPr bwMode="auto">
                            <a:xfrm>
                              <a:off x="1025" y="2792"/>
                              <a:ext cx="16" cy="41"/>
                            </a:xfrm>
                            <a:custGeom>
                              <a:avLst/>
                              <a:gdLst>
                                <a:gd name="T0" fmla="*/ 0 w 21"/>
                                <a:gd name="T1" fmla="*/ 42 h 51"/>
                                <a:gd name="T2" fmla="*/ 0 w 21"/>
                                <a:gd name="T3" fmla="*/ 42 h 51"/>
                                <a:gd name="T4" fmla="*/ 9 w 21"/>
                                <a:gd name="T5" fmla="*/ 32 h 51"/>
                                <a:gd name="T6" fmla="*/ 11 w 21"/>
                                <a:gd name="T7" fmla="*/ 24 h 51"/>
                                <a:gd name="T8" fmla="*/ 11 w 21"/>
                                <a:gd name="T9" fmla="*/ 22 h 51"/>
                                <a:gd name="T10" fmla="*/ 10 w 21"/>
                                <a:gd name="T11" fmla="*/ 21 h 51"/>
                                <a:gd name="T12" fmla="*/ 0 w 21"/>
                                <a:gd name="T13" fmla="*/ 21 h 51"/>
                                <a:gd name="T14" fmla="*/ 0 w 21"/>
                                <a:gd name="T15" fmla="*/ 0 h 51"/>
                                <a:gd name="T16" fmla="*/ 21 w 21"/>
                                <a:gd name="T17" fmla="*/ 0 h 51"/>
                                <a:gd name="T18" fmla="*/ 21 w 21"/>
                                <a:gd name="T19" fmla="*/ 19 h 51"/>
                                <a:gd name="T20" fmla="*/ 16 w 21"/>
                                <a:gd name="T21" fmla="*/ 40 h 51"/>
                                <a:gd name="T22" fmla="*/ 0 w 21"/>
                                <a:gd name="T23" fmla="*/ 51 h 51"/>
                                <a:gd name="T24" fmla="*/ 0 w 21"/>
                                <a:gd name="T25" fmla="*/ 42 h 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1" h="51">
                                  <a:moveTo>
                                    <a:pt x="0" y="42"/>
                                  </a:moveTo>
                                  <a:lnTo>
                                    <a:pt x="0" y="42"/>
                                  </a:lnTo>
                                  <a:cubicBezTo>
                                    <a:pt x="4" y="41"/>
                                    <a:pt x="7" y="38"/>
                                    <a:pt x="9" y="32"/>
                                  </a:cubicBezTo>
                                  <a:cubicBezTo>
                                    <a:pt x="10" y="29"/>
                                    <a:pt x="11" y="26"/>
                                    <a:pt x="11" y="24"/>
                                  </a:cubicBezTo>
                                  <a:cubicBezTo>
                                    <a:pt x="11" y="23"/>
                                    <a:pt x="11" y="23"/>
                                    <a:pt x="11" y="22"/>
                                  </a:cubicBezTo>
                                  <a:cubicBezTo>
                                    <a:pt x="11" y="22"/>
                                    <a:pt x="10" y="22"/>
                                    <a:pt x="10" y="21"/>
                                  </a:cubicBezTo>
                                  <a:lnTo>
                                    <a:pt x="0" y="21"/>
                                  </a:lnTo>
                                  <a:lnTo>
                                    <a:pt x="0" y="0"/>
                                  </a:lnTo>
                                  <a:lnTo>
                                    <a:pt x="21" y="0"/>
                                  </a:lnTo>
                                  <a:lnTo>
                                    <a:pt x="21" y="19"/>
                                  </a:lnTo>
                                  <a:cubicBezTo>
                                    <a:pt x="21" y="27"/>
                                    <a:pt x="19" y="34"/>
                                    <a:pt x="16" y="40"/>
                                  </a:cubicBezTo>
                                  <a:cubicBezTo>
                                    <a:pt x="13" y="46"/>
                                    <a:pt x="7" y="50"/>
                                    <a:pt x="0" y="51"/>
                                  </a:cubicBezTo>
                                  <a:lnTo>
                                    <a:pt x="0" y="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84" name="Freeform 943"/>
                          <wps:cNvSpPr>
                            <a:spLocks noEditPoints="1"/>
                          </wps:cNvSpPr>
                          <wps:spPr bwMode="auto">
                            <a:xfrm>
                              <a:off x="1115" y="2693"/>
                              <a:ext cx="85" cy="116"/>
                            </a:xfrm>
                            <a:custGeom>
                              <a:avLst/>
                              <a:gdLst>
                                <a:gd name="T0" fmla="*/ 0 w 108"/>
                                <a:gd name="T1" fmla="*/ 0 h 145"/>
                                <a:gd name="T2" fmla="*/ 0 w 108"/>
                                <a:gd name="T3" fmla="*/ 0 h 145"/>
                                <a:gd name="T4" fmla="*/ 65 w 108"/>
                                <a:gd name="T5" fmla="*/ 0 h 145"/>
                                <a:gd name="T6" fmla="*/ 96 w 108"/>
                                <a:gd name="T7" fmla="*/ 11 h 145"/>
                                <a:gd name="T8" fmla="*/ 108 w 108"/>
                                <a:gd name="T9" fmla="*/ 42 h 145"/>
                                <a:gd name="T10" fmla="*/ 97 w 108"/>
                                <a:gd name="T11" fmla="*/ 71 h 145"/>
                                <a:gd name="T12" fmla="*/ 65 w 108"/>
                                <a:gd name="T13" fmla="*/ 84 h 145"/>
                                <a:gd name="T14" fmla="*/ 19 w 108"/>
                                <a:gd name="T15" fmla="*/ 84 h 145"/>
                                <a:gd name="T16" fmla="*/ 19 w 108"/>
                                <a:gd name="T17" fmla="*/ 145 h 145"/>
                                <a:gd name="T18" fmla="*/ 0 w 108"/>
                                <a:gd name="T19" fmla="*/ 145 h 145"/>
                                <a:gd name="T20" fmla="*/ 0 w 108"/>
                                <a:gd name="T21" fmla="*/ 0 h 145"/>
                                <a:gd name="T22" fmla="*/ 88 w 108"/>
                                <a:gd name="T23" fmla="*/ 42 h 145"/>
                                <a:gd name="T24" fmla="*/ 88 w 108"/>
                                <a:gd name="T25" fmla="*/ 42 h 145"/>
                                <a:gd name="T26" fmla="*/ 76 w 108"/>
                                <a:gd name="T27" fmla="*/ 20 h 145"/>
                                <a:gd name="T28" fmla="*/ 59 w 108"/>
                                <a:gd name="T29" fmla="*/ 17 h 145"/>
                                <a:gd name="T30" fmla="*/ 19 w 108"/>
                                <a:gd name="T31" fmla="*/ 17 h 145"/>
                                <a:gd name="T32" fmla="*/ 19 w 108"/>
                                <a:gd name="T33" fmla="*/ 67 h 145"/>
                                <a:gd name="T34" fmla="*/ 59 w 108"/>
                                <a:gd name="T35" fmla="*/ 67 h 145"/>
                                <a:gd name="T36" fmla="*/ 80 w 108"/>
                                <a:gd name="T37" fmla="*/ 62 h 145"/>
                                <a:gd name="T38" fmla="*/ 88 w 108"/>
                                <a:gd name="T39" fmla="*/ 42 h 145"/>
                                <a:gd name="T40" fmla="*/ 88 w 108"/>
                                <a:gd name="T41" fmla="*/ 42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08" h="145">
                                  <a:moveTo>
                                    <a:pt x="0" y="0"/>
                                  </a:moveTo>
                                  <a:lnTo>
                                    <a:pt x="0" y="0"/>
                                  </a:lnTo>
                                  <a:lnTo>
                                    <a:pt x="65" y="0"/>
                                  </a:lnTo>
                                  <a:cubicBezTo>
                                    <a:pt x="78" y="0"/>
                                    <a:pt x="88" y="4"/>
                                    <a:pt x="96" y="11"/>
                                  </a:cubicBezTo>
                                  <a:cubicBezTo>
                                    <a:pt x="104" y="18"/>
                                    <a:pt x="108" y="29"/>
                                    <a:pt x="108" y="42"/>
                                  </a:cubicBezTo>
                                  <a:cubicBezTo>
                                    <a:pt x="108" y="53"/>
                                    <a:pt x="105" y="63"/>
                                    <a:pt x="97" y="71"/>
                                  </a:cubicBezTo>
                                  <a:cubicBezTo>
                                    <a:pt x="90" y="80"/>
                                    <a:pt x="80" y="84"/>
                                    <a:pt x="65" y="84"/>
                                  </a:cubicBezTo>
                                  <a:lnTo>
                                    <a:pt x="19" y="84"/>
                                  </a:lnTo>
                                  <a:lnTo>
                                    <a:pt x="19" y="145"/>
                                  </a:lnTo>
                                  <a:lnTo>
                                    <a:pt x="0" y="145"/>
                                  </a:lnTo>
                                  <a:lnTo>
                                    <a:pt x="0" y="0"/>
                                  </a:lnTo>
                                  <a:close/>
                                  <a:moveTo>
                                    <a:pt x="88" y="42"/>
                                  </a:moveTo>
                                  <a:lnTo>
                                    <a:pt x="88" y="42"/>
                                  </a:lnTo>
                                  <a:cubicBezTo>
                                    <a:pt x="88" y="31"/>
                                    <a:pt x="84" y="24"/>
                                    <a:pt x="76" y="20"/>
                                  </a:cubicBezTo>
                                  <a:cubicBezTo>
                                    <a:pt x="72" y="18"/>
                                    <a:pt x="66" y="17"/>
                                    <a:pt x="59" y="17"/>
                                  </a:cubicBezTo>
                                  <a:lnTo>
                                    <a:pt x="19" y="17"/>
                                  </a:lnTo>
                                  <a:lnTo>
                                    <a:pt x="19" y="67"/>
                                  </a:lnTo>
                                  <a:lnTo>
                                    <a:pt x="59" y="67"/>
                                  </a:lnTo>
                                  <a:cubicBezTo>
                                    <a:pt x="67" y="67"/>
                                    <a:pt x="74" y="65"/>
                                    <a:pt x="80" y="62"/>
                                  </a:cubicBezTo>
                                  <a:cubicBezTo>
                                    <a:pt x="85" y="58"/>
                                    <a:pt x="88" y="51"/>
                                    <a:pt x="88" y="42"/>
                                  </a:cubicBezTo>
                                  <a:lnTo>
                                    <a:pt x="88" y="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85" name="Freeform 944"/>
                          <wps:cNvSpPr>
                            <a:spLocks/>
                          </wps:cNvSpPr>
                          <wps:spPr bwMode="auto">
                            <a:xfrm>
                              <a:off x="1261" y="2692"/>
                              <a:ext cx="37" cy="149"/>
                            </a:xfrm>
                            <a:custGeom>
                              <a:avLst/>
                              <a:gdLst>
                                <a:gd name="T0" fmla="*/ 45 w 46"/>
                                <a:gd name="T1" fmla="*/ 0 h 188"/>
                                <a:gd name="T2" fmla="*/ 45 w 46"/>
                                <a:gd name="T3" fmla="*/ 0 h 188"/>
                                <a:gd name="T4" fmla="*/ 25 w 46"/>
                                <a:gd name="T5" fmla="*/ 44 h 188"/>
                                <a:gd name="T6" fmla="*/ 18 w 46"/>
                                <a:gd name="T7" fmla="*/ 94 h 188"/>
                                <a:gd name="T8" fmla="*/ 26 w 46"/>
                                <a:gd name="T9" fmla="*/ 146 h 188"/>
                                <a:gd name="T10" fmla="*/ 46 w 46"/>
                                <a:gd name="T11" fmla="*/ 188 h 188"/>
                                <a:gd name="T12" fmla="*/ 34 w 46"/>
                                <a:gd name="T13" fmla="*/ 188 h 188"/>
                                <a:gd name="T14" fmla="*/ 16 w 46"/>
                                <a:gd name="T15" fmla="*/ 160 h 188"/>
                                <a:gd name="T16" fmla="*/ 8 w 46"/>
                                <a:gd name="T17" fmla="*/ 143 h 188"/>
                                <a:gd name="T18" fmla="*/ 1 w 46"/>
                                <a:gd name="T19" fmla="*/ 112 h 188"/>
                                <a:gd name="T20" fmla="*/ 0 w 46"/>
                                <a:gd name="T21" fmla="*/ 95 h 188"/>
                                <a:gd name="T22" fmla="*/ 9 w 46"/>
                                <a:gd name="T23" fmla="*/ 43 h 188"/>
                                <a:gd name="T24" fmla="*/ 33 w 46"/>
                                <a:gd name="T25" fmla="*/ 0 h 188"/>
                                <a:gd name="T26" fmla="*/ 45 w 46"/>
                                <a:gd name="T27" fmla="*/ 0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45" y="0"/>
                                  </a:moveTo>
                                  <a:lnTo>
                                    <a:pt x="45" y="0"/>
                                  </a:lnTo>
                                  <a:cubicBezTo>
                                    <a:pt x="35" y="20"/>
                                    <a:pt x="28" y="35"/>
                                    <a:pt x="25" y="44"/>
                                  </a:cubicBezTo>
                                  <a:cubicBezTo>
                                    <a:pt x="21" y="58"/>
                                    <a:pt x="18" y="75"/>
                                    <a:pt x="18" y="94"/>
                                  </a:cubicBezTo>
                                  <a:cubicBezTo>
                                    <a:pt x="18" y="113"/>
                                    <a:pt x="21" y="130"/>
                                    <a:pt x="26" y="146"/>
                                  </a:cubicBezTo>
                                  <a:cubicBezTo>
                                    <a:pt x="30" y="156"/>
                                    <a:pt x="36" y="170"/>
                                    <a:pt x="46" y="188"/>
                                  </a:cubicBezTo>
                                  <a:lnTo>
                                    <a:pt x="34" y="188"/>
                                  </a:lnTo>
                                  <a:cubicBezTo>
                                    <a:pt x="24" y="173"/>
                                    <a:pt x="18" y="164"/>
                                    <a:pt x="16" y="160"/>
                                  </a:cubicBezTo>
                                  <a:cubicBezTo>
                                    <a:pt x="14" y="155"/>
                                    <a:pt x="11" y="150"/>
                                    <a:pt x="8" y="143"/>
                                  </a:cubicBezTo>
                                  <a:cubicBezTo>
                                    <a:pt x="5" y="133"/>
                                    <a:pt x="2" y="123"/>
                                    <a:pt x="1" y="112"/>
                                  </a:cubicBezTo>
                                  <a:cubicBezTo>
                                    <a:pt x="0" y="106"/>
                                    <a:pt x="0" y="100"/>
                                    <a:pt x="0" y="95"/>
                                  </a:cubicBezTo>
                                  <a:cubicBezTo>
                                    <a:pt x="0" y="76"/>
                                    <a:pt x="3" y="58"/>
                                    <a:pt x="9" y="43"/>
                                  </a:cubicBezTo>
                                  <a:cubicBezTo>
                                    <a:pt x="13" y="34"/>
                                    <a:pt x="21" y="19"/>
                                    <a:pt x="33" y="0"/>
                                  </a:cubicBezTo>
                                  <a:lnTo>
                                    <a:pt x="45"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86" name="Freeform 945"/>
                          <wps:cNvSpPr>
                            <a:spLocks/>
                          </wps:cNvSpPr>
                          <wps:spPr bwMode="auto">
                            <a:xfrm>
                              <a:off x="1309" y="2696"/>
                              <a:ext cx="77" cy="113"/>
                            </a:xfrm>
                            <a:custGeom>
                              <a:avLst/>
                              <a:gdLst>
                                <a:gd name="T0" fmla="*/ 0 w 97"/>
                                <a:gd name="T1" fmla="*/ 142 h 142"/>
                                <a:gd name="T2" fmla="*/ 0 w 97"/>
                                <a:gd name="T3" fmla="*/ 142 h 142"/>
                                <a:gd name="T4" fmla="*/ 7 w 97"/>
                                <a:gd name="T5" fmla="*/ 110 h 142"/>
                                <a:gd name="T6" fmla="*/ 33 w 97"/>
                                <a:gd name="T7" fmla="*/ 86 h 142"/>
                                <a:gd name="T8" fmla="*/ 52 w 97"/>
                                <a:gd name="T9" fmla="*/ 75 h 142"/>
                                <a:gd name="T10" fmla="*/ 69 w 97"/>
                                <a:gd name="T11" fmla="*/ 62 h 142"/>
                                <a:gd name="T12" fmla="*/ 78 w 97"/>
                                <a:gd name="T13" fmla="*/ 43 h 142"/>
                                <a:gd name="T14" fmla="*/ 70 w 97"/>
                                <a:gd name="T15" fmla="*/ 24 h 142"/>
                                <a:gd name="T16" fmla="*/ 50 w 97"/>
                                <a:gd name="T17" fmla="*/ 17 h 142"/>
                                <a:gd name="T18" fmla="*/ 25 w 97"/>
                                <a:gd name="T19" fmla="*/ 30 h 142"/>
                                <a:gd name="T20" fmla="*/ 21 w 97"/>
                                <a:gd name="T21" fmla="*/ 51 h 142"/>
                                <a:gd name="T22" fmla="*/ 3 w 97"/>
                                <a:gd name="T23" fmla="*/ 51 h 142"/>
                                <a:gd name="T24" fmla="*/ 10 w 97"/>
                                <a:gd name="T25" fmla="*/ 21 h 142"/>
                                <a:gd name="T26" fmla="*/ 51 w 97"/>
                                <a:gd name="T27" fmla="*/ 0 h 142"/>
                                <a:gd name="T28" fmla="*/ 86 w 97"/>
                                <a:gd name="T29" fmla="*/ 13 h 142"/>
                                <a:gd name="T30" fmla="*/ 97 w 97"/>
                                <a:gd name="T31" fmla="*/ 43 h 142"/>
                                <a:gd name="T32" fmla="*/ 85 w 97"/>
                                <a:gd name="T33" fmla="*/ 72 h 142"/>
                                <a:gd name="T34" fmla="*/ 60 w 97"/>
                                <a:gd name="T35" fmla="*/ 89 h 142"/>
                                <a:gd name="T36" fmla="*/ 47 w 97"/>
                                <a:gd name="T37" fmla="*/ 96 h 142"/>
                                <a:gd name="T38" fmla="*/ 32 w 97"/>
                                <a:gd name="T39" fmla="*/ 106 h 142"/>
                                <a:gd name="T40" fmla="*/ 19 w 97"/>
                                <a:gd name="T41" fmla="*/ 125 h 142"/>
                                <a:gd name="T42" fmla="*/ 96 w 97"/>
                                <a:gd name="T43" fmla="*/ 125 h 142"/>
                                <a:gd name="T44" fmla="*/ 96 w 97"/>
                                <a:gd name="T45" fmla="*/ 142 h 142"/>
                                <a:gd name="T46" fmla="*/ 0 w 97"/>
                                <a:gd name="T47"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7" h="142">
                                  <a:moveTo>
                                    <a:pt x="0" y="142"/>
                                  </a:moveTo>
                                  <a:lnTo>
                                    <a:pt x="0" y="142"/>
                                  </a:lnTo>
                                  <a:cubicBezTo>
                                    <a:pt x="0" y="130"/>
                                    <a:pt x="3" y="119"/>
                                    <a:pt x="7" y="110"/>
                                  </a:cubicBezTo>
                                  <a:cubicBezTo>
                                    <a:pt x="11" y="101"/>
                                    <a:pt x="20" y="93"/>
                                    <a:pt x="33" y="86"/>
                                  </a:cubicBezTo>
                                  <a:lnTo>
                                    <a:pt x="52" y="75"/>
                                  </a:lnTo>
                                  <a:cubicBezTo>
                                    <a:pt x="60" y="70"/>
                                    <a:pt x="66" y="66"/>
                                    <a:pt x="69" y="62"/>
                                  </a:cubicBezTo>
                                  <a:cubicBezTo>
                                    <a:pt x="75" y="57"/>
                                    <a:pt x="78" y="50"/>
                                    <a:pt x="78" y="43"/>
                                  </a:cubicBezTo>
                                  <a:cubicBezTo>
                                    <a:pt x="78" y="35"/>
                                    <a:pt x="75" y="29"/>
                                    <a:pt x="70" y="24"/>
                                  </a:cubicBezTo>
                                  <a:cubicBezTo>
                                    <a:pt x="65" y="19"/>
                                    <a:pt x="59" y="17"/>
                                    <a:pt x="50" y="17"/>
                                  </a:cubicBezTo>
                                  <a:cubicBezTo>
                                    <a:pt x="38" y="17"/>
                                    <a:pt x="30" y="21"/>
                                    <a:pt x="25" y="30"/>
                                  </a:cubicBezTo>
                                  <a:cubicBezTo>
                                    <a:pt x="23" y="35"/>
                                    <a:pt x="21" y="42"/>
                                    <a:pt x="21" y="51"/>
                                  </a:cubicBezTo>
                                  <a:lnTo>
                                    <a:pt x="3" y="51"/>
                                  </a:lnTo>
                                  <a:cubicBezTo>
                                    <a:pt x="3" y="39"/>
                                    <a:pt x="5" y="29"/>
                                    <a:pt x="10" y="21"/>
                                  </a:cubicBezTo>
                                  <a:cubicBezTo>
                                    <a:pt x="17" y="7"/>
                                    <a:pt x="31" y="0"/>
                                    <a:pt x="51" y="0"/>
                                  </a:cubicBezTo>
                                  <a:cubicBezTo>
                                    <a:pt x="67" y="0"/>
                                    <a:pt x="78" y="5"/>
                                    <a:pt x="86" y="13"/>
                                  </a:cubicBezTo>
                                  <a:cubicBezTo>
                                    <a:pt x="93" y="22"/>
                                    <a:pt x="97" y="32"/>
                                    <a:pt x="97" y="43"/>
                                  </a:cubicBezTo>
                                  <a:cubicBezTo>
                                    <a:pt x="97" y="54"/>
                                    <a:pt x="93" y="64"/>
                                    <a:pt x="85" y="72"/>
                                  </a:cubicBezTo>
                                  <a:cubicBezTo>
                                    <a:pt x="81" y="76"/>
                                    <a:pt x="72" y="82"/>
                                    <a:pt x="60" y="89"/>
                                  </a:cubicBezTo>
                                  <a:lnTo>
                                    <a:pt x="47" y="96"/>
                                  </a:lnTo>
                                  <a:cubicBezTo>
                                    <a:pt x="41" y="100"/>
                                    <a:pt x="35" y="103"/>
                                    <a:pt x="32" y="106"/>
                                  </a:cubicBezTo>
                                  <a:cubicBezTo>
                                    <a:pt x="25" y="112"/>
                                    <a:pt x="21" y="118"/>
                                    <a:pt x="19" y="125"/>
                                  </a:cubicBezTo>
                                  <a:lnTo>
                                    <a:pt x="96" y="125"/>
                                  </a:lnTo>
                                  <a:lnTo>
                                    <a:pt x="96" y="142"/>
                                  </a:lnTo>
                                  <a:lnTo>
                                    <a:pt x="0"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87" name="Freeform 946"/>
                          <wps:cNvSpPr>
                            <a:spLocks noEditPoints="1"/>
                          </wps:cNvSpPr>
                          <wps:spPr bwMode="auto">
                            <a:xfrm>
                              <a:off x="1398" y="2697"/>
                              <a:ext cx="78" cy="115"/>
                            </a:xfrm>
                            <a:custGeom>
                              <a:avLst/>
                              <a:gdLst>
                                <a:gd name="T0" fmla="*/ 49 w 98"/>
                                <a:gd name="T1" fmla="*/ 0 h 145"/>
                                <a:gd name="T2" fmla="*/ 49 w 98"/>
                                <a:gd name="T3" fmla="*/ 0 h 145"/>
                                <a:gd name="T4" fmla="*/ 88 w 98"/>
                                <a:gd name="T5" fmla="*/ 22 h 145"/>
                                <a:gd name="T6" fmla="*/ 98 w 98"/>
                                <a:gd name="T7" fmla="*/ 70 h 145"/>
                                <a:gd name="T8" fmla="*/ 89 w 98"/>
                                <a:gd name="T9" fmla="*/ 118 h 145"/>
                                <a:gd name="T10" fmla="*/ 49 w 98"/>
                                <a:gd name="T11" fmla="*/ 145 h 145"/>
                                <a:gd name="T12" fmla="*/ 11 w 98"/>
                                <a:gd name="T13" fmla="*/ 123 h 145"/>
                                <a:gd name="T14" fmla="*/ 0 w 98"/>
                                <a:gd name="T15" fmla="*/ 73 h 145"/>
                                <a:gd name="T16" fmla="*/ 7 w 98"/>
                                <a:gd name="T17" fmla="*/ 32 h 145"/>
                                <a:gd name="T18" fmla="*/ 49 w 98"/>
                                <a:gd name="T19" fmla="*/ 0 h 145"/>
                                <a:gd name="T20" fmla="*/ 49 w 98"/>
                                <a:gd name="T21" fmla="*/ 0 h 145"/>
                                <a:gd name="T22" fmla="*/ 48 w 98"/>
                                <a:gd name="T23" fmla="*/ 129 h 145"/>
                                <a:gd name="T24" fmla="*/ 48 w 98"/>
                                <a:gd name="T25" fmla="*/ 129 h 145"/>
                                <a:gd name="T26" fmla="*/ 70 w 98"/>
                                <a:gd name="T27" fmla="*/ 116 h 145"/>
                                <a:gd name="T28" fmla="*/ 79 w 98"/>
                                <a:gd name="T29" fmla="*/ 71 h 145"/>
                                <a:gd name="T30" fmla="*/ 73 w 98"/>
                                <a:gd name="T31" fmla="*/ 31 h 145"/>
                                <a:gd name="T32" fmla="*/ 50 w 98"/>
                                <a:gd name="T33" fmla="*/ 16 h 145"/>
                                <a:gd name="T34" fmla="*/ 27 w 98"/>
                                <a:gd name="T35" fmla="*/ 31 h 145"/>
                                <a:gd name="T36" fmla="*/ 20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7"/>
                                    <a:pt x="88" y="22"/>
                                  </a:cubicBezTo>
                                  <a:cubicBezTo>
                                    <a:pt x="95" y="34"/>
                                    <a:pt x="98" y="50"/>
                                    <a:pt x="98" y="70"/>
                                  </a:cubicBezTo>
                                  <a:cubicBezTo>
                                    <a:pt x="98" y="89"/>
                                    <a:pt x="95" y="105"/>
                                    <a:pt x="89" y="118"/>
                                  </a:cubicBezTo>
                                  <a:cubicBezTo>
                                    <a:pt x="81" y="136"/>
                                    <a:pt x="67" y="145"/>
                                    <a:pt x="49" y="145"/>
                                  </a:cubicBezTo>
                                  <a:cubicBezTo>
                                    <a:pt x="32" y="145"/>
                                    <a:pt x="19" y="138"/>
                                    <a:pt x="11" y="123"/>
                                  </a:cubicBezTo>
                                  <a:cubicBezTo>
                                    <a:pt x="4" y="111"/>
                                    <a:pt x="0" y="94"/>
                                    <a:pt x="0" y="73"/>
                                  </a:cubicBezTo>
                                  <a:cubicBezTo>
                                    <a:pt x="0" y="57"/>
                                    <a:pt x="2" y="43"/>
                                    <a:pt x="7" y="32"/>
                                  </a:cubicBezTo>
                                  <a:cubicBezTo>
                                    <a:pt x="14" y="11"/>
                                    <a:pt x="28" y="0"/>
                                    <a:pt x="49" y="0"/>
                                  </a:cubicBezTo>
                                  <a:lnTo>
                                    <a:pt x="49" y="0"/>
                                  </a:lnTo>
                                  <a:close/>
                                  <a:moveTo>
                                    <a:pt x="48" y="129"/>
                                  </a:moveTo>
                                  <a:lnTo>
                                    <a:pt x="48" y="129"/>
                                  </a:lnTo>
                                  <a:cubicBezTo>
                                    <a:pt x="58" y="129"/>
                                    <a:pt x="65" y="125"/>
                                    <a:pt x="70" y="116"/>
                                  </a:cubicBezTo>
                                  <a:cubicBezTo>
                                    <a:pt x="76" y="108"/>
                                    <a:pt x="79" y="93"/>
                                    <a:pt x="79" y="71"/>
                                  </a:cubicBezTo>
                                  <a:cubicBezTo>
                                    <a:pt x="79" y="55"/>
                                    <a:pt x="77" y="42"/>
                                    <a:pt x="73" y="31"/>
                                  </a:cubicBezTo>
                                  <a:cubicBezTo>
                                    <a:pt x="69" y="21"/>
                                    <a:pt x="61" y="16"/>
                                    <a:pt x="50" y="16"/>
                                  </a:cubicBezTo>
                                  <a:cubicBezTo>
                                    <a:pt x="39" y="16"/>
                                    <a:pt x="32" y="21"/>
                                    <a:pt x="27" y="31"/>
                                  </a:cubicBezTo>
                                  <a:cubicBezTo>
                                    <a:pt x="22" y="40"/>
                                    <a:pt x="20" y="55"/>
                                    <a:pt x="20" y="74"/>
                                  </a:cubicBezTo>
                                  <a:cubicBezTo>
                                    <a:pt x="20" y="88"/>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88" name="Freeform 947"/>
                          <wps:cNvSpPr>
                            <a:spLocks noEditPoints="1"/>
                          </wps:cNvSpPr>
                          <wps:spPr bwMode="auto">
                            <a:xfrm>
                              <a:off x="1488" y="2697"/>
                              <a:ext cx="78" cy="115"/>
                            </a:xfrm>
                            <a:custGeom>
                              <a:avLst/>
                              <a:gdLst>
                                <a:gd name="T0" fmla="*/ 49 w 98"/>
                                <a:gd name="T1" fmla="*/ 0 h 145"/>
                                <a:gd name="T2" fmla="*/ 49 w 98"/>
                                <a:gd name="T3" fmla="*/ 0 h 145"/>
                                <a:gd name="T4" fmla="*/ 88 w 98"/>
                                <a:gd name="T5" fmla="*/ 22 h 145"/>
                                <a:gd name="T6" fmla="*/ 98 w 98"/>
                                <a:gd name="T7" fmla="*/ 70 h 145"/>
                                <a:gd name="T8" fmla="*/ 89 w 98"/>
                                <a:gd name="T9" fmla="*/ 118 h 145"/>
                                <a:gd name="T10" fmla="*/ 48 w 98"/>
                                <a:gd name="T11" fmla="*/ 145 h 145"/>
                                <a:gd name="T12" fmla="*/ 11 w 98"/>
                                <a:gd name="T13" fmla="*/ 123 h 145"/>
                                <a:gd name="T14" fmla="*/ 0 w 98"/>
                                <a:gd name="T15" fmla="*/ 73 h 145"/>
                                <a:gd name="T16" fmla="*/ 6 w 98"/>
                                <a:gd name="T17" fmla="*/ 32 h 145"/>
                                <a:gd name="T18" fmla="*/ 49 w 98"/>
                                <a:gd name="T19" fmla="*/ 0 h 145"/>
                                <a:gd name="T20" fmla="*/ 49 w 98"/>
                                <a:gd name="T21" fmla="*/ 0 h 145"/>
                                <a:gd name="T22" fmla="*/ 48 w 98"/>
                                <a:gd name="T23" fmla="*/ 129 h 145"/>
                                <a:gd name="T24" fmla="*/ 48 w 98"/>
                                <a:gd name="T25" fmla="*/ 129 h 145"/>
                                <a:gd name="T26" fmla="*/ 70 w 98"/>
                                <a:gd name="T27" fmla="*/ 116 h 145"/>
                                <a:gd name="T28" fmla="*/ 78 w 98"/>
                                <a:gd name="T29" fmla="*/ 71 h 145"/>
                                <a:gd name="T30" fmla="*/ 73 w 98"/>
                                <a:gd name="T31" fmla="*/ 31 h 145"/>
                                <a:gd name="T32" fmla="*/ 50 w 98"/>
                                <a:gd name="T33" fmla="*/ 16 h 145"/>
                                <a:gd name="T34" fmla="*/ 27 w 98"/>
                                <a:gd name="T35" fmla="*/ 31 h 145"/>
                                <a:gd name="T36" fmla="*/ 19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7"/>
                                    <a:pt x="88" y="22"/>
                                  </a:cubicBezTo>
                                  <a:cubicBezTo>
                                    <a:pt x="94" y="34"/>
                                    <a:pt x="98" y="50"/>
                                    <a:pt x="98" y="70"/>
                                  </a:cubicBezTo>
                                  <a:cubicBezTo>
                                    <a:pt x="98" y="89"/>
                                    <a:pt x="95" y="105"/>
                                    <a:pt x="89" y="118"/>
                                  </a:cubicBezTo>
                                  <a:cubicBezTo>
                                    <a:pt x="81" y="136"/>
                                    <a:pt x="67" y="145"/>
                                    <a:pt x="48" y="145"/>
                                  </a:cubicBezTo>
                                  <a:cubicBezTo>
                                    <a:pt x="31" y="145"/>
                                    <a:pt x="19" y="138"/>
                                    <a:pt x="11" y="123"/>
                                  </a:cubicBezTo>
                                  <a:cubicBezTo>
                                    <a:pt x="4" y="111"/>
                                    <a:pt x="0" y="94"/>
                                    <a:pt x="0" y="73"/>
                                  </a:cubicBezTo>
                                  <a:cubicBezTo>
                                    <a:pt x="0" y="57"/>
                                    <a:pt x="2" y="43"/>
                                    <a:pt x="6" y="32"/>
                                  </a:cubicBezTo>
                                  <a:cubicBezTo>
                                    <a:pt x="14" y="11"/>
                                    <a:pt x="28" y="0"/>
                                    <a:pt x="49" y="0"/>
                                  </a:cubicBezTo>
                                  <a:lnTo>
                                    <a:pt x="49" y="0"/>
                                  </a:lnTo>
                                  <a:close/>
                                  <a:moveTo>
                                    <a:pt x="48" y="129"/>
                                  </a:moveTo>
                                  <a:lnTo>
                                    <a:pt x="48" y="129"/>
                                  </a:lnTo>
                                  <a:cubicBezTo>
                                    <a:pt x="58" y="129"/>
                                    <a:pt x="65" y="125"/>
                                    <a:pt x="70" y="116"/>
                                  </a:cubicBezTo>
                                  <a:cubicBezTo>
                                    <a:pt x="76" y="108"/>
                                    <a:pt x="78" y="93"/>
                                    <a:pt x="78" y="71"/>
                                  </a:cubicBezTo>
                                  <a:cubicBezTo>
                                    <a:pt x="78" y="55"/>
                                    <a:pt x="77" y="42"/>
                                    <a:pt x="73" y="31"/>
                                  </a:cubicBezTo>
                                  <a:cubicBezTo>
                                    <a:pt x="69" y="21"/>
                                    <a:pt x="61" y="16"/>
                                    <a:pt x="50" y="16"/>
                                  </a:cubicBezTo>
                                  <a:cubicBezTo>
                                    <a:pt x="39" y="16"/>
                                    <a:pt x="31" y="21"/>
                                    <a:pt x="27" y="31"/>
                                  </a:cubicBezTo>
                                  <a:cubicBezTo>
                                    <a:pt x="22" y="40"/>
                                    <a:pt x="19" y="55"/>
                                    <a:pt x="19" y="74"/>
                                  </a:cubicBezTo>
                                  <a:cubicBezTo>
                                    <a:pt x="19" y="88"/>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g:wgp>
                      <wpg:wgp>
                        <wpg:cNvPr id="989" name="Group 1149"/>
                        <wpg:cNvGrpSpPr>
                          <a:grpSpLocks/>
                        </wpg:cNvGrpSpPr>
                        <wpg:grpSpPr bwMode="auto">
                          <a:xfrm>
                            <a:off x="327025" y="513080"/>
                            <a:ext cx="4320540" cy="2486025"/>
                            <a:chOff x="515" y="808"/>
                            <a:chExt cx="6804" cy="3915"/>
                          </a:xfrm>
                        </wpg:grpSpPr>
                        <wps:wsp>
                          <wps:cNvPr id="990" name="Freeform 949"/>
                          <wps:cNvSpPr>
                            <a:spLocks/>
                          </wps:cNvSpPr>
                          <wps:spPr bwMode="auto">
                            <a:xfrm>
                              <a:off x="1588" y="2697"/>
                              <a:ext cx="41" cy="112"/>
                            </a:xfrm>
                            <a:custGeom>
                              <a:avLst/>
                              <a:gdLst>
                                <a:gd name="T0" fmla="*/ 0 w 52"/>
                                <a:gd name="T1" fmla="*/ 41 h 141"/>
                                <a:gd name="T2" fmla="*/ 0 w 52"/>
                                <a:gd name="T3" fmla="*/ 41 h 141"/>
                                <a:gd name="T4" fmla="*/ 0 w 52"/>
                                <a:gd name="T5" fmla="*/ 27 h 141"/>
                                <a:gd name="T6" fmla="*/ 27 w 52"/>
                                <a:gd name="T7" fmla="*/ 21 h 141"/>
                                <a:gd name="T8" fmla="*/ 38 w 52"/>
                                <a:gd name="T9" fmla="*/ 0 h 141"/>
                                <a:gd name="T10" fmla="*/ 52 w 52"/>
                                <a:gd name="T11" fmla="*/ 0 h 141"/>
                                <a:gd name="T12" fmla="*/ 52 w 52"/>
                                <a:gd name="T13" fmla="*/ 141 h 141"/>
                                <a:gd name="T14" fmla="*/ 33 w 52"/>
                                <a:gd name="T15" fmla="*/ 141 h 141"/>
                                <a:gd name="T16" fmla="*/ 33 w 52"/>
                                <a:gd name="T17" fmla="*/ 41 h 141"/>
                                <a:gd name="T18" fmla="*/ 0 w 52"/>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1">
                                  <a:moveTo>
                                    <a:pt x="0" y="41"/>
                                  </a:moveTo>
                                  <a:lnTo>
                                    <a:pt x="0" y="41"/>
                                  </a:lnTo>
                                  <a:lnTo>
                                    <a:pt x="0" y="27"/>
                                  </a:lnTo>
                                  <a:cubicBezTo>
                                    <a:pt x="13" y="26"/>
                                    <a:pt x="22" y="24"/>
                                    <a:pt x="27" y="21"/>
                                  </a:cubicBezTo>
                                  <a:cubicBezTo>
                                    <a:pt x="32" y="18"/>
                                    <a:pt x="36" y="11"/>
                                    <a:pt x="38" y="0"/>
                                  </a:cubicBezTo>
                                  <a:lnTo>
                                    <a:pt x="52" y="0"/>
                                  </a:lnTo>
                                  <a:lnTo>
                                    <a:pt x="52" y="141"/>
                                  </a:lnTo>
                                  <a:lnTo>
                                    <a:pt x="33" y="141"/>
                                  </a:lnTo>
                                  <a:lnTo>
                                    <a:pt x="33"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91" name="Freeform 950"/>
                          <wps:cNvSpPr>
                            <a:spLocks/>
                          </wps:cNvSpPr>
                          <wps:spPr bwMode="auto">
                            <a:xfrm>
                              <a:off x="1667" y="2692"/>
                              <a:ext cx="37" cy="149"/>
                            </a:xfrm>
                            <a:custGeom>
                              <a:avLst/>
                              <a:gdLst>
                                <a:gd name="T0" fmla="*/ 1 w 46"/>
                                <a:gd name="T1" fmla="*/ 188 h 188"/>
                                <a:gd name="T2" fmla="*/ 1 w 46"/>
                                <a:gd name="T3" fmla="*/ 188 h 188"/>
                                <a:gd name="T4" fmla="*/ 21 w 46"/>
                                <a:gd name="T5" fmla="*/ 144 h 188"/>
                                <a:gd name="T6" fmla="*/ 28 w 46"/>
                                <a:gd name="T7" fmla="*/ 94 h 188"/>
                                <a:gd name="T8" fmla="*/ 20 w 46"/>
                                <a:gd name="T9" fmla="*/ 42 h 188"/>
                                <a:gd name="T10" fmla="*/ 0 w 46"/>
                                <a:gd name="T11" fmla="*/ 0 h 188"/>
                                <a:gd name="T12" fmla="*/ 12 w 46"/>
                                <a:gd name="T13" fmla="*/ 0 h 188"/>
                                <a:gd name="T14" fmla="*/ 31 w 46"/>
                                <a:gd name="T15" fmla="*/ 30 h 188"/>
                                <a:gd name="T16" fmla="*/ 38 w 46"/>
                                <a:gd name="T17" fmla="*/ 45 h 188"/>
                                <a:gd name="T18" fmla="*/ 44 w 46"/>
                                <a:gd name="T19" fmla="*/ 70 h 188"/>
                                <a:gd name="T20" fmla="*/ 46 w 46"/>
                                <a:gd name="T21" fmla="*/ 93 h 188"/>
                                <a:gd name="T22" fmla="*/ 37 w 46"/>
                                <a:gd name="T23" fmla="*/ 145 h 188"/>
                                <a:gd name="T24" fmla="*/ 13 w 46"/>
                                <a:gd name="T25" fmla="*/ 188 h 188"/>
                                <a:gd name="T26" fmla="*/ 1 w 46"/>
                                <a:gd name="T27" fmla="*/ 188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1" y="188"/>
                                  </a:moveTo>
                                  <a:lnTo>
                                    <a:pt x="1" y="188"/>
                                  </a:lnTo>
                                  <a:cubicBezTo>
                                    <a:pt x="11" y="168"/>
                                    <a:pt x="18" y="153"/>
                                    <a:pt x="21" y="144"/>
                                  </a:cubicBezTo>
                                  <a:cubicBezTo>
                                    <a:pt x="25" y="130"/>
                                    <a:pt x="28" y="113"/>
                                    <a:pt x="28" y="94"/>
                                  </a:cubicBezTo>
                                  <a:cubicBezTo>
                                    <a:pt x="28" y="75"/>
                                    <a:pt x="25" y="58"/>
                                    <a:pt x="20" y="42"/>
                                  </a:cubicBezTo>
                                  <a:cubicBezTo>
                                    <a:pt x="16" y="32"/>
                                    <a:pt x="10" y="18"/>
                                    <a:pt x="0" y="0"/>
                                  </a:cubicBezTo>
                                  <a:lnTo>
                                    <a:pt x="12" y="0"/>
                                  </a:lnTo>
                                  <a:cubicBezTo>
                                    <a:pt x="22" y="16"/>
                                    <a:pt x="28" y="26"/>
                                    <a:pt x="31" y="30"/>
                                  </a:cubicBezTo>
                                  <a:cubicBezTo>
                                    <a:pt x="33" y="34"/>
                                    <a:pt x="35" y="39"/>
                                    <a:pt x="38" y="45"/>
                                  </a:cubicBezTo>
                                  <a:cubicBezTo>
                                    <a:pt x="41" y="54"/>
                                    <a:pt x="43" y="62"/>
                                    <a:pt x="44" y="70"/>
                                  </a:cubicBezTo>
                                  <a:cubicBezTo>
                                    <a:pt x="46" y="78"/>
                                    <a:pt x="46" y="85"/>
                                    <a:pt x="46" y="93"/>
                                  </a:cubicBezTo>
                                  <a:cubicBezTo>
                                    <a:pt x="46" y="112"/>
                                    <a:pt x="43" y="130"/>
                                    <a:pt x="37" y="145"/>
                                  </a:cubicBezTo>
                                  <a:cubicBezTo>
                                    <a:pt x="33" y="155"/>
                                    <a:pt x="25" y="169"/>
                                    <a:pt x="13" y="188"/>
                                  </a:cubicBezTo>
                                  <a:lnTo>
                                    <a:pt x="1" y="18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92" name="Freeform 951"/>
                          <wps:cNvSpPr>
                            <a:spLocks noEditPoints="1"/>
                          </wps:cNvSpPr>
                          <wps:spPr bwMode="auto">
                            <a:xfrm>
                              <a:off x="526" y="3008"/>
                              <a:ext cx="85" cy="114"/>
                            </a:xfrm>
                            <a:custGeom>
                              <a:avLst/>
                              <a:gdLst>
                                <a:gd name="T0" fmla="*/ 0 w 107"/>
                                <a:gd name="T1" fmla="*/ 0 h 144"/>
                                <a:gd name="T2" fmla="*/ 0 w 107"/>
                                <a:gd name="T3" fmla="*/ 0 h 144"/>
                                <a:gd name="T4" fmla="*/ 106 w 107"/>
                                <a:gd name="T5" fmla="*/ 0 h 144"/>
                                <a:gd name="T6" fmla="*/ 106 w 107"/>
                                <a:gd name="T7" fmla="*/ 17 h 144"/>
                                <a:gd name="T8" fmla="*/ 19 w 107"/>
                                <a:gd name="T9" fmla="*/ 17 h 144"/>
                                <a:gd name="T10" fmla="*/ 19 w 107"/>
                                <a:gd name="T11" fmla="*/ 61 h 144"/>
                                <a:gd name="T12" fmla="*/ 99 w 107"/>
                                <a:gd name="T13" fmla="*/ 61 h 144"/>
                                <a:gd name="T14" fmla="*/ 99 w 107"/>
                                <a:gd name="T15" fmla="*/ 78 h 144"/>
                                <a:gd name="T16" fmla="*/ 19 w 107"/>
                                <a:gd name="T17" fmla="*/ 78 h 144"/>
                                <a:gd name="T18" fmla="*/ 19 w 107"/>
                                <a:gd name="T19" fmla="*/ 127 h 144"/>
                                <a:gd name="T20" fmla="*/ 107 w 107"/>
                                <a:gd name="T21" fmla="*/ 127 h 144"/>
                                <a:gd name="T22" fmla="*/ 107 w 107"/>
                                <a:gd name="T23" fmla="*/ 144 h 144"/>
                                <a:gd name="T24" fmla="*/ 0 w 107"/>
                                <a:gd name="T25" fmla="*/ 144 h 144"/>
                                <a:gd name="T26" fmla="*/ 0 w 107"/>
                                <a:gd name="T27" fmla="*/ 0 h 144"/>
                                <a:gd name="T28" fmla="*/ 54 w 107"/>
                                <a:gd name="T29" fmla="*/ 0 h 144"/>
                                <a:gd name="T30" fmla="*/ 54 w 107"/>
                                <a:gd name="T31" fmla="*/ 0 h 144"/>
                                <a:gd name="T32" fmla="*/ 54 w 107"/>
                                <a:gd name="T33" fmla="*/ 0 h 14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107" h="144">
                                  <a:moveTo>
                                    <a:pt x="0" y="0"/>
                                  </a:moveTo>
                                  <a:lnTo>
                                    <a:pt x="0" y="0"/>
                                  </a:lnTo>
                                  <a:lnTo>
                                    <a:pt x="106" y="0"/>
                                  </a:lnTo>
                                  <a:lnTo>
                                    <a:pt x="106" y="17"/>
                                  </a:lnTo>
                                  <a:lnTo>
                                    <a:pt x="19" y="17"/>
                                  </a:lnTo>
                                  <a:lnTo>
                                    <a:pt x="19" y="61"/>
                                  </a:lnTo>
                                  <a:lnTo>
                                    <a:pt x="99" y="61"/>
                                  </a:lnTo>
                                  <a:lnTo>
                                    <a:pt x="99" y="78"/>
                                  </a:lnTo>
                                  <a:lnTo>
                                    <a:pt x="19" y="78"/>
                                  </a:lnTo>
                                  <a:lnTo>
                                    <a:pt x="19" y="127"/>
                                  </a:lnTo>
                                  <a:lnTo>
                                    <a:pt x="107" y="127"/>
                                  </a:lnTo>
                                  <a:lnTo>
                                    <a:pt x="107" y="144"/>
                                  </a:lnTo>
                                  <a:lnTo>
                                    <a:pt x="0" y="144"/>
                                  </a:lnTo>
                                  <a:lnTo>
                                    <a:pt x="0" y="0"/>
                                  </a:lnTo>
                                  <a:close/>
                                  <a:moveTo>
                                    <a:pt x="54" y="0"/>
                                  </a:moveTo>
                                  <a:lnTo>
                                    <a:pt x="54" y="0"/>
                                  </a:lnTo>
                                  <a:lnTo>
                                    <a:pt x="54"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93" name="Freeform 952"/>
                          <wps:cNvSpPr>
                            <a:spLocks noEditPoints="1"/>
                          </wps:cNvSpPr>
                          <wps:spPr bwMode="auto">
                            <a:xfrm>
                              <a:off x="630" y="3036"/>
                              <a:ext cx="68" cy="86"/>
                            </a:xfrm>
                            <a:custGeom>
                              <a:avLst/>
                              <a:gdLst>
                                <a:gd name="T0" fmla="*/ 0 w 86"/>
                                <a:gd name="T1" fmla="*/ 3 h 108"/>
                                <a:gd name="T2" fmla="*/ 0 w 86"/>
                                <a:gd name="T3" fmla="*/ 3 h 108"/>
                                <a:gd name="T4" fmla="*/ 17 w 86"/>
                                <a:gd name="T5" fmla="*/ 3 h 108"/>
                                <a:gd name="T6" fmla="*/ 17 w 86"/>
                                <a:gd name="T7" fmla="*/ 18 h 108"/>
                                <a:gd name="T8" fmla="*/ 33 w 86"/>
                                <a:gd name="T9" fmla="*/ 5 h 108"/>
                                <a:gd name="T10" fmla="*/ 52 w 86"/>
                                <a:gd name="T11" fmla="*/ 0 h 108"/>
                                <a:gd name="T12" fmla="*/ 82 w 86"/>
                                <a:gd name="T13" fmla="*/ 16 h 108"/>
                                <a:gd name="T14" fmla="*/ 86 w 86"/>
                                <a:gd name="T15" fmla="*/ 41 h 108"/>
                                <a:gd name="T16" fmla="*/ 86 w 86"/>
                                <a:gd name="T17" fmla="*/ 108 h 108"/>
                                <a:gd name="T18" fmla="*/ 68 w 86"/>
                                <a:gd name="T19" fmla="*/ 108 h 108"/>
                                <a:gd name="T20" fmla="*/ 68 w 86"/>
                                <a:gd name="T21" fmla="*/ 42 h 108"/>
                                <a:gd name="T22" fmla="*/ 66 w 86"/>
                                <a:gd name="T23" fmla="*/ 26 h 108"/>
                                <a:gd name="T24" fmla="*/ 48 w 86"/>
                                <a:gd name="T25" fmla="*/ 16 h 108"/>
                                <a:gd name="T26" fmla="*/ 38 w 86"/>
                                <a:gd name="T27" fmla="*/ 18 h 108"/>
                                <a:gd name="T28" fmla="*/ 25 w 86"/>
                                <a:gd name="T29" fmla="*/ 26 h 108"/>
                                <a:gd name="T30" fmla="*/ 19 w 86"/>
                                <a:gd name="T31" fmla="*/ 37 h 108"/>
                                <a:gd name="T32" fmla="*/ 18 w 86"/>
                                <a:gd name="T33" fmla="*/ 53 h 108"/>
                                <a:gd name="T34" fmla="*/ 18 w 86"/>
                                <a:gd name="T35" fmla="*/ 108 h 108"/>
                                <a:gd name="T36" fmla="*/ 0 w 86"/>
                                <a:gd name="T37" fmla="*/ 108 h 108"/>
                                <a:gd name="T38" fmla="*/ 0 w 86"/>
                                <a:gd name="T39" fmla="*/ 3 h 108"/>
                                <a:gd name="T40" fmla="*/ 42 w 86"/>
                                <a:gd name="T41" fmla="*/ 0 h 108"/>
                                <a:gd name="T42" fmla="*/ 42 w 86"/>
                                <a:gd name="T43" fmla="*/ 0 h 108"/>
                                <a:gd name="T44" fmla="*/ 42 w 86"/>
                                <a:gd name="T45" fmla="*/ 0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86" h="108">
                                  <a:moveTo>
                                    <a:pt x="0" y="3"/>
                                  </a:moveTo>
                                  <a:lnTo>
                                    <a:pt x="0" y="3"/>
                                  </a:lnTo>
                                  <a:lnTo>
                                    <a:pt x="17" y="3"/>
                                  </a:lnTo>
                                  <a:lnTo>
                                    <a:pt x="17" y="18"/>
                                  </a:lnTo>
                                  <a:cubicBezTo>
                                    <a:pt x="22" y="12"/>
                                    <a:pt x="28" y="7"/>
                                    <a:pt x="33" y="5"/>
                                  </a:cubicBezTo>
                                  <a:cubicBezTo>
                                    <a:pt x="39" y="2"/>
                                    <a:pt x="45" y="0"/>
                                    <a:pt x="52" y="0"/>
                                  </a:cubicBezTo>
                                  <a:cubicBezTo>
                                    <a:pt x="67" y="0"/>
                                    <a:pt x="77" y="6"/>
                                    <a:pt x="82" y="16"/>
                                  </a:cubicBezTo>
                                  <a:cubicBezTo>
                                    <a:pt x="85" y="22"/>
                                    <a:pt x="86" y="30"/>
                                    <a:pt x="86" y="41"/>
                                  </a:cubicBezTo>
                                  <a:lnTo>
                                    <a:pt x="86" y="108"/>
                                  </a:lnTo>
                                  <a:lnTo>
                                    <a:pt x="68" y="108"/>
                                  </a:lnTo>
                                  <a:lnTo>
                                    <a:pt x="68" y="42"/>
                                  </a:lnTo>
                                  <a:cubicBezTo>
                                    <a:pt x="68" y="35"/>
                                    <a:pt x="67" y="30"/>
                                    <a:pt x="66" y="26"/>
                                  </a:cubicBezTo>
                                  <a:cubicBezTo>
                                    <a:pt x="62" y="20"/>
                                    <a:pt x="57" y="16"/>
                                    <a:pt x="48" y="16"/>
                                  </a:cubicBezTo>
                                  <a:cubicBezTo>
                                    <a:pt x="44" y="16"/>
                                    <a:pt x="41" y="17"/>
                                    <a:pt x="38" y="18"/>
                                  </a:cubicBezTo>
                                  <a:cubicBezTo>
                                    <a:pt x="33" y="19"/>
                                    <a:pt x="29" y="22"/>
                                    <a:pt x="25" y="26"/>
                                  </a:cubicBezTo>
                                  <a:cubicBezTo>
                                    <a:pt x="22" y="30"/>
                                    <a:pt x="20" y="33"/>
                                    <a:pt x="19" y="37"/>
                                  </a:cubicBezTo>
                                  <a:cubicBezTo>
                                    <a:pt x="19" y="41"/>
                                    <a:pt x="18" y="46"/>
                                    <a:pt x="18" y="53"/>
                                  </a:cubicBezTo>
                                  <a:lnTo>
                                    <a:pt x="18" y="108"/>
                                  </a:lnTo>
                                  <a:lnTo>
                                    <a:pt x="0" y="108"/>
                                  </a:lnTo>
                                  <a:lnTo>
                                    <a:pt x="0" y="3"/>
                                  </a:lnTo>
                                  <a:close/>
                                  <a:moveTo>
                                    <a:pt x="42" y="0"/>
                                  </a:moveTo>
                                  <a:lnTo>
                                    <a:pt x="42" y="0"/>
                                  </a:lnTo>
                                  <a:lnTo>
                                    <a:pt x="42"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94" name="Freeform 953"/>
                          <wps:cNvSpPr>
                            <a:spLocks noEditPoints="1"/>
                          </wps:cNvSpPr>
                          <wps:spPr bwMode="auto">
                            <a:xfrm>
                              <a:off x="714" y="3007"/>
                              <a:ext cx="74" cy="118"/>
                            </a:xfrm>
                            <a:custGeom>
                              <a:avLst/>
                              <a:gdLst>
                                <a:gd name="T0" fmla="*/ 18 w 93"/>
                                <a:gd name="T1" fmla="*/ 94 h 149"/>
                                <a:gd name="T2" fmla="*/ 18 w 93"/>
                                <a:gd name="T3" fmla="*/ 94 h 149"/>
                                <a:gd name="T4" fmla="*/ 26 w 93"/>
                                <a:gd name="T5" fmla="*/ 122 h 149"/>
                                <a:gd name="T6" fmla="*/ 49 w 93"/>
                                <a:gd name="T7" fmla="*/ 134 h 149"/>
                                <a:gd name="T8" fmla="*/ 69 w 93"/>
                                <a:gd name="T9" fmla="*/ 123 h 149"/>
                                <a:gd name="T10" fmla="*/ 77 w 93"/>
                                <a:gd name="T11" fmla="*/ 93 h 149"/>
                                <a:gd name="T12" fmla="*/ 69 w 93"/>
                                <a:gd name="T13" fmla="*/ 63 h 149"/>
                                <a:gd name="T14" fmla="*/ 49 w 93"/>
                                <a:gd name="T15" fmla="*/ 53 h 149"/>
                                <a:gd name="T16" fmla="*/ 27 w 93"/>
                                <a:gd name="T17" fmla="*/ 64 h 149"/>
                                <a:gd name="T18" fmla="*/ 18 w 93"/>
                                <a:gd name="T19" fmla="*/ 94 h 149"/>
                                <a:gd name="T20" fmla="*/ 18 w 93"/>
                                <a:gd name="T21" fmla="*/ 94 h 149"/>
                                <a:gd name="T22" fmla="*/ 45 w 93"/>
                                <a:gd name="T23" fmla="*/ 38 h 149"/>
                                <a:gd name="T24" fmla="*/ 45 w 93"/>
                                <a:gd name="T25" fmla="*/ 38 h 149"/>
                                <a:gd name="T26" fmla="*/ 65 w 93"/>
                                <a:gd name="T27" fmla="*/ 43 h 149"/>
                                <a:gd name="T28" fmla="*/ 76 w 93"/>
                                <a:gd name="T29" fmla="*/ 53 h 149"/>
                                <a:gd name="T30" fmla="*/ 76 w 93"/>
                                <a:gd name="T31" fmla="*/ 0 h 149"/>
                                <a:gd name="T32" fmla="*/ 93 w 93"/>
                                <a:gd name="T33" fmla="*/ 0 h 149"/>
                                <a:gd name="T34" fmla="*/ 93 w 93"/>
                                <a:gd name="T35" fmla="*/ 145 h 149"/>
                                <a:gd name="T36" fmla="*/ 77 w 93"/>
                                <a:gd name="T37" fmla="*/ 145 h 149"/>
                                <a:gd name="T38" fmla="*/ 77 w 93"/>
                                <a:gd name="T39" fmla="*/ 131 h 149"/>
                                <a:gd name="T40" fmla="*/ 63 w 93"/>
                                <a:gd name="T41" fmla="*/ 145 h 149"/>
                                <a:gd name="T42" fmla="*/ 43 w 93"/>
                                <a:gd name="T43" fmla="*/ 149 h 149"/>
                                <a:gd name="T44" fmla="*/ 13 w 93"/>
                                <a:gd name="T45" fmla="*/ 134 h 149"/>
                                <a:gd name="T46" fmla="*/ 0 w 93"/>
                                <a:gd name="T47" fmla="*/ 95 h 149"/>
                                <a:gd name="T48" fmla="*/ 11 w 93"/>
                                <a:gd name="T49" fmla="*/ 55 h 149"/>
                                <a:gd name="T50" fmla="*/ 45 w 93"/>
                                <a:gd name="T51" fmla="*/ 38 h 149"/>
                                <a:gd name="T52" fmla="*/ 45 w 93"/>
                                <a:gd name="T53" fmla="*/ 38 h 14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93" h="149">
                                  <a:moveTo>
                                    <a:pt x="18" y="94"/>
                                  </a:moveTo>
                                  <a:lnTo>
                                    <a:pt x="18" y="94"/>
                                  </a:lnTo>
                                  <a:cubicBezTo>
                                    <a:pt x="18" y="105"/>
                                    <a:pt x="21" y="115"/>
                                    <a:pt x="26" y="122"/>
                                  </a:cubicBezTo>
                                  <a:cubicBezTo>
                                    <a:pt x="30" y="130"/>
                                    <a:pt x="38" y="134"/>
                                    <a:pt x="49" y="134"/>
                                  </a:cubicBezTo>
                                  <a:cubicBezTo>
                                    <a:pt x="57" y="134"/>
                                    <a:pt x="64" y="130"/>
                                    <a:pt x="69" y="123"/>
                                  </a:cubicBezTo>
                                  <a:cubicBezTo>
                                    <a:pt x="74" y="116"/>
                                    <a:pt x="77" y="106"/>
                                    <a:pt x="77" y="93"/>
                                  </a:cubicBezTo>
                                  <a:cubicBezTo>
                                    <a:pt x="77" y="79"/>
                                    <a:pt x="74" y="69"/>
                                    <a:pt x="69" y="63"/>
                                  </a:cubicBezTo>
                                  <a:cubicBezTo>
                                    <a:pt x="63" y="57"/>
                                    <a:pt x="57" y="53"/>
                                    <a:pt x="49" y="53"/>
                                  </a:cubicBezTo>
                                  <a:cubicBezTo>
                                    <a:pt x="40" y="53"/>
                                    <a:pt x="32" y="57"/>
                                    <a:pt x="27" y="64"/>
                                  </a:cubicBezTo>
                                  <a:cubicBezTo>
                                    <a:pt x="21" y="71"/>
                                    <a:pt x="18" y="81"/>
                                    <a:pt x="18" y="94"/>
                                  </a:cubicBezTo>
                                  <a:lnTo>
                                    <a:pt x="18" y="94"/>
                                  </a:lnTo>
                                  <a:close/>
                                  <a:moveTo>
                                    <a:pt x="45" y="38"/>
                                  </a:moveTo>
                                  <a:lnTo>
                                    <a:pt x="45" y="38"/>
                                  </a:lnTo>
                                  <a:cubicBezTo>
                                    <a:pt x="53" y="38"/>
                                    <a:pt x="60" y="40"/>
                                    <a:pt x="65" y="43"/>
                                  </a:cubicBezTo>
                                  <a:cubicBezTo>
                                    <a:pt x="69" y="45"/>
                                    <a:pt x="72" y="49"/>
                                    <a:pt x="76" y="53"/>
                                  </a:cubicBezTo>
                                  <a:lnTo>
                                    <a:pt x="76" y="0"/>
                                  </a:lnTo>
                                  <a:lnTo>
                                    <a:pt x="93" y="0"/>
                                  </a:lnTo>
                                  <a:lnTo>
                                    <a:pt x="93" y="145"/>
                                  </a:lnTo>
                                  <a:lnTo>
                                    <a:pt x="77" y="145"/>
                                  </a:lnTo>
                                  <a:lnTo>
                                    <a:pt x="77" y="131"/>
                                  </a:lnTo>
                                  <a:cubicBezTo>
                                    <a:pt x="73" y="137"/>
                                    <a:pt x="68" y="142"/>
                                    <a:pt x="63" y="145"/>
                                  </a:cubicBezTo>
                                  <a:cubicBezTo>
                                    <a:pt x="57" y="148"/>
                                    <a:pt x="50" y="149"/>
                                    <a:pt x="43" y="149"/>
                                  </a:cubicBezTo>
                                  <a:cubicBezTo>
                                    <a:pt x="31" y="149"/>
                                    <a:pt x="21" y="144"/>
                                    <a:pt x="13" y="134"/>
                                  </a:cubicBezTo>
                                  <a:cubicBezTo>
                                    <a:pt x="4" y="124"/>
                                    <a:pt x="0" y="111"/>
                                    <a:pt x="0" y="95"/>
                                  </a:cubicBezTo>
                                  <a:cubicBezTo>
                                    <a:pt x="0" y="79"/>
                                    <a:pt x="4" y="66"/>
                                    <a:pt x="11" y="55"/>
                                  </a:cubicBezTo>
                                  <a:cubicBezTo>
                                    <a:pt x="19" y="44"/>
                                    <a:pt x="31" y="38"/>
                                    <a:pt x="45" y="38"/>
                                  </a:cubicBezTo>
                                  <a:lnTo>
                                    <a:pt x="45" y="3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95" name="Freeform 954"/>
                          <wps:cNvSpPr>
                            <a:spLocks noEditPoints="1"/>
                          </wps:cNvSpPr>
                          <wps:spPr bwMode="auto">
                            <a:xfrm>
                              <a:off x="805" y="3036"/>
                              <a:ext cx="77" cy="89"/>
                            </a:xfrm>
                            <a:custGeom>
                              <a:avLst/>
                              <a:gdLst>
                                <a:gd name="T0" fmla="*/ 50 w 97"/>
                                <a:gd name="T1" fmla="*/ 0 h 112"/>
                                <a:gd name="T2" fmla="*/ 50 w 97"/>
                                <a:gd name="T3" fmla="*/ 0 h 112"/>
                                <a:gd name="T4" fmla="*/ 72 w 97"/>
                                <a:gd name="T5" fmla="*/ 6 h 112"/>
                                <a:gd name="T6" fmla="*/ 88 w 97"/>
                                <a:gd name="T7" fmla="*/ 19 h 112"/>
                                <a:gd name="T8" fmla="*/ 95 w 97"/>
                                <a:gd name="T9" fmla="*/ 38 h 112"/>
                                <a:gd name="T10" fmla="*/ 97 w 97"/>
                                <a:gd name="T11" fmla="*/ 61 h 112"/>
                                <a:gd name="T12" fmla="*/ 19 w 97"/>
                                <a:gd name="T13" fmla="*/ 61 h 112"/>
                                <a:gd name="T14" fmla="*/ 27 w 97"/>
                                <a:gd name="T15" fmla="*/ 87 h 112"/>
                                <a:gd name="T16" fmla="*/ 49 w 97"/>
                                <a:gd name="T17" fmla="*/ 97 h 112"/>
                                <a:gd name="T18" fmla="*/ 71 w 97"/>
                                <a:gd name="T19" fmla="*/ 88 h 112"/>
                                <a:gd name="T20" fmla="*/ 78 w 97"/>
                                <a:gd name="T21" fmla="*/ 75 h 112"/>
                                <a:gd name="T22" fmla="*/ 95 w 97"/>
                                <a:gd name="T23" fmla="*/ 75 h 112"/>
                                <a:gd name="T24" fmla="*/ 90 w 97"/>
                                <a:gd name="T25" fmla="*/ 88 h 112"/>
                                <a:gd name="T26" fmla="*/ 82 w 97"/>
                                <a:gd name="T27" fmla="*/ 100 h 112"/>
                                <a:gd name="T28" fmla="*/ 62 w 97"/>
                                <a:gd name="T29" fmla="*/ 111 h 112"/>
                                <a:gd name="T30" fmla="*/ 47 w 97"/>
                                <a:gd name="T31" fmla="*/ 112 h 112"/>
                                <a:gd name="T32" fmla="*/ 14 w 97"/>
                                <a:gd name="T33" fmla="*/ 98 h 112"/>
                                <a:gd name="T34" fmla="*/ 0 w 97"/>
                                <a:gd name="T35" fmla="*/ 58 h 112"/>
                                <a:gd name="T36" fmla="*/ 14 w 97"/>
                                <a:gd name="T37" fmla="*/ 16 h 112"/>
                                <a:gd name="T38" fmla="*/ 50 w 97"/>
                                <a:gd name="T39" fmla="*/ 0 h 112"/>
                                <a:gd name="T40" fmla="*/ 50 w 97"/>
                                <a:gd name="T41" fmla="*/ 0 h 112"/>
                                <a:gd name="T42" fmla="*/ 78 w 97"/>
                                <a:gd name="T43" fmla="*/ 47 h 112"/>
                                <a:gd name="T44" fmla="*/ 78 w 97"/>
                                <a:gd name="T45" fmla="*/ 47 h 112"/>
                                <a:gd name="T46" fmla="*/ 73 w 97"/>
                                <a:gd name="T47" fmla="*/ 29 h 112"/>
                                <a:gd name="T48" fmla="*/ 49 w 97"/>
                                <a:gd name="T49" fmla="*/ 16 h 112"/>
                                <a:gd name="T50" fmla="*/ 28 w 97"/>
                                <a:gd name="T51" fmla="*/ 25 h 112"/>
                                <a:gd name="T52" fmla="*/ 20 w 97"/>
                                <a:gd name="T53" fmla="*/ 47 h 112"/>
                                <a:gd name="T54" fmla="*/ 78 w 97"/>
                                <a:gd name="T55" fmla="*/ 47 h 112"/>
                                <a:gd name="T56" fmla="*/ 48 w 97"/>
                                <a:gd name="T57" fmla="*/ 0 h 112"/>
                                <a:gd name="T58" fmla="*/ 48 w 97"/>
                                <a:gd name="T59" fmla="*/ 0 h 112"/>
                                <a:gd name="T60" fmla="*/ 48 w 97"/>
                                <a:gd name="T61"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97" h="112">
                                  <a:moveTo>
                                    <a:pt x="50" y="0"/>
                                  </a:moveTo>
                                  <a:lnTo>
                                    <a:pt x="50" y="0"/>
                                  </a:lnTo>
                                  <a:cubicBezTo>
                                    <a:pt x="57" y="0"/>
                                    <a:pt x="65" y="2"/>
                                    <a:pt x="72" y="6"/>
                                  </a:cubicBezTo>
                                  <a:cubicBezTo>
                                    <a:pt x="79" y="9"/>
                                    <a:pt x="84" y="14"/>
                                    <a:pt x="88" y="19"/>
                                  </a:cubicBezTo>
                                  <a:cubicBezTo>
                                    <a:pt x="91" y="25"/>
                                    <a:pt x="94" y="31"/>
                                    <a:pt x="95" y="38"/>
                                  </a:cubicBezTo>
                                  <a:cubicBezTo>
                                    <a:pt x="96" y="43"/>
                                    <a:pt x="97" y="51"/>
                                    <a:pt x="97" y="61"/>
                                  </a:cubicBezTo>
                                  <a:lnTo>
                                    <a:pt x="19" y="61"/>
                                  </a:lnTo>
                                  <a:cubicBezTo>
                                    <a:pt x="19" y="72"/>
                                    <a:pt x="22" y="81"/>
                                    <a:pt x="27" y="87"/>
                                  </a:cubicBezTo>
                                  <a:cubicBezTo>
                                    <a:pt x="31" y="94"/>
                                    <a:pt x="39" y="97"/>
                                    <a:pt x="49" y="97"/>
                                  </a:cubicBezTo>
                                  <a:cubicBezTo>
                                    <a:pt x="58" y="97"/>
                                    <a:pt x="65" y="94"/>
                                    <a:pt x="71" y="88"/>
                                  </a:cubicBezTo>
                                  <a:cubicBezTo>
                                    <a:pt x="74" y="84"/>
                                    <a:pt x="76" y="80"/>
                                    <a:pt x="78" y="75"/>
                                  </a:cubicBezTo>
                                  <a:lnTo>
                                    <a:pt x="95" y="75"/>
                                  </a:lnTo>
                                  <a:cubicBezTo>
                                    <a:pt x="95" y="79"/>
                                    <a:pt x="93" y="84"/>
                                    <a:pt x="90" y="88"/>
                                  </a:cubicBezTo>
                                  <a:cubicBezTo>
                                    <a:pt x="88" y="93"/>
                                    <a:pt x="85" y="97"/>
                                    <a:pt x="82" y="100"/>
                                  </a:cubicBezTo>
                                  <a:cubicBezTo>
                                    <a:pt x="76" y="105"/>
                                    <a:pt x="70" y="109"/>
                                    <a:pt x="62" y="111"/>
                                  </a:cubicBezTo>
                                  <a:cubicBezTo>
                                    <a:pt x="57" y="112"/>
                                    <a:pt x="53" y="112"/>
                                    <a:pt x="47" y="112"/>
                                  </a:cubicBezTo>
                                  <a:cubicBezTo>
                                    <a:pt x="34" y="112"/>
                                    <a:pt x="23" y="107"/>
                                    <a:pt x="14" y="98"/>
                                  </a:cubicBezTo>
                                  <a:cubicBezTo>
                                    <a:pt x="5" y="88"/>
                                    <a:pt x="0" y="75"/>
                                    <a:pt x="0" y="58"/>
                                  </a:cubicBezTo>
                                  <a:cubicBezTo>
                                    <a:pt x="0" y="41"/>
                                    <a:pt x="5" y="27"/>
                                    <a:pt x="14" y="16"/>
                                  </a:cubicBezTo>
                                  <a:cubicBezTo>
                                    <a:pt x="23" y="6"/>
                                    <a:pt x="35" y="0"/>
                                    <a:pt x="50" y="0"/>
                                  </a:cubicBezTo>
                                  <a:lnTo>
                                    <a:pt x="50" y="0"/>
                                  </a:lnTo>
                                  <a:close/>
                                  <a:moveTo>
                                    <a:pt x="78" y="47"/>
                                  </a:moveTo>
                                  <a:lnTo>
                                    <a:pt x="78" y="47"/>
                                  </a:lnTo>
                                  <a:cubicBezTo>
                                    <a:pt x="78" y="40"/>
                                    <a:pt x="76" y="33"/>
                                    <a:pt x="73" y="29"/>
                                  </a:cubicBezTo>
                                  <a:cubicBezTo>
                                    <a:pt x="68" y="20"/>
                                    <a:pt x="60" y="16"/>
                                    <a:pt x="49" y="16"/>
                                  </a:cubicBezTo>
                                  <a:cubicBezTo>
                                    <a:pt x="41" y="16"/>
                                    <a:pt x="34" y="19"/>
                                    <a:pt x="28" y="25"/>
                                  </a:cubicBezTo>
                                  <a:cubicBezTo>
                                    <a:pt x="23" y="31"/>
                                    <a:pt x="20" y="38"/>
                                    <a:pt x="20" y="47"/>
                                  </a:cubicBezTo>
                                  <a:lnTo>
                                    <a:pt x="78" y="47"/>
                                  </a:lnTo>
                                  <a:close/>
                                  <a:moveTo>
                                    <a:pt x="48" y="0"/>
                                  </a:moveTo>
                                  <a:lnTo>
                                    <a:pt x="48" y="0"/>
                                  </a:lnTo>
                                  <a:lnTo>
                                    <a:pt x="4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96" name="Freeform 955"/>
                          <wps:cNvSpPr>
                            <a:spLocks/>
                          </wps:cNvSpPr>
                          <wps:spPr bwMode="auto">
                            <a:xfrm>
                              <a:off x="899" y="3036"/>
                              <a:ext cx="42" cy="86"/>
                            </a:xfrm>
                            <a:custGeom>
                              <a:avLst/>
                              <a:gdLst>
                                <a:gd name="T0" fmla="*/ 0 w 52"/>
                                <a:gd name="T1" fmla="*/ 3 h 108"/>
                                <a:gd name="T2" fmla="*/ 0 w 52"/>
                                <a:gd name="T3" fmla="*/ 3 h 108"/>
                                <a:gd name="T4" fmla="*/ 17 w 52"/>
                                <a:gd name="T5" fmla="*/ 3 h 108"/>
                                <a:gd name="T6" fmla="*/ 17 w 52"/>
                                <a:gd name="T7" fmla="*/ 21 h 108"/>
                                <a:gd name="T8" fmla="*/ 27 w 52"/>
                                <a:gd name="T9" fmla="*/ 8 h 108"/>
                                <a:gd name="T10" fmla="*/ 46 w 52"/>
                                <a:gd name="T11" fmla="*/ 0 h 108"/>
                                <a:gd name="T12" fmla="*/ 48 w 52"/>
                                <a:gd name="T13" fmla="*/ 1 h 108"/>
                                <a:gd name="T14" fmla="*/ 52 w 52"/>
                                <a:gd name="T15" fmla="*/ 1 h 108"/>
                                <a:gd name="T16" fmla="*/ 52 w 52"/>
                                <a:gd name="T17" fmla="*/ 20 h 108"/>
                                <a:gd name="T18" fmla="*/ 49 w 52"/>
                                <a:gd name="T19" fmla="*/ 19 h 108"/>
                                <a:gd name="T20" fmla="*/ 46 w 52"/>
                                <a:gd name="T21" fmla="*/ 19 h 108"/>
                                <a:gd name="T22" fmla="*/ 25 w 52"/>
                                <a:gd name="T23" fmla="*/ 28 h 108"/>
                                <a:gd name="T24" fmla="*/ 18 w 52"/>
                                <a:gd name="T25" fmla="*/ 48 h 108"/>
                                <a:gd name="T26" fmla="*/ 18 w 52"/>
                                <a:gd name="T27" fmla="*/ 108 h 108"/>
                                <a:gd name="T28" fmla="*/ 0 w 52"/>
                                <a:gd name="T29" fmla="*/ 108 h 108"/>
                                <a:gd name="T30" fmla="*/ 0 w 52"/>
                                <a:gd name="T31" fmla="*/ 3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52" h="108">
                                  <a:moveTo>
                                    <a:pt x="0" y="3"/>
                                  </a:moveTo>
                                  <a:lnTo>
                                    <a:pt x="0" y="3"/>
                                  </a:lnTo>
                                  <a:lnTo>
                                    <a:pt x="17" y="3"/>
                                  </a:lnTo>
                                  <a:lnTo>
                                    <a:pt x="17" y="21"/>
                                  </a:lnTo>
                                  <a:cubicBezTo>
                                    <a:pt x="19" y="18"/>
                                    <a:pt x="22" y="13"/>
                                    <a:pt x="27" y="8"/>
                                  </a:cubicBezTo>
                                  <a:cubicBezTo>
                                    <a:pt x="33" y="3"/>
                                    <a:pt x="39" y="0"/>
                                    <a:pt x="46" y="0"/>
                                  </a:cubicBezTo>
                                  <a:cubicBezTo>
                                    <a:pt x="46" y="0"/>
                                    <a:pt x="47" y="0"/>
                                    <a:pt x="48" y="1"/>
                                  </a:cubicBezTo>
                                  <a:cubicBezTo>
                                    <a:pt x="48" y="1"/>
                                    <a:pt x="50" y="1"/>
                                    <a:pt x="52" y="1"/>
                                  </a:cubicBezTo>
                                  <a:lnTo>
                                    <a:pt x="52" y="20"/>
                                  </a:lnTo>
                                  <a:cubicBezTo>
                                    <a:pt x="51" y="20"/>
                                    <a:pt x="50" y="19"/>
                                    <a:pt x="49" y="19"/>
                                  </a:cubicBezTo>
                                  <a:cubicBezTo>
                                    <a:pt x="48" y="19"/>
                                    <a:pt x="47" y="19"/>
                                    <a:pt x="46" y="19"/>
                                  </a:cubicBezTo>
                                  <a:cubicBezTo>
                                    <a:pt x="37" y="19"/>
                                    <a:pt x="30" y="22"/>
                                    <a:pt x="25" y="28"/>
                                  </a:cubicBezTo>
                                  <a:cubicBezTo>
                                    <a:pt x="20" y="34"/>
                                    <a:pt x="18" y="40"/>
                                    <a:pt x="18" y="48"/>
                                  </a:cubicBezTo>
                                  <a:lnTo>
                                    <a:pt x="18" y="108"/>
                                  </a:lnTo>
                                  <a:lnTo>
                                    <a:pt x="0" y="108"/>
                                  </a:lnTo>
                                  <a:lnTo>
                                    <a:pt x="0" y="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97" name="Freeform 956"/>
                          <wps:cNvSpPr>
                            <a:spLocks noEditPoints="1"/>
                          </wps:cNvSpPr>
                          <wps:spPr bwMode="auto">
                            <a:xfrm>
                              <a:off x="948" y="3036"/>
                              <a:ext cx="69" cy="90"/>
                            </a:xfrm>
                            <a:custGeom>
                              <a:avLst/>
                              <a:gdLst>
                                <a:gd name="T0" fmla="*/ 17 w 87"/>
                                <a:gd name="T1" fmla="*/ 75 h 113"/>
                                <a:gd name="T2" fmla="*/ 17 w 87"/>
                                <a:gd name="T3" fmla="*/ 75 h 113"/>
                                <a:gd name="T4" fmla="*/ 21 w 87"/>
                                <a:gd name="T5" fmla="*/ 89 h 113"/>
                                <a:gd name="T6" fmla="*/ 45 w 87"/>
                                <a:gd name="T7" fmla="*/ 98 h 113"/>
                                <a:gd name="T8" fmla="*/ 62 w 87"/>
                                <a:gd name="T9" fmla="*/ 93 h 113"/>
                                <a:gd name="T10" fmla="*/ 70 w 87"/>
                                <a:gd name="T11" fmla="*/ 80 h 113"/>
                                <a:gd name="T12" fmla="*/ 64 w 87"/>
                                <a:gd name="T13" fmla="*/ 70 h 113"/>
                                <a:gd name="T14" fmla="*/ 48 w 87"/>
                                <a:gd name="T15" fmla="*/ 65 h 113"/>
                                <a:gd name="T16" fmla="*/ 34 w 87"/>
                                <a:gd name="T17" fmla="*/ 61 h 113"/>
                                <a:gd name="T18" fmla="*/ 14 w 87"/>
                                <a:gd name="T19" fmla="*/ 54 h 113"/>
                                <a:gd name="T20" fmla="*/ 3 w 87"/>
                                <a:gd name="T21" fmla="*/ 34 h 113"/>
                                <a:gd name="T22" fmla="*/ 14 w 87"/>
                                <a:gd name="T23" fmla="*/ 9 h 113"/>
                                <a:gd name="T24" fmla="*/ 43 w 87"/>
                                <a:gd name="T25" fmla="*/ 0 h 113"/>
                                <a:gd name="T26" fmla="*/ 77 w 87"/>
                                <a:gd name="T27" fmla="*/ 14 h 113"/>
                                <a:gd name="T28" fmla="*/ 84 w 87"/>
                                <a:gd name="T29" fmla="*/ 33 h 113"/>
                                <a:gd name="T30" fmla="*/ 67 w 87"/>
                                <a:gd name="T31" fmla="*/ 33 h 113"/>
                                <a:gd name="T32" fmla="*/ 63 w 87"/>
                                <a:gd name="T33" fmla="*/ 22 h 113"/>
                                <a:gd name="T34" fmla="*/ 41 w 87"/>
                                <a:gd name="T35" fmla="*/ 15 h 113"/>
                                <a:gd name="T36" fmla="*/ 26 w 87"/>
                                <a:gd name="T37" fmla="*/ 19 h 113"/>
                                <a:gd name="T38" fmla="*/ 21 w 87"/>
                                <a:gd name="T39" fmla="*/ 29 h 113"/>
                                <a:gd name="T40" fmla="*/ 28 w 87"/>
                                <a:gd name="T41" fmla="*/ 40 h 113"/>
                                <a:gd name="T42" fmla="*/ 39 w 87"/>
                                <a:gd name="T43" fmla="*/ 45 h 113"/>
                                <a:gd name="T44" fmla="*/ 51 w 87"/>
                                <a:gd name="T45" fmla="*/ 48 h 113"/>
                                <a:gd name="T46" fmla="*/ 77 w 87"/>
                                <a:gd name="T47" fmla="*/ 56 h 113"/>
                                <a:gd name="T48" fmla="*/ 87 w 87"/>
                                <a:gd name="T49" fmla="*/ 78 h 113"/>
                                <a:gd name="T50" fmla="*/ 76 w 87"/>
                                <a:gd name="T51" fmla="*/ 102 h 113"/>
                                <a:gd name="T52" fmla="*/ 44 w 87"/>
                                <a:gd name="T53" fmla="*/ 113 h 113"/>
                                <a:gd name="T54" fmla="*/ 10 w 87"/>
                                <a:gd name="T55" fmla="*/ 102 h 113"/>
                                <a:gd name="T56" fmla="*/ 0 w 87"/>
                                <a:gd name="T57" fmla="*/ 75 h 113"/>
                                <a:gd name="T58" fmla="*/ 17 w 87"/>
                                <a:gd name="T59" fmla="*/ 75 h 113"/>
                                <a:gd name="T60" fmla="*/ 43 w 87"/>
                                <a:gd name="T61" fmla="*/ 0 h 113"/>
                                <a:gd name="T62" fmla="*/ 43 w 87"/>
                                <a:gd name="T63" fmla="*/ 0 h 113"/>
                                <a:gd name="T64" fmla="*/ 43 w 87"/>
                                <a:gd name="T65" fmla="*/ 0 h 11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87" h="113">
                                  <a:moveTo>
                                    <a:pt x="17" y="75"/>
                                  </a:moveTo>
                                  <a:lnTo>
                                    <a:pt x="17" y="75"/>
                                  </a:lnTo>
                                  <a:cubicBezTo>
                                    <a:pt x="17" y="81"/>
                                    <a:pt x="19" y="86"/>
                                    <a:pt x="21" y="89"/>
                                  </a:cubicBezTo>
                                  <a:cubicBezTo>
                                    <a:pt x="26" y="95"/>
                                    <a:pt x="34" y="98"/>
                                    <a:pt x="45" y="98"/>
                                  </a:cubicBezTo>
                                  <a:cubicBezTo>
                                    <a:pt x="51" y="98"/>
                                    <a:pt x="57" y="96"/>
                                    <a:pt x="62" y="93"/>
                                  </a:cubicBezTo>
                                  <a:cubicBezTo>
                                    <a:pt x="67" y="90"/>
                                    <a:pt x="70" y="86"/>
                                    <a:pt x="70" y="80"/>
                                  </a:cubicBezTo>
                                  <a:cubicBezTo>
                                    <a:pt x="70" y="75"/>
                                    <a:pt x="68" y="72"/>
                                    <a:pt x="64" y="70"/>
                                  </a:cubicBezTo>
                                  <a:cubicBezTo>
                                    <a:pt x="61" y="68"/>
                                    <a:pt x="56" y="66"/>
                                    <a:pt x="48" y="65"/>
                                  </a:cubicBezTo>
                                  <a:lnTo>
                                    <a:pt x="34" y="61"/>
                                  </a:lnTo>
                                  <a:cubicBezTo>
                                    <a:pt x="25" y="59"/>
                                    <a:pt x="19" y="56"/>
                                    <a:pt x="14" y="54"/>
                                  </a:cubicBezTo>
                                  <a:cubicBezTo>
                                    <a:pt x="7" y="49"/>
                                    <a:pt x="3" y="42"/>
                                    <a:pt x="3" y="34"/>
                                  </a:cubicBezTo>
                                  <a:cubicBezTo>
                                    <a:pt x="3" y="24"/>
                                    <a:pt x="6" y="16"/>
                                    <a:pt x="14" y="9"/>
                                  </a:cubicBezTo>
                                  <a:cubicBezTo>
                                    <a:pt x="21" y="3"/>
                                    <a:pt x="31" y="0"/>
                                    <a:pt x="43" y="0"/>
                                  </a:cubicBezTo>
                                  <a:cubicBezTo>
                                    <a:pt x="59" y="0"/>
                                    <a:pt x="70" y="5"/>
                                    <a:pt x="77" y="14"/>
                                  </a:cubicBezTo>
                                  <a:cubicBezTo>
                                    <a:pt x="82" y="20"/>
                                    <a:pt x="84" y="26"/>
                                    <a:pt x="84" y="33"/>
                                  </a:cubicBezTo>
                                  <a:lnTo>
                                    <a:pt x="67" y="33"/>
                                  </a:lnTo>
                                  <a:cubicBezTo>
                                    <a:pt x="66" y="29"/>
                                    <a:pt x="65" y="26"/>
                                    <a:pt x="63" y="22"/>
                                  </a:cubicBezTo>
                                  <a:cubicBezTo>
                                    <a:pt x="58" y="18"/>
                                    <a:pt x="51" y="15"/>
                                    <a:pt x="41" y="15"/>
                                  </a:cubicBezTo>
                                  <a:cubicBezTo>
                                    <a:pt x="35" y="15"/>
                                    <a:pt x="30" y="17"/>
                                    <a:pt x="26" y="19"/>
                                  </a:cubicBezTo>
                                  <a:cubicBezTo>
                                    <a:pt x="23" y="22"/>
                                    <a:pt x="21" y="25"/>
                                    <a:pt x="21" y="29"/>
                                  </a:cubicBezTo>
                                  <a:cubicBezTo>
                                    <a:pt x="21" y="34"/>
                                    <a:pt x="23" y="38"/>
                                    <a:pt x="28" y="40"/>
                                  </a:cubicBezTo>
                                  <a:cubicBezTo>
                                    <a:pt x="30" y="42"/>
                                    <a:pt x="34" y="43"/>
                                    <a:pt x="39" y="45"/>
                                  </a:cubicBezTo>
                                  <a:lnTo>
                                    <a:pt x="51" y="48"/>
                                  </a:lnTo>
                                  <a:cubicBezTo>
                                    <a:pt x="64" y="51"/>
                                    <a:pt x="72" y="54"/>
                                    <a:pt x="77" y="56"/>
                                  </a:cubicBezTo>
                                  <a:cubicBezTo>
                                    <a:pt x="84" y="61"/>
                                    <a:pt x="87" y="68"/>
                                    <a:pt x="87" y="78"/>
                                  </a:cubicBezTo>
                                  <a:cubicBezTo>
                                    <a:pt x="87" y="87"/>
                                    <a:pt x="84" y="95"/>
                                    <a:pt x="76" y="102"/>
                                  </a:cubicBezTo>
                                  <a:cubicBezTo>
                                    <a:pt x="69" y="109"/>
                                    <a:pt x="58" y="113"/>
                                    <a:pt x="44" y="113"/>
                                  </a:cubicBezTo>
                                  <a:cubicBezTo>
                                    <a:pt x="28" y="113"/>
                                    <a:pt x="17" y="109"/>
                                    <a:pt x="10" y="102"/>
                                  </a:cubicBezTo>
                                  <a:cubicBezTo>
                                    <a:pt x="4" y="95"/>
                                    <a:pt x="0" y="86"/>
                                    <a:pt x="0" y="75"/>
                                  </a:cubicBezTo>
                                  <a:lnTo>
                                    <a:pt x="17" y="75"/>
                                  </a:lnTo>
                                  <a:close/>
                                  <a:moveTo>
                                    <a:pt x="43" y="0"/>
                                  </a:moveTo>
                                  <a:lnTo>
                                    <a:pt x="43" y="0"/>
                                  </a:lnTo>
                                  <a:lnTo>
                                    <a:pt x="43"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98" name="Freeform 957"/>
                          <wps:cNvSpPr>
                            <a:spLocks/>
                          </wps:cNvSpPr>
                          <wps:spPr bwMode="auto">
                            <a:xfrm>
                              <a:off x="1124" y="3005"/>
                              <a:ext cx="37" cy="150"/>
                            </a:xfrm>
                            <a:custGeom>
                              <a:avLst/>
                              <a:gdLst>
                                <a:gd name="T0" fmla="*/ 45 w 46"/>
                                <a:gd name="T1" fmla="*/ 0 h 189"/>
                                <a:gd name="T2" fmla="*/ 45 w 46"/>
                                <a:gd name="T3" fmla="*/ 0 h 189"/>
                                <a:gd name="T4" fmla="*/ 25 w 46"/>
                                <a:gd name="T5" fmla="*/ 44 h 189"/>
                                <a:gd name="T6" fmla="*/ 18 w 46"/>
                                <a:gd name="T7" fmla="*/ 94 h 189"/>
                                <a:gd name="T8" fmla="*/ 26 w 46"/>
                                <a:gd name="T9" fmla="*/ 147 h 189"/>
                                <a:gd name="T10" fmla="*/ 46 w 46"/>
                                <a:gd name="T11" fmla="*/ 189 h 189"/>
                                <a:gd name="T12" fmla="*/ 34 w 46"/>
                                <a:gd name="T13" fmla="*/ 189 h 189"/>
                                <a:gd name="T14" fmla="*/ 16 w 46"/>
                                <a:gd name="T15" fmla="*/ 160 h 189"/>
                                <a:gd name="T16" fmla="*/ 8 w 46"/>
                                <a:gd name="T17" fmla="*/ 143 h 189"/>
                                <a:gd name="T18" fmla="*/ 1 w 46"/>
                                <a:gd name="T19" fmla="*/ 112 h 189"/>
                                <a:gd name="T20" fmla="*/ 0 w 46"/>
                                <a:gd name="T21" fmla="*/ 96 h 189"/>
                                <a:gd name="T22" fmla="*/ 9 w 46"/>
                                <a:gd name="T23" fmla="*/ 44 h 189"/>
                                <a:gd name="T24" fmla="*/ 33 w 46"/>
                                <a:gd name="T25" fmla="*/ 0 h 189"/>
                                <a:gd name="T26" fmla="*/ 45 w 46"/>
                                <a:gd name="T27" fmla="*/ 0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45" y="0"/>
                                  </a:moveTo>
                                  <a:lnTo>
                                    <a:pt x="45" y="0"/>
                                  </a:lnTo>
                                  <a:cubicBezTo>
                                    <a:pt x="35" y="20"/>
                                    <a:pt x="28" y="35"/>
                                    <a:pt x="25" y="44"/>
                                  </a:cubicBezTo>
                                  <a:cubicBezTo>
                                    <a:pt x="20" y="59"/>
                                    <a:pt x="18" y="76"/>
                                    <a:pt x="18" y="94"/>
                                  </a:cubicBezTo>
                                  <a:cubicBezTo>
                                    <a:pt x="18" y="113"/>
                                    <a:pt x="21" y="131"/>
                                    <a:pt x="26" y="147"/>
                                  </a:cubicBezTo>
                                  <a:cubicBezTo>
                                    <a:pt x="29" y="156"/>
                                    <a:pt x="36" y="170"/>
                                    <a:pt x="46" y="189"/>
                                  </a:cubicBezTo>
                                  <a:lnTo>
                                    <a:pt x="34" y="189"/>
                                  </a:lnTo>
                                  <a:cubicBezTo>
                                    <a:pt x="24" y="174"/>
                                    <a:pt x="18" y="164"/>
                                    <a:pt x="16" y="160"/>
                                  </a:cubicBezTo>
                                  <a:cubicBezTo>
                                    <a:pt x="13" y="156"/>
                                    <a:pt x="11" y="150"/>
                                    <a:pt x="8" y="143"/>
                                  </a:cubicBezTo>
                                  <a:cubicBezTo>
                                    <a:pt x="5" y="133"/>
                                    <a:pt x="2" y="123"/>
                                    <a:pt x="1" y="112"/>
                                  </a:cubicBezTo>
                                  <a:cubicBezTo>
                                    <a:pt x="0" y="106"/>
                                    <a:pt x="0" y="101"/>
                                    <a:pt x="0" y="96"/>
                                  </a:cubicBezTo>
                                  <a:cubicBezTo>
                                    <a:pt x="0" y="76"/>
                                    <a:pt x="3" y="59"/>
                                    <a:pt x="9" y="44"/>
                                  </a:cubicBezTo>
                                  <a:cubicBezTo>
                                    <a:pt x="13" y="34"/>
                                    <a:pt x="21" y="19"/>
                                    <a:pt x="33" y="0"/>
                                  </a:cubicBezTo>
                                  <a:lnTo>
                                    <a:pt x="45"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999" name="Freeform 958"/>
                          <wps:cNvSpPr>
                            <a:spLocks/>
                          </wps:cNvSpPr>
                          <wps:spPr bwMode="auto">
                            <a:xfrm>
                              <a:off x="1171" y="3010"/>
                              <a:ext cx="78" cy="112"/>
                            </a:xfrm>
                            <a:custGeom>
                              <a:avLst/>
                              <a:gdLst>
                                <a:gd name="T0" fmla="*/ 0 w 98"/>
                                <a:gd name="T1" fmla="*/ 141 h 141"/>
                                <a:gd name="T2" fmla="*/ 0 w 98"/>
                                <a:gd name="T3" fmla="*/ 141 h 141"/>
                                <a:gd name="T4" fmla="*/ 8 w 98"/>
                                <a:gd name="T5" fmla="*/ 110 h 141"/>
                                <a:gd name="T6" fmla="*/ 34 w 98"/>
                                <a:gd name="T7" fmla="*/ 85 h 141"/>
                                <a:gd name="T8" fmla="*/ 52 w 98"/>
                                <a:gd name="T9" fmla="*/ 74 h 141"/>
                                <a:gd name="T10" fmla="*/ 70 w 98"/>
                                <a:gd name="T11" fmla="*/ 62 h 141"/>
                                <a:gd name="T12" fmla="*/ 78 w 98"/>
                                <a:gd name="T13" fmla="*/ 43 h 141"/>
                                <a:gd name="T14" fmla="*/ 71 w 98"/>
                                <a:gd name="T15" fmla="*/ 23 h 141"/>
                                <a:gd name="T16" fmla="*/ 51 w 98"/>
                                <a:gd name="T17" fmla="*/ 16 h 141"/>
                                <a:gd name="T18" fmla="*/ 26 w 98"/>
                                <a:gd name="T19" fmla="*/ 30 h 141"/>
                                <a:gd name="T20" fmla="*/ 22 w 98"/>
                                <a:gd name="T21" fmla="*/ 50 h 141"/>
                                <a:gd name="T22" fmla="*/ 4 w 98"/>
                                <a:gd name="T23" fmla="*/ 50 h 141"/>
                                <a:gd name="T24" fmla="*/ 11 w 98"/>
                                <a:gd name="T25" fmla="*/ 20 h 141"/>
                                <a:gd name="T26" fmla="*/ 51 w 98"/>
                                <a:gd name="T27" fmla="*/ 0 h 141"/>
                                <a:gd name="T28" fmla="*/ 87 w 98"/>
                                <a:gd name="T29" fmla="*/ 13 h 141"/>
                                <a:gd name="T30" fmla="*/ 98 w 98"/>
                                <a:gd name="T31" fmla="*/ 42 h 141"/>
                                <a:gd name="T32" fmla="*/ 86 w 98"/>
                                <a:gd name="T33" fmla="*/ 71 h 141"/>
                                <a:gd name="T34" fmla="*/ 61 w 98"/>
                                <a:gd name="T35" fmla="*/ 88 h 141"/>
                                <a:gd name="T36" fmla="*/ 48 w 98"/>
                                <a:gd name="T37" fmla="*/ 95 h 141"/>
                                <a:gd name="T38" fmla="*/ 33 w 98"/>
                                <a:gd name="T39" fmla="*/ 106 h 141"/>
                                <a:gd name="T40" fmla="*/ 20 w 98"/>
                                <a:gd name="T41" fmla="*/ 125 h 141"/>
                                <a:gd name="T42" fmla="*/ 97 w 98"/>
                                <a:gd name="T43" fmla="*/ 125 h 141"/>
                                <a:gd name="T44" fmla="*/ 97 w 98"/>
                                <a:gd name="T45" fmla="*/ 141 h 141"/>
                                <a:gd name="T46" fmla="*/ 0 w 98"/>
                                <a:gd name="T47"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8" h="141">
                                  <a:moveTo>
                                    <a:pt x="0" y="141"/>
                                  </a:moveTo>
                                  <a:lnTo>
                                    <a:pt x="0" y="141"/>
                                  </a:lnTo>
                                  <a:cubicBezTo>
                                    <a:pt x="1" y="129"/>
                                    <a:pt x="4" y="119"/>
                                    <a:pt x="8" y="110"/>
                                  </a:cubicBezTo>
                                  <a:cubicBezTo>
                                    <a:pt x="12" y="101"/>
                                    <a:pt x="21" y="93"/>
                                    <a:pt x="34" y="85"/>
                                  </a:cubicBezTo>
                                  <a:lnTo>
                                    <a:pt x="52" y="74"/>
                                  </a:lnTo>
                                  <a:cubicBezTo>
                                    <a:pt x="61" y="69"/>
                                    <a:pt x="67" y="65"/>
                                    <a:pt x="70" y="62"/>
                                  </a:cubicBezTo>
                                  <a:cubicBezTo>
                                    <a:pt x="76" y="56"/>
                                    <a:pt x="78" y="50"/>
                                    <a:pt x="78" y="43"/>
                                  </a:cubicBezTo>
                                  <a:cubicBezTo>
                                    <a:pt x="78" y="35"/>
                                    <a:pt x="76" y="28"/>
                                    <a:pt x="71" y="23"/>
                                  </a:cubicBezTo>
                                  <a:cubicBezTo>
                                    <a:pt x="66" y="18"/>
                                    <a:pt x="59" y="16"/>
                                    <a:pt x="51" y="16"/>
                                  </a:cubicBezTo>
                                  <a:cubicBezTo>
                                    <a:pt x="39" y="16"/>
                                    <a:pt x="31" y="21"/>
                                    <a:pt x="26" y="30"/>
                                  </a:cubicBezTo>
                                  <a:cubicBezTo>
                                    <a:pt x="24" y="35"/>
                                    <a:pt x="22" y="42"/>
                                    <a:pt x="22" y="50"/>
                                  </a:cubicBezTo>
                                  <a:lnTo>
                                    <a:pt x="4" y="50"/>
                                  </a:lnTo>
                                  <a:cubicBezTo>
                                    <a:pt x="4" y="38"/>
                                    <a:pt x="6" y="28"/>
                                    <a:pt x="11" y="20"/>
                                  </a:cubicBezTo>
                                  <a:cubicBezTo>
                                    <a:pt x="18" y="7"/>
                                    <a:pt x="32" y="0"/>
                                    <a:pt x="51" y="0"/>
                                  </a:cubicBezTo>
                                  <a:cubicBezTo>
                                    <a:pt x="68" y="0"/>
                                    <a:pt x="79" y="4"/>
                                    <a:pt x="87" y="13"/>
                                  </a:cubicBezTo>
                                  <a:cubicBezTo>
                                    <a:pt x="94" y="22"/>
                                    <a:pt x="98" y="31"/>
                                    <a:pt x="98" y="42"/>
                                  </a:cubicBezTo>
                                  <a:cubicBezTo>
                                    <a:pt x="98" y="53"/>
                                    <a:pt x="94" y="63"/>
                                    <a:pt x="86" y="71"/>
                                  </a:cubicBezTo>
                                  <a:cubicBezTo>
                                    <a:pt x="81" y="76"/>
                                    <a:pt x="73" y="81"/>
                                    <a:pt x="61" y="88"/>
                                  </a:cubicBezTo>
                                  <a:lnTo>
                                    <a:pt x="48" y="95"/>
                                  </a:lnTo>
                                  <a:cubicBezTo>
                                    <a:pt x="41" y="99"/>
                                    <a:pt x="36" y="102"/>
                                    <a:pt x="33" y="106"/>
                                  </a:cubicBezTo>
                                  <a:cubicBezTo>
                                    <a:pt x="26" y="111"/>
                                    <a:pt x="22" y="118"/>
                                    <a:pt x="20" y="125"/>
                                  </a:cubicBezTo>
                                  <a:lnTo>
                                    <a:pt x="97" y="125"/>
                                  </a:lnTo>
                                  <a:lnTo>
                                    <a:pt x="97" y="141"/>
                                  </a:lnTo>
                                  <a:lnTo>
                                    <a:pt x="0" y="1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00" name="Freeform 959"/>
                          <wps:cNvSpPr>
                            <a:spLocks noEditPoints="1"/>
                          </wps:cNvSpPr>
                          <wps:spPr bwMode="auto">
                            <a:xfrm>
                              <a:off x="1261" y="3010"/>
                              <a:ext cx="78" cy="115"/>
                            </a:xfrm>
                            <a:custGeom>
                              <a:avLst/>
                              <a:gdLst>
                                <a:gd name="T0" fmla="*/ 49 w 98"/>
                                <a:gd name="T1" fmla="*/ 0 h 145"/>
                                <a:gd name="T2" fmla="*/ 49 w 98"/>
                                <a:gd name="T3" fmla="*/ 0 h 145"/>
                                <a:gd name="T4" fmla="*/ 88 w 98"/>
                                <a:gd name="T5" fmla="*/ 23 h 145"/>
                                <a:gd name="T6" fmla="*/ 98 w 98"/>
                                <a:gd name="T7" fmla="*/ 71 h 145"/>
                                <a:gd name="T8" fmla="*/ 89 w 98"/>
                                <a:gd name="T9" fmla="*/ 118 h 145"/>
                                <a:gd name="T10" fmla="*/ 48 w 98"/>
                                <a:gd name="T11" fmla="*/ 145 h 145"/>
                                <a:gd name="T12" fmla="*/ 11 w 98"/>
                                <a:gd name="T13" fmla="*/ 123 h 145"/>
                                <a:gd name="T14" fmla="*/ 0 w 98"/>
                                <a:gd name="T15" fmla="*/ 74 h 145"/>
                                <a:gd name="T16" fmla="*/ 6 w 98"/>
                                <a:gd name="T17" fmla="*/ 32 h 145"/>
                                <a:gd name="T18" fmla="*/ 49 w 98"/>
                                <a:gd name="T19" fmla="*/ 0 h 145"/>
                                <a:gd name="T20" fmla="*/ 49 w 98"/>
                                <a:gd name="T21" fmla="*/ 0 h 145"/>
                                <a:gd name="T22" fmla="*/ 48 w 98"/>
                                <a:gd name="T23" fmla="*/ 129 h 145"/>
                                <a:gd name="T24" fmla="*/ 48 w 98"/>
                                <a:gd name="T25" fmla="*/ 129 h 145"/>
                                <a:gd name="T26" fmla="*/ 70 w 98"/>
                                <a:gd name="T27" fmla="*/ 117 h 145"/>
                                <a:gd name="T28" fmla="*/ 79 w 98"/>
                                <a:gd name="T29" fmla="*/ 71 h 145"/>
                                <a:gd name="T30" fmla="*/ 73 w 98"/>
                                <a:gd name="T31" fmla="*/ 32 h 145"/>
                                <a:gd name="T32" fmla="*/ 50 w 98"/>
                                <a:gd name="T33" fmla="*/ 16 h 145"/>
                                <a:gd name="T34" fmla="*/ 27 w 98"/>
                                <a:gd name="T35" fmla="*/ 31 h 145"/>
                                <a:gd name="T36" fmla="*/ 19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8"/>
                                    <a:pt x="88" y="23"/>
                                  </a:cubicBezTo>
                                  <a:cubicBezTo>
                                    <a:pt x="95" y="34"/>
                                    <a:pt x="98" y="50"/>
                                    <a:pt x="98" y="71"/>
                                  </a:cubicBezTo>
                                  <a:cubicBezTo>
                                    <a:pt x="98" y="90"/>
                                    <a:pt x="95" y="106"/>
                                    <a:pt x="89" y="118"/>
                                  </a:cubicBezTo>
                                  <a:cubicBezTo>
                                    <a:pt x="81" y="136"/>
                                    <a:pt x="67" y="145"/>
                                    <a:pt x="48" y="145"/>
                                  </a:cubicBezTo>
                                  <a:cubicBezTo>
                                    <a:pt x="31" y="145"/>
                                    <a:pt x="19" y="138"/>
                                    <a:pt x="11" y="123"/>
                                  </a:cubicBezTo>
                                  <a:cubicBezTo>
                                    <a:pt x="4" y="111"/>
                                    <a:pt x="0" y="94"/>
                                    <a:pt x="0" y="74"/>
                                  </a:cubicBezTo>
                                  <a:cubicBezTo>
                                    <a:pt x="0" y="58"/>
                                    <a:pt x="2" y="44"/>
                                    <a:pt x="6" y="32"/>
                                  </a:cubicBezTo>
                                  <a:cubicBezTo>
                                    <a:pt x="14" y="11"/>
                                    <a:pt x="28" y="0"/>
                                    <a:pt x="49" y="0"/>
                                  </a:cubicBezTo>
                                  <a:lnTo>
                                    <a:pt x="49" y="0"/>
                                  </a:lnTo>
                                  <a:close/>
                                  <a:moveTo>
                                    <a:pt x="48" y="129"/>
                                  </a:moveTo>
                                  <a:lnTo>
                                    <a:pt x="48" y="129"/>
                                  </a:lnTo>
                                  <a:cubicBezTo>
                                    <a:pt x="58" y="129"/>
                                    <a:pt x="65" y="125"/>
                                    <a:pt x="70" y="117"/>
                                  </a:cubicBezTo>
                                  <a:cubicBezTo>
                                    <a:pt x="76" y="109"/>
                                    <a:pt x="79" y="94"/>
                                    <a:pt x="79" y="71"/>
                                  </a:cubicBezTo>
                                  <a:cubicBezTo>
                                    <a:pt x="79" y="55"/>
                                    <a:pt x="77" y="42"/>
                                    <a:pt x="73" y="32"/>
                                  </a:cubicBezTo>
                                  <a:cubicBezTo>
                                    <a:pt x="69" y="21"/>
                                    <a:pt x="61" y="16"/>
                                    <a:pt x="50" y="16"/>
                                  </a:cubicBezTo>
                                  <a:cubicBezTo>
                                    <a:pt x="39" y="16"/>
                                    <a:pt x="32" y="21"/>
                                    <a:pt x="27" y="31"/>
                                  </a:cubicBezTo>
                                  <a:cubicBezTo>
                                    <a:pt x="22" y="41"/>
                                    <a:pt x="19" y="55"/>
                                    <a:pt x="19" y="74"/>
                                  </a:cubicBezTo>
                                  <a:cubicBezTo>
                                    <a:pt x="19" y="89"/>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01" name="Freeform 960"/>
                          <wps:cNvSpPr>
                            <a:spLocks noEditPoints="1"/>
                          </wps:cNvSpPr>
                          <wps:spPr bwMode="auto">
                            <a:xfrm>
                              <a:off x="1350" y="3010"/>
                              <a:ext cx="77" cy="115"/>
                            </a:xfrm>
                            <a:custGeom>
                              <a:avLst/>
                              <a:gdLst>
                                <a:gd name="T0" fmla="*/ 48 w 97"/>
                                <a:gd name="T1" fmla="*/ 0 h 145"/>
                                <a:gd name="T2" fmla="*/ 48 w 97"/>
                                <a:gd name="T3" fmla="*/ 0 h 145"/>
                                <a:gd name="T4" fmla="*/ 88 w 97"/>
                                <a:gd name="T5" fmla="*/ 23 h 145"/>
                                <a:gd name="T6" fmla="*/ 97 w 97"/>
                                <a:gd name="T7" fmla="*/ 71 h 145"/>
                                <a:gd name="T8" fmla="*/ 89 w 97"/>
                                <a:gd name="T9" fmla="*/ 118 h 145"/>
                                <a:gd name="T10" fmla="*/ 48 w 97"/>
                                <a:gd name="T11" fmla="*/ 145 h 145"/>
                                <a:gd name="T12" fmla="*/ 10 w 97"/>
                                <a:gd name="T13" fmla="*/ 123 h 145"/>
                                <a:gd name="T14" fmla="*/ 0 w 97"/>
                                <a:gd name="T15" fmla="*/ 74 h 145"/>
                                <a:gd name="T16" fmla="*/ 6 w 97"/>
                                <a:gd name="T17" fmla="*/ 32 h 145"/>
                                <a:gd name="T18" fmla="*/ 48 w 97"/>
                                <a:gd name="T19" fmla="*/ 0 h 145"/>
                                <a:gd name="T20" fmla="*/ 48 w 97"/>
                                <a:gd name="T21" fmla="*/ 0 h 145"/>
                                <a:gd name="T22" fmla="*/ 48 w 97"/>
                                <a:gd name="T23" fmla="*/ 129 h 145"/>
                                <a:gd name="T24" fmla="*/ 48 w 97"/>
                                <a:gd name="T25" fmla="*/ 129 h 145"/>
                                <a:gd name="T26" fmla="*/ 70 w 97"/>
                                <a:gd name="T27" fmla="*/ 117 h 145"/>
                                <a:gd name="T28" fmla="*/ 78 w 97"/>
                                <a:gd name="T29" fmla="*/ 71 h 145"/>
                                <a:gd name="T30" fmla="*/ 72 w 97"/>
                                <a:gd name="T31" fmla="*/ 32 h 145"/>
                                <a:gd name="T32" fmla="*/ 49 w 97"/>
                                <a:gd name="T33" fmla="*/ 16 h 145"/>
                                <a:gd name="T34" fmla="*/ 27 w 97"/>
                                <a:gd name="T35" fmla="*/ 31 h 145"/>
                                <a:gd name="T36" fmla="*/ 19 w 97"/>
                                <a:gd name="T37" fmla="*/ 74 h 145"/>
                                <a:gd name="T38" fmla="*/ 24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7" y="0"/>
                                    <a:pt x="80" y="8"/>
                                    <a:pt x="88" y="23"/>
                                  </a:cubicBezTo>
                                  <a:cubicBezTo>
                                    <a:pt x="94" y="34"/>
                                    <a:pt x="97" y="50"/>
                                    <a:pt x="97" y="71"/>
                                  </a:cubicBezTo>
                                  <a:cubicBezTo>
                                    <a:pt x="97" y="90"/>
                                    <a:pt x="95" y="106"/>
                                    <a:pt x="89" y="118"/>
                                  </a:cubicBezTo>
                                  <a:cubicBezTo>
                                    <a:pt x="81" y="136"/>
                                    <a:pt x="67" y="145"/>
                                    <a:pt x="48" y="145"/>
                                  </a:cubicBezTo>
                                  <a:cubicBezTo>
                                    <a:pt x="31" y="145"/>
                                    <a:pt x="19" y="138"/>
                                    <a:pt x="10" y="123"/>
                                  </a:cubicBezTo>
                                  <a:cubicBezTo>
                                    <a:pt x="3" y="111"/>
                                    <a:pt x="0" y="94"/>
                                    <a:pt x="0" y="74"/>
                                  </a:cubicBezTo>
                                  <a:cubicBezTo>
                                    <a:pt x="0" y="58"/>
                                    <a:pt x="2" y="44"/>
                                    <a:pt x="6" y="32"/>
                                  </a:cubicBezTo>
                                  <a:cubicBezTo>
                                    <a:pt x="14" y="11"/>
                                    <a:pt x="28" y="0"/>
                                    <a:pt x="48" y="0"/>
                                  </a:cubicBezTo>
                                  <a:lnTo>
                                    <a:pt x="48" y="0"/>
                                  </a:lnTo>
                                  <a:close/>
                                  <a:moveTo>
                                    <a:pt x="48" y="129"/>
                                  </a:moveTo>
                                  <a:lnTo>
                                    <a:pt x="48" y="129"/>
                                  </a:lnTo>
                                  <a:cubicBezTo>
                                    <a:pt x="57" y="129"/>
                                    <a:pt x="65" y="125"/>
                                    <a:pt x="70" y="117"/>
                                  </a:cubicBezTo>
                                  <a:cubicBezTo>
                                    <a:pt x="76" y="109"/>
                                    <a:pt x="78" y="94"/>
                                    <a:pt x="78" y="71"/>
                                  </a:cubicBezTo>
                                  <a:cubicBezTo>
                                    <a:pt x="78" y="55"/>
                                    <a:pt x="76" y="42"/>
                                    <a:pt x="72" y="32"/>
                                  </a:cubicBezTo>
                                  <a:cubicBezTo>
                                    <a:pt x="68" y="21"/>
                                    <a:pt x="61" y="16"/>
                                    <a:pt x="49" y="16"/>
                                  </a:cubicBezTo>
                                  <a:cubicBezTo>
                                    <a:pt x="39" y="16"/>
                                    <a:pt x="31" y="21"/>
                                    <a:pt x="27" y="31"/>
                                  </a:cubicBezTo>
                                  <a:cubicBezTo>
                                    <a:pt x="22" y="41"/>
                                    <a:pt x="19" y="55"/>
                                    <a:pt x="19" y="74"/>
                                  </a:cubicBezTo>
                                  <a:cubicBezTo>
                                    <a:pt x="19" y="89"/>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02" name="Freeform 961"/>
                          <wps:cNvSpPr>
                            <a:spLocks/>
                          </wps:cNvSpPr>
                          <wps:spPr bwMode="auto">
                            <a:xfrm>
                              <a:off x="1440" y="3012"/>
                              <a:ext cx="77" cy="113"/>
                            </a:xfrm>
                            <a:custGeom>
                              <a:avLst/>
                              <a:gdLst>
                                <a:gd name="T0" fmla="*/ 19 w 97"/>
                                <a:gd name="T1" fmla="*/ 102 h 142"/>
                                <a:gd name="T2" fmla="*/ 19 w 97"/>
                                <a:gd name="T3" fmla="*/ 102 h 142"/>
                                <a:gd name="T4" fmla="*/ 33 w 97"/>
                                <a:gd name="T5" fmla="*/ 123 h 142"/>
                                <a:gd name="T6" fmla="*/ 47 w 97"/>
                                <a:gd name="T7" fmla="*/ 126 h 142"/>
                                <a:gd name="T8" fmla="*/ 71 w 97"/>
                                <a:gd name="T9" fmla="*/ 116 h 142"/>
                                <a:gd name="T10" fmla="*/ 78 w 97"/>
                                <a:gd name="T11" fmla="*/ 94 h 142"/>
                                <a:gd name="T12" fmla="*/ 69 w 97"/>
                                <a:gd name="T13" fmla="*/ 71 h 142"/>
                                <a:gd name="T14" fmla="*/ 48 w 97"/>
                                <a:gd name="T15" fmla="*/ 63 h 142"/>
                                <a:gd name="T16" fmla="*/ 32 w 97"/>
                                <a:gd name="T17" fmla="*/ 67 h 142"/>
                                <a:gd name="T18" fmla="*/ 21 w 97"/>
                                <a:gd name="T19" fmla="*/ 77 h 142"/>
                                <a:gd name="T20" fmla="*/ 5 w 97"/>
                                <a:gd name="T21" fmla="*/ 76 h 142"/>
                                <a:gd name="T22" fmla="*/ 16 w 97"/>
                                <a:gd name="T23" fmla="*/ 0 h 142"/>
                                <a:gd name="T24" fmla="*/ 89 w 97"/>
                                <a:gd name="T25" fmla="*/ 0 h 142"/>
                                <a:gd name="T26" fmla="*/ 89 w 97"/>
                                <a:gd name="T27" fmla="*/ 17 h 142"/>
                                <a:gd name="T28" fmla="*/ 29 w 97"/>
                                <a:gd name="T29" fmla="*/ 17 h 142"/>
                                <a:gd name="T30" fmla="*/ 23 w 97"/>
                                <a:gd name="T31" fmla="*/ 56 h 142"/>
                                <a:gd name="T32" fmla="*/ 33 w 97"/>
                                <a:gd name="T33" fmla="*/ 50 h 142"/>
                                <a:gd name="T34" fmla="*/ 51 w 97"/>
                                <a:gd name="T35" fmla="*/ 47 h 142"/>
                                <a:gd name="T36" fmla="*/ 84 w 97"/>
                                <a:gd name="T37" fmla="*/ 60 h 142"/>
                                <a:gd name="T38" fmla="*/ 97 w 97"/>
                                <a:gd name="T39" fmla="*/ 91 h 142"/>
                                <a:gd name="T40" fmla="*/ 85 w 97"/>
                                <a:gd name="T41" fmla="*/ 127 h 142"/>
                                <a:gd name="T42" fmla="*/ 45 w 97"/>
                                <a:gd name="T43" fmla="*/ 142 h 142"/>
                                <a:gd name="T44" fmla="*/ 15 w 97"/>
                                <a:gd name="T45" fmla="*/ 132 h 142"/>
                                <a:gd name="T46" fmla="*/ 0 w 97"/>
                                <a:gd name="T47" fmla="*/ 102 h 142"/>
                                <a:gd name="T48" fmla="*/ 19 w 97"/>
                                <a:gd name="T49" fmla="*/ 10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7" h="142">
                                  <a:moveTo>
                                    <a:pt x="19" y="102"/>
                                  </a:moveTo>
                                  <a:lnTo>
                                    <a:pt x="19" y="102"/>
                                  </a:lnTo>
                                  <a:cubicBezTo>
                                    <a:pt x="20" y="113"/>
                                    <a:pt x="24" y="120"/>
                                    <a:pt x="33" y="123"/>
                                  </a:cubicBezTo>
                                  <a:cubicBezTo>
                                    <a:pt x="37" y="125"/>
                                    <a:pt x="42" y="126"/>
                                    <a:pt x="47" y="126"/>
                                  </a:cubicBezTo>
                                  <a:cubicBezTo>
                                    <a:pt x="58" y="126"/>
                                    <a:pt x="66" y="123"/>
                                    <a:pt x="71" y="116"/>
                                  </a:cubicBezTo>
                                  <a:cubicBezTo>
                                    <a:pt x="76" y="110"/>
                                    <a:pt x="78" y="102"/>
                                    <a:pt x="78" y="94"/>
                                  </a:cubicBezTo>
                                  <a:cubicBezTo>
                                    <a:pt x="78" y="84"/>
                                    <a:pt x="75" y="77"/>
                                    <a:pt x="69" y="71"/>
                                  </a:cubicBezTo>
                                  <a:cubicBezTo>
                                    <a:pt x="63" y="66"/>
                                    <a:pt x="56" y="63"/>
                                    <a:pt x="48" y="63"/>
                                  </a:cubicBezTo>
                                  <a:cubicBezTo>
                                    <a:pt x="41" y="63"/>
                                    <a:pt x="36" y="64"/>
                                    <a:pt x="32" y="67"/>
                                  </a:cubicBezTo>
                                  <a:cubicBezTo>
                                    <a:pt x="27" y="69"/>
                                    <a:pt x="24" y="72"/>
                                    <a:pt x="21" y="77"/>
                                  </a:cubicBezTo>
                                  <a:lnTo>
                                    <a:pt x="5" y="76"/>
                                  </a:lnTo>
                                  <a:lnTo>
                                    <a:pt x="16" y="0"/>
                                  </a:lnTo>
                                  <a:lnTo>
                                    <a:pt x="89" y="0"/>
                                  </a:lnTo>
                                  <a:lnTo>
                                    <a:pt x="89" y="17"/>
                                  </a:lnTo>
                                  <a:lnTo>
                                    <a:pt x="29" y="17"/>
                                  </a:lnTo>
                                  <a:lnTo>
                                    <a:pt x="23" y="56"/>
                                  </a:lnTo>
                                  <a:cubicBezTo>
                                    <a:pt x="27" y="54"/>
                                    <a:pt x="30" y="52"/>
                                    <a:pt x="33" y="50"/>
                                  </a:cubicBezTo>
                                  <a:cubicBezTo>
                                    <a:pt x="38" y="48"/>
                                    <a:pt x="44" y="47"/>
                                    <a:pt x="51" y="47"/>
                                  </a:cubicBezTo>
                                  <a:cubicBezTo>
                                    <a:pt x="64" y="47"/>
                                    <a:pt x="75" y="51"/>
                                    <a:pt x="84" y="60"/>
                                  </a:cubicBezTo>
                                  <a:cubicBezTo>
                                    <a:pt x="93" y="68"/>
                                    <a:pt x="97" y="79"/>
                                    <a:pt x="97" y="91"/>
                                  </a:cubicBezTo>
                                  <a:cubicBezTo>
                                    <a:pt x="97" y="105"/>
                                    <a:pt x="93" y="117"/>
                                    <a:pt x="85" y="127"/>
                                  </a:cubicBezTo>
                                  <a:cubicBezTo>
                                    <a:pt x="77" y="137"/>
                                    <a:pt x="64" y="142"/>
                                    <a:pt x="45" y="142"/>
                                  </a:cubicBezTo>
                                  <a:cubicBezTo>
                                    <a:pt x="34" y="142"/>
                                    <a:pt x="24" y="139"/>
                                    <a:pt x="15" y="132"/>
                                  </a:cubicBezTo>
                                  <a:cubicBezTo>
                                    <a:pt x="6" y="126"/>
                                    <a:pt x="1" y="116"/>
                                    <a:pt x="0" y="102"/>
                                  </a:cubicBezTo>
                                  <a:lnTo>
                                    <a:pt x="19" y="10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03" name="Freeform 962"/>
                          <wps:cNvSpPr>
                            <a:spLocks/>
                          </wps:cNvSpPr>
                          <wps:spPr bwMode="auto">
                            <a:xfrm>
                              <a:off x="1530" y="3005"/>
                              <a:ext cx="37" cy="150"/>
                            </a:xfrm>
                            <a:custGeom>
                              <a:avLst/>
                              <a:gdLst>
                                <a:gd name="T0" fmla="*/ 0 w 46"/>
                                <a:gd name="T1" fmla="*/ 189 h 189"/>
                                <a:gd name="T2" fmla="*/ 0 w 46"/>
                                <a:gd name="T3" fmla="*/ 189 h 189"/>
                                <a:gd name="T4" fmla="*/ 21 w 46"/>
                                <a:gd name="T5" fmla="*/ 144 h 189"/>
                                <a:gd name="T6" fmla="*/ 28 w 46"/>
                                <a:gd name="T7" fmla="*/ 94 h 189"/>
                                <a:gd name="T8" fmla="*/ 20 w 46"/>
                                <a:gd name="T9" fmla="*/ 42 h 189"/>
                                <a:gd name="T10" fmla="*/ 0 w 46"/>
                                <a:gd name="T11" fmla="*/ 0 h 189"/>
                                <a:gd name="T12" fmla="*/ 12 w 46"/>
                                <a:gd name="T13" fmla="*/ 0 h 189"/>
                                <a:gd name="T14" fmla="*/ 30 w 46"/>
                                <a:gd name="T15" fmla="*/ 30 h 189"/>
                                <a:gd name="T16" fmla="*/ 37 w 46"/>
                                <a:gd name="T17" fmla="*/ 46 h 189"/>
                                <a:gd name="T18" fmla="*/ 44 w 46"/>
                                <a:gd name="T19" fmla="*/ 70 h 189"/>
                                <a:gd name="T20" fmla="*/ 46 w 46"/>
                                <a:gd name="T21" fmla="*/ 93 h 189"/>
                                <a:gd name="T22" fmla="*/ 37 w 46"/>
                                <a:gd name="T23" fmla="*/ 145 h 189"/>
                                <a:gd name="T24" fmla="*/ 13 w 46"/>
                                <a:gd name="T25" fmla="*/ 189 h 189"/>
                                <a:gd name="T26" fmla="*/ 0 w 46"/>
                                <a:gd name="T27" fmla="*/ 189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0" y="189"/>
                                  </a:moveTo>
                                  <a:lnTo>
                                    <a:pt x="0" y="189"/>
                                  </a:lnTo>
                                  <a:cubicBezTo>
                                    <a:pt x="11" y="168"/>
                                    <a:pt x="18" y="153"/>
                                    <a:pt x="21" y="144"/>
                                  </a:cubicBezTo>
                                  <a:cubicBezTo>
                                    <a:pt x="25" y="130"/>
                                    <a:pt x="28" y="113"/>
                                    <a:pt x="28" y="94"/>
                                  </a:cubicBezTo>
                                  <a:cubicBezTo>
                                    <a:pt x="28" y="75"/>
                                    <a:pt x="25" y="58"/>
                                    <a:pt x="20" y="42"/>
                                  </a:cubicBezTo>
                                  <a:cubicBezTo>
                                    <a:pt x="16" y="32"/>
                                    <a:pt x="10" y="18"/>
                                    <a:pt x="0" y="0"/>
                                  </a:cubicBezTo>
                                  <a:lnTo>
                                    <a:pt x="12" y="0"/>
                                  </a:lnTo>
                                  <a:cubicBezTo>
                                    <a:pt x="22" y="16"/>
                                    <a:pt x="28" y="26"/>
                                    <a:pt x="30" y="30"/>
                                  </a:cubicBezTo>
                                  <a:cubicBezTo>
                                    <a:pt x="33" y="34"/>
                                    <a:pt x="35" y="39"/>
                                    <a:pt x="37" y="46"/>
                                  </a:cubicBezTo>
                                  <a:cubicBezTo>
                                    <a:pt x="41" y="54"/>
                                    <a:pt x="43" y="62"/>
                                    <a:pt x="44" y="70"/>
                                  </a:cubicBezTo>
                                  <a:cubicBezTo>
                                    <a:pt x="45" y="78"/>
                                    <a:pt x="46" y="86"/>
                                    <a:pt x="46" y="93"/>
                                  </a:cubicBezTo>
                                  <a:cubicBezTo>
                                    <a:pt x="46" y="113"/>
                                    <a:pt x="43" y="130"/>
                                    <a:pt x="37" y="145"/>
                                  </a:cubicBezTo>
                                  <a:cubicBezTo>
                                    <a:pt x="33" y="155"/>
                                    <a:pt x="25" y="170"/>
                                    <a:pt x="13" y="189"/>
                                  </a:cubicBezTo>
                                  <a:lnTo>
                                    <a:pt x="0" y="18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04" name="Freeform 963"/>
                          <wps:cNvSpPr>
                            <a:spLocks noEditPoints="1"/>
                          </wps:cNvSpPr>
                          <wps:spPr bwMode="auto">
                            <a:xfrm>
                              <a:off x="515" y="2380"/>
                              <a:ext cx="102" cy="115"/>
                            </a:xfrm>
                            <a:custGeom>
                              <a:avLst/>
                              <a:gdLst>
                                <a:gd name="T0" fmla="*/ 87 w 129"/>
                                <a:gd name="T1" fmla="*/ 85 h 145"/>
                                <a:gd name="T2" fmla="*/ 87 w 129"/>
                                <a:gd name="T3" fmla="*/ 85 h 145"/>
                                <a:gd name="T4" fmla="*/ 65 w 129"/>
                                <a:gd name="T5" fmla="*/ 21 h 145"/>
                                <a:gd name="T6" fmla="*/ 41 w 129"/>
                                <a:gd name="T7" fmla="*/ 85 h 145"/>
                                <a:gd name="T8" fmla="*/ 87 w 129"/>
                                <a:gd name="T9" fmla="*/ 85 h 145"/>
                                <a:gd name="T10" fmla="*/ 55 w 129"/>
                                <a:gd name="T11" fmla="*/ 0 h 145"/>
                                <a:gd name="T12" fmla="*/ 55 w 129"/>
                                <a:gd name="T13" fmla="*/ 0 h 145"/>
                                <a:gd name="T14" fmla="*/ 77 w 129"/>
                                <a:gd name="T15" fmla="*/ 0 h 145"/>
                                <a:gd name="T16" fmla="*/ 129 w 129"/>
                                <a:gd name="T17" fmla="*/ 145 h 145"/>
                                <a:gd name="T18" fmla="*/ 108 w 129"/>
                                <a:gd name="T19" fmla="*/ 145 h 145"/>
                                <a:gd name="T20" fmla="*/ 93 w 129"/>
                                <a:gd name="T21" fmla="*/ 101 h 145"/>
                                <a:gd name="T22" fmla="*/ 36 w 129"/>
                                <a:gd name="T23" fmla="*/ 101 h 145"/>
                                <a:gd name="T24" fmla="*/ 20 w 129"/>
                                <a:gd name="T25" fmla="*/ 145 h 145"/>
                                <a:gd name="T26" fmla="*/ 0 w 129"/>
                                <a:gd name="T27" fmla="*/ 145 h 145"/>
                                <a:gd name="T28" fmla="*/ 55 w 129"/>
                                <a:gd name="T29" fmla="*/ 0 h 145"/>
                                <a:gd name="T30" fmla="*/ 65 w 129"/>
                                <a:gd name="T31" fmla="*/ 0 h 145"/>
                                <a:gd name="T32" fmla="*/ 65 w 129"/>
                                <a:gd name="T33" fmla="*/ 0 h 145"/>
                                <a:gd name="T34" fmla="*/ 65 w 129"/>
                                <a:gd name="T35" fmla="*/ 0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29" h="145">
                                  <a:moveTo>
                                    <a:pt x="87" y="85"/>
                                  </a:moveTo>
                                  <a:lnTo>
                                    <a:pt x="87" y="85"/>
                                  </a:lnTo>
                                  <a:lnTo>
                                    <a:pt x="65" y="21"/>
                                  </a:lnTo>
                                  <a:lnTo>
                                    <a:pt x="41" y="85"/>
                                  </a:lnTo>
                                  <a:lnTo>
                                    <a:pt x="87" y="85"/>
                                  </a:lnTo>
                                  <a:close/>
                                  <a:moveTo>
                                    <a:pt x="55" y="0"/>
                                  </a:moveTo>
                                  <a:lnTo>
                                    <a:pt x="55" y="0"/>
                                  </a:lnTo>
                                  <a:lnTo>
                                    <a:pt x="77" y="0"/>
                                  </a:lnTo>
                                  <a:lnTo>
                                    <a:pt x="129" y="145"/>
                                  </a:lnTo>
                                  <a:lnTo>
                                    <a:pt x="108" y="145"/>
                                  </a:lnTo>
                                  <a:lnTo>
                                    <a:pt x="93" y="101"/>
                                  </a:lnTo>
                                  <a:lnTo>
                                    <a:pt x="36" y="101"/>
                                  </a:lnTo>
                                  <a:lnTo>
                                    <a:pt x="20" y="145"/>
                                  </a:lnTo>
                                  <a:lnTo>
                                    <a:pt x="0" y="145"/>
                                  </a:lnTo>
                                  <a:lnTo>
                                    <a:pt x="55" y="0"/>
                                  </a:lnTo>
                                  <a:close/>
                                  <a:moveTo>
                                    <a:pt x="65" y="0"/>
                                  </a:moveTo>
                                  <a:lnTo>
                                    <a:pt x="65" y="0"/>
                                  </a:lnTo>
                                  <a:lnTo>
                                    <a:pt x="65"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05" name="Freeform 964"/>
                          <wps:cNvSpPr>
                            <a:spLocks noEditPoints="1"/>
                          </wps:cNvSpPr>
                          <wps:spPr bwMode="auto">
                            <a:xfrm>
                              <a:off x="627" y="2377"/>
                              <a:ext cx="102" cy="121"/>
                            </a:xfrm>
                            <a:custGeom>
                              <a:avLst/>
                              <a:gdLst>
                                <a:gd name="T0" fmla="*/ 68 w 129"/>
                                <a:gd name="T1" fmla="*/ 0 h 152"/>
                                <a:gd name="T2" fmla="*/ 68 w 129"/>
                                <a:gd name="T3" fmla="*/ 0 h 152"/>
                                <a:gd name="T4" fmla="*/ 110 w 129"/>
                                <a:gd name="T5" fmla="*/ 14 h 152"/>
                                <a:gd name="T6" fmla="*/ 127 w 129"/>
                                <a:gd name="T7" fmla="*/ 47 h 152"/>
                                <a:gd name="T8" fmla="*/ 108 w 129"/>
                                <a:gd name="T9" fmla="*/ 47 h 152"/>
                                <a:gd name="T10" fmla="*/ 95 w 129"/>
                                <a:gd name="T11" fmla="*/ 25 h 152"/>
                                <a:gd name="T12" fmla="*/ 68 w 129"/>
                                <a:gd name="T13" fmla="*/ 17 h 152"/>
                                <a:gd name="T14" fmla="*/ 33 w 129"/>
                                <a:gd name="T15" fmla="*/ 32 h 152"/>
                                <a:gd name="T16" fmla="*/ 20 w 129"/>
                                <a:gd name="T17" fmla="*/ 78 h 152"/>
                                <a:gd name="T18" fmla="*/ 32 w 129"/>
                                <a:gd name="T19" fmla="*/ 119 h 152"/>
                                <a:gd name="T20" fmla="*/ 68 w 129"/>
                                <a:gd name="T21" fmla="*/ 135 h 152"/>
                                <a:gd name="T22" fmla="*/ 101 w 129"/>
                                <a:gd name="T23" fmla="*/ 118 h 152"/>
                                <a:gd name="T24" fmla="*/ 110 w 129"/>
                                <a:gd name="T25" fmla="*/ 95 h 152"/>
                                <a:gd name="T26" fmla="*/ 129 w 129"/>
                                <a:gd name="T27" fmla="*/ 95 h 152"/>
                                <a:gd name="T28" fmla="*/ 112 w 129"/>
                                <a:gd name="T29" fmla="*/ 134 h 152"/>
                                <a:gd name="T30" fmla="*/ 65 w 129"/>
                                <a:gd name="T31" fmla="*/ 152 h 152"/>
                                <a:gd name="T32" fmla="*/ 23 w 129"/>
                                <a:gd name="T33" fmla="*/ 137 h 152"/>
                                <a:gd name="T34" fmla="*/ 0 w 129"/>
                                <a:gd name="T35" fmla="*/ 75 h 152"/>
                                <a:gd name="T36" fmla="*/ 17 w 129"/>
                                <a:gd name="T37" fmla="*/ 22 h 152"/>
                                <a:gd name="T38" fmla="*/ 68 w 129"/>
                                <a:gd name="T39" fmla="*/ 0 h 152"/>
                                <a:gd name="T40" fmla="*/ 68 w 129"/>
                                <a:gd name="T41" fmla="*/ 0 h 152"/>
                                <a:gd name="T42" fmla="*/ 64 w 129"/>
                                <a:gd name="T43" fmla="*/ 0 h 152"/>
                                <a:gd name="T44" fmla="*/ 64 w 129"/>
                                <a:gd name="T45" fmla="*/ 0 h 152"/>
                                <a:gd name="T46" fmla="*/ 64 w 129"/>
                                <a:gd name="T47" fmla="*/ 0 h 1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129" h="152">
                                  <a:moveTo>
                                    <a:pt x="68" y="0"/>
                                  </a:moveTo>
                                  <a:lnTo>
                                    <a:pt x="68" y="0"/>
                                  </a:lnTo>
                                  <a:cubicBezTo>
                                    <a:pt x="86" y="0"/>
                                    <a:pt x="100" y="5"/>
                                    <a:pt x="110" y="14"/>
                                  </a:cubicBezTo>
                                  <a:cubicBezTo>
                                    <a:pt x="121" y="24"/>
                                    <a:pt x="126" y="35"/>
                                    <a:pt x="127" y="47"/>
                                  </a:cubicBezTo>
                                  <a:lnTo>
                                    <a:pt x="108" y="47"/>
                                  </a:lnTo>
                                  <a:cubicBezTo>
                                    <a:pt x="106" y="38"/>
                                    <a:pt x="102" y="31"/>
                                    <a:pt x="95" y="25"/>
                                  </a:cubicBezTo>
                                  <a:cubicBezTo>
                                    <a:pt x="89" y="20"/>
                                    <a:pt x="80" y="17"/>
                                    <a:pt x="68" y="17"/>
                                  </a:cubicBezTo>
                                  <a:cubicBezTo>
                                    <a:pt x="54" y="17"/>
                                    <a:pt x="42" y="22"/>
                                    <a:pt x="33" y="32"/>
                                  </a:cubicBezTo>
                                  <a:cubicBezTo>
                                    <a:pt x="25" y="42"/>
                                    <a:pt x="20" y="57"/>
                                    <a:pt x="20" y="78"/>
                                  </a:cubicBezTo>
                                  <a:cubicBezTo>
                                    <a:pt x="20" y="95"/>
                                    <a:pt x="24" y="109"/>
                                    <a:pt x="32" y="119"/>
                                  </a:cubicBezTo>
                                  <a:cubicBezTo>
                                    <a:pt x="40" y="130"/>
                                    <a:pt x="52" y="135"/>
                                    <a:pt x="68" y="135"/>
                                  </a:cubicBezTo>
                                  <a:cubicBezTo>
                                    <a:pt x="82" y="135"/>
                                    <a:pt x="93" y="130"/>
                                    <a:pt x="101" y="118"/>
                                  </a:cubicBezTo>
                                  <a:cubicBezTo>
                                    <a:pt x="105" y="113"/>
                                    <a:pt x="108" y="105"/>
                                    <a:pt x="110" y="95"/>
                                  </a:cubicBezTo>
                                  <a:lnTo>
                                    <a:pt x="129" y="95"/>
                                  </a:lnTo>
                                  <a:cubicBezTo>
                                    <a:pt x="127" y="111"/>
                                    <a:pt x="121" y="123"/>
                                    <a:pt x="112" y="134"/>
                                  </a:cubicBezTo>
                                  <a:cubicBezTo>
                                    <a:pt x="100" y="146"/>
                                    <a:pt x="85" y="152"/>
                                    <a:pt x="65" y="152"/>
                                  </a:cubicBezTo>
                                  <a:cubicBezTo>
                                    <a:pt x="48" y="152"/>
                                    <a:pt x="34" y="147"/>
                                    <a:pt x="23" y="137"/>
                                  </a:cubicBezTo>
                                  <a:cubicBezTo>
                                    <a:pt x="8" y="124"/>
                                    <a:pt x="0" y="103"/>
                                    <a:pt x="0" y="75"/>
                                  </a:cubicBezTo>
                                  <a:cubicBezTo>
                                    <a:pt x="0" y="53"/>
                                    <a:pt x="6" y="36"/>
                                    <a:pt x="17" y="22"/>
                                  </a:cubicBezTo>
                                  <a:cubicBezTo>
                                    <a:pt x="29" y="7"/>
                                    <a:pt x="46" y="0"/>
                                    <a:pt x="68" y="0"/>
                                  </a:cubicBezTo>
                                  <a:lnTo>
                                    <a:pt x="68" y="0"/>
                                  </a:lnTo>
                                  <a:close/>
                                  <a:moveTo>
                                    <a:pt x="64" y="0"/>
                                  </a:moveTo>
                                  <a:lnTo>
                                    <a:pt x="64" y="0"/>
                                  </a:lnTo>
                                  <a:lnTo>
                                    <a:pt x="64"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06" name="Freeform 965"/>
                          <wps:cNvSpPr>
                            <a:spLocks/>
                          </wps:cNvSpPr>
                          <wps:spPr bwMode="auto">
                            <a:xfrm>
                              <a:off x="752" y="2380"/>
                              <a:ext cx="16" cy="115"/>
                            </a:xfrm>
                            <a:custGeom>
                              <a:avLst/>
                              <a:gdLst>
                                <a:gd name="T0" fmla="*/ 0 w 20"/>
                                <a:gd name="T1" fmla="*/ 0 h 145"/>
                                <a:gd name="T2" fmla="*/ 0 w 20"/>
                                <a:gd name="T3" fmla="*/ 0 h 145"/>
                                <a:gd name="T4" fmla="*/ 20 w 20"/>
                                <a:gd name="T5" fmla="*/ 0 h 145"/>
                                <a:gd name="T6" fmla="*/ 20 w 20"/>
                                <a:gd name="T7" fmla="*/ 145 h 145"/>
                                <a:gd name="T8" fmla="*/ 0 w 20"/>
                                <a:gd name="T9" fmla="*/ 145 h 145"/>
                                <a:gd name="T10" fmla="*/ 0 w 20"/>
                                <a:gd name="T11" fmla="*/ 0 h 145"/>
                              </a:gdLst>
                              <a:ahLst/>
                              <a:cxnLst>
                                <a:cxn ang="0">
                                  <a:pos x="T0" y="T1"/>
                                </a:cxn>
                                <a:cxn ang="0">
                                  <a:pos x="T2" y="T3"/>
                                </a:cxn>
                                <a:cxn ang="0">
                                  <a:pos x="T4" y="T5"/>
                                </a:cxn>
                                <a:cxn ang="0">
                                  <a:pos x="T6" y="T7"/>
                                </a:cxn>
                                <a:cxn ang="0">
                                  <a:pos x="T8" y="T9"/>
                                </a:cxn>
                                <a:cxn ang="0">
                                  <a:pos x="T10" y="T11"/>
                                </a:cxn>
                              </a:cxnLst>
                              <a:rect l="0" t="0" r="r" b="b"/>
                              <a:pathLst>
                                <a:path w="20" h="145">
                                  <a:moveTo>
                                    <a:pt x="0" y="0"/>
                                  </a:moveTo>
                                  <a:lnTo>
                                    <a:pt x="0" y="0"/>
                                  </a:lnTo>
                                  <a:lnTo>
                                    <a:pt x="20" y="0"/>
                                  </a:lnTo>
                                  <a:lnTo>
                                    <a:pt x="20" y="145"/>
                                  </a:lnTo>
                                  <a:lnTo>
                                    <a:pt x="0" y="145"/>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07" name="Freeform 966"/>
                          <wps:cNvSpPr>
                            <a:spLocks noEditPoints="1"/>
                          </wps:cNvSpPr>
                          <wps:spPr bwMode="auto">
                            <a:xfrm>
                              <a:off x="794" y="2380"/>
                              <a:ext cx="87" cy="115"/>
                            </a:xfrm>
                            <a:custGeom>
                              <a:avLst/>
                              <a:gdLst>
                                <a:gd name="T0" fmla="*/ 0 w 109"/>
                                <a:gd name="T1" fmla="*/ 0 h 145"/>
                                <a:gd name="T2" fmla="*/ 0 w 109"/>
                                <a:gd name="T3" fmla="*/ 0 h 145"/>
                                <a:gd name="T4" fmla="*/ 66 w 109"/>
                                <a:gd name="T5" fmla="*/ 0 h 145"/>
                                <a:gd name="T6" fmla="*/ 97 w 109"/>
                                <a:gd name="T7" fmla="*/ 11 h 145"/>
                                <a:gd name="T8" fmla="*/ 109 w 109"/>
                                <a:gd name="T9" fmla="*/ 41 h 145"/>
                                <a:gd name="T10" fmla="*/ 98 w 109"/>
                                <a:gd name="T11" fmla="*/ 71 h 145"/>
                                <a:gd name="T12" fmla="*/ 66 w 109"/>
                                <a:gd name="T13" fmla="*/ 83 h 145"/>
                                <a:gd name="T14" fmla="*/ 20 w 109"/>
                                <a:gd name="T15" fmla="*/ 83 h 145"/>
                                <a:gd name="T16" fmla="*/ 20 w 109"/>
                                <a:gd name="T17" fmla="*/ 145 h 145"/>
                                <a:gd name="T18" fmla="*/ 0 w 109"/>
                                <a:gd name="T19" fmla="*/ 145 h 145"/>
                                <a:gd name="T20" fmla="*/ 0 w 109"/>
                                <a:gd name="T21" fmla="*/ 0 h 145"/>
                                <a:gd name="T22" fmla="*/ 89 w 109"/>
                                <a:gd name="T23" fmla="*/ 41 h 145"/>
                                <a:gd name="T24" fmla="*/ 89 w 109"/>
                                <a:gd name="T25" fmla="*/ 41 h 145"/>
                                <a:gd name="T26" fmla="*/ 77 w 109"/>
                                <a:gd name="T27" fmla="*/ 20 h 145"/>
                                <a:gd name="T28" fmla="*/ 59 w 109"/>
                                <a:gd name="T29" fmla="*/ 17 h 145"/>
                                <a:gd name="T30" fmla="*/ 20 w 109"/>
                                <a:gd name="T31" fmla="*/ 17 h 145"/>
                                <a:gd name="T32" fmla="*/ 20 w 109"/>
                                <a:gd name="T33" fmla="*/ 67 h 145"/>
                                <a:gd name="T34" fmla="*/ 59 w 109"/>
                                <a:gd name="T35" fmla="*/ 67 h 145"/>
                                <a:gd name="T36" fmla="*/ 81 w 109"/>
                                <a:gd name="T37" fmla="*/ 61 h 145"/>
                                <a:gd name="T38" fmla="*/ 89 w 109"/>
                                <a:gd name="T39" fmla="*/ 41 h 145"/>
                                <a:gd name="T40" fmla="*/ 89 w 109"/>
                                <a:gd name="T41" fmla="*/ 41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09" h="145">
                                  <a:moveTo>
                                    <a:pt x="0" y="0"/>
                                  </a:moveTo>
                                  <a:lnTo>
                                    <a:pt x="0" y="0"/>
                                  </a:lnTo>
                                  <a:lnTo>
                                    <a:pt x="66" y="0"/>
                                  </a:lnTo>
                                  <a:cubicBezTo>
                                    <a:pt x="79" y="0"/>
                                    <a:pt x="89" y="3"/>
                                    <a:pt x="97" y="11"/>
                                  </a:cubicBezTo>
                                  <a:cubicBezTo>
                                    <a:pt x="105" y="18"/>
                                    <a:pt x="109" y="28"/>
                                    <a:pt x="109" y="41"/>
                                  </a:cubicBezTo>
                                  <a:cubicBezTo>
                                    <a:pt x="109" y="53"/>
                                    <a:pt x="105" y="62"/>
                                    <a:pt x="98" y="71"/>
                                  </a:cubicBezTo>
                                  <a:cubicBezTo>
                                    <a:pt x="91" y="79"/>
                                    <a:pt x="80" y="83"/>
                                    <a:pt x="66" y="83"/>
                                  </a:cubicBezTo>
                                  <a:lnTo>
                                    <a:pt x="20" y="83"/>
                                  </a:lnTo>
                                  <a:lnTo>
                                    <a:pt x="20" y="145"/>
                                  </a:lnTo>
                                  <a:lnTo>
                                    <a:pt x="0" y="145"/>
                                  </a:lnTo>
                                  <a:lnTo>
                                    <a:pt x="0" y="0"/>
                                  </a:lnTo>
                                  <a:close/>
                                  <a:moveTo>
                                    <a:pt x="89" y="41"/>
                                  </a:moveTo>
                                  <a:lnTo>
                                    <a:pt x="89" y="41"/>
                                  </a:lnTo>
                                  <a:cubicBezTo>
                                    <a:pt x="89" y="31"/>
                                    <a:pt x="85" y="23"/>
                                    <a:pt x="77" y="20"/>
                                  </a:cubicBezTo>
                                  <a:cubicBezTo>
                                    <a:pt x="73" y="18"/>
                                    <a:pt x="67" y="17"/>
                                    <a:pt x="59" y="17"/>
                                  </a:cubicBezTo>
                                  <a:lnTo>
                                    <a:pt x="20" y="17"/>
                                  </a:lnTo>
                                  <a:lnTo>
                                    <a:pt x="20" y="67"/>
                                  </a:lnTo>
                                  <a:lnTo>
                                    <a:pt x="59" y="67"/>
                                  </a:lnTo>
                                  <a:cubicBezTo>
                                    <a:pt x="68" y="67"/>
                                    <a:pt x="75" y="65"/>
                                    <a:pt x="81" y="61"/>
                                  </a:cubicBezTo>
                                  <a:cubicBezTo>
                                    <a:pt x="86" y="57"/>
                                    <a:pt x="89" y="51"/>
                                    <a:pt x="89" y="41"/>
                                  </a:cubicBezTo>
                                  <a:lnTo>
                                    <a:pt x="89"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08" name="Freeform 967"/>
                          <wps:cNvSpPr>
                            <a:spLocks/>
                          </wps:cNvSpPr>
                          <wps:spPr bwMode="auto">
                            <a:xfrm>
                              <a:off x="944" y="2380"/>
                              <a:ext cx="16" cy="41"/>
                            </a:xfrm>
                            <a:custGeom>
                              <a:avLst/>
                              <a:gdLst>
                                <a:gd name="T0" fmla="*/ 0 w 21"/>
                                <a:gd name="T1" fmla="*/ 42 h 51"/>
                                <a:gd name="T2" fmla="*/ 0 w 21"/>
                                <a:gd name="T3" fmla="*/ 42 h 51"/>
                                <a:gd name="T4" fmla="*/ 8 w 21"/>
                                <a:gd name="T5" fmla="*/ 36 h 51"/>
                                <a:gd name="T6" fmla="*/ 11 w 21"/>
                                <a:gd name="T7" fmla="*/ 24 h 51"/>
                                <a:gd name="T8" fmla="*/ 11 w 21"/>
                                <a:gd name="T9" fmla="*/ 22 h 51"/>
                                <a:gd name="T10" fmla="*/ 11 w 21"/>
                                <a:gd name="T11" fmla="*/ 21 h 51"/>
                                <a:gd name="T12" fmla="*/ 0 w 21"/>
                                <a:gd name="T13" fmla="*/ 21 h 51"/>
                                <a:gd name="T14" fmla="*/ 0 w 21"/>
                                <a:gd name="T15" fmla="*/ 0 h 51"/>
                                <a:gd name="T16" fmla="*/ 21 w 21"/>
                                <a:gd name="T17" fmla="*/ 0 h 51"/>
                                <a:gd name="T18" fmla="*/ 21 w 21"/>
                                <a:gd name="T19" fmla="*/ 20 h 51"/>
                                <a:gd name="T20" fmla="*/ 16 w 21"/>
                                <a:gd name="T21" fmla="*/ 41 h 51"/>
                                <a:gd name="T22" fmla="*/ 0 w 21"/>
                                <a:gd name="T23" fmla="*/ 51 h 51"/>
                                <a:gd name="T24" fmla="*/ 0 w 21"/>
                                <a:gd name="T25" fmla="*/ 42 h 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1" h="51">
                                  <a:moveTo>
                                    <a:pt x="0" y="42"/>
                                  </a:moveTo>
                                  <a:lnTo>
                                    <a:pt x="0" y="42"/>
                                  </a:lnTo>
                                  <a:cubicBezTo>
                                    <a:pt x="4" y="41"/>
                                    <a:pt x="6" y="39"/>
                                    <a:pt x="8" y="36"/>
                                  </a:cubicBezTo>
                                  <a:cubicBezTo>
                                    <a:pt x="10" y="32"/>
                                    <a:pt x="11" y="28"/>
                                    <a:pt x="11" y="24"/>
                                  </a:cubicBezTo>
                                  <a:cubicBezTo>
                                    <a:pt x="11" y="23"/>
                                    <a:pt x="11" y="23"/>
                                    <a:pt x="11" y="22"/>
                                  </a:cubicBezTo>
                                  <a:cubicBezTo>
                                    <a:pt x="11" y="22"/>
                                    <a:pt x="11" y="22"/>
                                    <a:pt x="11" y="21"/>
                                  </a:cubicBezTo>
                                  <a:lnTo>
                                    <a:pt x="0" y="21"/>
                                  </a:lnTo>
                                  <a:lnTo>
                                    <a:pt x="0" y="0"/>
                                  </a:lnTo>
                                  <a:lnTo>
                                    <a:pt x="21" y="0"/>
                                  </a:lnTo>
                                  <a:lnTo>
                                    <a:pt x="21" y="20"/>
                                  </a:lnTo>
                                  <a:cubicBezTo>
                                    <a:pt x="21" y="28"/>
                                    <a:pt x="19" y="35"/>
                                    <a:pt x="16" y="41"/>
                                  </a:cubicBezTo>
                                  <a:cubicBezTo>
                                    <a:pt x="12" y="47"/>
                                    <a:pt x="7" y="50"/>
                                    <a:pt x="0" y="51"/>
                                  </a:cubicBezTo>
                                  <a:lnTo>
                                    <a:pt x="0" y="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09" name="Freeform 968"/>
                          <wps:cNvSpPr>
                            <a:spLocks/>
                          </wps:cNvSpPr>
                          <wps:spPr bwMode="auto">
                            <a:xfrm>
                              <a:off x="972" y="2385"/>
                              <a:ext cx="78" cy="110"/>
                            </a:xfrm>
                            <a:custGeom>
                              <a:avLst/>
                              <a:gdLst>
                                <a:gd name="T0" fmla="*/ 98 w 98"/>
                                <a:gd name="T1" fmla="*/ 0 h 139"/>
                                <a:gd name="T2" fmla="*/ 98 w 98"/>
                                <a:gd name="T3" fmla="*/ 0 h 139"/>
                                <a:gd name="T4" fmla="*/ 98 w 98"/>
                                <a:gd name="T5" fmla="*/ 15 h 139"/>
                                <a:gd name="T6" fmla="*/ 80 w 98"/>
                                <a:gd name="T7" fmla="*/ 38 h 139"/>
                                <a:gd name="T8" fmla="*/ 60 w 98"/>
                                <a:gd name="T9" fmla="*/ 74 h 139"/>
                                <a:gd name="T10" fmla="*/ 47 w 98"/>
                                <a:gd name="T11" fmla="*/ 107 h 139"/>
                                <a:gd name="T12" fmla="*/ 40 w 98"/>
                                <a:gd name="T13" fmla="*/ 139 h 139"/>
                                <a:gd name="T14" fmla="*/ 20 w 98"/>
                                <a:gd name="T15" fmla="*/ 139 h 139"/>
                                <a:gd name="T16" fmla="*/ 49 w 98"/>
                                <a:gd name="T17" fmla="*/ 58 h 139"/>
                                <a:gd name="T18" fmla="*/ 78 w 98"/>
                                <a:gd name="T19" fmla="*/ 18 h 139"/>
                                <a:gd name="T20" fmla="*/ 0 w 98"/>
                                <a:gd name="T21" fmla="*/ 18 h 139"/>
                                <a:gd name="T22" fmla="*/ 0 w 98"/>
                                <a:gd name="T23" fmla="*/ 0 h 139"/>
                                <a:gd name="T24" fmla="*/ 98 w 98"/>
                                <a:gd name="T25"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98" h="139">
                                  <a:moveTo>
                                    <a:pt x="98" y="0"/>
                                  </a:moveTo>
                                  <a:lnTo>
                                    <a:pt x="98" y="0"/>
                                  </a:lnTo>
                                  <a:lnTo>
                                    <a:pt x="98" y="15"/>
                                  </a:lnTo>
                                  <a:cubicBezTo>
                                    <a:pt x="93" y="20"/>
                                    <a:pt x="87" y="27"/>
                                    <a:pt x="80" y="38"/>
                                  </a:cubicBezTo>
                                  <a:cubicBezTo>
                                    <a:pt x="72" y="49"/>
                                    <a:pt x="66" y="61"/>
                                    <a:pt x="60" y="74"/>
                                  </a:cubicBezTo>
                                  <a:cubicBezTo>
                                    <a:pt x="54" y="86"/>
                                    <a:pt x="50" y="97"/>
                                    <a:pt x="47" y="107"/>
                                  </a:cubicBezTo>
                                  <a:cubicBezTo>
                                    <a:pt x="45" y="114"/>
                                    <a:pt x="43" y="124"/>
                                    <a:pt x="40" y="139"/>
                                  </a:cubicBezTo>
                                  <a:lnTo>
                                    <a:pt x="20" y="139"/>
                                  </a:lnTo>
                                  <a:cubicBezTo>
                                    <a:pt x="24" y="112"/>
                                    <a:pt x="34" y="85"/>
                                    <a:pt x="49" y="58"/>
                                  </a:cubicBezTo>
                                  <a:cubicBezTo>
                                    <a:pt x="58" y="43"/>
                                    <a:pt x="68" y="29"/>
                                    <a:pt x="78" y="18"/>
                                  </a:cubicBezTo>
                                  <a:lnTo>
                                    <a:pt x="0" y="18"/>
                                  </a:lnTo>
                                  <a:lnTo>
                                    <a:pt x="0" y="0"/>
                                  </a:lnTo>
                                  <a:lnTo>
                                    <a:pt x="9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10" name="Freeform 969"/>
                          <wps:cNvSpPr>
                            <a:spLocks noEditPoints="1"/>
                          </wps:cNvSpPr>
                          <wps:spPr bwMode="auto">
                            <a:xfrm>
                              <a:off x="1061" y="2382"/>
                              <a:ext cx="77" cy="116"/>
                            </a:xfrm>
                            <a:custGeom>
                              <a:avLst/>
                              <a:gdLst>
                                <a:gd name="T0" fmla="*/ 20 w 96"/>
                                <a:gd name="T1" fmla="*/ 108 h 146"/>
                                <a:gd name="T2" fmla="*/ 20 w 96"/>
                                <a:gd name="T3" fmla="*/ 108 h 146"/>
                                <a:gd name="T4" fmla="*/ 31 w 96"/>
                                <a:gd name="T5" fmla="*/ 128 h 146"/>
                                <a:gd name="T6" fmla="*/ 44 w 96"/>
                                <a:gd name="T7" fmla="*/ 131 h 146"/>
                                <a:gd name="T8" fmla="*/ 65 w 96"/>
                                <a:gd name="T9" fmla="*/ 120 h 146"/>
                                <a:gd name="T10" fmla="*/ 78 w 96"/>
                                <a:gd name="T11" fmla="*/ 77 h 146"/>
                                <a:gd name="T12" fmla="*/ 63 w 96"/>
                                <a:gd name="T13" fmla="*/ 90 h 146"/>
                                <a:gd name="T14" fmla="*/ 45 w 96"/>
                                <a:gd name="T15" fmla="*/ 94 h 146"/>
                                <a:gd name="T16" fmla="*/ 12 w 96"/>
                                <a:gd name="T17" fmla="*/ 81 h 146"/>
                                <a:gd name="T18" fmla="*/ 0 w 96"/>
                                <a:gd name="T19" fmla="*/ 49 h 146"/>
                                <a:gd name="T20" fmla="*/ 12 w 96"/>
                                <a:gd name="T21" fmla="*/ 15 h 146"/>
                                <a:gd name="T22" fmla="*/ 47 w 96"/>
                                <a:gd name="T23" fmla="*/ 0 h 146"/>
                                <a:gd name="T24" fmla="*/ 89 w 96"/>
                                <a:gd name="T25" fmla="*/ 28 h 146"/>
                                <a:gd name="T26" fmla="*/ 96 w 96"/>
                                <a:gd name="T27" fmla="*/ 66 h 146"/>
                                <a:gd name="T28" fmla="*/ 88 w 96"/>
                                <a:gd name="T29" fmla="*/ 112 h 146"/>
                                <a:gd name="T30" fmla="*/ 44 w 96"/>
                                <a:gd name="T31" fmla="*/ 146 h 146"/>
                                <a:gd name="T32" fmla="*/ 13 w 96"/>
                                <a:gd name="T33" fmla="*/ 135 h 146"/>
                                <a:gd name="T34" fmla="*/ 2 w 96"/>
                                <a:gd name="T35" fmla="*/ 108 h 146"/>
                                <a:gd name="T36" fmla="*/ 20 w 96"/>
                                <a:gd name="T37" fmla="*/ 108 h 146"/>
                                <a:gd name="T38" fmla="*/ 47 w 96"/>
                                <a:gd name="T39" fmla="*/ 79 h 146"/>
                                <a:gd name="T40" fmla="*/ 47 w 96"/>
                                <a:gd name="T41" fmla="*/ 79 h 146"/>
                                <a:gd name="T42" fmla="*/ 66 w 96"/>
                                <a:gd name="T43" fmla="*/ 72 h 146"/>
                                <a:gd name="T44" fmla="*/ 75 w 96"/>
                                <a:gd name="T45" fmla="*/ 47 h 146"/>
                                <a:gd name="T46" fmla="*/ 67 w 96"/>
                                <a:gd name="T47" fmla="*/ 24 h 146"/>
                                <a:gd name="T48" fmla="*/ 47 w 96"/>
                                <a:gd name="T49" fmla="*/ 16 h 146"/>
                                <a:gd name="T50" fmla="*/ 26 w 96"/>
                                <a:gd name="T51" fmla="*/ 25 h 146"/>
                                <a:gd name="T52" fmla="*/ 19 w 96"/>
                                <a:gd name="T53" fmla="*/ 48 h 146"/>
                                <a:gd name="T54" fmla="*/ 26 w 96"/>
                                <a:gd name="T55" fmla="*/ 70 h 146"/>
                                <a:gd name="T56" fmla="*/ 47 w 96"/>
                                <a:gd name="T57" fmla="*/ 79 h 146"/>
                                <a:gd name="T58" fmla="*/ 47 w 96"/>
                                <a:gd name="T59" fmla="*/ 79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96" h="146">
                                  <a:moveTo>
                                    <a:pt x="20" y="108"/>
                                  </a:moveTo>
                                  <a:lnTo>
                                    <a:pt x="20" y="108"/>
                                  </a:lnTo>
                                  <a:cubicBezTo>
                                    <a:pt x="21" y="117"/>
                                    <a:pt x="24" y="124"/>
                                    <a:pt x="31" y="128"/>
                                  </a:cubicBezTo>
                                  <a:cubicBezTo>
                                    <a:pt x="35" y="130"/>
                                    <a:pt x="39" y="131"/>
                                    <a:pt x="44" y="131"/>
                                  </a:cubicBezTo>
                                  <a:cubicBezTo>
                                    <a:pt x="52" y="131"/>
                                    <a:pt x="59" y="127"/>
                                    <a:pt x="65" y="120"/>
                                  </a:cubicBezTo>
                                  <a:cubicBezTo>
                                    <a:pt x="71" y="113"/>
                                    <a:pt x="76" y="99"/>
                                    <a:pt x="78" y="77"/>
                                  </a:cubicBezTo>
                                  <a:cubicBezTo>
                                    <a:pt x="74" y="83"/>
                                    <a:pt x="69" y="88"/>
                                    <a:pt x="63" y="90"/>
                                  </a:cubicBezTo>
                                  <a:cubicBezTo>
                                    <a:pt x="58" y="93"/>
                                    <a:pt x="51" y="94"/>
                                    <a:pt x="45" y="94"/>
                                  </a:cubicBezTo>
                                  <a:cubicBezTo>
                                    <a:pt x="31" y="94"/>
                                    <a:pt x="20" y="90"/>
                                    <a:pt x="12" y="81"/>
                                  </a:cubicBezTo>
                                  <a:cubicBezTo>
                                    <a:pt x="4" y="73"/>
                                    <a:pt x="0" y="62"/>
                                    <a:pt x="0" y="49"/>
                                  </a:cubicBezTo>
                                  <a:cubicBezTo>
                                    <a:pt x="0" y="36"/>
                                    <a:pt x="4" y="25"/>
                                    <a:pt x="12" y="15"/>
                                  </a:cubicBezTo>
                                  <a:cubicBezTo>
                                    <a:pt x="20" y="5"/>
                                    <a:pt x="31" y="0"/>
                                    <a:pt x="47" y="0"/>
                                  </a:cubicBezTo>
                                  <a:cubicBezTo>
                                    <a:pt x="67" y="0"/>
                                    <a:pt x="82" y="9"/>
                                    <a:pt x="89" y="28"/>
                                  </a:cubicBezTo>
                                  <a:cubicBezTo>
                                    <a:pt x="94" y="38"/>
                                    <a:pt x="96" y="51"/>
                                    <a:pt x="96" y="66"/>
                                  </a:cubicBezTo>
                                  <a:cubicBezTo>
                                    <a:pt x="96" y="84"/>
                                    <a:pt x="93" y="99"/>
                                    <a:pt x="88" y="112"/>
                                  </a:cubicBezTo>
                                  <a:cubicBezTo>
                                    <a:pt x="79" y="134"/>
                                    <a:pt x="65" y="146"/>
                                    <a:pt x="44" y="146"/>
                                  </a:cubicBezTo>
                                  <a:cubicBezTo>
                                    <a:pt x="30" y="146"/>
                                    <a:pt x="20" y="142"/>
                                    <a:pt x="13" y="135"/>
                                  </a:cubicBezTo>
                                  <a:cubicBezTo>
                                    <a:pt x="6" y="128"/>
                                    <a:pt x="2" y="118"/>
                                    <a:pt x="2" y="108"/>
                                  </a:cubicBezTo>
                                  <a:lnTo>
                                    <a:pt x="20" y="108"/>
                                  </a:lnTo>
                                  <a:close/>
                                  <a:moveTo>
                                    <a:pt x="47" y="79"/>
                                  </a:moveTo>
                                  <a:lnTo>
                                    <a:pt x="47" y="79"/>
                                  </a:lnTo>
                                  <a:cubicBezTo>
                                    <a:pt x="54" y="79"/>
                                    <a:pt x="60" y="76"/>
                                    <a:pt x="66" y="72"/>
                                  </a:cubicBezTo>
                                  <a:cubicBezTo>
                                    <a:pt x="72" y="67"/>
                                    <a:pt x="75" y="59"/>
                                    <a:pt x="75" y="47"/>
                                  </a:cubicBezTo>
                                  <a:cubicBezTo>
                                    <a:pt x="75" y="37"/>
                                    <a:pt x="72" y="29"/>
                                    <a:pt x="67" y="24"/>
                                  </a:cubicBezTo>
                                  <a:cubicBezTo>
                                    <a:pt x="62" y="19"/>
                                    <a:pt x="55" y="16"/>
                                    <a:pt x="47" y="16"/>
                                  </a:cubicBezTo>
                                  <a:cubicBezTo>
                                    <a:pt x="38" y="16"/>
                                    <a:pt x="32" y="19"/>
                                    <a:pt x="26" y="25"/>
                                  </a:cubicBezTo>
                                  <a:cubicBezTo>
                                    <a:pt x="21" y="31"/>
                                    <a:pt x="19" y="39"/>
                                    <a:pt x="19" y="48"/>
                                  </a:cubicBezTo>
                                  <a:cubicBezTo>
                                    <a:pt x="19" y="58"/>
                                    <a:pt x="21" y="65"/>
                                    <a:pt x="26" y="70"/>
                                  </a:cubicBezTo>
                                  <a:cubicBezTo>
                                    <a:pt x="30" y="76"/>
                                    <a:pt x="37" y="79"/>
                                    <a:pt x="47" y="79"/>
                                  </a:cubicBezTo>
                                  <a:lnTo>
                                    <a:pt x="47" y="7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11" name="Freeform 970"/>
                          <wps:cNvSpPr>
                            <a:spLocks/>
                          </wps:cNvSpPr>
                          <wps:spPr bwMode="auto">
                            <a:xfrm>
                              <a:off x="1152" y="2443"/>
                              <a:ext cx="40" cy="15"/>
                            </a:xfrm>
                            <a:custGeom>
                              <a:avLst/>
                              <a:gdLst>
                                <a:gd name="T0" fmla="*/ 0 w 50"/>
                                <a:gd name="T1" fmla="*/ 0 h 19"/>
                                <a:gd name="T2" fmla="*/ 0 w 50"/>
                                <a:gd name="T3" fmla="*/ 0 h 19"/>
                                <a:gd name="T4" fmla="*/ 50 w 50"/>
                                <a:gd name="T5" fmla="*/ 0 h 19"/>
                                <a:gd name="T6" fmla="*/ 50 w 50"/>
                                <a:gd name="T7" fmla="*/ 19 h 19"/>
                                <a:gd name="T8" fmla="*/ 0 w 50"/>
                                <a:gd name="T9" fmla="*/ 19 h 19"/>
                                <a:gd name="T10" fmla="*/ 0 w 50"/>
                                <a:gd name="T11" fmla="*/ 0 h 19"/>
                              </a:gdLst>
                              <a:ahLst/>
                              <a:cxnLst>
                                <a:cxn ang="0">
                                  <a:pos x="T0" y="T1"/>
                                </a:cxn>
                                <a:cxn ang="0">
                                  <a:pos x="T2" y="T3"/>
                                </a:cxn>
                                <a:cxn ang="0">
                                  <a:pos x="T4" y="T5"/>
                                </a:cxn>
                                <a:cxn ang="0">
                                  <a:pos x="T6" y="T7"/>
                                </a:cxn>
                                <a:cxn ang="0">
                                  <a:pos x="T8" y="T9"/>
                                </a:cxn>
                                <a:cxn ang="0">
                                  <a:pos x="T10" y="T11"/>
                                </a:cxn>
                              </a:cxnLst>
                              <a:rect l="0" t="0" r="r" b="b"/>
                              <a:pathLst>
                                <a:path w="50" h="19">
                                  <a:moveTo>
                                    <a:pt x="0" y="0"/>
                                  </a:moveTo>
                                  <a:lnTo>
                                    <a:pt x="0" y="0"/>
                                  </a:lnTo>
                                  <a:lnTo>
                                    <a:pt x="50" y="0"/>
                                  </a:lnTo>
                                  <a:lnTo>
                                    <a:pt x="50" y="19"/>
                                  </a:lnTo>
                                  <a:lnTo>
                                    <a:pt x="0" y="19"/>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12" name="Freeform 971"/>
                          <wps:cNvSpPr>
                            <a:spLocks/>
                          </wps:cNvSpPr>
                          <wps:spPr bwMode="auto">
                            <a:xfrm>
                              <a:off x="1210" y="2378"/>
                              <a:ext cx="17" cy="42"/>
                            </a:xfrm>
                            <a:custGeom>
                              <a:avLst/>
                              <a:gdLst>
                                <a:gd name="T0" fmla="*/ 21 w 21"/>
                                <a:gd name="T1" fmla="*/ 10 h 52"/>
                                <a:gd name="T2" fmla="*/ 21 w 21"/>
                                <a:gd name="T3" fmla="*/ 10 h 52"/>
                                <a:gd name="T4" fmla="*/ 12 w 21"/>
                                <a:gd name="T5" fmla="*/ 16 h 52"/>
                                <a:gd name="T6" fmla="*/ 10 w 21"/>
                                <a:gd name="T7" fmla="*/ 28 h 52"/>
                                <a:gd name="T8" fmla="*/ 10 w 21"/>
                                <a:gd name="T9" fmla="*/ 29 h 52"/>
                                <a:gd name="T10" fmla="*/ 10 w 21"/>
                                <a:gd name="T11" fmla="*/ 30 h 52"/>
                                <a:gd name="T12" fmla="*/ 21 w 21"/>
                                <a:gd name="T13" fmla="*/ 30 h 52"/>
                                <a:gd name="T14" fmla="*/ 21 w 21"/>
                                <a:gd name="T15" fmla="*/ 52 h 52"/>
                                <a:gd name="T16" fmla="*/ 0 w 21"/>
                                <a:gd name="T17" fmla="*/ 52 h 52"/>
                                <a:gd name="T18" fmla="*/ 0 w 21"/>
                                <a:gd name="T19" fmla="*/ 32 h 52"/>
                                <a:gd name="T20" fmla="*/ 5 w 21"/>
                                <a:gd name="T21" fmla="*/ 11 h 52"/>
                                <a:gd name="T22" fmla="*/ 21 w 21"/>
                                <a:gd name="T23" fmla="*/ 0 h 52"/>
                                <a:gd name="T24" fmla="*/ 21 w 21"/>
                                <a:gd name="T25" fmla="*/ 10 h 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1" h="52">
                                  <a:moveTo>
                                    <a:pt x="21" y="10"/>
                                  </a:moveTo>
                                  <a:lnTo>
                                    <a:pt x="21" y="10"/>
                                  </a:lnTo>
                                  <a:cubicBezTo>
                                    <a:pt x="17" y="10"/>
                                    <a:pt x="14" y="12"/>
                                    <a:pt x="12" y="16"/>
                                  </a:cubicBezTo>
                                  <a:cubicBezTo>
                                    <a:pt x="11" y="19"/>
                                    <a:pt x="10" y="23"/>
                                    <a:pt x="10" y="28"/>
                                  </a:cubicBezTo>
                                  <a:cubicBezTo>
                                    <a:pt x="10" y="28"/>
                                    <a:pt x="10" y="29"/>
                                    <a:pt x="10" y="29"/>
                                  </a:cubicBezTo>
                                  <a:cubicBezTo>
                                    <a:pt x="10" y="29"/>
                                    <a:pt x="10" y="30"/>
                                    <a:pt x="10" y="30"/>
                                  </a:cubicBezTo>
                                  <a:lnTo>
                                    <a:pt x="21" y="30"/>
                                  </a:lnTo>
                                  <a:lnTo>
                                    <a:pt x="21" y="52"/>
                                  </a:lnTo>
                                  <a:lnTo>
                                    <a:pt x="0" y="52"/>
                                  </a:lnTo>
                                  <a:lnTo>
                                    <a:pt x="0" y="32"/>
                                  </a:lnTo>
                                  <a:cubicBezTo>
                                    <a:pt x="0" y="24"/>
                                    <a:pt x="1" y="17"/>
                                    <a:pt x="5" y="11"/>
                                  </a:cubicBezTo>
                                  <a:cubicBezTo>
                                    <a:pt x="8" y="5"/>
                                    <a:pt x="13" y="1"/>
                                    <a:pt x="21" y="0"/>
                                  </a:cubicBezTo>
                                  <a:lnTo>
                                    <a:pt x="21" y="1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13" name="Freeform 972"/>
                          <wps:cNvSpPr>
                            <a:spLocks noEditPoints="1"/>
                          </wps:cNvSpPr>
                          <wps:spPr bwMode="auto">
                            <a:xfrm>
                              <a:off x="1240" y="2382"/>
                              <a:ext cx="77" cy="116"/>
                            </a:xfrm>
                            <a:custGeom>
                              <a:avLst/>
                              <a:gdLst>
                                <a:gd name="T0" fmla="*/ 49 w 97"/>
                                <a:gd name="T1" fmla="*/ 60 h 146"/>
                                <a:gd name="T2" fmla="*/ 49 w 97"/>
                                <a:gd name="T3" fmla="*/ 60 h 146"/>
                                <a:gd name="T4" fmla="*/ 67 w 97"/>
                                <a:gd name="T5" fmla="*/ 53 h 146"/>
                                <a:gd name="T6" fmla="*/ 74 w 97"/>
                                <a:gd name="T7" fmla="*/ 37 h 146"/>
                                <a:gd name="T8" fmla="*/ 67 w 97"/>
                                <a:gd name="T9" fmla="*/ 23 h 146"/>
                                <a:gd name="T10" fmla="*/ 48 w 97"/>
                                <a:gd name="T11" fmla="*/ 16 h 146"/>
                                <a:gd name="T12" fmla="*/ 29 w 97"/>
                                <a:gd name="T13" fmla="*/ 23 h 146"/>
                                <a:gd name="T14" fmla="*/ 24 w 97"/>
                                <a:gd name="T15" fmla="*/ 38 h 146"/>
                                <a:gd name="T16" fmla="*/ 31 w 97"/>
                                <a:gd name="T17" fmla="*/ 54 h 146"/>
                                <a:gd name="T18" fmla="*/ 49 w 97"/>
                                <a:gd name="T19" fmla="*/ 60 h 146"/>
                                <a:gd name="T20" fmla="*/ 49 w 97"/>
                                <a:gd name="T21" fmla="*/ 60 h 146"/>
                                <a:gd name="T22" fmla="*/ 50 w 97"/>
                                <a:gd name="T23" fmla="*/ 130 h 146"/>
                                <a:gd name="T24" fmla="*/ 50 w 97"/>
                                <a:gd name="T25" fmla="*/ 130 h 146"/>
                                <a:gd name="T26" fmla="*/ 70 w 97"/>
                                <a:gd name="T27" fmla="*/ 123 h 146"/>
                                <a:gd name="T28" fmla="*/ 78 w 97"/>
                                <a:gd name="T29" fmla="*/ 103 h 146"/>
                                <a:gd name="T30" fmla="*/ 70 w 97"/>
                                <a:gd name="T31" fmla="*/ 82 h 146"/>
                                <a:gd name="T32" fmla="*/ 48 w 97"/>
                                <a:gd name="T33" fmla="*/ 75 h 146"/>
                                <a:gd name="T34" fmla="*/ 28 w 97"/>
                                <a:gd name="T35" fmla="*/ 82 h 146"/>
                                <a:gd name="T36" fmla="*/ 20 w 97"/>
                                <a:gd name="T37" fmla="*/ 102 h 146"/>
                                <a:gd name="T38" fmla="*/ 27 w 97"/>
                                <a:gd name="T39" fmla="*/ 121 h 146"/>
                                <a:gd name="T40" fmla="*/ 50 w 97"/>
                                <a:gd name="T41" fmla="*/ 130 h 146"/>
                                <a:gd name="T42" fmla="*/ 50 w 97"/>
                                <a:gd name="T43" fmla="*/ 130 h 146"/>
                                <a:gd name="T44" fmla="*/ 24 w 97"/>
                                <a:gd name="T45" fmla="*/ 66 h 146"/>
                                <a:gd name="T46" fmla="*/ 24 w 97"/>
                                <a:gd name="T47" fmla="*/ 66 h 146"/>
                                <a:gd name="T48" fmla="*/ 13 w 97"/>
                                <a:gd name="T49" fmla="*/ 59 h 146"/>
                                <a:gd name="T50" fmla="*/ 5 w 97"/>
                                <a:gd name="T51" fmla="*/ 38 h 146"/>
                                <a:gd name="T52" fmla="*/ 17 w 97"/>
                                <a:gd name="T53" fmla="*/ 11 h 146"/>
                                <a:gd name="T54" fmla="*/ 49 w 97"/>
                                <a:gd name="T55" fmla="*/ 0 h 146"/>
                                <a:gd name="T56" fmla="*/ 81 w 97"/>
                                <a:gd name="T57" fmla="*/ 11 h 146"/>
                                <a:gd name="T58" fmla="*/ 92 w 97"/>
                                <a:gd name="T59" fmla="*/ 36 h 146"/>
                                <a:gd name="T60" fmla="*/ 86 w 97"/>
                                <a:gd name="T61" fmla="*/ 57 h 146"/>
                                <a:gd name="T62" fmla="*/ 74 w 97"/>
                                <a:gd name="T63" fmla="*/ 66 h 146"/>
                                <a:gd name="T64" fmla="*/ 88 w 97"/>
                                <a:gd name="T65" fmla="*/ 75 h 146"/>
                                <a:gd name="T66" fmla="*/ 97 w 97"/>
                                <a:gd name="T67" fmla="*/ 101 h 146"/>
                                <a:gd name="T68" fmla="*/ 85 w 97"/>
                                <a:gd name="T69" fmla="*/ 133 h 146"/>
                                <a:gd name="T70" fmla="*/ 49 w 97"/>
                                <a:gd name="T71" fmla="*/ 146 h 146"/>
                                <a:gd name="T72" fmla="*/ 14 w 97"/>
                                <a:gd name="T73" fmla="*/ 135 h 146"/>
                                <a:gd name="T74" fmla="*/ 0 w 97"/>
                                <a:gd name="T75" fmla="*/ 102 h 146"/>
                                <a:gd name="T76" fmla="*/ 6 w 97"/>
                                <a:gd name="T77" fmla="*/ 80 h 146"/>
                                <a:gd name="T78" fmla="*/ 24 w 97"/>
                                <a:gd name="T79" fmla="*/ 66 h 146"/>
                                <a:gd name="T80" fmla="*/ 24 w 97"/>
                                <a:gd name="T81" fmla="*/ 66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97" h="146">
                                  <a:moveTo>
                                    <a:pt x="49" y="60"/>
                                  </a:moveTo>
                                  <a:lnTo>
                                    <a:pt x="49" y="60"/>
                                  </a:lnTo>
                                  <a:cubicBezTo>
                                    <a:pt x="56" y="60"/>
                                    <a:pt x="63" y="57"/>
                                    <a:pt x="67" y="53"/>
                                  </a:cubicBezTo>
                                  <a:cubicBezTo>
                                    <a:pt x="71" y="49"/>
                                    <a:pt x="74" y="43"/>
                                    <a:pt x="74" y="37"/>
                                  </a:cubicBezTo>
                                  <a:cubicBezTo>
                                    <a:pt x="74" y="32"/>
                                    <a:pt x="71" y="27"/>
                                    <a:pt x="67" y="23"/>
                                  </a:cubicBezTo>
                                  <a:cubicBezTo>
                                    <a:pt x="63" y="18"/>
                                    <a:pt x="57" y="16"/>
                                    <a:pt x="48" y="16"/>
                                  </a:cubicBezTo>
                                  <a:cubicBezTo>
                                    <a:pt x="39" y="16"/>
                                    <a:pt x="33" y="18"/>
                                    <a:pt x="29" y="23"/>
                                  </a:cubicBezTo>
                                  <a:cubicBezTo>
                                    <a:pt x="26" y="27"/>
                                    <a:pt x="24" y="32"/>
                                    <a:pt x="24" y="38"/>
                                  </a:cubicBezTo>
                                  <a:cubicBezTo>
                                    <a:pt x="24" y="45"/>
                                    <a:pt x="26" y="50"/>
                                    <a:pt x="31" y="54"/>
                                  </a:cubicBezTo>
                                  <a:cubicBezTo>
                                    <a:pt x="36" y="58"/>
                                    <a:pt x="42" y="60"/>
                                    <a:pt x="49" y="60"/>
                                  </a:cubicBezTo>
                                  <a:lnTo>
                                    <a:pt x="49" y="60"/>
                                  </a:lnTo>
                                  <a:close/>
                                  <a:moveTo>
                                    <a:pt x="50" y="130"/>
                                  </a:moveTo>
                                  <a:lnTo>
                                    <a:pt x="50" y="130"/>
                                  </a:lnTo>
                                  <a:cubicBezTo>
                                    <a:pt x="58" y="130"/>
                                    <a:pt x="65" y="127"/>
                                    <a:pt x="70" y="123"/>
                                  </a:cubicBezTo>
                                  <a:cubicBezTo>
                                    <a:pt x="76" y="118"/>
                                    <a:pt x="78" y="112"/>
                                    <a:pt x="78" y="103"/>
                                  </a:cubicBezTo>
                                  <a:cubicBezTo>
                                    <a:pt x="78" y="94"/>
                                    <a:pt x="75" y="87"/>
                                    <a:pt x="70" y="82"/>
                                  </a:cubicBezTo>
                                  <a:cubicBezTo>
                                    <a:pt x="64" y="77"/>
                                    <a:pt x="57" y="75"/>
                                    <a:pt x="48" y="75"/>
                                  </a:cubicBezTo>
                                  <a:cubicBezTo>
                                    <a:pt x="40" y="75"/>
                                    <a:pt x="33" y="77"/>
                                    <a:pt x="28" y="82"/>
                                  </a:cubicBezTo>
                                  <a:cubicBezTo>
                                    <a:pt x="22" y="87"/>
                                    <a:pt x="20" y="94"/>
                                    <a:pt x="20" y="102"/>
                                  </a:cubicBezTo>
                                  <a:cubicBezTo>
                                    <a:pt x="20" y="110"/>
                                    <a:pt x="22" y="116"/>
                                    <a:pt x="27" y="121"/>
                                  </a:cubicBezTo>
                                  <a:cubicBezTo>
                                    <a:pt x="32" y="127"/>
                                    <a:pt x="39" y="130"/>
                                    <a:pt x="50" y="130"/>
                                  </a:cubicBezTo>
                                  <a:lnTo>
                                    <a:pt x="50" y="130"/>
                                  </a:lnTo>
                                  <a:close/>
                                  <a:moveTo>
                                    <a:pt x="24" y="66"/>
                                  </a:moveTo>
                                  <a:lnTo>
                                    <a:pt x="24" y="66"/>
                                  </a:lnTo>
                                  <a:cubicBezTo>
                                    <a:pt x="19" y="64"/>
                                    <a:pt x="16" y="62"/>
                                    <a:pt x="13" y="59"/>
                                  </a:cubicBezTo>
                                  <a:cubicBezTo>
                                    <a:pt x="8" y="54"/>
                                    <a:pt x="5" y="47"/>
                                    <a:pt x="5" y="38"/>
                                  </a:cubicBezTo>
                                  <a:cubicBezTo>
                                    <a:pt x="5" y="28"/>
                                    <a:pt x="9" y="19"/>
                                    <a:pt x="17" y="11"/>
                                  </a:cubicBezTo>
                                  <a:cubicBezTo>
                                    <a:pt x="24" y="4"/>
                                    <a:pt x="35" y="0"/>
                                    <a:pt x="49" y="0"/>
                                  </a:cubicBezTo>
                                  <a:cubicBezTo>
                                    <a:pt x="63" y="0"/>
                                    <a:pt x="73" y="4"/>
                                    <a:pt x="81" y="11"/>
                                  </a:cubicBezTo>
                                  <a:cubicBezTo>
                                    <a:pt x="89" y="18"/>
                                    <a:pt x="92" y="26"/>
                                    <a:pt x="92" y="36"/>
                                  </a:cubicBezTo>
                                  <a:cubicBezTo>
                                    <a:pt x="92" y="45"/>
                                    <a:pt x="90" y="52"/>
                                    <a:pt x="86" y="57"/>
                                  </a:cubicBezTo>
                                  <a:cubicBezTo>
                                    <a:pt x="83" y="60"/>
                                    <a:pt x="79" y="63"/>
                                    <a:pt x="74" y="66"/>
                                  </a:cubicBezTo>
                                  <a:cubicBezTo>
                                    <a:pt x="80" y="69"/>
                                    <a:pt x="84" y="72"/>
                                    <a:pt x="88" y="75"/>
                                  </a:cubicBezTo>
                                  <a:cubicBezTo>
                                    <a:pt x="94" y="82"/>
                                    <a:pt x="97" y="91"/>
                                    <a:pt x="97" y="101"/>
                                  </a:cubicBezTo>
                                  <a:cubicBezTo>
                                    <a:pt x="97" y="114"/>
                                    <a:pt x="93" y="124"/>
                                    <a:pt x="85" y="133"/>
                                  </a:cubicBezTo>
                                  <a:cubicBezTo>
                                    <a:pt x="76" y="141"/>
                                    <a:pt x="65" y="146"/>
                                    <a:pt x="49" y="146"/>
                                  </a:cubicBezTo>
                                  <a:cubicBezTo>
                                    <a:pt x="36" y="146"/>
                                    <a:pt x="24" y="142"/>
                                    <a:pt x="14" y="135"/>
                                  </a:cubicBezTo>
                                  <a:cubicBezTo>
                                    <a:pt x="5" y="127"/>
                                    <a:pt x="0" y="116"/>
                                    <a:pt x="0" y="102"/>
                                  </a:cubicBezTo>
                                  <a:cubicBezTo>
                                    <a:pt x="0" y="94"/>
                                    <a:pt x="2" y="86"/>
                                    <a:pt x="6" y="80"/>
                                  </a:cubicBezTo>
                                  <a:cubicBezTo>
                                    <a:pt x="10" y="74"/>
                                    <a:pt x="16" y="70"/>
                                    <a:pt x="24" y="66"/>
                                  </a:cubicBezTo>
                                  <a:lnTo>
                                    <a:pt x="24" y="66"/>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14" name="Freeform 973"/>
                          <wps:cNvSpPr>
                            <a:spLocks noEditPoints="1"/>
                          </wps:cNvSpPr>
                          <wps:spPr bwMode="auto">
                            <a:xfrm>
                              <a:off x="1330" y="2382"/>
                              <a:ext cx="77" cy="116"/>
                            </a:xfrm>
                            <a:custGeom>
                              <a:avLst/>
                              <a:gdLst>
                                <a:gd name="T0" fmla="*/ 48 w 97"/>
                                <a:gd name="T1" fmla="*/ 60 h 146"/>
                                <a:gd name="T2" fmla="*/ 48 w 97"/>
                                <a:gd name="T3" fmla="*/ 60 h 146"/>
                                <a:gd name="T4" fmla="*/ 67 w 97"/>
                                <a:gd name="T5" fmla="*/ 53 h 146"/>
                                <a:gd name="T6" fmla="*/ 73 w 97"/>
                                <a:gd name="T7" fmla="*/ 37 h 146"/>
                                <a:gd name="T8" fmla="*/ 67 w 97"/>
                                <a:gd name="T9" fmla="*/ 23 h 146"/>
                                <a:gd name="T10" fmla="*/ 48 w 97"/>
                                <a:gd name="T11" fmla="*/ 16 h 146"/>
                                <a:gd name="T12" fmla="*/ 29 w 97"/>
                                <a:gd name="T13" fmla="*/ 23 h 146"/>
                                <a:gd name="T14" fmla="*/ 24 w 97"/>
                                <a:gd name="T15" fmla="*/ 38 h 146"/>
                                <a:gd name="T16" fmla="*/ 31 w 97"/>
                                <a:gd name="T17" fmla="*/ 54 h 146"/>
                                <a:gd name="T18" fmla="*/ 48 w 97"/>
                                <a:gd name="T19" fmla="*/ 60 h 146"/>
                                <a:gd name="T20" fmla="*/ 48 w 97"/>
                                <a:gd name="T21" fmla="*/ 60 h 146"/>
                                <a:gd name="T22" fmla="*/ 50 w 97"/>
                                <a:gd name="T23" fmla="*/ 130 h 146"/>
                                <a:gd name="T24" fmla="*/ 50 w 97"/>
                                <a:gd name="T25" fmla="*/ 130 h 146"/>
                                <a:gd name="T26" fmla="*/ 70 w 97"/>
                                <a:gd name="T27" fmla="*/ 123 h 146"/>
                                <a:gd name="T28" fmla="*/ 78 w 97"/>
                                <a:gd name="T29" fmla="*/ 103 h 146"/>
                                <a:gd name="T30" fmla="*/ 70 w 97"/>
                                <a:gd name="T31" fmla="*/ 82 h 146"/>
                                <a:gd name="T32" fmla="*/ 48 w 97"/>
                                <a:gd name="T33" fmla="*/ 75 h 146"/>
                                <a:gd name="T34" fmla="*/ 27 w 97"/>
                                <a:gd name="T35" fmla="*/ 82 h 146"/>
                                <a:gd name="T36" fmla="*/ 19 w 97"/>
                                <a:gd name="T37" fmla="*/ 102 h 146"/>
                                <a:gd name="T38" fmla="*/ 27 w 97"/>
                                <a:gd name="T39" fmla="*/ 121 h 146"/>
                                <a:gd name="T40" fmla="*/ 50 w 97"/>
                                <a:gd name="T41" fmla="*/ 130 h 146"/>
                                <a:gd name="T42" fmla="*/ 50 w 97"/>
                                <a:gd name="T43" fmla="*/ 130 h 146"/>
                                <a:gd name="T44" fmla="*/ 24 w 97"/>
                                <a:gd name="T45" fmla="*/ 66 h 146"/>
                                <a:gd name="T46" fmla="*/ 24 w 97"/>
                                <a:gd name="T47" fmla="*/ 66 h 146"/>
                                <a:gd name="T48" fmla="*/ 13 w 97"/>
                                <a:gd name="T49" fmla="*/ 59 h 146"/>
                                <a:gd name="T50" fmla="*/ 5 w 97"/>
                                <a:gd name="T51" fmla="*/ 38 h 146"/>
                                <a:gd name="T52" fmla="*/ 16 w 97"/>
                                <a:gd name="T53" fmla="*/ 11 h 146"/>
                                <a:gd name="T54" fmla="*/ 49 w 97"/>
                                <a:gd name="T55" fmla="*/ 0 h 146"/>
                                <a:gd name="T56" fmla="*/ 81 w 97"/>
                                <a:gd name="T57" fmla="*/ 11 h 146"/>
                                <a:gd name="T58" fmla="*/ 92 w 97"/>
                                <a:gd name="T59" fmla="*/ 36 h 146"/>
                                <a:gd name="T60" fmla="*/ 86 w 97"/>
                                <a:gd name="T61" fmla="*/ 57 h 146"/>
                                <a:gd name="T62" fmla="*/ 74 w 97"/>
                                <a:gd name="T63" fmla="*/ 66 h 146"/>
                                <a:gd name="T64" fmla="*/ 88 w 97"/>
                                <a:gd name="T65" fmla="*/ 75 h 146"/>
                                <a:gd name="T66" fmla="*/ 97 w 97"/>
                                <a:gd name="T67" fmla="*/ 101 h 146"/>
                                <a:gd name="T68" fmla="*/ 85 w 97"/>
                                <a:gd name="T69" fmla="*/ 133 h 146"/>
                                <a:gd name="T70" fmla="*/ 49 w 97"/>
                                <a:gd name="T71" fmla="*/ 146 h 146"/>
                                <a:gd name="T72" fmla="*/ 14 w 97"/>
                                <a:gd name="T73" fmla="*/ 135 h 146"/>
                                <a:gd name="T74" fmla="*/ 0 w 97"/>
                                <a:gd name="T75" fmla="*/ 102 h 146"/>
                                <a:gd name="T76" fmla="*/ 6 w 97"/>
                                <a:gd name="T77" fmla="*/ 80 h 146"/>
                                <a:gd name="T78" fmla="*/ 24 w 97"/>
                                <a:gd name="T79" fmla="*/ 66 h 146"/>
                                <a:gd name="T80" fmla="*/ 24 w 97"/>
                                <a:gd name="T81" fmla="*/ 66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97" h="146">
                                  <a:moveTo>
                                    <a:pt x="48" y="60"/>
                                  </a:moveTo>
                                  <a:lnTo>
                                    <a:pt x="48" y="60"/>
                                  </a:lnTo>
                                  <a:cubicBezTo>
                                    <a:pt x="56" y="60"/>
                                    <a:pt x="62" y="57"/>
                                    <a:pt x="67" y="53"/>
                                  </a:cubicBezTo>
                                  <a:cubicBezTo>
                                    <a:pt x="71" y="49"/>
                                    <a:pt x="73" y="43"/>
                                    <a:pt x="73" y="37"/>
                                  </a:cubicBezTo>
                                  <a:cubicBezTo>
                                    <a:pt x="73" y="32"/>
                                    <a:pt x="71" y="27"/>
                                    <a:pt x="67" y="23"/>
                                  </a:cubicBezTo>
                                  <a:cubicBezTo>
                                    <a:pt x="63" y="18"/>
                                    <a:pt x="56" y="16"/>
                                    <a:pt x="48" y="16"/>
                                  </a:cubicBezTo>
                                  <a:cubicBezTo>
                                    <a:pt x="39" y="16"/>
                                    <a:pt x="33" y="18"/>
                                    <a:pt x="29" y="23"/>
                                  </a:cubicBezTo>
                                  <a:cubicBezTo>
                                    <a:pt x="25" y="27"/>
                                    <a:pt x="24" y="32"/>
                                    <a:pt x="24" y="38"/>
                                  </a:cubicBezTo>
                                  <a:cubicBezTo>
                                    <a:pt x="24" y="45"/>
                                    <a:pt x="26" y="50"/>
                                    <a:pt x="31" y="54"/>
                                  </a:cubicBezTo>
                                  <a:cubicBezTo>
                                    <a:pt x="36" y="58"/>
                                    <a:pt x="42" y="60"/>
                                    <a:pt x="48" y="60"/>
                                  </a:cubicBezTo>
                                  <a:lnTo>
                                    <a:pt x="48" y="60"/>
                                  </a:lnTo>
                                  <a:close/>
                                  <a:moveTo>
                                    <a:pt x="50" y="130"/>
                                  </a:moveTo>
                                  <a:lnTo>
                                    <a:pt x="50" y="130"/>
                                  </a:lnTo>
                                  <a:cubicBezTo>
                                    <a:pt x="58" y="130"/>
                                    <a:pt x="65" y="127"/>
                                    <a:pt x="70" y="123"/>
                                  </a:cubicBezTo>
                                  <a:cubicBezTo>
                                    <a:pt x="75" y="118"/>
                                    <a:pt x="78" y="112"/>
                                    <a:pt x="78" y="103"/>
                                  </a:cubicBezTo>
                                  <a:cubicBezTo>
                                    <a:pt x="78" y="94"/>
                                    <a:pt x="75" y="87"/>
                                    <a:pt x="70" y="82"/>
                                  </a:cubicBezTo>
                                  <a:cubicBezTo>
                                    <a:pt x="64" y="77"/>
                                    <a:pt x="57" y="75"/>
                                    <a:pt x="48" y="75"/>
                                  </a:cubicBezTo>
                                  <a:cubicBezTo>
                                    <a:pt x="40" y="75"/>
                                    <a:pt x="33" y="77"/>
                                    <a:pt x="27" y="82"/>
                                  </a:cubicBezTo>
                                  <a:cubicBezTo>
                                    <a:pt x="22" y="87"/>
                                    <a:pt x="19" y="94"/>
                                    <a:pt x="19" y="102"/>
                                  </a:cubicBezTo>
                                  <a:cubicBezTo>
                                    <a:pt x="19" y="110"/>
                                    <a:pt x="22" y="116"/>
                                    <a:pt x="27" y="121"/>
                                  </a:cubicBezTo>
                                  <a:cubicBezTo>
                                    <a:pt x="32" y="127"/>
                                    <a:pt x="39" y="130"/>
                                    <a:pt x="50" y="130"/>
                                  </a:cubicBezTo>
                                  <a:lnTo>
                                    <a:pt x="50" y="130"/>
                                  </a:lnTo>
                                  <a:close/>
                                  <a:moveTo>
                                    <a:pt x="24" y="66"/>
                                  </a:moveTo>
                                  <a:lnTo>
                                    <a:pt x="24" y="66"/>
                                  </a:lnTo>
                                  <a:cubicBezTo>
                                    <a:pt x="19" y="64"/>
                                    <a:pt x="15" y="62"/>
                                    <a:pt x="13" y="59"/>
                                  </a:cubicBezTo>
                                  <a:cubicBezTo>
                                    <a:pt x="8" y="54"/>
                                    <a:pt x="5" y="47"/>
                                    <a:pt x="5" y="38"/>
                                  </a:cubicBezTo>
                                  <a:cubicBezTo>
                                    <a:pt x="5" y="28"/>
                                    <a:pt x="9" y="19"/>
                                    <a:pt x="16" y="11"/>
                                  </a:cubicBezTo>
                                  <a:cubicBezTo>
                                    <a:pt x="24" y="4"/>
                                    <a:pt x="35" y="0"/>
                                    <a:pt x="49" y="0"/>
                                  </a:cubicBezTo>
                                  <a:cubicBezTo>
                                    <a:pt x="62" y="0"/>
                                    <a:pt x="73" y="4"/>
                                    <a:pt x="81" y="11"/>
                                  </a:cubicBezTo>
                                  <a:cubicBezTo>
                                    <a:pt x="88" y="18"/>
                                    <a:pt x="92" y="26"/>
                                    <a:pt x="92" y="36"/>
                                  </a:cubicBezTo>
                                  <a:cubicBezTo>
                                    <a:pt x="92" y="45"/>
                                    <a:pt x="90" y="52"/>
                                    <a:pt x="86" y="57"/>
                                  </a:cubicBezTo>
                                  <a:cubicBezTo>
                                    <a:pt x="83" y="60"/>
                                    <a:pt x="79" y="63"/>
                                    <a:pt x="74" y="66"/>
                                  </a:cubicBezTo>
                                  <a:cubicBezTo>
                                    <a:pt x="80" y="69"/>
                                    <a:pt x="84" y="72"/>
                                    <a:pt x="88" y="75"/>
                                  </a:cubicBezTo>
                                  <a:cubicBezTo>
                                    <a:pt x="94" y="82"/>
                                    <a:pt x="97" y="91"/>
                                    <a:pt x="97" y="101"/>
                                  </a:cubicBezTo>
                                  <a:cubicBezTo>
                                    <a:pt x="97" y="114"/>
                                    <a:pt x="93" y="124"/>
                                    <a:pt x="85" y="133"/>
                                  </a:cubicBezTo>
                                  <a:cubicBezTo>
                                    <a:pt x="76" y="141"/>
                                    <a:pt x="64" y="146"/>
                                    <a:pt x="49" y="146"/>
                                  </a:cubicBezTo>
                                  <a:cubicBezTo>
                                    <a:pt x="35" y="146"/>
                                    <a:pt x="24" y="142"/>
                                    <a:pt x="14" y="135"/>
                                  </a:cubicBezTo>
                                  <a:cubicBezTo>
                                    <a:pt x="5" y="127"/>
                                    <a:pt x="0" y="116"/>
                                    <a:pt x="0" y="102"/>
                                  </a:cubicBezTo>
                                  <a:cubicBezTo>
                                    <a:pt x="0" y="94"/>
                                    <a:pt x="2" y="86"/>
                                    <a:pt x="6" y="80"/>
                                  </a:cubicBezTo>
                                  <a:cubicBezTo>
                                    <a:pt x="10" y="74"/>
                                    <a:pt x="16" y="70"/>
                                    <a:pt x="24" y="66"/>
                                  </a:cubicBezTo>
                                  <a:lnTo>
                                    <a:pt x="24" y="66"/>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15" name="Freeform 974"/>
                          <wps:cNvSpPr>
                            <a:spLocks/>
                          </wps:cNvSpPr>
                          <wps:spPr bwMode="auto">
                            <a:xfrm>
                              <a:off x="1470" y="2378"/>
                              <a:ext cx="37" cy="150"/>
                            </a:xfrm>
                            <a:custGeom>
                              <a:avLst/>
                              <a:gdLst>
                                <a:gd name="T0" fmla="*/ 45 w 46"/>
                                <a:gd name="T1" fmla="*/ 0 h 189"/>
                                <a:gd name="T2" fmla="*/ 45 w 46"/>
                                <a:gd name="T3" fmla="*/ 0 h 189"/>
                                <a:gd name="T4" fmla="*/ 25 w 46"/>
                                <a:gd name="T5" fmla="*/ 45 h 189"/>
                                <a:gd name="T6" fmla="*/ 18 w 46"/>
                                <a:gd name="T7" fmla="*/ 95 h 189"/>
                                <a:gd name="T8" fmla="*/ 26 w 46"/>
                                <a:gd name="T9" fmla="*/ 147 h 189"/>
                                <a:gd name="T10" fmla="*/ 46 w 46"/>
                                <a:gd name="T11" fmla="*/ 189 h 189"/>
                                <a:gd name="T12" fmla="*/ 34 w 46"/>
                                <a:gd name="T13" fmla="*/ 189 h 189"/>
                                <a:gd name="T14" fmla="*/ 16 w 46"/>
                                <a:gd name="T15" fmla="*/ 160 h 189"/>
                                <a:gd name="T16" fmla="*/ 8 w 46"/>
                                <a:gd name="T17" fmla="*/ 143 h 189"/>
                                <a:gd name="T18" fmla="*/ 1 w 46"/>
                                <a:gd name="T19" fmla="*/ 112 h 189"/>
                                <a:gd name="T20" fmla="*/ 0 w 46"/>
                                <a:gd name="T21" fmla="*/ 96 h 189"/>
                                <a:gd name="T22" fmla="*/ 9 w 46"/>
                                <a:gd name="T23" fmla="*/ 44 h 189"/>
                                <a:gd name="T24" fmla="*/ 33 w 46"/>
                                <a:gd name="T25" fmla="*/ 0 h 189"/>
                                <a:gd name="T26" fmla="*/ 45 w 46"/>
                                <a:gd name="T27" fmla="*/ 0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45" y="0"/>
                                  </a:moveTo>
                                  <a:lnTo>
                                    <a:pt x="45" y="0"/>
                                  </a:lnTo>
                                  <a:cubicBezTo>
                                    <a:pt x="35" y="20"/>
                                    <a:pt x="28" y="35"/>
                                    <a:pt x="25" y="45"/>
                                  </a:cubicBezTo>
                                  <a:cubicBezTo>
                                    <a:pt x="21" y="59"/>
                                    <a:pt x="18" y="76"/>
                                    <a:pt x="18" y="95"/>
                                  </a:cubicBezTo>
                                  <a:cubicBezTo>
                                    <a:pt x="18" y="114"/>
                                    <a:pt x="21" y="131"/>
                                    <a:pt x="26" y="147"/>
                                  </a:cubicBezTo>
                                  <a:cubicBezTo>
                                    <a:pt x="30" y="157"/>
                                    <a:pt x="36" y="171"/>
                                    <a:pt x="46" y="189"/>
                                  </a:cubicBezTo>
                                  <a:lnTo>
                                    <a:pt x="34" y="189"/>
                                  </a:lnTo>
                                  <a:cubicBezTo>
                                    <a:pt x="24" y="174"/>
                                    <a:pt x="18" y="164"/>
                                    <a:pt x="16" y="160"/>
                                  </a:cubicBezTo>
                                  <a:cubicBezTo>
                                    <a:pt x="14" y="156"/>
                                    <a:pt x="11" y="150"/>
                                    <a:pt x="8" y="143"/>
                                  </a:cubicBezTo>
                                  <a:cubicBezTo>
                                    <a:pt x="5" y="134"/>
                                    <a:pt x="2" y="123"/>
                                    <a:pt x="1" y="112"/>
                                  </a:cubicBezTo>
                                  <a:cubicBezTo>
                                    <a:pt x="0" y="106"/>
                                    <a:pt x="0" y="101"/>
                                    <a:pt x="0" y="96"/>
                                  </a:cubicBezTo>
                                  <a:cubicBezTo>
                                    <a:pt x="0" y="76"/>
                                    <a:pt x="3" y="59"/>
                                    <a:pt x="9" y="44"/>
                                  </a:cubicBezTo>
                                  <a:cubicBezTo>
                                    <a:pt x="13" y="34"/>
                                    <a:pt x="21" y="20"/>
                                    <a:pt x="33" y="0"/>
                                  </a:cubicBezTo>
                                  <a:lnTo>
                                    <a:pt x="45"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16" name="Freeform 975"/>
                          <wps:cNvSpPr>
                            <a:spLocks/>
                          </wps:cNvSpPr>
                          <wps:spPr bwMode="auto">
                            <a:xfrm>
                              <a:off x="1528" y="2383"/>
                              <a:ext cx="42" cy="112"/>
                            </a:xfrm>
                            <a:custGeom>
                              <a:avLst/>
                              <a:gdLst>
                                <a:gd name="T0" fmla="*/ 0 w 52"/>
                                <a:gd name="T1" fmla="*/ 41 h 141"/>
                                <a:gd name="T2" fmla="*/ 0 w 52"/>
                                <a:gd name="T3" fmla="*/ 41 h 141"/>
                                <a:gd name="T4" fmla="*/ 0 w 52"/>
                                <a:gd name="T5" fmla="*/ 27 h 141"/>
                                <a:gd name="T6" fmla="*/ 26 w 52"/>
                                <a:gd name="T7" fmla="*/ 21 h 141"/>
                                <a:gd name="T8" fmla="*/ 38 w 52"/>
                                <a:gd name="T9" fmla="*/ 0 h 141"/>
                                <a:gd name="T10" fmla="*/ 52 w 52"/>
                                <a:gd name="T11" fmla="*/ 0 h 141"/>
                                <a:gd name="T12" fmla="*/ 52 w 52"/>
                                <a:gd name="T13" fmla="*/ 141 h 141"/>
                                <a:gd name="T14" fmla="*/ 33 w 52"/>
                                <a:gd name="T15" fmla="*/ 141 h 141"/>
                                <a:gd name="T16" fmla="*/ 33 w 52"/>
                                <a:gd name="T17" fmla="*/ 41 h 141"/>
                                <a:gd name="T18" fmla="*/ 0 w 52"/>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1">
                                  <a:moveTo>
                                    <a:pt x="0" y="41"/>
                                  </a:moveTo>
                                  <a:lnTo>
                                    <a:pt x="0" y="41"/>
                                  </a:lnTo>
                                  <a:lnTo>
                                    <a:pt x="0" y="27"/>
                                  </a:lnTo>
                                  <a:cubicBezTo>
                                    <a:pt x="12" y="26"/>
                                    <a:pt x="21" y="24"/>
                                    <a:pt x="26" y="21"/>
                                  </a:cubicBezTo>
                                  <a:cubicBezTo>
                                    <a:pt x="31" y="18"/>
                                    <a:pt x="35" y="11"/>
                                    <a:pt x="38" y="0"/>
                                  </a:cubicBezTo>
                                  <a:lnTo>
                                    <a:pt x="52" y="0"/>
                                  </a:lnTo>
                                  <a:lnTo>
                                    <a:pt x="52" y="141"/>
                                  </a:lnTo>
                                  <a:lnTo>
                                    <a:pt x="33" y="141"/>
                                  </a:lnTo>
                                  <a:lnTo>
                                    <a:pt x="33"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17" name="Freeform 976"/>
                          <wps:cNvSpPr>
                            <a:spLocks noEditPoints="1"/>
                          </wps:cNvSpPr>
                          <wps:spPr bwMode="auto">
                            <a:xfrm>
                              <a:off x="1608" y="2382"/>
                              <a:ext cx="76" cy="116"/>
                            </a:xfrm>
                            <a:custGeom>
                              <a:avLst/>
                              <a:gdLst>
                                <a:gd name="T0" fmla="*/ 20 w 96"/>
                                <a:gd name="T1" fmla="*/ 108 h 146"/>
                                <a:gd name="T2" fmla="*/ 20 w 96"/>
                                <a:gd name="T3" fmla="*/ 108 h 146"/>
                                <a:gd name="T4" fmla="*/ 31 w 96"/>
                                <a:gd name="T5" fmla="*/ 128 h 146"/>
                                <a:gd name="T6" fmla="*/ 43 w 96"/>
                                <a:gd name="T7" fmla="*/ 131 h 146"/>
                                <a:gd name="T8" fmla="*/ 65 w 96"/>
                                <a:gd name="T9" fmla="*/ 120 h 146"/>
                                <a:gd name="T10" fmla="*/ 78 w 96"/>
                                <a:gd name="T11" fmla="*/ 77 h 146"/>
                                <a:gd name="T12" fmla="*/ 63 w 96"/>
                                <a:gd name="T13" fmla="*/ 90 h 146"/>
                                <a:gd name="T14" fmla="*/ 44 w 96"/>
                                <a:gd name="T15" fmla="*/ 94 h 146"/>
                                <a:gd name="T16" fmla="*/ 12 w 96"/>
                                <a:gd name="T17" fmla="*/ 81 h 146"/>
                                <a:gd name="T18" fmla="*/ 0 w 96"/>
                                <a:gd name="T19" fmla="*/ 49 h 146"/>
                                <a:gd name="T20" fmla="*/ 12 w 96"/>
                                <a:gd name="T21" fmla="*/ 15 h 146"/>
                                <a:gd name="T22" fmla="*/ 47 w 96"/>
                                <a:gd name="T23" fmla="*/ 0 h 146"/>
                                <a:gd name="T24" fmla="*/ 89 w 96"/>
                                <a:gd name="T25" fmla="*/ 28 h 146"/>
                                <a:gd name="T26" fmla="*/ 96 w 96"/>
                                <a:gd name="T27" fmla="*/ 66 h 146"/>
                                <a:gd name="T28" fmla="*/ 88 w 96"/>
                                <a:gd name="T29" fmla="*/ 112 h 146"/>
                                <a:gd name="T30" fmla="*/ 44 w 96"/>
                                <a:gd name="T31" fmla="*/ 146 h 146"/>
                                <a:gd name="T32" fmla="*/ 13 w 96"/>
                                <a:gd name="T33" fmla="*/ 135 h 146"/>
                                <a:gd name="T34" fmla="*/ 2 w 96"/>
                                <a:gd name="T35" fmla="*/ 108 h 146"/>
                                <a:gd name="T36" fmla="*/ 20 w 96"/>
                                <a:gd name="T37" fmla="*/ 108 h 146"/>
                                <a:gd name="T38" fmla="*/ 47 w 96"/>
                                <a:gd name="T39" fmla="*/ 79 h 146"/>
                                <a:gd name="T40" fmla="*/ 47 w 96"/>
                                <a:gd name="T41" fmla="*/ 79 h 146"/>
                                <a:gd name="T42" fmla="*/ 66 w 96"/>
                                <a:gd name="T43" fmla="*/ 72 h 146"/>
                                <a:gd name="T44" fmla="*/ 75 w 96"/>
                                <a:gd name="T45" fmla="*/ 47 h 146"/>
                                <a:gd name="T46" fmla="*/ 67 w 96"/>
                                <a:gd name="T47" fmla="*/ 24 h 146"/>
                                <a:gd name="T48" fmla="*/ 47 w 96"/>
                                <a:gd name="T49" fmla="*/ 16 h 146"/>
                                <a:gd name="T50" fmla="*/ 26 w 96"/>
                                <a:gd name="T51" fmla="*/ 25 h 146"/>
                                <a:gd name="T52" fmla="*/ 19 w 96"/>
                                <a:gd name="T53" fmla="*/ 48 h 146"/>
                                <a:gd name="T54" fmla="*/ 25 w 96"/>
                                <a:gd name="T55" fmla="*/ 70 h 146"/>
                                <a:gd name="T56" fmla="*/ 47 w 96"/>
                                <a:gd name="T57" fmla="*/ 79 h 146"/>
                                <a:gd name="T58" fmla="*/ 47 w 96"/>
                                <a:gd name="T59" fmla="*/ 79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96" h="146">
                                  <a:moveTo>
                                    <a:pt x="20" y="108"/>
                                  </a:moveTo>
                                  <a:lnTo>
                                    <a:pt x="20" y="108"/>
                                  </a:lnTo>
                                  <a:cubicBezTo>
                                    <a:pt x="20" y="117"/>
                                    <a:pt x="24" y="124"/>
                                    <a:pt x="31" y="128"/>
                                  </a:cubicBezTo>
                                  <a:cubicBezTo>
                                    <a:pt x="35" y="130"/>
                                    <a:pt x="39" y="131"/>
                                    <a:pt x="43" y="131"/>
                                  </a:cubicBezTo>
                                  <a:cubicBezTo>
                                    <a:pt x="52" y="131"/>
                                    <a:pt x="59" y="127"/>
                                    <a:pt x="65" y="120"/>
                                  </a:cubicBezTo>
                                  <a:cubicBezTo>
                                    <a:pt x="71" y="113"/>
                                    <a:pt x="75" y="99"/>
                                    <a:pt x="78" y="77"/>
                                  </a:cubicBezTo>
                                  <a:cubicBezTo>
                                    <a:pt x="74" y="83"/>
                                    <a:pt x="69" y="88"/>
                                    <a:pt x="63" y="90"/>
                                  </a:cubicBezTo>
                                  <a:cubicBezTo>
                                    <a:pt x="57" y="93"/>
                                    <a:pt x="51" y="94"/>
                                    <a:pt x="44" y="94"/>
                                  </a:cubicBezTo>
                                  <a:cubicBezTo>
                                    <a:pt x="31" y="94"/>
                                    <a:pt x="20" y="90"/>
                                    <a:pt x="12" y="81"/>
                                  </a:cubicBezTo>
                                  <a:cubicBezTo>
                                    <a:pt x="4" y="73"/>
                                    <a:pt x="0" y="62"/>
                                    <a:pt x="0" y="49"/>
                                  </a:cubicBezTo>
                                  <a:cubicBezTo>
                                    <a:pt x="0" y="36"/>
                                    <a:pt x="4" y="25"/>
                                    <a:pt x="12" y="15"/>
                                  </a:cubicBezTo>
                                  <a:cubicBezTo>
                                    <a:pt x="20" y="5"/>
                                    <a:pt x="31" y="0"/>
                                    <a:pt x="47" y="0"/>
                                  </a:cubicBezTo>
                                  <a:cubicBezTo>
                                    <a:pt x="67" y="0"/>
                                    <a:pt x="81" y="9"/>
                                    <a:pt x="89" y="28"/>
                                  </a:cubicBezTo>
                                  <a:cubicBezTo>
                                    <a:pt x="94" y="38"/>
                                    <a:pt x="96" y="51"/>
                                    <a:pt x="96" y="66"/>
                                  </a:cubicBezTo>
                                  <a:cubicBezTo>
                                    <a:pt x="96" y="84"/>
                                    <a:pt x="93" y="99"/>
                                    <a:pt x="88" y="112"/>
                                  </a:cubicBezTo>
                                  <a:cubicBezTo>
                                    <a:pt x="79" y="134"/>
                                    <a:pt x="65" y="146"/>
                                    <a:pt x="44" y="146"/>
                                  </a:cubicBezTo>
                                  <a:cubicBezTo>
                                    <a:pt x="30" y="146"/>
                                    <a:pt x="20" y="142"/>
                                    <a:pt x="13" y="135"/>
                                  </a:cubicBezTo>
                                  <a:cubicBezTo>
                                    <a:pt x="5" y="128"/>
                                    <a:pt x="2" y="118"/>
                                    <a:pt x="2" y="108"/>
                                  </a:cubicBezTo>
                                  <a:lnTo>
                                    <a:pt x="20" y="108"/>
                                  </a:lnTo>
                                  <a:close/>
                                  <a:moveTo>
                                    <a:pt x="47" y="79"/>
                                  </a:moveTo>
                                  <a:lnTo>
                                    <a:pt x="47" y="79"/>
                                  </a:lnTo>
                                  <a:cubicBezTo>
                                    <a:pt x="54" y="79"/>
                                    <a:pt x="60" y="76"/>
                                    <a:pt x="66" y="72"/>
                                  </a:cubicBezTo>
                                  <a:cubicBezTo>
                                    <a:pt x="72" y="67"/>
                                    <a:pt x="75" y="59"/>
                                    <a:pt x="75" y="47"/>
                                  </a:cubicBezTo>
                                  <a:cubicBezTo>
                                    <a:pt x="75" y="37"/>
                                    <a:pt x="72" y="29"/>
                                    <a:pt x="67" y="24"/>
                                  </a:cubicBezTo>
                                  <a:cubicBezTo>
                                    <a:pt x="62" y="19"/>
                                    <a:pt x="55" y="16"/>
                                    <a:pt x="47" y="16"/>
                                  </a:cubicBezTo>
                                  <a:cubicBezTo>
                                    <a:pt x="38" y="16"/>
                                    <a:pt x="31" y="19"/>
                                    <a:pt x="26" y="25"/>
                                  </a:cubicBezTo>
                                  <a:cubicBezTo>
                                    <a:pt x="21" y="31"/>
                                    <a:pt x="19" y="39"/>
                                    <a:pt x="19" y="48"/>
                                  </a:cubicBezTo>
                                  <a:cubicBezTo>
                                    <a:pt x="19" y="58"/>
                                    <a:pt x="21" y="65"/>
                                    <a:pt x="25" y="70"/>
                                  </a:cubicBezTo>
                                  <a:cubicBezTo>
                                    <a:pt x="30" y="76"/>
                                    <a:pt x="37" y="79"/>
                                    <a:pt x="47" y="79"/>
                                  </a:cubicBezTo>
                                  <a:lnTo>
                                    <a:pt x="47" y="7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18" name="Freeform 977"/>
                          <wps:cNvSpPr>
                            <a:spLocks noEditPoints="1"/>
                          </wps:cNvSpPr>
                          <wps:spPr bwMode="auto">
                            <a:xfrm>
                              <a:off x="1697" y="2382"/>
                              <a:ext cx="77" cy="116"/>
                            </a:xfrm>
                            <a:custGeom>
                              <a:avLst/>
                              <a:gdLst>
                                <a:gd name="T0" fmla="*/ 49 w 97"/>
                                <a:gd name="T1" fmla="*/ 60 h 146"/>
                                <a:gd name="T2" fmla="*/ 49 w 97"/>
                                <a:gd name="T3" fmla="*/ 60 h 146"/>
                                <a:gd name="T4" fmla="*/ 67 w 97"/>
                                <a:gd name="T5" fmla="*/ 53 h 146"/>
                                <a:gd name="T6" fmla="*/ 74 w 97"/>
                                <a:gd name="T7" fmla="*/ 37 h 146"/>
                                <a:gd name="T8" fmla="*/ 67 w 97"/>
                                <a:gd name="T9" fmla="*/ 23 h 146"/>
                                <a:gd name="T10" fmla="*/ 48 w 97"/>
                                <a:gd name="T11" fmla="*/ 16 h 146"/>
                                <a:gd name="T12" fmla="*/ 30 w 97"/>
                                <a:gd name="T13" fmla="*/ 23 h 146"/>
                                <a:gd name="T14" fmla="*/ 24 w 97"/>
                                <a:gd name="T15" fmla="*/ 38 h 146"/>
                                <a:gd name="T16" fmla="*/ 31 w 97"/>
                                <a:gd name="T17" fmla="*/ 54 h 146"/>
                                <a:gd name="T18" fmla="*/ 49 w 97"/>
                                <a:gd name="T19" fmla="*/ 60 h 146"/>
                                <a:gd name="T20" fmla="*/ 49 w 97"/>
                                <a:gd name="T21" fmla="*/ 60 h 146"/>
                                <a:gd name="T22" fmla="*/ 50 w 97"/>
                                <a:gd name="T23" fmla="*/ 130 h 146"/>
                                <a:gd name="T24" fmla="*/ 50 w 97"/>
                                <a:gd name="T25" fmla="*/ 130 h 146"/>
                                <a:gd name="T26" fmla="*/ 70 w 97"/>
                                <a:gd name="T27" fmla="*/ 123 h 146"/>
                                <a:gd name="T28" fmla="*/ 78 w 97"/>
                                <a:gd name="T29" fmla="*/ 103 h 146"/>
                                <a:gd name="T30" fmla="*/ 70 w 97"/>
                                <a:gd name="T31" fmla="*/ 82 h 146"/>
                                <a:gd name="T32" fmla="*/ 49 w 97"/>
                                <a:gd name="T33" fmla="*/ 75 h 146"/>
                                <a:gd name="T34" fmla="*/ 28 w 97"/>
                                <a:gd name="T35" fmla="*/ 82 h 146"/>
                                <a:gd name="T36" fmla="*/ 20 w 97"/>
                                <a:gd name="T37" fmla="*/ 102 h 146"/>
                                <a:gd name="T38" fmla="*/ 27 w 97"/>
                                <a:gd name="T39" fmla="*/ 121 h 146"/>
                                <a:gd name="T40" fmla="*/ 50 w 97"/>
                                <a:gd name="T41" fmla="*/ 130 h 146"/>
                                <a:gd name="T42" fmla="*/ 50 w 97"/>
                                <a:gd name="T43" fmla="*/ 130 h 146"/>
                                <a:gd name="T44" fmla="*/ 25 w 97"/>
                                <a:gd name="T45" fmla="*/ 66 h 146"/>
                                <a:gd name="T46" fmla="*/ 25 w 97"/>
                                <a:gd name="T47" fmla="*/ 66 h 146"/>
                                <a:gd name="T48" fmla="*/ 13 w 97"/>
                                <a:gd name="T49" fmla="*/ 59 h 146"/>
                                <a:gd name="T50" fmla="*/ 5 w 97"/>
                                <a:gd name="T51" fmla="*/ 38 h 146"/>
                                <a:gd name="T52" fmla="*/ 17 w 97"/>
                                <a:gd name="T53" fmla="*/ 11 h 146"/>
                                <a:gd name="T54" fmla="*/ 49 w 97"/>
                                <a:gd name="T55" fmla="*/ 0 h 146"/>
                                <a:gd name="T56" fmla="*/ 81 w 97"/>
                                <a:gd name="T57" fmla="*/ 11 h 146"/>
                                <a:gd name="T58" fmla="*/ 93 w 97"/>
                                <a:gd name="T59" fmla="*/ 36 h 146"/>
                                <a:gd name="T60" fmla="*/ 86 w 97"/>
                                <a:gd name="T61" fmla="*/ 57 h 146"/>
                                <a:gd name="T62" fmla="*/ 74 w 97"/>
                                <a:gd name="T63" fmla="*/ 66 h 146"/>
                                <a:gd name="T64" fmla="*/ 88 w 97"/>
                                <a:gd name="T65" fmla="*/ 75 h 146"/>
                                <a:gd name="T66" fmla="*/ 97 w 97"/>
                                <a:gd name="T67" fmla="*/ 101 h 146"/>
                                <a:gd name="T68" fmla="*/ 85 w 97"/>
                                <a:gd name="T69" fmla="*/ 133 h 146"/>
                                <a:gd name="T70" fmla="*/ 49 w 97"/>
                                <a:gd name="T71" fmla="*/ 146 h 146"/>
                                <a:gd name="T72" fmla="*/ 15 w 97"/>
                                <a:gd name="T73" fmla="*/ 135 h 146"/>
                                <a:gd name="T74" fmla="*/ 0 w 97"/>
                                <a:gd name="T75" fmla="*/ 102 h 146"/>
                                <a:gd name="T76" fmla="*/ 6 w 97"/>
                                <a:gd name="T77" fmla="*/ 80 h 146"/>
                                <a:gd name="T78" fmla="*/ 25 w 97"/>
                                <a:gd name="T79" fmla="*/ 66 h 146"/>
                                <a:gd name="T80" fmla="*/ 25 w 97"/>
                                <a:gd name="T81" fmla="*/ 66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97" h="146">
                                  <a:moveTo>
                                    <a:pt x="49" y="60"/>
                                  </a:moveTo>
                                  <a:lnTo>
                                    <a:pt x="49" y="60"/>
                                  </a:lnTo>
                                  <a:cubicBezTo>
                                    <a:pt x="57" y="60"/>
                                    <a:pt x="63" y="57"/>
                                    <a:pt x="67" y="53"/>
                                  </a:cubicBezTo>
                                  <a:cubicBezTo>
                                    <a:pt x="72" y="49"/>
                                    <a:pt x="74" y="43"/>
                                    <a:pt x="74" y="37"/>
                                  </a:cubicBezTo>
                                  <a:cubicBezTo>
                                    <a:pt x="74" y="32"/>
                                    <a:pt x="72" y="27"/>
                                    <a:pt x="67" y="23"/>
                                  </a:cubicBezTo>
                                  <a:cubicBezTo>
                                    <a:pt x="63" y="18"/>
                                    <a:pt x="57" y="16"/>
                                    <a:pt x="48" y="16"/>
                                  </a:cubicBezTo>
                                  <a:cubicBezTo>
                                    <a:pt x="40" y="16"/>
                                    <a:pt x="33" y="18"/>
                                    <a:pt x="30" y="23"/>
                                  </a:cubicBezTo>
                                  <a:cubicBezTo>
                                    <a:pt x="26" y="27"/>
                                    <a:pt x="24" y="32"/>
                                    <a:pt x="24" y="38"/>
                                  </a:cubicBezTo>
                                  <a:cubicBezTo>
                                    <a:pt x="24" y="45"/>
                                    <a:pt x="26" y="50"/>
                                    <a:pt x="31" y="54"/>
                                  </a:cubicBezTo>
                                  <a:cubicBezTo>
                                    <a:pt x="36" y="58"/>
                                    <a:pt x="42" y="60"/>
                                    <a:pt x="49" y="60"/>
                                  </a:cubicBezTo>
                                  <a:lnTo>
                                    <a:pt x="49" y="60"/>
                                  </a:lnTo>
                                  <a:close/>
                                  <a:moveTo>
                                    <a:pt x="50" y="130"/>
                                  </a:moveTo>
                                  <a:lnTo>
                                    <a:pt x="50" y="130"/>
                                  </a:lnTo>
                                  <a:cubicBezTo>
                                    <a:pt x="58" y="130"/>
                                    <a:pt x="65" y="127"/>
                                    <a:pt x="70" y="123"/>
                                  </a:cubicBezTo>
                                  <a:cubicBezTo>
                                    <a:pt x="76" y="118"/>
                                    <a:pt x="78" y="112"/>
                                    <a:pt x="78" y="103"/>
                                  </a:cubicBezTo>
                                  <a:cubicBezTo>
                                    <a:pt x="78" y="94"/>
                                    <a:pt x="76" y="87"/>
                                    <a:pt x="70" y="82"/>
                                  </a:cubicBezTo>
                                  <a:cubicBezTo>
                                    <a:pt x="65" y="77"/>
                                    <a:pt x="57" y="75"/>
                                    <a:pt x="49" y="75"/>
                                  </a:cubicBezTo>
                                  <a:cubicBezTo>
                                    <a:pt x="40" y="75"/>
                                    <a:pt x="33" y="77"/>
                                    <a:pt x="28" y="82"/>
                                  </a:cubicBezTo>
                                  <a:cubicBezTo>
                                    <a:pt x="22" y="87"/>
                                    <a:pt x="20" y="94"/>
                                    <a:pt x="20" y="102"/>
                                  </a:cubicBezTo>
                                  <a:cubicBezTo>
                                    <a:pt x="20" y="110"/>
                                    <a:pt x="22" y="116"/>
                                    <a:pt x="27" y="121"/>
                                  </a:cubicBezTo>
                                  <a:cubicBezTo>
                                    <a:pt x="32" y="127"/>
                                    <a:pt x="40" y="130"/>
                                    <a:pt x="50" y="130"/>
                                  </a:cubicBezTo>
                                  <a:lnTo>
                                    <a:pt x="50" y="130"/>
                                  </a:lnTo>
                                  <a:close/>
                                  <a:moveTo>
                                    <a:pt x="25" y="66"/>
                                  </a:moveTo>
                                  <a:lnTo>
                                    <a:pt x="25" y="66"/>
                                  </a:lnTo>
                                  <a:cubicBezTo>
                                    <a:pt x="20" y="64"/>
                                    <a:pt x="16" y="62"/>
                                    <a:pt x="13" y="59"/>
                                  </a:cubicBezTo>
                                  <a:cubicBezTo>
                                    <a:pt x="8" y="54"/>
                                    <a:pt x="5" y="47"/>
                                    <a:pt x="5" y="38"/>
                                  </a:cubicBezTo>
                                  <a:cubicBezTo>
                                    <a:pt x="5" y="28"/>
                                    <a:pt x="9" y="19"/>
                                    <a:pt x="17" y="11"/>
                                  </a:cubicBezTo>
                                  <a:cubicBezTo>
                                    <a:pt x="24" y="4"/>
                                    <a:pt x="35" y="0"/>
                                    <a:pt x="49" y="0"/>
                                  </a:cubicBezTo>
                                  <a:cubicBezTo>
                                    <a:pt x="63" y="0"/>
                                    <a:pt x="73" y="4"/>
                                    <a:pt x="81" y="11"/>
                                  </a:cubicBezTo>
                                  <a:cubicBezTo>
                                    <a:pt x="89" y="18"/>
                                    <a:pt x="93" y="26"/>
                                    <a:pt x="93" y="36"/>
                                  </a:cubicBezTo>
                                  <a:cubicBezTo>
                                    <a:pt x="93" y="45"/>
                                    <a:pt x="90" y="52"/>
                                    <a:pt x="86" y="57"/>
                                  </a:cubicBezTo>
                                  <a:cubicBezTo>
                                    <a:pt x="83" y="60"/>
                                    <a:pt x="80" y="63"/>
                                    <a:pt x="74" y="66"/>
                                  </a:cubicBezTo>
                                  <a:cubicBezTo>
                                    <a:pt x="80" y="69"/>
                                    <a:pt x="85" y="72"/>
                                    <a:pt x="88" y="75"/>
                                  </a:cubicBezTo>
                                  <a:cubicBezTo>
                                    <a:pt x="94" y="82"/>
                                    <a:pt x="97" y="91"/>
                                    <a:pt x="97" y="101"/>
                                  </a:cubicBezTo>
                                  <a:cubicBezTo>
                                    <a:pt x="97" y="114"/>
                                    <a:pt x="93" y="124"/>
                                    <a:pt x="85" y="133"/>
                                  </a:cubicBezTo>
                                  <a:cubicBezTo>
                                    <a:pt x="77" y="141"/>
                                    <a:pt x="65" y="146"/>
                                    <a:pt x="49" y="146"/>
                                  </a:cubicBezTo>
                                  <a:cubicBezTo>
                                    <a:pt x="36" y="146"/>
                                    <a:pt x="24" y="142"/>
                                    <a:pt x="15" y="135"/>
                                  </a:cubicBezTo>
                                  <a:cubicBezTo>
                                    <a:pt x="5" y="127"/>
                                    <a:pt x="0" y="116"/>
                                    <a:pt x="0" y="102"/>
                                  </a:cubicBezTo>
                                  <a:cubicBezTo>
                                    <a:pt x="0" y="94"/>
                                    <a:pt x="2" y="86"/>
                                    <a:pt x="6" y="80"/>
                                  </a:cubicBezTo>
                                  <a:cubicBezTo>
                                    <a:pt x="11" y="74"/>
                                    <a:pt x="17" y="70"/>
                                    <a:pt x="25" y="66"/>
                                  </a:cubicBezTo>
                                  <a:lnTo>
                                    <a:pt x="25" y="66"/>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19" name="Freeform 978"/>
                          <wps:cNvSpPr>
                            <a:spLocks noEditPoints="1"/>
                          </wps:cNvSpPr>
                          <wps:spPr bwMode="auto">
                            <a:xfrm>
                              <a:off x="1787" y="2382"/>
                              <a:ext cx="76" cy="116"/>
                            </a:xfrm>
                            <a:custGeom>
                              <a:avLst/>
                              <a:gdLst>
                                <a:gd name="T0" fmla="*/ 20 w 95"/>
                                <a:gd name="T1" fmla="*/ 108 h 146"/>
                                <a:gd name="T2" fmla="*/ 20 w 95"/>
                                <a:gd name="T3" fmla="*/ 108 h 146"/>
                                <a:gd name="T4" fmla="*/ 31 w 95"/>
                                <a:gd name="T5" fmla="*/ 128 h 146"/>
                                <a:gd name="T6" fmla="*/ 43 w 95"/>
                                <a:gd name="T7" fmla="*/ 131 h 146"/>
                                <a:gd name="T8" fmla="*/ 65 w 95"/>
                                <a:gd name="T9" fmla="*/ 120 h 146"/>
                                <a:gd name="T10" fmla="*/ 78 w 95"/>
                                <a:gd name="T11" fmla="*/ 77 h 146"/>
                                <a:gd name="T12" fmla="*/ 63 w 95"/>
                                <a:gd name="T13" fmla="*/ 90 h 146"/>
                                <a:gd name="T14" fmla="*/ 44 w 95"/>
                                <a:gd name="T15" fmla="*/ 94 h 146"/>
                                <a:gd name="T16" fmla="*/ 12 w 95"/>
                                <a:gd name="T17" fmla="*/ 81 h 146"/>
                                <a:gd name="T18" fmla="*/ 0 w 95"/>
                                <a:gd name="T19" fmla="*/ 49 h 146"/>
                                <a:gd name="T20" fmla="*/ 12 w 95"/>
                                <a:gd name="T21" fmla="*/ 15 h 146"/>
                                <a:gd name="T22" fmla="*/ 46 w 95"/>
                                <a:gd name="T23" fmla="*/ 0 h 146"/>
                                <a:gd name="T24" fmla="*/ 89 w 95"/>
                                <a:gd name="T25" fmla="*/ 28 h 146"/>
                                <a:gd name="T26" fmla="*/ 95 w 95"/>
                                <a:gd name="T27" fmla="*/ 66 h 146"/>
                                <a:gd name="T28" fmla="*/ 88 w 95"/>
                                <a:gd name="T29" fmla="*/ 112 h 146"/>
                                <a:gd name="T30" fmla="*/ 44 w 95"/>
                                <a:gd name="T31" fmla="*/ 146 h 146"/>
                                <a:gd name="T32" fmla="*/ 12 w 95"/>
                                <a:gd name="T33" fmla="*/ 135 h 146"/>
                                <a:gd name="T34" fmla="*/ 2 w 95"/>
                                <a:gd name="T35" fmla="*/ 108 h 146"/>
                                <a:gd name="T36" fmla="*/ 20 w 95"/>
                                <a:gd name="T37" fmla="*/ 108 h 146"/>
                                <a:gd name="T38" fmla="*/ 46 w 95"/>
                                <a:gd name="T39" fmla="*/ 79 h 146"/>
                                <a:gd name="T40" fmla="*/ 46 w 95"/>
                                <a:gd name="T41" fmla="*/ 79 h 146"/>
                                <a:gd name="T42" fmla="*/ 66 w 95"/>
                                <a:gd name="T43" fmla="*/ 72 h 146"/>
                                <a:gd name="T44" fmla="*/ 74 w 95"/>
                                <a:gd name="T45" fmla="*/ 47 h 146"/>
                                <a:gd name="T46" fmla="*/ 67 w 95"/>
                                <a:gd name="T47" fmla="*/ 24 h 146"/>
                                <a:gd name="T48" fmla="*/ 47 w 95"/>
                                <a:gd name="T49" fmla="*/ 16 h 146"/>
                                <a:gd name="T50" fmla="*/ 26 w 95"/>
                                <a:gd name="T51" fmla="*/ 25 h 146"/>
                                <a:gd name="T52" fmla="*/ 18 w 95"/>
                                <a:gd name="T53" fmla="*/ 48 h 146"/>
                                <a:gd name="T54" fmla="*/ 25 w 95"/>
                                <a:gd name="T55" fmla="*/ 70 h 146"/>
                                <a:gd name="T56" fmla="*/ 46 w 95"/>
                                <a:gd name="T57" fmla="*/ 79 h 146"/>
                                <a:gd name="T58" fmla="*/ 46 w 95"/>
                                <a:gd name="T59" fmla="*/ 79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95" h="146">
                                  <a:moveTo>
                                    <a:pt x="20" y="108"/>
                                  </a:moveTo>
                                  <a:lnTo>
                                    <a:pt x="20" y="108"/>
                                  </a:lnTo>
                                  <a:cubicBezTo>
                                    <a:pt x="20" y="117"/>
                                    <a:pt x="24" y="124"/>
                                    <a:pt x="31" y="128"/>
                                  </a:cubicBezTo>
                                  <a:cubicBezTo>
                                    <a:pt x="34" y="130"/>
                                    <a:pt x="39" y="131"/>
                                    <a:pt x="43" y="131"/>
                                  </a:cubicBezTo>
                                  <a:cubicBezTo>
                                    <a:pt x="52" y="131"/>
                                    <a:pt x="59" y="127"/>
                                    <a:pt x="65" y="120"/>
                                  </a:cubicBezTo>
                                  <a:cubicBezTo>
                                    <a:pt x="71" y="113"/>
                                    <a:pt x="75" y="99"/>
                                    <a:pt x="78" y="77"/>
                                  </a:cubicBezTo>
                                  <a:cubicBezTo>
                                    <a:pt x="74" y="83"/>
                                    <a:pt x="69" y="88"/>
                                    <a:pt x="63" y="90"/>
                                  </a:cubicBezTo>
                                  <a:cubicBezTo>
                                    <a:pt x="57" y="93"/>
                                    <a:pt x="51" y="94"/>
                                    <a:pt x="44" y="94"/>
                                  </a:cubicBezTo>
                                  <a:cubicBezTo>
                                    <a:pt x="30" y="94"/>
                                    <a:pt x="20" y="90"/>
                                    <a:pt x="12" y="81"/>
                                  </a:cubicBezTo>
                                  <a:cubicBezTo>
                                    <a:pt x="4" y="73"/>
                                    <a:pt x="0" y="62"/>
                                    <a:pt x="0" y="49"/>
                                  </a:cubicBezTo>
                                  <a:cubicBezTo>
                                    <a:pt x="0" y="36"/>
                                    <a:pt x="4" y="25"/>
                                    <a:pt x="12" y="15"/>
                                  </a:cubicBezTo>
                                  <a:cubicBezTo>
                                    <a:pt x="19" y="5"/>
                                    <a:pt x="31" y="0"/>
                                    <a:pt x="46" y="0"/>
                                  </a:cubicBezTo>
                                  <a:cubicBezTo>
                                    <a:pt x="67" y="0"/>
                                    <a:pt x="81" y="9"/>
                                    <a:pt x="89" y="28"/>
                                  </a:cubicBezTo>
                                  <a:cubicBezTo>
                                    <a:pt x="93" y="38"/>
                                    <a:pt x="95" y="51"/>
                                    <a:pt x="95" y="66"/>
                                  </a:cubicBezTo>
                                  <a:cubicBezTo>
                                    <a:pt x="95" y="84"/>
                                    <a:pt x="93" y="99"/>
                                    <a:pt x="88" y="112"/>
                                  </a:cubicBezTo>
                                  <a:cubicBezTo>
                                    <a:pt x="79" y="134"/>
                                    <a:pt x="64" y="146"/>
                                    <a:pt x="44" y="146"/>
                                  </a:cubicBezTo>
                                  <a:cubicBezTo>
                                    <a:pt x="30" y="146"/>
                                    <a:pt x="19" y="142"/>
                                    <a:pt x="12" y="135"/>
                                  </a:cubicBezTo>
                                  <a:cubicBezTo>
                                    <a:pt x="5" y="128"/>
                                    <a:pt x="2" y="118"/>
                                    <a:pt x="2" y="108"/>
                                  </a:cubicBezTo>
                                  <a:lnTo>
                                    <a:pt x="20" y="108"/>
                                  </a:lnTo>
                                  <a:close/>
                                  <a:moveTo>
                                    <a:pt x="46" y="79"/>
                                  </a:moveTo>
                                  <a:lnTo>
                                    <a:pt x="46" y="79"/>
                                  </a:lnTo>
                                  <a:cubicBezTo>
                                    <a:pt x="53" y="79"/>
                                    <a:pt x="60" y="76"/>
                                    <a:pt x="66" y="72"/>
                                  </a:cubicBezTo>
                                  <a:cubicBezTo>
                                    <a:pt x="72" y="67"/>
                                    <a:pt x="74" y="59"/>
                                    <a:pt x="74" y="47"/>
                                  </a:cubicBezTo>
                                  <a:cubicBezTo>
                                    <a:pt x="74" y="37"/>
                                    <a:pt x="72" y="29"/>
                                    <a:pt x="67" y="24"/>
                                  </a:cubicBezTo>
                                  <a:cubicBezTo>
                                    <a:pt x="61" y="19"/>
                                    <a:pt x="55" y="16"/>
                                    <a:pt x="47" y="16"/>
                                  </a:cubicBezTo>
                                  <a:cubicBezTo>
                                    <a:pt x="38" y="16"/>
                                    <a:pt x="31" y="19"/>
                                    <a:pt x="26" y="25"/>
                                  </a:cubicBezTo>
                                  <a:cubicBezTo>
                                    <a:pt x="21" y="31"/>
                                    <a:pt x="18" y="39"/>
                                    <a:pt x="18" y="48"/>
                                  </a:cubicBezTo>
                                  <a:cubicBezTo>
                                    <a:pt x="18" y="58"/>
                                    <a:pt x="21" y="65"/>
                                    <a:pt x="25" y="70"/>
                                  </a:cubicBezTo>
                                  <a:cubicBezTo>
                                    <a:pt x="30" y="76"/>
                                    <a:pt x="37" y="79"/>
                                    <a:pt x="46" y="79"/>
                                  </a:cubicBezTo>
                                  <a:lnTo>
                                    <a:pt x="46" y="7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20" name="Freeform 979"/>
                          <wps:cNvSpPr>
                            <a:spLocks/>
                          </wps:cNvSpPr>
                          <wps:spPr bwMode="auto">
                            <a:xfrm>
                              <a:off x="1876" y="2378"/>
                              <a:ext cx="37" cy="150"/>
                            </a:xfrm>
                            <a:custGeom>
                              <a:avLst/>
                              <a:gdLst>
                                <a:gd name="T0" fmla="*/ 1 w 46"/>
                                <a:gd name="T1" fmla="*/ 189 h 189"/>
                                <a:gd name="T2" fmla="*/ 1 w 46"/>
                                <a:gd name="T3" fmla="*/ 189 h 189"/>
                                <a:gd name="T4" fmla="*/ 21 w 46"/>
                                <a:gd name="T5" fmla="*/ 144 h 189"/>
                                <a:gd name="T6" fmla="*/ 28 w 46"/>
                                <a:gd name="T7" fmla="*/ 95 h 189"/>
                                <a:gd name="T8" fmla="*/ 20 w 46"/>
                                <a:gd name="T9" fmla="*/ 42 h 189"/>
                                <a:gd name="T10" fmla="*/ 0 w 46"/>
                                <a:gd name="T11" fmla="*/ 0 h 189"/>
                                <a:gd name="T12" fmla="*/ 12 w 46"/>
                                <a:gd name="T13" fmla="*/ 0 h 189"/>
                                <a:gd name="T14" fmla="*/ 31 w 46"/>
                                <a:gd name="T15" fmla="*/ 30 h 189"/>
                                <a:gd name="T16" fmla="*/ 38 w 46"/>
                                <a:gd name="T17" fmla="*/ 46 h 189"/>
                                <a:gd name="T18" fmla="*/ 44 w 46"/>
                                <a:gd name="T19" fmla="*/ 70 h 189"/>
                                <a:gd name="T20" fmla="*/ 46 w 46"/>
                                <a:gd name="T21" fmla="*/ 93 h 189"/>
                                <a:gd name="T22" fmla="*/ 37 w 46"/>
                                <a:gd name="T23" fmla="*/ 146 h 189"/>
                                <a:gd name="T24" fmla="*/ 13 w 46"/>
                                <a:gd name="T25" fmla="*/ 189 h 189"/>
                                <a:gd name="T26" fmla="*/ 1 w 46"/>
                                <a:gd name="T27" fmla="*/ 189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1" y="189"/>
                                  </a:moveTo>
                                  <a:lnTo>
                                    <a:pt x="1" y="189"/>
                                  </a:lnTo>
                                  <a:cubicBezTo>
                                    <a:pt x="11" y="168"/>
                                    <a:pt x="18" y="154"/>
                                    <a:pt x="21" y="144"/>
                                  </a:cubicBezTo>
                                  <a:cubicBezTo>
                                    <a:pt x="25" y="130"/>
                                    <a:pt x="28" y="114"/>
                                    <a:pt x="28" y="95"/>
                                  </a:cubicBezTo>
                                  <a:cubicBezTo>
                                    <a:pt x="28" y="76"/>
                                    <a:pt x="25" y="58"/>
                                    <a:pt x="20" y="42"/>
                                  </a:cubicBezTo>
                                  <a:cubicBezTo>
                                    <a:pt x="16" y="33"/>
                                    <a:pt x="10" y="19"/>
                                    <a:pt x="0" y="0"/>
                                  </a:cubicBezTo>
                                  <a:lnTo>
                                    <a:pt x="12" y="0"/>
                                  </a:lnTo>
                                  <a:cubicBezTo>
                                    <a:pt x="22" y="17"/>
                                    <a:pt x="28" y="27"/>
                                    <a:pt x="31" y="30"/>
                                  </a:cubicBezTo>
                                  <a:cubicBezTo>
                                    <a:pt x="33" y="34"/>
                                    <a:pt x="35" y="39"/>
                                    <a:pt x="38" y="46"/>
                                  </a:cubicBezTo>
                                  <a:cubicBezTo>
                                    <a:pt x="41" y="54"/>
                                    <a:pt x="43" y="62"/>
                                    <a:pt x="44" y="70"/>
                                  </a:cubicBezTo>
                                  <a:cubicBezTo>
                                    <a:pt x="46" y="78"/>
                                    <a:pt x="46" y="86"/>
                                    <a:pt x="46" y="93"/>
                                  </a:cubicBezTo>
                                  <a:cubicBezTo>
                                    <a:pt x="46" y="113"/>
                                    <a:pt x="43" y="130"/>
                                    <a:pt x="37" y="146"/>
                                  </a:cubicBezTo>
                                  <a:cubicBezTo>
                                    <a:pt x="33" y="155"/>
                                    <a:pt x="25" y="170"/>
                                    <a:pt x="13" y="189"/>
                                  </a:cubicBezTo>
                                  <a:lnTo>
                                    <a:pt x="1" y="18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21" name="Freeform 980"/>
                          <wps:cNvSpPr>
                            <a:spLocks noEditPoints="1"/>
                          </wps:cNvSpPr>
                          <wps:spPr bwMode="auto">
                            <a:xfrm>
                              <a:off x="520" y="3945"/>
                              <a:ext cx="101" cy="121"/>
                            </a:xfrm>
                            <a:custGeom>
                              <a:avLst/>
                              <a:gdLst>
                                <a:gd name="T0" fmla="*/ 67 w 128"/>
                                <a:gd name="T1" fmla="*/ 0 h 152"/>
                                <a:gd name="T2" fmla="*/ 67 w 128"/>
                                <a:gd name="T3" fmla="*/ 0 h 152"/>
                                <a:gd name="T4" fmla="*/ 110 w 128"/>
                                <a:gd name="T5" fmla="*/ 14 h 152"/>
                                <a:gd name="T6" fmla="*/ 127 w 128"/>
                                <a:gd name="T7" fmla="*/ 47 h 152"/>
                                <a:gd name="T8" fmla="*/ 108 w 128"/>
                                <a:gd name="T9" fmla="*/ 47 h 152"/>
                                <a:gd name="T10" fmla="*/ 95 w 128"/>
                                <a:gd name="T11" fmla="*/ 25 h 152"/>
                                <a:gd name="T12" fmla="*/ 68 w 128"/>
                                <a:gd name="T13" fmla="*/ 17 h 152"/>
                                <a:gd name="T14" fmla="*/ 33 w 128"/>
                                <a:gd name="T15" fmla="*/ 32 h 152"/>
                                <a:gd name="T16" fmla="*/ 20 w 128"/>
                                <a:gd name="T17" fmla="*/ 78 h 152"/>
                                <a:gd name="T18" fmla="*/ 32 w 128"/>
                                <a:gd name="T19" fmla="*/ 119 h 152"/>
                                <a:gd name="T20" fmla="*/ 67 w 128"/>
                                <a:gd name="T21" fmla="*/ 135 h 152"/>
                                <a:gd name="T22" fmla="*/ 100 w 128"/>
                                <a:gd name="T23" fmla="*/ 118 h 152"/>
                                <a:gd name="T24" fmla="*/ 109 w 128"/>
                                <a:gd name="T25" fmla="*/ 95 h 152"/>
                                <a:gd name="T26" fmla="*/ 128 w 128"/>
                                <a:gd name="T27" fmla="*/ 95 h 152"/>
                                <a:gd name="T28" fmla="*/ 111 w 128"/>
                                <a:gd name="T29" fmla="*/ 133 h 152"/>
                                <a:gd name="T30" fmla="*/ 65 w 128"/>
                                <a:gd name="T31" fmla="*/ 152 h 152"/>
                                <a:gd name="T32" fmla="*/ 23 w 128"/>
                                <a:gd name="T33" fmla="*/ 137 h 152"/>
                                <a:gd name="T34" fmla="*/ 0 w 128"/>
                                <a:gd name="T35" fmla="*/ 74 h 152"/>
                                <a:gd name="T36" fmla="*/ 17 w 128"/>
                                <a:gd name="T37" fmla="*/ 22 h 152"/>
                                <a:gd name="T38" fmla="*/ 67 w 128"/>
                                <a:gd name="T39" fmla="*/ 0 h 152"/>
                                <a:gd name="T40" fmla="*/ 67 w 128"/>
                                <a:gd name="T41" fmla="*/ 0 h 152"/>
                                <a:gd name="T42" fmla="*/ 64 w 128"/>
                                <a:gd name="T43" fmla="*/ 0 h 152"/>
                                <a:gd name="T44" fmla="*/ 64 w 128"/>
                                <a:gd name="T45" fmla="*/ 0 h 152"/>
                                <a:gd name="T46" fmla="*/ 64 w 128"/>
                                <a:gd name="T47" fmla="*/ 0 h 1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128" h="152">
                                  <a:moveTo>
                                    <a:pt x="67" y="0"/>
                                  </a:moveTo>
                                  <a:lnTo>
                                    <a:pt x="67" y="0"/>
                                  </a:lnTo>
                                  <a:cubicBezTo>
                                    <a:pt x="86" y="0"/>
                                    <a:pt x="100" y="4"/>
                                    <a:pt x="110" y="14"/>
                                  </a:cubicBezTo>
                                  <a:cubicBezTo>
                                    <a:pt x="120" y="24"/>
                                    <a:pt x="126" y="35"/>
                                    <a:pt x="127" y="47"/>
                                  </a:cubicBezTo>
                                  <a:lnTo>
                                    <a:pt x="108" y="47"/>
                                  </a:lnTo>
                                  <a:cubicBezTo>
                                    <a:pt x="106" y="38"/>
                                    <a:pt x="101" y="30"/>
                                    <a:pt x="95" y="25"/>
                                  </a:cubicBezTo>
                                  <a:cubicBezTo>
                                    <a:pt x="88" y="19"/>
                                    <a:pt x="79" y="17"/>
                                    <a:pt x="68" y="17"/>
                                  </a:cubicBezTo>
                                  <a:cubicBezTo>
                                    <a:pt x="53" y="17"/>
                                    <a:pt x="42" y="22"/>
                                    <a:pt x="33" y="32"/>
                                  </a:cubicBezTo>
                                  <a:cubicBezTo>
                                    <a:pt x="24" y="42"/>
                                    <a:pt x="20" y="57"/>
                                    <a:pt x="20" y="78"/>
                                  </a:cubicBezTo>
                                  <a:cubicBezTo>
                                    <a:pt x="20" y="95"/>
                                    <a:pt x="24" y="108"/>
                                    <a:pt x="32" y="119"/>
                                  </a:cubicBezTo>
                                  <a:cubicBezTo>
                                    <a:pt x="40" y="130"/>
                                    <a:pt x="52" y="135"/>
                                    <a:pt x="67" y="135"/>
                                  </a:cubicBezTo>
                                  <a:cubicBezTo>
                                    <a:pt x="82" y="135"/>
                                    <a:pt x="93" y="129"/>
                                    <a:pt x="100" y="118"/>
                                  </a:cubicBezTo>
                                  <a:cubicBezTo>
                                    <a:pt x="104" y="112"/>
                                    <a:pt x="107" y="105"/>
                                    <a:pt x="109" y="95"/>
                                  </a:cubicBezTo>
                                  <a:lnTo>
                                    <a:pt x="128" y="95"/>
                                  </a:lnTo>
                                  <a:cubicBezTo>
                                    <a:pt x="127" y="110"/>
                                    <a:pt x="121" y="123"/>
                                    <a:pt x="111" y="133"/>
                                  </a:cubicBezTo>
                                  <a:cubicBezTo>
                                    <a:pt x="100" y="146"/>
                                    <a:pt x="84" y="152"/>
                                    <a:pt x="65" y="152"/>
                                  </a:cubicBezTo>
                                  <a:cubicBezTo>
                                    <a:pt x="48" y="152"/>
                                    <a:pt x="34" y="147"/>
                                    <a:pt x="23" y="137"/>
                                  </a:cubicBezTo>
                                  <a:cubicBezTo>
                                    <a:pt x="7" y="123"/>
                                    <a:pt x="0" y="103"/>
                                    <a:pt x="0" y="74"/>
                                  </a:cubicBezTo>
                                  <a:cubicBezTo>
                                    <a:pt x="0" y="53"/>
                                    <a:pt x="6" y="35"/>
                                    <a:pt x="17" y="22"/>
                                  </a:cubicBezTo>
                                  <a:cubicBezTo>
                                    <a:pt x="29" y="7"/>
                                    <a:pt x="46" y="0"/>
                                    <a:pt x="67" y="0"/>
                                  </a:cubicBezTo>
                                  <a:lnTo>
                                    <a:pt x="67" y="0"/>
                                  </a:lnTo>
                                  <a:close/>
                                  <a:moveTo>
                                    <a:pt x="64" y="0"/>
                                  </a:moveTo>
                                  <a:lnTo>
                                    <a:pt x="64" y="0"/>
                                  </a:lnTo>
                                  <a:lnTo>
                                    <a:pt x="64"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22" name="Freeform 981"/>
                          <wps:cNvSpPr>
                            <a:spLocks noEditPoints="1"/>
                          </wps:cNvSpPr>
                          <wps:spPr bwMode="auto">
                            <a:xfrm>
                              <a:off x="635" y="3977"/>
                              <a:ext cx="80" cy="89"/>
                            </a:xfrm>
                            <a:custGeom>
                              <a:avLst/>
                              <a:gdLst>
                                <a:gd name="T0" fmla="*/ 18 w 100"/>
                                <a:gd name="T1" fmla="*/ 80 h 112"/>
                                <a:gd name="T2" fmla="*/ 18 w 100"/>
                                <a:gd name="T3" fmla="*/ 80 h 112"/>
                                <a:gd name="T4" fmla="*/ 24 w 100"/>
                                <a:gd name="T5" fmla="*/ 92 h 112"/>
                                <a:gd name="T6" fmla="*/ 37 w 100"/>
                                <a:gd name="T7" fmla="*/ 97 h 112"/>
                                <a:gd name="T8" fmla="*/ 55 w 100"/>
                                <a:gd name="T9" fmla="*/ 92 h 112"/>
                                <a:gd name="T10" fmla="*/ 70 w 100"/>
                                <a:gd name="T11" fmla="*/ 69 h 112"/>
                                <a:gd name="T12" fmla="*/ 70 w 100"/>
                                <a:gd name="T13" fmla="*/ 55 h 112"/>
                                <a:gd name="T14" fmla="*/ 62 w 100"/>
                                <a:gd name="T15" fmla="*/ 58 h 112"/>
                                <a:gd name="T16" fmla="*/ 52 w 100"/>
                                <a:gd name="T17" fmla="*/ 60 h 112"/>
                                <a:gd name="T18" fmla="*/ 41 w 100"/>
                                <a:gd name="T19" fmla="*/ 61 h 112"/>
                                <a:gd name="T20" fmla="*/ 26 w 100"/>
                                <a:gd name="T21" fmla="*/ 65 h 112"/>
                                <a:gd name="T22" fmla="*/ 18 w 100"/>
                                <a:gd name="T23" fmla="*/ 80 h 112"/>
                                <a:gd name="T24" fmla="*/ 18 w 100"/>
                                <a:gd name="T25" fmla="*/ 80 h 112"/>
                                <a:gd name="T26" fmla="*/ 61 w 100"/>
                                <a:gd name="T27" fmla="*/ 44 h 112"/>
                                <a:gd name="T28" fmla="*/ 61 w 100"/>
                                <a:gd name="T29" fmla="*/ 44 h 112"/>
                                <a:gd name="T30" fmla="*/ 69 w 100"/>
                                <a:gd name="T31" fmla="*/ 39 h 112"/>
                                <a:gd name="T32" fmla="*/ 71 w 100"/>
                                <a:gd name="T33" fmla="*/ 32 h 112"/>
                                <a:gd name="T34" fmla="*/ 64 w 100"/>
                                <a:gd name="T35" fmla="*/ 19 h 112"/>
                                <a:gd name="T36" fmla="*/ 46 w 100"/>
                                <a:gd name="T37" fmla="*/ 15 h 112"/>
                                <a:gd name="T38" fmla="*/ 26 w 100"/>
                                <a:gd name="T39" fmla="*/ 23 h 112"/>
                                <a:gd name="T40" fmla="*/ 22 w 100"/>
                                <a:gd name="T41" fmla="*/ 35 h 112"/>
                                <a:gd name="T42" fmla="*/ 5 w 100"/>
                                <a:gd name="T43" fmla="*/ 35 h 112"/>
                                <a:gd name="T44" fmla="*/ 18 w 100"/>
                                <a:gd name="T45" fmla="*/ 8 h 112"/>
                                <a:gd name="T46" fmla="*/ 46 w 100"/>
                                <a:gd name="T47" fmla="*/ 0 h 112"/>
                                <a:gd name="T48" fmla="*/ 76 w 100"/>
                                <a:gd name="T49" fmla="*/ 7 h 112"/>
                                <a:gd name="T50" fmla="*/ 88 w 100"/>
                                <a:gd name="T51" fmla="*/ 29 h 112"/>
                                <a:gd name="T52" fmla="*/ 88 w 100"/>
                                <a:gd name="T53" fmla="*/ 90 h 112"/>
                                <a:gd name="T54" fmla="*/ 89 w 100"/>
                                <a:gd name="T55" fmla="*/ 95 h 112"/>
                                <a:gd name="T56" fmla="*/ 94 w 100"/>
                                <a:gd name="T57" fmla="*/ 96 h 112"/>
                                <a:gd name="T58" fmla="*/ 96 w 100"/>
                                <a:gd name="T59" fmla="*/ 96 h 112"/>
                                <a:gd name="T60" fmla="*/ 100 w 100"/>
                                <a:gd name="T61" fmla="*/ 96 h 112"/>
                                <a:gd name="T62" fmla="*/ 100 w 100"/>
                                <a:gd name="T63" fmla="*/ 109 h 112"/>
                                <a:gd name="T64" fmla="*/ 93 w 100"/>
                                <a:gd name="T65" fmla="*/ 110 h 112"/>
                                <a:gd name="T66" fmla="*/ 87 w 100"/>
                                <a:gd name="T67" fmla="*/ 111 h 112"/>
                                <a:gd name="T68" fmla="*/ 74 w 100"/>
                                <a:gd name="T69" fmla="*/ 104 h 112"/>
                                <a:gd name="T70" fmla="*/ 71 w 100"/>
                                <a:gd name="T71" fmla="*/ 94 h 112"/>
                                <a:gd name="T72" fmla="*/ 55 w 100"/>
                                <a:gd name="T73" fmla="*/ 107 h 112"/>
                                <a:gd name="T74" fmla="*/ 33 w 100"/>
                                <a:gd name="T75" fmla="*/ 112 h 112"/>
                                <a:gd name="T76" fmla="*/ 9 w 100"/>
                                <a:gd name="T77" fmla="*/ 103 h 112"/>
                                <a:gd name="T78" fmla="*/ 0 w 100"/>
                                <a:gd name="T79" fmla="*/ 81 h 112"/>
                                <a:gd name="T80" fmla="*/ 9 w 100"/>
                                <a:gd name="T81" fmla="*/ 58 h 112"/>
                                <a:gd name="T82" fmla="*/ 33 w 100"/>
                                <a:gd name="T83" fmla="*/ 48 h 112"/>
                                <a:gd name="T84" fmla="*/ 61 w 100"/>
                                <a:gd name="T85" fmla="*/ 44 h 112"/>
                                <a:gd name="T86" fmla="*/ 46 w 100"/>
                                <a:gd name="T87" fmla="*/ 0 h 112"/>
                                <a:gd name="T88" fmla="*/ 46 w 100"/>
                                <a:gd name="T89" fmla="*/ 0 h 112"/>
                                <a:gd name="T90" fmla="*/ 46 w 100"/>
                                <a:gd name="T91"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100" h="112">
                                  <a:moveTo>
                                    <a:pt x="18" y="80"/>
                                  </a:moveTo>
                                  <a:lnTo>
                                    <a:pt x="18" y="80"/>
                                  </a:lnTo>
                                  <a:cubicBezTo>
                                    <a:pt x="18" y="85"/>
                                    <a:pt x="20" y="89"/>
                                    <a:pt x="24" y="92"/>
                                  </a:cubicBezTo>
                                  <a:cubicBezTo>
                                    <a:pt x="28" y="95"/>
                                    <a:pt x="32" y="97"/>
                                    <a:pt x="37" y="97"/>
                                  </a:cubicBezTo>
                                  <a:cubicBezTo>
                                    <a:pt x="43" y="97"/>
                                    <a:pt x="49" y="95"/>
                                    <a:pt x="55" y="92"/>
                                  </a:cubicBezTo>
                                  <a:cubicBezTo>
                                    <a:pt x="65" y="88"/>
                                    <a:pt x="70" y="80"/>
                                    <a:pt x="70" y="69"/>
                                  </a:cubicBezTo>
                                  <a:lnTo>
                                    <a:pt x="70" y="55"/>
                                  </a:lnTo>
                                  <a:cubicBezTo>
                                    <a:pt x="68" y="56"/>
                                    <a:pt x="65" y="57"/>
                                    <a:pt x="62" y="58"/>
                                  </a:cubicBezTo>
                                  <a:cubicBezTo>
                                    <a:pt x="58" y="59"/>
                                    <a:pt x="55" y="60"/>
                                    <a:pt x="52" y="60"/>
                                  </a:cubicBezTo>
                                  <a:lnTo>
                                    <a:pt x="41" y="61"/>
                                  </a:lnTo>
                                  <a:cubicBezTo>
                                    <a:pt x="34" y="62"/>
                                    <a:pt x="30" y="64"/>
                                    <a:pt x="26" y="65"/>
                                  </a:cubicBezTo>
                                  <a:cubicBezTo>
                                    <a:pt x="21" y="69"/>
                                    <a:pt x="18" y="73"/>
                                    <a:pt x="18" y="80"/>
                                  </a:cubicBezTo>
                                  <a:lnTo>
                                    <a:pt x="18" y="80"/>
                                  </a:lnTo>
                                  <a:close/>
                                  <a:moveTo>
                                    <a:pt x="61" y="44"/>
                                  </a:moveTo>
                                  <a:lnTo>
                                    <a:pt x="61" y="44"/>
                                  </a:lnTo>
                                  <a:cubicBezTo>
                                    <a:pt x="65" y="44"/>
                                    <a:pt x="68" y="42"/>
                                    <a:pt x="69" y="39"/>
                                  </a:cubicBezTo>
                                  <a:cubicBezTo>
                                    <a:pt x="70" y="38"/>
                                    <a:pt x="71" y="35"/>
                                    <a:pt x="71" y="32"/>
                                  </a:cubicBezTo>
                                  <a:cubicBezTo>
                                    <a:pt x="71" y="26"/>
                                    <a:pt x="68" y="22"/>
                                    <a:pt x="64" y="19"/>
                                  </a:cubicBezTo>
                                  <a:cubicBezTo>
                                    <a:pt x="60" y="17"/>
                                    <a:pt x="54" y="15"/>
                                    <a:pt x="46" y="15"/>
                                  </a:cubicBezTo>
                                  <a:cubicBezTo>
                                    <a:pt x="36" y="15"/>
                                    <a:pt x="30" y="18"/>
                                    <a:pt x="26" y="23"/>
                                  </a:cubicBezTo>
                                  <a:cubicBezTo>
                                    <a:pt x="24" y="25"/>
                                    <a:pt x="22" y="30"/>
                                    <a:pt x="22" y="35"/>
                                  </a:cubicBezTo>
                                  <a:lnTo>
                                    <a:pt x="5" y="35"/>
                                  </a:lnTo>
                                  <a:cubicBezTo>
                                    <a:pt x="5" y="22"/>
                                    <a:pt x="10" y="13"/>
                                    <a:pt x="18" y="8"/>
                                  </a:cubicBezTo>
                                  <a:cubicBezTo>
                                    <a:pt x="26" y="3"/>
                                    <a:pt x="35" y="0"/>
                                    <a:pt x="46" y="0"/>
                                  </a:cubicBezTo>
                                  <a:cubicBezTo>
                                    <a:pt x="58" y="0"/>
                                    <a:pt x="69" y="3"/>
                                    <a:pt x="76" y="7"/>
                                  </a:cubicBezTo>
                                  <a:cubicBezTo>
                                    <a:pt x="84" y="12"/>
                                    <a:pt x="88" y="19"/>
                                    <a:pt x="88" y="29"/>
                                  </a:cubicBezTo>
                                  <a:lnTo>
                                    <a:pt x="88" y="90"/>
                                  </a:lnTo>
                                  <a:cubicBezTo>
                                    <a:pt x="88" y="92"/>
                                    <a:pt x="88" y="94"/>
                                    <a:pt x="89" y="95"/>
                                  </a:cubicBezTo>
                                  <a:cubicBezTo>
                                    <a:pt x="90" y="96"/>
                                    <a:pt x="91" y="96"/>
                                    <a:pt x="94" y="96"/>
                                  </a:cubicBezTo>
                                  <a:cubicBezTo>
                                    <a:pt x="95" y="96"/>
                                    <a:pt x="95" y="96"/>
                                    <a:pt x="96" y="96"/>
                                  </a:cubicBezTo>
                                  <a:cubicBezTo>
                                    <a:pt x="97" y="96"/>
                                    <a:pt x="98" y="96"/>
                                    <a:pt x="100" y="96"/>
                                  </a:cubicBezTo>
                                  <a:lnTo>
                                    <a:pt x="100" y="109"/>
                                  </a:lnTo>
                                  <a:cubicBezTo>
                                    <a:pt x="97" y="110"/>
                                    <a:pt x="95" y="110"/>
                                    <a:pt x="93" y="110"/>
                                  </a:cubicBezTo>
                                  <a:cubicBezTo>
                                    <a:pt x="92" y="111"/>
                                    <a:pt x="90" y="111"/>
                                    <a:pt x="87" y="111"/>
                                  </a:cubicBezTo>
                                  <a:cubicBezTo>
                                    <a:pt x="81" y="111"/>
                                    <a:pt x="77" y="108"/>
                                    <a:pt x="74" y="104"/>
                                  </a:cubicBezTo>
                                  <a:cubicBezTo>
                                    <a:pt x="73" y="102"/>
                                    <a:pt x="72" y="99"/>
                                    <a:pt x="71" y="94"/>
                                  </a:cubicBezTo>
                                  <a:cubicBezTo>
                                    <a:pt x="67" y="99"/>
                                    <a:pt x="62" y="103"/>
                                    <a:pt x="55" y="107"/>
                                  </a:cubicBezTo>
                                  <a:cubicBezTo>
                                    <a:pt x="49" y="110"/>
                                    <a:pt x="41" y="112"/>
                                    <a:pt x="33" y="112"/>
                                  </a:cubicBezTo>
                                  <a:cubicBezTo>
                                    <a:pt x="23" y="112"/>
                                    <a:pt x="15" y="109"/>
                                    <a:pt x="9" y="103"/>
                                  </a:cubicBezTo>
                                  <a:cubicBezTo>
                                    <a:pt x="3" y="97"/>
                                    <a:pt x="0" y="90"/>
                                    <a:pt x="0" y="81"/>
                                  </a:cubicBezTo>
                                  <a:cubicBezTo>
                                    <a:pt x="0" y="71"/>
                                    <a:pt x="3" y="63"/>
                                    <a:pt x="9" y="58"/>
                                  </a:cubicBezTo>
                                  <a:cubicBezTo>
                                    <a:pt x="15" y="52"/>
                                    <a:pt x="23" y="49"/>
                                    <a:pt x="33" y="48"/>
                                  </a:cubicBezTo>
                                  <a:lnTo>
                                    <a:pt x="61" y="44"/>
                                  </a:lnTo>
                                  <a:close/>
                                  <a:moveTo>
                                    <a:pt x="46" y="0"/>
                                  </a:moveTo>
                                  <a:lnTo>
                                    <a:pt x="46" y="0"/>
                                  </a:lnTo>
                                  <a:lnTo>
                                    <a:pt x="46"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23" name="Freeform 982"/>
                          <wps:cNvSpPr>
                            <a:spLocks noEditPoints="1"/>
                          </wps:cNvSpPr>
                          <wps:spPr bwMode="auto">
                            <a:xfrm>
                              <a:off x="724" y="3977"/>
                              <a:ext cx="69" cy="89"/>
                            </a:xfrm>
                            <a:custGeom>
                              <a:avLst/>
                              <a:gdLst>
                                <a:gd name="T0" fmla="*/ 17 w 87"/>
                                <a:gd name="T1" fmla="*/ 75 h 112"/>
                                <a:gd name="T2" fmla="*/ 17 w 87"/>
                                <a:gd name="T3" fmla="*/ 75 h 112"/>
                                <a:gd name="T4" fmla="*/ 21 w 87"/>
                                <a:gd name="T5" fmla="*/ 89 h 112"/>
                                <a:gd name="T6" fmla="*/ 45 w 87"/>
                                <a:gd name="T7" fmla="*/ 97 h 112"/>
                                <a:gd name="T8" fmla="*/ 62 w 87"/>
                                <a:gd name="T9" fmla="*/ 93 h 112"/>
                                <a:gd name="T10" fmla="*/ 70 w 87"/>
                                <a:gd name="T11" fmla="*/ 80 h 112"/>
                                <a:gd name="T12" fmla="*/ 63 w 87"/>
                                <a:gd name="T13" fmla="*/ 69 h 112"/>
                                <a:gd name="T14" fmla="*/ 48 w 87"/>
                                <a:gd name="T15" fmla="*/ 64 h 112"/>
                                <a:gd name="T16" fmla="*/ 34 w 87"/>
                                <a:gd name="T17" fmla="*/ 61 h 112"/>
                                <a:gd name="T18" fmla="*/ 14 w 87"/>
                                <a:gd name="T19" fmla="*/ 53 h 112"/>
                                <a:gd name="T20" fmla="*/ 3 w 87"/>
                                <a:gd name="T21" fmla="*/ 33 h 112"/>
                                <a:gd name="T22" fmla="*/ 14 w 87"/>
                                <a:gd name="T23" fmla="*/ 9 h 112"/>
                                <a:gd name="T24" fmla="*/ 43 w 87"/>
                                <a:gd name="T25" fmla="*/ 0 h 112"/>
                                <a:gd name="T26" fmla="*/ 77 w 87"/>
                                <a:gd name="T27" fmla="*/ 14 h 112"/>
                                <a:gd name="T28" fmla="*/ 84 w 87"/>
                                <a:gd name="T29" fmla="*/ 33 h 112"/>
                                <a:gd name="T30" fmla="*/ 67 w 87"/>
                                <a:gd name="T31" fmla="*/ 33 h 112"/>
                                <a:gd name="T32" fmla="*/ 63 w 87"/>
                                <a:gd name="T33" fmla="*/ 22 h 112"/>
                                <a:gd name="T34" fmla="*/ 41 w 87"/>
                                <a:gd name="T35" fmla="*/ 15 h 112"/>
                                <a:gd name="T36" fmla="*/ 26 w 87"/>
                                <a:gd name="T37" fmla="*/ 19 h 112"/>
                                <a:gd name="T38" fmla="*/ 21 w 87"/>
                                <a:gd name="T39" fmla="*/ 29 h 112"/>
                                <a:gd name="T40" fmla="*/ 28 w 87"/>
                                <a:gd name="T41" fmla="*/ 40 h 112"/>
                                <a:gd name="T42" fmla="*/ 39 w 87"/>
                                <a:gd name="T43" fmla="*/ 45 h 112"/>
                                <a:gd name="T44" fmla="*/ 51 w 87"/>
                                <a:gd name="T45" fmla="*/ 47 h 112"/>
                                <a:gd name="T46" fmla="*/ 77 w 87"/>
                                <a:gd name="T47" fmla="*/ 56 h 112"/>
                                <a:gd name="T48" fmla="*/ 87 w 87"/>
                                <a:gd name="T49" fmla="*/ 78 h 112"/>
                                <a:gd name="T50" fmla="*/ 76 w 87"/>
                                <a:gd name="T51" fmla="*/ 102 h 112"/>
                                <a:gd name="T52" fmla="*/ 44 w 87"/>
                                <a:gd name="T53" fmla="*/ 112 h 112"/>
                                <a:gd name="T54" fmla="*/ 10 w 87"/>
                                <a:gd name="T55" fmla="*/ 102 h 112"/>
                                <a:gd name="T56" fmla="*/ 0 w 87"/>
                                <a:gd name="T57" fmla="*/ 75 h 112"/>
                                <a:gd name="T58" fmla="*/ 17 w 87"/>
                                <a:gd name="T59" fmla="*/ 75 h 112"/>
                                <a:gd name="T60" fmla="*/ 43 w 87"/>
                                <a:gd name="T61" fmla="*/ 0 h 112"/>
                                <a:gd name="T62" fmla="*/ 43 w 87"/>
                                <a:gd name="T63" fmla="*/ 0 h 112"/>
                                <a:gd name="T64" fmla="*/ 43 w 87"/>
                                <a:gd name="T65"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87" h="112">
                                  <a:moveTo>
                                    <a:pt x="17" y="75"/>
                                  </a:moveTo>
                                  <a:lnTo>
                                    <a:pt x="17" y="75"/>
                                  </a:lnTo>
                                  <a:cubicBezTo>
                                    <a:pt x="17" y="81"/>
                                    <a:pt x="19" y="86"/>
                                    <a:pt x="21" y="89"/>
                                  </a:cubicBezTo>
                                  <a:cubicBezTo>
                                    <a:pt x="26" y="95"/>
                                    <a:pt x="34" y="97"/>
                                    <a:pt x="45" y="97"/>
                                  </a:cubicBezTo>
                                  <a:cubicBezTo>
                                    <a:pt x="51" y="97"/>
                                    <a:pt x="57" y="96"/>
                                    <a:pt x="62" y="93"/>
                                  </a:cubicBezTo>
                                  <a:cubicBezTo>
                                    <a:pt x="67" y="90"/>
                                    <a:pt x="70" y="86"/>
                                    <a:pt x="70" y="80"/>
                                  </a:cubicBezTo>
                                  <a:cubicBezTo>
                                    <a:pt x="70" y="75"/>
                                    <a:pt x="67" y="72"/>
                                    <a:pt x="63" y="69"/>
                                  </a:cubicBezTo>
                                  <a:cubicBezTo>
                                    <a:pt x="61" y="68"/>
                                    <a:pt x="56" y="66"/>
                                    <a:pt x="48" y="64"/>
                                  </a:cubicBezTo>
                                  <a:lnTo>
                                    <a:pt x="34" y="61"/>
                                  </a:lnTo>
                                  <a:cubicBezTo>
                                    <a:pt x="25" y="59"/>
                                    <a:pt x="19" y="56"/>
                                    <a:pt x="14" y="53"/>
                                  </a:cubicBezTo>
                                  <a:cubicBezTo>
                                    <a:pt x="7" y="49"/>
                                    <a:pt x="3" y="42"/>
                                    <a:pt x="3" y="33"/>
                                  </a:cubicBezTo>
                                  <a:cubicBezTo>
                                    <a:pt x="3" y="23"/>
                                    <a:pt x="6" y="15"/>
                                    <a:pt x="14" y="9"/>
                                  </a:cubicBezTo>
                                  <a:cubicBezTo>
                                    <a:pt x="21" y="3"/>
                                    <a:pt x="31" y="0"/>
                                    <a:pt x="43" y="0"/>
                                  </a:cubicBezTo>
                                  <a:cubicBezTo>
                                    <a:pt x="59" y="0"/>
                                    <a:pt x="70" y="5"/>
                                    <a:pt x="77" y="14"/>
                                  </a:cubicBezTo>
                                  <a:cubicBezTo>
                                    <a:pt x="82" y="20"/>
                                    <a:pt x="84" y="26"/>
                                    <a:pt x="84" y="33"/>
                                  </a:cubicBezTo>
                                  <a:lnTo>
                                    <a:pt x="67" y="33"/>
                                  </a:lnTo>
                                  <a:cubicBezTo>
                                    <a:pt x="66" y="29"/>
                                    <a:pt x="65" y="25"/>
                                    <a:pt x="63" y="22"/>
                                  </a:cubicBezTo>
                                  <a:cubicBezTo>
                                    <a:pt x="58" y="17"/>
                                    <a:pt x="51" y="15"/>
                                    <a:pt x="41" y="15"/>
                                  </a:cubicBezTo>
                                  <a:cubicBezTo>
                                    <a:pt x="35" y="15"/>
                                    <a:pt x="30" y="16"/>
                                    <a:pt x="26" y="19"/>
                                  </a:cubicBezTo>
                                  <a:cubicBezTo>
                                    <a:pt x="23" y="22"/>
                                    <a:pt x="21" y="25"/>
                                    <a:pt x="21" y="29"/>
                                  </a:cubicBezTo>
                                  <a:cubicBezTo>
                                    <a:pt x="21" y="34"/>
                                    <a:pt x="23" y="37"/>
                                    <a:pt x="28" y="40"/>
                                  </a:cubicBezTo>
                                  <a:cubicBezTo>
                                    <a:pt x="30" y="42"/>
                                    <a:pt x="34" y="43"/>
                                    <a:pt x="39" y="45"/>
                                  </a:cubicBezTo>
                                  <a:lnTo>
                                    <a:pt x="51" y="47"/>
                                  </a:lnTo>
                                  <a:cubicBezTo>
                                    <a:pt x="64" y="50"/>
                                    <a:pt x="72" y="53"/>
                                    <a:pt x="77" y="56"/>
                                  </a:cubicBezTo>
                                  <a:cubicBezTo>
                                    <a:pt x="84" y="61"/>
                                    <a:pt x="87" y="68"/>
                                    <a:pt x="87" y="78"/>
                                  </a:cubicBezTo>
                                  <a:cubicBezTo>
                                    <a:pt x="87" y="87"/>
                                    <a:pt x="83" y="95"/>
                                    <a:pt x="76" y="102"/>
                                  </a:cubicBezTo>
                                  <a:cubicBezTo>
                                    <a:pt x="69" y="109"/>
                                    <a:pt x="58" y="112"/>
                                    <a:pt x="44" y="112"/>
                                  </a:cubicBezTo>
                                  <a:cubicBezTo>
                                    <a:pt x="28" y="112"/>
                                    <a:pt x="17" y="109"/>
                                    <a:pt x="10" y="102"/>
                                  </a:cubicBezTo>
                                  <a:cubicBezTo>
                                    <a:pt x="4" y="95"/>
                                    <a:pt x="0" y="86"/>
                                    <a:pt x="0" y="75"/>
                                  </a:cubicBezTo>
                                  <a:lnTo>
                                    <a:pt x="17" y="75"/>
                                  </a:lnTo>
                                  <a:close/>
                                  <a:moveTo>
                                    <a:pt x="43" y="0"/>
                                  </a:moveTo>
                                  <a:lnTo>
                                    <a:pt x="43" y="0"/>
                                  </a:lnTo>
                                  <a:lnTo>
                                    <a:pt x="43"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24" name="Freeform 983"/>
                          <wps:cNvSpPr>
                            <a:spLocks/>
                          </wps:cNvSpPr>
                          <wps:spPr bwMode="auto">
                            <a:xfrm>
                              <a:off x="801" y="3956"/>
                              <a:ext cx="39" cy="109"/>
                            </a:xfrm>
                            <a:custGeom>
                              <a:avLst/>
                              <a:gdLst>
                                <a:gd name="T0" fmla="*/ 14 w 49"/>
                                <a:gd name="T1" fmla="*/ 0 h 137"/>
                                <a:gd name="T2" fmla="*/ 14 w 49"/>
                                <a:gd name="T3" fmla="*/ 0 h 137"/>
                                <a:gd name="T4" fmla="*/ 32 w 49"/>
                                <a:gd name="T5" fmla="*/ 0 h 137"/>
                                <a:gd name="T6" fmla="*/ 32 w 49"/>
                                <a:gd name="T7" fmla="*/ 30 h 137"/>
                                <a:gd name="T8" fmla="*/ 49 w 49"/>
                                <a:gd name="T9" fmla="*/ 30 h 137"/>
                                <a:gd name="T10" fmla="*/ 49 w 49"/>
                                <a:gd name="T11" fmla="*/ 44 h 137"/>
                                <a:gd name="T12" fmla="*/ 32 w 49"/>
                                <a:gd name="T13" fmla="*/ 44 h 137"/>
                                <a:gd name="T14" fmla="*/ 32 w 49"/>
                                <a:gd name="T15" fmla="*/ 113 h 137"/>
                                <a:gd name="T16" fmla="*/ 36 w 49"/>
                                <a:gd name="T17" fmla="*/ 121 h 137"/>
                                <a:gd name="T18" fmla="*/ 43 w 49"/>
                                <a:gd name="T19" fmla="*/ 122 h 137"/>
                                <a:gd name="T20" fmla="*/ 46 w 49"/>
                                <a:gd name="T21" fmla="*/ 122 h 137"/>
                                <a:gd name="T22" fmla="*/ 49 w 49"/>
                                <a:gd name="T23" fmla="*/ 121 h 137"/>
                                <a:gd name="T24" fmla="*/ 49 w 49"/>
                                <a:gd name="T25" fmla="*/ 135 h 137"/>
                                <a:gd name="T26" fmla="*/ 43 w 49"/>
                                <a:gd name="T27" fmla="*/ 137 h 137"/>
                                <a:gd name="T28" fmla="*/ 36 w 49"/>
                                <a:gd name="T29" fmla="*/ 137 h 137"/>
                                <a:gd name="T30" fmla="*/ 19 w 49"/>
                                <a:gd name="T31" fmla="*/ 131 h 137"/>
                                <a:gd name="T32" fmla="*/ 14 w 49"/>
                                <a:gd name="T33" fmla="*/ 114 h 137"/>
                                <a:gd name="T34" fmla="*/ 14 w 49"/>
                                <a:gd name="T35" fmla="*/ 44 h 137"/>
                                <a:gd name="T36" fmla="*/ 0 w 49"/>
                                <a:gd name="T37" fmla="*/ 44 h 137"/>
                                <a:gd name="T38" fmla="*/ 0 w 49"/>
                                <a:gd name="T39" fmla="*/ 30 h 137"/>
                                <a:gd name="T40" fmla="*/ 14 w 49"/>
                                <a:gd name="T41" fmla="*/ 30 h 137"/>
                                <a:gd name="T42" fmla="*/ 14 w 49"/>
                                <a:gd name="T43" fmla="*/ 0 h 1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49" h="137">
                                  <a:moveTo>
                                    <a:pt x="14" y="0"/>
                                  </a:moveTo>
                                  <a:lnTo>
                                    <a:pt x="14" y="0"/>
                                  </a:lnTo>
                                  <a:lnTo>
                                    <a:pt x="32" y="0"/>
                                  </a:lnTo>
                                  <a:lnTo>
                                    <a:pt x="32" y="30"/>
                                  </a:lnTo>
                                  <a:lnTo>
                                    <a:pt x="49" y="30"/>
                                  </a:lnTo>
                                  <a:lnTo>
                                    <a:pt x="49" y="44"/>
                                  </a:lnTo>
                                  <a:lnTo>
                                    <a:pt x="32" y="44"/>
                                  </a:lnTo>
                                  <a:lnTo>
                                    <a:pt x="32" y="113"/>
                                  </a:lnTo>
                                  <a:cubicBezTo>
                                    <a:pt x="32" y="117"/>
                                    <a:pt x="34" y="119"/>
                                    <a:pt x="36" y="121"/>
                                  </a:cubicBezTo>
                                  <a:cubicBezTo>
                                    <a:pt x="37" y="121"/>
                                    <a:pt x="40" y="122"/>
                                    <a:pt x="43" y="122"/>
                                  </a:cubicBezTo>
                                  <a:cubicBezTo>
                                    <a:pt x="44" y="122"/>
                                    <a:pt x="45" y="122"/>
                                    <a:pt x="46" y="122"/>
                                  </a:cubicBezTo>
                                  <a:cubicBezTo>
                                    <a:pt x="47" y="122"/>
                                    <a:pt x="48" y="121"/>
                                    <a:pt x="49" y="121"/>
                                  </a:cubicBezTo>
                                  <a:lnTo>
                                    <a:pt x="49" y="135"/>
                                  </a:lnTo>
                                  <a:cubicBezTo>
                                    <a:pt x="47" y="136"/>
                                    <a:pt x="45" y="136"/>
                                    <a:pt x="43" y="137"/>
                                  </a:cubicBezTo>
                                  <a:cubicBezTo>
                                    <a:pt x="41" y="137"/>
                                    <a:pt x="38" y="137"/>
                                    <a:pt x="36" y="137"/>
                                  </a:cubicBezTo>
                                  <a:cubicBezTo>
                                    <a:pt x="27" y="137"/>
                                    <a:pt x="22" y="135"/>
                                    <a:pt x="19" y="131"/>
                                  </a:cubicBezTo>
                                  <a:cubicBezTo>
                                    <a:pt x="16" y="126"/>
                                    <a:pt x="14" y="121"/>
                                    <a:pt x="14" y="114"/>
                                  </a:cubicBezTo>
                                  <a:lnTo>
                                    <a:pt x="14" y="44"/>
                                  </a:lnTo>
                                  <a:lnTo>
                                    <a:pt x="0" y="44"/>
                                  </a:lnTo>
                                  <a:lnTo>
                                    <a:pt x="0" y="30"/>
                                  </a:lnTo>
                                  <a:lnTo>
                                    <a:pt x="14" y="30"/>
                                  </a:lnTo>
                                  <a:lnTo>
                                    <a:pt x="14"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25" name="Freeform 984"/>
                          <wps:cNvSpPr>
                            <a:spLocks noEditPoints="1"/>
                          </wps:cNvSpPr>
                          <wps:spPr bwMode="auto">
                            <a:xfrm>
                              <a:off x="854" y="3948"/>
                              <a:ext cx="14" cy="115"/>
                            </a:xfrm>
                            <a:custGeom>
                              <a:avLst/>
                              <a:gdLst>
                                <a:gd name="T0" fmla="*/ 0 w 18"/>
                                <a:gd name="T1" fmla="*/ 40 h 145"/>
                                <a:gd name="T2" fmla="*/ 0 w 18"/>
                                <a:gd name="T3" fmla="*/ 40 h 145"/>
                                <a:gd name="T4" fmla="*/ 18 w 18"/>
                                <a:gd name="T5" fmla="*/ 40 h 145"/>
                                <a:gd name="T6" fmla="*/ 18 w 18"/>
                                <a:gd name="T7" fmla="*/ 145 h 145"/>
                                <a:gd name="T8" fmla="*/ 0 w 18"/>
                                <a:gd name="T9" fmla="*/ 145 h 145"/>
                                <a:gd name="T10" fmla="*/ 0 w 18"/>
                                <a:gd name="T11" fmla="*/ 40 h 145"/>
                                <a:gd name="T12" fmla="*/ 0 w 18"/>
                                <a:gd name="T13" fmla="*/ 0 h 145"/>
                                <a:gd name="T14" fmla="*/ 0 w 18"/>
                                <a:gd name="T15" fmla="*/ 0 h 145"/>
                                <a:gd name="T16" fmla="*/ 18 w 18"/>
                                <a:gd name="T17" fmla="*/ 0 h 145"/>
                                <a:gd name="T18" fmla="*/ 18 w 18"/>
                                <a:gd name="T19" fmla="*/ 21 h 145"/>
                                <a:gd name="T20" fmla="*/ 0 w 18"/>
                                <a:gd name="T21" fmla="*/ 21 h 145"/>
                                <a:gd name="T22" fmla="*/ 0 w 18"/>
                                <a:gd name="T23" fmla="*/ 0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8" h="145">
                                  <a:moveTo>
                                    <a:pt x="0" y="40"/>
                                  </a:moveTo>
                                  <a:lnTo>
                                    <a:pt x="0" y="40"/>
                                  </a:lnTo>
                                  <a:lnTo>
                                    <a:pt x="18" y="40"/>
                                  </a:lnTo>
                                  <a:lnTo>
                                    <a:pt x="18" y="145"/>
                                  </a:lnTo>
                                  <a:lnTo>
                                    <a:pt x="0" y="145"/>
                                  </a:lnTo>
                                  <a:lnTo>
                                    <a:pt x="0" y="40"/>
                                  </a:lnTo>
                                  <a:close/>
                                  <a:moveTo>
                                    <a:pt x="0" y="0"/>
                                  </a:moveTo>
                                  <a:lnTo>
                                    <a:pt x="0" y="0"/>
                                  </a:lnTo>
                                  <a:lnTo>
                                    <a:pt x="18" y="0"/>
                                  </a:lnTo>
                                  <a:lnTo>
                                    <a:pt x="18"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26" name="Freeform 985"/>
                          <wps:cNvSpPr>
                            <a:spLocks/>
                          </wps:cNvSpPr>
                          <wps:spPr bwMode="auto">
                            <a:xfrm>
                              <a:off x="890" y="3948"/>
                              <a:ext cx="14" cy="115"/>
                            </a:xfrm>
                            <a:custGeom>
                              <a:avLst/>
                              <a:gdLst>
                                <a:gd name="T0" fmla="*/ 0 w 17"/>
                                <a:gd name="T1" fmla="*/ 0 h 145"/>
                                <a:gd name="T2" fmla="*/ 0 w 17"/>
                                <a:gd name="T3" fmla="*/ 0 h 145"/>
                                <a:gd name="T4" fmla="*/ 17 w 17"/>
                                <a:gd name="T5" fmla="*/ 0 h 145"/>
                                <a:gd name="T6" fmla="*/ 17 w 17"/>
                                <a:gd name="T7" fmla="*/ 145 h 145"/>
                                <a:gd name="T8" fmla="*/ 0 w 17"/>
                                <a:gd name="T9" fmla="*/ 145 h 145"/>
                                <a:gd name="T10" fmla="*/ 0 w 17"/>
                                <a:gd name="T11" fmla="*/ 0 h 145"/>
                              </a:gdLst>
                              <a:ahLst/>
                              <a:cxnLst>
                                <a:cxn ang="0">
                                  <a:pos x="T0" y="T1"/>
                                </a:cxn>
                                <a:cxn ang="0">
                                  <a:pos x="T2" y="T3"/>
                                </a:cxn>
                                <a:cxn ang="0">
                                  <a:pos x="T4" y="T5"/>
                                </a:cxn>
                                <a:cxn ang="0">
                                  <a:pos x="T6" y="T7"/>
                                </a:cxn>
                                <a:cxn ang="0">
                                  <a:pos x="T8" y="T9"/>
                                </a:cxn>
                                <a:cxn ang="0">
                                  <a:pos x="T10" y="T11"/>
                                </a:cxn>
                              </a:cxnLst>
                              <a:rect l="0" t="0" r="r" b="b"/>
                              <a:pathLst>
                                <a:path w="17" h="145">
                                  <a:moveTo>
                                    <a:pt x="0" y="0"/>
                                  </a:moveTo>
                                  <a:lnTo>
                                    <a:pt x="0" y="0"/>
                                  </a:lnTo>
                                  <a:lnTo>
                                    <a:pt x="17" y="0"/>
                                  </a:lnTo>
                                  <a:lnTo>
                                    <a:pt x="17" y="145"/>
                                  </a:lnTo>
                                  <a:lnTo>
                                    <a:pt x="0" y="145"/>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27" name="Freeform 986"/>
                          <wps:cNvSpPr>
                            <a:spLocks/>
                          </wps:cNvSpPr>
                          <wps:spPr bwMode="auto">
                            <a:xfrm>
                              <a:off x="926" y="3948"/>
                              <a:ext cx="15" cy="115"/>
                            </a:xfrm>
                            <a:custGeom>
                              <a:avLst/>
                              <a:gdLst>
                                <a:gd name="T0" fmla="*/ 0 w 18"/>
                                <a:gd name="T1" fmla="*/ 0 h 145"/>
                                <a:gd name="T2" fmla="*/ 0 w 18"/>
                                <a:gd name="T3" fmla="*/ 0 h 145"/>
                                <a:gd name="T4" fmla="*/ 18 w 18"/>
                                <a:gd name="T5" fmla="*/ 0 h 145"/>
                                <a:gd name="T6" fmla="*/ 18 w 18"/>
                                <a:gd name="T7" fmla="*/ 145 h 145"/>
                                <a:gd name="T8" fmla="*/ 0 w 18"/>
                                <a:gd name="T9" fmla="*/ 145 h 145"/>
                                <a:gd name="T10" fmla="*/ 0 w 18"/>
                                <a:gd name="T11" fmla="*/ 0 h 145"/>
                              </a:gdLst>
                              <a:ahLst/>
                              <a:cxnLst>
                                <a:cxn ang="0">
                                  <a:pos x="T0" y="T1"/>
                                </a:cxn>
                                <a:cxn ang="0">
                                  <a:pos x="T2" y="T3"/>
                                </a:cxn>
                                <a:cxn ang="0">
                                  <a:pos x="T4" y="T5"/>
                                </a:cxn>
                                <a:cxn ang="0">
                                  <a:pos x="T6" y="T7"/>
                                </a:cxn>
                                <a:cxn ang="0">
                                  <a:pos x="T8" y="T9"/>
                                </a:cxn>
                                <a:cxn ang="0">
                                  <a:pos x="T10" y="T11"/>
                                </a:cxn>
                              </a:cxnLst>
                              <a:rect l="0" t="0" r="r" b="b"/>
                              <a:pathLst>
                                <a:path w="18" h="145">
                                  <a:moveTo>
                                    <a:pt x="0" y="0"/>
                                  </a:moveTo>
                                  <a:lnTo>
                                    <a:pt x="0" y="0"/>
                                  </a:lnTo>
                                  <a:lnTo>
                                    <a:pt x="18" y="0"/>
                                  </a:lnTo>
                                  <a:lnTo>
                                    <a:pt x="18" y="145"/>
                                  </a:lnTo>
                                  <a:lnTo>
                                    <a:pt x="0" y="145"/>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28" name="Freeform 987"/>
                          <wps:cNvSpPr>
                            <a:spLocks noEditPoints="1"/>
                          </wps:cNvSpPr>
                          <wps:spPr bwMode="auto">
                            <a:xfrm>
                              <a:off x="956" y="3977"/>
                              <a:ext cx="78" cy="89"/>
                            </a:xfrm>
                            <a:custGeom>
                              <a:avLst/>
                              <a:gdLst>
                                <a:gd name="T0" fmla="*/ 49 w 99"/>
                                <a:gd name="T1" fmla="*/ 97 h 112"/>
                                <a:gd name="T2" fmla="*/ 49 w 99"/>
                                <a:gd name="T3" fmla="*/ 97 h 112"/>
                                <a:gd name="T4" fmla="*/ 74 w 99"/>
                                <a:gd name="T5" fmla="*/ 84 h 112"/>
                                <a:gd name="T6" fmla="*/ 80 w 99"/>
                                <a:gd name="T7" fmla="*/ 54 h 112"/>
                                <a:gd name="T8" fmla="*/ 75 w 99"/>
                                <a:gd name="T9" fmla="*/ 30 h 112"/>
                                <a:gd name="T10" fmla="*/ 50 w 99"/>
                                <a:gd name="T11" fmla="*/ 15 h 112"/>
                                <a:gd name="T12" fmla="*/ 26 w 99"/>
                                <a:gd name="T13" fmla="*/ 28 h 112"/>
                                <a:gd name="T14" fmla="*/ 18 w 99"/>
                                <a:gd name="T15" fmla="*/ 58 h 112"/>
                                <a:gd name="T16" fmla="*/ 26 w 99"/>
                                <a:gd name="T17" fmla="*/ 86 h 112"/>
                                <a:gd name="T18" fmla="*/ 49 w 99"/>
                                <a:gd name="T19" fmla="*/ 97 h 112"/>
                                <a:gd name="T20" fmla="*/ 49 w 99"/>
                                <a:gd name="T21" fmla="*/ 97 h 112"/>
                                <a:gd name="T22" fmla="*/ 50 w 99"/>
                                <a:gd name="T23" fmla="*/ 0 h 112"/>
                                <a:gd name="T24" fmla="*/ 50 w 99"/>
                                <a:gd name="T25" fmla="*/ 0 h 112"/>
                                <a:gd name="T26" fmla="*/ 85 w 99"/>
                                <a:gd name="T27" fmla="*/ 13 h 112"/>
                                <a:gd name="T28" fmla="*/ 99 w 99"/>
                                <a:gd name="T29" fmla="*/ 53 h 112"/>
                                <a:gd name="T30" fmla="*/ 86 w 99"/>
                                <a:gd name="T31" fmla="*/ 96 h 112"/>
                                <a:gd name="T32" fmla="*/ 48 w 99"/>
                                <a:gd name="T33" fmla="*/ 112 h 112"/>
                                <a:gd name="T34" fmla="*/ 13 w 99"/>
                                <a:gd name="T35" fmla="*/ 97 h 112"/>
                                <a:gd name="T36" fmla="*/ 0 w 99"/>
                                <a:gd name="T37" fmla="*/ 58 h 112"/>
                                <a:gd name="T38" fmla="*/ 14 w 99"/>
                                <a:gd name="T39" fmla="*/ 15 h 112"/>
                                <a:gd name="T40" fmla="*/ 50 w 99"/>
                                <a:gd name="T41" fmla="*/ 0 h 112"/>
                                <a:gd name="T42" fmla="*/ 50 w 99"/>
                                <a:gd name="T43" fmla="*/ 0 h 112"/>
                                <a:gd name="T44" fmla="*/ 49 w 99"/>
                                <a:gd name="T45" fmla="*/ 0 h 112"/>
                                <a:gd name="T46" fmla="*/ 49 w 99"/>
                                <a:gd name="T47" fmla="*/ 0 h 112"/>
                                <a:gd name="T48" fmla="*/ 49 w 99"/>
                                <a:gd name="T49"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9" h="112">
                                  <a:moveTo>
                                    <a:pt x="49" y="97"/>
                                  </a:moveTo>
                                  <a:lnTo>
                                    <a:pt x="49" y="97"/>
                                  </a:lnTo>
                                  <a:cubicBezTo>
                                    <a:pt x="61" y="97"/>
                                    <a:pt x="69" y="92"/>
                                    <a:pt x="74" y="84"/>
                                  </a:cubicBezTo>
                                  <a:cubicBezTo>
                                    <a:pt x="78" y="75"/>
                                    <a:pt x="80" y="65"/>
                                    <a:pt x="80" y="54"/>
                                  </a:cubicBezTo>
                                  <a:cubicBezTo>
                                    <a:pt x="80" y="44"/>
                                    <a:pt x="79" y="36"/>
                                    <a:pt x="75" y="30"/>
                                  </a:cubicBezTo>
                                  <a:cubicBezTo>
                                    <a:pt x="70" y="20"/>
                                    <a:pt x="62" y="15"/>
                                    <a:pt x="50" y="15"/>
                                  </a:cubicBezTo>
                                  <a:cubicBezTo>
                                    <a:pt x="39" y="15"/>
                                    <a:pt x="31" y="19"/>
                                    <a:pt x="26" y="28"/>
                                  </a:cubicBezTo>
                                  <a:cubicBezTo>
                                    <a:pt x="21" y="36"/>
                                    <a:pt x="18" y="46"/>
                                    <a:pt x="18" y="58"/>
                                  </a:cubicBezTo>
                                  <a:cubicBezTo>
                                    <a:pt x="18" y="69"/>
                                    <a:pt x="21" y="78"/>
                                    <a:pt x="26" y="86"/>
                                  </a:cubicBezTo>
                                  <a:cubicBezTo>
                                    <a:pt x="31" y="93"/>
                                    <a:pt x="39" y="97"/>
                                    <a:pt x="49" y="97"/>
                                  </a:cubicBezTo>
                                  <a:lnTo>
                                    <a:pt x="49" y="97"/>
                                  </a:lnTo>
                                  <a:close/>
                                  <a:moveTo>
                                    <a:pt x="50" y="0"/>
                                  </a:moveTo>
                                  <a:lnTo>
                                    <a:pt x="50" y="0"/>
                                  </a:lnTo>
                                  <a:cubicBezTo>
                                    <a:pt x="64" y="0"/>
                                    <a:pt x="75" y="4"/>
                                    <a:pt x="85" y="13"/>
                                  </a:cubicBezTo>
                                  <a:cubicBezTo>
                                    <a:pt x="94" y="22"/>
                                    <a:pt x="99" y="36"/>
                                    <a:pt x="99" y="53"/>
                                  </a:cubicBezTo>
                                  <a:cubicBezTo>
                                    <a:pt x="99" y="70"/>
                                    <a:pt x="94" y="84"/>
                                    <a:pt x="86" y="96"/>
                                  </a:cubicBezTo>
                                  <a:cubicBezTo>
                                    <a:pt x="78" y="107"/>
                                    <a:pt x="65" y="112"/>
                                    <a:pt x="48" y="112"/>
                                  </a:cubicBezTo>
                                  <a:cubicBezTo>
                                    <a:pt x="33" y="112"/>
                                    <a:pt x="22" y="107"/>
                                    <a:pt x="13" y="97"/>
                                  </a:cubicBezTo>
                                  <a:cubicBezTo>
                                    <a:pt x="4" y="88"/>
                                    <a:pt x="0" y="74"/>
                                    <a:pt x="0" y="58"/>
                                  </a:cubicBezTo>
                                  <a:cubicBezTo>
                                    <a:pt x="0" y="40"/>
                                    <a:pt x="5" y="26"/>
                                    <a:pt x="14" y="15"/>
                                  </a:cubicBezTo>
                                  <a:cubicBezTo>
                                    <a:pt x="23" y="5"/>
                                    <a:pt x="35" y="0"/>
                                    <a:pt x="50" y="0"/>
                                  </a:cubicBezTo>
                                  <a:lnTo>
                                    <a:pt x="50" y="0"/>
                                  </a:lnTo>
                                  <a:close/>
                                  <a:moveTo>
                                    <a:pt x="49" y="0"/>
                                  </a:moveTo>
                                  <a:lnTo>
                                    <a:pt x="49" y="0"/>
                                  </a:lnTo>
                                  <a:lnTo>
                                    <a:pt x="49"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29" name="Freeform 988"/>
                          <wps:cNvSpPr>
                            <a:spLocks/>
                          </wps:cNvSpPr>
                          <wps:spPr bwMode="auto">
                            <a:xfrm>
                              <a:off x="1048" y="4011"/>
                              <a:ext cx="39" cy="15"/>
                            </a:xfrm>
                            <a:custGeom>
                              <a:avLst/>
                              <a:gdLst>
                                <a:gd name="T0" fmla="*/ 0 w 49"/>
                                <a:gd name="T1" fmla="*/ 0 h 18"/>
                                <a:gd name="T2" fmla="*/ 0 w 49"/>
                                <a:gd name="T3" fmla="*/ 0 h 18"/>
                                <a:gd name="T4" fmla="*/ 49 w 49"/>
                                <a:gd name="T5" fmla="*/ 0 h 18"/>
                                <a:gd name="T6" fmla="*/ 49 w 49"/>
                                <a:gd name="T7" fmla="*/ 18 h 18"/>
                                <a:gd name="T8" fmla="*/ 0 w 49"/>
                                <a:gd name="T9" fmla="*/ 18 h 18"/>
                                <a:gd name="T10" fmla="*/ 0 w 49"/>
                                <a:gd name="T11" fmla="*/ 0 h 18"/>
                              </a:gdLst>
                              <a:ahLst/>
                              <a:cxnLst>
                                <a:cxn ang="0">
                                  <a:pos x="T0" y="T1"/>
                                </a:cxn>
                                <a:cxn ang="0">
                                  <a:pos x="T2" y="T3"/>
                                </a:cxn>
                                <a:cxn ang="0">
                                  <a:pos x="T4" y="T5"/>
                                </a:cxn>
                                <a:cxn ang="0">
                                  <a:pos x="T6" y="T7"/>
                                </a:cxn>
                                <a:cxn ang="0">
                                  <a:pos x="T8" y="T9"/>
                                </a:cxn>
                                <a:cxn ang="0">
                                  <a:pos x="T10" y="T11"/>
                                </a:cxn>
                              </a:cxnLst>
                              <a:rect l="0" t="0" r="r" b="b"/>
                              <a:pathLst>
                                <a:path w="49" h="18">
                                  <a:moveTo>
                                    <a:pt x="0" y="0"/>
                                  </a:moveTo>
                                  <a:lnTo>
                                    <a:pt x="0" y="0"/>
                                  </a:lnTo>
                                  <a:lnTo>
                                    <a:pt x="49" y="0"/>
                                  </a:lnTo>
                                  <a:lnTo>
                                    <a:pt x="49" y="18"/>
                                  </a:lnTo>
                                  <a:lnTo>
                                    <a:pt x="0" y="18"/>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30" name="Freeform 989"/>
                          <wps:cNvSpPr>
                            <a:spLocks noEditPoints="1"/>
                          </wps:cNvSpPr>
                          <wps:spPr bwMode="auto">
                            <a:xfrm>
                              <a:off x="1147" y="3945"/>
                              <a:ext cx="91" cy="122"/>
                            </a:xfrm>
                            <a:custGeom>
                              <a:avLst/>
                              <a:gdLst>
                                <a:gd name="T0" fmla="*/ 18 w 115"/>
                                <a:gd name="T1" fmla="*/ 102 h 153"/>
                                <a:gd name="T2" fmla="*/ 18 w 115"/>
                                <a:gd name="T3" fmla="*/ 102 h 153"/>
                                <a:gd name="T4" fmla="*/ 24 w 115"/>
                                <a:gd name="T5" fmla="*/ 122 h 153"/>
                                <a:gd name="T6" fmla="*/ 59 w 115"/>
                                <a:gd name="T7" fmla="*/ 136 h 153"/>
                                <a:gd name="T8" fmla="*/ 79 w 115"/>
                                <a:gd name="T9" fmla="*/ 133 h 153"/>
                                <a:gd name="T10" fmla="*/ 96 w 115"/>
                                <a:gd name="T11" fmla="*/ 111 h 153"/>
                                <a:gd name="T12" fmla="*/ 89 w 115"/>
                                <a:gd name="T13" fmla="*/ 94 h 153"/>
                                <a:gd name="T14" fmla="*/ 65 w 115"/>
                                <a:gd name="T15" fmla="*/ 86 h 153"/>
                                <a:gd name="T16" fmla="*/ 46 w 115"/>
                                <a:gd name="T17" fmla="*/ 81 h 153"/>
                                <a:gd name="T18" fmla="*/ 19 w 115"/>
                                <a:gd name="T19" fmla="*/ 72 h 153"/>
                                <a:gd name="T20" fmla="*/ 5 w 115"/>
                                <a:gd name="T21" fmla="*/ 44 h 153"/>
                                <a:gd name="T22" fmla="*/ 18 w 115"/>
                                <a:gd name="T23" fmla="*/ 12 h 153"/>
                                <a:gd name="T24" fmla="*/ 56 w 115"/>
                                <a:gd name="T25" fmla="*/ 0 h 153"/>
                                <a:gd name="T26" fmla="*/ 95 w 115"/>
                                <a:gd name="T27" fmla="*/ 11 h 153"/>
                                <a:gd name="T28" fmla="*/ 111 w 115"/>
                                <a:gd name="T29" fmla="*/ 46 h 153"/>
                                <a:gd name="T30" fmla="*/ 93 w 115"/>
                                <a:gd name="T31" fmla="*/ 46 h 153"/>
                                <a:gd name="T32" fmla="*/ 86 w 115"/>
                                <a:gd name="T33" fmla="*/ 28 h 153"/>
                                <a:gd name="T34" fmla="*/ 56 w 115"/>
                                <a:gd name="T35" fmla="*/ 17 h 153"/>
                                <a:gd name="T36" fmla="*/ 31 w 115"/>
                                <a:gd name="T37" fmla="*/ 24 h 153"/>
                                <a:gd name="T38" fmla="*/ 23 w 115"/>
                                <a:gd name="T39" fmla="*/ 41 h 153"/>
                                <a:gd name="T40" fmla="*/ 32 w 115"/>
                                <a:gd name="T41" fmla="*/ 57 h 153"/>
                                <a:gd name="T42" fmla="*/ 59 w 115"/>
                                <a:gd name="T43" fmla="*/ 65 h 153"/>
                                <a:gd name="T44" fmla="*/ 79 w 115"/>
                                <a:gd name="T45" fmla="*/ 69 h 153"/>
                                <a:gd name="T46" fmla="*/ 102 w 115"/>
                                <a:gd name="T47" fmla="*/ 78 h 153"/>
                                <a:gd name="T48" fmla="*/ 115 w 115"/>
                                <a:gd name="T49" fmla="*/ 108 h 153"/>
                                <a:gd name="T50" fmla="*/ 98 w 115"/>
                                <a:gd name="T51" fmla="*/ 142 h 153"/>
                                <a:gd name="T52" fmla="*/ 57 w 115"/>
                                <a:gd name="T53" fmla="*/ 153 h 153"/>
                                <a:gd name="T54" fmla="*/ 15 w 115"/>
                                <a:gd name="T55" fmla="*/ 139 h 153"/>
                                <a:gd name="T56" fmla="*/ 0 w 115"/>
                                <a:gd name="T57" fmla="*/ 102 h 153"/>
                                <a:gd name="T58" fmla="*/ 18 w 115"/>
                                <a:gd name="T59" fmla="*/ 102 h 153"/>
                                <a:gd name="T60" fmla="*/ 58 w 115"/>
                                <a:gd name="T61" fmla="*/ 0 h 153"/>
                                <a:gd name="T62" fmla="*/ 58 w 115"/>
                                <a:gd name="T63" fmla="*/ 0 h 153"/>
                                <a:gd name="T64" fmla="*/ 58 w 115"/>
                                <a:gd name="T65" fmla="*/ 0 h 1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15" h="153">
                                  <a:moveTo>
                                    <a:pt x="18" y="102"/>
                                  </a:moveTo>
                                  <a:lnTo>
                                    <a:pt x="18" y="102"/>
                                  </a:lnTo>
                                  <a:cubicBezTo>
                                    <a:pt x="19" y="110"/>
                                    <a:pt x="21" y="116"/>
                                    <a:pt x="24" y="122"/>
                                  </a:cubicBezTo>
                                  <a:cubicBezTo>
                                    <a:pt x="31" y="131"/>
                                    <a:pt x="42" y="136"/>
                                    <a:pt x="59" y="136"/>
                                  </a:cubicBezTo>
                                  <a:cubicBezTo>
                                    <a:pt x="66" y="136"/>
                                    <a:pt x="73" y="135"/>
                                    <a:pt x="79" y="133"/>
                                  </a:cubicBezTo>
                                  <a:cubicBezTo>
                                    <a:pt x="90" y="129"/>
                                    <a:pt x="96" y="122"/>
                                    <a:pt x="96" y="111"/>
                                  </a:cubicBezTo>
                                  <a:cubicBezTo>
                                    <a:pt x="96" y="103"/>
                                    <a:pt x="94" y="97"/>
                                    <a:pt x="89" y="94"/>
                                  </a:cubicBezTo>
                                  <a:cubicBezTo>
                                    <a:pt x="84" y="91"/>
                                    <a:pt x="76" y="88"/>
                                    <a:pt x="65" y="86"/>
                                  </a:cubicBezTo>
                                  <a:lnTo>
                                    <a:pt x="46" y="81"/>
                                  </a:lnTo>
                                  <a:cubicBezTo>
                                    <a:pt x="33" y="78"/>
                                    <a:pt x="24" y="75"/>
                                    <a:pt x="19" y="72"/>
                                  </a:cubicBezTo>
                                  <a:cubicBezTo>
                                    <a:pt x="9" y="65"/>
                                    <a:pt x="5" y="56"/>
                                    <a:pt x="5" y="44"/>
                                  </a:cubicBezTo>
                                  <a:cubicBezTo>
                                    <a:pt x="5" y="31"/>
                                    <a:pt x="9" y="21"/>
                                    <a:pt x="18" y="12"/>
                                  </a:cubicBezTo>
                                  <a:cubicBezTo>
                                    <a:pt x="27" y="4"/>
                                    <a:pt x="40" y="0"/>
                                    <a:pt x="56" y="0"/>
                                  </a:cubicBezTo>
                                  <a:cubicBezTo>
                                    <a:pt x="72" y="0"/>
                                    <a:pt x="85" y="3"/>
                                    <a:pt x="95" y="11"/>
                                  </a:cubicBezTo>
                                  <a:cubicBezTo>
                                    <a:pt x="106" y="18"/>
                                    <a:pt x="111" y="30"/>
                                    <a:pt x="111" y="46"/>
                                  </a:cubicBezTo>
                                  <a:lnTo>
                                    <a:pt x="93" y="46"/>
                                  </a:lnTo>
                                  <a:cubicBezTo>
                                    <a:pt x="92" y="38"/>
                                    <a:pt x="90" y="32"/>
                                    <a:pt x="86" y="28"/>
                                  </a:cubicBezTo>
                                  <a:cubicBezTo>
                                    <a:pt x="80" y="21"/>
                                    <a:pt x="70" y="17"/>
                                    <a:pt x="56" y="17"/>
                                  </a:cubicBezTo>
                                  <a:cubicBezTo>
                                    <a:pt x="44" y="17"/>
                                    <a:pt x="36" y="19"/>
                                    <a:pt x="31" y="24"/>
                                  </a:cubicBezTo>
                                  <a:cubicBezTo>
                                    <a:pt x="26" y="29"/>
                                    <a:pt x="23" y="35"/>
                                    <a:pt x="23" y="41"/>
                                  </a:cubicBezTo>
                                  <a:cubicBezTo>
                                    <a:pt x="23" y="48"/>
                                    <a:pt x="26" y="53"/>
                                    <a:pt x="32" y="57"/>
                                  </a:cubicBezTo>
                                  <a:cubicBezTo>
                                    <a:pt x="36" y="59"/>
                                    <a:pt x="45" y="61"/>
                                    <a:pt x="59" y="65"/>
                                  </a:cubicBezTo>
                                  <a:lnTo>
                                    <a:pt x="79" y="69"/>
                                  </a:lnTo>
                                  <a:cubicBezTo>
                                    <a:pt x="89" y="71"/>
                                    <a:pt x="96" y="74"/>
                                    <a:pt x="102" y="78"/>
                                  </a:cubicBezTo>
                                  <a:cubicBezTo>
                                    <a:pt x="111" y="85"/>
                                    <a:pt x="115" y="95"/>
                                    <a:pt x="115" y="108"/>
                                  </a:cubicBezTo>
                                  <a:cubicBezTo>
                                    <a:pt x="115" y="124"/>
                                    <a:pt x="110" y="135"/>
                                    <a:pt x="98" y="142"/>
                                  </a:cubicBezTo>
                                  <a:cubicBezTo>
                                    <a:pt x="86" y="149"/>
                                    <a:pt x="73" y="153"/>
                                    <a:pt x="57" y="153"/>
                                  </a:cubicBezTo>
                                  <a:cubicBezTo>
                                    <a:pt x="39" y="153"/>
                                    <a:pt x="25" y="148"/>
                                    <a:pt x="15" y="139"/>
                                  </a:cubicBezTo>
                                  <a:cubicBezTo>
                                    <a:pt x="5" y="130"/>
                                    <a:pt x="0" y="117"/>
                                    <a:pt x="0" y="102"/>
                                  </a:cubicBezTo>
                                  <a:lnTo>
                                    <a:pt x="18" y="102"/>
                                  </a:lnTo>
                                  <a:close/>
                                  <a:moveTo>
                                    <a:pt x="58" y="0"/>
                                  </a:moveTo>
                                  <a:lnTo>
                                    <a:pt x="58" y="0"/>
                                  </a:lnTo>
                                  <a:lnTo>
                                    <a:pt x="5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31" name="Freeform 990"/>
                          <wps:cNvSpPr>
                            <a:spLocks noEditPoints="1"/>
                          </wps:cNvSpPr>
                          <wps:spPr bwMode="auto">
                            <a:xfrm>
                              <a:off x="1251" y="3977"/>
                              <a:ext cx="79" cy="89"/>
                            </a:xfrm>
                            <a:custGeom>
                              <a:avLst/>
                              <a:gdLst>
                                <a:gd name="T0" fmla="*/ 49 w 99"/>
                                <a:gd name="T1" fmla="*/ 97 h 112"/>
                                <a:gd name="T2" fmla="*/ 49 w 99"/>
                                <a:gd name="T3" fmla="*/ 97 h 112"/>
                                <a:gd name="T4" fmla="*/ 74 w 99"/>
                                <a:gd name="T5" fmla="*/ 84 h 112"/>
                                <a:gd name="T6" fmla="*/ 80 w 99"/>
                                <a:gd name="T7" fmla="*/ 54 h 112"/>
                                <a:gd name="T8" fmla="*/ 75 w 99"/>
                                <a:gd name="T9" fmla="*/ 30 h 112"/>
                                <a:gd name="T10" fmla="*/ 50 w 99"/>
                                <a:gd name="T11" fmla="*/ 15 h 112"/>
                                <a:gd name="T12" fmla="*/ 26 w 99"/>
                                <a:gd name="T13" fmla="*/ 28 h 112"/>
                                <a:gd name="T14" fmla="*/ 18 w 99"/>
                                <a:gd name="T15" fmla="*/ 58 h 112"/>
                                <a:gd name="T16" fmla="*/ 26 w 99"/>
                                <a:gd name="T17" fmla="*/ 86 h 112"/>
                                <a:gd name="T18" fmla="*/ 49 w 99"/>
                                <a:gd name="T19" fmla="*/ 97 h 112"/>
                                <a:gd name="T20" fmla="*/ 49 w 99"/>
                                <a:gd name="T21" fmla="*/ 97 h 112"/>
                                <a:gd name="T22" fmla="*/ 50 w 99"/>
                                <a:gd name="T23" fmla="*/ 0 h 112"/>
                                <a:gd name="T24" fmla="*/ 50 w 99"/>
                                <a:gd name="T25" fmla="*/ 0 h 112"/>
                                <a:gd name="T26" fmla="*/ 85 w 99"/>
                                <a:gd name="T27" fmla="*/ 13 h 112"/>
                                <a:gd name="T28" fmla="*/ 99 w 99"/>
                                <a:gd name="T29" fmla="*/ 53 h 112"/>
                                <a:gd name="T30" fmla="*/ 86 w 99"/>
                                <a:gd name="T31" fmla="*/ 96 h 112"/>
                                <a:gd name="T32" fmla="*/ 48 w 99"/>
                                <a:gd name="T33" fmla="*/ 112 h 112"/>
                                <a:gd name="T34" fmla="*/ 13 w 99"/>
                                <a:gd name="T35" fmla="*/ 97 h 112"/>
                                <a:gd name="T36" fmla="*/ 0 w 99"/>
                                <a:gd name="T37" fmla="*/ 58 h 112"/>
                                <a:gd name="T38" fmla="*/ 14 w 99"/>
                                <a:gd name="T39" fmla="*/ 15 h 112"/>
                                <a:gd name="T40" fmla="*/ 50 w 99"/>
                                <a:gd name="T41" fmla="*/ 0 h 112"/>
                                <a:gd name="T42" fmla="*/ 50 w 99"/>
                                <a:gd name="T43" fmla="*/ 0 h 112"/>
                                <a:gd name="T44" fmla="*/ 49 w 99"/>
                                <a:gd name="T45" fmla="*/ 0 h 112"/>
                                <a:gd name="T46" fmla="*/ 49 w 99"/>
                                <a:gd name="T47" fmla="*/ 0 h 112"/>
                                <a:gd name="T48" fmla="*/ 49 w 99"/>
                                <a:gd name="T49"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9" h="112">
                                  <a:moveTo>
                                    <a:pt x="49" y="97"/>
                                  </a:moveTo>
                                  <a:lnTo>
                                    <a:pt x="49" y="97"/>
                                  </a:lnTo>
                                  <a:cubicBezTo>
                                    <a:pt x="61" y="97"/>
                                    <a:pt x="69" y="92"/>
                                    <a:pt x="74" y="84"/>
                                  </a:cubicBezTo>
                                  <a:cubicBezTo>
                                    <a:pt x="78" y="75"/>
                                    <a:pt x="80" y="65"/>
                                    <a:pt x="80" y="54"/>
                                  </a:cubicBezTo>
                                  <a:cubicBezTo>
                                    <a:pt x="80" y="44"/>
                                    <a:pt x="79" y="36"/>
                                    <a:pt x="75" y="30"/>
                                  </a:cubicBezTo>
                                  <a:cubicBezTo>
                                    <a:pt x="70" y="20"/>
                                    <a:pt x="62" y="15"/>
                                    <a:pt x="50" y="15"/>
                                  </a:cubicBezTo>
                                  <a:cubicBezTo>
                                    <a:pt x="39" y="15"/>
                                    <a:pt x="31" y="19"/>
                                    <a:pt x="26" y="28"/>
                                  </a:cubicBezTo>
                                  <a:cubicBezTo>
                                    <a:pt x="21" y="36"/>
                                    <a:pt x="18" y="46"/>
                                    <a:pt x="18" y="58"/>
                                  </a:cubicBezTo>
                                  <a:cubicBezTo>
                                    <a:pt x="18" y="69"/>
                                    <a:pt x="21" y="78"/>
                                    <a:pt x="26" y="86"/>
                                  </a:cubicBezTo>
                                  <a:cubicBezTo>
                                    <a:pt x="31" y="93"/>
                                    <a:pt x="39" y="97"/>
                                    <a:pt x="49" y="97"/>
                                  </a:cubicBezTo>
                                  <a:lnTo>
                                    <a:pt x="49" y="97"/>
                                  </a:lnTo>
                                  <a:close/>
                                  <a:moveTo>
                                    <a:pt x="50" y="0"/>
                                  </a:moveTo>
                                  <a:lnTo>
                                    <a:pt x="50" y="0"/>
                                  </a:lnTo>
                                  <a:cubicBezTo>
                                    <a:pt x="64" y="0"/>
                                    <a:pt x="75" y="4"/>
                                    <a:pt x="85" y="13"/>
                                  </a:cubicBezTo>
                                  <a:cubicBezTo>
                                    <a:pt x="94" y="22"/>
                                    <a:pt x="99" y="36"/>
                                    <a:pt x="99" y="53"/>
                                  </a:cubicBezTo>
                                  <a:cubicBezTo>
                                    <a:pt x="99" y="70"/>
                                    <a:pt x="95" y="84"/>
                                    <a:pt x="86" y="96"/>
                                  </a:cubicBezTo>
                                  <a:cubicBezTo>
                                    <a:pt x="78" y="107"/>
                                    <a:pt x="65" y="112"/>
                                    <a:pt x="48" y="112"/>
                                  </a:cubicBezTo>
                                  <a:cubicBezTo>
                                    <a:pt x="33" y="112"/>
                                    <a:pt x="22" y="107"/>
                                    <a:pt x="13" y="97"/>
                                  </a:cubicBezTo>
                                  <a:cubicBezTo>
                                    <a:pt x="4" y="88"/>
                                    <a:pt x="0" y="74"/>
                                    <a:pt x="0" y="58"/>
                                  </a:cubicBezTo>
                                  <a:cubicBezTo>
                                    <a:pt x="0" y="40"/>
                                    <a:pt x="5" y="26"/>
                                    <a:pt x="14" y="15"/>
                                  </a:cubicBezTo>
                                  <a:cubicBezTo>
                                    <a:pt x="23" y="5"/>
                                    <a:pt x="35" y="0"/>
                                    <a:pt x="50" y="0"/>
                                  </a:cubicBezTo>
                                  <a:lnTo>
                                    <a:pt x="50" y="0"/>
                                  </a:lnTo>
                                  <a:close/>
                                  <a:moveTo>
                                    <a:pt x="49" y="0"/>
                                  </a:moveTo>
                                  <a:lnTo>
                                    <a:pt x="49" y="0"/>
                                  </a:lnTo>
                                  <a:lnTo>
                                    <a:pt x="49"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32" name="Freeform 991"/>
                          <wps:cNvSpPr>
                            <a:spLocks/>
                          </wps:cNvSpPr>
                          <wps:spPr bwMode="auto">
                            <a:xfrm>
                              <a:off x="1347" y="3948"/>
                              <a:ext cx="15" cy="115"/>
                            </a:xfrm>
                            <a:custGeom>
                              <a:avLst/>
                              <a:gdLst>
                                <a:gd name="T0" fmla="*/ 0 w 18"/>
                                <a:gd name="T1" fmla="*/ 0 h 145"/>
                                <a:gd name="T2" fmla="*/ 0 w 18"/>
                                <a:gd name="T3" fmla="*/ 0 h 145"/>
                                <a:gd name="T4" fmla="*/ 18 w 18"/>
                                <a:gd name="T5" fmla="*/ 0 h 145"/>
                                <a:gd name="T6" fmla="*/ 18 w 18"/>
                                <a:gd name="T7" fmla="*/ 145 h 145"/>
                                <a:gd name="T8" fmla="*/ 0 w 18"/>
                                <a:gd name="T9" fmla="*/ 145 h 145"/>
                                <a:gd name="T10" fmla="*/ 0 w 18"/>
                                <a:gd name="T11" fmla="*/ 0 h 145"/>
                              </a:gdLst>
                              <a:ahLst/>
                              <a:cxnLst>
                                <a:cxn ang="0">
                                  <a:pos x="T0" y="T1"/>
                                </a:cxn>
                                <a:cxn ang="0">
                                  <a:pos x="T2" y="T3"/>
                                </a:cxn>
                                <a:cxn ang="0">
                                  <a:pos x="T4" y="T5"/>
                                </a:cxn>
                                <a:cxn ang="0">
                                  <a:pos x="T6" y="T7"/>
                                </a:cxn>
                                <a:cxn ang="0">
                                  <a:pos x="T8" y="T9"/>
                                </a:cxn>
                                <a:cxn ang="0">
                                  <a:pos x="T10" y="T11"/>
                                </a:cxn>
                              </a:cxnLst>
                              <a:rect l="0" t="0" r="r" b="b"/>
                              <a:pathLst>
                                <a:path w="18" h="145">
                                  <a:moveTo>
                                    <a:pt x="0" y="0"/>
                                  </a:moveTo>
                                  <a:lnTo>
                                    <a:pt x="0" y="0"/>
                                  </a:lnTo>
                                  <a:lnTo>
                                    <a:pt x="18" y="0"/>
                                  </a:lnTo>
                                  <a:lnTo>
                                    <a:pt x="18" y="145"/>
                                  </a:lnTo>
                                  <a:lnTo>
                                    <a:pt x="0" y="145"/>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33" name="Freeform 992"/>
                          <wps:cNvSpPr>
                            <a:spLocks noEditPoints="1"/>
                          </wps:cNvSpPr>
                          <wps:spPr bwMode="auto">
                            <a:xfrm>
                              <a:off x="1377" y="3977"/>
                              <a:ext cx="78" cy="89"/>
                            </a:xfrm>
                            <a:custGeom>
                              <a:avLst/>
                              <a:gdLst>
                                <a:gd name="T0" fmla="*/ 49 w 99"/>
                                <a:gd name="T1" fmla="*/ 97 h 112"/>
                                <a:gd name="T2" fmla="*/ 49 w 99"/>
                                <a:gd name="T3" fmla="*/ 97 h 112"/>
                                <a:gd name="T4" fmla="*/ 73 w 99"/>
                                <a:gd name="T5" fmla="*/ 84 h 112"/>
                                <a:gd name="T6" fmla="*/ 80 w 99"/>
                                <a:gd name="T7" fmla="*/ 54 h 112"/>
                                <a:gd name="T8" fmla="*/ 75 w 99"/>
                                <a:gd name="T9" fmla="*/ 30 h 112"/>
                                <a:gd name="T10" fmla="*/ 49 w 99"/>
                                <a:gd name="T11" fmla="*/ 15 h 112"/>
                                <a:gd name="T12" fmla="*/ 26 w 99"/>
                                <a:gd name="T13" fmla="*/ 28 h 112"/>
                                <a:gd name="T14" fmla="*/ 18 w 99"/>
                                <a:gd name="T15" fmla="*/ 58 h 112"/>
                                <a:gd name="T16" fmla="*/ 26 w 99"/>
                                <a:gd name="T17" fmla="*/ 86 h 112"/>
                                <a:gd name="T18" fmla="*/ 49 w 99"/>
                                <a:gd name="T19" fmla="*/ 97 h 112"/>
                                <a:gd name="T20" fmla="*/ 49 w 99"/>
                                <a:gd name="T21" fmla="*/ 97 h 112"/>
                                <a:gd name="T22" fmla="*/ 50 w 99"/>
                                <a:gd name="T23" fmla="*/ 0 h 112"/>
                                <a:gd name="T24" fmla="*/ 50 w 99"/>
                                <a:gd name="T25" fmla="*/ 0 h 112"/>
                                <a:gd name="T26" fmla="*/ 84 w 99"/>
                                <a:gd name="T27" fmla="*/ 13 h 112"/>
                                <a:gd name="T28" fmla="*/ 99 w 99"/>
                                <a:gd name="T29" fmla="*/ 53 h 112"/>
                                <a:gd name="T30" fmla="*/ 86 w 99"/>
                                <a:gd name="T31" fmla="*/ 96 h 112"/>
                                <a:gd name="T32" fmla="*/ 48 w 99"/>
                                <a:gd name="T33" fmla="*/ 112 h 112"/>
                                <a:gd name="T34" fmla="*/ 13 w 99"/>
                                <a:gd name="T35" fmla="*/ 97 h 112"/>
                                <a:gd name="T36" fmla="*/ 0 w 99"/>
                                <a:gd name="T37" fmla="*/ 58 h 112"/>
                                <a:gd name="T38" fmla="*/ 14 w 99"/>
                                <a:gd name="T39" fmla="*/ 15 h 112"/>
                                <a:gd name="T40" fmla="*/ 50 w 99"/>
                                <a:gd name="T41" fmla="*/ 0 h 112"/>
                                <a:gd name="T42" fmla="*/ 50 w 99"/>
                                <a:gd name="T43" fmla="*/ 0 h 112"/>
                                <a:gd name="T44" fmla="*/ 49 w 99"/>
                                <a:gd name="T45" fmla="*/ 0 h 112"/>
                                <a:gd name="T46" fmla="*/ 49 w 99"/>
                                <a:gd name="T47" fmla="*/ 0 h 112"/>
                                <a:gd name="T48" fmla="*/ 49 w 99"/>
                                <a:gd name="T49"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9" h="112">
                                  <a:moveTo>
                                    <a:pt x="49" y="97"/>
                                  </a:moveTo>
                                  <a:lnTo>
                                    <a:pt x="49" y="97"/>
                                  </a:lnTo>
                                  <a:cubicBezTo>
                                    <a:pt x="61" y="97"/>
                                    <a:pt x="69" y="92"/>
                                    <a:pt x="73" y="84"/>
                                  </a:cubicBezTo>
                                  <a:cubicBezTo>
                                    <a:pt x="78" y="75"/>
                                    <a:pt x="80" y="65"/>
                                    <a:pt x="80" y="54"/>
                                  </a:cubicBezTo>
                                  <a:cubicBezTo>
                                    <a:pt x="80" y="44"/>
                                    <a:pt x="78" y="36"/>
                                    <a:pt x="75" y="30"/>
                                  </a:cubicBezTo>
                                  <a:cubicBezTo>
                                    <a:pt x="70" y="20"/>
                                    <a:pt x="62" y="15"/>
                                    <a:pt x="49" y="15"/>
                                  </a:cubicBezTo>
                                  <a:cubicBezTo>
                                    <a:pt x="39" y="15"/>
                                    <a:pt x="31" y="19"/>
                                    <a:pt x="26" y="28"/>
                                  </a:cubicBezTo>
                                  <a:cubicBezTo>
                                    <a:pt x="21" y="36"/>
                                    <a:pt x="18" y="46"/>
                                    <a:pt x="18" y="58"/>
                                  </a:cubicBezTo>
                                  <a:cubicBezTo>
                                    <a:pt x="18" y="69"/>
                                    <a:pt x="21" y="78"/>
                                    <a:pt x="26" y="86"/>
                                  </a:cubicBezTo>
                                  <a:cubicBezTo>
                                    <a:pt x="31" y="93"/>
                                    <a:pt x="39" y="97"/>
                                    <a:pt x="49" y="97"/>
                                  </a:cubicBezTo>
                                  <a:lnTo>
                                    <a:pt x="49" y="97"/>
                                  </a:lnTo>
                                  <a:close/>
                                  <a:moveTo>
                                    <a:pt x="50" y="0"/>
                                  </a:moveTo>
                                  <a:lnTo>
                                    <a:pt x="50" y="0"/>
                                  </a:lnTo>
                                  <a:cubicBezTo>
                                    <a:pt x="64" y="0"/>
                                    <a:pt x="75" y="4"/>
                                    <a:pt x="84" y="13"/>
                                  </a:cubicBezTo>
                                  <a:cubicBezTo>
                                    <a:pt x="94" y="22"/>
                                    <a:pt x="99" y="36"/>
                                    <a:pt x="99" y="53"/>
                                  </a:cubicBezTo>
                                  <a:cubicBezTo>
                                    <a:pt x="99" y="70"/>
                                    <a:pt x="94" y="84"/>
                                    <a:pt x="86" y="96"/>
                                  </a:cubicBezTo>
                                  <a:cubicBezTo>
                                    <a:pt x="78" y="107"/>
                                    <a:pt x="65" y="112"/>
                                    <a:pt x="48" y="112"/>
                                  </a:cubicBezTo>
                                  <a:cubicBezTo>
                                    <a:pt x="33" y="112"/>
                                    <a:pt x="22" y="107"/>
                                    <a:pt x="13" y="97"/>
                                  </a:cubicBezTo>
                                  <a:cubicBezTo>
                                    <a:pt x="4" y="88"/>
                                    <a:pt x="0" y="74"/>
                                    <a:pt x="0" y="58"/>
                                  </a:cubicBezTo>
                                  <a:cubicBezTo>
                                    <a:pt x="0" y="40"/>
                                    <a:pt x="5" y="26"/>
                                    <a:pt x="14" y="15"/>
                                  </a:cubicBezTo>
                                  <a:cubicBezTo>
                                    <a:pt x="23" y="5"/>
                                    <a:pt x="35" y="0"/>
                                    <a:pt x="50" y="0"/>
                                  </a:cubicBezTo>
                                  <a:lnTo>
                                    <a:pt x="50" y="0"/>
                                  </a:lnTo>
                                  <a:close/>
                                  <a:moveTo>
                                    <a:pt x="49" y="0"/>
                                  </a:moveTo>
                                  <a:lnTo>
                                    <a:pt x="49" y="0"/>
                                  </a:lnTo>
                                  <a:lnTo>
                                    <a:pt x="49"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34" name="Freeform 993"/>
                          <wps:cNvSpPr>
                            <a:spLocks/>
                          </wps:cNvSpPr>
                          <wps:spPr bwMode="auto">
                            <a:xfrm>
                              <a:off x="1473" y="3977"/>
                              <a:ext cx="40" cy="86"/>
                            </a:xfrm>
                            <a:custGeom>
                              <a:avLst/>
                              <a:gdLst>
                                <a:gd name="T0" fmla="*/ 0 w 51"/>
                                <a:gd name="T1" fmla="*/ 3 h 108"/>
                                <a:gd name="T2" fmla="*/ 0 w 51"/>
                                <a:gd name="T3" fmla="*/ 3 h 108"/>
                                <a:gd name="T4" fmla="*/ 17 w 51"/>
                                <a:gd name="T5" fmla="*/ 3 h 108"/>
                                <a:gd name="T6" fmla="*/ 17 w 51"/>
                                <a:gd name="T7" fmla="*/ 21 h 108"/>
                                <a:gd name="T8" fmla="*/ 27 w 51"/>
                                <a:gd name="T9" fmla="*/ 8 h 108"/>
                                <a:gd name="T10" fmla="*/ 45 w 51"/>
                                <a:gd name="T11" fmla="*/ 0 h 108"/>
                                <a:gd name="T12" fmla="*/ 47 w 51"/>
                                <a:gd name="T13" fmla="*/ 0 h 108"/>
                                <a:gd name="T14" fmla="*/ 51 w 51"/>
                                <a:gd name="T15" fmla="*/ 1 h 108"/>
                                <a:gd name="T16" fmla="*/ 51 w 51"/>
                                <a:gd name="T17" fmla="*/ 20 h 108"/>
                                <a:gd name="T18" fmla="*/ 48 w 51"/>
                                <a:gd name="T19" fmla="*/ 19 h 108"/>
                                <a:gd name="T20" fmla="*/ 45 w 51"/>
                                <a:gd name="T21" fmla="*/ 19 h 108"/>
                                <a:gd name="T22" fmla="*/ 25 w 51"/>
                                <a:gd name="T23" fmla="*/ 28 h 108"/>
                                <a:gd name="T24" fmla="*/ 17 w 51"/>
                                <a:gd name="T25" fmla="*/ 48 h 108"/>
                                <a:gd name="T26" fmla="*/ 17 w 51"/>
                                <a:gd name="T27" fmla="*/ 108 h 108"/>
                                <a:gd name="T28" fmla="*/ 0 w 51"/>
                                <a:gd name="T29" fmla="*/ 108 h 108"/>
                                <a:gd name="T30" fmla="*/ 0 w 51"/>
                                <a:gd name="T31" fmla="*/ 3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51" h="108">
                                  <a:moveTo>
                                    <a:pt x="0" y="3"/>
                                  </a:moveTo>
                                  <a:lnTo>
                                    <a:pt x="0" y="3"/>
                                  </a:lnTo>
                                  <a:lnTo>
                                    <a:pt x="17" y="3"/>
                                  </a:lnTo>
                                  <a:lnTo>
                                    <a:pt x="17" y="21"/>
                                  </a:lnTo>
                                  <a:cubicBezTo>
                                    <a:pt x="18" y="17"/>
                                    <a:pt x="21" y="13"/>
                                    <a:pt x="27" y="8"/>
                                  </a:cubicBezTo>
                                  <a:cubicBezTo>
                                    <a:pt x="32" y="3"/>
                                    <a:pt x="38" y="0"/>
                                    <a:pt x="45" y="0"/>
                                  </a:cubicBezTo>
                                  <a:cubicBezTo>
                                    <a:pt x="46" y="0"/>
                                    <a:pt x="46" y="0"/>
                                    <a:pt x="47" y="0"/>
                                  </a:cubicBezTo>
                                  <a:cubicBezTo>
                                    <a:pt x="48" y="1"/>
                                    <a:pt x="49" y="1"/>
                                    <a:pt x="51" y="1"/>
                                  </a:cubicBezTo>
                                  <a:lnTo>
                                    <a:pt x="51" y="20"/>
                                  </a:lnTo>
                                  <a:cubicBezTo>
                                    <a:pt x="50" y="19"/>
                                    <a:pt x="49" y="19"/>
                                    <a:pt x="48" y="19"/>
                                  </a:cubicBezTo>
                                  <a:cubicBezTo>
                                    <a:pt x="47" y="19"/>
                                    <a:pt x="46" y="19"/>
                                    <a:pt x="45" y="19"/>
                                  </a:cubicBezTo>
                                  <a:cubicBezTo>
                                    <a:pt x="36" y="19"/>
                                    <a:pt x="29" y="22"/>
                                    <a:pt x="25" y="28"/>
                                  </a:cubicBezTo>
                                  <a:cubicBezTo>
                                    <a:pt x="20" y="33"/>
                                    <a:pt x="17" y="40"/>
                                    <a:pt x="17" y="48"/>
                                  </a:cubicBezTo>
                                  <a:lnTo>
                                    <a:pt x="17" y="108"/>
                                  </a:lnTo>
                                  <a:lnTo>
                                    <a:pt x="0" y="108"/>
                                  </a:lnTo>
                                  <a:lnTo>
                                    <a:pt x="0" y="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35" name="Freeform 994"/>
                          <wps:cNvSpPr>
                            <a:spLocks noEditPoints="1"/>
                          </wps:cNvSpPr>
                          <wps:spPr bwMode="auto">
                            <a:xfrm>
                              <a:off x="1520" y="3977"/>
                              <a:ext cx="70" cy="86"/>
                            </a:xfrm>
                            <a:custGeom>
                              <a:avLst/>
                              <a:gdLst>
                                <a:gd name="T0" fmla="*/ 0 w 88"/>
                                <a:gd name="T1" fmla="*/ 94 h 108"/>
                                <a:gd name="T2" fmla="*/ 0 w 88"/>
                                <a:gd name="T3" fmla="*/ 94 h 108"/>
                                <a:gd name="T4" fmla="*/ 62 w 88"/>
                                <a:gd name="T5" fmla="*/ 19 h 108"/>
                                <a:gd name="T6" fmla="*/ 4 w 88"/>
                                <a:gd name="T7" fmla="*/ 19 h 108"/>
                                <a:gd name="T8" fmla="*/ 4 w 88"/>
                                <a:gd name="T9" fmla="*/ 3 h 108"/>
                                <a:gd name="T10" fmla="*/ 86 w 88"/>
                                <a:gd name="T11" fmla="*/ 3 h 108"/>
                                <a:gd name="T12" fmla="*/ 86 w 88"/>
                                <a:gd name="T13" fmla="*/ 17 h 108"/>
                                <a:gd name="T14" fmla="*/ 24 w 88"/>
                                <a:gd name="T15" fmla="*/ 92 h 108"/>
                                <a:gd name="T16" fmla="*/ 88 w 88"/>
                                <a:gd name="T17" fmla="*/ 92 h 108"/>
                                <a:gd name="T18" fmla="*/ 88 w 88"/>
                                <a:gd name="T19" fmla="*/ 108 h 108"/>
                                <a:gd name="T20" fmla="*/ 0 w 88"/>
                                <a:gd name="T21" fmla="*/ 108 h 108"/>
                                <a:gd name="T22" fmla="*/ 0 w 88"/>
                                <a:gd name="T23" fmla="*/ 94 h 108"/>
                                <a:gd name="T24" fmla="*/ 45 w 88"/>
                                <a:gd name="T25" fmla="*/ 0 h 108"/>
                                <a:gd name="T26" fmla="*/ 45 w 88"/>
                                <a:gd name="T27" fmla="*/ 0 h 108"/>
                                <a:gd name="T28" fmla="*/ 45 w 88"/>
                                <a:gd name="T29" fmla="*/ 0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88" h="108">
                                  <a:moveTo>
                                    <a:pt x="0" y="94"/>
                                  </a:moveTo>
                                  <a:lnTo>
                                    <a:pt x="0" y="94"/>
                                  </a:lnTo>
                                  <a:lnTo>
                                    <a:pt x="62" y="19"/>
                                  </a:lnTo>
                                  <a:lnTo>
                                    <a:pt x="4" y="19"/>
                                  </a:lnTo>
                                  <a:lnTo>
                                    <a:pt x="4" y="3"/>
                                  </a:lnTo>
                                  <a:lnTo>
                                    <a:pt x="86" y="3"/>
                                  </a:lnTo>
                                  <a:lnTo>
                                    <a:pt x="86" y="17"/>
                                  </a:lnTo>
                                  <a:lnTo>
                                    <a:pt x="24" y="92"/>
                                  </a:lnTo>
                                  <a:lnTo>
                                    <a:pt x="88" y="92"/>
                                  </a:lnTo>
                                  <a:lnTo>
                                    <a:pt x="88" y="108"/>
                                  </a:lnTo>
                                  <a:lnTo>
                                    <a:pt x="0" y="108"/>
                                  </a:lnTo>
                                  <a:lnTo>
                                    <a:pt x="0" y="94"/>
                                  </a:lnTo>
                                  <a:close/>
                                  <a:moveTo>
                                    <a:pt x="45" y="0"/>
                                  </a:moveTo>
                                  <a:lnTo>
                                    <a:pt x="45" y="0"/>
                                  </a:lnTo>
                                  <a:lnTo>
                                    <a:pt x="45"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36" name="Freeform 995"/>
                          <wps:cNvSpPr>
                            <a:spLocks noEditPoints="1"/>
                          </wps:cNvSpPr>
                          <wps:spPr bwMode="auto">
                            <a:xfrm>
                              <a:off x="1602" y="3977"/>
                              <a:ext cx="80" cy="89"/>
                            </a:xfrm>
                            <a:custGeom>
                              <a:avLst/>
                              <a:gdLst>
                                <a:gd name="T0" fmla="*/ 19 w 100"/>
                                <a:gd name="T1" fmla="*/ 80 h 112"/>
                                <a:gd name="T2" fmla="*/ 19 w 100"/>
                                <a:gd name="T3" fmla="*/ 80 h 112"/>
                                <a:gd name="T4" fmla="*/ 24 w 100"/>
                                <a:gd name="T5" fmla="*/ 92 h 112"/>
                                <a:gd name="T6" fmla="*/ 38 w 100"/>
                                <a:gd name="T7" fmla="*/ 97 h 112"/>
                                <a:gd name="T8" fmla="*/ 56 w 100"/>
                                <a:gd name="T9" fmla="*/ 92 h 112"/>
                                <a:gd name="T10" fmla="*/ 71 w 100"/>
                                <a:gd name="T11" fmla="*/ 69 h 112"/>
                                <a:gd name="T12" fmla="*/ 71 w 100"/>
                                <a:gd name="T13" fmla="*/ 55 h 112"/>
                                <a:gd name="T14" fmla="*/ 62 w 100"/>
                                <a:gd name="T15" fmla="*/ 58 h 112"/>
                                <a:gd name="T16" fmla="*/ 52 w 100"/>
                                <a:gd name="T17" fmla="*/ 60 h 112"/>
                                <a:gd name="T18" fmla="*/ 41 w 100"/>
                                <a:gd name="T19" fmla="*/ 61 h 112"/>
                                <a:gd name="T20" fmla="*/ 27 w 100"/>
                                <a:gd name="T21" fmla="*/ 65 h 112"/>
                                <a:gd name="T22" fmla="*/ 19 w 100"/>
                                <a:gd name="T23" fmla="*/ 80 h 112"/>
                                <a:gd name="T24" fmla="*/ 19 w 100"/>
                                <a:gd name="T25" fmla="*/ 80 h 112"/>
                                <a:gd name="T26" fmla="*/ 62 w 100"/>
                                <a:gd name="T27" fmla="*/ 44 h 112"/>
                                <a:gd name="T28" fmla="*/ 62 w 100"/>
                                <a:gd name="T29" fmla="*/ 44 h 112"/>
                                <a:gd name="T30" fmla="*/ 70 w 100"/>
                                <a:gd name="T31" fmla="*/ 39 h 112"/>
                                <a:gd name="T32" fmla="*/ 71 w 100"/>
                                <a:gd name="T33" fmla="*/ 32 h 112"/>
                                <a:gd name="T34" fmla="*/ 65 w 100"/>
                                <a:gd name="T35" fmla="*/ 19 h 112"/>
                                <a:gd name="T36" fmla="*/ 46 w 100"/>
                                <a:gd name="T37" fmla="*/ 15 h 112"/>
                                <a:gd name="T38" fmla="*/ 26 w 100"/>
                                <a:gd name="T39" fmla="*/ 23 h 112"/>
                                <a:gd name="T40" fmla="*/ 22 w 100"/>
                                <a:gd name="T41" fmla="*/ 35 h 112"/>
                                <a:gd name="T42" fmla="*/ 6 w 100"/>
                                <a:gd name="T43" fmla="*/ 35 h 112"/>
                                <a:gd name="T44" fmla="*/ 18 w 100"/>
                                <a:gd name="T45" fmla="*/ 8 h 112"/>
                                <a:gd name="T46" fmla="*/ 47 w 100"/>
                                <a:gd name="T47" fmla="*/ 0 h 112"/>
                                <a:gd name="T48" fmla="*/ 77 w 100"/>
                                <a:gd name="T49" fmla="*/ 7 h 112"/>
                                <a:gd name="T50" fmla="*/ 88 w 100"/>
                                <a:gd name="T51" fmla="*/ 29 h 112"/>
                                <a:gd name="T52" fmla="*/ 88 w 100"/>
                                <a:gd name="T53" fmla="*/ 90 h 112"/>
                                <a:gd name="T54" fmla="*/ 90 w 100"/>
                                <a:gd name="T55" fmla="*/ 95 h 112"/>
                                <a:gd name="T56" fmla="*/ 94 w 100"/>
                                <a:gd name="T57" fmla="*/ 96 h 112"/>
                                <a:gd name="T58" fmla="*/ 97 w 100"/>
                                <a:gd name="T59" fmla="*/ 96 h 112"/>
                                <a:gd name="T60" fmla="*/ 100 w 100"/>
                                <a:gd name="T61" fmla="*/ 96 h 112"/>
                                <a:gd name="T62" fmla="*/ 100 w 100"/>
                                <a:gd name="T63" fmla="*/ 109 h 112"/>
                                <a:gd name="T64" fmla="*/ 94 w 100"/>
                                <a:gd name="T65" fmla="*/ 110 h 112"/>
                                <a:gd name="T66" fmla="*/ 88 w 100"/>
                                <a:gd name="T67" fmla="*/ 111 h 112"/>
                                <a:gd name="T68" fmla="*/ 75 w 100"/>
                                <a:gd name="T69" fmla="*/ 104 h 112"/>
                                <a:gd name="T70" fmla="*/ 72 w 100"/>
                                <a:gd name="T71" fmla="*/ 94 h 112"/>
                                <a:gd name="T72" fmla="*/ 56 w 100"/>
                                <a:gd name="T73" fmla="*/ 107 h 112"/>
                                <a:gd name="T74" fmla="*/ 34 w 100"/>
                                <a:gd name="T75" fmla="*/ 112 h 112"/>
                                <a:gd name="T76" fmla="*/ 10 w 100"/>
                                <a:gd name="T77" fmla="*/ 103 h 112"/>
                                <a:gd name="T78" fmla="*/ 0 w 100"/>
                                <a:gd name="T79" fmla="*/ 81 h 112"/>
                                <a:gd name="T80" fmla="*/ 9 w 100"/>
                                <a:gd name="T81" fmla="*/ 58 h 112"/>
                                <a:gd name="T82" fmla="*/ 33 w 100"/>
                                <a:gd name="T83" fmla="*/ 48 h 112"/>
                                <a:gd name="T84" fmla="*/ 62 w 100"/>
                                <a:gd name="T85" fmla="*/ 44 h 112"/>
                                <a:gd name="T86" fmla="*/ 47 w 100"/>
                                <a:gd name="T87" fmla="*/ 0 h 112"/>
                                <a:gd name="T88" fmla="*/ 47 w 100"/>
                                <a:gd name="T89" fmla="*/ 0 h 112"/>
                                <a:gd name="T90" fmla="*/ 47 w 100"/>
                                <a:gd name="T91"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100" h="112">
                                  <a:moveTo>
                                    <a:pt x="19" y="80"/>
                                  </a:moveTo>
                                  <a:lnTo>
                                    <a:pt x="19" y="80"/>
                                  </a:lnTo>
                                  <a:cubicBezTo>
                                    <a:pt x="19" y="85"/>
                                    <a:pt x="21" y="89"/>
                                    <a:pt x="24" y="92"/>
                                  </a:cubicBezTo>
                                  <a:cubicBezTo>
                                    <a:pt x="28" y="95"/>
                                    <a:pt x="33" y="97"/>
                                    <a:pt x="38" y="97"/>
                                  </a:cubicBezTo>
                                  <a:cubicBezTo>
                                    <a:pt x="44" y="97"/>
                                    <a:pt x="50" y="95"/>
                                    <a:pt x="56" y="92"/>
                                  </a:cubicBezTo>
                                  <a:cubicBezTo>
                                    <a:pt x="66" y="88"/>
                                    <a:pt x="71" y="80"/>
                                    <a:pt x="71" y="69"/>
                                  </a:cubicBezTo>
                                  <a:lnTo>
                                    <a:pt x="71" y="55"/>
                                  </a:lnTo>
                                  <a:cubicBezTo>
                                    <a:pt x="68" y="56"/>
                                    <a:pt x="66" y="57"/>
                                    <a:pt x="62" y="58"/>
                                  </a:cubicBezTo>
                                  <a:cubicBezTo>
                                    <a:pt x="59" y="59"/>
                                    <a:pt x="55" y="60"/>
                                    <a:pt x="52" y="60"/>
                                  </a:cubicBezTo>
                                  <a:lnTo>
                                    <a:pt x="41" y="61"/>
                                  </a:lnTo>
                                  <a:cubicBezTo>
                                    <a:pt x="35" y="62"/>
                                    <a:pt x="30" y="64"/>
                                    <a:pt x="27" y="65"/>
                                  </a:cubicBezTo>
                                  <a:cubicBezTo>
                                    <a:pt x="21" y="69"/>
                                    <a:pt x="19" y="73"/>
                                    <a:pt x="19" y="80"/>
                                  </a:cubicBezTo>
                                  <a:lnTo>
                                    <a:pt x="19" y="80"/>
                                  </a:lnTo>
                                  <a:close/>
                                  <a:moveTo>
                                    <a:pt x="62" y="44"/>
                                  </a:moveTo>
                                  <a:lnTo>
                                    <a:pt x="62" y="44"/>
                                  </a:lnTo>
                                  <a:cubicBezTo>
                                    <a:pt x="66" y="44"/>
                                    <a:pt x="69" y="42"/>
                                    <a:pt x="70" y="39"/>
                                  </a:cubicBezTo>
                                  <a:cubicBezTo>
                                    <a:pt x="71" y="38"/>
                                    <a:pt x="71" y="35"/>
                                    <a:pt x="71" y="32"/>
                                  </a:cubicBezTo>
                                  <a:cubicBezTo>
                                    <a:pt x="71" y="26"/>
                                    <a:pt x="69" y="22"/>
                                    <a:pt x="65" y="19"/>
                                  </a:cubicBezTo>
                                  <a:cubicBezTo>
                                    <a:pt x="60" y="17"/>
                                    <a:pt x="54" y="15"/>
                                    <a:pt x="46" y="15"/>
                                  </a:cubicBezTo>
                                  <a:cubicBezTo>
                                    <a:pt x="37" y="15"/>
                                    <a:pt x="30" y="18"/>
                                    <a:pt x="26" y="23"/>
                                  </a:cubicBezTo>
                                  <a:cubicBezTo>
                                    <a:pt x="24" y="25"/>
                                    <a:pt x="23" y="30"/>
                                    <a:pt x="22" y="35"/>
                                  </a:cubicBezTo>
                                  <a:lnTo>
                                    <a:pt x="6" y="35"/>
                                  </a:lnTo>
                                  <a:cubicBezTo>
                                    <a:pt x="6" y="22"/>
                                    <a:pt x="10" y="13"/>
                                    <a:pt x="18" y="8"/>
                                  </a:cubicBezTo>
                                  <a:cubicBezTo>
                                    <a:pt x="26" y="3"/>
                                    <a:pt x="36" y="0"/>
                                    <a:pt x="47" y="0"/>
                                  </a:cubicBezTo>
                                  <a:cubicBezTo>
                                    <a:pt x="59" y="0"/>
                                    <a:pt x="69" y="3"/>
                                    <a:pt x="77" y="7"/>
                                  </a:cubicBezTo>
                                  <a:cubicBezTo>
                                    <a:pt x="85" y="12"/>
                                    <a:pt x="88" y="19"/>
                                    <a:pt x="88" y="29"/>
                                  </a:cubicBezTo>
                                  <a:lnTo>
                                    <a:pt x="88" y="90"/>
                                  </a:lnTo>
                                  <a:cubicBezTo>
                                    <a:pt x="88" y="92"/>
                                    <a:pt x="89" y="94"/>
                                    <a:pt x="90" y="95"/>
                                  </a:cubicBezTo>
                                  <a:cubicBezTo>
                                    <a:pt x="90" y="96"/>
                                    <a:pt x="92" y="96"/>
                                    <a:pt x="94" y="96"/>
                                  </a:cubicBezTo>
                                  <a:cubicBezTo>
                                    <a:pt x="95" y="96"/>
                                    <a:pt x="96" y="96"/>
                                    <a:pt x="97" y="96"/>
                                  </a:cubicBezTo>
                                  <a:cubicBezTo>
                                    <a:pt x="98" y="96"/>
                                    <a:pt x="99" y="96"/>
                                    <a:pt x="100" y="96"/>
                                  </a:cubicBezTo>
                                  <a:lnTo>
                                    <a:pt x="100" y="109"/>
                                  </a:lnTo>
                                  <a:cubicBezTo>
                                    <a:pt x="97" y="110"/>
                                    <a:pt x="95" y="110"/>
                                    <a:pt x="94" y="110"/>
                                  </a:cubicBezTo>
                                  <a:cubicBezTo>
                                    <a:pt x="92" y="111"/>
                                    <a:pt x="90" y="111"/>
                                    <a:pt x="88" y="111"/>
                                  </a:cubicBezTo>
                                  <a:cubicBezTo>
                                    <a:pt x="82" y="111"/>
                                    <a:pt x="77" y="108"/>
                                    <a:pt x="75" y="104"/>
                                  </a:cubicBezTo>
                                  <a:cubicBezTo>
                                    <a:pt x="73" y="102"/>
                                    <a:pt x="72" y="99"/>
                                    <a:pt x="72" y="94"/>
                                  </a:cubicBezTo>
                                  <a:cubicBezTo>
                                    <a:pt x="68" y="99"/>
                                    <a:pt x="63" y="103"/>
                                    <a:pt x="56" y="107"/>
                                  </a:cubicBezTo>
                                  <a:cubicBezTo>
                                    <a:pt x="49" y="110"/>
                                    <a:pt x="42" y="112"/>
                                    <a:pt x="34" y="112"/>
                                  </a:cubicBezTo>
                                  <a:cubicBezTo>
                                    <a:pt x="24" y="112"/>
                                    <a:pt x="16" y="109"/>
                                    <a:pt x="10" y="103"/>
                                  </a:cubicBezTo>
                                  <a:cubicBezTo>
                                    <a:pt x="3" y="97"/>
                                    <a:pt x="0" y="90"/>
                                    <a:pt x="0" y="81"/>
                                  </a:cubicBezTo>
                                  <a:cubicBezTo>
                                    <a:pt x="0" y="71"/>
                                    <a:pt x="3" y="63"/>
                                    <a:pt x="9" y="58"/>
                                  </a:cubicBezTo>
                                  <a:cubicBezTo>
                                    <a:pt x="16" y="52"/>
                                    <a:pt x="24" y="49"/>
                                    <a:pt x="33" y="48"/>
                                  </a:cubicBezTo>
                                  <a:lnTo>
                                    <a:pt x="62" y="44"/>
                                  </a:lnTo>
                                  <a:close/>
                                  <a:moveTo>
                                    <a:pt x="47" y="0"/>
                                  </a:moveTo>
                                  <a:lnTo>
                                    <a:pt x="47" y="0"/>
                                  </a:lnTo>
                                  <a:lnTo>
                                    <a:pt x="47"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37" name="Freeform 996"/>
                          <wps:cNvSpPr>
                            <a:spLocks noEditPoints="1"/>
                          </wps:cNvSpPr>
                          <wps:spPr bwMode="auto">
                            <a:xfrm>
                              <a:off x="1696" y="3977"/>
                              <a:ext cx="68" cy="86"/>
                            </a:xfrm>
                            <a:custGeom>
                              <a:avLst/>
                              <a:gdLst>
                                <a:gd name="T0" fmla="*/ 0 w 86"/>
                                <a:gd name="T1" fmla="*/ 3 h 108"/>
                                <a:gd name="T2" fmla="*/ 0 w 86"/>
                                <a:gd name="T3" fmla="*/ 3 h 108"/>
                                <a:gd name="T4" fmla="*/ 17 w 86"/>
                                <a:gd name="T5" fmla="*/ 3 h 108"/>
                                <a:gd name="T6" fmla="*/ 17 w 86"/>
                                <a:gd name="T7" fmla="*/ 18 h 108"/>
                                <a:gd name="T8" fmla="*/ 33 w 86"/>
                                <a:gd name="T9" fmla="*/ 4 h 108"/>
                                <a:gd name="T10" fmla="*/ 51 w 86"/>
                                <a:gd name="T11" fmla="*/ 0 h 108"/>
                                <a:gd name="T12" fmla="*/ 82 w 86"/>
                                <a:gd name="T13" fmla="*/ 16 h 108"/>
                                <a:gd name="T14" fmla="*/ 86 w 86"/>
                                <a:gd name="T15" fmla="*/ 41 h 108"/>
                                <a:gd name="T16" fmla="*/ 86 w 86"/>
                                <a:gd name="T17" fmla="*/ 108 h 108"/>
                                <a:gd name="T18" fmla="*/ 68 w 86"/>
                                <a:gd name="T19" fmla="*/ 108 h 108"/>
                                <a:gd name="T20" fmla="*/ 68 w 86"/>
                                <a:gd name="T21" fmla="*/ 42 h 108"/>
                                <a:gd name="T22" fmla="*/ 65 w 86"/>
                                <a:gd name="T23" fmla="*/ 26 h 108"/>
                                <a:gd name="T24" fmla="*/ 48 w 86"/>
                                <a:gd name="T25" fmla="*/ 16 h 108"/>
                                <a:gd name="T26" fmla="*/ 38 w 86"/>
                                <a:gd name="T27" fmla="*/ 18 h 108"/>
                                <a:gd name="T28" fmla="*/ 25 w 86"/>
                                <a:gd name="T29" fmla="*/ 26 h 108"/>
                                <a:gd name="T30" fmla="*/ 19 w 86"/>
                                <a:gd name="T31" fmla="*/ 37 h 108"/>
                                <a:gd name="T32" fmla="*/ 18 w 86"/>
                                <a:gd name="T33" fmla="*/ 53 h 108"/>
                                <a:gd name="T34" fmla="*/ 18 w 86"/>
                                <a:gd name="T35" fmla="*/ 108 h 108"/>
                                <a:gd name="T36" fmla="*/ 0 w 86"/>
                                <a:gd name="T37" fmla="*/ 108 h 108"/>
                                <a:gd name="T38" fmla="*/ 0 w 86"/>
                                <a:gd name="T39" fmla="*/ 3 h 108"/>
                                <a:gd name="T40" fmla="*/ 42 w 86"/>
                                <a:gd name="T41" fmla="*/ 0 h 108"/>
                                <a:gd name="T42" fmla="*/ 42 w 86"/>
                                <a:gd name="T43" fmla="*/ 0 h 108"/>
                                <a:gd name="T44" fmla="*/ 42 w 86"/>
                                <a:gd name="T45" fmla="*/ 0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86" h="108">
                                  <a:moveTo>
                                    <a:pt x="0" y="3"/>
                                  </a:moveTo>
                                  <a:lnTo>
                                    <a:pt x="0" y="3"/>
                                  </a:lnTo>
                                  <a:lnTo>
                                    <a:pt x="17" y="3"/>
                                  </a:lnTo>
                                  <a:lnTo>
                                    <a:pt x="17" y="18"/>
                                  </a:lnTo>
                                  <a:cubicBezTo>
                                    <a:pt x="22" y="12"/>
                                    <a:pt x="27" y="7"/>
                                    <a:pt x="33" y="4"/>
                                  </a:cubicBezTo>
                                  <a:cubicBezTo>
                                    <a:pt x="38" y="2"/>
                                    <a:pt x="45" y="0"/>
                                    <a:pt x="51" y="0"/>
                                  </a:cubicBezTo>
                                  <a:cubicBezTo>
                                    <a:pt x="66" y="0"/>
                                    <a:pt x="76" y="6"/>
                                    <a:pt x="82" y="16"/>
                                  </a:cubicBezTo>
                                  <a:cubicBezTo>
                                    <a:pt x="85" y="22"/>
                                    <a:pt x="86" y="30"/>
                                    <a:pt x="86" y="41"/>
                                  </a:cubicBezTo>
                                  <a:lnTo>
                                    <a:pt x="86" y="108"/>
                                  </a:lnTo>
                                  <a:lnTo>
                                    <a:pt x="68" y="108"/>
                                  </a:lnTo>
                                  <a:lnTo>
                                    <a:pt x="68" y="42"/>
                                  </a:lnTo>
                                  <a:cubicBezTo>
                                    <a:pt x="68" y="35"/>
                                    <a:pt x="67" y="30"/>
                                    <a:pt x="65" y="26"/>
                                  </a:cubicBezTo>
                                  <a:cubicBezTo>
                                    <a:pt x="62" y="20"/>
                                    <a:pt x="56" y="16"/>
                                    <a:pt x="48" y="16"/>
                                  </a:cubicBezTo>
                                  <a:cubicBezTo>
                                    <a:pt x="44" y="16"/>
                                    <a:pt x="40" y="17"/>
                                    <a:pt x="38" y="18"/>
                                  </a:cubicBezTo>
                                  <a:cubicBezTo>
                                    <a:pt x="33" y="19"/>
                                    <a:pt x="29" y="22"/>
                                    <a:pt x="25" y="26"/>
                                  </a:cubicBezTo>
                                  <a:cubicBezTo>
                                    <a:pt x="22" y="30"/>
                                    <a:pt x="20" y="33"/>
                                    <a:pt x="19" y="37"/>
                                  </a:cubicBezTo>
                                  <a:cubicBezTo>
                                    <a:pt x="18" y="41"/>
                                    <a:pt x="18" y="46"/>
                                    <a:pt x="18" y="53"/>
                                  </a:cubicBezTo>
                                  <a:lnTo>
                                    <a:pt x="18" y="108"/>
                                  </a:lnTo>
                                  <a:lnTo>
                                    <a:pt x="0" y="108"/>
                                  </a:lnTo>
                                  <a:lnTo>
                                    <a:pt x="0" y="3"/>
                                  </a:lnTo>
                                  <a:close/>
                                  <a:moveTo>
                                    <a:pt x="42" y="0"/>
                                  </a:moveTo>
                                  <a:lnTo>
                                    <a:pt x="42" y="0"/>
                                  </a:lnTo>
                                  <a:lnTo>
                                    <a:pt x="42"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38" name="Freeform 997"/>
                          <wps:cNvSpPr>
                            <a:spLocks noEditPoints="1"/>
                          </wps:cNvSpPr>
                          <wps:spPr bwMode="auto">
                            <a:xfrm>
                              <a:off x="1780" y="3977"/>
                              <a:ext cx="78" cy="89"/>
                            </a:xfrm>
                            <a:custGeom>
                              <a:avLst/>
                              <a:gdLst>
                                <a:gd name="T0" fmla="*/ 49 w 98"/>
                                <a:gd name="T1" fmla="*/ 97 h 112"/>
                                <a:gd name="T2" fmla="*/ 49 w 98"/>
                                <a:gd name="T3" fmla="*/ 97 h 112"/>
                                <a:gd name="T4" fmla="*/ 73 w 98"/>
                                <a:gd name="T5" fmla="*/ 84 h 112"/>
                                <a:gd name="T6" fmla="*/ 80 w 98"/>
                                <a:gd name="T7" fmla="*/ 54 h 112"/>
                                <a:gd name="T8" fmla="*/ 75 w 98"/>
                                <a:gd name="T9" fmla="*/ 30 h 112"/>
                                <a:gd name="T10" fmla="*/ 49 w 98"/>
                                <a:gd name="T11" fmla="*/ 15 h 112"/>
                                <a:gd name="T12" fmla="*/ 25 w 98"/>
                                <a:gd name="T13" fmla="*/ 28 h 112"/>
                                <a:gd name="T14" fmla="*/ 18 w 98"/>
                                <a:gd name="T15" fmla="*/ 58 h 112"/>
                                <a:gd name="T16" fmla="*/ 25 w 98"/>
                                <a:gd name="T17" fmla="*/ 86 h 112"/>
                                <a:gd name="T18" fmla="*/ 49 w 98"/>
                                <a:gd name="T19" fmla="*/ 97 h 112"/>
                                <a:gd name="T20" fmla="*/ 49 w 98"/>
                                <a:gd name="T21" fmla="*/ 97 h 112"/>
                                <a:gd name="T22" fmla="*/ 49 w 98"/>
                                <a:gd name="T23" fmla="*/ 0 h 112"/>
                                <a:gd name="T24" fmla="*/ 49 w 98"/>
                                <a:gd name="T25" fmla="*/ 0 h 112"/>
                                <a:gd name="T26" fmla="*/ 84 w 98"/>
                                <a:gd name="T27" fmla="*/ 13 h 112"/>
                                <a:gd name="T28" fmla="*/ 98 w 98"/>
                                <a:gd name="T29" fmla="*/ 53 h 112"/>
                                <a:gd name="T30" fmla="*/ 86 w 98"/>
                                <a:gd name="T31" fmla="*/ 96 h 112"/>
                                <a:gd name="T32" fmla="*/ 47 w 98"/>
                                <a:gd name="T33" fmla="*/ 112 h 112"/>
                                <a:gd name="T34" fmla="*/ 12 w 98"/>
                                <a:gd name="T35" fmla="*/ 97 h 112"/>
                                <a:gd name="T36" fmla="*/ 0 w 98"/>
                                <a:gd name="T37" fmla="*/ 58 h 112"/>
                                <a:gd name="T38" fmla="*/ 13 w 98"/>
                                <a:gd name="T39" fmla="*/ 15 h 112"/>
                                <a:gd name="T40" fmla="*/ 49 w 98"/>
                                <a:gd name="T41" fmla="*/ 0 h 112"/>
                                <a:gd name="T42" fmla="*/ 49 w 98"/>
                                <a:gd name="T43" fmla="*/ 0 h 112"/>
                                <a:gd name="T44" fmla="*/ 49 w 98"/>
                                <a:gd name="T45" fmla="*/ 0 h 112"/>
                                <a:gd name="T46" fmla="*/ 49 w 98"/>
                                <a:gd name="T47" fmla="*/ 0 h 112"/>
                                <a:gd name="T48" fmla="*/ 49 w 98"/>
                                <a:gd name="T49"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8" h="112">
                                  <a:moveTo>
                                    <a:pt x="49" y="97"/>
                                  </a:moveTo>
                                  <a:lnTo>
                                    <a:pt x="49" y="97"/>
                                  </a:lnTo>
                                  <a:cubicBezTo>
                                    <a:pt x="60" y="97"/>
                                    <a:pt x="69" y="92"/>
                                    <a:pt x="73" y="84"/>
                                  </a:cubicBezTo>
                                  <a:cubicBezTo>
                                    <a:pt x="77" y="75"/>
                                    <a:pt x="80" y="65"/>
                                    <a:pt x="80" y="54"/>
                                  </a:cubicBezTo>
                                  <a:cubicBezTo>
                                    <a:pt x="80" y="44"/>
                                    <a:pt x="78" y="36"/>
                                    <a:pt x="75" y="30"/>
                                  </a:cubicBezTo>
                                  <a:cubicBezTo>
                                    <a:pt x="70" y="20"/>
                                    <a:pt x="61" y="15"/>
                                    <a:pt x="49" y="15"/>
                                  </a:cubicBezTo>
                                  <a:cubicBezTo>
                                    <a:pt x="38" y="15"/>
                                    <a:pt x="30" y="19"/>
                                    <a:pt x="25" y="28"/>
                                  </a:cubicBezTo>
                                  <a:cubicBezTo>
                                    <a:pt x="20" y="36"/>
                                    <a:pt x="18" y="46"/>
                                    <a:pt x="18" y="58"/>
                                  </a:cubicBezTo>
                                  <a:cubicBezTo>
                                    <a:pt x="18" y="69"/>
                                    <a:pt x="20" y="78"/>
                                    <a:pt x="25" y="86"/>
                                  </a:cubicBezTo>
                                  <a:cubicBezTo>
                                    <a:pt x="30" y="93"/>
                                    <a:pt x="38" y="97"/>
                                    <a:pt x="49" y="97"/>
                                  </a:cubicBezTo>
                                  <a:lnTo>
                                    <a:pt x="49" y="97"/>
                                  </a:lnTo>
                                  <a:close/>
                                  <a:moveTo>
                                    <a:pt x="49" y="0"/>
                                  </a:moveTo>
                                  <a:lnTo>
                                    <a:pt x="49" y="0"/>
                                  </a:lnTo>
                                  <a:cubicBezTo>
                                    <a:pt x="63" y="0"/>
                                    <a:pt x="75" y="4"/>
                                    <a:pt x="84" y="13"/>
                                  </a:cubicBezTo>
                                  <a:cubicBezTo>
                                    <a:pt x="93" y="22"/>
                                    <a:pt x="98" y="36"/>
                                    <a:pt x="98" y="53"/>
                                  </a:cubicBezTo>
                                  <a:cubicBezTo>
                                    <a:pt x="98" y="70"/>
                                    <a:pt x="94" y="84"/>
                                    <a:pt x="86" y="96"/>
                                  </a:cubicBezTo>
                                  <a:cubicBezTo>
                                    <a:pt x="77" y="107"/>
                                    <a:pt x="64" y="112"/>
                                    <a:pt x="47" y="112"/>
                                  </a:cubicBezTo>
                                  <a:cubicBezTo>
                                    <a:pt x="33" y="112"/>
                                    <a:pt x="21" y="107"/>
                                    <a:pt x="12" y="97"/>
                                  </a:cubicBezTo>
                                  <a:cubicBezTo>
                                    <a:pt x="4" y="88"/>
                                    <a:pt x="0" y="74"/>
                                    <a:pt x="0" y="58"/>
                                  </a:cubicBezTo>
                                  <a:cubicBezTo>
                                    <a:pt x="0" y="40"/>
                                    <a:pt x="4" y="26"/>
                                    <a:pt x="13" y="15"/>
                                  </a:cubicBezTo>
                                  <a:cubicBezTo>
                                    <a:pt x="22" y="5"/>
                                    <a:pt x="34" y="0"/>
                                    <a:pt x="49" y="0"/>
                                  </a:cubicBezTo>
                                  <a:lnTo>
                                    <a:pt x="49" y="0"/>
                                  </a:lnTo>
                                  <a:close/>
                                  <a:moveTo>
                                    <a:pt x="49" y="0"/>
                                  </a:moveTo>
                                  <a:lnTo>
                                    <a:pt x="49" y="0"/>
                                  </a:lnTo>
                                  <a:lnTo>
                                    <a:pt x="49"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39" name="Freeform 998"/>
                          <wps:cNvSpPr>
                            <a:spLocks/>
                          </wps:cNvSpPr>
                          <wps:spPr bwMode="auto">
                            <a:xfrm>
                              <a:off x="1916" y="3948"/>
                              <a:ext cx="49" cy="46"/>
                            </a:xfrm>
                            <a:custGeom>
                              <a:avLst/>
                              <a:gdLst>
                                <a:gd name="T0" fmla="*/ 36 w 62"/>
                                <a:gd name="T1" fmla="*/ 0 h 58"/>
                                <a:gd name="T2" fmla="*/ 36 w 62"/>
                                <a:gd name="T3" fmla="*/ 0 h 58"/>
                                <a:gd name="T4" fmla="*/ 36 w 62"/>
                                <a:gd name="T5" fmla="*/ 22 h 58"/>
                                <a:gd name="T6" fmla="*/ 58 w 62"/>
                                <a:gd name="T7" fmla="*/ 15 h 58"/>
                                <a:gd name="T8" fmla="*/ 62 w 62"/>
                                <a:gd name="T9" fmla="*/ 26 h 58"/>
                                <a:gd name="T10" fmla="*/ 40 w 62"/>
                                <a:gd name="T11" fmla="*/ 33 h 58"/>
                                <a:gd name="T12" fmla="*/ 54 w 62"/>
                                <a:gd name="T13" fmla="*/ 51 h 58"/>
                                <a:gd name="T14" fmla="*/ 44 w 62"/>
                                <a:gd name="T15" fmla="*/ 58 h 58"/>
                                <a:gd name="T16" fmla="*/ 31 w 62"/>
                                <a:gd name="T17" fmla="*/ 39 h 58"/>
                                <a:gd name="T18" fmla="*/ 18 w 62"/>
                                <a:gd name="T19" fmla="*/ 58 h 58"/>
                                <a:gd name="T20" fmla="*/ 8 w 62"/>
                                <a:gd name="T21" fmla="*/ 51 h 58"/>
                                <a:gd name="T22" fmla="*/ 21 w 62"/>
                                <a:gd name="T23" fmla="*/ 33 h 58"/>
                                <a:gd name="T24" fmla="*/ 0 w 62"/>
                                <a:gd name="T25" fmla="*/ 26 h 58"/>
                                <a:gd name="T26" fmla="*/ 4 w 62"/>
                                <a:gd name="T27" fmla="*/ 15 h 58"/>
                                <a:gd name="T28" fmla="*/ 25 w 62"/>
                                <a:gd name="T29" fmla="*/ 23 h 58"/>
                                <a:gd name="T30" fmla="*/ 25 w 62"/>
                                <a:gd name="T31" fmla="*/ 0 h 58"/>
                                <a:gd name="T32" fmla="*/ 36 w 62"/>
                                <a:gd name="T33" fmla="*/ 0 h 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62" h="58">
                                  <a:moveTo>
                                    <a:pt x="36" y="0"/>
                                  </a:moveTo>
                                  <a:lnTo>
                                    <a:pt x="36" y="0"/>
                                  </a:lnTo>
                                  <a:lnTo>
                                    <a:pt x="36" y="22"/>
                                  </a:lnTo>
                                  <a:lnTo>
                                    <a:pt x="58" y="15"/>
                                  </a:lnTo>
                                  <a:lnTo>
                                    <a:pt x="62" y="26"/>
                                  </a:lnTo>
                                  <a:lnTo>
                                    <a:pt x="40" y="33"/>
                                  </a:lnTo>
                                  <a:lnTo>
                                    <a:pt x="54" y="51"/>
                                  </a:lnTo>
                                  <a:lnTo>
                                    <a:pt x="44" y="58"/>
                                  </a:lnTo>
                                  <a:lnTo>
                                    <a:pt x="31" y="39"/>
                                  </a:lnTo>
                                  <a:lnTo>
                                    <a:pt x="18" y="58"/>
                                  </a:lnTo>
                                  <a:lnTo>
                                    <a:pt x="8" y="51"/>
                                  </a:lnTo>
                                  <a:lnTo>
                                    <a:pt x="21" y="33"/>
                                  </a:lnTo>
                                  <a:lnTo>
                                    <a:pt x="0" y="26"/>
                                  </a:lnTo>
                                  <a:lnTo>
                                    <a:pt x="4" y="15"/>
                                  </a:lnTo>
                                  <a:lnTo>
                                    <a:pt x="25" y="23"/>
                                  </a:lnTo>
                                  <a:lnTo>
                                    <a:pt x="25" y="0"/>
                                  </a:lnTo>
                                  <a:lnTo>
                                    <a:pt x="36"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40" name="Freeform 999"/>
                          <wps:cNvSpPr>
                            <a:spLocks/>
                          </wps:cNvSpPr>
                          <wps:spPr bwMode="auto">
                            <a:xfrm>
                              <a:off x="2028" y="3946"/>
                              <a:ext cx="37" cy="150"/>
                            </a:xfrm>
                            <a:custGeom>
                              <a:avLst/>
                              <a:gdLst>
                                <a:gd name="T0" fmla="*/ 46 w 46"/>
                                <a:gd name="T1" fmla="*/ 0 h 189"/>
                                <a:gd name="T2" fmla="*/ 46 w 46"/>
                                <a:gd name="T3" fmla="*/ 0 h 189"/>
                                <a:gd name="T4" fmla="*/ 26 w 46"/>
                                <a:gd name="T5" fmla="*/ 44 h 189"/>
                                <a:gd name="T6" fmla="*/ 19 w 46"/>
                                <a:gd name="T7" fmla="*/ 94 h 189"/>
                                <a:gd name="T8" fmla="*/ 27 w 46"/>
                                <a:gd name="T9" fmla="*/ 147 h 189"/>
                                <a:gd name="T10" fmla="*/ 46 w 46"/>
                                <a:gd name="T11" fmla="*/ 189 h 189"/>
                                <a:gd name="T12" fmla="*/ 34 w 46"/>
                                <a:gd name="T13" fmla="*/ 189 h 189"/>
                                <a:gd name="T14" fmla="*/ 17 w 46"/>
                                <a:gd name="T15" fmla="*/ 160 h 189"/>
                                <a:gd name="T16" fmla="*/ 9 w 46"/>
                                <a:gd name="T17" fmla="*/ 143 h 189"/>
                                <a:gd name="T18" fmla="*/ 1 w 46"/>
                                <a:gd name="T19" fmla="*/ 112 h 189"/>
                                <a:gd name="T20" fmla="*/ 0 w 46"/>
                                <a:gd name="T21" fmla="*/ 95 h 189"/>
                                <a:gd name="T22" fmla="*/ 9 w 46"/>
                                <a:gd name="T23" fmla="*/ 43 h 189"/>
                                <a:gd name="T24" fmla="*/ 34 w 46"/>
                                <a:gd name="T25" fmla="*/ 0 h 189"/>
                                <a:gd name="T26" fmla="*/ 46 w 46"/>
                                <a:gd name="T27" fmla="*/ 0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46" y="0"/>
                                  </a:moveTo>
                                  <a:lnTo>
                                    <a:pt x="46" y="0"/>
                                  </a:lnTo>
                                  <a:cubicBezTo>
                                    <a:pt x="36" y="20"/>
                                    <a:pt x="29" y="35"/>
                                    <a:pt x="26" y="44"/>
                                  </a:cubicBezTo>
                                  <a:cubicBezTo>
                                    <a:pt x="21" y="59"/>
                                    <a:pt x="19" y="75"/>
                                    <a:pt x="19" y="94"/>
                                  </a:cubicBezTo>
                                  <a:cubicBezTo>
                                    <a:pt x="19" y="113"/>
                                    <a:pt x="22" y="131"/>
                                    <a:pt x="27" y="147"/>
                                  </a:cubicBezTo>
                                  <a:cubicBezTo>
                                    <a:pt x="30" y="156"/>
                                    <a:pt x="37" y="170"/>
                                    <a:pt x="46" y="189"/>
                                  </a:cubicBezTo>
                                  <a:lnTo>
                                    <a:pt x="34" y="189"/>
                                  </a:lnTo>
                                  <a:cubicBezTo>
                                    <a:pt x="25" y="174"/>
                                    <a:pt x="19" y="164"/>
                                    <a:pt x="17" y="160"/>
                                  </a:cubicBezTo>
                                  <a:cubicBezTo>
                                    <a:pt x="14" y="156"/>
                                    <a:pt x="12" y="150"/>
                                    <a:pt x="9" y="143"/>
                                  </a:cubicBezTo>
                                  <a:cubicBezTo>
                                    <a:pt x="5" y="133"/>
                                    <a:pt x="3" y="123"/>
                                    <a:pt x="1" y="112"/>
                                  </a:cubicBezTo>
                                  <a:cubicBezTo>
                                    <a:pt x="1" y="106"/>
                                    <a:pt x="0" y="101"/>
                                    <a:pt x="0" y="95"/>
                                  </a:cubicBezTo>
                                  <a:cubicBezTo>
                                    <a:pt x="0" y="76"/>
                                    <a:pt x="3" y="59"/>
                                    <a:pt x="9" y="43"/>
                                  </a:cubicBezTo>
                                  <a:cubicBezTo>
                                    <a:pt x="13" y="34"/>
                                    <a:pt x="21" y="19"/>
                                    <a:pt x="34" y="0"/>
                                  </a:cubicBezTo>
                                  <a:lnTo>
                                    <a:pt x="46"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41" name="Freeform 1000"/>
                          <wps:cNvSpPr>
                            <a:spLocks/>
                          </wps:cNvSpPr>
                          <wps:spPr bwMode="auto">
                            <a:xfrm>
                              <a:off x="2076" y="3951"/>
                              <a:ext cx="78" cy="112"/>
                            </a:xfrm>
                            <a:custGeom>
                              <a:avLst/>
                              <a:gdLst>
                                <a:gd name="T0" fmla="*/ 0 w 98"/>
                                <a:gd name="T1" fmla="*/ 141 h 141"/>
                                <a:gd name="T2" fmla="*/ 0 w 98"/>
                                <a:gd name="T3" fmla="*/ 141 h 141"/>
                                <a:gd name="T4" fmla="*/ 8 w 98"/>
                                <a:gd name="T5" fmla="*/ 110 h 141"/>
                                <a:gd name="T6" fmla="*/ 33 w 98"/>
                                <a:gd name="T7" fmla="*/ 85 h 141"/>
                                <a:gd name="T8" fmla="*/ 52 w 98"/>
                                <a:gd name="T9" fmla="*/ 74 h 141"/>
                                <a:gd name="T10" fmla="*/ 70 w 98"/>
                                <a:gd name="T11" fmla="*/ 61 h 141"/>
                                <a:gd name="T12" fmla="*/ 78 w 98"/>
                                <a:gd name="T13" fmla="*/ 43 h 141"/>
                                <a:gd name="T14" fmla="*/ 71 w 98"/>
                                <a:gd name="T15" fmla="*/ 23 h 141"/>
                                <a:gd name="T16" fmla="*/ 51 w 98"/>
                                <a:gd name="T17" fmla="*/ 16 h 141"/>
                                <a:gd name="T18" fmla="*/ 26 w 98"/>
                                <a:gd name="T19" fmla="*/ 30 h 141"/>
                                <a:gd name="T20" fmla="*/ 22 w 98"/>
                                <a:gd name="T21" fmla="*/ 50 h 141"/>
                                <a:gd name="T22" fmla="*/ 4 w 98"/>
                                <a:gd name="T23" fmla="*/ 50 h 141"/>
                                <a:gd name="T24" fmla="*/ 10 w 98"/>
                                <a:gd name="T25" fmla="*/ 20 h 141"/>
                                <a:gd name="T26" fmla="*/ 51 w 98"/>
                                <a:gd name="T27" fmla="*/ 0 h 141"/>
                                <a:gd name="T28" fmla="*/ 87 w 98"/>
                                <a:gd name="T29" fmla="*/ 13 h 141"/>
                                <a:gd name="T30" fmla="*/ 98 w 98"/>
                                <a:gd name="T31" fmla="*/ 42 h 141"/>
                                <a:gd name="T32" fmla="*/ 86 w 98"/>
                                <a:gd name="T33" fmla="*/ 71 h 141"/>
                                <a:gd name="T34" fmla="*/ 61 w 98"/>
                                <a:gd name="T35" fmla="*/ 88 h 141"/>
                                <a:gd name="T36" fmla="*/ 48 w 98"/>
                                <a:gd name="T37" fmla="*/ 95 h 141"/>
                                <a:gd name="T38" fmla="*/ 32 w 98"/>
                                <a:gd name="T39" fmla="*/ 106 h 141"/>
                                <a:gd name="T40" fmla="*/ 20 w 98"/>
                                <a:gd name="T41" fmla="*/ 125 h 141"/>
                                <a:gd name="T42" fmla="*/ 97 w 98"/>
                                <a:gd name="T43" fmla="*/ 125 h 141"/>
                                <a:gd name="T44" fmla="*/ 97 w 98"/>
                                <a:gd name="T45" fmla="*/ 141 h 141"/>
                                <a:gd name="T46" fmla="*/ 0 w 98"/>
                                <a:gd name="T47"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8" h="141">
                                  <a:moveTo>
                                    <a:pt x="0" y="141"/>
                                  </a:moveTo>
                                  <a:lnTo>
                                    <a:pt x="0" y="141"/>
                                  </a:lnTo>
                                  <a:cubicBezTo>
                                    <a:pt x="1" y="129"/>
                                    <a:pt x="3" y="119"/>
                                    <a:pt x="8" y="110"/>
                                  </a:cubicBezTo>
                                  <a:cubicBezTo>
                                    <a:pt x="12" y="101"/>
                                    <a:pt x="21" y="92"/>
                                    <a:pt x="33" y="85"/>
                                  </a:cubicBezTo>
                                  <a:lnTo>
                                    <a:pt x="52" y="74"/>
                                  </a:lnTo>
                                  <a:cubicBezTo>
                                    <a:pt x="61" y="69"/>
                                    <a:pt x="67" y="65"/>
                                    <a:pt x="70" y="61"/>
                                  </a:cubicBezTo>
                                  <a:cubicBezTo>
                                    <a:pt x="75" y="56"/>
                                    <a:pt x="78" y="50"/>
                                    <a:pt x="78" y="43"/>
                                  </a:cubicBezTo>
                                  <a:cubicBezTo>
                                    <a:pt x="78" y="34"/>
                                    <a:pt x="76" y="28"/>
                                    <a:pt x="71" y="23"/>
                                  </a:cubicBezTo>
                                  <a:cubicBezTo>
                                    <a:pt x="66" y="18"/>
                                    <a:pt x="59" y="16"/>
                                    <a:pt x="51" y="16"/>
                                  </a:cubicBezTo>
                                  <a:cubicBezTo>
                                    <a:pt x="39" y="16"/>
                                    <a:pt x="30" y="20"/>
                                    <a:pt x="26" y="30"/>
                                  </a:cubicBezTo>
                                  <a:cubicBezTo>
                                    <a:pt x="23" y="35"/>
                                    <a:pt x="22" y="41"/>
                                    <a:pt x="22" y="50"/>
                                  </a:cubicBezTo>
                                  <a:lnTo>
                                    <a:pt x="4" y="50"/>
                                  </a:lnTo>
                                  <a:cubicBezTo>
                                    <a:pt x="4" y="38"/>
                                    <a:pt x="6" y="28"/>
                                    <a:pt x="10" y="20"/>
                                  </a:cubicBezTo>
                                  <a:cubicBezTo>
                                    <a:pt x="18" y="6"/>
                                    <a:pt x="32" y="0"/>
                                    <a:pt x="51" y="0"/>
                                  </a:cubicBezTo>
                                  <a:cubicBezTo>
                                    <a:pt x="67" y="0"/>
                                    <a:pt x="79" y="4"/>
                                    <a:pt x="87" y="13"/>
                                  </a:cubicBezTo>
                                  <a:cubicBezTo>
                                    <a:pt x="94" y="21"/>
                                    <a:pt x="98" y="31"/>
                                    <a:pt x="98" y="42"/>
                                  </a:cubicBezTo>
                                  <a:cubicBezTo>
                                    <a:pt x="98" y="53"/>
                                    <a:pt x="94" y="63"/>
                                    <a:pt x="86" y="71"/>
                                  </a:cubicBezTo>
                                  <a:cubicBezTo>
                                    <a:pt x="81" y="76"/>
                                    <a:pt x="73" y="81"/>
                                    <a:pt x="61" y="88"/>
                                  </a:cubicBezTo>
                                  <a:lnTo>
                                    <a:pt x="48" y="95"/>
                                  </a:lnTo>
                                  <a:cubicBezTo>
                                    <a:pt x="41" y="99"/>
                                    <a:pt x="36" y="102"/>
                                    <a:pt x="32" y="106"/>
                                  </a:cubicBezTo>
                                  <a:cubicBezTo>
                                    <a:pt x="26" y="111"/>
                                    <a:pt x="22" y="118"/>
                                    <a:pt x="20" y="125"/>
                                  </a:cubicBezTo>
                                  <a:lnTo>
                                    <a:pt x="97" y="125"/>
                                  </a:lnTo>
                                  <a:lnTo>
                                    <a:pt x="97" y="141"/>
                                  </a:lnTo>
                                  <a:lnTo>
                                    <a:pt x="0" y="1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42" name="Freeform 1001"/>
                          <wps:cNvSpPr>
                            <a:spLocks noEditPoints="1"/>
                          </wps:cNvSpPr>
                          <wps:spPr bwMode="auto">
                            <a:xfrm>
                              <a:off x="2165" y="3951"/>
                              <a:ext cx="78" cy="115"/>
                            </a:xfrm>
                            <a:custGeom>
                              <a:avLst/>
                              <a:gdLst>
                                <a:gd name="T0" fmla="*/ 48 w 97"/>
                                <a:gd name="T1" fmla="*/ 0 h 145"/>
                                <a:gd name="T2" fmla="*/ 48 w 97"/>
                                <a:gd name="T3" fmla="*/ 0 h 145"/>
                                <a:gd name="T4" fmla="*/ 88 w 97"/>
                                <a:gd name="T5" fmla="*/ 23 h 145"/>
                                <a:gd name="T6" fmla="*/ 97 w 97"/>
                                <a:gd name="T7" fmla="*/ 71 h 145"/>
                                <a:gd name="T8" fmla="*/ 89 w 97"/>
                                <a:gd name="T9" fmla="*/ 118 h 145"/>
                                <a:gd name="T10" fmla="*/ 48 w 97"/>
                                <a:gd name="T11" fmla="*/ 145 h 145"/>
                                <a:gd name="T12" fmla="*/ 10 w 97"/>
                                <a:gd name="T13" fmla="*/ 123 h 145"/>
                                <a:gd name="T14" fmla="*/ 0 w 97"/>
                                <a:gd name="T15" fmla="*/ 74 h 145"/>
                                <a:gd name="T16" fmla="*/ 6 w 97"/>
                                <a:gd name="T17" fmla="*/ 32 h 145"/>
                                <a:gd name="T18" fmla="*/ 48 w 97"/>
                                <a:gd name="T19" fmla="*/ 0 h 145"/>
                                <a:gd name="T20" fmla="*/ 48 w 97"/>
                                <a:gd name="T21" fmla="*/ 0 h 145"/>
                                <a:gd name="T22" fmla="*/ 48 w 97"/>
                                <a:gd name="T23" fmla="*/ 129 h 145"/>
                                <a:gd name="T24" fmla="*/ 48 w 97"/>
                                <a:gd name="T25" fmla="*/ 129 h 145"/>
                                <a:gd name="T26" fmla="*/ 70 w 97"/>
                                <a:gd name="T27" fmla="*/ 117 h 145"/>
                                <a:gd name="T28" fmla="*/ 78 w 97"/>
                                <a:gd name="T29" fmla="*/ 71 h 145"/>
                                <a:gd name="T30" fmla="*/ 72 w 97"/>
                                <a:gd name="T31" fmla="*/ 32 h 145"/>
                                <a:gd name="T32" fmla="*/ 49 w 97"/>
                                <a:gd name="T33" fmla="*/ 16 h 145"/>
                                <a:gd name="T34" fmla="*/ 26 w 97"/>
                                <a:gd name="T35" fmla="*/ 31 h 145"/>
                                <a:gd name="T36" fmla="*/ 19 w 97"/>
                                <a:gd name="T37" fmla="*/ 74 h 145"/>
                                <a:gd name="T38" fmla="*/ 24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7" y="0"/>
                                    <a:pt x="80" y="8"/>
                                    <a:pt x="88" y="23"/>
                                  </a:cubicBezTo>
                                  <a:cubicBezTo>
                                    <a:pt x="94" y="34"/>
                                    <a:pt x="97" y="50"/>
                                    <a:pt x="97" y="71"/>
                                  </a:cubicBezTo>
                                  <a:cubicBezTo>
                                    <a:pt x="97" y="90"/>
                                    <a:pt x="95" y="106"/>
                                    <a:pt x="89" y="118"/>
                                  </a:cubicBezTo>
                                  <a:cubicBezTo>
                                    <a:pt x="81" y="136"/>
                                    <a:pt x="67" y="145"/>
                                    <a:pt x="48" y="145"/>
                                  </a:cubicBezTo>
                                  <a:cubicBezTo>
                                    <a:pt x="31" y="145"/>
                                    <a:pt x="19" y="138"/>
                                    <a:pt x="10" y="123"/>
                                  </a:cubicBezTo>
                                  <a:cubicBezTo>
                                    <a:pt x="3" y="111"/>
                                    <a:pt x="0" y="94"/>
                                    <a:pt x="0" y="74"/>
                                  </a:cubicBezTo>
                                  <a:cubicBezTo>
                                    <a:pt x="0" y="58"/>
                                    <a:pt x="2" y="44"/>
                                    <a:pt x="6" y="32"/>
                                  </a:cubicBezTo>
                                  <a:cubicBezTo>
                                    <a:pt x="14" y="11"/>
                                    <a:pt x="28" y="0"/>
                                    <a:pt x="48" y="0"/>
                                  </a:cubicBezTo>
                                  <a:lnTo>
                                    <a:pt x="48" y="0"/>
                                  </a:lnTo>
                                  <a:close/>
                                  <a:moveTo>
                                    <a:pt x="48" y="129"/>
                                  </a:moveTo>
                                  <a:lnTo>
                                    <a:pt x="48" y="129"/>
                                  </a:lnTo>
                                  <a:cubicBezTo>
                                    <a:pt x="57" y="129"/>
                                    <a:pt x="65" y="125"/>
                                    <a:pt x="70" y="117"/>
                                  </a:cubicBezTo>
                                  <a:cubicBezTo>
                                    <a:pt x="76" y="109"/>
                                    <a:pt x="78" y="93"/>
                                    <a:pt x="78" y="71"/>
                                  </a:cubicBezTo>
                                  <a:cubicBezTo>
                                    <a:pt x="78" y="55"/>
                                    <a:pt x="76" y="42"/>
                                    <a:pt x="72" y="32"/>
                                  </a:cubicBezTo>
                                  <a:cubicBezTo>
                                    <a:pt x="68" y="21"/>
                                    <a:pt x="61" y="16"/>
                                    <a:pt x="49" y="16"/>
                                  </a:cubicBezTo>
                                  <a:cubicBezTo>
                                    <a:pt x="39" y="16"/>
                                    <a:pt x="31" y="21"/>
                                    <a:pt x="26" y="31"/>
                                  </a:cubicBezTo>
                                  <a:cubicBezTo>
                                    <a:pt x="22" y="41"/>
                                    <a:pt x="19" y="55"/>
                                    <a:pt x="19" y="74"/>
                                  </a:cubicBezTo>
                                  <a:cubicBezTo>
                                    <a:pt x="19" y="89"/>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43" name="Freeform 1002"/>
                          <wps:cNvSpPr>
                            <a:spLocks/>
                          </wps:cNvSpPr>
                          <wps:spPr bwMode="auto">
                            <a:xfrm>
                              <a:off x="2266" y="3952"/>
                              <a:ext cx="41" cy="111"/>
                            </a:xfrm>
                            <a:custGeom>
                              <a:avLst/>
                              <a:gdLst>
                                <a:gd name="T0" fmla="*/ 0 w 52"/>
                                <a:gd name="T1" fmla="*/ 40 h 140"/>
                                <a:gd name="T2" fmla="*/ 0 w 52"/>
                                <a:gd name="T3" fmla="*/ 40 h 140"/>
                                <a:gd name="T4" fmla="*/ 0 w 52"/>
                                <a:gd name="T5" fmla="*/ 27 h 140"/>
                                <a:gd name="T6" fmla="*/ 27 w 52"/>
                                <a:gd name="T7" fmla="*/ 20 h 140"/>
                                <a:gd name="T8" fmla="*/ 38 w 52"/>
                                <a:gd name="T9" fmla="*/ 0 h 140"/>
                                <a:gd name="T10" fmla="*/ 52 w 52"/>
                                <a:gd name="T11" fmla="*/ 0 h 140"/>
                                <a:gd name="T12" fmla="*/ 52 w 52"/>
                                <a:gd name="T13" fmla="*/ 140 h 140"/>
                                <a:gd name="T14" fmla="*/ 33 w 52"/>
                                <a:gd name="T15" fmla="*/ 140 h 140"/>
                                <a:gd name="T16" fmla="*/ 33 w 52"/>
                                <a:gd name="T17" fmla="*/ 40 h 140"/>
                                <a:gd name="T18" fmla="*/ 0 w 52"/>
                                <a:gd name="T19" fmla="*/ 40 h 1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0">
                                  <a:moveTo>
                                    <a:pt x="0" y="40"/>
                                  </a:moveTo>
                                  <a:lnTo>
                                    <a:pt x="0" y="40"/>
                                  </a:lnTo>
                                  <a:lnTo>
                                    <a:pt x="0" y="27"/>
                                  </a:lnTo>
                                  <a:cubicBezTo>
                                    <a:pt x="13" y="25"/>
                                    <a:pt x="22" y="23"/>
                                    <a:pt x="27" y="20"/>
                                  </a:cubicBezTo>
                                  <a:cubicBezTo>
                                    <a:pt x="32" y="18"/>
                                    <a:pt x="35" y="11"/>
                                    <a:pt x="38" y="0"/>
                                  </a:cubicBezTo>
                                  <a:lnTo>
                                    <a:pt x="52" y="0"/>
                                  </a:lnTo>
                                  <a:lnTo>
                                    <a:pt x="52" y="140"/>
                                  </a:lnTo>
                                  <a:lnTo>
                                    <a:pt x="33" y="140"/>
                                  </a:lnTo>
                                  <a:lnTo>
                                    <a:pt x="33" y="40"/>
                                  </a:lnTo>
                                  <a:lnTo>
                                    <a:pt x="0" y="4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44" name="Freeform 1003"/>
                          <wps:cNvSpPr>
                            <a:spLocks/>
                          </wps:cNvSpPr>
                          <wps:spPr bwMode="auto">
                            <a:xfrm>
                              <a:off x="2343" y="3952"/>
                              <a:ext cx="42" cy="111"/>
                            </a:xfrm>
                            <a:custGeom>
                              <a:avLst/>
                              <a:gdLst>
                                <a:gd name="T0" fmla="*/ 0 w 52"/>
                                <a:gd name="T1" fmla="*/ 40 h 140"/>
                                <a:gd name="T2" fmla="*/ 0 w 52"/>
                                <a:gd name="T3" fmla="*/ 40 h 140"/>
                                <a:gd name="T4" fmla="*/ 0 w 52"/>
                                <a:gd name="T5" fmla="*/ 27 h 140"/>
                                <a:gd name="T6" fmla="*/ 26 w 52"/>
                                <a:gd name="T7" fmla="*/ 20 h 140"/>
                                <a:gd name="T8" fmla="*/ 38 w 52"/>
                                <a:gd name="T9" fmla="*/ 0 h 140"/>
                                <a:gd name="T10" fmla="*/ 52 w 52"/>
                                <a:gd name="T11" fmla="*/ 0 h 140"/>
                                <a:gd name="T12" fmla="*/ 52 w 52"/>
                                <a:gd name="T13" fmla="*/ 140 h 140"/>
                                <a:gd name="T14" fmla="*/ 33 w 52"/>
                                <a:gd name="T15" fmla="*/ 140 h 140"/>
                                <a:gd name="T16" fmla="*/ 33 w 52"/>
                                <a:gd name="T17" fmla="*/ 40 h 140"/>
                                <a:gd name="T18" fmla="*/ 0 w 52"/>
                                <a:gd name="T19" fmla="*/ 40 h 1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0">
                                  <a:moveTo>
                                    <a:pt x="0" y="40"/>
                                  </a:moveTo>
                                  <a:lnTo>
                                    <a:pt x="0" y="40"/>
                                  </a:lnTo>
                                  <a:lnTo>
                                    <a:pt x="0" y="27"/>
                                  </a:lnTo>
                                  <a:cubicBezTo>
                                    <a:pt x="12" y="25"/>
                                    <a:pt x="21" y="23"/>
                                    <a:pt x="26" y="20"/>
                                  </a:cubicBezTo>
                                  <a:cubicBezTo>
                                    <a:pt x="32" y="18"/>
                                    <a:pt x="35" y="11"/>
                                    <a:pt x="38" y="0"/>
                                  </a:cubicBezTo>
                                  <a:lnTo>
                                    <a:pt x="52" y="0"/>
                                  </a:lnTo>
                                  <a:lnTo>
                                    <a:pt x="52" y="140"/>
                                  </a:lnTo>
                                  <a:lnTo>
                                    <a:pt x="33" y="140"/>
                                  </a:lnTo>
                                  <a:lnTo>
                                    <a:pt x="33" y="40"/>
                                  </a:lnTo>
                                  <a:lnTo>
                                    <a:pt x="0" y="4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45" name="Freeform 1004"/>
                          <wps:cNvSpPr>
                            <a:spLocks/>
                          </wps:cNvSpPr>
                          <wps:spPr bwMode="auto">
                            <a:xfrm>
                              <a:off x="2423" y="3946"/>
                              <a:ext cx="36" cy="150"/>
                            </a:xfrm>
                            <a:custGeom>
                              <a:avLst/>
                              <a:gdLst>
                                <a:gd name="T0" fmla="*/ 0 w 46"/>
                                <a:gd name="T1" fmla="*/ 189 h 189"/>
                                <a:gd name="T2" fmla="*/ 0 w 46"/>
                                <a:gd name="T3" fmla="*/ 189 h 189"/>
                                <a:gd name="T4" fmla="*/ 20 w 46"/>
                                <a:gd name="T5" fmla="*/ 144 h 189"/>
                                <a:gd name="T6" fmla="*/ 27 w 46"/>
                                <a:gd name="T7" fmla="*/ 94 h 189"/>
                                <a:gd name="T8" fmla="*/ 19 w 46"/>
                                <a:gd name="T9" fmla="*/ 42 h 189"/>
                                <a:gd name="T10" fmla="*/ 0 w 46"/>
                                <a:gd name="T11" fmla="*/ 0 h 189"/>
                                <a:gd name="T12" fmla="*/ 12 w 46"/>
                                <a:gd name="T13" fmla="*/ 0 h 189"/>
                                <a:gd name="T14" fmla="*/ 30 w 46"/>
                                <a:gd name="T15" fmla="*/ 30 h 189"/>
                                <a:gd name="T16" fmla="*/ 37 w 46"/>
                                <a:gd name="T17" fmla="*/ 46 h 189"/>
                                <a:gd name="T18" fmla="*/ 44 w 46"/>
                                <a:gd name="T19" fmla="*/ 70 h 189"/>
                                <a:gd name="T20" fmla="*/ 46 w 46"/>
                                <a:gd name="T21" fmla="*/ 93 h 189"/>
                                <a:gd name="T22" fmla="*/ 37 w 46"/>
                                <a:gd name="T23" fmla="*/ 145 h 189"/>
                                <a:gd name="T24" fmla="*/ 12 w 46"/>
                                <a:gd name="T25" fmla="*/ 189 h 189"/>
                                <a:gd name="T26" fmla="*/ 0 w 46"/>
                                <a:gd name="T27" fmla="*/ 189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0" y="189"/>
                                  </a:moveTo>
                                  <a:lnTo>
                                    <a:pt x="0" y="189"/>
                                  </a:lnTo>
                                  <a:cubicBezTo>
                                    <a:pt x="11" y="168"/>
                                    <a:pt x="17" y="153"/>
                                    <a:pt x="20" y="144"/>
                                  </a:cubicBezTo>
                                  <a:cubicBezTo>
                                    <a:pt x="25" y="130"/>
                                    <a:pt x="27" y="113"/>
                                    <a:pt x="27" y="94"/>
                                  </a:cubicBezTo>
                                  <a:cubicBezTo>
                                    <a:pt x="27" y="75"/>
                                    <a:pt x="25" y="58"/>
                                    <a:pt x="19" y="42"/>
                                  </a:cubicBezTo>
                                  <a:cubicBezTo>
                                    <a:pt x="16" y="32"/>
                                    <a:pt x="10" y="18"/>
                                    <a:pt x="0" y="0"/>
                                  </a:cubicBezTo>
                                  <a:lnTo>
                                    <a:pt x="12" y="0"/>
                                  </a:lnTo>
                                  <a:cubicBezTo>
                                    <a:pt x="22" y="16"/>
                                    <a:pt x="28" y="26"/>
                                    <a:pt x="30" y="30"/>
                                  </a:cubicBezTo>
                                  <a:cubicBezTo>
                                    <a:pt x="32" y="34"/>
                                    <a:pt x="35" y="39"/>
                                    <a:pt x="37" y="46"/>
                                  </a:cubicBezTo>
                                  <a:cubicBezTo>
                                    <a:pt x="40" y="54"/>
                                    <a:pt x="43" y="62"/>
                                    <a:pt x="44" y="70"/>
                                  </a:cubicBezTo>
                                  <a:cubicBezTo>
                                    <a:pt x="45" y="78"/>
                                    <a:pt x="46" y="86"/>
                                    <a:pt x="46" y="93"/>
                                  </a:cubicBezTo>
                                  <a:cubicBezTo>
                                    <a:pt x="46" y="113"/>
                                    <a:pt x="43" y="130"/>
                                    <a:pt x="37" y="145"/>
                                  </a:cubicBezTo>
                                  <a:cubicBezTo>
                                    <a:pt x="33" y="155"/>
                                    <a:pt x="25" y="170"/>
                                    <a:pt x="12" y="189"/>
                                  </a:cubicBezTo>
                                  <a:lnTo>
                                    <a:pt x="0" y="18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46" name="Freeform 1005"/>
                          <wps:cNvSpPr>
                            <a:spLocks noEditPoints="1"/>
                          </wps:cNvSpPr>
                          <wps:spPr bwMode="auto">
                            <a:xfrm>
                              <a:off x="526" y="2066"/>
                              <a:ext cx="85" cy="115"/>
                            </a:xfrm>
                            <a:custGeom>
                              <a:avLst/>
                              <a:gdLst>
                                <a:gd name="T0" fmla="*/ 0 w 107"/>
                                <a:gd name="T1" fmla="*/ 0 h 145"/>
                                <a:gd name="T2" fmla="*/ 0 w 107"/>
                                <a:gd name="T3" fmla="*/ 0 h 145"/>
                                <a:gd name="T4" fmla="*/ 106 w 107"/>
                                <a:gd name="T5" fmla="*/ 0 h 145"/>
                                <a:gd name="T6" fmla="*/ 106 w 107"/>
                                <a:gd name="T7" fmla="*/ 18 h 145"/>
                                <a:gd name="T8" fmla="*/ 19 w 107"/>
                                <a:gd name="T9" fmla="*/ 18 h 145"/>
                                <a:gd name="T10" fmla="*/ 19 w 107"/>
                                <a:gd name="T11" fmla="*/ 62 h 145"/>
                                <a:gd name="T12" fmla="*/ 99 w 107"/>
                                <a:gd name="T13" fmla="*/ 62 h 145"/>
                                <a:gd name="T14" fmla="*/ 99 w 107"/>
                                <a:gd name="T15" fmla="*/ 79 h 145"/>
                                <a:gd name="T16" fmla="*/ 19 w 107"/>
                                <a:gd name="T17" fmla="*/ 79 h 145"/>
                                <a:gd name="T18" fmla="*/ 19 w 107"/>
                                <a:gd name="T19" fmla="*/ 128 h 145"/>
                                <a:gd name="T20" fmla="*/ 107 w 107"/>
                                <a:gd name="T21" fmla="*/ 128 h 145"/>
                                <a:gd name="T22" fmla="*/ 107 w 107"/>
                                <a:gd name="T23" fmla="*/ 145 h 145"/>
                                <a:gd name="T24" fmla="*/ 0 w 107"/>
                                <a:gd name="T25" fmla="*/ 145 h 145"/>
                                <a:gd name="T26" fmla="*/ 0 w 107"/>
                                <a:gd name="T27" fmla="*/ 0 h 145"/>
                                <a:gd name="T28" fmla="*/ 54 w 107"/>
                                <a:gd name="T29" fmla="*/ 0 h 145"/>
                                <a:gd name="T30" fmla="*/ 54 w 107"/>
                                <a:gd name="T31" fmla="*/ 0 h 145"/>
                                <a:gd name="T32" fmla="*/ 54 w 107"/>
                                <a:gd name="T33" fmla="*/ 0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107" h="145">
                                  <a:moveTo>
                                    <a:pt x="0" y="0"/>
                                  </a:moveTo>
                                  <a:lnTo>
                                    <a:pt x="0" y="0"/>
                                  </a:lnTo>
                                  <a:lnTo>
                                    <a:pt x="106" y="0"/>
                                  </a:lnTo>
                                  <a:lnTo>
                                    <a:pt x="106" y="18"/>
                                  </a:lnTo>
                                  <a:lnTo>
                                    <a:pt x="19" y="18"/>
                                  </a:lnTo>
                                  <a:lnTo>
                                    <a:pt x="19" y="62"/>
                                  </a:lnTo>
                                  <a:lnTo>
                                    <a:pt x="99" y="62"/>
                                  </a:lnTo>
                                  <a:lnTo>
                                    <a:pt x="99" y="79"/>
                                  </a:lnTo>
                                  <a:lnTo>
                                    <a:pt x="19" y="79"/>
                                  </a:lnTo>
                                  <a:lnTo>
                                    <a:pt x="19" y="128"/>
                                  </a:lnTo>
                                  <a:lnTo>
                                    <a:pt x="107" y="128"/>
                                  </a:lnTo>
                                  <a:lnTo>
                                    <a:pt x="107" y="145"/>
                                  </a:lnTo>
                                  <a:lnTo>
                                    <a:pt x="0" y="145"/>
                                  </a:lnTo>
                                  <a:lnTo>
                                    <a:pt x="0" y="0"/>
                                  </a:lnTo>
                                  <a:close/>
                                  <a:moveTo>
                                    <a:pt x="54" y="0"/>
                                  </a:moveTo>
                                  <a:lnTo>
                                    <a:pt x="54" y="0"/>
                                  </a:lnTo>
                                  <a:lnTo>
                                    <a:pt x="54"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47" name="Freeform 1006"/>
                          <wps:cNvSpPr>
                            <a:spLocks noEditPoints="1"/>
                          </wps:cNvSpPr>
                          <wps:spPr bwMode="auto">
                            <a:xfrm>
                              <a:off x="630" y="2095"/>
                              <a:ext cx="68" cy="86"/>
                            </a:xfrm>
                            <a:custGeom>
                              <a:avLst/>
                              <a:gdLst>
                                <a:gd name="T0" fmla="*/ 0 w 86"/>
                                <a:gd name="T1" fmla="*/ 3 h 108"/>
                                <a:gd name="T2" fmla="*/ 0 w 86"/>
                                <a:gd name="T3" fmla="*/ 3 h 108"/>
                                <a:gd name="T4" fmla="*/ 17 w 86"/>
                                <a:gd name="T5" fmla="*/ 3 h 108"/>
                                <a:gd name="T6" fmla="*/ 17 w 86"/>
                                <a:gd name="T7" fmla="*/ 18 h 108"/>
                                <a:gd name="T8" fmla="*/ 33 w 86"/>
                                <a:gd name="T9" fmla="*/ 4 h 108"/>
                                <a:gd name="T10" fmla="*/ 52 w 86"/>
                                <a:gd name="T11" fmla="*/ 0 h 108"/>
                                <a:gd name="T12" fmla="*/ 82 w 86"/>
                                <a:gd name="T13" fmla="*/ 16 h 108"/>
                                <a:gd name="T14" fmla="*/ 86 w 86"/>
                                <a:gd name="T15" fmla="*/ 40 h 108"/>
                                <a:gd name="T16" fmla="*/ 86 w 86"/>
                                <a:gd name="T17" fmla="*/ 108 h 108"/>
                                <a:gd name="T18" fmla="*/ 68 w 86"/>
                                <a:gd name="T19" fmla="*/ 108 h 108"/>
                                <a:gd name="T20" fmla="*/ 68 w 86"/>
                                <a:gd name="T21" fmla="*/ 42 h 108"/>
                                <a:gd name="T22" fmla="*/ 66 w 86"/>
                                <a:gd name="T23" fmla="*/ 26 h 108"/>
                                <a:gd name="T24" fmla="*/ 48 w 86"/>
                                <a:gd name="T25" fmla="*/ 16 h 108"/>
                                <a:gd name="T26" fmla="*/ 38 w 86"/>
                                <a:gd name="T27" fmla="*/ 17 h 108"/>
                                <a:gd name="T28" fmla="*/ 25 w 86"/>
                                <a:gd name="T29" fmla="*/ 26 h 108"/>
                                <a:gd name="T30" fmla="*/ 19 w 86"/>
                                <a:gd name="T31" fmla="*/ 37 h 108"/>
                                <a:gd name="T32" fmla="*/ 18 w 86"/>
                                <a:gd name="T33" fmla="*/ 53 h 108"/>
                                <a:gd name="T34" fmla="*/ 18 w 86"/>
                                <a:gd name="T35" fmla="*/ 108 h 108"/>
                                <a:gd name="T36" fmla="*/ 0 w 86"/>
                                <a:gd name="T37" fmla="*/ 108 h 108"/>
                                <a:gd name="T38" fmla="*/ 0 w 86"/>
                                <a:gd name="T39" fmla="*/ 3 h 108"/>
                                <a:gd name="T40" fmla="*/ 42 w 86"/>
                                <a:gd name="T41" fmla="*/ 0 h 108"/>
                                <a:gd name="T42" fmla="*/ 42 w 86"/>
                                <a:gd name="T43" fmla="*/ 0 h 108"/>
                                <a:gd name="T44" fmla="*/ 42 w 86"/>
                                <a:gd name="T45" fmla="*/ 0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86" h="108">
                                  <a:moveTo>
                                    <a:pt x="0" y="3"/>
                                  </a:moveTo>
                                  <a:lnTo>
                                    <a:pt x="0" y="3"/>
                                  </a:lnTo>
                                  <a:lnTo>
                                    <a:pt x="17" y="3"/>
                                  </a:lnTo>
                                  <a:lnTo>
                                    <a:pt x="17" y="18"/>
                                  </a:lnTo>
                                  <a:cubicBezTo>
                                    <a:pt x="22" y="11"/>
                                    <a:pt x="28" y="7"/>
                                    <a:pt x="33" y="4"/>
                                  </a:cubicBezTo>
                                  <a:cubicBezTo>
                                    <a:pt x="39" y="2"/>
                                    <a:pt x="45" y="0"/>
                                    <a:pt x="52" y="0"/>
                                  </a:cubicBezTo>
                                  <a:cubicBezTo>
                                    <a:pt x="67" y="0"/>
                                    <a:pt x="77" y="5"/>
                                    <a:pt x="82" y="16"/>
                                  </a:cubicBezTo>
                                  <a:cubicBezTo>
                                    <a:pt x="85" y="22"/>
                                    <a:pt x="86" y="30"/>
                                    <a:pt x="86" y="40"/>
                                  </a:cubicBezTo>
                                  <a:lnTo>
                                    <a:pt x="86" y="108"/>
                                  </a:lnTo>
                                  <a:lnTo>
                                    <a:pt x="68" y="108"/>
                                  </a:lnTo>
                                  <a:lnTo>
                                    <a:pt x="68" y="42"/>
                                  </a:lnTo>
                                  <a:cubicBezTo>
                                    <a:pt x="68" y="35"/>
                                    <a:pt x="67" y="30"/>
                                    <a:pt x="66" y="26"/>
                                  </a:cubicBezTo>
                                  <a:cubicBezTo>
                                    <a:pt x="62" y="20"/>
                                    <a:pt x="57" y="16"/>
                                    <a:pt x="48" y="16"/>
                                  </a:cubicBezTo>
                                  <a:cubicBezTo>
                                    <a:pt x="44" y="16"/>
                                    <a:pt x="41" y="17"/>
                                    <a:pt x="38" y="17"/>
                                  </a:cubicBezTo>
                                  <a:cubicBezTo>
                                    <a:pt x="33" y="19"/>
                                    <a:pt x="29" y="22"/>
                                    <a:pt x="25" y="26"/>
                                  </a:cubicBezTo>
                                  <a:cubicBezTo>
                                    <a:pt x="22" y="30"/>
                                    <a:pt x="20" y="33"/>
                                    <a:pt x="19" y="37"/>
                                  </a:cubicBezTo>
                                  <a:cubicBezTo>
                                    <a:pt x="19" y="41"/>
                                    <a:pt x="18" y="46"/>
                                    <a:pt x="18" y="53"/>
                                  </a:cubicBezTo>
                                  <a:lnTo>
                                    <a:pt x="18" y="108"/>
                                  </a:lnTo>
                                  <a:lnTo>
                                    <a:pt x="0" y="108"/>
                                  </a:lnTo>
                                  <a:lnTo>
                                    <a:pt x="0" y="3"/>
                                  </a:lnTo>
                                  <a:close/>
                                  <a:moveTo>
                                    <a:pt x="42" y="0"/>
                                  </a:moveTo>
                                  <a:lnTo>
                                    <a:pt x="42" y="0"/>
                                  </a:lnTo>
                                  <a:lnTo>
                                    <a:pt x="42"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48" name="Freeform 1007"/>
                          <wps:cNvSpPr>
                            <a:spLocks noEditPoints="1"/>
                          </wps:cNvSpPr>
                          <wps:spPr bwMode="auto">
                            <a:xfrm>
                              <a:off x="714" y="2066"/>
                              <a:ext cx="74" cy="118"/>
                            </a:xfrm>
                            <a:custGeom>
                              <a:avLst/>
                              <a:gdLst>
                                <a:gd name="T0" fmla="*/ 18 w 93"/>
                                <a:gd name="T1" fmla="*/ 94 h 149"/>
                                <a:gd name="T2" fmla="*/ 18 w 93"/>
                                <a:gd name="T3" fmla="*/ 94 h 149"/>
                                <a:gd name="T4" fmla="*/ 26 w 93"/>
                                <a:gd name="T5" fmla="*/ 122 h 149"/>
                                <a:gd name="T6" fmla="*/ 49 w 93"/>
                                <a:gd name="T7" fmla="*/ 134 h 149"/>
                                <a:gd name="T8" fmla="*/ 69 w 93"/>
                                <a:gd name="T9" fmla="*/ 123 h 149"/>
                                <a:gd name="T10" fmla="*/ 77 w 93"/>
                                <a:gd name="T11" fmla="*/ 92 h 149"/>
                                <a:gd name="T12" fmla="*/ 69 w 93"/>
                                <a:gd name="T13" fmla="*/ 63 h 149"/>
                                <a:gd name="T14" fmla="*/ 49 w 93"/>
                                <a:gd name="T15" fmla="*/ 53 h 149"/>
                                <a:gd name="T16" fmla="*/ 27 w 93"/>
                                <a:gd name="T17" fmla="*/ 63 h 149"/>
                                <a:gd name="T18" fmla="*/ 18 w 93"/>
                                <a:gd name="T19" fmla="*/ 94 h 149"/>
                                <a:gd name="T20" fmla="*/ 18 w 93"/>
                                <a:gd name="T21" fmla="*/ 94 h 149"/>
                                <a:gd name="T22" fmla="*/ 45 w 93"/>
                                <a:gd name="T23" fmla="*/ 38 h 149"/>
                                <a:gd name="T24" fmla="*/ 45 w 93"/>
                                <a:gd name="T25" fmla="*/ 38 h 149"/>
                                <a:gd name="T26" fmla="*/ 65 w 93"/>
                                <a:gd name="T27" fmla="*/ 43 h 149"/>
                                <a:gd name="T28" fmla="*/ 76 w 93"/>
                                <a:gd name="T29" fmla="*/ 53 h 149"/>
                                <a:gd name="T30" fmla="*/ 76 w 93"/>
                                <a:gd name="T31" fmla="*/ 0 h 149"/>
                                <a:gd name="T32" fmla="*/ 93 w 93"/>
                                <a:gd name="T33" fmla="*/ 0 h 149"/>
                                <a:gd name="T34" fmla="*/ 93 w 93"/>
                                <a:gd name="T35" fmla="*/ 145 h 149"/>
                                <a:gd name="T36" fmla="*/ 77 w 93"/>
                                <a:gd name="T37" fmla="*/ 145 h 149"/>
                                <a:gd name="T38" fmla="*/ 77 w 93"/>
                                <a:gd name="T39" fmla="*/ 131 h 149"/>
                                <a:gd name="T40" fmla="*/ 63 w 93"/>
                                <a:gd name="T41" fmla="*/ 145 h 149"/>
                                <a:gd name="T42" fmla="*/ 43 w 93"/>
                                <a:gd name="T43" fmla="*/ 149 h 149"/>
                                <a:gd name="T44" fmla="*/ 13 w 93"/>
                                <a:gd name="T45" fmla="*/ 134 h 149"/>
                                <a:gd name="T46" fmla="*/ 0 w 93"/>
                                <a:gd name="T47" fmla="*/ 95 h 149"/>
                                <a:gd name="T48" fmla="*/ 11 w 93"/>
                                <a:gd name="T49" fmla="*/ 55 h 149"/>
                                <a:gd name="T50" fmla="*/ 45 w 93"/>
                                <a:gd name="T51" fmla="*/ 38 h 149"/>
                                <a:gd name="T52" fmla="*/ 45 w 93"/>
                                <a:gd name="T53" fmla="*/ 38 h 14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93" h="149">
                                  <a:moveTo>
                                    <a:pt x="18" y="94"/>
                                  </a:moveTo>
                                  <a:lnTo>
                                    <a:pt x="18" y="94"/>
                                  </a:lnTo>
                                  <a:cubicBezTo>
                                    <a:pt x="18" y="105"/>
                                    <a:pt x="21" y="114"/>
                                    <a:pt x="26" y="122"/>
                                  </a:cubicBezTo>
                                  <a:cubicBezTo>
                                    <a:pt x="30" y="130"/>
                                    <a:pt x="38" y="134"/>
                                    <a:pt x="49" y="134"/>
                                  </a:cubicBezTo>
                                  <a:cubicBezTo>
                                    <a:pt x="57" y="134"/>
                                    <a:pt x="64" y="130"/>
                                    <a:pt x="69" y="123"/>
                                  </a:cubicBezTo>
                                  <a:cubicBezTo>
                                    <a:pt x="74" y="116"/>
                                    <a:pt x="77" y="106"/>
                                    <a:pt x="77" y="92"/>
                                  </a:cubicBezTo>
                                  <a:cubicBezTo>
                                    <a:pt x="77" y="79"/>
                                    <a:pt x="74" y="69"/>
                                    <a:pt x="69" y="63"/>
                                  </a:cubicBezTo>
                                  <a:cubicBezTo>
                                    <a:pt x="63" y="56"/>
                                    <a:pt x="57" y="53"/>
                                    <a:pt x="49" y="53"/>
                                  </a:cubicBezTo>
                                  <a:cubicBezTo>
                                    <a:pt x="40" y="53"/>
                                    <a:pt x="32" y="57"/>
                                    <a:pt x="27" y="63"/>
                                  </a:cubicBezTo>
                                  <a:cubicBezTo>
                                    <a:pt x="21" y="70"/>
                                    <a:pt x="18" y="80"/>
                                    <a:pt x="18" y="94"/>
                                  </a:cubicBezTo>
                                  <a:lnTo>
                                    <a:pt x="18" y="94"/>
                                  </a:lnTo>
                                  <a:close/>
                                  <a:moveTo>
                                    <a:pt x="45" y="38"/>
                                  </a:moveTo>
                                  <a:lnTo>
                                    <a:pt x="45" y="38"/>
                                  </a:lnTo>
                                  <a:cubicBezTo>
                                    <a:pt x="53" y="38"/>
                                    <a:pt x="60" y="39"/>
                                    <a:pt x="65" y="43"/>
                                  </a:cubicBezTo>
                                  <a:cubicBezTo>
                                    <a:pt x="69" y="45"/>
                                    <a:pt x="72" y="48"/>
                                    <a:pt x="76" y="53"/>
                                  </a:cubicBezTo>
                                  <a:lnTo>
                                    <a:pt x="76" y="0"/>
                                  </a:lnTo>
                                  <a:lnTo>
                                    <a:pt x="93" y="0"/>
                                  </a:lnTo>
                                  <a:lnTo>
                                    <a:pt x="93" y="145"/>
                                  </a:lnTo>
                                  <a:lnTo>
                                    <a:pt x="77" y="145"/>
                                  </a:lnTo>
                                  <a:lnTo>
                                    <a:pt x="77" y="131"/>
                                  </a:lnTo>
                                  <a:cubicBezTo>
                                    <a:pt x="73" y="137"/>
                                    <a:pt x="68" y="142"/>
                                    <a:pt x="63" y="145"/>
                                  </a:cubicBezTo>
                                  <a:cubicBezTo>
                                    <a:pt x="57" y="148"/>
                                    <a:pt x="50" y="149"/>
                                    <a:pt x="43" y="149"/>
                                  </a:cubicBezTo>
                                  <a:cubicBezTo>
                                    <a:pt x="31" y="149"/>
                                    <a:pt x="21" y="144"/>
                                    <a:pt x="13" y="134"/>
                                  </a:cubicBezTo>
                                  <a:cubicBezTo>
                                    <a:pt x="4" y="124"/>
                                    <a:pt x="0" y="111"/>
                                    <a:pt x="0" y="95"/>
                                  </a:cubicBezTo>
                                  <a:cubicBezTo>
                                    <a:pt x="0" y="79"/>
                                    <a:pt x="4" y="66"/>
                                    <a:pt x="11" y="55"/>
                                  </a:cubicBezTo>
                                  <a:cubicBezTo>
                                    <a:pt x="19" y="43"/>
                                    <a:pt x="31" y="38"/>
                                    <a:pt x="45" y="38"/>
                                  </a:cubicBezTo>
                                  <a:lnTo>
                                    <a:pt x="45" y="3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49" name="Freeform 1008"/>
                          <wps:cNvSpPr>
                            <a:spLocks noEditPoints="1"/>
                          </wps:cNvSpPr>
                          <wps:spPr bwMode="auto">
                            <a:xfrm>
                              <a:off x="805" y="2095"/>
                              <a:ext cx="77" cy="89"/>
                            </a:xfrm>
                            <a:custGeom>
                              <a:avLst/>
                              <a:gdLst>
                                <a:gd name="T0" fmla="*/ 50 w 97"/>
                                <a:gd name="T1" fmla="*/ 0 h 112"/>
                                <a:gd name="T2" fmla="*/ 50 w 97"/>
                                <a:gd name="T3" fmla="*/ 0 h 112"/>
                                <a:gd name="T4" fmla="*/ 72 w 97"/>
                                <a:gd name="T5" fmla="*/ 6 h 112"/>
                                <a:gd name="T6" fmla="*/ 88 w 97"/>
                                <a:gd name="T7" fmla="*/ 19 h 112"/>
                                <a:gd name="T8" fmla="*/ 95 w 97"/>
                                <a:gd name="T9" fmla="*/ 38 h 112"/>
                                <a:gd name="T10" fmla="*/ 97 w 97"/>
                                <a:gd name="T11" fmla="*/ 61 h 112"/>
                                <a:gd name="T12" fmla="*/ 19 w 97"/>
                                <a:gd name="T13" fmla="*/ 61 h 112"/>
                                <a:gd name="T14" fmla="*/ 27 w 97"/>
                                <a:gd name="T15" fmla="*/ 87 h 112"/>
                                <a:gd name="T16" fmla="*/ 49 w 97"/>
                                <a:gd name="T17" fmla="*/ 97 h 112"/>
                                <a:gd name="T18" fmla="*/ 71 w 97"/>
                                <a:gd name="T19" fmla="*/ 87 h 112"/>
                                <a:gd name="T20" fmla="*/ 78 w 97"/>
                                <a:gd name="T21" fmla="*/ 75 h 112"/>
                                <a:gd name="T22" fmla="*/ 95 w 97"/>
                                <a:gd name="T23" fmla="*/ 75 h 112"/>
                                <a:gd name="T24" fmla="*/ 90 w 97"/>
                                <a:gd name="T25" fmla="*/ 88 h 112"/>
                                <a:gd name="T26" fmla="*/ 82 w 97"/>
                                <a:gd name="T27" fmla="*/ 100 h 112"/>
                                <a:gd name="T28" fmla="*/ 62 w 97"/>
                                <a:gd name="T29" fmla="*/ 110 h 112"/>
                                <a:gd name="T30" fmla="*/ 47 w 97"/>
                                <a:gd name="T31" fmla="*/ 112 h 112"/>
                                <a:gd name="T32" fmla="*/ 14 w 97"/>
                                <a:gd name="T33" fmla="*/ 98 h 112"/>
                                <a:gd name="T34" fmla="*/ 0 w 97"/>
                                <a:gd name="T35" fmla="*/ 57 h 112"/>
                                <a:gd name="T36" fmla="*/ 14 w 97"/>
                                <a:gd name="T37" fmla="*/ 16 h 112"/>
                                <a:gd name="T38" fmla="*/ 50 w 97"/>
                                <a:gd name="T39" fmla="*/ 0 h 112"/>
                                <a:gd name="T40" fmla="*/ 50 w 97"/>
                                <a:gd name="T41" fmla="*/ 0 h 112"/>
                                <a:gd name="T42" fmla="*/ 78 w 97"/>
                                <a:gd name="T43" fmla="*/ 47 h 112"/>
                                <a:gd name="T44" fmla="*/ 78 w 97"/>
                                <a:gd name="T45" fmla="*/ 47 h 112"/>
                                <a:gd name="T46" fmla="*/ 73 w 97"/>
                                <a:gd name="T47" fmla="*/ 29 h 112"/>
                                <a:gd name="T48" fmla="*/ 49 w 97"/>
                                <a:gd name="T49" fmla="*/ 16 h 112"/>
                                <a:gd name="T50" fmla="*/ 28 w 97"/>
                                <a:gd name="T51" fmla="*/ 25 h 112"/>
                                <a:gd name="T52" fmla="*/ 20 w 97"/>
                                <a:gd name="T53" fmla="*/ 47 h 112"/>
                                <a:gd name="T54" fmla="*/ 78 w 97"/>
                                <a:gd name="T55" fmla="*/ 47 h 112"/>
                                <a:gd name="T56" fmla="*/ 48 w 97"/>
                                <a:gd name="T57" fmla="*/ 0 h 112"/>
                                <a:gd name="T58" fmla="*/ 48 w 97"/>
                                <a:gd name="T59" fmla="*/ 0 h 112"/>
                                <a:gd name="T60" fmla="*/ 48 w 97"/>
                                <a:gd name="T61"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97" h="112">
                                  <a:moveTo>
                                    <a:pt x="50" y="0"/>
                                  </a:moveTo>
                                  <a:lnTo>
                                    <a:pt x="50" y="0"/>
                                  </a:lnTo>
                                  <a:cubicBezTo>
                                    <a:pt x="57" y="0"/>
                                    <a:pt x="65" y="2"/>
                                    <a:pt x="72" y="6"/>
                                  </a:cubicBezTo>
                                  <a:cubicBezTo>
                                    <a:pt x="79" y="9"/>
                                    <a:pt x="84" y="14"/>
                                    <a:pt x="88" y="19"/>
                                  </a:cubicBezTo>
                                  <a:cubicBezTo>
                                    <a:pt x="91" y="25"/>
                                    <a:pt x="94" y="31"/>
                                    <a:pt x="95" y="38"/>
                                  </a:cubicBezTo>
                                  <a:cubicBezTo>
                                    <a:pt x="96" y="43"/>
                                    <a:pt x="97" y="50"/>
                                    <a:pt x="97" y="61"/>
                                  </a:cubicBezTo>
                                  <a:lnTo>
                                    <a:pt x="19" y="61"/>
                                  </a:lnTo>
                                  <a:cubicBezTo>
                                    <a:pt x="19" y="72"/>
                                    <a:pt x="22" y="80"/>
                                    <a:pt x="27" y="87"/>
                                  </a:cubicBezTo>
                                  <a:cubicBezTo>
                                    <a:pt x="31" y="93"/>
                                    <a:pt x="39" y="97"/>
                                    <a:pt x="49" y="97"/>
                                  </a:cubicBezTo>
                                  <a:cubicBezTo>
                                    <a:pt x="58" y="97"/>
                                    <a:pt x="65" y="94"/>
                                    <a:pt x="71" y="87"/>
                                  </a:cubicBezTo>
                                  <a:cubicBezTo>
                                    <a:pt x="74" y="84"/>
                                    <a:pt x="76" y="80"/>
                                    <a:pt x="78" y="75"/>
                                  </a:cubicBezTo>
                                  <a:lnTo>
                                    <a:pt x="95" y="75"/>
                                  </a:lnTo>
                                  <a:cubicBezTo>
                                    <a:pt x="95" y="79"/>
                                    <a:pt x="93" y="83"/>
                                    <a:pt x="90" y="88"/>
                                  </a:cubicBezTo>
                                  <a:cubicBezTo>
                                    <a:pt x="88" y="93"/>
                                    <a:pt x="85" y="97"/>
                                    <a:pt x="82" y="100"/>
                                  </a:cubicBezTo>
                                  <a:cubicBezTo>
                                    <a:pt x="76" y="105"/>
                                    <a:pt x="70" y="109"/>
                                    <a:pt x="62" y="110"/>
                                  </a:cubicBezTo>
                                  <a:cubicBezTo>
                                    <a:pt x="57" y="111"/>
                                    <a:pt x="53" y="112"/>
                                    <a:pt x="47" y="112"/>
                                  </a:cubicBezTo>
                                  <a:cubicBezTo>
                                    <a:pt x="34" y="112"/>
                                    <a:pt x="23" y="107"/>
                                    <a:pt x="14" y="98"/>
                                  </a:cubicBezTo>
                                  <a:cubicBezTo>
                                    <a:pt x="5" y="88"/>
                                    <a:pt x="0" y="75"/>
                                    <a:pt x="0" y="57"/>
                                  </a:cubicBezTo>
                                  <a:cubicBezTo>
                                    <a:pt x="0" y="40"/>
                                    <a:pt x="5" y="27"/>
                                    <a:pt x="14" y="16"/>
                                  </a:cubicBezTo>
                                  <a:cubicBezTo>
                                    <a:pt x="23" y="6"/>
                                    <a:pt x="35" y="0"/>
                                    <a:pt x="50" y="0"/>
                                  </a:cubicBezTo>
                                  <a:lnTo>
                                    <a:pt x="50" y="0"/>
                                  </a:lnTo>
                                  <a:close/>
                                  <a:moveTo>
                                    <a:pt x="78" y="47"/>
                                  </a:moveTo>
                                  <a:lnTo>
                                    <a:pt x="78" y="47"/>
                                  </a:lnTo>
                                  <a:cubicBezTo>
                                    <a:pt x="78" y="39"/>
                                    <a:pt x="76" y="33"/>
                                    <a:pt x="73" y="29"/>
                                  </a:cubicBezTo>
                                  <a:cubicBezTo>
                                    <a:pt x="68" y="20"/>
                                    <a:pt x="60" y="16"/>
                                    <a:pt x="49" y="16"/>
                                  </a:cubicBezTo>
                                  <a:cubicBezTo>
                                    <a:pt x="41" y="16"/>
                                    <a:pt x="34" y="19"/>
                                    <a:pt x="28" y="25"/>
                                  </a:cubicBezTo>
                                  <a:cubicBezTo>
                                    <a:pt x="23" y="30"/>
                                    <a:pt x="20" y="38"/>
                                    <a:pt x="20" y="47"/>
                                  </a:cubicBezTo>
                                  <a:lnTo>
                                    <a:pt x="78" y="47"/>
                                  </a:lnTo>
                                  <a:close/>
                                  <a:moveTo>
                                    <a:pt x="48" y="0"/>
                                  </a:moveTo>
                                  <a:lnTo>
                                    <a:pt x="48" y="0"/>
                                  </a:lnTo>
                                  <a:lnTo>
                                    <a:pt x="4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50" name="Freeform 1009"/>
                          <wps:cNvSpPr>
                            <a:spLocks/>
                          </wps:cNvSpPr>
                          <wps:spPr bwMode="auto">
                            <a:xfrm>
                              <a:off x="899" y="2095"/>
                              <a:ext cx="42" cy="86"/>
                            </a:xfrm>
                            <a:custGeom>
                              <a:avLst/>
                              <a:gdLst>
                                <a:gd name="T0" fmla="*/ 0 w 52"/>
                                <a:gd name="T1" fmla="*/ 3 h 108"/>
                                <a:gd name="T2" fmla="*/ 0 w 52"/>
                                <a:gd name="T3" fmla="*/ 3 h 108"/>
                                <a:gd name="T4" fmla="*/ 17 w 52"/>
                                <a:gd name="T5" fmla="*/ 3 h 108"/>
                                <a:gd name="T6" fmla="*/ 17 w 52"/>
                                <a:gd name="T7" fmla="*/ 21 h 108"/>
                                <a:gd name="T8" fmla="*/ 27 w 52"/>
                                <a:gd name="T9" fmla="*/ 8 h 108"/>
                                <a:gd name="T10" fmla="*/ 46 w 52"/>
                                <a:gd name="T11" fmla="*/ 0 h 108"/>
                                <a:gd name="T12" fmla="*/ 48 w 52"/>
                                <a:gd name="T13" fmla="*/ 0 h 108"/>
                                <a:gd name="T14" fmla="*/ 52 w 52"/>
                                <a:gd name="T15" fmla="*/ 1 h 108"/>
                                <a:gd name="T16" fmla="*/ 52 w 52"/>
                                <a:gd name="T17" fmla="*/ 19 h 108"/>
                                <a:gd name="T18" fmla="*/ 49 w 52"/>
                                <a:gd name="T19" fmla="*/ 19 h 108"/>
                                <a:gd name="T20" fmla="*/ 46 w 52"/>
                                <a:gd name="T21" fmla="*/ 19 h 108"/>
                                <a:gd name="T22" fmla="*/ 25 w 52"/>
                                <a:gd name="T23" fmla="*/ 28 h 108"/>
                                <a:gd name="T24" fmla="*/ 18 w 52"/>
                                <a:gd name="T25" fmla="*/ 47 h 108"/>
                                <a:gd name="T26" fmla="*/ 18 w 52"/>
                                <a:gd name="T27" fmla="*/ 108 h 108"/>
                                <a:gd name="T28" fmla="*/ 0 w 52"/>
                                <a:gd name="T29" fmla="*/ 108 h 108"/>
                                <a:gd name="T30" fmla="*/ 0 w 52"/>
                                <a:gd name="T31" fmla="*/ 3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52" h="108">
                                  <a:moveTo>
                                    <a:pt x="0" y="3"/>
                                  </a:moveTo>
                                  <a:lnTo>
                                    <a:pt x="0" y="3"/>
                                  </a:lnTo>
                                  <a:lnTo>
                                    <a:pt x="17" y="3"/>
                                  </a:lnTo>
                                  <a:lnTo>
                                    <a:pt x="17" y="21"/>
                                  </a:lnTo>
                                  <a:cubicBezTo>
                                    <a:pt x="19" y="17"/>
                                    <a:pt x="22" y="13"/>
                                    <a:pt x="27" y="8"/>
                                  </a:cubicBezTo>
                                  <a:cubicBezTo>
                                    <a:pt x="33" y="3"/>
                                    <a:pt x="39" y="0"/>
                                    <a:pt x="46" y="0"/>
                                  </a:cubicBezTo>
                                  <a:cubicBezTo>
                                    <a:pt x="46" y="0"/>
                                    <a:pt x="47" y="0"/>
                                    <a:pt x="48" y="0"/>
                                  </a:cubicBezTo>
                                  <a:cubicBezTo>
                                    <a:pt x="48" y="0"/>
                                    <a:pt x="50" y="1"/>
                                    <a:pt x="52" y="1"/>
                                  </a:cubicBezTo>
                                  <a:lnTo>
                                    <a:pt x="52" y="19"/>
                                  </a:lnTo>
                                  <a:cubicBezTo>
                                    <a:pt x="51" y="19"/>
                                    <a:pt x="50" y="19"/>
                                    <a:pt x="49" y="19"/>
                                  </a:cubicBezTo>
                                  <a:cubicBezTo>
                                    <a:pt x="48" y="19"/>
                                    <a:pt x="47" y="19"/>
                                    <a:pt x="46" y="19"/>
                                  </a:cubicBezTo>
                                  <a:cubicBezTo>
                                    <a:pt x="37" y="19"/>
                                    <a:pt x="30" y="22"/>
                                    <a:pt x="25" y="28"/>
                                  </a:cubicBezTo>
                                  <a:cubicBezTo>
                                    <a:pt x="20" y="33"/>
                                    <a:pt x="18" y="40"/>
                                    <a:pt x="18" y="47"/>
                                  </a:cubicBezTo>
                                  <a:lnTo>
                                    <a:pt x="18" y="108"/>
                                  </a:lnTo>
                                  <a:lnTo>
                                    <a:pt x="0" y="108"/>
                                  </a:lnTo>
                                  <a:lnTo>
                                    <a:pt x="0" y="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51" name="Freeform 1010"/>
                          <wps:cNvSpPr>
                            <a:spLocks noEditPoints="1"/>
                          </wps:cNvSpPr>
                          <wps:spPr bwMode="auto">
                            <a:xfrm>
                              <a:off x="948" y="2095"/>
                              <a:ext cx="69" cy="89"/>
                            </a:xfrm>
                            <a:custGeom>
                              <a:avLst/>
                              <a:gdLst>
                                <a:gd name="T0" fmla="*/ 17 w 87"/>
                                <a:gd name="T1" fmla="*/ 75 h 112"/>
                                <a:gd name="T2" fmla="*/ 17 w 87"/>
                                <a:gd name="T3" fmla="*/ 75 h 112"/>
                                <a:gd name="T4" fmla="*/ 21 w 87"/>
                                <a:gd name="T5" fmla="*/ 89 h 112"/>
                                <a:gd name="T6" fmla="*/ 45 w 87"/>
                                <a:gd name="T7" fmla="*/ 97 h 112"/>
                                <a:gd name="T8" fmla="*/ 62 w 87"/>
                                <a:gd name="T9" fmla="*/ 93 h 112"/>
                                <a:gd name="T10" fmla="*/ 70 w 87"/>
                                <a:gd name="T11" fmla="*/ 80 h 112"/>
                                <a:gd name="T12" fmla="*/ 64 w 87"/>
                                <a:gd name="T13" fmla="*/ 69 h 112"/>
                                <a:gd name="T14" fmla="*/ 48 w 87"/>
                                <a:gd name="T15" fmla="*/ 64 h 112"/>
                                <a:gd name="T16" fmla="*/ 34 w 87"/>
                                <a:gd name="T17" fmla="*/ 61 h 112"/>
                                <a:gd name="T18" fmla="*/ 14 w 87"/>
                                <a:gd name="T19" fmla="*/ 53 h 112"/>
                                <a:gd name="T20" fmla="*/ 3 w 87"/>
                                <a:gd name="T21" fmla="*/ 33 h 112"/>
                                <a:gd name="T22" fmla="*/ 14 w 87"/>
                                <a:gd name="T23" fmla="*/ 9 h 112"/>
                                <a:gd name="T24" fmla="*/ 43 w 87"/>
                                <a:gd name="T25" fmla="*/ 0 h 112"/>
                                <a:gd name="T26" fmla="*/ 77 w 87"/>
                                <a:gd name="T27" fmla="*/ 14 h 112"/>
                                <a:gd name="T28" fmla="*/ 84 w 87"/>
                                <a:gd name="T29" fmla="*/ 33 h 112"/>
                                <a:gd name="T30" fmla="*/ 67 w 87"/>
                                <a:gd name="T31" fmla="*/ 33 h 112"/>
                                <a:gd name="T32" fmla="*/ 63 w 87"/>
                                <a:gd name="T33" fmla="*/ 22 h 112"/>
                                <a:gd name="T34" fmla="*/ 41 w 87"/>
                                <a:gd name="T35" fmla="*/ 15 h 112"/>
                                <a:gd name="T36" fmla="*/ 26 w 87"/>
                                <a:gd name="T37" fmla="*/ 19 h 112"/>
                                <a:gd name="T38" fmla="*/ 21 w 87"/>
                                <a:gd name="T39" fmla="*/ 29 h 112"/>
                                <a:gd name="T40" fmla="*/ 28 w 87"/>
                                <a:gd name="T41" fmla="*/ 40 h 112"/>
                                <a:gd name="T42" fmla="*/ 39 w 87"/>
                                <a:gd name="T43" fmla="*/ 44 h 112"/>
                                <a:gd name="T44" fmla="*/ 51 w 87"/>
                                <a:gd name="T45" fmla="*/ 47 h 112"/>
                                <a:gd name="T46" fmla="*/ 77 w 87"/>
                                <a:gd name="T47" fmla="*/ 56 h 112"/>
                                <a:gd name="T48" fmla="*/ 87 w 87"/>
                                <a:gd name="T49" fmla="*/ 78 h 112"/>
                                <a:gd name="T50" fmla="*/ 76 w 87"/>
                                <a:gd name="T51" fmla="*/ 102 h 112"/>
                                <a:gd name="T52" fmla="*/ 44 w 87"/>
                                <a:gd name="T53" fmla="*/ 112 h 112"/>
                                <a:gd name="T54" fmla="*/ 10 w 87"/>
                                <a:gd name="T55" fmla="*/ 102 h 112"/>
                                <a:gd name="T56" fmla="*/ 0 w 87"/>
                                <a:gd name="T57" fmla="*/ 75 h 112"/>
                                <a:gd name="T58" fmla="*/ 17 w 87"/>
                                <a:gd name="T59" fmla="*/ 75 h 112"/>
                                <a:gd name="T60" fmla="*/ 43 w 87"/>
                                <a:gd name="T61" fmla="*/ 0 h 112"/>
                                <a:gd name="T62" fmla="*/ 43 w 87"/>
                                <a:gd name="T63" fmla="*/ 0 h 112"/>
                                <a:gd name="T64" fmla="*/ 43 w 87"/>
                                <a:gd name="T65"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87" h="112">
                                  <a:moveTo>
                                    <a:pt x="17" y="75"/>
                                  </a:moveTo>
                                  <a:lnTo>
                                    <a:pt x="17" y="75"/>
                                  </a:lnTo>
                                  <a:cubicBezTo>
                                    <a:pt x="17" y="81"/>
                                    <a:pt x="19" y="86"/>
                                    <a:pt x="21" y="89"/>
                                  </a:cubicBezTo>
                                  <a:cubicBezTo>
                                    <a:pt x="26" y="94"/>
                                    <a:pt x="34" y="97"/>
                                    <a:pt x="45" y="97"/>
                                  </a:cubicBezTo>
                                  <a:cubicBezTo>
                                    <a:pt x="51" y="97"/>
                                    <a:pt x="57" y="96"/>
                                    <a:pt x="62" y="93"/>
                                  </a:cubicBezTo>
                                  <a:cubicBezTo>
                                    <a:pt x="67" y="90"/>
                                    <a:pt x="70" y="86"/>
                                    <a:pt x="70" y="80"/>
                                  </a:cubicBezTo>
                                  <a:cubicBezTo>
                                    <a:pt x="70" y="75"/>
                                    <a:pt x="68" y="72"/>
                                    <a:pt x="64" y="69"/>
                                  </a:cubicBezTo>
                                  <a:cubicBezTo>
                                    <a:pt x="61" y="68"/>
                                    <a:pt x="56" y="66"/>
                                    <a:pt x="48" y="64"/>
                                  </a:cubicBezTo>
                                  <a:lnTo>
                                    <a:pt x="34" y="61"/>
                                  </a:lnTo>
                                  <a:cubicBezTo>
                                    <a:pt x="25" y="59"/>
                                    <a:pt x="19" y="56"/>
                                    <a:pt x="14" y="53"/>
                                  </a:cubicBezTo>
                                  <a:cubicBezTo>
                                    <a:pt x="7" y="49"/>
                                    <a:pt x="3" y="42"/>
                                    <a:pt x="3" y="33"/>
                                  </a:cubicBezTo>
                                  <a:cubicBezTo>
                                    <a:pt x="3" y="23"/>
                                    <a:pt x="6" y="15"/>
                                    <a:pt x="14" y="9"/>
                                  </a:cubicBezTo>
                                  <a:cubicBezTo>
                                    <a:pt x="21" y="3"/>
                                    <a:pt x="31" y="0"/>
                                    <a:pt x="43" y="0"/>
                                  </a:cubicBezTo>
                                  <a:cubicBezTo>
                                    <a:pt x="59" y="0"/>
                                    <a:pt x="70" y="5"/>
                                    <a:pt x="77" y="14"/>
                                  </a:cubicBezTo>
                                  <a:cubicBezTo>
                                    <a:pt x="82" y="20"/>
                                    <a:pt x="84" y="26"/>
                                    <a:pt x="84" y="33"/>
                                  </a:cubicBezTo>
                                  <a:lnTo>
                                    <a:pt x="67" y="33"/>
                                  </a:lnTo>
                                  <a:cubicBezTo>
                                    <a:pt x="66" y="29"/>
                                    <a:pt x="65" y="25"/>
                                    <a:pt x="63" y="22"/>
                                  </a:cubicBezTo>
                                  <a:cubicBezTo>
                                    <a:pt x="58" y="17"/>
                                    <a:pt x="51" y="15"/>
                                    <a:pt x="41" y="15"/>
                                  </a:cubicBezTo>
                                  <a:cubicBezTo>
                                    <a:pt x="35" y="15"/>
                                    <a:pt x="30" y="16"/>
                                    <a:pt x="26" y="19"/>
                                  </a:cubicBezTo>
                                  <a:cubicBezTo>
                                    <a:pt x="23" y="21"/>
                                    <a:pt x="21" y="25"/>
                                    <a:pt x="21" y="29"/>
                                  </a:cubicBezTo>
                                  <a:cubicBezTo>
                                    <a:pt x="21" y="34"/>
                                    <a:pt x="23" y="37"/>
                                    <a:pt x="28" y="40"/>
                                  </a:cubicBezTo>
                                  <a:cubicBezTo>
                                    <a:pt x="30" y="42"/>
                                    <a:pt x="34" y="43"/>
                                    <a:pt x="39" y="44"/>
                                  </a:cubicBezTo>
                                  <a:lnTo>
                                    <a:pt x="51" y="47"/>
                                  </a:lnTo>
                                  <a:cubicBezTo>
                                    <a:pt x="64" y="50"/>
                                    <a:pt x="72" y="53"/>
                                    <a:pt x="77" y="56"/>
                                  </a:cubicBezTo>
                                  <a:cubicBezTo>
                                    <a:pt x="84" y="61"/>
                                    <a:pt x="87" y="68"/>
                                    <a:pt x="87" y="78"/>
                                  </a:cubicBezTo>
                                  <a:cubicBezTo>
                                    <a:pt x="87" y="87"/>
                                    <a:pt x="84" y="95"/>
                                    <a:pt x="76" y="102"/>
                                  </a:cubicBezTo>
                                  <a:cubicBezTo>
                                    <a:pt x="69" y="109"/>
                                    <a:pt x="58" y="112"/>
                                    <a:pt x="44" y="112"/>
                                  </a:cubicBezTo>
                                  <a:cubicBezTo>
                                    <a:pt x="28" y="112"/>
                                    <a:pt x="17" y="109"/>
                                    <a:pt x="10" y="102"/>
                                  </a:cubicBezTo>
                                  <a:cubicBezTo>
                                    <a:pt x="4" y="94"/>
                                    <a:pt x="0" y="86"/>
                                    <a:pt x="0" y="75"/>
                                  </a:cubicBezTo>
                                  <a:lnTo>
                                    <a:pt x="17" y="75"/>
                                  </a:lnTo>
                                  <a:close/>
                                  <a:moveTo>
                                    <a:pt x="43" y="0"/>
                                  </a:moveTo>
                                  <a:lnTo>
                                    <a:pt x="43" y="0"/>
                                  </a:lnTo>
                                  <a:lnTo>
                                    <a:pt x="43"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52" name="Freeform 1011"/>
                          <wps:cNvSpPr>
                            <a:spLocks/>
                          </wps:cNvSpPr>
                          <wps:spPr bwMode="auto">
                            <a:xfrm>
                              <a:off x="1124" y="2064"/>
                              <a:ext cx="37" cy="150"/>
                            </a:xfrm>
                            <a:custGeom>
                              <a:avLst/>
                              <a:gdLst>
                                <a:gd name="T0" fmla="*/ 45 w 46"/>
                                <a:gd name="T1" fmla="*/ 0 h 188"/>
                                <a:gd name="T2" fmla="*/ 45 w 46"/>
                                <a:gd name="T3" fmla="*/ 0 h 188"/>
                                <a:gd name="T4" fmla="*/ 25 w 46"/>
                                <a:gd name="T5" fmla="*/ 44 h 188"/>
                                <a:gd name="T6" fmla="*/ 18 w 46"/>
                                <a:gd name="T7" fmla="*/ 94 h 188"/>
                                <a:gd name="T8" fmla="*/ 26 w 46"/>
                                <a:gd name="T9" fmla="*/ 146 h 188"/>
                                <a:gd name="T10" fmla="*/ 46 w 46"/>
                                <a:gd name="T11" fmla="*/ 188 h 188"/>
                                <a:gd name="T12" fmla="*/ 34 w 46"/>
                                <a:gd name="T13" fmla="*/ 188 h 188"/>
                                <a:gd name="T14" fmla="*/ 16 w 46"/>
                                <a:gd name="T15" fmla="*/ 160 h 188"/>
                                <a:gd name="T16" fmla="*/ 8 w 46"/>
                                <a:gd name="T17" fmla="*/ 143 h 188"/>
                                <a:gd name="T18" fmla="*/ 1 w 46"/>
                                <a:gd name="T19" fmla="*/ 112 h 188"/>
                                <a:gd name="T20" fmla="*/ 0 w 46"/>
                                <a:gd name="T21" fmla="*/ 95 h 188"/>
                                <a:gd name="T22" fmla="*/ 9 w 46"/>
                                <a:gd name="T23" fmla="*/ 43 h 188"/>
                                <a:gd name="T24" fmla="*/ 33 w 46"/>
                                <a:gd name="T25" fmla="*/ 0 h 188"/>
                                <a:gd name="T26" fmla="*/ 45 w 46"/>
                                <a:gd name="T27" fmla="*/ 0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45" y="0"/>
                                  </a:moveTo>
                                  <a:lnTo>
                                    <a:pt x="45" y="0"/>
                                  </a:lnTo>
                                  <a:cubicBezTo>
                                    <a:pt x="35" y="20"/>
                                    <a:pt x="28" y="35"/>
                                    <a:pt x="25" y="44"/>
                                  </a:cubicBezTo>
                                  <a:cubicBezTo>
                                    <a:pt x="20" y="59"/>
                                    <a:pt x="18" y="75"/>
                                    <a:pt x="18" y="94"/>
                                  </a:cubicBezTo>
                                  <a:cubicBezTo>
                                    <a:pt x="18" y="113"/>
                                    <a:pt x="21" y="131"/>
                                    <a:pt x="26" y="146"/>
                                  </a:cubicBezTo>
                                  <a:cubicBezTo>
                                    <a:pt x="29" y="156"/>
                                    <a:pt x="36" y="170"/>
                                    <a:pt x="46" y="188"/>
                                  </a:cubicBezTo>
                                  <a:lnTo>
                                    <a:pt x="34" y="188"/>
                                  </a:lnTo>
                                  <a:cubicBezTo>
                                    <a:pt x="24" y="173"/>
                                    <a:pt x="18" y="164"/>
                                    <a:pt x="16" y="160"/>
                                  </a:cubicBezTo>
                                  <a:cubicBezTo>
                                    <a:pt x="13" y="156"/>
                                    <a:pt x="11" y="150"/>
                                    <a:pt x="8" y="143"/>
                                  </a:cubicBezTo>
                                  <a:cubicBezTo>
                                    <a:pt x="5" y="133"/>
                                    <a:pt x="2" y="123"/>
                                    <a:pt x="1" y="112"/>
                                  </a:cubicBezTo>
                                  <a:cubicBezTo>
                                    <a:pt x="0" y="106"/>
                                    <a:pt x="0" y="101"/>
                                    <a:pt x="0" y="95"/>
                                  </a:cubicBezTo>
                                  <a:cubicBezTo>
                                    <a:pt x="0" y="76"/>
                                    <a:pt x="3" y="59"/>
                                    <a:pt x="9" y="43"/>
                                  </a:cubicBezTo>
                                  <a:cubicBezTo>
                                    <a:pt x="13" y="34"/>
                                    <a:pt x="21" y="19"/>
                                    <a:pt x="33" y="0"/>
                                  </a:cubicBezTo>
                                  <a:lnTo>
                                    <a:pt x="45"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53" name="Freeform 1012"/>
                          <wps:cNvSpPr>
                            <a:spLocks/>
                          </wps:cNvSpPr>
                          <wps:spPr bwMode="auto">
                            <a:xfrm>
                              <a:off x="1181" y="2070"/>
                              <a:ext cx="42" cy="111"/>
                            </a:xfrm>
                            <a:custGeom>
                              <a:avLst/>
                              <a:gdLst>
                                <a:gd name="T0" fmla="*/ 0 w 53"/>
                                <a:gd name="T1" fmla="*/ 40 h 140"/>
                                <a:gd name="T2" fmla="*/ 0 w 53"/>
                                <a:gd name="T3" fmla="*/ 40 h 140"/>
                                <a:gd name="T4" fmla="*/ 0 w 53"/>
                                <a:gd name="T5" fmla="*/ 27 h 140"/>
                                <a:gd name="T6" fmla="*/ 27 w 53"/>
                                <a:gd name="T7" fmla="*/ 20 h 140"/>
                                <a:gd name="T8" fmla="*/ 39 w 53"/>
                                <a:gd name="T9" fmla="*/ 0 h 140"/>
                                <a:gd name="T10" fmla="*/ 53 w 53"/>
                                <a:gd name="T11" fmla="*/ 0 h 140"/>
                                <a:gd name="T12" fmla="*/ 53 w 53"/>
                                <a:gd name="T13" fmla="*/ 140 h 140"/>
                                <a:gd name="T14" fmla="*/ 34 w 53"/>
                                <a:gd name="T15" fmla="*/ 140 h 140"/>
                                <a:gd name="T16" fmla="*/ 34 w 53"/>
                                <a:gd name="T17" fmla="*/ 40 h 140"/>
                                <a:gd name="T18" fmla="*/ 0 w 53"/>
                                <a:gd name="T19" fmla="*/ 40 h 1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3" h="140">
                                  <a:moveTo>
                                    <a:pt x="0" y="40"/>
                                  </a:moveTo>
                                  <a:lnTo>
                                    <a:pt x="0" y="40"/>
                                  </a:lnTo>
                                  <a:lnTo>
                                    <a:pt x="0" y="27"/>
                                  </a:lnTo>
                                  <a:cubicBezTo>
                                    <a:pt x="13" y="25"/>
                                    <a:pt x="22" y="23"/>
                                    <a:pt x="27" y="20"/>
                                  </a:cubicBezTo>
                                  <a:cubicBezTo>
                                    <a:pt x="32" y="17"/>
                                    <a:pt x="36" y="11"/>
                                    <a:pt x="39" y="0"/>
                                  </a:cubicBezTo>
                                  <a:lnTo>
                                    <a:pt x="53" y="0"/>
                                  </a:lnTo>
                                  <a:lnTo>
                                    <a:pt x="53" y="140"/>
                                  </a:lnTo>
                                  <a:lnTo>
                                    <a:pt x="34" y="140"/>
                                  </a:lnTo>
                                  <a:lnTo>
                                    <a:pt x="34" y="40"/>
                                  </a:lnTo>
                                  <a:lnTo>
                                    <a:pt x="0" y="4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54" name="Freeform 1013"/>
                          <wps:cNvSpPr>
                            <a:spLocks noEditPoints="1"/>
                          </wps:cNvSpPr>
                          <wps:spPr bwMode="auto">
                            <a:xfrm>
                              <a:off x="1261" y="2069"/>
                              <a:ext cx="77" cy="115"/>
                            </a:xfrm>
                            <a:custGeom>
                              <a:avLst/>
                              <a:gdLst>
                                <a:gd name="T0" fmla="*/ 20 w 96"/>
                                <a:gd name="T1" fmla="*/ 107 h 145"/>
                                <a:gd name="T2" fmla="*/ 20 w 96"/>
                                <a:gd name="T3" fmla="*/ 107 h 145"/>
                                <a:gd name="T4" fmla="*/ 31 w 96"/>
                                <a:gd name="T5" fmla="*/ 127 h 145"/>
                                <a:gd name="T6" fmla="*/ 43 w 96"/>
                                <a:gd name="T7" fmla="*/ 130 h 145"/>
                                <a:gd name="T8" fmla="*/ 65 w 96"/>
                                <a:gd name="T9" fmla="*/ 120 h 145"/>
                                <a:gd name="T10" fmla="*/ 78 w 96"/>
                                <a:gd name="T11" fmla="*/ 77 h 145"/>
                                <a:gd name="T12" fmla="*/ 63 w 96"/>
                                <a:gd name="T13" fmla="*/ 90 h 145"/>
                                <a:gd name="T14" fmla="*/ 44 w 96"/>
                                <a:gd name="T15" fmla="*/ 94 h 145"/>
                                <a:gd name="T16" fmla="*/ 12 w 96"/>
                                <a:gd name="T17" fmla="*/ 81 h 145"/>
                                <a:gd name="T18" fmla="*/ 0 w 96"/>
                                <a:gd name="T19" fmla="*/ 48 h 145"/>
                                <a:gd name="T20" fmla="*/ 12 w 96"/>
                                <a:gd name="T21" fmla="*/ 14 h 145"/>
                                <a:gd name="T22" fmla="*/ 46 w 96"/>
                                <a:gd name="T23" fmla="*/ 0 h 145"/>
                                <a:gd name="T24" fmla="*/ 89 w 96"/>
                                <a:gd name="T25" fmla="*/ 28 h 145"/>
                                <a:gd name="T26" fmla="*/ 96 w 96"/>
                                <a:gd name="T27" fmla="*/ 66 h 145"/>
                                <a:gd name="T28" fmla="*/ 88 w 96"/>
                                <a:gd name="T29" fmla="*/ 112 h 145"/>
                                <a:gd name="T30" fmla="*/ 44 w 96"/>
                                <a:gd name="T31" fmla="*/ 145 h 145"/>
                                <a:gd name="T32" fmla="*/ 13 w 96"/>
                                <a:gd name="T33" fmla="*/ 134 h 145"/>
                                <a:gd name="T34" fmla="*/ 2 w 96"/>
                                <a:gd name="T35" fmla="*/ 107 h 145"/>
                                <a:gd name="T36" fmla="*/ 20 w 96"/>
                                <a:gd name="T37" fmla="*/ 107 h 145"/>
                                <a:gd name="T38" fmla="*/ 47 w 96"/>
                                <a:gd name="T39" fmla="*/ 78 h 145"/>
                                <a:gd name="T40" fmla="*/ 47 w 96"/>
                                <a:gd name="T41" fmla="*/ 78 h 145"/>
                                <a:gd name="T42" fmla="*/ 66 w 96"/>
                                <a:gd name="T43" fmla="*/ 71 h 145"/>
                                <a:gd name="T44" fmla="*/ 75 w 96"/>
                                <a:gd name="T45" fmla="*/ 47 h 145"/>
                                <a:gd name="T46" fmla="*/ 67 w 96"/>
                                <a:gd name="T47" fmla="*/ 24 h 145"/>
                                <a:gd name="T48" fmla="*/ 47 w 96"/>
                                <a:gd name="T49" fmla="*/ 16 h 145"/>
                                <a:gd name="T50" fmla="*/ 26 w 96"/>
                                <a:gd name="T51" fmla="*/ 25 h 145"/>
                                <a:gd name="T52" fmla="*/ 19 w 96"/>
                                <a:gd name="T53" fmla="*/ 48 h 145"/>
                                <a:gd name="T54" fmla="*/ 25 w 96"/>
                                <a:gd name="T55" fmla="*/ 70 h 145"/>
                                <a:gd name="T56" fmla="*/ 47 w 96"/>
                                <a:gd name="T57" fmla="*/ 78 h 145"/>
                                <a:gd name="T58" fmla="*/ 47 w 96"/>
                                <a:gd name="T59" fmla="*/ 7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96" h="145">
                                  <a:moveTo>
                                    <a:pt x="20" y="107"/>
                                  </a:moveTo>
                                  <a:lnTo>
                                    <a:pt x="20" y="107"/>
                                  </a:lnTo>
                                  <a:cubicBezTo>
                                    <a:pt x="20" y="117"/>
                                    <a:pt x="24" y="124"/>
                                    <a:pt x="31" y="127"/>
                                  </a:cubicBezTo>
                                  <a:cubicBezTo>
                                    <a:pt x="35" y="129"/>
                                    <a:pt x="39" y="130"/>
                                    <a:pt x="43" y="130"/>
                                  </a:cubicBezTo>
                                  <a:cubicBezTo>
                                    <a:pt x="52" y="130"/>
                                    <a:pt x="59" y="127"/>
                                    <a:pt x="65" y="120"/>
                                  </a:cubicBezTo>
                                  <a:cubicBezTo>
                                    <a:pt x="71" y="113"/>
                                    <a:pt x="75" y="98"/>
                                    <a:pt x="78" y="77"/>
                                  </a:cubicBezTo>
                                  <a:cubicBezTo>
                                    <a:pt x="74" y="83"/>
                                    <a:pt x="69" y="87"/>
                                    <a:pt x="63" y="90"/>
                                  </a:cubicBezTo>
                                  <a:cubicBezTo>
                                    <a:pt x="57" y="92"/>
                                    <a:pt x="51" y="94"/>
                                    <a:pt x="44" y="94"/>
                                  </a:cubicBezTo>
                                  <a:cubicBezTo>
                                    <a:pt x="31" y="94"/>
                                    <a:pt x="20" y="89"/>
                                    <a:pt x="12" y="81"/>
                                  </a:cubicBezTo>
                                  <a:cubicBezTo>
                                    <a:pt x="4" y="73"/>
                                    <a:pt x="0" y="62"/>
                                    <a:pt x="0" y="48"/>
                                  </a:cubicBezTo>
                                  <a:cubicBezTo>
                                    <a:pt x="0" y="35"/>
                                    <a:pt x="4" y="24"/>
                                    <a:pt x="12" y="14"/>
                                  </a:cubicBezTo>
                                  <a:cubicBezTo>
                                    <a:pt x="20" y="5"/>
                                    <a:pt x="31" y="0"/>
                                    <a:pt x="46" y="0"/>
                                  </a:cubicBezTo>
                                  <a:cubicBezTo>
                                    <a:pt x="67" y="0"/>
                                    <a:pt x="81" y="9"/>
                                    <a:pt x="89" y="28"/>
                                  </a:cubicBezTo>
                                  <a:cubicBezTo>
                                    <a:pt x="93" y="38"/>
                                    <a:pt x="96" y="51"/>
                                    <a:pt x="96" y="66"/>
                                  </a:cubicBezTo>
                                  <a:cubicBezTo>
                                    <a:pt x="96" y="83"/>
                                    <a:pt x="93" y="99"/>
                                    <a:pt x="88" y="112"/>
                                  </a:cubicBezTo>
                                  <a:cubicBezTo>
                                    <a:pt x="79" y="134"/>
                                    <a:pt x="65" y="145"/>
                                    <a:pt x="44" y="145"/>
                                  </a:cubicBezTo>
                                  <a:cubicBezTo>
                                    <a:pt x="30" y="145"/>
                                    <a:pt x="20" y="142"/>
                                    <a:pt x="13" y="134"/>
                                  </a:cubicBezTo>
                                  <a:cubicBezTo>
                                    <a:pt x="5" y="127"/>
                                    <a:pt x="2" y="118"/>
                                    <a:pt x="2" y="107"/>
                                  </a:cubicBezTo>
                                  <a:lnTo>
                                    <a:pt x="20" y="107"/>
                                  </a:lnTo>
                                  <a:close/>
                                  <a:moveTo>
                                    <a:pt x="47" y="78"/>
                                  </a:moveTo>
                                  <a:lnTo>
                                    <a:pt x="47" y="78"/>
                                  </a:lnTo>
                                  <a:cubicBezTo>
                                    <a:pt x="54" y="78"/>
                                    <a:pt x="60" y="76"/>
                                    <a:pt x="66" y="71"/>
                                  </a:cubicBezTo>
                                  <a:cubicBezTo>
                                    <a:pt x="72" y="67"/>
                                    <a:pt x="75" y="58"/>
                                    <a:pt x="75" y="47"/>
                                  </a:cubicBezTo>
                                  <a:cubicBezTo>
                                    <a:pt x="75" y="36"/>
                                    <a:pt x="72" y="29"/>
                                    <a:pt x="67" y="24"/>
                                  </a:cubicBezTo>
                                  <a:cubicBezTo>
                                    <a:pt x="62" y="19"/>
                                    <a:pt x="55" y="16"/>
                                    <a:pt x="47" y="16"/>
                                  </a:cubicBezTo>
                                  <a:cubicBezTo>
                                    <a:pt x="38" y="16"/>
                                    <a:pt x="31" y="19"/>
                                    <a:pt x="26" y="25"/>
                                  </a:cubicBezTo>
                                  <a:cubicBezTo>
                                    <a:pt x="21" y="31"/>
                                    <a:pt x="19" y="38"/>
                                    <a:pt x="19" y="48"/>
                                  </a:cubicBezTo>
                                  <a:cubicBezTo>
                                    <a:pt x="19" y="57"/>
                                    <a:pt x="21" y="65"/>
                                    <a:pt x="25" y="70"/>
                                  </a:cubicBezTo>
                                  <a:cubicBezTo>
                                    <a:pt x="30" y="75"/>
                                    <a:pt x="37" y="78"/>
                                    <a:pt x="47" y="78"/>
                                  </a:cubicBezTo>
                                  <a:lnTo>
                                    <a:pt x="47" y="7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55" name="Freeform 1014"/>
                          <wps:cNvSpPr>
                            <a:spLocks noEditPoints="1"/>
                          </wps:cNvSpPr>
                          <wps:spPr bwMode="auto">
                            <a:xfrm>
                              <a:off x="1350" y="2069"/>
                              <a:ext cx="77" cy="115"/>
                            </a:xfrm>
                            <a:custGeom>
                              <a:avLst/>
                              <a:gdLst>
                                <a:gd name="T0" fmla="*/ 49 w 97"/>
                                <a:gd name="T1" fmla="*/ 59 h 145"/>
                                <a:gd name="T2" fmla="*/ 49 w 97"/>
                                <a:gd name="T3" fmla="*/ 59 h 145"/>
                                <a:gd name="T4" fmla="*/ 67 w 97"/>
                                <a:gd name="T5" fmla="*/ 53 h 145"/>
                                <a:gd name="T6" fmla="*/ 74 w 97"/>
                                <a:gd name="T7" fmla="*/ 37 h 145"/>
                                <a:gd name="T8" fmla="*/ 67 w 97"/>
                                <a:gd name="T9" fmla="*/ 22 h 145"/>
                                <a:gd name="T10" fmla="*/ 48 w 97"/>
                                <a:gd name="T11" fmla="*/ 16 h 145"/>
                                <a:gd name="T12" fmla="*/ 30 w 97"/>
                                <a:gd name="T13" fmla="*/ 22 h 145"/>
                                <a:gd name="T14" fmla="*/ 24 w 97"/>
                                <a:gd name="T15" fmla="*/ 38 h 145"/>
                                <a:gd name="T16" fmla="*/ 31 w 97"/>
                                <a:gd name="T17" fmla="*/ 54 h 145"/>
                                <a:gd name="T18" fmla="*/ 49 w 97"/>
                                <a:gd name="T19" fmla="*/ 59 h 145"/>
                                <a:gd name="T20" fmla="*/ 49 w 97"/>
                                <a:gd name="T21" fmla="*/ 59 h 145"/>
                                <a:gd name="T22" fmla="*/ 50 w 97"/>
                                <a:gd name="T23" fmla="*/ 129 h 145"/>
                                <a:gd name="T24" fmla="*/ 50 w 97"/>
                                <a:gd name="T25" fmla="*/ 129 h 145"/>
                                <a:gd name="T26" fmla="*/ 70 w 97"/>
                                <a:gd name="T27" fmla="*/ 122 h 145"/>
                                <a:gd name="T28" fmla="*/ 78 w 97"/>
                                <a:gd name="T29" fmla="*/ 103 h 145"/>
                                <a:gd name="T30" fmla="*/ 70 w 97"/>
                                <a:gd name="T31" fmla="*/ 82 h 145"/>
                                <a:gd name="T32" fmla="*/ 48 w 97"/>
                                <a:gd name="T33" fmla="*/ 75 h 145"/>
                                <a:gd name="T34" fmla="*/ 28 w 97"/>
                                <a:gd name="T35" fmla="*/ 82 h 145"/>
                                <a:gd name="T36" fmla="*/ 20 w 97"/>
                                <a:gd name="T37" fmla="*/ 102 h 145"/>
                                <a:gd name="T38" fmla="*/ 27 w 97"/>
                                <a:gd name="T39" fmla="*/ 121 h 145"/>
                                <a:gd name="T40" fmla="*/ 50 w 97"/>
                                <a:gd name="T41" fmla="*/ 129 h 145"/>
                                <a:gd name="T42" fmla="*/ 50 w 97"/>
                                <a:gd name="T43" fmla="*/ 129 h 145"/>
                                <a:gd name="T44" fmla="*/ 25 w 97"/>
                                <a:gd name="T45" fmla="*/ 66 h 145"/>
                                <a:gd name="T46" fmla="*/ 25 w 97"/>
                                <a:gd name="T47" fmla="*/ 66 h 145"/>
                                <a:gd name="T48" fmla="*/ 13 w 97"/>
                                <a:gd name="T49" fmla="*/ 59 h 145"/>
                                <a:gd name="T50" fmla="*/ 5 w 97"/>
                                <a:gd name="T51" fmla="*/ 38 h 145"/>
                                <a:gd name="T52" fmla="*/ 17 w 97"/>
                                <a:gd name="T53" fmla="*/ 11 h 145"/>
                                <a:gd name="T54" fmla="*/ 49 w 97"/>
                                <a:gd name="T55" fmla="*/ 0 h 145"/>
                                <a:gd name="T56" fmla="*/ 81 w 97"/>
                                <a:gd name="T57" fmla="*/ 10 h 145"/>
                                <a:gd name="T58" fmla="*/ 92 w 97"/>
                                <a:gd name="T59" fmla="*/ 35 h 145"/>
                                <a:gd name="T60" fmla="*/ 86 w 97"/>
                                <a:gd name="T61" fmla="*/ 57 h 145"/>
                                <a:gd name="T62" fmla="*/ 74 w 97"/>
                                <a:gd name="T63" fmla="*/ 66 h 145"/>
                                <a:gd name="T64" fmla="*/ 88 w 97"/>
                                <a:gd name="T65" fmla="*/ 75 h 145"/>
                                <a:gd name="T66" fmla="*/ 97 w 97"/>
                                <a:gd name="T67" fmla="*/ 101 h 145"/>
                                <a:gd name="T68" fmla="*/ 85 w 97"/>
                                <a:gd name="T69" fmla="*/ 132 h 145"/>
                                <a:gd name="T70" fmla="*/ 49 w 97"/>
                                <a:gd name="T71" fmla="*/ 145 h 145"/>
                                <a:gd name="T72" fmla="*/ 14 w 97"/>
                                <a:gd name="T73" fmla="*/ 134 h 145"/>
                                <a:gd name="T74" fmla="*/ 0 w 97"/>
                                <a:gd name="T75" fmla="*/ 102 h 145"/>
                                <a:gd name="T76" fmla="*/ 6 w 97"/>
                                <a:gd name="T77" fmla="*/ 80 h 145"/>
                                <a:gd name="T78" fmla="*/ 25 w 97"/>
                                <a:gd name="T79" fmla="*/ 66 h 145"/>
                                <a:gd name="T80" fmla="*/ 25 w 97"/>
                                <a:gd name="T81" fmla="*/ 66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97" h="145">
                                  <a:moveTo>
                                    <a:pt x="49" y="59"/>
                                  </a:moveTo>
                                  <a:lnTo>
                                    <a:pt x="49" y="59"/>
                                  </a:lnTo>
                                  <a:cubicBezTo>
                                    <a:pt x="56" y="59"/>
                                    <a:pt x="63" y="57"/>
                                    <a:pt x="67" y="53"/>
                                  </a:cubicBezTo>
                                  <a:cubicBezTo>
                                    <a:pt x="71" y="48"/>
                                    <a:pt x="74" y="43"/>
                                    <a:pt x="74" y="37"/>
                                  </a:cubicBezTo>
                                  <a:cubicBezTo>
                                    <a:pt x="74" y="32"/>
                                    <a:pt x="72" y="27"/>
                                    <a:pt x="67" y="22"/>
                                  </a:cubicBezTo>
                                  <a:cubicBezTo>
                                    <a:pt x="63" y="18"/>
                                    <a:pt x="57" y="16"/>
                                    <a:pt x="48" y="16"/>
                                  </a:cubicBezTo>
                                  <a:cubicBezTo>
                                    <a:pt x="40" y="16"/>
                                    <a:pt x="33" y="18"/>
                                    <a:pt x="30" y="22"/>
                                  </a:cubicBezTo>
                                  <a:cubicBezTo>
                                    <a:pt x="26" y="27"/>
                                    <a:pt x="24" y="32"/>
                                    <a:pt x="24" y="38"/>
                                  </a:cubicBezTo>
                                  <a:cubicBezTo>
                                    <a:pt x="24" y="45"/>
                                    <a:pt x="26" y="50"/>
                                    <a:pt x="31" y="54"/>
                                  </a:cubicBezTo>
                                  <a:cubicBezTo>
                                    <a:pt x="36" y="57"/>
                                    <a:pt x="42" y="59"/>
                                    <a:pt x="49" y="59"/>
                                  </a:cubicBezTo>
                                  <a:lnTo>
                                    <a:pt x="49" y="59"/>
                                  </a:lnTo>
                                  <a:close/>
                                  <a:moveTo>
                                    <a:pt x="50" y="129"/>
                                  </a:moveTo>
                                  <a:lnTo>
                                    <a:pt x="50" y="129"/>
                                  </a:lnTo>
                                  <a:cubicBezTo>
                                    <a:pt x="58" y="129"/>
                                    <a:pt x="65" y="127"/>
                                    <a:pt x="70" y="122"/>
                                  </a:cubicBezTo>
                                  <a:cubicBezTo>
                                    <a:pt x="76" y="118"/>
                                    <a:pt x="78" y="111"/>
                                    <a:pt x="78" y="103"/>
                                  </a:cubicBezTo>
                                  <a:cubicBezTo>
                                    <a:pt x="78" y="93"/>
                                    <a:pt x="76" y="87"/>
                                    <a:pt x="70" y="82"/>
                                  </a:cubicBezTo>
                                  <a:cubicBezTo>
                                    <a:pt x="64" y="77"/>
                                    <a:pt x="57" y="75"/>
                                    <a:pt x="48" y="75"/>
                                  </a:cubicBezTo>
                                  <a:cubicBezTo>
                                    <a:pt x="40" y="75"/>
                                    <a:pt x="33" y="77"/>
                                    <a:pt x="28" y="82"/>
                                  </a:cubicBezTo>
                                  <a:cubicBezTo>
                                    <a:pt x="22" y="87"/>
                                    <a:pt x="20" y="93"/>
                                    <a:pt x="20" y="102"/>
                                  </a:cubicBezTo>
                                  <a:cubicBezTo>
                                    <a:pt x="20" y="109"/>
                                    <a:pt x="22" y="116"/>
                                    <a:pt x="27" y="121"/>
                                  </a:cubicBezTo>
                                  <a:cubicBezTo>
                                    <a:pt x="32" y="126"/>
                                    <a:pt x="39" y="129"/>
                                    <a:pt x="50" y="129"/>
                                  </a:cubicBezTo>
                                  <a:lnTo>
                                    <a:pt x="50" y="129"/>
                                  </a:lnTo>
                                  <a:close/>
                                  <a:moveTo>
                                    <a:pt x="25" y="66"/>
                                  </a:moveTo>
                                  <a:lnTo>
                                    <a:pt x="25" y="66"/>
                                  </a:lnTo>
                                  <a:cubicBezTo>
                                    <a:pt x="20" y="64"/>
                                    <a:pt x="16" y="61"/>
                                    <a:pt x="13" y="59"/>
                                  </a:cubicBezTo>
                                  <a:cubicBezTo>
                                    <a:pt x="8" y="53"/>
                                    <a:pt x="5" y="46"/>
                                    <a:pt x="5" y="38"/>
                                  </a:cubicBezTo>
                                  <a:cubicBezTo>
                                    <a:pt x="5" y="28"/>
                                    <a:pt x="9" y="19"/>
                                    <a:pt x="17" y="11"/>
                                  </a:cubicBezTo>
                                  <a:cubicBezTo>
                                    <a:pt x="24" y="3"/>
                                    <a:pt x="35" y="0"/>
                                    <a:pt x="49" y="0"/>
                                  </a:cubicBezTo>
                                  <a:cubicBezTo>
                                    <a:pt x="63" y="0"/>
                                    <a:pt x="73" y="3"/>
                                    <a:pt x="81" y="10"/>
                                  </a:cubicBezTo>
                                  <a:cubicBezTo>
                                    <a:pt x="89" y="17"/>
                                    <a:pt x="92" y="26"/>
                                    <a:pt x="92" y="35"/>
                                  </a:cubicBezTo>
                                  <a:cubicBezTo>
                                    <a:pt x="92" y="44"/>
                                    <a:pt x="90" y="51"/>
                                    <a:pt x="86" y="57"/>
                                  </a:cubicBezTo>
                                  <a:cubicBezTo>
                                    <a:pt x="83" y="60"/>
                                    <a:pt x="79" y="63"/>
                                    <a:pt x="74" y="66"/>
                                  </a:cubicBezTo>
                                  <a:cubicBezTo>
                                    <a:pt x="80" y="68"/>
                                    <a:pt x="85" y="72"/>
                                    <a:pt x="88" y="75"/>
                                  </a:cubicBezTo>
                                  <a:cubicBezTo>
                                    <a:pt x="94" y="82"/>
                                    <a:pt x="97" y="90"/>
                                    <a:pt x="97" y="101"/>
                                  </a:cubicBezTo>
                                  <a:cubicBezTo>
                                    <a:pt x="97" y="113"/>
                                    <a:pt x="93" y="124"/>
                                    <a:pt x="85" y="132"/>
                                  </a:cubicBezTo>
                                  <a:cubicBezTo>
                                    <a:pt x="76" y="141"/>
                                    <a:pt x="65" y="145"/>
                                    <a:pt x="49" y="145"/>
                                  </a:cubicBezTo>
                                  <a:cubicBezTo>
                                    <a:pt x="36" y="145"/>
                                    <a:pt x="24" y="142"/>
                                    <a:pt x="14" y="134"/>
                                  </a:cubicBezTo>
                                  <a:cubicBezTo>
                                    <a:pt x="5" y="127"/>
                                    <a:pt x="0" y="116"/>
                                    <a:pt x="0" y="102"/>
                                  </a:cubicBezTo>
                                  <a:cubicBezTo>
                                    <a:pt x="0" y="93"/>
                                    <a:pt x="2" y="86"/>
                                    <a:pt x="6" y="80"/>
                                  </a:cubicBezTo>
                                  <a:cubicBezTo>
                                    <a:pt x="10" y="74"/>
                                    <a:pt x="16" y="69"/>
                                    <a:pt x="25" y="66"/>
                                  </a:cubicBezTo>
                                  <a:lnTo>
                                    <a:pt x="25" y="66"/>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56" name="Freeform 1015"/>
                          <wps:cNvSpPr>
                            <a:spLocks/>
                          </wps:cNvSpPr>
                          <wps:spPr bwMode="auto">
                            <a:xfrm>
                              <a:off x="1440" y="2071"/>
                              <a:ext cx="77" cy="113"/>
                            </a:xfrm>
                            <a:custGeom>
                              <a:avLst/>
                              <a:gdLst>
                                <a:gd name="T0" fmla="*/ 19 w 97"/>
                                <a:gd name="T1" fmla="*/ 103 h 143"/>
                                <a:gd name="T2" fmla="*/ 19 w 97"/>
                                <a:gd name="T3" fmla="*/ 103 h 143"/>
                                <a:gd name="T4" fmla="*/ 33 w 97"/>
                                <a:gd name="T5" fmla="*/ 124 h 143"/>
                                <a:gd name="T6" fmla="*/ 47 w 97"/>
                                <a:gd name="T7" fmla="*/ 127 h 143"/>
                                <a:gd name="T8" fmla="*/ 71 w 97"/>
                                <a:gd name="T9" fmla="*/ 117 h 143"/>
                                <a:gd name="T10" fmla="*/ 78 w 97"/>
                                <a:gd name="T11" fmla="*/ 95 h 143"/>
                                <a:gd name="T12" fmla="*/ 69 w 97"/>
                                <a:gd name="T13" fmla="*/ 72 h 143"/>
                                <a:gd name="T14" fmla="*/ 48 w 97"/>
                                <a:gd name="T15" fmla="*/ 64 h 143"/>
                                <a:gd name="T16" fmla="*/ 32 w 97"/>
                                <a:gd name="T17" fmla="*/ 67 h 143"/>
                                <a:gd name="T18" fmla="*/ 21 w 97"/>
                                <a:gd name="T19" fmla="*/ 77 h 143"/>
                                <a:gd name="T20" fmla="*/ 5 w 97"/>
                                <a:gd name="T21" fmla="*/ 76 h 143"/>
                                <a:gd name="T22" fmla="*/ 16 w 97"/>
                                <a:gd name="T23" fmla="*/ 0 h 143"/>
                                <a:gd name="T24" fmla="*/ 89 w 97"/>
                                <a:gd name="T25" fmla="*/ 0 h 143"/>
                                <a:gd name="T26" fmla="*/ 89 w 97"/>
                                <a:gd name="T27" fmla="*/ 18 h 143"/>
                                <a:gd name="T28" fmla="*/ 29 w 97"/>
                                <a:gd name="T29" fmla="*/ 18 h 143"/>
                                <a:gd name="T30" fmla="*/ 23 w 97"/>
                                <a:gd name="T31" fmla="*/ 57 h 143"/>
                                <a:gd name="T32" fmla="*/ 33 w 97"/>
                                <a:gd name="T33" fmla="*/ 51 h 143"/>
                                <a:gd name="T34" fmla="*/ 51 w 97"/>
                                <a:gd name="T35" fmla="*/ 48 h 143"/>
                                <a:gd name="T36" fmla="*/ 84 w 97"/>
                                <a:gd name="T37" fmla="*/ 60 h 143"/>
                                <a:gd name="T38" fmla="*/ 97 w 97"/>
                                <a:gd name="T39" fmla="*/ 92 h 143"/>
                                <a:gd name="T40" fmla="*/ 85 w 97"/>
                                <a:gd name="T41" fmla="*/ 128 h 143"/>
                                <a:gd name="T42" fmla="*/ 45 w 97"/>
                                <a:gd name="T43" fmla="*/ 143 h 143"/>
                                <a:gd name="T44" fmla="*/ 15 w 97"/>
                                <a:gd name="T45" fmla="*/ 133 h 143"/>
                                <a:gd name="T46" fmla="*/ 0 w 97"/>
                                <a:gd name="T47" fmla="*/ 103 h 143"/>
                                <a:gd name="T48" fmla="*/ 19 w 97"/>
                                <a:gd name="T49" fmla="*/ 103 h 1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7" h="143">
                                  <a:moveTo>
                                    <a:pt x="19" y="103"/>
                                  </a:moveTo>
                                  <a:lnTo>
                                    <a:pt x="19" y="103"/>
                                  </a:lnTo>
                                  <a:cubicBezTo>
                                    <a:pt x="20" y="113"/>
                                    <a:pt x="24" y="120"/>
                                    <a:pt x="33" y="124"/>
                                  </a:cubicBezTo>
                                  <a:cubicBezTo>
                                    <a:pt x="37" y="126"/>
                                    <a:pt x="42" y="127"/>
                                    <a:pt x="47" y="127"/>
                                  </a:cubicBezTo>
                                  <a:cubicBezTo>
                                    <a:pt x="58" y="127"/>
                                    <a:pt x="66" y="124"/>
                                    <a:pt x="71" y="117"/>
                                  </a:cubicBezTo>
                                  <a:cubicBezTo>
                                    <a:pt x="76" y="110"/>
                                    <a:pt x="78" y="103"/>
                                    <a:pt x="78" y="95"/>
                                  </a:cubicBezTo>
                                  <a:cubicBezTo>
                                    <a:pt x="78" y="85"/>
                                    <a:pt x="75" y="77"/>
                                    <a:pt x="69" y="72"/>
                                  </a:cubicBezTo>
                                  <a:cubicBezTo>
                                    <a:pt x="63" y="67"/>
                                    <a:pt x="56" y="64"/>
                                    <a:pt x="48" y="64"/>
                                  </a:cubicBezTo>
                                  <a:cubicBezTo>
                                    <a:pt x="41" y="64"/>
                                    <a:pt x="36" y="65"/>
                                    <a:pt x="32" y="67"/>
                                  </a:cubicBezTo>
                                  <a:cubicBezTo>
                                    <a:pt x="27" y="70"/>
                                    <a:pt x="24" y="73"/>
                                    <a:pt x="21" y="77"/>
                                  </a:cubicBezTo>
                                  <a:lnTo>
                                    <a:pt x="5" y="76"/>
                                  </a:lnTo>
                                  <a:lnTo>
                                    <a:pt x="16" y="0"/>
                                  </a:lnTo>
                                  <a:lnTo>
                                    <a:pt x="89" y="0"/>
                                  </a:lnTo>
                                  <a:lnTo>
                                    <a:pt x="89" y="18"/>
                                  </a:lnTo>
                                  <a:lnTo>
                                    <a:pt x="29" y="18"/>
                                  </a:lnTo>
                                  <a:lnTo>
                                    <a:pt x="23" y="57"/>
                                  </a:lnTo>
                                  <a:cubicBezTo>
                                    <a:pt x="27" y="54"/>
                                    <a:pt x="30" y="52"/>
                                    <a:pt x="33" y="51"/>
                                  </a:cubicBezTo>
                                  <a:cubicBezTo>
                                    <a:pt x="38" y="49"/>
                                    <a:pt x="44" y="48"/>
                                    <a:pt x="51" y="48"/>
                                  </a:cubicBezTo>
                                  <a:cubicBezTo>
                                    <a:pt x="64" y="48"/>
                                    <a:pt x="75" y="52"/>
                                    <a:pt x="84" y="60"/>
                                  </a:cubicBezTo>
                                  <a:cubicBezTo>
                                    <a:pt x="93" y="69"/>
                                    <a:pt x="97" y="79"/>
                                    <a:pt x="97" y="92"/>
                                  </a:cubicBezTo>
                                  <a:cubicBezTo>
                                    <a:pt x="97" y="106"/>
                                    <a:pt x="93" y="117"/>
                                    <a:pt x="85" y="128"/>
                                  </a:cubicBezTo>
                                  <a:cubicBezTo>
                                    <a:pt x="77" y="138"/>
                                    <a:pt x="64" y="143"/>
                                    <a:pt x="45" y="143"/>
                                  </a:cubicBezTo>
                                  <a:cubicBezTo>
                                    <a:pt x="34" y="143"/>
                                    <a:pt x="24" y="140"/>
                                    <a:pt x="15" y="133"/>
                                  </a:cubicBezTo>
                                  <a:cubicBezTo>
                                    <a:pt x="6" y="127"/>
                                    <a:pt x="1" y="117"/>
                                    <a:pt x="0" y="103"/>
                                  </a:cubicBezTo>
                                  <a:lnTo>
                                    <a:pt x="19" y="10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57" name="Freeform 1016"/>
                          <wps:cNvSpPr>
                            <a:spLocks/>
                          </wps:cNvSpPr>
                          <wps:spPr bwMode="auto">
                            <a:xfrm>
                              <a:off x="1530" y="2064"/>
                              <a:ext cx="37" cy="150"/>
                            </a:xfrm>
                            <a:custGeom>
                              <a:avLst/>
                              <a:gdLst>
                                <a:gd name="T0" fmla="*/ 0 w 46"/>
                                <a:gd name="T1" fmla="*/ 188 h 188"/>
                                <a:gd name="T2" fmla="*/ 0 w 46"/>
                                <a:gd name="T3" fmla="*/ 188 h 188"/>
                                <a:gd name="T4" fmla="*/ 21 w 46"/>
                                <a:gd name="T5" fmla="*/ 144 h 188"/>
                                <a:gd name="T6" fmla="*/ 28 w 46"/>
                                <a:gd name="T7" fmla="*/ 94 h 188"/>
                                <a:gd name="T8" fmla="*/ 20 w 46"/>
                                <a:gd name="T9" fmla="*/ 42 h 188"/>
                                <a:gd name="T10" fmla="*/ 0 w 46"/>
                                <a:gd name="T11" fmla="*/ 0 h 188"/>
                                <a:gd name="T12" fmla="*/ 12 w 46"/>
                                <a:gd name="T13" fmla="*/ 0 h 188"/>
                                <a:gd name="T14" fmla="*/ 30 w 46"/>
                                <a:gd name="T15" fmla="*/ 30 h 188"/>
                                <a:gd name="T16" fmla="*/ 37 w 46"/>
                                <a:gd name="T17" fmla="*/ 46 h 188"/>
                                <a:gd name="T18" fmla="*/ 44 w 46"/>
                                <a:gd name="T19" fmla="*/ 70 h 188"/>
                                <a:gd name="T20" fmla="*/ 46 w 46"/>
                                <a:gd name="T21" fmla="*/ 93 h 188"/>
                                <a:gd name="T22" fmla="*/ 37 w 46"/>
                                <a:gd name="T23" fmla="*/ 145 h 188"/>
                                <a:gd name="T24" fmla="*/ 13 w 46"/>
                                <a:gd name="T25" fmla="*/ 188 h 188"/>
                                <a:gd name="T26" fmla="*/ 0 w 46"/>
                                <a:gd name="T27" fmla="*/ 188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0" y="188"/>
                                  </a:moveTo>
                                  <a:lnTo>
                                    <a:pt x="0" y="188"/>
                                  </a:lnTo>
                                  <a:cubicBezTo>
                                    <a:pt x="11" y="168"/>
                                    <a:pt x="18" y="153"/>
                                    <a:pt x="21" y="144"/>
                                  </a:cubicBezTo>
                                  <a:cubicBezTo>
                                    <a:pt x="25" y="130"/>
                                    <a:pt x="28" y="113"/>
                                    <a:pt x="28" y="94"/>
                                  </a:cubicBezTo>
                                  <a:cubicBezTo>
                                    <a:pt x="28" y="75"/>
                                    <a:pt x="25" y="58"/>
                                    <a:pt x="20" y="42"/>
                                  </a:cubicBezTo>
                                  <a:cubicBezTo>
                                    <a:pt x="16" y="32"/>
                                    <a:pt x="10" y="18"/>
                                    <a:pt x="0" y="0"/>
                                  </a:cubicBezTo>
                                  <a:lnTo>
                                    <a:pt x="12" y="0"/>
                                  </a:lnTo>
                                  <a:cubicBezTo>
                                    <a:pt x="22" y="16"/>
                                    <a:pt x="28" y="26"/>
                                    <a:pt x="30" y="30"/>
                                  </a:cubicBezTo>
                                  <a:cubicBezTo>
                                    <a:pt x="33" y="34"/>
                                    <a:pt x="35" y="39"/>
                                    <a:pt x="37" y="46"/>
                                  </a:cubicBezTo>
                                  <a:cubicBezTo>
                                    <a:pt x="41" y="54"/>
                                    <a:pt x="43" y="62"/>
                                    <a:pt x="44" y="70"/>
                                  </a:cubicBezTo>
                                  <a:cubicBezTo>
                                    <a:pt x="45" y="78"/>
                                    <a:pt x="46" y="86"/>
                                    <a:pt x="46" y="93"/>
                                  </a:cubicBezTo>
                                  <a:cubicBezTo>
                                    <a:pt x="46" y="113"/>
                                    <a:pt x="43" y="130"/>
                                    <a:pt x="37" y="145"/>
                                  </a:cubicBezTo>
                                  <a:cubicBezTo>
                                    <a:pt x="33" y="155"/>
                                    <a:pt x="25" y="169"/>
                                    <a:pt x="13" y="188"/>
                                  </a:cubicBezTo>
                                  <a:lnTo>
                                    <a:pt x="0" y="18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58" name="Freeform 1017"/>
                          <wps:cNvSpPr>
                            <a:spLocks noEditPoints="1"/>
                          </wps:cNvSpPr>
                          <wps:spPr bwMode="auto">
                            <a:xfrm>
                              <a:off x="515" y="1752"/>
                              <a:ext cx="102" cy="116"/>
                            </a:xfrm>
                            <a:custGeom>
                              <a:avLst/>
                              <a:gdLst>
                                <a:gd name="T0" fmla="*/ 87 w 129"/>
                                <a:gd name="T1" fmla="*/ 86 h 145"/>
                                <a:gd name="T2" fmla="*/ 87 w 129"/>
                                <a:gd name="T3" fmla="*/ 86 h 145"/>
                                <a:gd name="T4" fmla="*/ 65 w 129"/>
                                <a:gd name="T5" fmla="*/ 22 h 145"/>
                                <a:gd name="T6" fmla="*/ 41 w 129"/>
                                <a:gd name="T7" fmla="*/ 86 h 145"/>
                                <a:gd name="T8" fmla="*/ 87 w 129"/>
                                <a:gd name="T9" fmla="*/ 86 h 145"/>
                                <a:gd name="T10" fmla="*/ 55 w 129"/>
                                <a:gd name="T11" fmla="*/ 0 h 145"/>
                                <a:gd name="T12" fmla="*/ 55 w 129"/>
                                <a:gd name="T13" fmla="*/ 0 h 145"/>
                                <a:gd name="T14" fmla="*/ 77 w 129"/>
                                <a:gd name="T15" fmla="*/ 0 h 145"/>
                                <a:gd name="T16" fmla="*/ 129 w 129"/>
                                <a:gd name="T17" fmla="*/ 145 h 145"/>
                                <a:gd name="T18" fmla="*/ 108 w 129"/>
                                <a:gd name="T19" fmla="*/ 145 h 145"/>
                                <a:gd name="T20" fmla="*/ 93 w 129"/>
                                <a:gd name="T21" fmla="*/ 102 h 145"/>
                                <a:gd name="T22" fmla="*/ 36 w 129"/>
                                <a:gd name="T23" fmla="*/ 102 h 145"/>
                                <a:gd name="T24" fmla="*/ 20 w 129"/>
                                <a:gd name="T25" fmla="*/ 145 h 145"/>
                                <a:gd name="T26" fmla="*/ 0 w 129"/>
                                <a:gd name="T27" fmla="*/ 145 h 145"/>
                                <a:gd name="T28" fmla="*/ 55 w 129"/>
                                <a:gd name="T29" fmla="*/ 0 h 145"/>
                                <a:gd name="T30" fmla="*/ 65 w 129"/>
                                <a:gd name="T31" fmla="*/ 0 h 145"/>
                                <a:gd name="T32" fmla="*/ 65 w 129"/>
                                <a:gd name="T33" fmla="*/ 0 h 145"/>
                                <a:gd name="T34" fmla="*/ 65 w 129"/>
                                <a:gd name="T35" fmla="*/ 0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29" h="145">
                                  <a:moveTo>
                                    <a:pt x="87" y="86"/>
                                  </a:moveTo>
                                  <a:lnTo>
                                    <a:pt x="87" y="86"/>
                                  </a:lnTo>
                                  <a:lnTo>
                                    <a:pt x="65" y="22"/>
                                  </a:lnTo>
                                  <a:lnTo>
                                    <a:pt x="41" y="86"/>
                                  </a:lnTo>
                                  <a:lnTo>
                                    <a:pt x="87" y="86"/>
                                  </a:lnTo>
                                  <a:close/>
                                  <a:moveTo>
                                    <a:pt x="55" y="0"/>
                                  </a:moveTo>
                                  <a:lnTo>
                                    <a:pt x="55" y="0"/>
                                  </a:lnTo>
                                  <a:lnTo>
                                    <a:pt x="77" y="0"/>
                                  </a:lnTo>
                                  <a:lnTo>
                                    <a:pt x="129" y="145"/>
                                  </a:lnTo>
                                  <a:lnTo>
                                    <a:pt x="108" y="145"/>
                                  </a:lnTo>
                                  <a:lnTo>
                                    <a:pt x="93" y="102"/>
                                  </a:lnTo>
                                  <a:lnTo>
                                    <a:pt x="36" y="102"/>
                                  </a:lnTo>
                                  <a:lnTo>
                                    <a:pt x="20" y="145"/>
                                  </a:lnTo>
                                  <a:lnTo>
                                    <a:pt x="0" y="145"/>
                                  </a:lnTo>
                                  <a:lnTo>
                                    <a:pt x="55" y="0"/>
                                  </a:lnTo>
                                  <a:close/>
                                  <a:moveTo>
                                    <a:pt x="65" y="0"/>
                                  </a:moveTo>
                                  <a:lnTo>
                                    <a:pt x="65" y="0"/>
                                  </a:lnTo>
                                  <a:lnTo>
                                    <a:pt x="65"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59" name="Freeform 1018"/>
                          <wps:cNvSpPr>
                            <a:spLocks noEditPoints="1"/>
                          </wps:cNvSpPr>
                          <wps:spPr bwMode="auto">
                            <a:xfrm>
                              <a:off x="627" y="1749"/>
                              <a:ext cx="102" cy="122"/>
                            </a:xfrm>
                            <a:custGeom>
                              <a:avLst/>
                              <a:gdLst>
                                <a:gd name="T0" fmla="*/ 68 w 129"/>
                                <a:gd name="T1" fmla="*/ 0 h 153"/>
                                <a:gd name="T2" fmla="*/ 68 w 129"/>
                                <a:gd name="T3" fmla="*/ 0 h 153"/>
                                <a:gd name="T4" fmla="*/ 110 w 129"/>
                                <a:gd name="T5" fmla="*/ 15 h 153"/>
                                <a:gd name="T6" fmla="*/ 127 w 129"/>
                                <a:gd name="T7" fmla="*/ 48 h 153"/>
                                <a:gd name="T8" fmla="*/ 108 w 129"/>
                                <a:gd name="T9" fmla="*/ 48 h 153"/>
                                <a:gd name="T10" fmla="*/ 95 w 129"/>
                                <a:gd name="T11" fmla="*/ 26 h 153"/>
                                <a:gd name="T12" fmla="*/ 68 w 129"/>
                                <a:gd name="T13" fmla="*/ 17 h 153"/>
                                <a:gd name="T14" fmla="*/ 33 w 129"/>
                                <a:gd name="T15" fmla="*/ 32 h 153"/>
                                <a:gd name="T16" fmla="*/ 20 w 129"/>
                                <a:gd name="T17" fmla="*/ 79 h 153"/>
                                <a:gd name="T18" fmla="*/ 32 w 129"/>
                                <a:gd name="T19" fmla="*/ 120 h 153"/>
                                <a:gd name="T20" fmla="*/ 68 w 129"/>
                                <a:gd name="T21" fmla="*/ 136 h 153"/>
                                <a:gd name="T22" fmla="*/ 101 w 129"/>
                                <a:gd name="T23" fmla="*/ 119 h 153"/>
                                <a:gd name="T24" fmla="*/ 110 w 129"/>
                                <a:gd name="T25" fmla="*/ 96 h 153"/>
                                <a:gd name="T26" fmla="*/ 129 w 129"/>
                                <a:gd name="T27" fmla="*/ 96 h 153"/>
                                <a:gd name="T28" fmla="*/ 112 w 129"/>
                                <a:gd name="T29" fmla="*/ 134 h 153"/>
                                <a:gd name="T30" fmla="*/ 65 w 129"/>
                                <a:gd name="T31" fmla="*/ 153 h 153"/>
                                <a:gd name="T32" fmla="*/ 23 w 129"/>
                                <a:gd name="T33" fmla="*/ 138 h 153"/>
                                <a:gd name="T34" fmla="*/ 0 w 129"/>
                                <a:gd name="T35" fmla="*/ 75 h 153"/>
                                <a:gd name="T36" fmla="*/ 17 w 129"/>
                                <a:gd name="T37" fmla="*/ 23 h 153"/>
                                <a:gd name="T38" fmla="*/ 68 w 129"/>
                                <a:gd name="T39" fmla="*/ 0 h 153"/>
                                <a:gd name="T40" fmla="*/ 68 w 129"/>
                                <a:gd name="T41" fmla="*/ 0 h 153"/>
                                <a:gd name="T42" fmla="*/ 64 w 129"/>
                                <a:gd name="T43" fmla="*/ 0 h 153"/>
                                <a:gd name="T44" fmla="*/ 64 w 129"/>
                                <a:gd name="T45" fmla="*/ 0 h 153"/>
                                <a:gd name="T46" fmla="*/ 64 w 129"/>
                                <a:gd name="T47" fmla="*/ 0 h 1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129" h="153">
                                  <a:moveTo>
                                    <a:pt x="68" y="0"/>
                                  </a:moveTo>
                                  <a:lnTo>
                                    <a:pt x="68" y="0"/>
                                  </a:lnTo>
                                  <a:cubicBezTo>
                                    <a:pt x="86" y="0"/>
                                    <a:pt x="100" y="5"/>
                                    <a:pt x="110" y="15"/>
                                  </a:cubicBezTo>
                                  <a:cubicBezTo>
                                    <a:pt x="121" y="24"/>
                                    <a:pt x="126" y="35"/>
                                    <a:pt x="127" y="48"/>
                                  </a:cubicBezTo>
                                  <a:lnTo>
                                    <a:pt x="108" y="48"/>
                                  </a:lnTo>
                                  <a:cubicBezTo>
                                    <a:pt x="106" y="38"/>
                                    <a:pt x="102" y="31"/>
                                    <a:pt x="95" y="26"/>
                                  </a:cubicBezTo>
                                  <a:cubicBezTo>
                                    <a:pt x="89" y="20"/>
                                    <a:pt x="80" y="17"/>
                                    <a:pt x="68" y="17"/>
                                  </a:cubicBezTo>
                                  <a:cubicBezTo>
                                    <a:pt x="54" y="17"/>
                                    <a:pt x="42" y="22"/>
                                    <a:pt x="33" y="32"/>
                                  </a:cubicBezTo>
                                  <a:cubicBezTo>
                                    <a:pt x="25" y="42"/>
                                    <a:pt x="20" y="58"/>
                                    <a:pt x="20" y="79"/>
                                  </a:cubicBezTo>
                                  <a:cubicBezTo>
                                    <a:pt x="20" y="96"/>
                                    <a:pt x="24" y="109"/>
                                    <a:pt x="32" y="120"/>
                                  </a:cubicBezTo>
                                  <a:cubicBezTo>
                                    <a:pt x="40" y="130"/>
                                    <a:pt x="52" y="136"/>
                                    <a:pt x="68" y="136"/>
                                  </a:cubicBezTo>
                                  <a:cubicBezTo>
                                    <a:pt x="82" y="136"/>
                                    <a:pt x="93" y="130"/>
                                    <a:pt x="101" y="119"/>
                                  </a:cubicBezTo>
                                  <a:cubicBezTo>
                                    <a:pt x="105" y="113"/>
                                    <a:pt x="108" y="105"/>
                                    <a:pt x="110" y="96"/>
                                  </a:cubicBezTo>
                                  <a:lnTo>
                                    <a:pt x="129" y="96"/>
                                  </a:lnTo>
                                  <a:cubicBezTo>
                                    <a:pt x="127" y="111"/>
                                    <a:pt x="121" y="124"/>
                                    <a:pt x="112" y="134"/>
                                  </a:cubicBezTo>
                                  <a:cubicBezTo>
                                    <a:pt x="100" y="147"/>
                                    <a:pt x="85" y="153"/>
                                    <a:pt x="65" y="153"/>
                                  </a:cubicBezTo>
                                  <a:cubicBezTo>
                                    <a:pt x="48" y="153"/>
                                    <a:pt x="34" y="148"/>
                                    <a:pt x="23" y="138"/>
                                  </a:cubicBezTo>
                                  <a:cubicBezTo>
                                    <a:pt x="8" y="124"/>
                                    <a:pt x="0" y="103"/>
                                    <a:pt x="0" y="75"/>
                                  </a:cubicBezTo>
                                  <a:cubicBezTo>
                                    <a:pt x="0" y="54"/>
                                    <a:pt x="6" y="36"/>
                                    <a:pt x="17" y="23"/>
                                  </a:cubicBezTo>
                                  <a:cubicBezTo>
                                    <a:pt x="29" y="8"/>
                                    <a:pt x="46" y="0"/>
                                    <a:pt x="68" y="0"/>
                                  </a:cubicBezTo>
                                  <a:lnTo>
                                    <a:pt x="68" y="0"/>
                                  </a:lnTo>
                                  <a:close/>
                                  <a:moveTo>
                                    <a:pt x="64" y="0"/>
                                  </a:moveTo>
                                  <a:lnTo>
                                    <a:pt x="64" y="0"/>
                                  </a:lnTo>
                                  <a:lnTo>
                                    <a:pt x="64"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60" name="Freeform 1019"/>
                          <wps:cNvSpPr>
                            <a:spLocks/>
                          </wps:cNvSpPr>
                          <wps:spPr bwMode="auto">
                            <a:xfrm>
                              <a:off x="752" y="1752"/>
                              <a:ext cx="16" cy="116"/>
                            </a:xfrm>
                            <a:custGeom>
                              <a:avLst/>
                              <a:gdLst>
                                <a:gd name="T0" fmla="*/ 0 w 20"/>
                                <a:gd name="T1" fmla="*/ 0 h 145"/>
                                <a:gd name="T2" fmla="*/ 0 w 20"/>
                                <a:gd name="T3" fmla="*/ 0 h 145"/>
                                <a:gd name="T4" fmla="*/ 20 w 20"/>
                                <a:gd name="T5" fmla="*/ 0 h 145"/>
                                <a:gd name="T6" fmla="*/ 20 w 20"/>
                                <a:gd name="T7" fmla="*/ 145 h 145"/>
                                <a:gd name="T8" fmla="*/ 0 w 20"/>
                                <a:gd name="T9" fmla="*/ 145 h 145"/>
                                <a:gd name="T10" fmla="*/ 0 w 20"/>
                                <a:gd name="T11" fmla="*/ 0 h 145"/>
                              </a:gdLst>
                              <a:ahLst/>
                              <a:cxnLst>
                                <a:cxn ang="0">
                                  <a:pos x="T0" y="T1"/>
                                </a:cxn>
                                <a:cxn ang="0">
                                  <a:pos x="T2" y="T3"/>
                                </a:cxn>
                                <a:cxn ang="0">
                                  <a:pos x="T4" y="T5"/>
                                </a:cxn>
                                <a:cxn ang="0">
                                  <a:pos x="T6" y="T7"/>
                                </a:cxn>
                                <a:cxn ang="0">
                                  <a:pos x="T8" y="T9"/>
                                </a:cxn>
                                <a:cxn ang="0">
                                  <a:pos x="T10" y="T11"/>
                                </a:cxn>
                              </a:cxnLst>
                              <a:rect l="0" t="0" r="r" b="b"/>
                              <a:pathLst>
                                <a:path w="20" h="145">
                                  <a:moveTo>
                                    <a:pt x="0" y="0"/>
                                  </a:moveTo>
                                  <a:lnTo>
                                    <a:pt x="0" y="0"/>
                                  </a:lnTo>
                                  <a:lnTo>
                                    <a:pt x="20" y="0"/>
                                  </a:lnTo>
                                  <a:lnTo>
                                    <a:pt x="20" y="145"/>
                                  </a:lnTo>
                                  <a:lnTo>
                                    <a:pt x="0" y="145"/>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61" name="Freeform 1020"/>
                          <wps:cNvSpPr>
                            <a:spLocks noEditPoints="1"/>
                          </wps:cNvSpPr>
                          <wps:spPr bwMode="auto">
                            <a:xfrm>
                              <a:off x="794" y="1752"/>
                              <a:ext cx="87" cy="116"/>
                            </a:xfrm>
                            <a:custGeom>
                              <a:avLst/>
                              <a:gdLst>
                                <a:gd name="T0" fmla="*/ 0 w 109"/>
                                <a:gd name="T1" fmla="*/ 0 h 145"/>
                                <a:gd name="T2" fmla="*/ 0 w 109"/>
                                <a:gd name="T3" fmla="*/ 0 h 145"/>
                                <a:gd name="T4" fmla="*/ 66 w 109"/>
                                <a:gd name="T5" fmla="*/ 0 h 145"/>
                                <a:gd name="T6" fmla="*/ 97 w 109"/>
                                <a:gd name="T7" fmla="*/ 11 h 145"/>
                                <a:gd name="T8" fmla="*/ 109 w 109"/>
                                <a:gd name="T9" fmla="*/ 42 h 145"/>
                                <a:gd name="T10" fmla="*/ 98 w 109"/>
                                <a:gd name="T11" fmla="*/ 71 h 145"/>
                                <a:gd name="T12" fmla="*/ 66 w 109"/>
                                <a:gd name="T13" fmla="*/ 84 h 145"/>
                                <a:gd name="T14" fmla="*/ 20 w 109"/>
                                <a:gd name="T15" fmla="*/ 84 h 145"/>
                                <a:gd name="T16" fmla="*/ 20 w 109"/>
                                <a:gd name="T17" fmla="*/ 145 h 145"/>
                                <a:gd name="T18" fmla="*/ 0 w 109"/>
                                <a:gd name="T19" fmla="*/ 145 h 145"/>
                                <a:gd name="T20" fmla="*/ 0 w 109"/>
                                <a:gd name="T21" fmla="*/ 0 h 145"/>
                                <a:gd name="T22" fmla="*/ 89 w 109"/>
                                <a:gd name="T23" fmla="*/ 42 h 145"/>
                                <a:gd name="T24" fmla="*/ 89 w 109"/>
                                <a:gd name="T25" fmla="*/ 42 h 145"/>
                                <a:gd name="T26" fmla="*/ 77 w 109"/>
                                <a:gd name="T27" fmla="*/ 20 h 145"/>
                                <a:gd name="T28" fmla="*/ 59 w 109"/>
                                <a:gd name="T29" fmla="*/ 17 h 145"/>
                                <a:gd name="T30" fmla="*/ 20 w 109"/>
                                <a:gd name="T31" fmla="*/ 17 h 145"/>
                                <a:gd name="T32" fmla="*/ 20 w 109"/>
                                <a:gd name="T33" fmla="*/ 67 h 145"/>
                                <a:gd name="T34" fmla="*/ 59 w 109"/>
                                <a:gd name="T35" fmla="*/ 67 h 145"/>
                                <a:gd name="T36" fmla="*/ 81 w 109"/>
                                <a:gd name="T37" fmla="*/ 62 h 145"/>
                                <a:gd name="T38" fmla="*/ 89 w 109"/>
                                <a:gd name="T39" fmla="*/ 42 h 145"/>
                                <a:gd name="T40" fmla="*/ 89 w 109"/>
                                <a:gd name="T41" fmla="*/ 42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09" h="145">
                                  <a:moveTo>
                                    <a:pt x="0" y="0"/>
                                  </a:moveTo>
                                  <a:lnTo>
                                    <a:pt x="0" y="0"/>
                                  </a:lnTo>
                                  <a:lnTo>
                                    <a:pt x="66" y="0"/>
                                  </a:lnTo>
                                  <a:cubicBezTo>
                                    <a:pt x="79" y="0"/>
                                    <a:pt x="89" y="4"/>
                                    <a:pt x="97" y="11"/>
                                  </a:cubicBezTo>
                                  <a:cubicBezTo>
                                    <a:pt x="105" y="18"/>
                                    <a:pt x="109" y="29"/>
                                    <a:pt x="109" y="42"/>
                                  </a:cubicBezTo>
                                  <a:cubicBezTo>
                                    <a:pt x="109" y="53"/>
                                    <a:pt x="105" y="63"/>
                                    <a:pt x="98" y="71"/>
                                  </a:cubicBezTo>
                                  <a:cubicBezTo>
                                    <a:pt x="91" y="80"/>
                                    <a:pt x="80" y="84"/>
                                    <a:pt x="66" y="84"/>
                                  </a:cubicBezTo>
                                  <a:lnTo>
                                    <a:pt x="20" y="84"/>
                                  </a:lnTo>
                                  <a:lnTo>
                                    <a:pt x="20" y="145"/>
                                  </a:lnTo>
                                  <a:lnTo>
                                    <a:pt x="0" y="145"/>
                                  </a:lnTo>
                                  <a:lnTo>
                                    <a:pt x="0" y="0"/>
                                  </a:lnTo>
                                  <a:close/>
                                  <a:moveTo>
                                    <a:pt x="89" y="42"/>
                                  </a:moveTo>
                                  <a:lnTo>
                                    <a:pt x="89" y="42"/>
                                  </a:lnTo>
                                  <a:cubicBezTo>
                                    <a:pt x="89" y="31"/>
                                    <a:pt x="85" y="24"/>
                                    <a:pt x="77" y="20"/>
                                  </a:cubicBezTo>
                                  <a:cubicBezTo>
                                    <a:pt x="73" y="18"/>
                                    <a:pt x="67" y="17"/>
                                    <a:pt x="59" y="17"/>
                                  </a:cubicBezTo>
                                  <a:lnTo>
                                    <a:pt x="20" y="17"/>
                                  </a:lnTo>
                                  <a:lnTo>
                                    <a:pt x="20" y="67"/>
                                  </a:lnTo>
                                  <a:lnTo>
                                    <a:pt x="59" y="67"/>
                                  </a:lnTo>
                                  <a:cubicBezTo>
                                    <a:pt x="68" y="67"/>
                                    <a:pt x="75" y="65"/>
                                    <a:pt x="81" y="62"/>
                                  </a:cubicBezTo>
                                  <a:cubicBezTo>
                                    <a:pt x="86" y="58"/>
                                    <a:pt x="89" y="51"/>
                                    <a:pt x="89" y="42"/>
                                  </a:cubicBezTo>
                                  <a:lnTo>
                                    <a:pt x="89" y="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62" name="Freeform 1021"/>
                          <wps:cNvSpPr>
                            <a:spLocks/>
                          </wps:cNvSpPr>
                          <wps:spPr bwMode="auto">
                            <a:xfrm>
                              <a:off x="944" y="1752"/>
                              <a:ext cx="16" cy="42"/>
                            </a:xfrm>
                            <a:custGeom>
                              <a:avLst/>
                              <a:gdLst>
                                <a:gd name="T0" fmla="*/ 0 w 21"/>
                                <a:gd name="T1" fmla="*/ 42 h 52"/>
                                <a:gd name="T2" fmla="*/ 0 w 21"/>
                                <a:gd name="T3" fmla="*/ 42 h 52"/>
                                <a:gd name="T4" fmla="*/ 8 w 21"/>
                                <a:gd name="T5" fmla="*/ 36 h 52"/>
                                <a:gd name="T6" fmla="*/ 11 w 21"/>
                                <a:gd name="T7" fmla="*/ 24 h 52"/>
                                <a:gd name="T8" fmla="*/ 11 w 21"/>
                                <a:gd name="T9" fmla="*/ 23 h 52"/>
                                <a:gd name="T10" fmla="*/ 11 w 21"/>
                                <a:gd name="T11" fmla="*/ 22 h 52"/>
                                <a:gd name="T12" fmla="*/ 0 w 21"/>
                                <a:gd name="T13" fmla="*/ 22 h 52"/>
                                <a:gd name="T14" fmla="*/ 0 w 21"/>
                                <a:gd name="T15" fmla="*/ 0 h 52"/>
                                <a:gd name="T16" fmla="*/ 21 w 21"/>
                                <a:gd name="T17" fmla="*/ 0 h 52"/>
                                <a:gd name="T18" fmla="*/ 21 w 21"/>
                                <a:gd name="T19" fmla="*/ 20 h 52"/>
                                <a:gd name="T20" fmla="*/ 16 w 21"/>
                                <a:gd name="T21" fmla="*/ 42 h 52"/>
                                <a:gd name="T22" fmla="*/ 0 w 21"/>
                                <a:gd name="T23" fmla="*/ 52 h 52"/>
                                <a:gd name="T24" fmla="*/ 0 w 21"/>
                                <a:gd name="T25" fmla="*/ 42 h 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1" h="52">
                                  <a:moveTo>
                                    <a:pt x="0" y="42"/>
                                  </a:moveTo>
                                  <a:lnTo>
                                    <a:pt x="0" y="42"/>
                                  </a:lnTo>
                                  <a:cubicBezTo>
                                    <a:pt x="4" y="42"/>
                                    <a:pt x="6" y="40"/>
                                    <a:pt x="8" y="36"/>
                                  </a:cubicBezTo>
                                  <a:cubicBezTo>
                                    <a:pt x="10" y="33"/>
                                    <a:pt x="11" y="29"/>
                                    <a:pt x="11" y="24"/>
                                  </a:cubicBezTo>
                                  <a:cubicBezTo>
                                    <a:pt x="11" y="24"/>
                                    <a:pt x="11" y="23"/>
                                    <a:pt x="11" y="23"/>
                                  </a:cubicBezTo>
                                  <a:cubicBezTo>
                                    <a:pt x="11" y="23"/>
                                    <a:pt x="11" y="22"/>
                                    <a:pt x="11" y="22"/>
                                  </a:cubicBezTo>
                                  <a:lnTo>
                                    <a:pt x="0" y="22"/>
                                  </a:lnTo>
                                  <a:lnTo>
                                    <a:pt x="0" y="0"/>
                                  </a:lnTo>
                                  <a:lnTo>
                                    <a:pt x="21" y="0"/>
                                  </a:lnTo>
                                  <a:lnTo>
                                    <a:pt x="21" y="20"/>
                                  </a:lnTo>
                                  <a:cubicBezTo>
                                    <a:pt x="21" y="29"/>
                                    <a:pt x="19" y="36"/>
                                    <a:pt x="16" y="42"/>
                                  </a:cubicBezTo>
                                  <a:cubicBezTo>
                                    <a:pt x="12" y="47"/>
                                    <a:pt x="7" y="51"/>
                                    <a:pt x="0" y="52"/>
                                  </a:cubicBezTo>
                                  <a:lnTo>
                                    <a:pt x="0" y="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63" name="Freeform 1022"/>
                          <wps:cNvSpPr>
                            <a:spLocks/>
                          </wps:cNvSpPr>
                          <wps:spPr bwMode="auto">
                            <a:xfrm>
                              <a:off x="972" y="1757"/>
                              <a:ext cx="78" cy="111"/>
                            </a:xfrm>
                            <a:custGeom>
                              <a:avLst/>
                              <a:gdLst>
                                <a:gd name="T0" fmla="*/ 98 w 98"/>
                                <a:gd name="T1" fmla="*/ 0 h 139"/>
                                <a:gd name="T2" fmla="*/ 98 w 98"/>
                                <a:gd name="T3" fmla="*/ 0 h 139"/>
                                <a:gd name="T4" fmla="*/ 98 w 98"/>
                                <a:gd name="T5" fmla="*/ 16 h 139"/>
                                <a:gd name="T6" fmla="*/ 80 w 98"/>
                                <a:gd name="T7" fmla="*/ 39 h 139"/>
                                <a:gd name="T8" fmla="*/ 60 w 98"/>
                                <a:gd name="T9" fmla="*/ 74 h 139"/>
                                <a:gd name="T10" fmla="*/ 47 w 98"/>
                                <a:gd name="T11" fmla="*/ 108 h 139"/>
                                <a:gd name="T12" fmla="*/ 40 w 98"/>
                                <a:gd name="T13" fmla="*/ 139 h 139"/>
                                <a:gd name="T14" fmla="*/ 20 w 98"/>
                                <a:gd name="T15" fmla="*/ 139 h 139"/>
                                <a:gd name="T16" fmla="*/ 49 w 98"/>
                                <a:gd name="T17" fmla="*/ 59 h 139"/>
                                <a:gd name="T18" fmla="*/ 78 w 98"/>
                                <a:gd name="T19" fmla="*/ 18 h 139"/>
                                <a:gd name="T20" fmla="*/ 0 w 98"/>
                                <a:gd name="T21" fmla="*/ 18 h 139"/>
                                <a:gd name="T22" fmla="*/ 0 w 98"/>
                                <a:gd name="T23" fmla="*/ 0 h 139"/>
                                <a:gd name="T24" fmla="*/ 98 w 98"/>
                                <a:gd name="T25"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98" h="139">
                                  <a:moveTo>
                                    <a:pt x="98" y="0"/>
                                  </a:moveTo>
                                  <a:lnTo>
                                    <a:pt x="98" y="0"/>
                                  </a:lnTo>
                                  <a:lnTo>
                                    <a:pt x="98" y="16"/>
                                  </a:lnTo>
                                  <a:cubicBezTo>
                                    <a:pt x="93" y="20"/>
                                    <a:pt x="87" y="28"/>
                                    <a:pt x="80" y="39"/>
                                  </a:cubicBezTo>
                                  <a:cubicBezTo>
                                    <a:pt x="72" y="50"/>
                                    <a:pt x="66" y="61"/>
                                    <a:pt x="60" y="74"/>
                                  </a:cubicBezTo>
                                  <a:cubicBezTo>
                                    <a:pt x="54" y="86"/>
                                    <a:pt x="50" y="98"/>
                                    <a:pt x="47" y="108"/>
                                  </a:cubicBezTo>
                                  <a:cubicBezTo>
                                    <a:pt x="45" y="114"/>
                                    <a:pt x="43" y="125"/>
                                    <a:pt x="40" y="139"/>
                                  </a:cubicBezTo>
                                  <a:lnTo>
                                    <a:pt x="20" y="139"/>
                                  </a:lnTo>
                                  <a:cubicBezTo>
                                    <a:pt x="24" y="112"/>
                                    <a:pt x="34" y="85"/>
                                    <a:pt x="49" y="59"/>
                                  </a:cubicBezTo>
                                  <a:cubicBezTo>
                                    <a:pt x="58" y="43"/>
                                    <a:pt x="68" y="30"/>
                                    <a:pt x="78" y="18"/>
                                  </a:cubicBezTo>
                                  <a:lnTo>
                                    <a:pt x="0" y="18"/>
                                  </a:lnTo>
                                  <a:lnTo>
                                    <a:pt x="0" y="0"/>
                                  </a:lnTo>
                                  <a:lnTo>
                                    <a:pt x="9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64" name="Freeform 1023"/>
                          <wps:cNvSpPr>
                            <a:spLocks/>
                          </wps:cNvSpPr>
                          <wps:spPr bwMode="auto">
                            <a:xfrm>
                              <a:off x="1072" y="1756"/>
                              <a:ext cx="41" cy="112"/>
                            </a:xfrm>
                            <a:custGeom>
                              <a:avLst/>
                              <a:gdLst>
                                <a:gd name="T0" fmla="*/ 0 w 52"/>
                                <a:gd name="T1" fmla="*/ 40 h 140"/>
                                <a:gd name="T2" fmla="*/ 0 w 52"/>
                                <a:gd name="T3" fmla="*/ 40 h 140"/>
                                <a:gd name="T4" fmla="*/ 0 w 52"/>
                                <a:gd name="T5" fmla="*/ 27 h 140"/>
                                <a:gd name="T6" fmla="*/ 26 w 52"/>
                                <a:gd name="T7" fmla="*/ 20 h 140"/>
                                <a:gd name="T8" fmla="*/ 38 w 52"/>
                                <a:gd name="T9" fmla="*/ 0 h 140"/>
                                <a:gd name="T10" fmla="*/ 52 w 52"/>
                                <a:gd name="T11" fmla="*/ 0 h 140"/>
                                <a:gd name="T12" fmla="*/ 52 w 52"/>
                                <a:gd name="T13" fmla="*/ 140 h 140"/>
                                <a:gd name="T14" fmla="*/ 33 w 52"/>
                                <a:gd name="T15" fmla="*/ 140 h 140"/>
                                <a:gd name="T16" fmla="*/ 33 w 52"/>
                                <a:gd name="T17" fmla="*/ 40 h 140"/>
                                <a:gd name="T18" fmla="*/ 0 w 52"/>
                                <a:gd name="T19" fmla="*/ 40 h 1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0">
                                  <a:moveTo>
                                    <a:pt x="0" y="40"/>
                                  </a:moveTo>
                                  <a:lnTo>
                                    <a:pt x="0" y="40"/>
                                  </a:lnTo>
                                  <a:lnTo>
                                    <a:pt x="0" y="27"/>
                                  </a:lnTo>
                                  <a:cubicBezTo>
                                    <a:pt x="12" y="25"/>
                                    <a:pt x="21" y="23"/>
                                    <a:pt x="26" y="20"/>
                                  </a:cubicBezTo>
                                  <a:cubicBezTo>
                                    <a:pt x="31" y="17"/>
                                    <a:pt x="35" y="10"/>
                                    <a:pt x="38" y="0"/>
                                  </a:cubicBezTo>
                                  <a:lnTo>
                                    <a:pt x="52" y="0"/>
                                  </a:lnTo>
                                  <a:lnTo>
                                    <a:pt x="52" y="140"/>
                                  </a:lnTo>
                                  <a:lnTo>
                                    <a:pt x="33" y="140"/>
                                  </a:lnTo>
                                  <a:lnTo>
                                    <a:pt x="33" y="40"/>
                                  </a:lnTo>
                                  <a:lnTo>
                                    <a:pt x="0" y="4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65" name="Freeform 1024"/>
                          <wps:cNvSpPr>
                            <a:spLocks/>
                          </wps:cNvSpPr>
                          <wps:spPr bwMode="auto">
                            <a:xfrm>
                              <a:off x="1152" y="1816"/>
                              <a:ext cx="40" cy="14"/>
                            </a:xfrm>
                            <a:custGeom>
                              <a:avLst/>
                              <a:gdLst>
                                <a:gd name="T0" fmla="*/ 0 w 50"/>
                                <a:gd name="T1" fmla="*/ 0 h 18"/>
                                <a:gd name="T2" fmla="*/ 0 w 50"/>
                                <a:gd name="T3" fmla="*/ 0 h 18"/>
                                <a:gd name="T4" fmla="*/ 50 w 50"/>
                                <a:gd name="T5" fmla="*/ 0 h 18"/>
                                <a:gd name="T6" fmla="*/ 50 w 50"/>
                                <a:gd name="T7" fmla="*/ 18 h 18"/>
                                <a:gd name="T8" fmla="*/ 0 w 50"/>
                                <a:gd name="T9" fmla="*/ 18 h 18"/>
                                <a:gd name="T10" fmla="*/ 0 w 50"/>
                                <a:gd name="T11" fmla="*/ 0 h 18"/>
                              </a:gdLst>
                              <a:ahLst/>
                              <a:cxnLst>
                                <a:cxn ang="0">
                                  <a:pos x="T0" y="T1"/>
                                </a:cxn>
                                <a:cxn ang="0">
                                  <a:pos x="T2" y="T3"/>
                                </a:cxn>
                                <a:cxn ang="0">
                                  <a:pos x="T4" y="T5"/>
                                </a:cxn>
                                <a:cxn ang="0">
                                  <a:pos x="T6" y="T7"/>
                                </a:cxn>
                                <a:cxn ang="0">
                                  <a:pos x="T8" y="T9"/>
                                </a:cxn>
                                <a:cxn ang="0">
                                  <a:pos x="T10" y="T11"/>
                                </a:cxn>
                              </a:cxnLst>
                              <a:rect l="0" t="0" r="r" b="b"/>
                              <a:pathLst>
                                <a:path w="50" h="18">
                                  <a:moveTo>
                                    <a:pt x="0" y="0"/>
                                  </a:moveTo>
                                  <a:lnTo>
                                    <a:pt x="0" y="0"/>
                                  </a:lnTo>
                                  <a:lnTo>
                                    <a:pt x="50" y="0"/>
                                  </a:lnTo>
                                  <a:lnTo>
                                    <a:pt x="50" y="18"/>
                                  </a:lnTo>
                                  <a:lnTo>
                                    <a:pt x="0" y="18"/>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66" name="Freeform 1025"/>
                          <wps:cNvSpPr>
                            <a:spLocks/>
                          </wps:cNvSpPr>
                          <wps:spPr bwMode="auto">
                            <a:xfrm>
                              <a:off x="1210" y="1752"/>
                              <a:ext cx="17" cy="40"/>
                            </a:xfrm>
                            <a:custGeom>
                              <a:avLst/>
                              <a:gdLst>
                                <a:gd name="T0" fmla="*/ 21 w 21"/>
                                <a:gd name="T1" fmla="*/ 9 h 51"/>
                                <a:gd name="T2" fmla="*/ 21 w 21"/>
                                <a:gd name="T3" fmla="*/ 9 h 51"/>
                                <a:gd name="T4" fmla="*/ 12 w 21"/>
                                <a:gd name="T5" fmla="*/ 15 h 51"/>
                                <a:gd name="T6" fmla="*/ 10 w 21"/>
                                <a:gd name="T7" fmla="*/ 27 h 51"/>
                                <a:gd name="T8" fmla="*/ 10 w 21"/>
                                <a:gd name="T9" fmla="*/ 29 h 51"/>
                                <a:gd name="T10" fmla="*/ 10 w 21"/>
                                <a:gd name="T11" fmla="*/ 30 h 51"/>
                                <a:gd name="T12" fmla="*/ 21 w 21"/>
                                <a:gd name="T13" fmla="*/ 30 h 51"/>
                                <a:gd name="T14" fmla="*/ 21 w 21"/>
                                <a:gd name="T15" fmla="*/ 51 h 51"/>
                                <a:gd name="T16" fmla="*/ 0 w 21"/>
                                <a:gd name="T17" fmla="*/ 51 h 51"/>
                                <a:gd name="T18" fmla="*/ 0 w 21"/>
                                <a:gd name="T19" fmla="*/ 31 h 51"/>
                                <a:gd name="T20" fmla="*/ 5 w 21"/>
                                <a:gd name="T21" fmla="*/ 10 h 51"/>
                                <a:gd name="T22" fmla="*/ 21 w 21"/>
                                <a:gd name="T23" fmla="*/ 0 h 51"/>
                                <a:gd name="T24" fmla="*/ 21 w 21"/>
                                <a:gd name="T25" fmla="*/ 9 h 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1" h="51">
                                  <a:moveTo>
                                    <a:pt x="21" y="9"/>
                                  </a:moveTo>
                                  <a:lnTo>
                                    <a:pt x="21" y="9"/>
                                  </a:lnTo>
                                  <a:cubicBezTo>
                                    <a:pt x="17" y="10"/>
                                    <a:pt x="14" y="12"/>
                                    <a:pt x="12" y="15"/>
                                  </a:cubicBezTo>
                                  <a:cubicBezTo>
                                    <a:pt x="11" y="19"/>
                                    <a:pt x="10" y="23"/>
                                    <a:pt x="10" y="27"/>
                                  </a:cubicBezTo>
                                  <a:cubicBezTo>
                                    <a:pt x="10" y="28"/>
                                    <a:pt x="10" y="28"/>
                                    <a:pt x="10" y="29"/>
                                  </a:cubicBezTo>
                                  <a:cubicBezTo>
                                    <a:pt x="10" y="29"/>
                                    <a:pt x="10" y="29"/>
                                    <a:pt x="10" y="30"/>
                                  </a:cubicBezTo>
                                  <a:lnTo>
                                    <a:pt x="21" y="30"/>
                                  </a:lnTo>
                                  <a:lnTo>
                                    <a:pt x="21" y="51"/>
                                  </a:lnTo>
                                  <a:lnTo>
                                    <a:pt x="0" y="51"/>
                                  </a:lnTo>
                                  <a:lnTo>
                                    <a:pt x="0" y="31"/>
                                  </a:lnTo>
                                  <a:cubicBezTo>
                                    <a:pt x="0" y="24"/>
                                    <a:pt x="1" y="17"/>
                                    <a:pt x="5" y="10"/>
                                  </a:cubicBezTo>
                                  <a:cubicBezTo>
                                    <a:pt x="8" y="4"/>
                                    <a:pt x="13" y="1"/>
                                    <a:pt x="21" y="0"/>
                                  </a:cubicBezTo>
                                  <a:lnTo>
                                    <a:pt x="21" y="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67" name="Freeform 1026"/>
                          <wps:cNvSpPr>
                            <a:spLocks/>
                          </wps:cNvSpPr>
                          <wps:spPr bwMode="auto">
                            <a:xfrm>
                              <a:off x="1241" y="1757"/>
                              <a:ext cx="78" cy="111"/>
                            </a:xfrm>
                            <a:custGeom>
                              <a:avLst/>
                              <a:gdLst>
                                <a:gd name="T0" fmla="*/ 98 w 98"/>
                                <a:gd name="T1" fmla="*/ 0 h 139"/>
                                <a:gd name="T2" fmla="*/ 98 w 98"/>
                                <a:gd name="T3" fmla="*/ 0 h 139"/>
                                <a:gd name="T4" fmla="*/ 98 w 98"/>
                                <a:gd name="T5" fmla="*/ 16 h 139"/>
                                <a:gd name="T6" fmla="*/ 80 w 98"/>
                                <a:gd name="T7" fmla="*/ 39 h 139"/>
                                <a:gd name="T8" fmla="*/ 60 w 98"/>
                                <a:gd name="T9" fmla="*/ 74 h 139"/>
                                <a:gd name="T10" fmla="*/ 47 w 98"/>
                                <a:gd name="T11" fmla="*/ 108 h 139"/>
                                <a:gd name="T12" fmla="*/ 40 w 98"/>
                                <a:gd name="T13" fmla="*/ 139 h 139"/>
                                <a:gd name="T14" fmla="*/ 20 w 98"/>
                                <a:gd name="T15" fmla="*/ 139 h 139"/>
                                <a:gd name="T16" fmla="*/ 50 w 98"/>
                                <a:gd name="T17" fmla="*/ 59 h 139"/>
                                <a:gd name="T18" fmla="*/ 78 w 98"/>
                                <a:gd name="T19" fmla="*/ 18 h 139"/>
                                <a:gd name="T20" fmla="*/ 0 w 98"/>
                                <a:gd name="T21" fmla="*/ 18 h 139"/>
                                <a:gd name="T22" fmla="*/ 0 w 98"/>
                                <a:gd name="T23" fmla="*/ 0 h 139"/>
                                <a:gd name="T24" fmla="*/ 98 w 98"/>
                                <a:gd name="T25"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98" h="139">
                                  <a:moveTo>
                                    <a:pt x="98" y="0"/>
                                  </a:moveTo>
                                  <a:lnTo>
                                    <a:pt x="98" y="0"/>
                                  </a:lnTo>
                                  <a:lnTo>
                                    <a:pt x="98" y="16"/>
                                  </a:lnTo>
                                  <a:cubicBezTo>
                                    <a:pt x="94" y="20"/>
                                    <a:pt x="88" y="28"/>
                                    <a:pt x="80" y="39"/>
                                  </a:cubicBezTo>
                                  <a:cubicBezTo>
                                    <a:pt x="73" y="50"/>
                                    <a:pt x="66" y="61"/>
                                    <a:pt x="60" y="74"/>
                                  </a:cubicBezTo>
                                  <a:cubicBezTo>
                                    <a:pt x="54" y="86"/>
                                    <a:pt x="50" y="98"/>
                                    <a:pt x="47" y="108"/>
                                  </a:cubicBezTo>
                                  <a:cubicBezTo>
                                    <a:pt x="45" y="114"/>
                                    <a:pt x="43" y="125"/>
                                    <a:pt x="40" y="139"/>
                                  </a:cubicBezTo>
                                  <a:lnTo>
                                    <a:pt x="20" y="139"/>
                                  </a:lnTo>
                                  <a:cubicBezTo>
                                    <a:pt x="25" y="112"/>
                                    <a:pt x="34" y="85"/>
                                    <a:pt x="50" y="59"/>
                                  </a:cubicBezTo>
                                  <a:cubicBezTo>
                                    <a:pt x="59" y="43"/>
                                    <a:pt x="68" y="30"/>
                                    <a:pt x="78" y="18"/>
                                  </a:cubicBezTo>
                                  <a:lnTo>
                                    <a:pt x="0" y="18"/>
                                  </a:lnTo>
                                  <a:lnTo>
                                    <a:pt x="0" y="0"/>
                                  </a:lnTo>
                                  <a:lnTo>
                                    <a:pt x="9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68" name="Freeform 1027"/>
                          <wps:cNvSpPr>
                            <a:spLocks noEditPoints="1"/>
                          </wps:cNvSpPr>
                          <wps:spPr bwMode="auto">
                            <a:xfrm>
                              <a:off x="1331" y="1756"/>
                              <a:ext cx="75" cy="115"/>
                            </a:xfrm>
                            <a:custGeom>
                              <a:avLst/>
                              <a:gdLst>
                                <a:gd name="T0" fmla="*/ 19 w 95"/>
                                <a:gd name="T1" fmla="*/ 107 h 145"/>
                                <a:gd name="T2" fmla="*/ 19 w 95"/>
                                <a:gd name="T3" fmla="*/ 107 h 145"/>
                                <a:gd name="T4" fmla="*/ 31 w 95"/>
                                <a:gd name="T5" fmla="*/ 127 h 145"/>
                                <a:gd name="T6" fmla="*/ 43 w 95"/>
                                <a:gd name="T7" fmla="*/ 130 h 145"/>
                                <a:gd name="T8" fmla="*/ 65 w 95"/>
                                <a:gd name="T9" fmla="*/ 120 h 145"/>
                                <a:gd name="T10" fmla="*/ 77 w 95"/>
                                <a:gd name="T11" fmla="*/ 77 h 145"/>
                                <a:gd name="T12" fmla="*/ 63 w 95"/>
                                <a:gd name="T13" fmla="*/ 90 h 145"/>
                                <a:gd name="T14" fmla="*/ 44 w 95"/>
                                <a:gd name="T15" fmla="*/ 94 h 145"/>
                                <a:gd name="T16" fmla="*/ 12 w 95"/>
                                <a:gd name="T17" fmla="*/ 81 h 145"/>
                                <a:gd name="T18" fmla="*/ 0 w 95"/>
                                <a:gd name="T19" fmla="*/ 48 h 145"/>
                                <a:gd name="T20" fmla="*/ 11 w 95"/>
                                <a:gd name="T21" fmla="*/ 14 h 145"/>
                                <a:gd name="T22" fmla="*/ 46 w 95"/>
                                <a:gd name="T23" fmla="*/ 0 h 145"/>
                                <a:gd name="T24" fmla="*/ 89 w 95"/>
                                <a:gd name="T25" fmla="*/ 28 h 145"/>
                                <a:gd name="T26" fmla="*/ 95 w 95"/>
                                <a:gd name="T27" fmla="*/ 66 h 145"/>
                                <a:gd name="T28" fmla="*/ 87 w 95"/>
                                <a:gd name="T29" fmla="*/ 112 h 145"/>
                                <a:gd name="T30" fmla="*/ 44 w 95"/>
                                <a:gd name="T31" fmla="*/ 145 h 145"/>
                                <a:gd name="T32" fmla="*/ 12 w 95"/>
                                <a:gd name="T33" fmla="*/ 134 h 145"/>
                                <a:gd name="T34" fmla="*/ 1 w 95"/>
                                <a:gd name="T35" fmla="*/ 107 h 145"/>
                                <a:gd name="T36" fmla="*/ 19 w 95"/>
                                <a:gd name="T37" fmla="*/ 107 h 145"/>
                                <a:gd name="T38" fmla="*/ 46 w 95"/>
                                <a:gd name="T39" fmla="*/ 78 h 145"/>
                                <a:gd name="T40" fmla="*/ 46 w 95"/>
                                <a:gd name="T41" fmla="*/ 78 h 145"/>
                                <a:gd name="T42" fmla="*/ 66 w 95"/>
                                <a:gd name="T43" fmla="*/ 71 h 145"/>
                                <a:gd name="T44" fmla="*/ 74 w 95"/>
                                <a:gd name="T45" fmla="*/ 47 h 145"/>
                                <a:gd name="T46" fmla="*/ 66 w 95"/>
                                <a:gd name="T47" fmla="*/ 24 h 145"/>
                                <a:gd name="T48" fmla="*/ 46 w 95"/>
                                <a:gd name="T49" fmla="*/ 16 h 145"/>
                                <a:gd name="T50" fmla="*/ 26 w 95"/>
                                <a:gd name="T51" fmla="*/ 25 h 145"/>
                                <a:gd name="T52" fmla="*/ 18 w 95"/>
                                <a:gd name="T53" fmla="*/ 48 h 145"/>
                                <a:gd name="T54" fmla="*/ 25 w 95"/>
                                <a:gd name="T55" fmla="*/ 70 h 145"/>
                                <a:gd name="T56" fmla="*/ 46 w 95"/>
                                <a:gd name="T57" fmla="*/ 78 h 145"/>
                                <a:gd name="T58" fmla="*/ 46 w 95"/>
                                <a:gd name="T59" fmla="*/ 7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95" h="145">
                                  <a:moveTo>
                                    <a:pt x="19" y="107"/>
                                  </a:moveTo>
                                  <a:lnTo>
                                    <a:pt x="19" y="107"/>
                                  </a:lnTo>
                                  <a:cubicBezTo>
                                    <a:pt x="20" y="117"/>
                                    <a:pt x="24" y="124"/>
                                    <a:pt x="31" y="127"/>
                                  </a:cubicBezTo>
                                  <a:cubicBezTo>
                                    <a:pt x="34" y="129"/>
                                    <a:pt x="38" y="130"/>
                                    <a:pt x="43" y="130"/>
                                  </a:cubicBezTo>
                                  <a:cubicBezTo>
                                    <a:pt x="51" y="130"/>
                                    <a:pt x="59" y="127"/>
                                    <a:pt x="65" y="120"/>
                                  </a:cubicBezTo>
                                  <a:cubicBezTo>
                                    <a:pt x="71" y="113"/>
                                    <a:pt x="75" y="98"/>
                                    <a:pt x="77" y="77"/>
                                  </a:cubicBezTo>
                                  <a:cubicBezTo>
                                    <a:pt x="73" y="83"/>
                                    <a:pt x="68" y="87"/>
                                    <a:pt x="63" y="90"/>
                                  </a:cubicBezTo>
                                  <a:cubicBezTo>
                                    <a:pt x="57" y="92"/>
                                    <a:pt x="51" y="94"/>
                                    <a:pt x="44" y="94"/>
                                  </a:cubicBezTo>
                                  <a:cubicBezTo>
                                    <a:pt x="30" y="94"/>
                                    <a:pt x="19" y="89"/>
                                    <a:pt x="12" y="81"/>
                                  </a:cubicBezTo>
                                  <a:cubicBezTo>
                                    <a:pt x="4" y="72"/>
                                    <a:pt x="0" y="62"/>
                                    <a:pt x="0" y="48"/>
                                  </a:cubicBezTo>
                                  <a:cubicBezTo>
                                    <a:pt x="0" y="35"/>
                                    <a:pt x="4" y="24"/>
                                    <a:pt x="11" y="14"/>
                                  </a:cubicBezTo>
                                  <a:cubicBezTo>
                                    <a:pt x="19" y="5"/>
                                    <a:pt x="31" y="0"/>
                                    <a:pt x="46" y="0"/>
                                  </a:cubicBezTo>
                                  <a:cubicBezTo>
                                    <a:pt x="67" y="0"/>
                                    <a:pt x="81" y="9"/>
                                    <a:pt x="89" y="28"/>
                                  </a:cubicBezTo>
                                  <a:cubicBezTo>
                                    <a:pt x="93" y="38"/>
                                    <a:pt x="95" y="50"/>
                                    <a:pt x="95" y="66"/>
                                  </a:cubicBezTo>
                                  <a:cubicBezTo>
                                    <a:pt x="95" y="83"/>
                                    <a:pt x="93" y="98"/>
                                    <a:pt x="87" y="112"/>
                                  </a:cubicBezTo>
                                  <a:cubicBezTo>
                                    <a:pt x="79" y="134"/>
                                    <a:pt x="64" y="145"/>
                                    <a:pt x="44" y="145"/>
                                  </a:cubicBezTo>
                                  <a:cubicBezTo>
                                    <a:pt x="30" y="145"/>
                                    <a:pt x="19" y="141"/>
                                    <a:pt x="12" y="134"/>
                                  </a:cubicBezTo>
                                  <a:cubicBezTo>
                                    <a:pt x="5" y="127"/>
                                    <a:pt x="1" y="118"/>
                                    <a:pt x="1" y="107"/>
                                  </a:cubicBezTo>
                                  <a:lnTo>
                                    <a:pt x="19" y="107"/>
                                  </a:lnTo>
                                  <a:close/>
                                  <a:moveTo>
                                    <a:pt x="46" y="78"/>
                                  </a:moveTo>
                                  <a:lnTo>
                                    <a:pt x="46" y="78"/>
                                  </a:lnTo>
                                  <a:cubicBezTo>
                                    <a:pt x="53" y="78"/>
                                    <a:pt x="60" y="76"/>
                                    <a:pt x="66" y="71"/>
                                  </a:cubicBezTo>
                                  <a:cubicBezTo>
                                    <a:pt x="71" y="66"/>
                                    <a:pt x="74" y="58"/>
                                    <a:pt x="74" y="47"/>
                                  </a:cubicBezTo>
                                  <a:cubicBezTo>
                                    <a:pt x="74" y="36"/>
                                    <a:pt x="72" y="29"/>
                                    <a:pt x="66" y="24"/>
                                  </a:cubicBezTo>
                                  <a:cubicBezTo>
                                    <a:pt x="61" y="18"/>
                                    <a:pt x="55" y="16"/>
                                    <a:pt x="46" y="16"/>
                                  </a:cubicBezTo>
                                  <a:cubicBezTo>
                                    <a:pt x="38" y="16"/>
                                    <a:pt x="31" y="19"/>
                                    <a:pt x="26" y="25"/>
                                  </a:cubicBezTo>
                                  <a:cubicBezTo>
                                    <a:pt x="21" y="30"/>
                                    <a:pt x="18" y="38"/>
                                    <a:pt x="18" y="48"/>
                                  </a:cubicBezTo>
                                  <a:cubicBezTo>
                                    <a:pt x="18" y="57"/>
                                    <a:pt x="20" y="64"/>
                                    <a:pt x="25" y="70"/>
                                  </a:cubicBezTo>
                                  <a:cubicBezTo>
                                    <a:pt x="29" y="75"/>
                                    <a:pt x="36" y="78"/>
                                    <a:pt x="46" y="78"/>
                                  </a:cubicBezTo>
                                  <a:lnTo>
                                    <a:pt x="46" y="7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69" name="Freeform 1028"/>
                          <wps:cNvSpPr>
                            <a:spLocks/>
                          </wps:cNvSpPr>
                          <wps:spPr bwMode="auto">
                            <a:xfrm>
                              <a:off x="1470" y="1751"/>
                              <a:ext cx="37" cy="149"/>
                            </a:xfrm>
                            <a:custGeom>
                              <a:avLst/>
                              <a:gdLst>
                                <a:gd name="T0" fmla="*/ 45 w 46"/>
                                <a:gd name="T1" fmla="*/ 0 h 188"/>
                                <a:gd name="T2" fmla="*/ 45 w 46"/>
                                <a:gd name="T3" fmla="*/ 0 h 188"/>
                                <a:gd name="T4" fmla="*/ 25 w 46"/>
                                <a:gd name="T5" fmla="*/ 44 h 188"/>
                                <a:gd name="T6" fmla="*/ 18 w 46"/>
                                <a:gd name="T7" fmla="*/ 94 h 188"/>
                                <a:gd name="T8" fmla="*/ 26 w 46"/>
                                <a:gd name="T9" fmla="*/ 146 h 188"/>
                                <a:gd name="T10" fmla="*/ 46 w 46"/>
                                <a:gd name="T11" fmla="*/ 188 h 188"/>
                                <a:gd name="T12" fmla="*/ 34 w 46"/>
                                <a:gd name="T13" fmla="*/ 188 h 188"/>
                                <a:gd name="T14" fmla="*/ 16 w 46"/>
                                <a:gd name="T15" fmla="*/ 160 h 188"/>
                                <a:gd name="T16" fmla="*/ 8 w 46"/>
                                <a:gd name="T17" fmla="*/ 143 h 188"/>
                                <a:gd name="T18" fmla="*/ 1 w 46"/>
                                <a:gd name="T19" fmla="*/ 112 h 188"/>
                                <a:gd name="T20" fmla="*/ 0 w 46"/>
                                <a:gd name="T21" fmla="*/ 95 h 188"/>
                                <a:gd name="T22" fmla="*/ 9 w 46"/>
                                <a:gd name="T23" fmla="*/ 43 h 188"/>
                                <a:gd name="T24" fmla="*/ 33 w 46"/>
                                <a:gd name="T25" fmla="*/ 0 h 188"/>
                                <a:gd name="T26" fmla="*/ 45 w 46"/>
                                <a:gd name="T27" fmla="*/ 0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45" y="0"/>
                                  </a:moveTo>
                                  <a:lnTo>
                                    <a:pt x="45" y="0"/>
                                  </a:lnTo>
                                  <a:cubicBezTo>
                                    <a:pt x="35" y="20"/>
                                    <a:pt x="28" y="35"/>
                                    <a:pt x="25" y="44"/>
                                  </a:cubicBezTo>
                                  <a:cubicBezTo>
                                    <a:pt x="21" y="59"/>
                                    <a:pt x="18" y="75"/>
                                    <a:pt x="18" y="94"/>
                                  </a:cubicBezTo>
                                  <a:cubicBezTo>
                                    <a:pt x="18" y="113"/>
                                    <a:pt x="21" y="131"/>
                                    <a:pt x="26" y="146"/>
                                  </a:cubicBezTo>
                                  <a:cubicBezTo>
                                    <a:pt x="30" y="156"/>
                                    <a:pt x="36" y="170"/>
                                    <a:pt x="46" y="188"/>
                                  </a:cubicBezTo>
                                  <a:lnTo>
                                    <a:pt x="34" y="188"/>
                                  </a:lnTo>
                                  <a:cubicBezTo>
                                    <a:pt x="24" y="173"/>
                                    <a:pt x="18" y="164"/>
                                    <a:pt x="16" y="160"/>
                                  </a:cubicBezTo>
                                  <a:cubicBezTo>
                                    <a:pt x="14" y="156"/>
                                    <a:pt x="11" y="150"/>
                                    <a:pt x="8" y="143"/>
                                  </a:cubicBezTo>
                                  <a:cubicBezTo>
                                    <a:pt x="5" y="133"/>
                                    <a:pt x="2" y="123"/>
                                    <a:pt x="1" y="112"/>
                                  </a:cubicBezTo>
                                  <a:cubicBezTo>
                                    <a:pt x="0" y="106"/>
                                    <a:pt x="0" y="100"/>
                                    <a:pt x="0" y="95"/>
                                  </a:cubicBezTo>
                                  <a:cubicBezTo>
                                    <a:pt x="0" y="76"/>
                                    <a:pt x="3" y="58"/>
                                    <a:pt x="9" y="43"/>
                                  </a:cubicBezTo>
                                  <a:cubicBezTo>
                                    <a:pt x="13" y="34"/>
                                    <a:pt x="21" y="19"/>
                                    <a:pt x="33" y="0"/>
                                  </a:cubicBezTo>
                                  <a:lnTo>
                                    <a:pt x="45"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70" name="Freeform 1029"/>
                          <wps:cNvSpPr>
                            <a:spLocks/>
                          </wps:cNvSpPr>
                          <wps:spPr bwMode="auto">
                            <a:xfrm>
                              <a:off x="1528" y="1756"/>
                              <a:ext cx="42" cy="112"/>
                            </a:xfrm>
                            <a:custGeom>
                              <a:avLst/>
                              <a:gdLst>
                                <a:gd name="T0" fmla="*/ 0 w 52"/>
                                <a:gd name="T1" fmla="*/ 40 h 140"/>
                                <a:gd name="T2" fmla="*/ 0 w 52"/>
                                <a:gd name="T3" fmla="*/ 40 h 140"/>
                                <a:gd name="T4" fmla="*/ 0 w 52"/>
                                <a:gd name="T5" fmla="*/ 27 h 140"/>
                                <a:gd name="T6" fmla="*/ 26 w 52"/>
                                <a:gd name="T7" fmla="*/ 20 h 140"/>
                                <a:gd name="T8" fmla="*/ 38 w 52"/>
                                <a:gd name="T9" fmla="*/ 0 h 140"/>
                                <a:gd name="T10" fmla="*/ 52 w 52"/>
                                <a:gd name="T11" fmla="*/ 0 h 140"/>
                                <a:gd name="T12" fmla="*/ 52 w 52"/>
                                <a:gd name="T13" fmla="*/ 140 h 140"/>
                                <a:gd name="T14" fmla="*/ 33 w 52"/>
                                <a:gd name="T15" fmla="*/ 140 h 140"/>
                                <a:gd name="T16" fmla="*/ 33 w 52"/>
                                <a:gd name="T17" fmla="*/ 40 h 140"/>
                                <a:gd name="T18" fmla="*/ 0 w 52"/>
                                <a:gd name="T19" fmla="*/ 40 h 1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0">
                                  <a:moveTo>
                                    <a:pt x="0" y="40"/>
                                  </a:moveTo>
                                  <a:lnTo>
                                    <a:pt x="0" y="40"/>
                                  </a:lnTo>
                                  <a:lnTo>
                                    <a:pt x="0" y="27"/>
                                  </a:lnTo>
                                  <a:cubicBezTo>
                                    <a:pt x="12" y="25"/>
                                    <a:pt x="21" y="23"/>
                                    <a:pt x="26" y="20"/>
                                  </a:cubicBezTo>
                                  <a:cubicBezTo>
                                    <a:pt x="31" y="17"/>
                                    <a:pt x="35" y="10"/>
                                    <a:pt x="38" y="0"/>
                                  </a:cubicBezTo>
                                  <a:lnTo>
                                    <a:pt x="52" y="0"/>
                                  </a:lnTo>
                                  <a:lnTo>
                                    <a:pt x="52" y="140"/>
                                  </a:lnTo>
                                  <a:lnTo>
                                    <a:pt x="33" y="140"/>
                                  </a:lnTo>
                                  <a:lnTo>
                                    <a:pt x="33" y="40"/>
                                  </a:lnTo>
                                  <a:lnTo>
                                    <a:pt x="0" y="4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71" name="Freeform 1030"/>
                          <wps:cNvSpPr>
                            <a:spLocks noEditPoints="1"/>
                          </wps:cNvSpPr>
                          <wps:spPr bwMode="auto">
                            <a:xfrm>
                              <a:off x="1608" y="1756"/>
                              <a:ext cx="76" cy="115"/>
                            </a:xfrm>
                            <a:custGeom>
                              <a:avLst/>
                              <a:gdLst>
                                <a:gd name="T0" fmla="*/ 20 w 96"/>
                                <a:gd name="T1" fmla="*/ 107 h 145"/>
                                <a:gd name="T2" fmla="*/ 20 w 96"/>
                                <a:gd name="T3" fmla="*/ 107 h 145"/>
                                <a:gd name="T4" fmla="*/ 31 w 96"/>
                                <a:gd name="T5" fmla="*/ 127 h 145"/>
                                <a:gd name="T6" fmla="*/ 43 w 96"/>
                                <a:gd name="T7" fmla="*/ 130 h 145"/>
                                <a:gd name="T8" fmla="*/ 65 w 96"/>
                                <a:gd name="T9" fmla="*/ 120 h 145"/>
                                <a:gd name="T10" fmla="*/ 78 w 96"/>
                                <a:gd name="T11" fmla="*/ 77 h 145"/>
                                <a:gd name="T12" fmla="*/ 63 w 96"/>
                                <a:gd name="T13" fmla="*/ 90 h 145"/>
                                <a:gd name="T14" fmla="*/ 44 w 96"/>
                                <a:gd name="T15" fmla="*/ 94 h 145"/>
                                <a:gd name="T16" fmla="*/ 12 w 96"/>
                                <a:gd name="T17" fmla="*/ 81 h 145"/>
                                <a:gd name="T18" fmla="*/ 0 w 96"/>
                                <a:gd name="T19" fmla="*/ 48 h 145"/>
                                <a:gd name="T20" fmla="*/ 12 w 96"/>
                                <a:gd name="T21" fmla="*/ 14 h 145"/>
                                <a:gd name="T22" fmla="*/ 47 w 96"/>
                                <a:gd name="T23" fmla="*/ 0 h 145"/>
                                <a:gd name="T24" fmla="*/ 89 w 96"/>
                                <a:gd name="T25" fmla="*/ 28 h 145"/>
                                <a:gd name="T26" fmla="*/ 96 w 96"/>
                                <a:gd name="T27" fmla="*/ 66 h 145"/>
                                <a:gd name="T28" fmla="*/ 88 w 96"/>
                                <a:gd name="T29" fmla="*/ 112 h 145"/>
                                <a:gd name="T30" fmla="*/ 44 w 96"/>
                                <a:gd name="T31" fmla="*/ 145 h 145"/>
                                <a:gd name="T32" fmla="*/ 13 w 96"/>
                                <a:gd name="T33" fmla="*/ 134 h 145"/>
                                <a:gd name="T34" fmla="*/ 2 w 96"/>
                                <a:gd name="T35" fmla="*/ 107 h 145"/>
                                <a:gd name="T36" fmla="*/ 20 w 96"/>
                                <a:gd name="T37" fmla="*/ 107 h 145"/>
                                <a:gd name="T38" fmla="*/ 47 w 96"/>
                                <a:gd name="T39" fmla="*/ 78 h 145"/>
                                <a:gd name="T40" fmla="*/ 47 w 96"/>
                                <a:gd name="T41" fmla="*/ 78 h 145"/>
                                <a:gd name="T42" fmla="*/ 66 w 96"/>
                                <a:gd name="T43" fmla="*/ 71 h 145"/>
                                <a:gd name="T44" fmla="*/ 75 w 96"/>
                                <a:gd name="T45" fmla="*/ 47 h 145"/>
                                <a:gd name="T46" fmla="*/ 67 w 96"/>
                                <a:gd name="T47" fmla="*/ 24 h 145"/>
                                <a:gd name="T48" fmla="*/ 47 w 96"/>
                                <a:gd name="T49" fmla="*/ 16 h 145"/>
                                <a:gd name="T50" fmla="*/ 26 w 96"/>
                                <a:gd name="T51" fmla="*/ 25 h 145"/>
                                <a:gd name="T52" fmla="*/ 19 w 96"/>
                                <a:gd name="T53" fmla="*/ 48 h 145"/>
                                <a:gd name="T54" fmla="*/ 25 w 96"/>
                                <a:gd name="T55" fmla="*/ 70 h 145"/>
                                <a:gd name="T56" fmla="*/ 47 w 96"/>
                                <a:gd name="T57" fmla="*/ 78 h 145"/>
                                <a:gd name="T58" fmla="*/ 47 w 96"/>
                                <a:gd name="T59" fmla="*/ 7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96" h="145">
                                  <a:moveTo>
                                    <a:pt x="20" y="107"/>
                                  </a:moveTo>
                                  <a:lnTo>
                                    <a:pt x="20" y="107"/>
                                  </a:lnTo>
                                  <a:cubicBezTo>
                                    <a:pt x="20" y="117"/>
                                    <a:pt x="24" y="124"/>
                                    <a:pt x="31" y="127"/>
                                  </a:cubicBezTo>
                                  <a:cubicBezTo>
                                    <a:pt x="35" y="129"/>
                                    <a:pt x="39" y="130"/>
                                    <a:pt x="43" y="130"/>
                                  </a:cubicBezTo>
                                  <a:cubicBezTo>
                                    <a:pt x="52" y="130"/>
                                    <a:pt x="59" y="127"/>
                                    <a:pt x="65" y="120"/>
                                  </a:cubicBezTo>
                                  <a:cubicBezTo>
                                    <a:pt x="71" y="113"/>
                                    <a:pt x="75" y="98"/>
                                    <a:pt x="78" y="77"/>
                                  </a:cubicBezTo>
                                  <a:cubicBezTo>
                                    <a:pt x="74" y="83"/>
                                    <a:pt x="69" y="87"/>
                                    <a:pt x="63" y="90"/>
                                  </a:cubicBezTo>
                                  <a:cubicBezTo>
                                    <a:pt x="57" y="92"/>
                                    <a:pt x="51" y="94"/>
                                    <a:pt x="44" y="94"/>
                                  </a:cubicBezTo>
                                  <a:cubicBezTo>
                                    <a:pt x="31" y="94"/>
                                    <a:pt x="20" y="89"/>
                                    <a:pt x="12" y="81"/>
                                  </a:cubicBezTo>
                                  <a:cubicBezTo>
                                    <a:pt x="4" y="72"/>
                                    <a:pt x="0" y="62"/>
                                    <a:pt x="0" y="48"/>
                                  </a:cubicBezTo>
                                  <a:cubicBezTo>
                                    <a:pt x="0" y="35"/>
                                    <a:pt x="4" y="24"/>
                                    <a:pt x="12" y="14"/>
                                  </a:cubicBezTo>
                                  <a:cubicBezTo>
                                    <a:pt x="20" y="5"/>
                                    <a:pt x="31" y="0"/>
                                    <a:pt x="47" y="0"/>
                                  </a:cubicBezTo>
                                  <a:cubicBezTo>
                                    <a:pt x="67" y="0"/>
                                    <a:pt x="81" y="9"/>
                                    <a:pt x="89" y="28"/>
                                  </a:cubicBezTo>
                                  <a:cubicBezTo>
                                    <a:pt x="94" y="38"/>
                                    <a:pt x="96" y="50"/>
                                    <a:pt x="96" y="66"/>
                                  </a:cubicBezTo>
                                  <a:cubicBezTo>
                                    <a:pt x="96" y="83"/>
                                    <a:pt x="93" y="98"/>
                                    <a:pt x="88" y="112"/>
                                  </a:cubicBezTo>
                                  <a:cubicBezTo>
                                    <a:pt x="79" y="134"/>
                                    <a:pt x="65" y="145"/>
                                    <a:pt x="44" y="145"/>
                                  </a:cubicBezTo>
                                  <a:cubicBezTo>
                                    <a:pt x="30" y="145"/>
                                    <a:pt x="20" y="141"/>
                                    <a:pt x="13" y="134"/>
                                  </a:cubicBezTo>
                                  <a:cubicBezTo>
                                    <a:pt x="5" y="127"/>
                                    <a:pt x="2" y="118"/>
                                    <a:pt x="2" y="107"/>
                                  </a:cubicBezTo>
                                  <a:lnTo>
                                    <a:pt x="20" y="107"/>
                                  </a:lnTo>
                                  <a:close/>
                                  <a:moveTo>
                                    <a:pt x="47" y="78"/>
                                  </a:moveTo>
                                  <a:lnTo>
                                    <a:pt x="47" y="78"/>
                                  </a:lnTo>
                                  <a:cubicBezTo>
                                    <a:pt x="54" y="78"/>
                                    <a:pt x="60" y="76"/>
                                    <a:pt x="66" y="71"/>
                                  </a:cubicBezTo>
                                  <a:cubicBezTo>
                                    <a:pt x="72" y="66"/>
                                    <a:pt x="75" y="58"/>
                                    <a:pt x="75" y="47"/>
                                  </a:cubicBezTo>
                                  <a:cubicBezTo>
                                    <a:pt x="75" y="36"/>
                                    <a:pt x="72" y="29"/>
                                    <a:pt x="67" y="24"/>
                                  </a:cubicBezTo>
                                  <a:cubicBezTo>
                                    <a:pt x="62" y="18"/>
                                    <a:pt x="55" y="16"/>
                                    <a:pt x="47" y="16"/>
                                  </a:cubicBezTo>
                                  <a:cubicBezTo>
                                    <a:pt x="38" y="16"/>
                                    <a:pt x="31" y="19"/>
                                    <a:pt x="26" y="25"/>
                                  </a:cubicBezTo>
                                  <a:cubicBezTo>
                                    <a:pt x="21" y="30"/>
                                    <a:pt x="19" y="38"/>
                                    <a:pt x="19" y="48"/>
                                  </a:cubicBezTo>
                                  <a:cubicBezTo>
                                    <a:pt x="19" y="57"/>
                                    <a:pt x="21" y="64"/>
                                    <a:pt x="25" y="70"/>
                                  </a:cubicBezTo>
                                  <a:cubicBezTo>
                                    <a:pt x="30" y="75"/>
                                    <a:pt x="37" y="78"/>
                                    <a:pt x="47" y="78"/>
                                  </a:cubicBezTo>
                                  <a:lnTo>
                                    <a:pt x="47" y="7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72" name="Freeform 1031"/>
                          <wps:cNvSpPr>
                            <a:spLocks noEditPoints="1"/>
                          </wps:cNvSpPr>
                          <wps:spPr bwMode="auto">
                            <a:xfrm>
                              <a:off x="1697" y="1756"/>
                              <a:ext cx="77" cy="115"/>
                            </a:xfrm>
                            <a:custGeom>
                              <a:avLst/>
                              <a:gdLst>
                                <a:gd name="T0" fmla="*/ 49 w 97"/>
                                <a:gd name="T1" fmla="*/ 59 h 145"/>
                                <a:gd name="T2" fmla="*/ 49 w 97"/>
                                <a:gd name="T3" fmla="*/ 59 h 145"/>
                                <a:gd name="T4" fmla="*/ 67 w 97"/>
                                <a:gd name="T5" fmla="*/ 53 h 145"/>
                                <a:gd name="T6" fmla="*/ 74 w 97"/>
                                <a:gd name="T7" fmla="*/ 37 h 145"/>
                                <a:gd name="T8" fmla="*/ 67 w 97"/>
                                <a:gd name="T9" fmla="*/ 22 h 145"/>
                                <a:gd name="T10" fmla="*/ 48 w 97"/>
                                <a:gd name="T11" fmla="*/ 16 h 145"/>
                                <a:gd name="T12" fmla="*/ 30 w 97"/>
                                <a:gd name="T13" fmla="*/ 22 h 145"/>
                                <a:gd name="T14" fmla="*/ 24 w 97"/>
                                <a:gd name="T15" fmla="*/ 38 h 145"/>
                                <a:gd name="T16" fmla="*/ 31 w 97"/>
                                <a:gd name="T17" fmla="*/ 53 h 145"/>
                                <a:gd name="T18" fmla="*/ 49 w 97"/>
                                <a:gd name="T19" fmla="*/ 59 h 145"/>
                                <a:gd name="T20" fmla="*/ 49 w 97"/>
                                <a:gd name="T21" fmla="*/ 59 h 145"/>
                                <a:gd name="T22" fmla="*/ 50 w 97"/>
                                <a:gd name="T23" fmla="*/ 129 h 145"/>
                                <a:gd name="T24" fmla="*/ 50 w 97"/>
                                <a:gd name="T25" fmla="*/ 129 h 145"/>
                                <a:gd name="T26" fmla="*/ 70 w 97"/>
                                <a:gd name="T27" fmla="*/ 122 h 145"/>
                                <a:gd name="T28" fmla="*/ 78 w 97"/>
                                <a:gd name="T29" fmla="*/ 102 h 145"/>
                                <a:gd name="T30" fmla="*/ 70 w 97"/>
                                <a:gd name="T31" fmla="*/ 82 h 145"/>
                                <a:gd name="T32" fmla="*/ 49 w 97"/>
                                <a:gd name="T33" fmla="*/ 75 h 145"/>
                                <a:gd name="T34" fmla="*/ 28 w 97"/>
                                <a:gd name="T35" fmla="*/ 82 h 145"/>
                                <a:gd name="T36" fmla="*/ 20 w 97"/>
                                <a:gd name="T37" fmla="*/ 102 h 145"/>
                                <a:gd name="T38" fmla="*/ 27 w 97"/>
                                <a:gd name="T39" fmla="*/ 121 h 145"/>
                                <a:gd name="T40" fmla="*/ 50 w 97"/>
                                <a:gd name="T41" fmla="*/ 129 h 145"/>
                                <a:gd name="T42" fmla="*/ 50 w 97"/>
                                <a:gd name="T43" fmla="*/ 129 h 145"/>
                                <a:gd name="T44" fmla="*/ 25 w 97"/>
                                <a:gd name="T45" fmla="*/ 66 h 145"/>
                                <a:gd name="T46" fmla="*/ 25 w 97"/>
                                <a:gd name="T47" fmla="*/ 66 h 145"/>
                                <a:gd name="T48" fmla="*/ 13 w 97"/>
                                <a:gd name="T49" fmla="*/ 59 h 145"/>
                                <a:gd name="T50" fmla="*/ 5 w 97"/>
                                <a:gd name="T51" fmla="*/ 38 h 145"/>
                                <a:gd name="T52" fmla="*/ 17 w 97"/>
                                <a:gd name="T53" fmla="*/ 11 h 145"/>
                                <a:gd name="T54" fmla="*/ 49 w 97"/>
                                <a:gd name="T55" fmla="*/ 0 h 145"/>
                                <a:gd name="T56" fmla="*/ 81 w 97"/>
                                <a:gd name="T57" fmla="*/ 10 h 145"/>
                                <a:gd name="T58" fmla="*/ 93 w 97"/>
                                <a:gd name="T59" fmla="*/ 35 h 145"/>
                                <a:gd name="T60" fmla="*/ 86 w 97"/>
                                <a:gd name="T61" fmla="*/ 57 h 145"/>
                                <a:gd name="T62" fmla="*/ 74 w 97"/>
                                <a:gd name="T63" fmla="*/ 66 h 145"/>
                                <a:gd name="T64" fmla="*/ 88 w 97"/>
                                <a:gd name="T65" fmla="*/ 75 h 145"/>
                                <a:gd name="T66" fmla="*/ 97 w 97"/>
                                <a:gd name="T67" fmla="*/ 101 h 145"/>
                                <a:gd name="T68" fmla="*/ 85 w 97"/>
                                <a:gd name="T69" fmla="*/ 132 h 145"/>
                                <a:gd name="T70" fmla="*/ 49 w 97"/>
                                <a:gd name="T71" fmla="*/ 145 h 145"/>
                                <a:gd name="T72" fmla="*/ 15 w 97"/>
                                <a:gd name="T73" fmla="*/ 134 h 145"/>
                                <a:gd name="T74" fmla="*/ 0 w 97"/>
                                <a:gd name="T75" fmla="*/ 102 h 145"/>
                                <a:gd name="T76" fmla="*/ 6 w 97"/>
                                <a:gd name="T77" fmla="*/ 80 h 145"/>
                                <a:gd name="T78" fmla="*/ 25 w 97"/>
                                <a:gd name="T79" fmla="*/ 66 h 145"/>
                                <a:gd name="T80" fmla="*/ 25 w 97"/>
                                <a:gd name="T81" fmla="*/ 66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97" h="145">
                                  <a:moveTo>
                                    <a:pt x="49" y="59"/>
                                  </a:moveTo>
                                  <a:lnTo>
                                    <a:pt x="49" y="59"/>
                                  </a:lnTo>
                                  <a:cubicBezTo>
                                    <a:pt x="57" y="59"/>
                                    <a:pt x="63" y="57"/>
                                    <a:pt x="67" y="53"/>
                                  </a:cubicBezTo>
                                  <a:cubicBezTo>
                                    <a:pt x="72" y="48"/>
                                    <a:pt x="74" y="43"/>
                                    <a:pt x="74" y="37"/>
                                  </a:cubicBezTo>
                                  <a:cubicBezTo>
                                    <a:pt x="74" y="32"/>
                                    <a:pt x="72" y="27"/>
                                    <a:pt x="67" y="22"/>
                                  </a:cubicBezTo>
                                  <a:cubicBezTo>
                                    <a:pt x="63" y="18"/>
                                    <a:pt x="57" y="16"/>
                                    <a:pt x="48" y="16"/>
                                  </a:cubicBezTo>
                                  <a:cubicBezTo>
                                    <a:pt x="40" y="16"/>
                                    <a:pt x="33" y="18"/>
                                    <a:pt x="30" y="22"/>
                                  </a:cubicBezTo>
                                  <a:cubicBezTo>
                                    <a:pt x="26" y="27"/>
                                    <a:pt x="24" y="32"/>
                                    <a:pt x="24" y="38"/>
                                  </a:cubicBezTo>
                                  <a:cubicBezTo>
                                    <a:pt x="24" y="45"/>
                                    <a:pt x="26" y="50"/>
                                    <a:pt x="31" y="53"/>
                                  </a:cubicBezTo>
                                  <a:cubicBezTo>
                                    <a:pt x="36" y="57"/>
                                    <a:pt x="42" y="59"/>
                                    <a:pt x="49" y="59"/>
                                  </a:cubicBezTo>
                                  <a:lnTo>
                                    <a:pt x="49" y="59"/>
                                  </a:lnTo>
                                  <a:close/>
                                  <a:moveTo>
                                    <a:pt x="50" y="129"/>
                                  </a:moveTo>
                                  <a:lnTo>
                                    <a:pt x="50" y="129"/>
                                  </a:lnTo>
                                  <a:cubicBezTo>
                                    <a:pt x="58" y="129"/>
                                    <a:pt x="65" y="127"/>
                                    <a:pt x="70" y="122"/>
                                  </a:cubicBezTo>
                                  <a:cubicBezTo>
                                    <a:pt x="76" y="118"/>
                                    <a:pt x="78" y="111"/>
                                    <a:pt x="78" y="102"/>
                                  </a:cubicBezTo>
                                  <a:cubicBezTo>
                                    <a:pt x="78" y="93"/>
                                    <a:pt x="76" y="86"/>
                                    <a:pt x="70" y="82"/>
                                  </a:cubicBezTo>
                                  <a:cubicBezTo>
                                    <a:pt x="65" y="77"/>
                                    <a:pt x="57" y="75"/>
                                    <a:pt x="49" y="75"/>
                                  </a:cubicBezTo>
                                  <a:cubicBezTo>
                                    <a:pt x="40" y="75"/>
                                    <a:pt x="33" y="77"/>
                                    <a:pt x="28" y="82"/>
                                  </a:cubicBezTo>
                                  <a:cubicBezTo>
                                    <a:pt x="22" y="87"/>
                                    <a:pt x="20" y="93"/>
                                    <a:pt x="20" y="102"/>
                                  </a:cubicBezTo>
                                  <a:cubicBezTo>
                                    <a:pt x="20" y="109"/>
                                    <a:pt x="22" y="116"/>
                                    <a:pt x="27" y="121"/>
                                  </a:cubicBezTo>
                                  <a:cubicBezTo>
                                    <a:pt x="32" y="126"/>
                                    <a:pt x="40" y="129"/>
                                    <a:pt x="50" y="129"/>
                                  </a:cubicBezTo>
                                  <a:lnTo>
                                    <a:pt x="50" y="129"/>
                                  </a:lnTo>
                                  <a:close/>
                                  <a:moveTo>
                                    <a:pt x="25" y="66"/>
                                  </a:moveTo>
                                  <a:lnTo>
                                    <a:pt x="25" y="66"/>
                                  </a:lnTo>
                                  <a:cubicBezTo>
                                    <a:pt x="20" y="64"/>
                                    <a:pt x="16" y="61"/>
                                    <a:pt x="13" y="59"/>
                                  </a:cubicBezTo>
                                  <a:cubicBezTo>
                                    <a:pt x="8" y="53"/>
                                    <a:pt x="5" y="46"/>
                                    <a:pt x="5" y="38"/>
                                  </a:cubicBezTo>
                                  <a:cubicBezTo>
                                    <a:pt x="5" y="27"/>
                                    <a:pt x="9" y="18"/>
                                    <a:pt x="17" y="11"/>
                                  </a:cubicBezTo>
                                  <a:cubicBezTo>
                                    <a:pt x="24" y="3"/>
                                    <a:pt x="35" y="0"/>
                                    <a:pt x="49" y="0"/>
                                  </a:cubicBezTo>
                                  <a:cubicBezTo>
                                    <a:pt x="63" y="0"/>
                                    <a:pt x="73" y="3"/>
                                    <a:pt x="81" y="10"/>
                                  </a:cubicBezTo>
                                  <a:cubicBezTo>
                                    <a:pt x="89" y="17"/>
                                    <a:pt x="93" y="26"/>
                                    <a:pt x="93" y="35"/>
                                  </a:cubicBezTo>
                                  <a:cubicBezTo>
                                    <a:pt x="93" y="44"/>
                                    <a:pt x="90" y="51"/>
                                    <a:pt x="86" y="57"/>
                                  </a:cubicBezTo>
                                  <a:cubicBezTo>
                                    <a:pt x="83" y="60"/>
                                    <a:pt x="80" y="63"/>
                                    <a:pt x="74" y="66"/>
                                  </a:cubicBezTo>
                                  <a:cubicBezTo>
                                    <a:pt x="80" y="68"/>
                                    <a:pt x="85" y="72"/>
                                    <a:pt x="88" y="75"/>
                                  </a:cubicBezTo>
                                  <a:cubicBezTo>
                                    <a:pt x="94" y="82"/>
                                    <a:pt x="97" y="90"/>
                                    <a:pt x="97" y="101"/>
                                  </a:cubicBezTo>
                                  <a:cubicBezTo>
                                    <a:pt x="97" y="113"/>
                                    <a:pt x="93" y="124"/>
                                    <a:pt x="85" y="132"/>
                                  </a:cubicBezTo>
                                  <a:cubicBezTo>
                                    <a:pt x="77" y="141"/>
                                    <a:pt x="65" y="145"/>
                                    <a:pt x="49" y="145"/>
                                  </a:cubicBezTo>
                                  <a:cubicBezTo>
                                    <a:pt x="36" y="145"/>
                                    <a:pt x="24" y="141"/>
                                    <a:pt x="15" y="134"/>
                                  </a:cubicBezTo>
                                  <a:cubicBezTo>
                                    <a:pt x="5" y="127"/>
                                    <a:pt x="0" y="116"/>
                                    <a:pt x="0" y="102"/>
                                  </a:cubicBezTo>
                                  <a:cubicBezTo>
                                    <a:pt x="0" y="93"/>
                                    <a:pt x="2" y="86"/>
                                    <a:pt x="6" y="80"/>
                                  </a:cubicBezTo>
                                  <a:cubicBezTo>
                                    <a:pt x="11" y="74"/>
                                    <a:pt x="17" y="69"/>
                                    <a:pt x="25" y="66"/>
                                  </a:cubicBezTo>
                                  <a:lnTo>
                                    <a:pt x="25" y="66"/>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73" name="Freeform 1032"/>
                          <wps:cNvSpPr>
                            <a:spLocks/>
                          </wps:cNvSpPr>
                          <wps:spPr bwMode="auto">
                            <a:xfrm>
                              <a:off x="1786" y="1756"/>
                              <a:ext cx="78" cy="115"/>
                            </a:xfrm>
                            <a:custGeom>
                              <a:avLst/>
                              <a:gdLst>
                                <a:gd name="T0" fmla="*/ 47 w 98"/>
                                <a:gd name="T1" fmla="*/ 145 h 145"/>
                                <a:gd name="T2" fmla="*/ 47 w 98"/>
                                <a:gd name="T3" fmla="*/ 145 h 145"/>
                                <a:gd name="T4" fmla="*/ 11 w 98"/>
                                <a:gd name="T5" fmla="*/ 131 h 145"/>
                                <a:gd name="T6" fmla="*/ 0 w 98"/>
                                <a:gd name="T7" fmla="*/ 98 h 145"/>
                                <a:gd name="T8" fmla="*/ 18 w 98"/>
                                <a:gd name="T9" fmla="*/ 98 h 145"/>
                                <a:gd name="T10" fmla="*/ 23 w 98"/>
                                <a:gd name="T11" fmla="*/ 118 h 145"/>
                                <a:gd name="T12" fmla="*/ 48 w 98"/>
                                <a:gd name="T13" fmla="*/ 129 h 145"/>
                                <a:gd name="T14" fmla="*/ 71 w 98"/>
                                <a:gd name="T15" fmla="*/ 121 h 145"/>
                                <a:gd name="T16" fmla="*/ 79 w 98"/>
                                <a:gd name="T17" fmla="*/ 102 h 145"/>
                                <a:gd name="T18" fmla="*/ 70 w 98"/>
                                <a:gd name="T19" fmla="*/ 82 h 145"/>
                                <a:gd name="T20" fmla="*/ 45 w 98"/>
                                <a:gd name="T21" fmla="*/ 76 h 145"/>
                                <a:gd name="T22" fmla="*/ 42 w 98"/>
                                <a:gd name="T23" fmla="*/ 76 h 145"/>
                                <a:gd name="T24" fmla="*/ 38 w 98"/>
                                <a:gd name="T25" fmla="*/ 76 h 145"/>
                                <a:gd name="T26" fmla="*/ 38 w 98"/>
                                <a:gd name="T27" fmla="*/ 60 h 145"/>
                                <a:gd name="T28" fmla="*/ 43 w 98"/>
                                <a:gd name="T29" fmla="*/ 61 h 145"/>
                                <a:gd name="T30" fmla="*/ 47 w 98"/>
                                <a:gd name="T31" fmla="*/ 61 h 145"/>
                                <a:gd name="T32" fmla="*/ 63 w 98"/>
                                <a:gd name="T33" fmla="*/ 58 h 145"/>
                                <a:gd name="T34" fmla="*/ 74 w 98"/>
                                <a:gd name="T35" fmla="*/ 38 h 145"/>
                                <a:gd name="T36" fmla="*/ 67 w 98"/>
                                <a:gd name="T37" fmla="*/ 22 h 145"/>
                                <a:gd name="T38" fmla="*/ 49 w 98"/>
                                <a:gd name="T39" fmla="*/ 16 h 145"/>
                                <a:gd name="T40" fmla="*/ 25 w 98"/>
                                <a:gd name="T41" fmla="*/ 28 h 145"/>
                                <a:gd name="T42" fmla="*/ 21 w 98"/>
                                <a:gd name="T43" fmla="*/ 46 h 145"/>
                                <a:gd name="T44" fmla="*/ 3 w 98"/>
                                <a:gd name="T45" fmla="*/ 46 h 145"/>
                                <a:gd name="T46" fmla="*/ 9 w 98"/>
                                <a:gd name="T47" fmla="*/ 19 h 145"/>
                                <a:gd name="T48" fmla="*/ 48 w 98"/>
                                <a:gd name="T49" fmla="*/ 0 h 145"/>
                                <a:gd name="T50" fmla="*/ 81 w 98"/>
                                <a:gd name="T51" fmla="*/ 9 h 145"/>
                                <a:gd name="T52" fmla="*/ 93 w 98"/>
                                <a:gd name="T53" fmla="*/ 37 h 145"/>
                                <a:gd name="T54" fmla="*/ 86 w 98"/>
                                <a:gd name="T55" fmla="*/ 58 h 145"/>
                                <a:gd name="T56" fmla="*/ 75 w 98"/>
                                <a:gd name="T57" fmla="*/ 66 h 145"/>
                                <a:gd name="T58" fmla="*/ 92 w 98"/>
                                <a:gd name="T59" fmla="*/ 78 h 145"/>
                                <a:gd name="T60" fmla="*/ 98 w 98"/>
                                <a:gd name="T61" fmla="*/ 99 h 145"/>
                                <a:gd name="T62" fmla="*/ 85 w 98"/>
                                <a:gd name="T63" fmla="*/ 132 h 145"/>
                                <a:gd name="T64" fmla="*/ 47 w 98"/>
                                <a:gd name="T65" fmla="*/ 145 h 145"/>
                                <a:gd name="T66" fmla="*/ 47 w 98"/>
                                <a:gd name="T67" fmla="*/ 145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98" h="145">
                                  <a:moveTo>
                                    <a:pt x="47" y="145"/>
                                  </a:moveTo>
                                  <a:lnTo>
                                    <a:pt x="47" y="145"/>
                                  </a:lnTo>
                                  <a:cubicBezTo>
                                    <a:pt x="30" y="145"/>
                                    <a:pt x="18" y="140"/>
                                    <a:pt x="11" y="131"/>
                                  </a:cubicBezTo>
                                  <a:cubicBezTo>
                                    <a:pt x="3" y="122"/>
                                    <a:pt x="0" y="111"/>
                                    <a:pt x="0" y="98"/>
                                  </a:cubicBezTo>
                                  <a:lnTo>
                                    <a:pt x="18" y="98"/>
                                  </a:lnTo>
                                  <a:cubicBezTo>
                                    <a:pt x="19" y="107"/>
                                    <a:pt x="21" y="114"/>
                                    <a:pt x="23" y="118"/>
                                  </a:cubicBezTo>
                                  <a:cubicBezTo>
                                    <a:pt x="28" y="125"/>
                                    <a:pt x="36" y="129"/>
                                    <a:pt x="48" y="129"/>
                                  </a:cubicBezTo>
                                  <a:cubicBezTo>
                                    <a:pt x="57" y="129"/>
                                    <a:pt x="65" y="126"/>
                                    <a:pt x="71" y="121"/>
                                  </a:cubicBezTo>
                                  <a:cubicBezTo>
                                    <a:pt x="76" y="116"/>
                                    <a:pt x="79" y="110"/>
                                    <a:pt x="79" y="102"/>
                                  </a:cubicBezTo>
                                  <a:cubicBezTo>
                                    <a:pt x="79" y="92"/>
                                    <a:pt x="76" y="85"/>
                                    <a:pt x="70" y="82"/>
                                  </a:cubicBezTo>
                                  <a:cubicBezTo>
                                    <a:pt x="64" y="78"/>
                                    <a:pt x="56" y="76"/>
                                    <a:pt x="45" y="76"/>
                                  </a:cubicBezTo>
                                  <a:cubicBezTo>
                                    <a:pt x="44" y="76"/>
                                    <a:pt x="43" y="76"/>
                                    <a:pt x="42" y="76"/>
                                  </a:cubicBezTo>
                                  <a:cubicBezTo>
                                    <a:pt x="41" y="76"/>
                                    <a:pt x="39" y="76"/>
                                    <a:pt x="38" y="76"/>
                                  </a:cubicBezTo>
                                  <a:lnTo>
                                    <a:pt x="38" y="60"/>
                                  </a:lnTo>
                                  <a:cubicBezTo>
                                    <a:pt x="40" y="60"/>
                                    <a:pt x="41" y="61"/>
                                    <a:pt x="43" y="61"/>
                                  </a:cubicBezTo>
                                  <a:cubicBezTo>
                                    <a:pt x="44" y="61"/>
                                    <a:pt x="45" y="61"/>
                                    <a:pt x="47" y="61"/>
                                  </a:cubicBezTo>
                                  <a:cubicBezTo>
                                    <a:pt x="53" y="61"/>
                                    <a:pt x="59" y="60"/>
                                    <a:pt x="63" y="58"/>
                                  </a:cubicBezTo>
                                  <a:cubicBezTo>
                                    <a:pt x="71" y="54"/>
                                    <a:pt x="74" y="47"/>
                                    <a:pt x="74" y="38"/>
                                  </a:cubicBezTo>
                                  <a:cubicBezTo>
                                    <a:pt x="74" y="31"/>
                                    <a:pt x="72" y="25"/>
                                    <a:pt x="67" y="22"/>
                                  </a:cubicBezTo>
                                  <a:cubicBezTo>
                                    <a:pt x="62" y="18"/>
                                    <a:pt x="56" y="16"/>
                                    <a:pt x="49" y="16"/>
                                  </a:cubicBezTo>
                                  <a:cubicBezTo>
                                    <a:pt x="38" y="16"/>
                                    <a:pt x="29" y="20"/>
                                    <a:pt x="25" y="28"/>
                                  </a:cubicBezTo>
                                  <a:cubicBezTo>
                                    <a:pt x="22" y="32"/>
                                    <a:pt x="21" y="38"/>
                                    <a:pt x="21" y="46"/>
                                  </a:cubicBezTo>
                                  <a:lnTo>
                                    <a:pt x="3" y="46"/>
                                  </a:lnTo>
                                  <a:cubicBezTo>
                                    <a:pt x="3" y="36"/>
                                    <a:pt x="5" y="27"/>
                                    <a:pt x="9" y="19"/>
                                  </a:cubicBezTo>
                                  <a:cubicBezTo>
                                    <a:pt x="17" y="6"/>
                                    <a:pt x="29" y="0"/>
                                    <a:pt x="48" y="0"/>
                                  </a:cubicBezTo>
                                  <a:cubicBezTo>
                                    <a:pt x="62" y="0"/>
                                    <a:pt x="73" y="3"/>
                                    <a:pt x="81" y="9"/>
                                  </a:cubicBezTo>
                                  <a:cubicBezTo>
                                    <a:pt x="89" y="16"/>
                                    <a:pt x="93" y="25"/>
                                    <a:pt x="93" y="37"/>
                                  </a:cubicBezTo>
                                  <a:cubicBezTo>
                                    <a:pt x="93" y="46"/>
                                    <a:pt x="90" y="53"/>
                                    <a:pt x="86" y="58"/>
                                  </a:cubicBezTo>
                                  <a:cubicBezTo>
                                    <a:pt x="83" y="62"/>
                                    <a:pt x="79" y="64"/>
                                    <a:pt x="75" y="66"/>
                                  </a:cubicBezTo>
                                  <a:cubicBezTo>
                                    <a:pt x="82" y="68"/>
                                    <a:pt x="88" y="72"/>
                                    <a:pt x="92" y="78"/>
                                  </a:cubicBezTo>
                                  <a:cubicBezTo>
                                    <a:pt x="96" y="84"/>
                                    <a:pt x="98" y="91"/>
                                    <a:pt x="98" y="99"/>
                                  </a:cubicBezTo>
                                  <a:cubicBezTo>
                                    <a:pt x="98" y="113"/>
                                    <a:pt x="94" y="124"/>
                                    <a:pt x="85" y="132"/>
                                  </a:cubicBezTo>
                                  <a:cubicBezTo>
                                    <a:pt x="76" y="141"/>
                                    <a:pt x="63" y="145"/>
                                    <a:pt x="47" y="145"/>
                                  </a:cubicBezTo>
                                  <a:lnTo>
                                    <a:pt x="47" y="145"/>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74" name="Freeform 1033"/>
                          <wps:cNvSpPr>
                            <a:spLocks/>
                          </wps:cNvSpPr>
                          <wps:spPr bwMode="auto">
                            <a:xfrm>
                              <a:off x="1876" y="1751"/>
                              <a:ext cx="37" cy="149"/>
                            </a:xfrm>
                            <a:custGeom>
                              <a:avLst/>
                              <a:gdLst>
                                <a:gd name="T0" fmla="*/ 1 w 46"/>
                                <a:gd name="T1" fmla="*/ 188 h 188"/>
                                <a:gd name="T2" fmla="*/ 1 w 46"/>
                                <a:gd name="T3" fmla="*/ 188 h 188"/>
                                <a:gd name="T4" fmla="*/ 21 w 46"/>
                                <a:gd name="T5" fmla="*/ 144 h 188"/>
                                <a:gd name="T6" fmla="*/ 28 w 46"/>
                                <a:gd name="T7" fmla="*/ 94 h 188"/>
                                <a:gd name="T8" fmla="*/ 20 w 46"/>
                                <a:gd name="T9" fmla="*/ 42 h 188"/>
                                <a:gd name="T10" fmla="*/ 0 w 46"/>
                                <a:gd name="T11" fmla="*/ 0 h 188"/>
                                <a:gd name="T12" fmla="*/ 12 w 46"/>
                                <a:gd name="T13" fmla="*/ 0 h 188"/>
                                <a:gd name="T14" fmla="*/ 31 w 46"/>
                                <a:gd name="T15" fmla="*/ 30 h 188"/>
                                <a:gd name="T16" fmla="*/ 38 w 46"/>
                                <a:gd name="T17" fmla="*/ 45 h 188"/>
                                <a:gd name="T18" fmla="*/ 44 w 46"/>
                                <a:gd name="T19" fmla="*/ 70 h 188"/>
                                <a:gd name="T20" fmla="*/ 46 w 46"/>
                                <a:gd name="T21" fmla="*/ 93 h 188"/>
                                <a:gd name="T22" fmla="*/ 37 w 46"/>
                                <a:gd name="T23" fmla="*/ 145 h 188"/>
                                <a:gd name="T24" fmla="*/ 13 w 46"/>
                                <a:gd name="T25" fmla="*/ 188 h 188"/>
                                <a:gd name="T26" fmla="*/ 1 w 46"/>
                                <a:gd name="T27" fmla="*/ 188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1" y="188"/>
                                  </a:moveTo>
                                  <a:lnTo>
                                    <a:pt x="1" y="188"/>
                                  </a:lnTo>
                                  <a:cubicBezTo>
                                    <a:pt x="11" y="168"/>
                                    <a:pt x="18" y="153"/>
                                    <a:pt x="21" y="144"/>
                                  </a:cubicBezTo>
                                  <a:cubicBezTo>
                                    <a:pt x="25" y="130"/>
                                    <a:pt x="28" y="113"/>
                                    <a:pt x="28" y="94"/>
                                  </a:cubicBezTo>
                                  <a:cubicBezTo>
                                    <a:pt x="28" y="75"/>
                                    <a:pt x="25" y="58"/>
                                    <a:pt x="20" y="42"/>
                                  </a:cubicBezTo>
                                  <a:cubicBezTo>
                                    <a:pt x="16" y="32"/>
                                    <a:pt x="10" y="18"/>
                                    <a:pt x="0" y="0"/>
                                  </a:cubicBezTo>
                                  <a:lnTo>
                                    <a:pt x="12" y="0"/>
                                  </a:lnTo>
                                  <a:cubicBezTo>
                                    <a:pt x="22" y="16"/>
                                    <a:pt x="28" y="26"/>
                                    <a:pt x="31" y="30"/>
                                  </a:cubicBezTo>
                                  <a:cubicBezTo>
                                    <a:pt x="33" y="34"/>
                                    <a:pt x="35" y="39"/>
                                    <a:pt x="38" y="45"/>
                                  </a:cubicBezTo>
                                  <a:cubicBezTo>
                                    <a:pt x="41" y="54"/>
                                    <a:pt x="43" y="62"/>
                                    <a:pt x="44" y="70"/>
                                  </a:cubicBezTo>
                                  <a:cubicBezTo>
                                    <a:pt x="46" y="78"/>
                                    <a:pt x="46" y="86"/>
                                    <a:pt x="46" y="93"/>
                                  </a:cubicBezTo>
                                  <a:cubicBezTo>
                                    <a:pt x="46" y="112"/>
                                    <a:pt x="43" y="130"/>
                                    <a:pt x="37" y="145"/>
                                  </a:cubicBezTo>
                                  <a:cubicBezTo>
                                    <a:pt x="33" y="155"/>
                                    <a:pt x="25" y="169"/>
                                    <a:pt x="13" y="188"/>
                                  </a:cubicBezTo>
                                  <a:lnTo>
                                    <a:pt x="1" y="18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75" name="Freeform 1034"/>
                          <wps:cNvSpPr>
                            <a:spLocks noEditPoints="1"/>
                          </wps:cNvSpPr>
                          <wps:spPr bwMode="auto">
                            <a:xfrm>
                              <a:off x="520" y="808"/>
                              <a:ext cx="92" cy="122"/>
                            </a:xfrm>
                            <a:custGeom>
                              <a:avLst/>
                              <a:gdLst>
                                <a:gd name="T0" fmla="*/ 18 w 115"/>
                                <a:gd name="T1" fmla="*/ 102 h 153"/>
                                <a:gd name="T2" fmla="*/ 18 w 115"/>
                                <a:gd name="T3" fmla="*/ 102 h 153"/>
                                <a:gd name="T4" fmla="*/ 24 w 115"/>
                                <a:gd name="T5" fmla="*/ 122 h 153"/>
                                <a:gd name="T6" fmla="*/ 58 w 115"/>
                                <a:gd name="T7" fmla="*/ 137 h 153"/>
                                <a:gd name="T8" fmla="*/ 79 w 115"/>
                                <a:gd name="T9" fmla="*/ 133 h 153"/>
                                <a:gd name="T10" fmla="*/ 96 w 115"/>
                                <a:gd name="T11" fmla="*/ 112 h 153"/>
                                <a:gd name="T12" fmla="*/ 89 w 115"/>
                                <a:gd name="T13" fmla="*/ 95 h 153"/>
                                <a:gd name="T14" fmla="*/ 65 w 115"/>
                                <a:gd name="T15" fmla="*/ 86 h 153"/>
                                <a:gd name="T16" fmla="*/ 46 w 115"/>
                                <a:gd name="T17" fmla="*/ 82 h 153"/>
                                <a:gd name="T18" fmla="*/ 18 w 115"/>
                                <a:gd name="T19" fmla="*/ 72 h 153"/>
                                <a:gd name="T20" fmla="*/ 5 w 115"/>
                                <a:gd name="T21" fmla="*/ 45 h 153"/>
                                <a:gd name="T22" fmla="*/ 18 w 115"/>
                                <a:gd name="T23" fmla="*/ 13 h 153"/>
                                <a:gd name="T24" fmla="*/ 56 w 115"/>
                                <a:gd name="T25" fmla="*/ 0 h 153"/>
                                <a:gd name="T26" fmla="*/ 95 w 115"/>
                                <a:gd name="T27" fmla="*/ 11 h 153"/>
                                <a:gd name="T28" fmla="*/ 111 w 115"/>
                                <a:gd name="T29" fmla="*/ 47 h 153"/>
                                <a:gd name="T30" fmla="*/ 93 w 115"/>
                                <a:gd name="T31" fmla="*/ 47 h 153"/>
                                <a:gd name="T32" fmla="*/ 86 w 115"/>
                                <a:gd name="T33" fmla="*/ 29 h 153"/>
                                <a:gd name="T34" fmla="*/ 56 w 115"/>
                                <a:gd name="T35" fmla="*/ 17 h 153"/>
                                <a:gd name="T36" fmla="*/ 31 w 115"/>
                                <a:gd name="T37" fmla="*/ 25 h 153"/>
                                <a:gd name="T38" fmla="*/ 23 w 115"/>
                                <a:gd name="T39" fmla="*/ 42 h 153"/>
                                <a:gd name="T40" fmla="*/ 32 w 115"/>
                                <a:gd name="T41" fmla="*/ 57 h 153"/>
                                <a:gd name="T42" fmla="*/ 58 w 115"/>
                                <a:gd name="T43" fmla="*/ 65 h 153"/>
                                <a:gd name="T44" fmla="*/ 79 w 115"/>
                                <a:gd name="T45" fmla="*/ 70 h 153"/>
                                <a:gd name="T46" fmla="*/ 101 w 115"/>
                                <a:gd name="T47" fmla="*/ 79 h 153"/>
                                <a:gd name="T48" fmla="*/ 115 w 115"/>
                                <a:gd name="T49" fmla="*/ 108 h 153"/>
                                <a:gd name="T50" fmla="*/ 98 w 115"/>
                                <a:gd name="T51" fmla="*/ 143 h 153"/>
                                <a:gd name="T52" fmla="*/ 57 w 115"/>
                                <a:gd name="T53" fmla="*/ 153 h 153"/>
                                <a:gd name="T54" fmla="*/ 15 w 115"/>
                                <a:gd name="T55" fmla="*/ 139 h 153"/>
                                <a:gd name="T56" fmla="*/ 0 w 115"/>
                                <a:gd name="T57" fmla="*/ 102 h 153"/>
                                <a:gd name="T58" fmla="*/ 18 w 115"/>
                                <a:gd name="T59" fmla="*/ 102 h 153"/>
                                <a:gd name="T60" fmla="*/ 58 w 115"/>
                                <a:gd name="T61" fmla="*/ 0 h 153"/>
                                <a:gd name="T62" fmla="*/ 58 w 115"/>
                                <a:gd name="T63" fmla="*/ 0 h 153"/>
                                <a:gd name="T64" fmla="*/ 58 w 115"/>
                                <a:gd name="T65" fmla="*/ 0 h 1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115" h="153">
                                  <a:moveTo>
                                    <a:pt x="18" y="102"/>
                                  </a:moveTo>
                                  <a:lnTo>
                                    <a:pt x="18" y="102"/>
                                  </a:lnTo>
                                  <a:cubicBezTo>
                                    <a:pt x="19" y="110"/>
                                    <a:pt x="21" y="117"/>
                                    <a:pt x="24" y="122"/>
                                  </a:cubicBezTo>
                                  <a:cubicBezTo>
                                    <a:pt x="31" y="132"/>
                                    <a:pt x="42" y="137"/>
                                    <a:pt x="58" y="137"/>
                                  </a:cubicBezTo>
                                  <a:cubicBezTo>
                                    <a:pt x="66" y="137"/>
                                    <a:pt x="73" y="136"/>
                                    <a:pt x="79" y="133"/>
                                  </a:cubicBezTo>
                                  <a:cubicBezTo>
                                    <a:pt x="90" y="129"/>
                                    <a:pt x="96" y="122"/>
                                    <a:pt x="96" y="112"/>
                                  </a:cubicBezTo>
                                  <a:cubicBezTo>
                                    <a:pt x="96" y="104"/>
                                    <a:pt x="94" y="98"/>
                                    <a:pt x="89" y="95"/>
                                  </a:cubicBezTo>
                                  <a:cubicBezTo>
                                    <a:pt x="84" y="91"/>
                                    <a:pt x="76" y="89"/>
                                    <a:pt x="65" y="86"/>
                                  </a:cubicBezTo>
                                  <a:lnTo>
                                    <a:pt x="46" y="82"/>
                                  </a:lnTo>
                                  <a:cubicBezTo>
                                    <a:pt x="33" y="79"/>
                                    <a:pt x="24" y="76"/>
                                    <a:pt x="18" y="72"/>
                                  </a:cubicBezTo>
                                  <a:cubicBezTo>
                                    <a:pt x="9" y="66"/>
                                    <a:pt x="5" y="57"/>
                                    <a:pt x="5" y="45"/>
                                  </a:cubicBezTo>
                                  <a:cubicBezTo>
                                    <a:pt x="5" y="32"/>
                                    <a:pt x="9" y="21"/>
                                    <a:pt x="18" y="13"/>
                                  </a:cubicBezTo>
                                  <a:cubicBezTo>
                                    <a:pt x="27" y="5"/>
                                    <a:pt x="40" y="0"/>
                                    <a:pt x="56" y="0"/>
                                  </a:cubicBezTo>
                                  <a:cubicBezTo>
                                    <a:pt x="72" y="0"/>
                                    <a:pt x="85" y="4"/>
                                    <a:pt x="95" y="11"/>
                                  </a:cubicBezTo>
                                  <a:cubicBezTo>
                                    <a:pt x="106" y="19"/>
                                    <a:pt x="111" y="30"/>
                                    <a:pt x="111" y="47"/>
                                  </a:cubicBezTo>
                                  <a:lnTo>
                                    <a:pt x="93" y="47"/>
                                  </a:lnTo>
                                  <a:cubicBezTo>
                                    <a:pt x="92" y="39"/>
                                    <a:pt x="90" y="33"/>
                                    <a:pt x="86" y="29"/>
                                  </a:cubicBezTo>
                                  <a:cubicBezTo>
                                    <a:pt x="80" y="21"/>
                                    <a:pt x="70" y="17"/>
                                    <a:pt x="56" y="17"/>
                                  </a:cubicBezTo>
                                  <a:cubicBezTo>
                                    <a:pt x="44" y="17"/>
                                    <a:pt x="36" y="20"/>
                                    <a:pt x="31" y="25"/>
                                  </a:cubicBezTo>
                                  <a:cubicBezTo>
                                    <a:pt x="26" y="30"/>
                                    <a:pt x="23" y="35"/>
                                    <a:pt x="23" y="42"/>
                                  </a:cubicBezTo>
                                  <a:cubicBezTo>
                                    <a:pt x="23" y="49"/>
                                    <a:pt x="26" y="54"/>
                                    <a:pt x="32" y="57"/>
                                  </a:cubicBezTo>
                                  <a:cubicBezTo>
                                    <a:pt x="36" y="59"/>
                                    <a:pt x="45" y="62"/>
                                    <a:pt x="58" y="65"/>
                                  </a:cubicBezTo>
                                  <a:lnTo>
                                    <a:pt x="79" y="70"/>
                                  </a:lnTo>
                                  <a:cubicBezTo>
                                    <a:pt x="89" y="72"/>
                                    <a:pt x="96" y="75"/>
                                    <a:pt x="101" y="79"/>
                                  </a:cubicBezTo>
                                  <a:cubicBezTo>
                                    <a:pt x="111" y="86"/>
                                    <a:pt x="115" y="96"/>
                                    <a:pt x="115" y="108"/>
                                  </a:cubicBezTo>
                                  <a:cubicBezTo>
                                    <a:pt x="115" y="124"/>
                                    <a:pt x="109" y="136"/>
                                    <a:pt x="98" y="143"/>
                                  </a:cubicBezTo>
                                  <a:cubicBezTo>
                                    <a:pt x="86" y="150"/>
                                    <a:pt x="73" y="153"/>
                                    <a:pt x="57" y="153"/>
                                  </a:cubicBezTo>
                                  <a:cubicBezTo>
                                    <a:pt x="39" y="153"/>
                                    <a:pt x="25" y="149"/>
                                    <a:pt x="15" y="139"/>
                                  </a:cubicBezTo>
                                  <a:cubicBezTo>
                                    <a:pt x="5" y="130"/>
                                    <a:pt x="0" y="118"/>
                                    <a:pt x="0" y="102"/>
                                  </a:cubicBezTo>
                                  <a:lnTo>
                                    <a:pt x="18" y="102"/>
                                  </a:lnTo>
                                  <a:close/>
                                  <a:moveTo>
                                    <a:pt x="58" y="0"/>
                                  </a:moveTo>
                                  <a:lnTo>
                                    <a:pt x="58" y="0"/>
                                  </a:lnTo>
                                  <a:lnTo>
                                    <a:pt x="5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76" name="Freeform 1035"/>
                          <wps:cNvSpPr>
                            <a:spLocks/>
                          </wps:cNvSpPr>
                          <wps:spPr bwMode="auto">
                            <a:xfrm>
                              <a:off x="622" y="819"/>
                              <a:ext cx="39" cy="109"/>
                            </a:xfrm>
                            <a:custGeom>
                              <a:avLst/>
                              <a:gdLst>
                                <a:gd name="T0" fmla="*/ 14 w 49"/>
                                <a:gd name="T1" fmla="*/ 0 h 137"/>
                                <a:gd name="T2" fmla="*/ 14 w 49"/>
                                <a:gd name="T3" fmla="*/ 0 h 137"/>
                                <a:gd name="T4" fmla="*/ 32 w 49"/>
                                <a:gd name="T5" fmla="*/ 0 h 137"/>
                                <a:gd name="T6" fmla="*/ 32 w 49"/>
                                <a:gd name="T7" fmla="*/ 29 h 137"/>
                                <a:gd name="T8" fmla="*/ 49 w 49"/>
                                <a:gd name="T9" fmla="*/ 29 h 137"/>
                                <a:gd name="T10" fmla="*/ 49 w 49"/>
                                <a:gd name="T11" fmla="*/ 44 h 137"/>
                                <a:gd name="T12" fmla="*/ 32 w 49"/>
                                <a:gd name="T13" fmla="*/ 44 h 137"/>
                                <a:gd name="T14" fmla="*/ 32 w 49"/>
                                <a:gd name="T15" fmla="*/ 113 h 137"/>
                                <a:gd name="T16" fmla="*/ 36 w 49"/>
                                <a:gd name="T17" fmla="*/ 120 h 137"/>
                                <a:gd name="T18" fmla="*/ 43 w 49"/>
                                <a:gd name="T19" fmla="*/ 121 h 137"/>
                                <a:gd name="T20" fmla="*/ 45 w 49"/>
                                <a:gd name="T21" fmla="*/ 121 h 137"/>
                                <a:gd name="T22" fmla="*/ 49 w 49"/>
                                <a:gd name="T23" fmla="*/ 121 h 137"/>
                                <a:gd name="T24" fmla="*/ 49 w 49"/>
                                <a:gd name="T25" fmla="*/ 135 h 137"/>
                                <a:gd name="T26" fmla="*/ 42 w 49"/>
                                <a:gd name="T27" fmla="*/ 136 h 137"/>
                                <a:gd name="T28" fmla="*/ 35 w 49"/>
                                <a:gd name="T29" fmla="*/ 137 h 137"/>
                                <a:gd name="T30" fmla="*/ 18 w 49"/>
                                <a:gd name="T31" fmla="*/ 130 h 137"/>
                                <a:gd name="T32" fmla="*/ 14 w 49"/>
                                <a:gd name="T33" fmla="*/ 114 h 137"/>
                                <a:gd name="T34" fmla="*/ 14 w 49"/>
                                <a:gd name="T35" fmla="*/ 44 h 137"/>
                                <a:gd name="T36" fmla="*/ 0 w 49"/>
                                <a:gd name="T37" fmla="*/ 44 h 137"/>
                                <a:gd name="T38" fmla="*/ 0 w 49"/>
                                <a:gd name="T39" fmla="*/ 29 h 137"/>
                                <a:gd name="T40" fmla="*/ 14 w 49"/>
                                <a:gd name="T41" fmla="*/ 29 h 137"/>
                                <a:gd name="T42" fmla="*/ 14 w 49"/>
                                <a:gd name="T43" fmla="*/ 0 h 1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49" h="137">
                                  <a:moveTo>
                                    <a:pt x="14" y="0"/>
                                  </a:moveTo>
                                  <a:lnTo>
                                    <a:pt x="14" y="0"/>
                                  </a:lnTo>
                                  <a:lnTo>
                                    <a:pt x="32" y="0"/>
                                  </a:lnTo>
                                  <a:lnTo>
                                    <a:pt x="32" y="29"/>
                                  </a:lnTo>
                                  <a:lnTo>
                                    <a:pt x="49" y="29"/>
                                  </a:lnTo>
                                  <a:lnTo>
                                    <a:pt x="49" y="44"/>
                                  </a:lnTo>
                                  <a:lnTo>
                                    <a:pt x="32" y="44"/>
                                  </a:lnTo>
                                  <a:lnTo>
                                    <a:pt x="32" y="113"/>
                                  </a:lnTo>
                                  <a:cubicBezTo>
                                    <a:pt x="32" y="116"/>
                                    <a:pt x="33" y="119"/>
                                    <a:pt x="36" y="120"/>
                                  </a:cubicBezTo>
                                  <a:cubicBezTo>
                                    <a:pt x="37" y="121"/>
                                    <a:pt x="39" y="121"/>
                                    <a:pt x="43" y="121"/>
                                  </a:cubicBezTo>
                                  <a:cubicBezTo>
                                    <a:pt x="43" y="121"/>
                                    <a:pt x="44" y="121"/>
                                    <a:pt x="45" y="121"/>
                                  </a:cubicBezTo>
                                  <a:cubicBezTo>
                                    <a:pt x="46" y="121"/>
                                    <a:pt x="47" y="121"/>
                                    <a:pt x="49" y="121"/>
                                  </a:cubicBezTo>
                                  <a:lnTo>
                                    <a:pt x="49" y="135"/>
                                  </a:lnTo>
                                  <a:cubicBezTo>
                                    <a:pt x="47" y="136"/>
                                    <a:pt x="45" y="136"/>
                                    <a:pt x="42" y="136"/>
                                  </a:cubicBezTo>
                                  <a:cubicBezTo>
                                    <a:pt x="40" y="136"/>
                                    <a:pt x="38" y="137"/>
                                    <a:pt x="35" y="137"/>
                                  </a:cubicBezTo>
                                  <a:cubicBezTo>
                                    <a:pt x="27" y="137"/>
                                    <a:pt x="21" y="135"/>
                                    <a:pt x="18" y="130"/>
                                  </a:cubicBezTo>
                                  <a:cubicBezTo>
                                    <a:pt x="15" y="126"/>
                                    <a:pt x="14" y="121"/>
                                    <a:pt x="14" y="114"/>
                                  </a:cubicBezTo>
                                  <a:lnTo>
                                    <a:pt x="14" y="44"/>
                                  </a:lnTo>
                                  <a:lnTo>
                                    <a:pt x="0" y="44"/>
                                  </a:lnTo>
                                  <a:lnTo>
                                    <a:pt x="0" y="29"/>
                                  </a:lnTo>
                                  <a:lnTo>
                                    <a:pt x="14" y="29"/>
                                  </a:lnTo>
                                  <a:lnTo>
                                    <a:pt x="14"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77" name="Freeform 1036"/>
                          <wps:cNvSpPr>
                            <a:spLocks noEditPoints="1"/>
                          </wps:cNvSpPr>
                          <wps:spPr bwMode="auto">
                            <a:xfrm>
                              <a:off x="674" y="841"/>
                              <a:ext cx="68" cy="88"/>
                            </a:xfrm>
                            <a:custGeom>
                              <a:avLst/>
                              <a:gdLst>
                                <a:gd name="T0" fmla="*/ 18 w 85"/>
                                <a:gd name="T1" fmla="*/ 2 h 111"/>
                                <a:gd name="T2" fmla="*/ 18 w 85"/>
                                <a:gd name="T3" fmla="*/ 2 h 111"/>
                                <a:gd name="T4" fmla="*/ 18 w 85"/>
                                <a:gd name="T5" fmla="*/ 72 h 111"/>
                                <a:gd name="T6" fmla="*/ 21 w 85"/>
                                <a:gd name="T7" fmla="*/ 86 h 111"/>
                                <a:gd name="T8" fmla="*/ 39 w 85"/>
                                <a:gd name="T9" fmla="*/ 95 h 111"/>
                                <a:gd name="T10" fmla="*/ 64 w 85"/>
                                <a:gd name="T11" fmla="*/ 79 h 111"/>
                                <a:gd name="T12" fmla="*/ 68 w 85"/>
                                <a:gd name="T13" fmla="*/ 54 h 111"/>
                                <a:gd name="T14" fmla="*/ 68 w 85"/>
                                <a:gd name="T15" fmla="*/ 2 h 111"/>
                                <a:gd name="T16" fmla="*/ 85 w 85"/>
                                <a:gd name="T17" fmla="*/ 2 h 111"/>
                                <a:gd name="T18" fmla="*/ 85 w 85"/>
                                <a:gd name="T19" fmla="*/ 108 h 111"/>
                                <a:gd name="T20" fmla="*/ 69 w 85"/>
                                <a:gd name="T21" fmla="*/ 108 h 111"/>
                                <a:gd name="T22" fmla="*/ 69 w 85"/>
                                <a:gd name="T23" fmla="*/ 92 h 111"/>
                                <a:gd name="T24" fmla="*/ 60 w 85"/>
                                <a:gd name="T25" fmla="*/ 103 h 111"/>
                                <a:gd name="T26" fmla="*/ 36 w 85"/>
                                <a:gd name="T27" fmla="*/ 111 h 111"/>
                                <a:gd name="T28" fmla="*/ 5 w 85"/>
                                <a:gd name="T29" fmla="*/ 96 h 111"/>
                                <a:gd name="T30" fmla="*/ 0 w 85"/>
                                <a:gd name="T31" fmla="*/ 74 h 111"/>
                                <a:gd name="T32" fmla="*/ 0 w 85"/>
                                <a:gd name="T33" fmla="*/ 2 h 111"/>
                                <a:gd name="T34" fmla="*/ 18 w 85"/>
                                <a:gd name="T35" fmla="*/ 2 h 111"/>
                                <a:gd name="T36" fmla="*/ 43 w 85"/>
                                <a:gd name="T37" fmla="*/ 0 h 111"/>
                                <a:gd name="T38" fmla="*/ 43 w 85"/>
                                <a:gd name="T39" fmla="*/ 0 h 111"/>
                                <a:gd name="T40" fmla="*/ 43 w 85"/>
                                <a:gd name="T41" fmla="*/ 0 h 1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85" h="111">
                                  <a:moveTo>
                                    <a:pt x="18" y="2"/>
                                  </a:moveTo>
                                  <a:lnTo>
                                    <a:pt x="18" y="2"/>
                                  </a:lnTo>
                                  <a:lnTo>
                                    <a:pt x="18" y="72"/>
                                  </a:lnTo>
                                  <a:cubicBezTo>
                                    <a:pt x="18" y="78"/>
                                    <a:pt x="19" y="82"/>
                                    <a:pt x="21" y="86"/>
                                  </a:cubicBezTo>
                                  <a:cubicBezTo>
                                    <a:pt x="24" y="92"/>
                                    <a:pt x="30" y="95"/>
                                    <a:pt x="39" y="95"/>
                                  </a:cubicBezTo>
                                  <a:cubicBezTo>
                                    <a:pt x="51" y="95"/>
                                    <a:pt x="59" y="90"/>
                                    <a:pt x="64" y="79"/>
                                  </a:cubicBezTo>
                                  <a:cubicBezTo>
                                    <a:pt x="66" y="73"/>
                                    <a:pt x="68" y="65"/>
                                    <a:pt x="68" y="54"/>
                                  </a:cubicBezTo>
                                  <a:lnTo>
                                    <a:pt x="68" y="2"/>
                                  </a:lnTo>
                                  <a:lnTo>
                                    <a:pt x="85" y="2"/>
                                  </a:lnTo>
                                  <a:lnTo>
                                    <a:pt x="85" y="108"/>
                                  </a:lnTo>
                                  <a:lnTo>
                                    <a:pt x="69" y="108"/>
                                  </a:lnTo>
                                  <a:lnTo>
                                    <a:pt x="69" y="92"/>
                                  </a:lnTo>
                                  <a:cubicBezTo>
                                    <a:pt x="66" y="96"/>
                                    <a:pt x="64" y="100"/>
                                    <a:pt x="60" y="103"/>
                                  </a:cubicBezTo>
                                  <a:cubicBezTo>
                                    <a:pt x="53" y="108"/>
                                    <a:pt x="45" y="111"/>
                                    <a:pt x="36" y="111"/>
                                  </a:cubicBezTo>
                                  <a:cubicBezTo>
                                    <a:pt x="20" y="111"/>
                                    <a:pt x="10" y="106"/>
                                    <a:pt x="5" y="96"/>
                                  </a:cubicBezTo>
                                  <a:cubicBezTo>
                                    <a:pt x="2" y="90"/>
                                    <a:pt x="0" y="83"/>
                                    <a:pt x="0" y="74"/>
                                  </a:cubicBezTo>
                                  <a:lnTo>
                                    <a:pt x="0" y="2"/>
                                  </a:lnTo>
                                  <a:lnTo>
                                    <a:pt x="18" y="2"/>
                                  </a:lnTo>
                                  <a:close/>
                                  <a:moveTo>
                                    <a:pt x="43" y="0"/>
                                  </a:moveTo>
                                  <a:lnTo>
                                    <a:pt x="43" y="0"/>
                                  </a:lnTo>
                                  <a:lnTo>
                                    <a:pt x="43"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78" name="Freeform 1037"/>
                          <wps:cNvSpPr>
                            <a:spLocks noEditPoints="1"/>
                          </wps:cNvSpPr>
                          <wps:spPr bwMode="auto">
                            <a:xfrm>
                              <a:off x="759" y="811"/>
                              <a:ext cx="74" cy="119"/>
                            </a:xfrm>
                            <a:custGeom>
                              <a:avLst/>
                              <a:gdLst>
                                <a:gd name="T0" fmla="*/ 19 w 94"/>
                                <a:gd name="T1" fmla="*/ 93 h 149"/>
                                <a:gd name="T2" fmla="*/ 19 w 94"/>
                                <a:gd name="T3" fmla="*/ 93 h 149"/>
                                <a:gd name="T4" fmla="*/ 26 w 94"/>
                                <a:gd name="T5" fmla="*/ 122 h 149"/>
                                <a:gd name="T6" fmla="*/ 49 w 94"/>
                                <a:gd name="T7" fmla="*/ 133 h 149"/>
                                <a:gd name="T8" fmla="*/ 69 w 94"/>
                                <a:gd name="T9" fmla="*/ 123 h 149"/>
                                <a:gd name="T10" fmla="*/ 77 w 94"/>
                                <a:gd name="T11" fmla="*/ 92 h 149"/>
                                <a:gd name="T12" fmla="*/ 69 w 94"/>
                                <a:gd name="T13" fmla="*/ 63 h 149"/>
                                <a:gd name="T14" fmla="*/ 49 w 94"/>
                                <a:gd name="T15" fmla="*/ 53 h 149"/>
                                <a:gd name="T16" fmla="*/ 27 w 94"/>
                                <a:gd name="T17" fmla="*/ 63 h 149"/>
                                <a:gd name="T18" fmla="*/ 19 w 94"/>
                                <a:gd name="T19" fmla="*/ 93 h 149"/>
                                <a:gd name="T20" fmla="*/ 19 w 94"/>
                                <a:gd name="T21" fmla="*/ 93 h 149"/>
                                <a:gd name="T22" fmla="*/ 46 w 94"/>
                                <a:gd name="T23" fmla="*/ 37 h 149"/>
                                <a:gd name="T24" fmla="*/ 46 w 94"/>
                                <a:gd name="T25" fmla="*/ 37 h 149"/>
                                <a:gd name="T26" fmla="*/ 66 w 94"/>
                                <a:gd name="T27" fmla="*/ 43 h 149"/>
                                <a:gd name="T28" fmla="*/ 77 w 94"/>
                                <a:gd name="T29" fmla="*/ 53 h 149"/>
                                <a:gd name="T30" fmla="*/ 77 w 94"/>
                                <a:gd name="T31" fmla="*/ 0 h 149"/>
                                <a:gd name="T32" fmla="*/ 94 w 94"/>
                                <a:gd name="T33" fmla="*/ 0 h 149"/>
                                <a:gd name="T34" fmla="*/ 94 w 94"/>
                                <a:gd name="T35" fmla="*/ 145 h 149"/>
                                <a:gd name="T36" fmla="*/ 78 w 94"/>
                                <a:gd name="T37" fmla="*/ 145 h 149"/>
                                <a:gd name="T38" fmla="*/ 78 w 94"/>
                                <a:gd name="T39" fmla="*/ 130 h 149"/>
                                <a:gd name="T40" fmla="*/ 63 w 94"/>
                                <a:gd name="T41" fmla="*/ 144 h 149"/>
                                <a:gd name="T42" fmla="*/ 44 w 94"/>
                                <a:gd name="T43" fmla="*/ 149 h 149"/>
                                <a:gd name="T44" fmla="*/ 13 w 94"/>
                                <a:gd name="T45" fmla="*/ 134 h 149"/>
                                <a:gd name="T46" fmla="*/ 0 w 94"/>
                                <a:gd name="T47" fmla="*/ 94 h 149"/>
                                <a:gd name="T48" fmla="*/ 12 w 94"/>
                                <a:gd name="T49" fmla="*/ 54 h 149"/>
                                <a:gd name="T50" fmla="*/ 46 w 94"/>
                                <a:gd name="T51" fmla="*/ 37 h 149"/>
                                <a:gd name="T52" fmla="*/ 46 w 94"/>
                                <a:gd name="T53" fmla="*/ 37 h 14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94" h="149">
                                  <a:moveTo>
                                    <a:pt x="19" y="93"/>
                                  </a:moveTo>
                                  <a:lnTo>
                                    <a:pt x="19" y="93"/>
                                  </a:lnTo>
                                  <a:cubicBezTo>
                                    <a:pt x="19" y="105"/>
                                    <a:pt x="21" y="114"/>
                                    <a:pt x="26" y="122"/>
                                  </a:cubicBezTo>
                                  <a:cubicBezTo>
                                    <a:pt x="31" y="129"/>
                                    <a:pt x="38" y="133"/>
                                    <a:pt x="49" y="133"/>
                                  </a:cubicBezTo>
                                  <a:cubicBezTo>
                                    <a:pt x="57" y="133"/>
                                    <a:pt x="64" y="130"/>
                                    <a:pt x="69" y="123"/>
                                  </a:cubicBezTo>
                                  <a:cubicBezTo>
                                    <a:pt x="75" y="116"/>
                                    <a:pt x="77" y="105"/>
                                    <a:pt x="77" y="92"/>
                                  </a:cubicBezTo>
                                  <a:cubicBezTo>
                                    <a:pt x="77" y="79"/>
                                    <a:pt x="75" y="69"/>
                                    <a:pt x="69" y="63"/>
                                  </a:cubicBezTo>
                                  <a:cubicBezTo>
                                    <a:pt x="64" y="56"/>
                                    <a:pt x="57" y="53"/>
                                    <a:pt x="49" y="53"/>
                                  </a:cubicBezTo>
                                  <a:cubicBezTo>
                                    <a:pt x="40" y="53"/>
                                    <a:pt x="33" y="56"/>
                                    <a:pt x="27" y="63"/>
                                  </a:cubicBezTo>
                                  <a:cubicBezTo>
                                    <a:pt x="22" y="70"/>
                                    <a:pt x="19" y="80"/>
                                    <a:pt x="19" y="93"/>
                                  </a:cubicBezTo>
                                  <a:lnTo>
                                    <a:pt x="19" y="93"/>
                                  </a:lnTo>
                                  <a:close/>
                                  <a:moveTo>
                                    <a:pt x="46" y="37"/>
                                  </a:moveTo>
                                  <a:lnTo>
                                    <a:pt x="46" y="37"/>
                                  </a:lnTo>
                                  <a:cubicBezTo>
                                    <a:pt x="54" y="37"/>
                                    <a:pt x="60" y="39"/>
                                    <a:pt x="66" y="43"/>
                                  </a:cubicBezTo>
                                  <a:cubicBezTo>
                                    <a:pt x="69" y="45"/>
                                    <a:pt x="73" y="48"/>
                                    <a:pt x="77" y="53"/>
                                  </a:cubicBezTo>
                                  <a:lnTo>
                                    <a:pt x="77" y="0"/>
                                  </a:lnTo>
                                  <a:lnTo>
                                    <a:pt x="94" y="0"/>
                                  </a:lnTo>
                                  <a:lnTo>
                                    <a:pt x="94" y="145"/>
                                  </a:lnTo>
                                  <a:lnTo>
                                    <a:pt x="78" y="145"/>
                                  </a:lnTo>
                                  <a:lnTo>
                                    <a:pt x="78" y="130"/>
                                  </a:lnTo>
                                  <a:cubicBezTo>
                                    <a:pt x="74" y="137"/>
                                    <a:pt x="69" y="141"/>
                                    <a:pt x="63" y="144"/>
                                  </a:cubicBezTo>
                                  <a:cubicBezTo>
                                    <a:pt x="57" y="147"/>
                                    <a:pt x="51" y="149"/>
                                    <a:pt x="44" y="149"/>
                                  </a:cubicBezTo>
                                  <a:cubicBezTo>
                                    <a:pt x="32" y="149"/>
                                    <a:pt x="22" y="144"/>
                                    <a:pt x="13" y="134"/>
                                  </a:cubicBezTo>
                                  <a:cubicBezTo>
                                    <a:pt x="4" y="124"/>
                                    <a:pt x="0" y="111"/>
                                    <a:pt x="0" y="94"/>
                                  </a:cubicBezTo>
                                  <a:cubicBezTo>
                                    <a:pt x="0" y="79"/>
                                    <a:pt x="4" y="66"/>
                                    <a:pt x="12" y="54"/>
                                  </a:cubicBezTo>
                                  <a:cubicBezTo>
                                    <a:pt x="20" y="43"/>
                                    <a:pt x="31" y="37"/>
                                    <a:pt x="46" y="37"/>
                                  </a:cubicBezTo>
                                  <a:lnTo>
                                    <a:pt x="46" y="37"/>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79" name="Freeform 1038"/>
                          <wps:cNvSpPr>
                            <a:spLocks noEditPoints="1"/>
                          </wps:cNvSpPr>
                          <wps:spPr bwMode="auto">
                            <a:xfrm>
                              <a:off x="845" y="841"/>
                              <a:ext cx="77" cy="120"/>
                            </a:xfrm>
                            <a:custGeom>
                              <a:avLst/>
                              <a:gdLst>
                                <a:gd name="T0" fmla="*/ 77 w 97"/>
                                <a:gd name="T1" fmla="*/ 2 h 151"/>
                                <a:gd name="T2" fmla="*/ 77 w 97"/>
                                <a:gd name="T3" fmla="*/ 2 h 151"/>
                                <a:gd name="T4" fmla="*/ 97 w 97"/>
                                <a:gd name="T5" fmla="*/ 2 h 151"/>
                                <a:gd name="T6" fmla="*/ 80 w 97"/>
                                <a:gd name="T7" fmla="*/ 49 h 151"/>
                                <a:gd name="T8" fmla="*/ 64 w 97"/>
                                <a:gd name="T9" fmla="*/ 93 h 151"/>
                                <a:gd name="T10" fmla="*/ 42 w 97"/>
                                <a:gd name="T11" fmla="*/ 142 h 151"/>
                                <a:gd name="T12" fmla="*/ 21 w 97"/>
                                <a:gd name="T13" fmla="*/ 151 h 151"/>
                                <a:gd name="T14" fmla="*/ 15 w 97"/>
                                <a:gd name="T15" fmla="*/ 151 h 151"/>
                                <a:gd name="T16" fmla="*/ 10 w 97"/>
                                <a:gd name="T17" fmla="*/ 150 h 151"/>
                                <a:gd name="T18" fmla="*/ 10 w 97"/>
                                <a:gd name="T19" fmla="*/ 134 h 151"/>
                                <a:gd name="T20" fmla="*/ 17 w 97"/>
                                <a:gd name="T21" fmla="*/ 135 h 151"/>
                                <a:gd name="T22" fmla="*/ 20 w 97"/>
                                <a:gd name="T23" fmla="*/ 136 h 151"/>
                                <a:gd name="T24" fmla="*/ 28 w 97"/>
                                <a:gd name="T25" fmla="*/ 134 h 151"/>
                                <a:gd name="T26" fmla="*/ 31 w 97"/>
                                <a:gd name="T27" fmla="*/ 130 h 151"/>
                                <a:gd name="T28" fmla="*/ 35 w 97"/>
                                <a:gd name="T29" fmla="*/ 122 h 151"/>
                                <a:gd name="T30" fmla="*/ 39 w 97"/>
                                <a:gd name="T31" fmla="*/ 111 h 151"/>
                                <a:gd name="T32" fmla="*/ 0 w 97"/>
                                <a:gd name="T33" fmla="*/ 2 h 151"/>
                                <a:gd name="T34" fmla="*/ 21 w 97"/>
                                <a:gd name="T35" fmla="*/ 2 h 151"/>
                                <a:gd name="T36" fmla="*/ 49 w 97"/>
                                <a:gd name="T37" fmla="*/ 88 h 151"/>
                                <a:gd name="T38" fmla="*/ 77 w 97"/>
                                <a:gd name="T39" fmla="*/ 2 h 151"/>
                                <a:gd name="T40" fmla="*/ 49 w 97"/>
                                <a:gd name="T41" fmla="*/ 0 h 151"/>
                                <a:gd name="T42" fmla="*/ 49 w 97"/>
                                <a:gd name="T43" fmla="*/ 0 h 151"/>
                                <a:gd name="T44" fmla="*/ 49 w 97"/>
                                <a:gd name="T45" fmla="*/ 0 h 1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97" h="151">
                                  <a:moveTo>
                                    <a:pt x="77" y="2"/>
                                  </a:moveTo>
                                  <a:lnTo>
                                    <a:pt x="77" y="2"/>
                                  </a:lnTo>
                                  <a:lnTo>
                                    <a:pt x="97" y="2"/>
                                  </a:lnTo>
                                  <a:cubicBezTo>
                                    <a:pt x="94" y="9"/>
                                    <a:pt x="89" y="25"/>
                                    <a:pt x="80" y="49"/>
                                  </a:cubicBezTo>
                                  <a:cubicBezTo>
                                    <a:pt x="74" y="67"/>
                                    <a:pt x="68" y="82"/>
                                    <a:pt x="64" y="93"/>
                                  </a:cubicBezTo>
                                  <a:cubicBezTo>
                                    <a:pt x="54" y="120"/>
                                    <a:pt x="47" y="136"/>
                                    <a:pt x="42" y="142"/>
                                  </a:cubicBezTo>
                                  <a:cubicBezTo>
                                    <a:pt x="38" y="148"/>
                                    <a:pt x="31" y="151"/>
                                    <a:pt x="21" y="151"/>
                                  </a:cubicBezTo>
                                  <a:cubicBezTo>
                                    <a:pt x="18" y="151"/>
                                    <a:pt x="16" y="151"/>
                                    <a:pt x="15" y="151"/>
                                  </a:cubicBezTo>
                                  <a:cubicBezTo>
                                    <a:pt x="14" y="151"/>
                                    <a:pt x="12" y="150"/>
                                    <a:pt x="10" y="150"/>
                                  </a:cubicBezTo>
                                  <a:lnTo>
                                    <a:pt x="10" y="134"/>
                                  </a:lnTo>
                                  <a:cubicBezTo>
                                    <a:pt x="13" y="135"/>
                                    <a:pt x="15" y="135"/>
                                    <a:pt x="17" y="135"/>
                                  </a:cubicBezTo>
                                  <a:cubicBezTo>
                                    <a:pt x="18" y="135"/>
                                    <a:pt x="19" y="136"/>
                                    <a:pt x="20" y="136"/>
                                  </a:cubicBezTo>
                                  <a:cubicBezTo>
                                    <a:pt x="24" y="136"/>
                                    <a:pt x="26" y="135"/>
                                    <a:pt x="28" y="134"/>
                                  </a:cubicBezTo>
                                  <a:cubicBezTo>
                                    <a:pt x="29" y="133"/>
                                    <a:pt x="30" y="132"/>
                                    <a:pt x="31" y="130"/>
                                  </a:cubicBezTo>
                                  <a:cubicBezTo>
                                    <a:pt x="32" y="129"/>
                                    <a:pt x="33" y="127"/>
                                    <a:pt x="35" y="122"/>
                                  </a:cubicBezTo>
                                  <a:cubicBezTo>
                                    <a:pt x="37" y="117"/>
                                    <a:pt x="39" y="113"/>
                                    <a:pt x="39" y="111"/>
                                  </a:cubicBezTo>
                                  <a:lnTo>
                                    <a:pt x="0" y="2"/>
                                  </a:lnTo>
                                  <a:lnTo>
                                    <a:pt x="21" y="2"/>
                                  </a:lnTo>
                                  <a:lnTo>
                                    <a:pt x="49" y="88"/>
                                  </a:lnTo>
                                  <a:lnTo>
                                    <a:pt x="77" y="2"/>
                                  </a:lnTo>
                                  <a:close/>
                                  <a:moveTo>
                                    <a:pt x="49" y="0"/>
                                  </a:moveTo>
                                  <a:lnTo>
                                    <a:pt x="49" y="0"/>
                                  </a:lnTo>
                                  <a:lnTo>
                                    <a:pt x="49"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80" name="Freeform 1039"/>
                          <wps:cNvSpPr>
                            <a:spLocks/>
                          </wps:cNvSpPr>
                          <wps:spPr bwMode="auto">
                            <a:xfrm>
                              <a:off x="5974" y="4578"/>
                              <a:ext cx="77" cy="113"/>
                            </a:xfrm>
                            <a:custGeom>
                              <a:avLst/>
                              <a:gdLst>
                                <a:gd name="T0" fmla="*/ 0 w 97"/>
                                <a:gd name="T1" fmla="*/ 142 h 142"/>
                                <a:gd name="T2" fmla="*/ 0 w 97"/>
                                <a:gd name="T3" fmla="*/ 142 h 142"/>
                                <a:gd name="T4" fmla="*/ 7 w 97"/>
                                <a:gd name="T5" fmla="*/ 110 h 142"/>
                                <a:gd name="T6" fmla="*/ 33 w 97"/>
                                <a:gd name="T7" fmla="*/ 86 h 142"/>
                                <a:gd name="T8" fmla="*/ 52 w 97"/>
                                <a:gd name="T9" fmla="*/ 75 h 142"/>
                                <a:gd name="T10" fmla="*/ 70 w 97"/>
                                <a:gd name="T11" fmla="*/ 62 h 142"/>
                                <a:gd name="T12" fmla="*/ 78 w 97"/>
                                <a:gd name="T13" fmla="*/ 44 h 142"/>
                                <a:gd name="T14" fmla="*/ 70 w 97"/>
                                <a:gd name="T15" fmla="*/ 24 h 142"/>
                                <a:gd name="T16" fmla="*/ 51 w 97"/>
                                <a:gd name="T17" fmla="*/ 17 h 142"/>
                                <a:gd name="T18" fmla="*/ 25 w 97"/>
                                <a:gd name="T19" fmla="*/ 30 h 142"/>
                                <a:gd name="T20" fmla="*/ 21 w 97"/>
                                <a:gd name="T21" fmla="*/ 51 h 142"/>
                                <a:gd name="T22" fmla="*/ 3 w 97"/>
                                <a:gd name="T23" fmla="*/ 51 h 142"/>
                                <a:gd name="T24" fmla="*/ 10 w 97"/>
                                <a:gd name="T25" fmla="*/ 21 h 142"/>
                                <a:gd name="T26" fmla="*/ 51 w 97"/>
                                <a:gd name="T27" fmla="*/ 0 h 142"/>
                                <a:gd name="T28" fmla="*/ 86 w 97"/>
                                <a:gd name="T29" fmla="*/ 14 h 142"/>
                                <a:gd name="T30" fmla="*/ 97 w 97"/>
                                <a:gd name="T31" fmla="*/ 43 h 142"/>
                                <a:gd name="T32" fmla="*/ 86 w 97"/>
                                <a:gd name="T33" fmla="*/ 72 h 142"/>
                                <a:gd name="T34" fmla="*/ 61 w 97"/>
                                <a:gd name="T35" fmla="*/ 89 h 142"/>
                                <a:gd name="T36" fmla="*/ 47 w 97"/>
                                <a:gd name="T37" fmla="*/ 96 h 142"/>
                                <a:gd name="T38" fmla="*/ 32 w 97"/>
                                <a:gd name="T39" fmla="*/ 106 h 142"/>
                                <a:gd name="T40" fmla="*/ 20 w 97"/>
                                <a:gd name="T41" fmla="*/ 125 h 142"/>
                                <a:gd name="T42" fmla="*/ 97 w 97"/>
                                <a:gd name="T43" fmla="*/ 125 h 142"/>
                                <a:gd name="T44" fmla="*/ 97 w 97"/>
                                <a:gd name="T45" fmla="*/ 142 h 142"/>
                                <a:gd name="T46" fmla="*/ 0 w 97"/>
                                <a:gd name="T47"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7" h="142">
                                  <a:moveTo>
                                    <a:pt x="0" y="142"/>
                                  </a:moveTo>
                                  <a:lnTo>
                                    <a:pt x="0" y="142"/>
                                  </a:lnTo>
                                  <a:cubicBezTo>
                                    <a:pt x="0" y="130"/>
                                    <a:pt x="3" y="119"/>
                                    <a:pt x="7" y="110"/>
                                  </a:cubicBezTo>
                                  <a:cubicBezTo>
                                    <a:pt x="12" y="101"/>
                                    <a:pt x="20" y="93"/>
                                    <a:pt x="33" y="86"/>
                                  </a:cubicBezTo>
                                  <a:lnTo>
                                    <a:pt x="52" y="75"/>
                                  </a:lnTo>
                                  <a:cubicBezTo>
                                    <a:pt x="60" y="70"/>
                                    <a:pt x="66" y="66"/>
                                    <a:pt x="70" y="62"/>
                                  </a:cubicBezTo>
                                  <a:cubicBezTo>
                                    <a:pt x="75" y="57"/>
                                    <a:pt x="78" y="51"/>
                                    <a:pt x="78" y="44"/>
                                  </a:cubicBezTo>
                                  <a:cubicBezTo>
                                    <a:pt x="78" y="35"/>
                                    <a:pt x="75" y="29"/>
                                    <a:pt x="70" y="24"/>
                                  </a:cubicBezTo>
                                  <a:cubicBezTo>
                                    <a:pt x="66" y="19"/>
                                    <a:pt x="59" y="17"/>
                                    <a:pt x="51" y="17"/>
                                  </a:cubicBezTo>
                                  <a:cubicBezTo>
                                    <a:pt x="39" y="17"/>
                                    <a:pt x="30" y="21"/>
                                    <a:pt x="25" y="30"/>
                                  </a:cubicBezTo>
                                  <a:cubicBezTo>
                                    <a:pt x="23" y="35"/>
                                    <a:pt x="22" y="42"/>
                                    <a:pt x="21" y="51"/>
                                  </a:cubicBezTo>
                                  <a:lnTo>
                                    <a:pt x="3" y="51"/>
                                  </a:lnTo>
                                  <a:cubicBezTo>
                                    <a:pt x="3" y="39"/>
                                    <a:pt x="6" y="29"/>
                                    <a:pt x="10" y="21"/>
                                  </a:cubicBezTo>
                                  <a:cubicBezTo>
                                    <a:pt x="18" y="7"/>
                                    <a:pt x="31" y="0"/>
                                    <a:pt x="51" y="0"/>
                                  </a:cubicBezTo>
                                  <a:cubicBezTo>
                                    <a:pt x="67" y="0"/>
                                    <a:pt x="79" y="5"/>
                                    <a:pt x="86" y="14"/>
                                  </a:cubicBezTo>
                                  <a:cubicBezTo>
                                    <a:pt x="94" y="22"/>
                                    <a:pt x="97" y="32"/>
                                    <a:pt x="97" y="43"/>
                                  </a:cubicBezTo>
                                  <a:cubicBezTo>
                                    <a:pt x="97" y="54"/>
                                    <a:pt x="93" y="64"/>
                                    <a:pt x="86" y="72"/>
                                  </a:cubicBezTo>
                                  <a:cubicBezTo>
                                    <a:pt x="81" y="76"/>
                                    <a:pt x="73" y="82"/>
                                    <a:pt x="61" y="89"/>
                                  </a:cubicBezTo>
                                  <a:lnTo>
                                    <a:pt x="47" y="96"/>
                                  </a:lnTo>
                                  <a:cubicBezTo>
                                    <a:pt x="41" y="100"/>
                                    <a:pt x="36" y="103"/>
                                    <a:pt x="32" y="106"/>
                                  </a:cubicBezTo>
                                  <a:cubicBezTo>
                                    <a:pt x="26" y="112"/>
                                    <a:pt x="21" y="118"/>
                                    <a:pt x="20" y="125"/>
                                  </a:cubicBezTo>
                                  <a:lnTo>
                                    <a:pt x="97" y="125"/>
                                  </a:lnTo>
                                  <a:lnTo>
                                    <a:pt x="97" y="142"/>
                                  </a:lnTo>
                                  <a:lnTo>
                                    <a:pt x="0"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81" name="Freeform 1040"/>
                          <wps:cNvSpPr>
                            <a:spLocks/>
                          </wps:cNvSpPr>
                          <wps:spPr bwMode="auto">
                            <a:xfrm>
                              <a:off x="6072" y="4674"/>
                              <a:ext cx="16" cy="17"/>
                            </a:xfrm>
                            <a:custGeom>
                              <a:avLst/>
                              <a:gdLst>
                                <a:gd name="T0" fmla="*/ 0 w 20"/>
                                <a:gd name="T1" fmla="*/ 0 h 21"/>
                                <a:gd name="T2" fmla="*/ 0 w 20"/>
                                <a:gd name="T3" fmla="*/ 0 h 21"/>
                                <a:gd name="T4" fmla="*/ 20 w 20"/>
                                <a:gd name="T5" fmla="*/ 0 h 21"/>
                                <a:gd name="T6" fmla="*/ 20 w 20"/>
                                <a:gd name="T7" fmla="*/ 21 h 21"/>
                                <a:gd name="T8" fmla="*/ 0 w 20"/>
                                <a:gd name="T9" fmla="*/ 21 h 21"/>
                                <a:gd name="T10" fmla="*/ 0 w 20"/>
                                <a:gd name="T11" fmla="*/ 0 h 21"/>
                              </a:gdLst>
                              <a:ahLst/>
                              <a:cxnLst>
                                <a:cxn ang="0">
                                  <a:pos x="T0" y="T1"/>
                                </a:cxn>
                                <a:cxn ang="0">
                                  <a:pos x="T2" y="T3"/>
                                </a:cxn>
                                <a:cxn ang="0">
                                  <a:pos x="T4" y="T5"/>
                                </a:cxn>
                                <a:cxn ang="0">
                                  <a:pos x="T6" y="T7"/>
                                </a:cxn>
                                <a:cxn ang="0">
                                  <a:pos x="T8" y="T9"/>
                                </a:cxn>
                                <a:cxn ang="0">
                                  <a:pos x="T10" y="T11"/>
                                </a:cxn>
                              </a:cxnLst>
                              <a:rect l="0" t="0" r="r" b="b"/>
                              <a:pathLst>
                                <a:path w="20" h="21">
                                  <a:moveTo>
                                    <a:pt x="0" y="0"/>
                                  </a:moveTo>
                                  <a:lnTo>
                                    <a:pt x="0" y="0"/>
                                  </a:lnTo>
                                  <a:lnTo>
                                    <a:pt x="20" y="0"/>
                                  </a:lnTo>
                                  <a:lnTo>
                                    <a:pt x="20"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82" name="Freeform 1041"/>
                          <wps:cNvSpPr>
                            <a:spLocks/>
                          </wps:cNvSpPr>
                          <wps:spPr bwMode="auto">
                            <a:xfrm>
                              <a:off x="6118" y="4579"/>
                              <a:ext cx="42" cy="112"/>
                            </a:xfrm>
                            <a:custGeom>
                              <a:avLst/>
                              <a:gdLst>
                                <a:gd name="T0" fmla="*/ 0 w 52"/>
                                <a:gd name="T1" fmla="*/ 41 h 141"/>
                                <a:gd name="T2" fmla="*/ 0 w 52"/>
                                <a:gd name="T3" fmla="*/ 41 h 141"/>
                                <a:gd name="T4" fmla="*/ 0 w 52"/>
                                <a:gd name="T5" fmla="*/ 28 h 141"/>
                                <a:gd name="T6" fmla="*/ 27 w 52"/>
                                <a:gd name="T7" fmla="*/ 21 h 141"/>
                                <a:gd name="T8" fmla="*/ 38 w 52"/>
                                <a:gd name="T9" fmla="*/ 0 h 141"/>
                                <a:gd name="T10" fmla="*/ 52 w 52"/>
                                <a:gd name="T11" fmla="*/ 0 h 141"/>
                                <a:gd name="T12" fmla="*/ 52 w 52"/>
                                <a:gd name="T13" fmla="*/ 141 h 141"/>
                                <a:gd name="T14" fmla="*/ 33 w 52"/>
                                <a:gd name="T15" fmla="*/ 141 h 141"/>
                                <a:gd name="T16" fmla="*/ 33 w 52"/>
                                <a:gd name="T17" fmla="*/ 41 h 141"/>
                                <a:gd name="T18" fmla="*/ 0 w 52"/>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1">
                                  <a:moveTo>
                                    <a:pt x="0" y="41"/>
                                  </a:moveTo>
                                  <a:lnTo>
                                    <a:pt x="0" y="41"/>
                                  </a:lnTo>
                                  <a:lnTo>
                                    <a:pt x="0" y="28"/>
                                  </a:lnTo>
                                  <a:cubicBezTo>
                                    <a:pt x="13" y="26"/>
                                    <a:pt x="22" y="24"/>
                                    <a:pt x="27" y="21"/>
                                  </a:cubicBezTo>
                                  <a:cubicBezTo>
                                    <a:pt x="32" y="18"/>
                                    <a:pt x="36" y="11"/>
                                    <a:pt x="38" y="0"/>
                                  </a:cubicBezTo>
                                  <a:lnTo>
                                    <a:pt x="52" y="0"/>
                                  </a:lnTo>
                                  <a:lnTo>
                                    <a:pt x="52" y="141"/>
                                  </a:lnTo>
                                  <a:lnTo>
                                    <a:pt x="33" y="141"/>
                                  </a:lnTo>
                                  <a:lnTo>
                                    <a:pt x="33"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83" name="Freeform 1042"/>
                          <wps:cNvSpPr>
                            <a:spLocks/>
                          </wps:cNvSpPr>
                          <wps:spPr bwMode="auto">
                            <a:xfrm>
                              <a:off x="6196" y="4579"/>
                              <a:ext cx="41" cy="112"/>
                            </a:xfrm>
                            <a:custGeom>
                              <a:avLst/>
                              <a:gdLst>
                                <a:gd name="T0" fmla="*/ 0 w 52"/>
                                <a:gd name="T1" fmla="*/ 41 h 141"/>
                                <a:gd name="T2" fmla="*/ 0 w 52"/>
                                <a:gd name="T3" fmla="*/ 41 h 141"/>
                                <a:gd name="T4" fmla="*/ 0 w 52"/>
                                <a:gd name="T5" fmla="*/ 28 h 141"/>
                                <a:gd name="T6" fmla="*/ 27 w 52"/>
                                <a:gd name="T7" fmla="*/ 21 h 141"/>
                                <a:gd name="T8" fmla="*/ 38 w 52"/>
                                <a:gd name="T9" fmla="*/ 0 h 141"/>
                                <a:gd name="T10" fmla="*/ 52 w 52"/>
                                <a:gd name="T11" fmla="*/ 0 h 141"/>
                                <a:gd name="T12" fmla="*/ 52 w 52"/>
                                <a:gd name="T13" fmla="*/ 141 h 141"/>
                                <a:gd name="T14" fmla="*/ 33 w 52"/>
                                <a:gd name="T15" fmla="*/ 141 h 141"/>
                                <a:gd name="T16" fmla="*/ 33 w 52"/>
                                <a:gd name="T17" fmla="*/ 41 h 141"/>
                                <a:gd name="T18" fmla="*/ 0 w 52"/>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1">
                                  <a:moveTo>
                                    <a:pt x="0" y="41"/>
                                  </a:moveTo>
                                  <a:lnTo>
                                    <a:pt x="0" y="41"/>
                                  </a:lnTo>
                                  <a:lnTo>
                                    <a:pt x="0" y="28"/>
                                  </a:lnTo>
                                  <a:cubicBezTo>
                                    <a:pt x="13" y="26"/>
                                    <a:pt x="22" y="24"/>
                                    <a:pt x="27" y="21"/>
                                  </a:cubicBezTo>
                                  <a:cubicBezTo>
                                    <a:pt x="32" y="18"/>
                                    <a:pt x="36" y="11"/>
                                    <a:pt x="38" y="0"/>
                                  </a:cubicBezTo>
                                  <a:lnTo>
                                    <a:pt x="52" y="0"/>
                                  </a:lnTo>
                                  <a:lnTo>
                                    <a:pt x="52" y="141"/>
                                  </a:lnTo>
                                  <a:lnTo>
                                    <a:pt x="33" y="141"/>
                                  </a:lnTo>
                                  <a:lnTo>
                                    <a:pt x="33"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84" name="Freeform 1043"/>
                          <wps:cNvSpPr>
                            <a:spLocks/>
                          </wps:cNvSpPr>
                          <wps:spPr bwMode="auto">
                            <a:xfrm>
                              <a:off x="6326" y="4574"/>
                              <a:ext cx="37" cy="149"/>
                            </a:xfrm>
                            <a:custGeom>
                              <a:avLst/>
                              <a:gdLst>
                                <a:gd name="T0" fmla="*/ 46 w 46"/>
                                <a:gd name="T1" fmla="*/ 0 h 188"/>
                                <a:gd name="T2" fmla="*/ 46 w 46"/>
                                <a:gd name="T3" fmla="*/ 0 h 188"/>
                                <a:gd name="T4" fmla="*/ 25 w 46"/>
                                <a:gd name="T5" fmla="*/ 44 h 188"/>
                                <a:gd name="T6" fmla="*/ 18 w 46"/>
                                <a:gd name="T7" fmla="*/ 94 h 188"/>
                                <a:gd name="T8" fmla="*/ 26 w 46"/>
                                <a:gd name="T9" fmla="*/ 146 h 188"/>
                                <a:gd name="T10" fmla="*/ 46 w 46"/>
                                <a:gd name="T11" fmla="*/ 188 h 188"/>
                                <a:gd name="T12" fmla="*/ 34 w 46"/>
                                <a:gd name="T13" fmla="*/ 188 h 188"/>
                                <a:gd name="T14" fmla="*/ 16 w 46"/>
                                <a:gd name="T15" fmla="*/ 160 h 188"/>
                                <a:gd name="T16" fmla="*/ 9 w 46"/>
                                <a:gd name="T17" fmla="*/ 143 h 188"/>
                                <a:gd name="T18" fmla="*/ 1 w 46"/>
                                <a:gd name="T19" fmla="*/ 112 h 188"/>
                                <a:gd name="T20" fmla="*/ 0 w 46"/>
                                <a:gd name="T21" fmla="*/ 95 h 188"/>
                                <a:gd name="T22" fmla="*/ 9 w 46"/>
                                <a:gd name="T23" fmla="*/ 43 h 188"/>
                                <a:gd name="T24" fmla="*/ 33 w 46"/>
                                <a:gd name="T25" fmla="*/ 0 h 188"/>
                                <a:gd name="T26" fmla="*/ 46 w 46"/>
                                <a:gd name="T27" fmla="*/ 0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46" y="0"/>
                                  </a:moveTo>
                                  <a:lnTo>
                                    <a:pt x="46" y="0"/>
                                  </a:lnTo>
                                  <a:cubicBezTo>
                                    <a:pt x="35" y="20"/>
                                    <a:pt x="28" y="35"/>
                                    <a:pt x="25" y="44"/>
                                  </a:cubicBezTo>
                                  <a:cubicBezTo>
                                    <a:pt x="21" y="59"/>
                                    <a:pt x="18" y="75"/>
                                    <a:pt x="18" y="94"/>
                                  </a:cubicBezTo>
                                  <a:cubicBezTo>
                                    <a:pt x="18" y="113"/>
                                    <a:pt x="21" y="131"/>
                                    <a:pt x="26" y="146"/>
                                  </a:cubicBezTo>
                                  <a:cubicBezTo>
                                    <a:pt x="30" y="156"/>
                                    <a:pt x="36" y="170"/>
                                    <a:pt x="46" y="188"/>
                                  </a:cubicBezTo>
                                  <a:lnTo>
                                    <a:pt x="34" y="188"/>
                                  </a:lnTo>
                                  <a:cubicBezTo>
                                    <a:pt x="24" y="173"/>
                                    <a:pt x="18" y="164"/>
                                    <a:pt x="16" y="160"/>
                                  </a:cubicBezTo>
                                  <a:cubicBezTo>
                                    <a:pt x="14" y="156"/>
                                    <a:pt x="11" y="150"/>
                                    <a:pt x="9" y="143"/>
                                  </a:cubicBezTo>
                                  <a:cubicBezTo>
                                    <a:pt x="5" y="133"/>
                                    <a:pt x="2" y="123"/>
                                    <a:pt x="1" y="112"/>
                                  </a:cubicBezTo>
                                  <a:cubicBezTo>
                                    <a:pt x="0" y="106"/>
                                    <a:pt x="0" y="100"/>
                                    <a:pt x="0" y="95"/>
                                  </a:cubicBezTo>
                                  <a:cubicBezTo>
                                    <a:pt x="0" y="76"/>
                                    <a:pt x="3" y="58"/>
                                    <a:pt x="9" y="43"/>
                                  </a:cubicBezTo>
                                  <a:cubicBezTo>
                                    <a:pt x="13" y="34"/>
                                    <a:pt x="21" y="19"/>
                                    <a:pt x="33" y="0"/>
                                  </a:cubicBezTo>
                                  <a:lnTo>
                                    <a:pt x="46"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85" name="Freeform 1044"/>
                          <wps:cNvSpPr>
                            <a:spLocks noEditPoints="1"/>
                          </wps:cNvSpPr>
                          <wps:spPr bwMode="auto">
                            <a:xfrm>
                              <a:off x="6374" y="4579"/>
                              <a:ext cx="77" cy="115"/>
                            </a:xfrm>
                            <a:custGeom>
                              <a:avLst/>
                              <a:gdLst>
                                <a:gd name="T0" fmla="*/ 48 w 97"/>
                                <a:gd name="T1" fmla="*/ 0 h 145"/>
                                <a:gd name="T2" fmla="*/ 48 w 97"/>
                                <a:gd name="T3" fmla="*/ 0 h 145"/>
                                <a:gd name="T4" fmla="*/ 88 w 97"/>
                                <a:gd name="T5" fmla="*/ 22 h 145"/>
                                <a:gd name="T6" fmla="*/ 97 w 97"/>
                                <a:gd name="T7" fmla="*/ 70 h 145"/>
                                <a:gd name="T8" fmla="*/ 88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9 h 145"/>
                                <a:gd name="T24" fmla="*/ 48 w 97"/>
                                <a:gd name="T25" fmla="*/ 129 h 145"/>
                                <a:gd name="T26" fmla="*/ 70 w 97"/>
                                <a:gd name="T27" fmla="*/ 117 h 145"/>
                                <a:gd name="T28" fmla="*/ 78 w 97"/>
                                <a:gd name="T29" fmla="*/ 71 h 145"/>
                                <a:gd name="T30" fmla="*/ 72 w 97"/>
                                <a:gd name="T31" fmla="*/ 31 h 145"/>
                                <a:gd name="T32" fmla="*/ 49 w 97"/>
                                <a:gd name="T33" fmla="*/ 16 h 145"/>
                                <a:gd name="T34" fmla="*/ 26 w 97"/>
                                <a:gd name="T35" fmla="*/ 31 h 145"/>
                                <a:gd name="T36" fmla="*/ 19 w 97"/>
                                <a:gd name="T37" fmla="*/ 74 h 145"/>
                                <a:gd name="T38" fmla="*/ 23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79" y="7"/>
                                    <a:pt x="88" y="22"/>
                                  </a:cubicBezTo>
                                  <a:cubicBezTo>
                                    <a:pt x="94" y="34"/>
                                    <a:pt x="97" y="50"/>
                                    <a:pt x="97" y="70"/>
                                  </a:cubicBezTo>
                                  <a:cubicBezTo>
                                    <a:pt x="97" y="90"/>
                                    <a:pt x="94" y="105"/>
                                    <a:pt x="88" y="118"/>
                                  </a:cubicBezTo>
                                  <a:cubicBezTo>
                                    <a:pt x="80" y="136"/>
                                    <a:pt x="67" y="145"/>
                                    <a:pt x="48" y="145"/>
                                  </a:cubicBezTo>
                                  <a:cubicBezTo>
                                    <a:pt x="31" y="145"/>
                                    <a:pt x="18" y="138"/>
                                    <a:pt x="10" y="123"/>
                                  </a:cubicBezTo>
                                  <a:cubicBezTo>
                                    <a:pt x="3" y="111"/>
                                    <a:pt x="0" y="94"/>
                                    <a:pt x="0" y="73"/>
                                  </a:cubicBezTo>
                                  <a:cubicBezTo>
                                    <a:pt x="0" y="57"/>
                                    <a:pt x="2" y="44"/>
                                    <a:pt x="6" y="32"/>
                                  </a:cubicBezTo>
                                  <a:cubicBezTo>
                                    <a:pt x="14" y="11"/>
                                    <a:pt x="28" y="0"/>
                                    <a:pt x="48" y="0"/>
                                  </a:cubicBezTo>
                                  <a:lnTo>
                                    <a:pt x="48" y="0"/>
                                  </a:lnTo>
                                  <a:close/>
                                  <a:moveTo>
                                    <a:pt x="48" y="129"/>
                                  </a:moveTo>
                                  <a:lnTo>
                                    <a:pt x="48" y="129"/>
                                  </a:lnTo>
                                  <a:cubicBezTo>
                                    <a:pt x="57" y="129"/>
                                    <a:pt x="64" y="125"/>
                                    <a:pt x="70" y="117"/>
                                  </a:cubicBezTo>
                                  <a:cubicBezTo>
                                    <a:pt x="75" y="108"/>
                                    <a:pt x="78" y="93"/>
                                    <a:pt x="78" y="71"/>
                                  </a:cubicBezTo>
                                  <a:cubicBezTo>
                                    <a:pt x="78" y="55"/>
                                    <a:pt x="76" y="42"/>
                                    <a:pt x="72" y="31"/>
                                  </a:cubicBezTo>
                                  <a:cubicBezTo>
                                    <a:pt x="68" y="21"/>
                                    <a:pt x="60" y="16"/>
                                    <a:pt x="49" y="16"/>
                                  </a:cubicBezTo>
                                  <a:cubicBezTo>
                                    <a:pt x="39" y="16"/>
                                    <a:pt x="31" y="21"/>
                                    <a:pt x="26" y="31"/>
                                  </a:cubicBezTo>
                                  <a:cubicBezTo>
                                    <a:pt x="21" y="40"/>
                                    <a:pt x="19" y="55"/>
                                    <a:pt x="19" y="74"/>
                                  </a:cubicBezTo>
                                  <a:cubicBezTo>
                                    <a:pt x="19" y="88"/>
                                    <a:pt x="20" y="100"/>
                                    <a:pt x="23" y="109"/>
                                  </a:cubicBezTo>
                                  <a:cubicBezTo>
                                    <a:pt x="28" y="122"/>
                                    <a:pt x="36"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86" name="Freeform 1045"/>
                          <wps:cNvSpPr>
                            <a:spLocks/>
                          </wps:cNvSpPr>
                          <wps:spPr bwMode="auto">
                            <a:xfrm>
                              <a:off x="6472" y="4674"/>
                              <a:ext cx="16" cy="17"/>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87" name="Freeform 1046"/>
                          <wps:cNvSpPr>
                            <a:spLocks/>
                          </wps:cNvSpPr>
                          <wps:spPr bwMode="auto">
                            <a:xfrm>
                              <a:off x="6507" y="4579"/>
                              <a:ext cx="78" cy="115"/>
                            </a:xfrm>
                            <a:custGeom>
                              <a:avLst/>
                              <a:gdLst>
                                <a:gd name="T0" fmla="*/ 48 w 99"/>
                                <a:gd name="T1" fmla="*/ 145 h 145"/>
                                <a:gd name="T2" fmla="*/ 48 w 99"/>
                                <a:gd name="T3" fmla="*/ 145 h 145"/>
                                <a:gd name="T4" fmla="*/ 12 w 99"/>
                                <a:gd name="T5" fmla="*/ 131 h 145"/>
                                <a:gd name="T6" fmla="*/ 0 w 99"/>
                                <a:gd name="T7" fmla="*/ 98 h 145"/>
                                <a:gd name="T8" fmla="*/ 19 w 99"/>
                                <a:gd name="T9" fmla="*/ 98 h 145"/>
                                <a:gd name="T10" fmla="*/ 24 w 99"/>
                                <a:gd name="T11" fmla="*/ 118 h 145"/>
                                <a:gd name="T12" fmla="*/ 49 w 99"/>
                                <a:gd name="T13" fmla="*/ 129 h 145"/>
                                <a:gd name="T14" fmla="*/ 71 w 99"/>
                                <a:gd name="T15" fmla="*/ 121 h 145"/>
                                <a:gd name="T16" fmla="*/ 80 w 99"/>
                                <a:gd name="T17" fmla="*/ 102 h 145"/>
                                <a:gd name="T18" fmla="*/ 71 w 99"/>
                                <a:gd name="T19" fmla="*/ 82 h 145"/>
                                <a:gd name="T20" fmla="*/ 46 w 99"/>
                                <a:gd name="T21" fmla="*/ 76 h 145"/>
                                <a:gd name="T22" fmla="*/ 43 w 99"/>
                                <a:gd name="T23" fmla="*/ 76 h 145"/>
                                <a:gd name="T24" fmla="*/ 39 w 99"/>
                                <a:gd name="T25" fmla="*/ 76 h 145"/>
                                <a:gd name="T26" fmla="*/ 39 w 99"/>
                                <a:gd name="T27" fmla="*/ 60 h 145"/>
                                <a:gd name="T28" fmla="*/ 44 w 99"/>
                                <a:gd name="T29" fmla="*/ 61 h 145"/>
                                <a:gd name="T30" fmla="*/ 48 w 99"/>
                                <a:gd name="T31" fmla="*/ 61 h 145"/>
                                <a:gd name="T32" fmla="*/ 64 w 99"/>
                                <a:gd name="T33" fmla="*/ 58 h 145"/>
                                <a:gd name="T34" fmla="*/ 75 w 99"/>
                                <a:gd name="T35" fmla="*/ 38 h 145"/>
                                <a:gd name="T36" fmla="*/ 68 w 99"/>
                                <a:gd name="T37" fmla="*/ 22 h 145"/>
                                <a:gd name="T38" fmla="*/ 50 w 99"/>
                                <a:gd name="T39" fmla="*/ 16 h 145"/>
                                <a:gd name="T40" fmla="*/ 26 w 99"/>
                                <a:gd name="T41" fmla="*/ 28 h 145"/>
                                <a:gd name="T42" fmla="*/ 21 w 99"/>
                                <a:gd name="T43" fmla="*/ 46 h 145"/>
                                <a:gd name="T44" fmla="*/ 4 w 99"/>
                                <a:gd name="T45" fmla="*/ 46 h 145"/>
                                <a:gd name="T46" fmla="*/ 10 w 99"/>
                                <a:gd name="T47" fmla="*/ 19 h 145"/>
                                <a:gd name="T48" fmla="*/ 48 w 99"/>
                                <a:gd name="T49" fmla="*/ 0 h 145"/>
                                <a:gd name="T50" fmla="*/ 82 w 99"/>
                                <a:gd name="T51" fmla="*/ 9 h 145"/>
                                <a:gd name="T52" fmla="*/ 94 w 99"/>
                                <a:gd name="T53" fmla="*/ 37 h 145"/>
                                <a:gd name="T54" fmla="*/ 87 w 99"/>
                                <a:gd name="T55" fmla="*/ 58 h 145"/>
                                <a:gd name="T56" fmla="*/ 75 w 99"/>
                                <a:gd name="T57" fmla="*/ 66 h 145"/>
                                <a:gd name="T58" fmla="*/ 93 w 99"/>
                                <a:gd name="T59" fmla="*/ 78 h 145"/>
                                <a:gd name="T60" fmla="*/ 99 w 99"/>
                                <a:gd name="T61" fmla="*/ 99 h 145"/>
                                <a:gd name="T62" fmla="*/ 86 w 99"/>
                                <a:gd name="T63" fmla="*/ 132 h 145"/>
                                <a:gd name="T64" fmla="*/ 48 w 99"/>
                                <a:gd name="T65" fmla="*/ 145 h 145"/>
                                <a:gd name="T66" fmla="*/ 48 w 99"/>
                                <a:gd name="T67" fmla="*/ 145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99" h="145">
                                  <a:moveTo>
                                    <a:pt x="48" y="145"/>
                                  </a:moveTo>
                                  <a:lnTo>
                                    <a:pt x="48" y="145"/>
                                  </a:lnTo>
                                  <a:cubicBezTo>
                                    <a:pt x="31" y="145"/>
                                    <a:pt x="19" y="140"/>
                                    <a:pt x="12" y="131"/>
                                  </a:cubicBezTo>
                                  <a:cubicBezTo>
                                    <a:pt x="4" y="122"/>
                                    <a:pt x="0" y="111"/>
                                    <a:pt x="0" y="98"/>
                                  </a:cubicBezTo>
                                  <a:lnTo>
                                    <a:pt x="19" y="98"/>
                                  </a:lnTo>
                                  <a:cubicBezTo>
                                    <a:pt x="20" y="107"/>
                                    <a:pt x="21" y="114"/>
                                    <a:pt x="24" y="118"/>
                                  </a:cubicBezTo>
                                  <a:cubicBezTo>
                                    <a:pt x="29" y="125"/>
                                    <a:pt x="37" y="129"/>
                                    <a:pt x="49" y="129"/>
                                  </a:cubicBezTo>
                                  <a:cubicBezTo>
                                    <a:pt x="58" y="129"/>
                                    <a:pt x="66" y="126"/>
                                    <a:pt x="71" y="121"/>
                                  </a:cubicBezTo>
                                  <a:cubicBezTo>
                                    <a:pt x="77" y="116"/>
                                    <a:pt x="80" y="110"/>
                                    <a:pt x="80" y="102"/>
                                  </a:cubicBezTo>
                                  <a:cubicBezTo>
                                    <a:pt x="80" y="92"/>
                                    <a:pt x="77" y="85"/>
                                    <a:pt x="71" y="82"/>
                                  </a:cubicBezTo>
                                  <a:cubicBezTo>
                                    <a:pt x="65" y="78"/>
                                    <a:pt x="57" y="76"/>
                                    <a:pt x="46" y="76"/>
                                  </a:cubicBezTo>
                                  <a:cubicBezTo>
                                    <a:pt x="45" y="76"/>
                                    <a:pt x="44" y="76"/>
                                    <a:pt x="43" y="76"/>
                                  </a:cubicBezTo>
                                  <a:cubicBezTo>
                                    <a:pt x="41" y="76"/>
                                    <a:pt x="40" y="76"/>
                                    <a:pt x="39" y="76"/>
                                  </a:cubicBezTo>
                                  <a:lnTo>
                                    <a:pt x="39" y="60"/>
                                  </a:lnTo>
                                  <a:cubicBezTo>
                                    <a:pt x="41" y="60"/>
                                    <a:pt x="42" y="61"/>
                                    <a:pt x="44" y="61"/>
                                  </a:cubicBezTo>
                                  <a:cubicBezTo>
                                    <a:pt x="45" y="61"/>
                                    <a:pt x="46" y="61"/>
                                    <a:pt x="48" y="61"/>
                                  </a:cubicBezTo>
                                  <a:cubicBezTo>
                                    <a:pt x="54" y="61"/>
                                    <a:pt x="60" y="60"/>
                                    <a:pt x="64" y="58"/>
                                  </a:cubicBezTo>
                                  <a:cubicBezTo>
                                    <a:pt x="71" y="54"/>
                                    <a:pt x="75" y="47"/>
                                    <a:pt x="75" y="38"/>
                                  </a:cubicBezTo>
                                  <a:cubicBezTo>
                                    <a:pt x="75" y="31"/>
                                    <a:pt x="73" y="25"/>
                                    <a:pt x="68" y="22"/>
                                  </a:cubicBezTo>
                                  <a:cubicBezTo>
                                    <a:pt x="63" y="18"/>
                                    <a:pt x="57" y="16"/>
                                    <a:pt x="50" y="16"/>
                                  </a:cubicBezTo>
                                  <a:cubicBezTo>
                                    <a:pt x="38" y="16"/>
                                    <a:pt x="30" y="20"/>
                                    <a:pt x="26" y="28"/>
                                  </a:cubicBezTo>
                                  <a:cubicBezTo>
                                    <a:pt x="23" y="32"/>
                                    <a:pt x="22" y="38"/>
                                    <a:pt x="21" y="46"/>
                                  </a:cubicBezTo>
                                  <a:lnTo>
                                    <a:pt x="4" y="46"/>
                                  </a:lnTo>
                                  <a:cubicBezTo>
                                    <a:pt x="4" y="36"/>
                                    <a:pt x="6" y="27"/>
                                    <a:pt x="10" y="19"/>
                                  </a:cubicBezTo>
                                  <a:cubicBezTo>
                                    <a:pt x="17" y="6"/>
                                    <a:pt x="30" y="0"/>
                                    <a:pt x="48" y="0"/>
                                  </a:cubicBezTo>
                                  <a:cubicBezTo>
                                    <a:pt x="63" y="0"/>
                                    <a:pt x="74" y="3"/>
                                    <a:pt x="82" y="9"/>
                                  </a:cubicBezTo>
                                  <a:cubicBezTo>
                                    <a:pt x="90" y="16"/>
                                    <a:pt x="94" y="25"/>
                                    <a:pt x="94" y="37"/>
                                  </a:cubicBezTo>
                                  <a:cubicBezTo>
                                    <a:pt x="94" y="46"/>
                                    <a:pt x="91" y="53"/>
                                    <a:pt x="87" y="58"/>
                                  </a:cubicBezTo>
                                  <a:cubicBezTo>
                                    <a:pt x="84" y="62"/>
                                    <a:pt x="80" y="64"/>
                                    <a:pt x="75" y="66"/>
                                  </a:cubicBezTo>
                                  <a:cubicBezTo>
                                    <a:pt x="83" y="68"/>
                                    <a:pt x="89" y="72"/>
                                    <a:pt x="93" y="78"/>
                                  </a:cubicBezTo>
                                  <a:cubicBezTo>
                                    <a:pt x="97" y="84"/>
                                    <a:pt x="99" y="91"/>
                                    <a:pt x="99" y="99"/>
                                  </a:cubicBezTo>
                                  <a:cubicBezTo>
                                    <a:pt x="99" y="113"/>
                                    <a:pt x="95" y="124"/>
                                    <a:pt x="86" y="132"/>
                                  </a:cubicBezTo>
                                  <a:cubicBezTo>
                                    <a:pt x="77" y="141"/>
                                    <a:pt x="64" y="145"/>
                                    <a:pt x="48" y="145"/>
                                  </a:cubicBezTo>
                                  <a:lnTo>
                                    <a:pt x="48" y="145"/>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88" name="Freeform 1047"/>
                          <wps:cNvSpPr>
                            <a:spLocks/>
                          </wps:cNvSpPr>
                          <wps:spPr bwMode="auto">
                            <a:xfrm>
                              <a:off x="6599" y="4580"/>
                              <a:ext cx="78" cy="111"/>
                            </a:xfrm>
                            <a:custGeom>
                              <a:avLst/>
                              <a:gdLst>
                                <a:gd name="T0" fmla="*/ 98 w 98"/>
                                <a:gd name="T1" fmla="*/ 0 h 139"/>
                                <a:gd name="T2" fmla="*/ 98 w 98"/>
                                <a:gd name="T3" fmla="*/ 0 h 139"/>
                                <a:gd name="T4" fmla="*/ 98 w 98"/>
                                <a:gd name="T5" fmla="*/ 16 h 139"/>
                                <a:gd name="T6" fmla="*/ 80 w 98"/>
                                <a:gd name="T7" fmla="*/ 39 h 139"/>
                                <a:gd name="T8" fmla="*/ 60 w 98"/>
                                <a:gd name="T9" fmla="*/ 74 h 139"/>
                                <a:gd name="T10" fmla="*/ 47 w 98"/>
                                <a:gd name="T11" fmla="*/ 108 h 139"/>
                                <a:gd name="T12" fmla="*/ 39 w 98"/>
                                <a:gd name="T13" fmla="*/ 139 h 139"/>
                                <a:gd name="T14" fmla="*/ 20 w 98"/>
                                <a:gd name="T15" fmla="*/ 139 h 139"/>
                                <a:gd name="T16" fmla="*/ 49 w 98"/>
                                <a:gd name="T17" fmla="*/ 59 h 139"/>
                                <a:gd name="T18" fmla="*/ 78 w 98"/>
                                <a:gd name="T19" fmla="*/ 18 h 139"/>
                                <a:gd name="T20" fmla="*/ 0 w 98"/>
                                <a:gd name="T21" fmla="*/ 18 h 139"/>
                                <a:gd name="T22" fmla="*/ 0 w 98"/>
                                <a:gd name="T23" fmla="*/ 0 h 139"/>
                                <a:gd name="T24" fmla="*/ 98 w 98"/>
                                <a:gd name="T25"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98" h="139">
                                  <a:moveTo>
                                    <a:pt x="98" y="0"/>
                                  </a:moveTo>
                                  <a:lnTo>
                                    <a:pt x="98" y="0"/>
                                  </a:lnTo>
                                  <a:lnTo>
                                    <a:pt x="98" y="16"/>
                                  </a:lnTo>
                                  <a:cubicBezTo>
                                    <a:pt x="93" y="20"/>
                                    <a:pt x="87" y="28"/>
                                    <a:pt x="80" y="39"/>
                                  </a:cubicBezTo>
                                  <a:cubicBezTo>
                                    <a:pt x="72" y="50"/>
                                    <a:pt x="66" y="61"/>
                                    <a:pt x="60" y="74"/>
                                  </a:cubicBezTo>
                                  <a:cubicBezTo>
                                    <a:pt x="54" y="86"/>
                                    <a:pt x="50" y="98"/>
                                    <a:pt x="47" y="108"/>
                                  </a:cubicBezTo>
                                  <a:cubicBezTo>
                                    <a:pt x="45" y="114"/>
                                    <a:pt x="42" y="125"/>
                                    <a:pt x="39" y="139"/>
                                  </a:cubicBezTo>
                                  <a:lnTo>
                                    <a:pt x="20" y="139"/>
                                  </a:lnTo>
                                  <a:cubicBezTo>
                                    <a:pt x="24" y="112"/>
                                    <a:pt x="34" y="85"/>
                                    <a:pt x="49" y="59"/>
                                  </a:cubicBezTo>
                                  <a:cubicBezTo>
                                    <a:pt x="58" y="43"/>
                                    <a:pt x="68" y="30"/>
                                    <a:pt x="78" y="18"/>
                                  </a:cubicBezTo>
                                  <a:lnTo>
                                    <a:pt x="0" y="18"/>
                                  </a:lnTo>
                                  <a:lnTo>
                                    <a:pt x="0" y="0"/>
                                  </a:lnTo>
                                  <a:lnTo>
                                    <a:pt x="9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89" name="Freeform 1048"/>
                          <wps:cNvSpPr>
                            <a:spLocks/>
                          </wps:cNvSpPr>
                          <wps:spPr bwMode="auto">
                            <a:xfrm>
                              <a:off x="6696" y="4674"/>
                              <a:ext cx="16" cy="41"/>
                            </a:xfrm>
                            <a:custGeom>
                              <a:avLst/>
                              <a:gdLst>
                                <a:gd name="T0" fmla="*/ 0 w 21"/>
                                <a:gd name="T1" fmla="*/ 42 h 51"/>
                                <a:gd name="T2" fmla="*/ 0 w 21"/>
                                <a:gd name="T3" fmla="*/ 42 h 51"/>
                                <a:gd name="T4" fmla="*/ 9 w 21"/>
                                <a:gd name="T5" fmla="*/ 32 h 51"/>
                                <a:gd name="T6" fmla="*/ 11 w 21"/>
                                <a:gd name="T7" fmla="*/ 24 h 51"/>
                                <a:gd name="T8" fmla="*/ 11 w 21"/>
                                <a:gd name="T9" fmla="*/ 22 h 51"/>
                                <a:gd name="T10" fmla="*/ 11 w 21"/>
                                <a:gd name="T11" fmla="*/ 21 h 51"/>
                                <a:gd name="T12" fmla="*/ 0 w 21"/>
                                <a:gd name="T13" fmla="*/ 21 h 51"/>
                                <a:gd name="T14" fmla="*/ 0 w 21"/>
                                <a:gd name="T15" fmla="*/ 0 h 51"/>
                                <a:gd name="T16" fmla="*/ 21 w 21"/>
                                <a:gd name="T17" fmla="*/ 0 h 51"/>
                                <a:gd name="T18" fmla="*/ 21 w 21"/>
                                <a:gd name="T19" fmla="*/ 20 h 51"/>
                                <a:gd name="T20" fmla="*/ 16 w 21"/>
                                <a:gd name="T21" fmla="*/ 40 h 51"/>
                                <a:gd name="T22" fmla="*/ 0 w 21"/>
                                <a:gd name="T23" fmla="*/ 51 h 51"/>
                                <a:gd name="T24" fmla="*/ 0 w 21"/>
                                <a:gd name="T25" fmla="*/ 42 h 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1" h="51">
                                  <a:moveTo>
                                    <a:pt x="0" y="42"/>
                                  </a:moveTo>
                                  <a:lnTo>
                                    <a:pt x="0" y="42"/>
                                  </a:lnTo>
                                  <a:cubicBezTo>
                                    <a:pt x="4" y="41"/>
                                    <a:pt x="8" y="38"/>
                                    <a:pt x="9" y="32"/>
                                  </a:cubicBezTo>
                                  <a:cubicBezTo>
                                    <a:pt x="10" y="29"/>
                                    <a:pt x="11" y="26"/>
                                    <a:pt x="11" y="24"/>
                                  </a:cubicBezTo>
                                  <a:cubicBezTo>
                                    <a:pt x="11" y="23"/>
                                    <a:pt x="11" y="23"/>
                                    <a:pt x="11" y="22"/>
                                  </a:cubicBezTo>
                                  <a:cubicBezTo>
                                    <a:pt x="11" y="22"/>
                                    <a:pt x="11" y="22"/>
                                    <a:pt x="11" y="21"/>
                                  </a:cubicBezTo>
                                  <a:lnTo>
                                    <a:pt x="0" y="21"/>
                                  </a:lnTo>
                                  <a:lnTo>
                                    <a:pt x="0" y="0"/>
                                  </a:lnTo>
                                  <a:lnTo>
                                    <a:pt x="21" y="0"/>
                                  </a:lnTo>
                                  <a:lnTo>
                                    <a:pt x="21" y="20"/>
                                  </a:lnTo>
                                  <a:cubicBezTo>
                                    <a:pt x="21" y="27"/>
                                    <a:pt x="19" y="34"/>
                                    <a:pt x="16" y="40"/>
                                  </a:cubicBezTo>
                                  <a:cubicBezTo>
                                    <a:pt x="13" y="46"/>
                                    <a:pt x="8" y="50"/>
                                    <a:pt x="0" y="51"/>
                                  </a:cubicBezTo>
                                  <a:lnTo>
                                    <a:pt x="0" y="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90" name="Freeform 1049"/>
                          <wps:cNvSpPr>
                            <a:spLocks/>
                          </wps:cNvSpPr>
                          <wps:spPr bwMode="auto">
                            <a:xfrm>
                              <a:off x="6776" y="4579"/>
                              <a:ext cx="78" cy="115"/>
                            </a:xfrm>
                            <a:custGeom>
                              <a:avLst/>
                              <a:gdLst>
                                <a:gd name="T0" fmla="*/ 47 w 98"/>
                                <a:gd name="T1" fmla="*/ 145 h 145"/>
                                <a:gd name="T2" fmla="*/ 47 w 98"/>
                                <a:gd name="T3" fmla="*/ 145 h 145"/>
                                <a:gd name="T4" fmla="*/ 11 w 98"/>
                                <a:gd name="T5" fmla="*/ 131 h 145"/>
                                <a:gd name="T6" fmla="*/ 0 w 98"/>
                                <a:gd name="T7" fmla="*/ 98 h 145"/>
                                <a:gd name="T8" fmla="*/ 18 w 98"/>
                                <a:gd name="T9" fmla="*/ 98 h 145"/>
                                <a:gd name="T10" fmla="*/ 23 w 98"/>
                                <a:gd name="T11" fmla="*/ 118 h 145"/>
                                <a:gd name="T12" fmla="*/ 48 w 98"/>
                                <a:gd name="T13" fmla="*/ 129 h 145"/>
                                <a:gd name="T14" fmla="*/ 71 w 98"/>
                                <a:gd name="T15" fmla="*/ 121 h 145"/>
                                <a:gd name="T16" fmla="*/ 79 w 98"/>
                                <a:gd name="T17" fmla="*/ 102 h 145"/>
                                <a:gd name="T18" fmla="*/ 70 w 98"/>
                                <a:gd name="T19" fmla="*/ 82 h 145"/>
                                <a:gd name="T20" fmla="*/ 46 w 98"/>
                                <a:gd name="T21" fmla="*/ 76 h 145"/>
                                <a:gd name="T22" fmla="*/ 42 w 98"/>
                                <a:gd name="T23" fmla="*/ 76 h 145"/>
                                <a:gd name="T24" fmla="*/ 38 w 98"/>
                                <a:gd name="T25" fmla="*/ 76 h 145"/>
                                <a:gd name="T26" fmla="*/ 38 w 98"/>
                                <a:gd name="T27" fmla="*/ 60 h 145"/>
                                <a:gd name="T28" fmla="*/ 43 w 98"/>
                                <a:gd name="T29" fmla="*/ 61 h 145"/>
                                <a:gd name="T30" fmla="*/ 47 w 98"/>
                                <a:gd name="T31" fmla="*/ 61 h 145"/>
                                <a:gd name="T32" fmla="*/ 63 w 98"/>
                                <a:gd name="T33" fmla="*/ 58 h 145"/>
                                <a:gd name="T34" fmla="*/ 75 w 98"/>
                                <a:gd name="T35" fmla="*/ 38 h 145"/>
                                <a:gd name="T36" fmla="*/ 67 w 98"/>
                                <a:gd name="T37" fmla="*/ 22 h 145"/>
                                <a:gd name="T38" fmla="*/ 50 w 98"/>
                                <a:gd name="T39" fmla="*/ 16 h 145"/>
                                <a:gd name="T40" fmla="*/ 25 w 98"/>
                                <a:gd name="T41" fmla="*/ 28 h 145"/>
                                <a:gd name="T42" fmla="*/ 21 w 98"/>
                                <a:gd name="T43" fmla="*/ 46 h 145"/>
                                <a:gd name="T44" fmla="*/ 3 w 98"/>
                                <a:gd name="T45" fmla="*/ 46 h 145"/>
                                <a:gd name="T46" fmla="*/ 10 w 98"/>
                                <a:gd name="T47" fmla="*/ 19 h 145"/>
                                <a:gd name="T48" fmla="*/ 48 w 98"/>
                                <a:gd name="T49" fmla="*/ 0 h 145"/>
                                <a:gd name="T50" fmla="*/ 81 w 98"/>
                                <a:gd name="T51" fmla="*/ 9 h 145"/>
                                <a:gd name="T52" fmla="*/ 93 w 98"/>
                                <a:gd name="T53" fmla="*/ 37 h 145"/>
                                <a:gd name="T54" fmla="*/ 86 w 98"/>
                                <a:gd name="T55" fmla="*/ 58 h 145"/>
                                <a:gd name="T56" fmla="*/ 75 w 98"/>
                                <a:gd name="T57" fmla="*/ 66 h 145"/>
                                <a:gd name="T58" fmla="*/ 92 w 98"/>
                                <a:gd name="T59" fmla="*/ 78 h 145"/>
                                <a:gd name="T60" fmla="*/ 98 w 98"/>
                                <a:gd name="T61" fmla="*/ 99 h 145"/>
                                <a:gd name="T62" fmla="*/ 85 w 98"/>
                                <a:gd name="T63" fmla="*/ 132 h 145"/>
                                <a:gd name="T64" fmla="*/ 47 w 98"/>
                                <a:gd name="T65" fmla="*/ 145 h 145"/>
                                <a:gd name="T66" fmla="*/ 47 w 98"/>
                                <a:gd name="T67" fmla="*/ 145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98" h="145">
                                  <a:moveTo>
                                    <a:pt x="47" y="145"/>
                                  </a:moveTo>
                                  <a:lnTo>
                                    <a:pt x="47" y="145"/>
                                  </a:lnTo>
                                  <a:cubicBezTo>
                                    <a:pt x="31" y="145"/>
                                    <a:pt x="18" y="140"/>
                                    <a:pt x="11" y="131"/>
                                  </a:cubicBezTo>
                                  <a:cubicBezTo>
                                    <a:pt x="3" y="122"/>
                                    <a:pt x="0" y="111"/>
                                    <a:pt x="0" y="98"/>
                                  </a:cubicBezTo>
                                  <a:lnTo>
                                    <a:pt x="18" y="98"/>
                                  </a:lnTo>
                                  <a:cubicBezTo>
                                    <a:pt x="19" y="107"/>
                                    <a:pt x="21" y="114"/>
                                    <a:pt x="23" y="118"/>
                                  </a:cubicBezTo>
                                  <a:cubicBezTo>
                                    <a:pt x="28" y="125"/>
                                    <a:pt x="36" y="129"/>
                                    <a:pt x="48" y="129"/>
                                  </a:cubicBezTo>
                                  <a:cubicBezTo>
                                    <a:pt x="58" y="129"/>
                                    <a:pt x="65" y="126"/>
                                    <a:pt x="71" y="121"/>
                                  </a:cubicBezTo>
                                  <a:cubicBezTo>
                                    <a:pt x="76" y="116"/>
                                    <a:pt x="79" y="110"/>
                                    <a:pt x="79" y="102"/>
                                  </a:cubicBezTo>
                                  <a:cubicBezTo>
                                    <a:pt x="79" y="92"/>
                                    <a:pt x="76" y="85"/>
                                    <a:pt x="70" y="82"/>
                                  </a:cubicBezTo>
                                  <a:cubicBezTo>
                                    <a:pt x="64" y="78"/>
                                    <a:pt x="56" y="76"/>
                                    <a:pt x="46" y="76"/>
                                  </a:cubicBezTo>
                                  <a:cubicBezTo>
                                    <a:pt x="44" y="76"/>
                                    <a:pt x="43" y="76"/>
                                    <a:pt x="42" y="76"/>
                                  </a:cubicBezTo>
                                  <a:cubicBezTo>
                                    <a:pt x="41" y="76"/>
                                    <a:pt x="39" y="76"/>
                                    <a:pt x="38" y="76"/>
                                  </a:cubicBezTo>
                                  <a:lnTo>
                                    <a:pt x="38" y="60"/>
                                  </a:lnTo>
                                  <a:cubicBezTo>
                                    <a:pt x="40" y="60"/>
                                    <a:pt x="42" y="61"/>
                                    <a:pt x="43" y="61"/>
                                  </a:cubicBezTo>
                                  <a:cubicBezTo>
                                    <a:pt x="44" y="61"/>
                                    <a:pt x="45" y="61"/>
                                    <a:pt x="47" y="61"/>
                                  </a:cubicBezTo>
                                  <a:cubicBezTo>
                                    <a:pt x="54" y="61"/>
                                    <a:pt x="59" y="60"/>
                                    <a:pt x="63" y="58"/>
                                  </a:cubicBezTo>
                                  <a:cubicBezTo>
                                    <a:pt x="71" y="54"/>
                                    <a:pt x="75" y="47"/>
                                    <a:pt x="75" y="38"/>
                                  </a:cubicBezTo>
                                  <a:cubicBezTo>
                                    <a:pt x="75" y="31"/>
                                    <a:pt x="72" y="25"/>
                                    <a:pt x="67" y="22"/>
                                  </a:cubicBezTo>
                                  <a:cubicBezTo>
                                    <a:pt x="62" y="18"/>
                                    <a:pt x="56" y="16"/>
                                    <a:pt x="50" y="16"/>
                                  </a:cubicBezTo>
                                  <a:cubicBezTo>
                                    <a:pt x="38" y="16"/>
                                    <a:pt x="30" y="20"/>
                                    <a:pt x="25" y="28"/>
                                  </a:cubicBezTo>
                                  <a:cubicBezTo>
                                    <a:pt x="23" y="32"/>
                                    <a:pt x="21" y="38"/>
                                    <a:pt x="21" y="46"/>
                                  </a:cubicBezTo>
                                  <a:lnTo>
                                    <a:pt x="3" y="46"/>
                                  </a:lnTo>
                                  <a:cubicBezTo>
                                    <a:pt x="3" y="36"/>
                                    <a:pt x="5" y="27"/>
                                    <a:pt x="10" y="19"/>
                                  </a:cubicBezTo>
                                  <a:cubicBezTo>
                                    <a:pt x="17" y="6"/>
                                    <a:pt x="29" y="0"/>
                                    <a:pt x="48" y="0"/>
                                  </a:cubicBezTo>
                                  <a:cubicBezTo>
                                    <a:pt x="62" y="0"/>
                                    <a:pt x="73" y="3"/>
                                    <a:pt x="81" y="9"/>
                                  </a:cubicBezTo>
                                  <a:cubicBezTo>
                                    <a:pt x="89" y="16"/>
                                    <a:pt x="93" y="25"/>
                                    <a:pt x="93" y="37"/>
                                  </a:cubicBezTo>
                                  <a:cubicBezTo>
                                    <a:pt x="93" y="46"/>
                                    <a:pt x="91" y="53"/>
                                    <a:pt x="86" y="58"/>
                                  </a:cubicBezTo>
                                  <a:cubicBezTo>
                                    <a:pt x="83" y="62"/>
                                    <a:pt x="79" y="64"/>
                                    <a:pt x="75" y="66"/>
                                  </a:cubicBezTo>
                                  <a:cubicBezTo>
                                    <a:pt x="82" y="68"/>
                                    <a:pt x="88" y="72"/>
                                    <a:pt x="92" y="78"/>
                                  </a:cubicBezTo>
                                  <a:cubicBezTo>
                                    <a:pt x="96" y="84"/>
                                    <a:pt x="98" y="91"/>
                                    <a:pt x="98" y="99"/>
                                  </a:cubicBezTo>
                                  <a:cubicBezTo>
                                    <a:pt x="98" y="113"/>
                                    <a:pt x="94" y="124"/>
                                    <a:pt x="85" y="132"/>
                                  </a:cubicBezTo>
                                  <a:cubicBezTo>
                                    <a:pt x="76" y="141"/>
                                    <a:pt x="64" y="145"/>
                                    <a:pt x="47" y="145"/>
                                  </a:cubicBezTo>
                                  <a:lnTo>
                                    <a:pt x="47" y="145"/>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91" name="Freeform 1050"/>
                          <wps:cNvSpPr>
                            <a:spLocks/>
                          </wps:cNvSpPr>
                          <wps:spPr bwMode="auto">
                            <a:xfrm>
                              <a:off x="6875" y="4674"/>
                              <a:ext cx="17" cy="17"/>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92" name="Freeform 1051"/>
                          <wps:cNvSpPr>
                            <a:spLocks noEditPoints="1"/>
                          </wps:cNvSpPr>
                          <wps:spPr bwMode="auto">
                            <a:xfrm>
                              <a:off x="6912" y="4579"/>
                              <a:ext cx="77" cy="115"/>
                            </a:xfrm>
                            <a:custGeom>
                              <a:avLst/>
                              <a:gdLst>
                                <a:gd name="T0" fmla="*/ 48 w 97"/>
                                <a:gd name="T1" fmla="*/ 59 h 145"/>
                                <a:gd name="T2" fmla="*/ 48 w 97"/>
                                <a:gd name="T3" fmla="*/ 59 h 145"/>
                                <a:gd name="T4" fmla="*/ 66 w 97"/>
                                <a:gd name="T5" fmla="*/ 53 h 145"/>
                                <a:gd name="T6" fmla="*/ 73 w 97"/>
                                <a:gd name="T7" fmla="*/ 37 h 145"/>
                                <a:gd name="T8" fmla="*/ 67 w 97"/>
                                <a:gd name="T9" fmla="*/ 22 h 145"/>
                                <a:gd name="T10" fmla="*/ 47 w 97"/>
                                <a:gd name="T11" fmla="*/ 16 h 145"/>
                                <a:gd name="T12" fmla="*/ 29 w 97"/>
                                <a:gd name="T13" fmla="*/ 22 h 145"/>
                                <a:gd name="T14" fmla="*/ 23 w 97"/>
                                <a:gd name="T15" fmla="*/ 38 h 145"/>
                                <a:gd name="T16" fmla="*/ 30 w 97"/>
                                <a:gd name="T17" fmla="*/ 53 h 145"/>
                                <a:gd name="T18" fmla="*/ 48 w 97"/>
                                <a:gd name="T19" fmla="*/ 59 h 145"/>
                                <a:gd name="T20" fmla="*/ 48 w 97"/>
                                <a:gd name="T21" fmla="*/ 59 h 145"/>
                                <a:gd name="T22" fmla="*/ 49 w 97"/>
                                <a:gd name="T23" fmla="*/ 129 h 145"/>
                                <a:gd name="T24" fmla="*/ 49 w 97"/>
                                <a:gd name="T25" fmla="*/ 129 h 145"/>
                                <a:gd name="T26" fmla="*/ 70 w 97"/>
                                <a:gd name="T27" fmla="*/ 122 h 145"/>
                                <a:gd name="T28" fmla="*/ 78 w 97"/>
                                <a:gd name="T29" fmla="*/ 102 h 145"/>
                                <a:gd name="T30" fmla="*/ 69 w 97"/>
                                <a:gd name="T31" fmla="*/ 82 h 145"/>
                                <a:gd name="T32" fmla="*/ 48 w 97"/>
                                <a:gd name="T33" fmla="*/ 75 h 145"/>
                                <a:gd name="T34" fmla="*/ 27 w 97"/>
                                <a:gd name="T35" fmla="*/ 82 h 145"/>
                                <a:gd name="T36" fmla="*/ 19 w 97"/>
                                <a:gd name="T37" fmla="*/ 102 h 145"/>
                                <a:gd name="T38" fmla="*/ 26 w 97"/>
                                <a:gd name="T39" fmla="*/ 121 h 145"/>
                                <a:gd name="T40" fmla="*/ 49 w 97"/>
                                <a:gd name="T41" fmla="*/ 129 h 145"/>
                                <a:gd name="T42" fmla="*/ 49 w 97"/>
                                <a:gd name="T43" fmla="*/ 129 h 145"/>
                                <a:gd name="T44" fmla="*/ 24 w 97"/>
                                <a:gd name="T45" fmla="*/ 66 h 145"/>
                                <a:gd name="T46" fmla="*/ 24 w 97"/>
                                <a:gd name="T47" fmla="*/ 66 h 145"/>
                                <a:gd name="T48" fmla="*/ 12 w 97"/>
                                <a:gd name="T49" fmla="*/ 58 h 145"/>
                                <a:gd name="T50" fmla="*/ 4 w 97"/>
                                <a:gd name="T51" fmla="*/ 38 h 145"/>
                                <a:gd name="T52" fmla="*/ 16 w 97"/>
                                <a:gd name="T53" fmla="*/ 11 h 145"/>
                                <a:gd name="T54" fmla="*/ 48 w 97"/>
                                <a:gd name="T55" fmla="*/ 0 h 145"/>
                                <a:gd name="T56" fmla="*/ 80 w 97"/>
                                <a:gd name="T57" fmla="*/ 10 h 145"/>
                                <a:gd name="T58" fmla="*/ 92 w 97"/>
                                <a:gd name="T59" fmla="*/ 35 h 145"/>
                                <a:gd name="T60" fmla="*/ 85 w 97"/>
                                <a:gd name="T61" fmla="*/ 57 h 145"/>
                                <a:gd name="T62" fmla="*/ 73 w 97"/>
                                <a:gd name="T63" fmla="*/ 66 h 145"/>
                                <a:gd name="T64" fmla="*/ 87 w 97"/>
                                <a:gd name="T65" fmla="*/ 75 h 145"/>
                                <a:gd name="T66" fmla="*/ 97 w 97"/>
                                <a:gd name="T67" fmla="*/ 101 h 145"/>
                                <a:gd name="T68" fmla="*/ 84 w 97"/>
                                <a:gd name="T69" fmla="*/ 132 h 145"/>
                                <a:gd name="T70" fmla="*/ 49 w 97"/>
                                <a:gd name="T71" fmla="*/ 145 h 145"/>
                                <a:gd name="T72" fmla="*/ 14 w 97"/>
                                <a:gd name="T73" fmla="*/ 134 h 145"/>
                                <a:gd name="T74" fmla="*/ 0 w 97"/>
                                <a:gd name="T75" fmla="*/ 101 h 145"/>
                                <a:gd name="T76" fmla="*/ 6 w 97"/>
                                <a:gd name="T77" fmla="*/ 80 h 145"/>
                                <a:gd name="T78" fmla="*/ 24 w 97"/>
                                <a:gd name="T79" fmla="*/ 66 h 145"/>
                                <a:gd name="T80" fmla="*/ 24 w 97"/>
                                <a:gd name="T81" fmla="*/ 66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97" h="145">
                                  <a:moveTo>
                                    <a:pt x="48" y="59"/>
                                  </a:moveTo>
                                  <a:lnTo>
                                    <a:pt x="48" y="59"/>
                                  </a:lnTo>
                                  <a:cubicBezTo>
                                    <a:pt x="56" y="59"/>
                                    <a:pt x="62" y="57"/>
                                    <a:pt x="66" y="53"/>
                                  </a:cubicBezTo>
                                  <a:cubicBezTo>
                                    <a:pt x="71" y="48"/>
                                    <a:pt x="73" y="43"/>
                                    <a:pt x="73" y="37"/>
                                  </a:cubicBezTo>
                                  <a:cubicBezTo>
                                    <a:pt x="73" y="32"/>
                                    <a:pt x="71" y="27"/>
                                    <a:pt x="67" y="22"/>
                                  </a:cubicBezTo>
                                  <a:cubicBezTo>
                                    <a:pt x="62" y="18"/>
                                    <a:pt x="56" y="16"/>
                                    <a:pt x="47" y="16"/>
                                  </a:cubicBezTo>
                                  <a:cubicBezTo>
                                    <a:pt x="39" y="16"/>
                                    <a:pt x="33" y="18"/>
                                    <a:pt x="29" y="22"/>
                                  </a:cubicBezTo>
                                  <a:cubicBezTo>
                                    <a:pt x="25" y="27"/>
                                    <a:pt x="23" y="32"/>
                                    <a:pt x="23" y="38"/>
                                  </a:cubicBezTo>
                                  <a:cubicBezTo>
                                    <a:pt x="23" y="45"/>
                                    <a:pt x="26" y="50"/>
                                    <a:pt x="30" y="53"/>
                                  </a:cubicBezTo>
                                  <a:cubicBezTo>
                                    <a:pt x="35" y="57"/>
                                    <a:pt x="41" y="59"/>
                                    <a:pt x="48" y="59"/>
                                  </a:cubicBezTo>
                                  <a:lnTo>
                                    <a:pt x="48" y="59"/>
                                  </a:lnTo>
                                  <a:close/>
                                  <a:moveTo>
                                    <a:pt x="49" y="129"/>
                                  </a:moveTo>
                                  <a:lnTo>
                                    <a:pt x="49" y="129"/>
                                  </a:lnTo>
                                  <a:cubicBezTo>
                                    <a:pt x="57" y="129"/>
                                    <a:pt x="64" y="127"/>
                                    <a:pt x="70" y="122"/>
                                  </a:cubicBezTo>
                                  <a:cubicBezTo>
                                    <a:pt x="75" y="118"/>
                                    <a:pt x="78" y="111"/>
                                    <a:pt x="78" y="102"/>
                                  </a:cubicBezTo>
                                  <a:cubicBezTo>
                                    <a:pt x="78" y="93"/>
                                    <a:pt x="75" y="86"/>
                                    <a:pt x="69" y="82"/>
                                  </a:cubicBezTo>
                                  <a:cubicBezTo>
                                    <a:pt x="64" y="77"/>
                                    <a:pt x="57" y="75"/>
                                    <a:pt x="48" y="75"/>
                                  </a:cubicBezTo>
                                  <a:cubicBezTo>
                                    <a:pt x="39" y="75"/>
                                    <a:pt x="32" y="77"/>
                                    <a:pt x="27" y="82"/>
                                  </a:cubicBezTo>
                                  <a:cubicBezTo>
                                    <a:pt x="22" y="87"/>
                                    <a:pt x="19" y="93"/>
                                    <a:pt x="19" y="102"/>
                                  </a:cubicBezTo>
                                  <a:cubicBezTo>
                                    <a:pt x="19" y="109"/>
                                    <a:pt x="21" y="116"/>
                                    <a:pt x="26" y="121"/>
                                  </a:cubicBezTo>
                                  <a:cubicBezTo>
                                    <a:pt x="31" y="126"/>
                                    <a:pt x="39" y="129"/>
                                    <a:pt x="49" y="129"/>
                                  </a:cubicBezTo>
                                  <a:lnTo>
                                    <a:pt x="49" y="129"/>
                                  </a:lnTo>
                                  <a:close/>
                                  <a:moveTo>
                                    <a:pt x="24" y="66"/>
                                  </a:moveTo>
                                  <a:lnTo>
                                    <a:pt x="24" y="66"/>
                                  </a:lnTo>
                                  <a:cubicBezTo>
                                    <a:pt x="19" y="64"/>
                                    <a:pt x="15" y="61"/>
                                    <a:pt x="12" y="58"/>
                                  </a:cubicBezTo>
                                  <a:cubicBezTo>
                                    <a:pt x="7" y="53"/>
                                    <a:pt x="4" y="46"/>
                                    <a:pt x="4" y="38"/>
                                  </a:cubicBezTo>
                                  <a:cubicBezTo>
                                    <a:pt x="4" y="27"/>
                                    <a:pt x="8" y="18"/>
                                    <a:pt x="16" y="11"/>
                                  </a:cubicBezTo>
                                  <a:cubicBezTo>
                                    <a:pt x="24" y="3"/>
                                    <a:pt x="34" y="0"/>
                                    <a:pt x="48" y="0"/>
                                  </a:cubicBezTo>
                                  <a:cubicBezTo>
                                    <a:pt x="62" y="0"/>
                                    <a:pt x="73" y="3"/>
                                    <a:pt x="80" y="10"/>
                                  </a:cubicBezTo>
                                  <a:cubicBezTo>
                                    <a:pt x="88" y="17"/>
                                    <a:pt x="92" y="26"/>
                                    <a:pt x="92" y="35"/>
                                  </a:cubicBezTo>
                                  <a:cubicBezTo>
                                    <a:pt x="92" y="44"/>
                                    <a:pt x="90" y="51"/>
                                    <a:pt x="85" y="57"/>
                                  </a:cubicBezTo>
                                  <a:cubicBezTo>
                                    <a:pt x="83" y="60"/>
                                    <a:pt x="79" y="63"/>
                                    <a:pt x="73" y="66"/>
                                  </a:cubicBezTo>
                                  <a:cubicBezTo>
                                    <a:pt x="79" y="68"/>
                                    <a:pt x="84" y="71"/>
                                    <a:pt x="87" y="75"/>
                                  </a:cubicBezTo>
                                  <a:cubicBezTo>
                                    <a:pt x="93" y="82"/>
                                    <a:pt x="97" y="90"/>
                                    <a:pt x="97" y="101"/>
                                  </a:cubicBezTo>
                                  <a:cubicBezTo>
                                    <a:pt x="97" y="113"/>
                                    <a:pt x="92" y="124"/>
                                    <a:pt x="84" y="132"/>
                                  </a:cubicBezTo>
                                  <a:cubicBezTo>
                                    <a:pt x="76" y="141"/>
                                    <a:pt x="64" y="145"/>
                                    <a:pt x="49" y="145"/>
                                  </a:cubicBezTo>
                                  <a:cubicBezTo>
                                    <a:pt x="35" y="145"/>
                                    <a:pt x="23" y="141"/>
                                    <a:pt x="14" y="134"/>
                                  </a:cubicBezTo>
                                  <a:cubicBezTo>
                                    <a:pt x="4" y="127"/>
                                    <a:pt x="0" y="116"/>
                                    <a:pt x="0" y="101"/>
                                  </a:cubicBezTo>
                                  <a:cubicBezTo>
                                    <a:pt x="0" y="93"/>
                                    <a:pt x="2" y="86"/>
                                    <a:pt x="6" y="80"/>
                                  </a:cubicBezTo>
                                  <a:cubicBezTo>
                                    <a:pt x="10" y="74"/>
                                    <a:pt x="16" y="69"/>
                                    <a:pt x="24" y="66"/>
                                  </a:cubicBezTo>
                                  <a:lnTo>
                                    <a:pt x="24" y="66"/>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93" name="Freeform 1052"/>
                          <wps:cNvSpPr>
                            <a:spLocks/>
                          </wps:cNvSpPr>
                          <wps:spPr bwMode="auto">
                            <a:xfrm>
                              <a:off x="7001" y="4580"/>
                              <a:ext cx="78" cy="114"/>
                            </a:xfrm>
                            <a:custGeom>
                              <a:avLst/>
                              <a:gdLst>
                                <a:gd name="T0" fmla="*/ 19 w 98"/>
                                <a:gd name="T1" fmla="*/ 103 h 143"/>
                                <a:gd name="T2" fmla="*/ 19 w 98"/>
                                <a:gd name="T3" fmla="*/ 103 h 143"/>
                                <a:gd name="T4" fmla="*/ 33 w 98"/>
                                <a:gd name="T5" fmla="*/ 124 h 143"/>
                                <a:gd name="T6" fmla="*/ 48 w 98"/>
                                <a:gd name="T7" fmla="*/ 127 h 143"/>
                                <a:gd name="T8" fmla="*/ 71 w 98"/>
                                <a:gd name="T9" fmla="*/ 117 h 143"/>
                                <a:gd name="T10" fmla="*/ 78 w 98"/>
                                <a:gd name="T11" fmla="*/ 95 h 143"/>
                                <a:gd name="T12" fmla="*/ 69 w 98"/>
                                <a:gd name="T13" fmla="*/ 72 h 143"/>
                                <a:gd name="T14" fmla="*/ 48 w 98"/>
                                <a:gd name="T15" fmla="*/ 64 h 143"/>
                                <a:gd name="T16" fmla="*/ 32 w 98"/>
                                <a:gd name="T17" fmla="*/ 67 h 143"/>
                                <a:gd name="T18" fmla="*/ 21 w 98"/>
                                <a:gd name="T19" fmla="*/ 77 h 143"/>
                                <a:gd name="T20" fmla="*/ 5 w 98"/>
                                <a:gd name="T21" fmla="*/ 76 h 143"/>
                                <a:gd name="T22" fmla="*/ 16 w 98"/>
                                <a:gd name="T23" fmla="*/ 0 h 143"/>
                                <a:gd name="T24" fmla="*/ 90 w 98"/>
                                <a:gd name="T25" fmla="*/ 0 h 143"/>
                                <a:gd name="T26" fmla="*/ 90 w 98"/>
                                <a:gd name="T27" fmla="*/ 17 h 143"/>
                                <a:gd name="T28" fmla="*/ 30 w 98"/>
                                <a:gd name="T29" fmla="*/ 17 h 143"/>
                                <a:gd name="T30" fmla="*/ 24 w 98"/>
                                <a:gd name="T31" fmla="*/ 57 h 143"/>
                                <a:gd name="T32" fmla="*/ 33 w 98"/>
                                <a:gd name="T33" fmla="*/ 51 h 143"/>
                                <a:gd name="T34" fmla="*/ 51 w 98"/>
                                <a:gd name="T35" fmla="*/ 48 h 143"/>
                                <a:gd name="T36" fmla="*/ 84 w 98"/>
                                <a:gd name="T37" fmla="*/ 60 h 143"/>
                                <a:gd name="T38" fmla="*/ 98 w 98"/>
                                <a:gd name="T39" fmla="*/ 92 h 143"/>
                                <a:gd name="T40" fmla="*/ 85 w 98"/>
                                <a:gd name="T41" fmla="*/ 127 h 143"/>
                                <a:gd name="T42" fmla="*/ 46 w 98"/>
                                <a:gd name="T43" fmla="*/ 143 h 143"/>
                                <a:gd name="T44" fmla="*/ 15 w 98"/>
                                <a:gd name="T45" fmla="*/ 133 h 143"/>
                                <a:gd name="T46" fmla="*/ 0 w 98"/>
                                <a:gd name="T47" fmla="*/ 103 h 143"/>
                                <a:gd name="T48" fmla="*/ 19 w 98"/>
                                <a:gd name="T49" fmla="*/ 103 h 1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8" h="143">
                                  <a:moveTo>
                                    <a:pt x="19" y="103"/>
                                  </a:moveTo>
                                  <a:lnTo>
                                    <a:pt x="19" y="103"/>
                                  </a:lnTo>
                                  <a:cubicBezTo>
                                    <a:pt x="20" y="113"/>
                                    <a:pt x="25" y="120"/>
                                    <a:pt x="33" y="124"/>
                                  </a:cubicBezTo>
                                  <a:cubicBezTo>
                                    <a:pt x="37" y="126"/>
                                    <a:pt x="42" y="127"/>
                                    <a:pt x="48" y="127"/>
                                  </a:cubicBezTo>
                                  <a:cubicBezTo>
                                    <a:pt x="58" y="127"/>
                                    <a:pt x="66" y="124"/>
                                    <a:pt x="71" y="117"/>
                                  </a:cubicBezTo>
                                  <a:cubicBezTo>
                                    <a:pt x="76" y="110"/>
                                    <a:pt x="78" y="103"/>
                                    <a:pt x="78" y="95"/>
                                  </a:cubicBezTo>
                                  <a:cubicBezTo>
                                    <a:pt x="78" y="85"/>
                                    <a:pt x="75" y="77"/>
                                    <a:pt x="69" y="72"/>
                                  </a:cubicBezTo>
                                  <a:cubicBezTo>
                                    <a:pt x="63" y="66"/>
                                    <a:pt x="56" y="64"/>
                                    <a:pt x="48" y="64"/>
                                  </a:cubicBezTo>
                                  <a:cubicBezTo>
                                    <a:pt x="42" y="64"/>
                                    <a:pt x="36" y="65"/>
                                    <a:pt x="32" y="67"/>
                                  </a:cubicBezTo>
                                  <a:cubicBezTo>
                                    <a:pt x="28" y="70"/>
                                    <a:pt x="24" y="73"/>
                                    <a:pt x="21" y="77"/>
                                  </a:cubicBezTo>
                                  <a:lnTo>
                                    <a:pt x="5" y="76"/>
                                  </a:lnTo>
                                  <a:lnTo>
                                    <a:pt x="16" y="0"/>
                                  </a:lnTo>
                                  <a:lnTo>
                                    <a:pt x="90" y="0"/>
                                  </a:lnTo>
                                  <a:lnTo>
                                    <a:pt x="90" y="17"/>
                                  </a:lnTo>
                                  <a:lnTo>
                                    <a:pt x="30" y="17"/>
                                  </a:lnTo>
                                  <a:lnTo>
                                    <a:pt x="24" y="57"/>
                                  </a:lnTo>
                                  <a:cubicBezTo>
                                    <a:pt x="27" y="54"/>
                                    <a:pt x="30" y="52"/>
                                    <a:pt x="33" y="51"/>
                                  </a:cubicBezTo>
                                  <a:cubicBezTo>
                                    <a:pt x="38" y="49"/>
                                    <a:pt x="44" y="48"/>
                                    <a:pt x="51" y="48"/>
                                  </a:cubicBezTo>
                                  <a:cubicBezTo>
                                    <a:pt x="64" y="48"/>
                                    <a:pt x="75" y="52"/>
                                    <a:pt x="84" y="60"/>
                                  </a:cubicBezTo>
                                  <a:cubicBezTo>
                                    <a:pt x="93" y="69"/>
                                    <a:pt x="98" y="79"/>
                                    <a:pt x="98" y="92"/>
                                  </a:cubicBezTo>
                                  <a:cubicBezTo>
                                    <a:pt x="98" y="105"/>
                                    <a:pt x="93" y="117"/>
                                    <a:pt x="85" y="127"/>
                                  </a:cubicBezTo>
                                  <a:cubicBezTo>
                                    <a:pt x="77" y="138"/>
                                    <a:pt x="64" y="143"/>
                                    <a:pt x="46" y="143"/>
                                  </a:cubicBezTo>
                                  <a:cubicBezTo>
                                    <a:pt x="34" y="143"/>
                                    <a:pt x="24" y="139"/>
                                    <a:pt x="15" y="133"/>
                                  </a:cubicBezTo>
                                  <a:cubicBezTo>
                                    <a:pt x="6" y="127"/>
                                    <a:pt x="1" y="117"/>
                                    <a:pt x="0" y="103"/>
                                  </a:cubicBezTo>
                                  <a:lnTo>
                                    <a:pt x="19" y="10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94" name="Freeform 1053"/>
                          <wps:cNvSpPr>
                            <a:spLocks/>
                          </wps:cNvSpPr>
                          <wps:spPr bwMode="auto">
                            <a:xfrm>
                              <a:off x="7091" y="4574"/>
                              <a:ext cx="36" cy="149"/>
                            </a:xfrm>
                            <a:custGeom>
                              <a:avLst/>
                              <a:gdLst>
                                <a:gd name="T0" fmla="*/ 1 w 46"/>
                                <a:gd name="T1" fmla="*/ 188 h 188"/>
                                <a:gd name="T2" fmla="*/ 1 w 46"/>
                                <a:gd name="T3" fmla="*/ 188 h 188"/>
                                <a:gd name="T4" fmla="*/ 21 w 46"/>
                                <a:gd name="T5" fmla="*/ 144 h 188"/>
                                <a:gd name="T6" fmla="*/ 28 w 46"/>
                                <a:gd name="T7" fmla="*/ 94 h 188"/>
                                <a:gd name="T8" fmla="*/ 20 w 46"/>
                                <a:gd name="T9" fmla="*/ 42 h 188"/>
                                <a:gd name="T10" fmla="*/ 0 w 46"/>
                                <a:gd name="T11" fmla="*/ 0 h 188"/>
                                <a:gd name="T12" fmla="*/ 12 w 46"/>
                                <a:gd name="T13" fmla="*/ 0 h 188"/>
                                <a:gd name="T14" fmla="*/ 31 w 46"/>
                                <a:gd name="T15" fmla="*/ 30 h 188"/>
                                <a:gd name="T16" fmla="*/ 38 w 46"/>
                                <a:gd name="T17" fmla="*/ 45 h 188"/>
                                <a:gd name="T18" fmla="*/ 44 w 46"/>
                                <a:gd name="T19" fmla="*/ 70 h 188"/>
                                <a:gd name="T20" fmla="*/ 46 w 46"/>
                                <a:gd name="T21" fmla="*/ 93 h 188"/>
                                <a:gd name="T22" fmla="*/ 37 w 46"/>
                                <a:gd name="T23" fmla="*/ 145 h 188"/>
                                <a:gd name="T24" fmla="*/ 13 w 46"/>
                                <a:gd name="T25" fmla="*/ 188 h 188"/>
                                <a:gd name="T26" fmla="*/ 1 w 46"/>
                                <a:gd name="T27" fmla="*/ 188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1" y="188"/>
                                  </a:moveTo>
                                  <a:lnTo>
                                    <a:pt x="1" y="188"/>
                                  </a:lnTo>
                                  <a:cubicBezTo>
                                    <a:pt x="11" y="168"/>
                                    <a:pt x="18" y="153"/>
                                    <a:pt x="21" y="144"/>
                                  </a:cubicBezTo>
                                  <a:cubicBezTo>
                                    <a:pt x="25" y="130"/>
                                    <a:pt x="28" y="113"/>
                                    <a:pt x="28" y="94"/>
                                  </a:cubicBezTo>
                                  <a:cubicBezTo>
                                    <a:pt x="28" y="75"/>
                                    <a:pt x="25" y="58"/>
                                    <a:pt x="20" y="42"/>
                                  </a:cubicBezTo>
                                  <a:cubicBezTo>
                                    <a:pt x="17" y="32"/>
                                    <a:pt x="10" y="18"/>
                                    <a:pt x="0" y="0"/>
                                  </a:cubicBezTo>
                                  <a:lnTo>
                                    <a:pt x="12" y="0"/>
                                  </a:lnTo>
                                  <a:cubicBezTo>
                                    <a:pt x="22" y="16"/>
                                    <a:pt x="29" y="26"/>
                                    <a:pt x="31" y="30"/>
                                  </a:cubicBezTo>
                                  <a:cubicBezTo>
                                    <a:pt x="33" y="34"/>
                                    <a:pt x="35" y="39"/>
                                    <a:pt x="38" y="45"/>
                                  </a:cubicBezTo>
                                  <a:cubicBezTo>
                                    <a:pt x="41" y="54"/>
                                    <a:pt x="43" y="62"/>
                                    <a:pt x="44" y="70"/>
                                  </a:cubicBezTo>
                                  <a:cubicBezTo>
                                    <a:pt x="46" y="78"/>
                                    <a:pt x="46" y="86"/>
                                    <a:pt x="46" y="93"/>
                                  </a:cubicBezTo>
                                  <a:cubicBezTo>
                                    <a:pt x="46" y="112"/>
                                    <a:pt x="43" y="130"/>
                                    <a:pt x="37" y="145"/>
                                  </a:cubicBezTo>
                                  <a:cubicBezTo>
                                    <a:pt x="33" y="155"/>
                                    <a:pt x="25" y="169"/>
                                    <a:pt x="13" y="188"/>
                                  </a:cubicBezTo>
                                  <a:lnTo>
                                    <a:pt x="1" y="18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95" name="Freeform 1054"/>
                          <wps:cNvSpPr>
                            <a:spLocks noEditPoints="1"/>
                          </wps:cNvSpPr>
                          <wps:spPr bwMode="auto">
                            <a:xfrm>
                              <a:off x="5974" y="3323"/>
                              <a:ext cx="77" cy="116"/>
                            </a:xfrm>
                            <a:custGeom>
                              <a:avLst/>
                              <a:gdLst>
                                <a:gd name="T0" fmla="*/ 48 w 97"/>
                                <a:gd name="T1" fmla="*/ 59 h 146"/>
                                <a:gd name="T2" fmla="*/ 48 w 97"/>
                                <a:gd name="T3" fmla="*/ 59 h 146"/>
                                <a:gd name="T4" fmla="*/ 67 w 97"/>
                                <a:gd name="T5" fmla="*/ 53 h 146"/>
                                <a:gd name="T6" fmla="*/ 73 w 97"/>
                                <a:gd name="T7" fmla="*/ 37 h 146"/>
                                <a:gd name="T8" fmla="*/ 67 w 97"/>
                                <a:gd name="T9" fmla="*/ 23 h 146"/>
                                <a:gd name="T10" fmla="*/ 48 w 97"/>
                                <a:gd name="T11" fmla="*/ 16 h 146"/>
                                <a:gd name="T12" fmla="*/ 29 w 97"/>
                                <a:gd name="T13" fmla="*/ 23 h 146"/>
                                <a:gd name="T14" fmla="*/ 24 w 97"/>
                                <a:gd name="T15" fmla="*/ 38 h 146"/>
                                <a:gd name="T16" fmla="*/ 31 w 97"/>
                                <a:gd name="T17" fmla="*/ 54 h 146"/>
                                <a:gd name="T18" fmla="*/ 48 w 97"/>
                                <a:gd name="T19" fmla="*/ 59 h 146"/>
                                <a:gd name="T20" fmla="*/ 48 w 97"/>
                                <a:gd name="T21" fmla="*/ 59 h 146"/>
                                <a:gd name="T22" fmla="*/ 50 w 97"/>
                                <a:gd name="T23" fmla="*/ 129 h 146"/>
                                <a:gd name="T24" fmla="*/ 50 w 97"/>
                                <a:gd name="T25" fmla="*/ 129 h 146"/>
                                <a:gd name="T26" fmla="*/ 70 w 97"/>
                                <a:gd name="T27" fmla="*/ 123 h 146"/>
                                <a:gd name="T28" fmla="*/ 78 w 97"/>
                                <a:gd name="T29" fmla="*/ 103 h 146"/>
                                <a:gd name="T30" fmla="*/ 70 w 97"/>
                                <a:gd name="T31" fmla="*/ 82 h 146"/>
                                <a:gd name="T32" fmla="*/ 48 w 97"/>
                                <a:gd name="T33" fmla="*/ 75 h 146"/>
                                <a:gd name="T34" fmla="*/ 27 w 97"/>
                                <a:gd name="T35" fmla="*/ 82 h 146"/>
                                <a:gd name="T36" fmla="*/ 19 w 97"/>
                                <a:gd name="T37" fmla="*/ 102 h 146"/>
                                <a:gd name="T38" fmla="*/ 27 w 97"/>
                                <a:gd name="T39" fmla="*/ 121 h 146"/>
                                <a:gd name="T40" fmla="*/ 50 w 97"/>
                                <a:gd name="T41" fmla="*/ 129 h 146"/>
                                <a:gd name="T42" fmla="*/ 50 w 97"/>
                                <a:gd name="T43" fmla="*/ 129 h 146"/>
                                <a:gd name="T44" fmla="*/ 24 w 97"/>
                                <a:gd name="T45" fmla="*/ 66 h 146"/>
                                <a:gd name="T46" fmla="*/ 24 w 97"/>
                                <a:gd name="T47" fmla="*/ 66 h 146"/>
                                <a:gd name="T48" fmla="*/ 13 w 97"/>
                                <a:gd name="T49" fmla="*/ 59 h 146"/>
                                <a:gd name="T50" fmla="*/ 5 w 97"/>
                                <a:gd name="T51" fmla="*/ 38 h 146"/>
                                <a:gd name="T52" fmla="*/ 16 w 97"/>
                                <a:gd name="T53" fmla="*/ 11 h 146"/>
                                <a:gd name="T54" fmla="*/ 49 w 97"/>
                                <a:gd name="T55" fmla="*/ 0 h 146"/>
                                <a:gd name="T56" fmla="*/ 81 w 97"/>
                                <a:gd name="T57" fmla="*/ 11 h 146"/>
                                <a:gd name="T58" fmla="*/ 92 w 97"/>
                                <a:gd name="T59" fmla="*/ 36 h 146"/>
                                <a:gd name="T60" fmla="*/ 86 w 97"/>
                                <a:gd name="T61" fmla="*/ 57 h 146"/>
                                <a:gd name="T62" fmla="*/ 74 w 97"/>
                                <a:gd name="T63" fmla="*/ 66 h 146"/>
                                <a:gd name="T64" fmla="*/ 88 w 97"/>
                                <a:gd name="T65" fmla="*/ 75 h 146"/>
                                <a:gd name="T66" fmla="*/ 97 w 97"/>
                                <a:gd name="T67" fmla="*/ 101 h 146"/>
                                <a:gd name="T68" fmla="*/ 85 w 97"/>
                                <a:gd name="T69" fmla="*/ 133 h 146"/>
                                <a:gd name="T70" fmla="*/ 49 w 97"/>
                                <a:gd name="T71" fmla="*/ 146 h 146"/>
                                <a:gd name="T72" fmla="*/ 14 w 97"/>
                                <a:gd name="T73" fmla="*/ 134 h 146"/>
                                <a:gd name="T74" fmla="*/ 0 w 97"/>
                                <a:gd name="T75" fmla="*/ 102 h 146"/>
                                <a:gd name="T76" fmla="*/ 6 w 97"/>
                                <a:gd name="T77" fmla="*/ 80 h 146"/>
                                <a:gd name="T78" fmla="*/ 24 w 97"/>
                                <a:gd name="T79" fmla="*/ 66 h 146"/>
                                <a:gd name="T80" fmla="*/ 24 w 97"/>
                                <a:gd name="T81" fmla="*/ 66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97" h="146">
                                  <a:moveTo>
                                    <a:pt x="48" y="59"/>
                                  </a:moveTo>
                                  <a:lnTo>
                                    <a:pt x="48" y="59"/>
                                  </a:lnTo>
                                  <a:cubicBezTo>
                                    <a:pt x="56" y="59"/>
                                    <a:pt x="62" y="57"/>
                                    <a:pt x="67" y="53"/>
                                  </a:cubicBezTo>
                                  <a:cubicBezTo>
                                    <a:pt x="71" y="49"/>
                                    <a:pt x="73" y="43"/>
                                    <a:pt x="73" y="37"/>
                                  </a:cubicBezTo>
                                  <a:cubicBezTo>
                                    <a:pt x="73" y="32"/>
                                    <a:pt x="71" y="27"/>
                                    <a:pt x="67" y="23"/>
                                  </a:cubicBezTo>
                                  <a:cubicBezTo>
                                    <a:pt x="63" y="18"/>
                                    <a:pt x="56" y="16"/>
                                    <a:pt x="48" y="16"/>
                                  </a:cubicBezTo>
                                  <a:cubicBezTo>
                                    <a:pt x="39" y="16"/>
                                    <a:pt x="33" y="18"/>
                                    <a:pt x="29" y="23"/>
                                  </a:cubicBezTo>
                                  <a:cubicBezTo>
                                    <a:pt x="26" y="27"/>
                                    <a:pt x="24" y="32"/>
                                    <a:pt x="24" y="38"/>
                                  </a:cubicBezTo>
                                  <a:cubicBezTo>
                                    <a:pt x="24" y="45"/>
                                    <a:pt x="26" y="50"/>
                                    <a:pt x="31" y="54"/>
                                  </a:cubicBezTo>
                                  <a:cubicBezTo>
                                    <a:pt x="36" y="58"/>
                                    <a:pt x="42" y="59"/>
                                    <a:pt x="48" y="59"/>
                                  </a:cubicBezTo>
                                  <a:lnTo>
                                    <a:pt x="48" y="59"/>
                                  </a:lnTo>
                                  <a:close/>
                                  <a:moveTo>
                                    <a:pt x="50" y="129"/>
                                  </a:moveTo>
                                  <a:lnTo>
                                    <a:pt x="50" y="129"/>
                                  </a:lnTo>
                                  <a:cubicBezTo>
                                    <a:pt x="58" y="129"/>
                                    <a:pt x="65" y="127"/>
                                    <a:pt x="70" y="123"/>
                                  </a:cubicBezTo>
                                  <a:cubicBezTo>
                                    <a:pt x="75" y="118"/>
                                    <a:pt x="78" y="112"/>
                                    <a:pt x="78" y="103"/>
                                  </a:cubicBezTo>
                                  <a:cubicBezTo>
                                    <a:pt x="78" y="94"/>
                                    <a:pt x="75" y="87"/>
                                    <a:pt x="70" y="82"/>
                                  </a:cubicBezTo>
                                  <a:cubicBezTo>
                                    <a:pt x="64" y="77"/>
                                    <a:pt x="57" y="75"/>
                                    <a:pt x="48" y="75"/>
                                  </a:cubicBezTo>
                                  <a:cubicBezTo>
                                    <a:pt x="40" y="75"/>
                                    <a:pt x="33" y="77"/>
                                    <a:pt x="27" y="82"/>
                                  </a:cubicBezTo>
                                  <a:cubicBezTo>
                                    <a:pt x="22" y="87"/>
                                    <a:pt x="19" y="94"/>
                                    <a:pt x="19" y="102"/>
                                  </a:cubicBezTo>
                                  <a:cubicBezTo>
                                    <a:pt x="19" y="110"/>
                                    <a:pt x="22" y="116"/>
                                    <a:pt x="27" y="121"/>
                                  </a:cubicBezTo>
                                  <a:cubicBezTo>
                                    <a:pt x="32" y="127"/>
                                    <a:pt x="39" y="129"/>
                                    <a:pt x="50" y="129"/>
                                  </a:cubicBezTo>
                                  <a:lnTo>
                                    <a:pt x="50" y="129"/>
                                  </a:lnTo>
                                  <a:close/>
                                  <a:moveTo>
                                    <a:pt x="24" y="66"/>
                                  </a:moveTo>
                                  <a:lnTo>
                                    <a:pt x="24" y="66"/>
                                  </a:lnTo>
                                  <a:cubicBezTo>
                                    <a:pt x="19" y="64"/>
                                    <a:pt x="16" y="62"/>
                                    <a:pt x="13" y="59"/>
                                  </a:cubicBezTo>
                                  <a:cubicBezTo>
                                    <a:pt x="8" y="54"/>
                                    <a:pt x="5" y="47"/>
                                    <a:pt x="5" y="38"/>
                                  </a:cubicBezTo>
                                  <a:cubicBezTo>
                                    <a:pt x="5" y="28"/>
                                    <a:pt x="9" y="19"/>
                                    <a:pt x="16" y="11"/>
                                  </a:cubicBezTo>
                                  <a:cubicBezTo>
                                    <a:pt x="24" y="4"/>
                                    <a:pt x="35" y="0"/>
                                    <a:pt x="49" y="0"/>
                                  </a:cubicBezTo>
                                  <a:cubicBezTo>
                                    <a:pt x="62" y="0"/>
                                    <a:pt x="73" y="3"/>
                                    <a:pt x="81" y="11"/>
                                  </a:cubicBezTo>
                                  <a:cubicBezTo>
                                    <a:pt x="88" y="18"/>
                                    <a:pt x="92" y="26"/>
                                    <a:pt x="92" y="36"/>
                                  </a:cubicBezTo>
                                  <a:cubicBezTo>
                                    <a:pt x="92" y="44"/>
                                    <a:pt x="90" y="52"/>
                                    <a:pt x="86" y="57"/>
                                  </a:cubicBezTo>
                                  <a:cubicBezTo>
                                    <a:pt x="83" y="60"/>
                                    <a:pt x="79" y="63"/>
                                    <a:pt x="74" y="66"/>
                                  </a:cubicBezTo>
                                  <a:cubicBezTo>
                                    <a:pt x="80" y="69"/>
                                    <a:pt x="84" y="72"/>
                                    <a:pt x="88" y="75"/>
                                  </a:cubicBezTo>
                                  <a:cubicBezTo>
                                    <a:pt x="94" y="82"/>
                                    <a:pt x="97" y="90"/>
                                    <a:pt x="97" y="101"/>
                                  </a:cubicBezTo>
                                  <a:cubicBezTo>
                                    <a:pt x="97" y="113"/>
                                    <a:pt x="93" y="124"/>
                                    <a:pt x="85" y="133"/>
                                  </a:cubicBezTo>
                                  <a:cubicBezTo>
                                    <a:pt x="76" y="141"/>
                                    <a:pt x="64" y="146"/>
                                    <a:pt x="49" y="146"/>
                                  </a:cubicBezTo>
                                  <a:cubicBezTo>
                                    <a:pt x="35" y="146"/>
                                    <a:pt x="24" y="142"/>
                                    <a:pt x="14" y="134"/>
                                  </a:cubicBezTo>
                                  <a:cubicBezTo>
                                    <a:pt x="5" y="127"/>
                                    <a:pt x="0" y="116"/>
                                    <a:pt x="0" y="102"/>
                                  </a:cubicBezTo>
                                  <a:cubicBezTo>
                                    <a:pt x="0" y="94"/>
                                    <a:pt x="2" y="86"/>
                                    <a:pt x="6" y="80"/>
                                  </a:cubicBezTo>
                                  <a:cubicBezTo>
                                    <a:pt x="10" y="74"/>
                                    <a:pt x="16" y="70"/>
                                    <a:pt x="24" y="66"/>
                                  </a:cubicBezTo>
                                  <a:lnTo>
                                    <a:pt x="24" y="66"/>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96" name="Freeform 1055"/>
                          <wps:cNvSpPr>
                            <a:spLocks/>
                          </wps:cNvSpPr>
                          <wps:spPr bwMode="auto">
                            <a:xfrm>
                              <a:off x="6072" y="3419"/>
                              <a:ext cx="16" cy="17"/>
                            </a:xfrm>
                            <a:custGeom>
                              <a:avLst/>
                              <a:gdLst>
                                <a:gd name="T0" fmla="*/ 0 w 20"/>
                                <a:gd name="T1" fmla="*/ 0 h 22"/>
                                <a:gd name="T2" fmla="*/ 0 w 20"/>
                                <a:gd name="T3" fmla="*/ 0 h 22"/>
                                <a:gd name="T4" fmla="*/ 20 w 20"/>
                                <a:gd name="T5" fmla="*/ 0 h 22"/>
                                <a:gd name="T6" fmla="*/ 20 w 20"/>
                                <a:gd name="T7" fmla="*/ 22 h 22"/>
                                <a:gd name="T8" fmla="*/ 0 w 20"/>
                                <a:gd name="T9" fmla="*/ 22 h 22"/>
                                <a:gd name="T10" fmla="*/ 0 w 20"/>
                                <a:gd name="T11" fmla="*/ 0 h 22"/>
                              </a:gdLst>
                              <a:ahLst/>
                              <a:cxnLst>
                                <a:cxn ang="0">
                                  <a:pos x="T0" y="T1"/>
                                </a:cxn>
                                <a:cxn ang="0">
                                  <a:pos x="T2" y="T3"/>
                                </a:cxn>
                                <a:cxn ang="0">
                                  <a:pos x="T4" y="T5"/>
                                </a:cxn>
                                <a:cxn ang="0">
                                  <a:pos x="T6" y="T7"/>
                                </a:cxn>
                                <a:cxn ang="0">
                                  <a:pos x="T8" y="T9"/>
                                </a:cxn>
                                <a:cxn ang="0">
                                  <a:pos x="T10" y="T11"/>
                                </a:cxn>
                              </a:cxnLst>
                              <a:rect l="0" t="0" r="r" b="b"/>
                              <a:pathLst>
                                <a:path w="20" h="22">
                                  <a:moveTo>
                                    <a:pt x="0" y="0"/>
                                  </a:moveTo>
                                  <a:lnTo>
                                    <a:pt x="0" y="0"/>
                                  </a:lnTo>
                                  <a:lnTo>
                                    <a:pt x="20" y="0"/>
                                  </a:lnTo>
                                  <a:lnTo>
                                    <a:pt x="20"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97" name="Freeform 1056"/>
                          <wps:cNvSpPr>
                            <a:spLocks/>
                          </wps:cNvSpPr>
                          <wps:spPr bwMode="auto">
                            <a:xfrm>
                              <a:off x="6108" y="3326"/>
                              <a:ext cx="77" cy="113"/>
                            </a:xfrm>
                            <a:custGeom>
                              <a:avLst/>
                              <a:gdLst>
                                <a:gd name="T0" fmla="*/ 19 w 97"/>
                                <a:gd name="T1" fmla="*/ 103 h 142"/>
                                <a:gd name="T2" fmla="*/ 19 w 97"/>
                                <a:gd name="T3" fmla="*/ 103 h 142"/>
                                <a:gd name="T4" fmla="*/ 33 w 97"/>
                                <a:gd name="T5" fmla="*/ 124 h 142"/>
                                <a:gd name="T6" fmla="*/ 47 w 97"/>
                                <a:gd name="T7" fmla="*/ 127 h 142"/>
                                <a:gd name="T8" fmla="*/ 71 w 97"/>
                                <a:gd name="T9" fmla="*/ 116 h 142"/>
                                <a:gd name="T10" fmla="*/ 78 w 97"/>
                                <a:gd name="T11" fmla="*/ 94 h 142"/>
                                <a:gd name="T12" fmla="*/ 69 w 97"/>
                                <a:gd name="T13" fmla="*/ 71 h 142"/>
                                <a:gd name="T14" fmla="*/ 48 w 97"/>
                                <a:gd name="T15" fmla="*/ 63 h 142"/>
                                <a:gd name="T16" fmla="*/ 32 w 97"/>
                                <a:gd name="T17" fmla="*/ 67 h 142"/>
                                <a:gd name="T18" fmla="*/ 21 w 97"/>
                                <a:gd name="T19" fmla="*/ 77 h 142"/>
                                <a:gd name="T20" fmla="*/ 5 w 97"/>
                                <a:gd name="T21" fmla="*/ 76 h 142"/>
                                <a:gd name="T22" fmla="*/ 16 w 97"/>
                                <a:gd name="T23" fmla="*/ 0 h 142"/>
                                <a:gd name="T24" fmla="*/ 89 w 97"/>
                                <a:gd name="T25" fmla="*/ 0 h 142"/>
                                <a:gd name="T26" fmla="*/ 89 w 97"/>
                                <a:gd name="T27" fmla="*/ 17 h 142"/>
                                <a:gd name="T28" fmla="*/ 29 w 97"/>
                                <a:gd name="T29" fmla="*/ 17 h 142"/>
                                <a:gd name="T30" fmla="*/ 23 w 97"/>
                                <a:gd name="T31" fmla="*/ 56 h 142"/>
                                <a:gd name="T32" fmla="*/ 33 w 97"/>
                                <a:gd name="T33" fmla="*/ 50 h 142"/>
                                <a:gd name="T34" fmla="*/ 51 w 97"/>
                                <a:gd name="T35" fmla="*/ 47 h 142"/>
                                <a:gd name="T36" fmla="*/ 84 w 97"/>
                                <a:gd name="T37" fmla="*/ 60 h 142"/>
                                <a:gd name="T38" fmla="*/ 97 w 97"/>
                                <a:gd name="T39" fmla="*/ 91 h 142"/>
                                <a:gd name="T40" fmla="*/ 85 w 97"/>
                                <a:gd name="T41" fmla="*/ 127 h 142"/>
                                <a:gd name="T42" fmla="*/ 46 w 97"/>
                                <a:gd name="T43" fmla="*/ 142 h 142"/>
                                <a:gd name="T44" fmla="*/ 15 w 97"/>
                                <a:gd name="T45" fmla="*/ 132 h 142"/>
                                <a:gd name="T46" fmla="*/ 0 w 97"/>
                                <a:gd name="T47" fmla="*/ 103 h 142"/>
                                <a:gd name="T48" fmla="*/ 19 w 97"/>
                                <a:gd name="T49" fmla="*/ 103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7" h="142">
                                  <a:moveTo>
                                    <a:pt x="19" y="103"/>
                                  </a:moveTo>
                                  <a:lnTo>
                                    <a:pt x="19" y="103"/>
                                  </a:lnTo>
                                  <a:cubicBezTo>
                                    <a:pt x="20" y="113"/>
                                    <a:pt x="25" y="120"/>
                                    <a:pt x="33" y="124"/>
                                  </a:cubicBezTo>
                                  <a:cubicBezTo>
                                    <a:pt x="37" y="126"/>
                                    <a:pt x="42" y="127"/>
                                    <a:pt x="47" y="127"/>
                                  </a:cubicBezTo>
                                  <a:cubicBezTo>
                                    <a:pt x="58" y="127"/>
                                    <a:pt x="66" y="123"/>
                                    <a:pt x="71" y="116"/>
                                  </a:cubicBezTo>
                                  <a:cubicBezTo>
                                    <a:pt x="76" y="110"/>
                                    <a:pt x="78" y="102"/>
                                    <a:pt x="78" y="94"/>
                                  </a:cubicBezTo>
                                  <a:cubicBezTo>
                                    <a:pt x="78" y="84"/>
                                    <a:pt x="75" y="77"/>
                                    <a:pt x="69" y="71"/>
                                  </a:cubicBezTo>
                                  <a:cubicBezTo>
                                    <a:pt x="63" y="66"/>
                                    <a:pt x="56" y="63"/>
                                    <a:pt x="48" y="63"/>
                                  </a:cubicBezTo>
                                  <a:cubicBezTo>
                                    <a:pt x="42" y="63"/>
                                    <a:pt x="36" y="64"/>
                                    <a:pt x="32" y="67"/>
                                  </a:cubicBezTo>
                                  <a:cubicBezTo>
                                    <a:pt x="28" y="69"/>
                                    <a:pt x="24" y="72"/>
                                    <a:pt x="21" y="77"/>
                                  </a:cubicBezTo>
                                  <a:lnTo>
                                    <a:pt x="5" y="76"/>
                                  </a:lnTo>
                                  <a:lnTo>
                                    <a:pt x="16" y="0"/>
                                  </a:lnTo>
                                  <a:lnTo>
                                    <a:pt x="89" y="0"/>
                                  </a:lnTo>
                                  <a:lnTo>
                                    <a:pt x="89" y="17"/>
                                  </a:lnTo>
                                  <a:lnTo>
                                    <a:pt x="29" y="17"/>
                                  </a:lnTo>
                                  <a:lnTo>
                                    <a:pt x="23" y="56"/>
                                  </a:lnTo>
                                  <a:cubicBezTo>
                                    <a:pt x="27" y="54"/>
                                    <a:pt x="30" y="52"/>
                                    <a:pt x="33" y="50"/>
                                  </a:cubicBezTo>
                                  <a:cubicBezTo>
                                    <a:pt x="38" y="48"/>
                                    <a:pt x="44" y="47"/>
                                    <a:pt x="51" y="47"/>
                                  </a:cubicBezTo>
                                  <a:cubicBezTo>
                                    <a:pt x="64" y="47"/>
                                    <a:pt x="75" y="51"/>
                                    <a:pt x="84" y="60"/>
                                  </a:cubicBezTo>
                                  <a:cubicBezTo>
                                    <a:pt x="93" y="68"/>
                                    <a:pt x="97" y="79"/>
                                    <a:pt x="97" y="91"/>
                                  </a:cubicBezTo>
                                  <a:cubicBezTo>
                                    <a:pt x="97" y="105"/>
                                    <a:pt x="93" y="117"/>
                                    <a:pt x="85" y="127"/>
                                  </a:cubicBezTo>
                                  <a:cubicBezTo>
                                    <a:pt x="77" y="137"/>
                                    <a:pt x="64" y="142"/>
                                    <a:pt x="46" y="142"/>
                                  </a:cubicBezTo>
                                  <a:cubicBezTo>
                                    <a:pt x="34" y="142"/>
                                    <a:pt x="24" y="139"/>
                                    <a:pt x="15" y="132"/>
                                  </a:cubicBezTo>
                                  <a:cubicBezTo>
                                    <a:pt x="6" y="126"/>
                                    <a:pt x="1" y="116"/>
                                    <a:pt x="0" y="103"/>
                                  </a:cubicBezTo>
                                  <a:lnTo>
                                    <a:pt x="19" y="10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98" name="Freeform 1057"/>
                          <wps:cNvSpPr>
                            <a:spLocks/>
                          </wps:cNvSpPr>
                          <wps:spPr bwMode="auto">
                            <a:xfrm>
                              <a:off x="6199" y="3326"/>
                              <a:ext cx="77" cy="110"/>
                            </a:xfrm>
                            <a:custGeom>
                              <a:avLst/>
                              <a:gdLst>
                                <a:gd name="T0" fmla="*/ 98 w 98"/>
                                <a:gd name="T1" fmla="*/ 0 h 139"/>
                                <a:gd name="T2" fmla="*/ 98 w 98"/>
                                <a:gd name="T3" fmla="*/ 0 h 139"/>
                                <a:gd name="T4" fmla="*/ 98 w 98"/>
                                <a:gd name="T5" fmla="*/ 15 h 139"/>
                                <a:gd name="T6" fmla="*/ 80 w 98"/>
                                <a:gd name="T7" fmla="*/ 38 h 139"/>
                                <a:gd name="T8" fmla="*/ 60 w 98"/>
                                <a:gd name="T9" fmla="*/ 73 h 139"/>
                                <a:gd name="T10" fmla="*/ 47 w 98"/>
                                <a:gd name="T11" fmla="*/ 107 h 139"/>
                                <a:gd name="T12" fmla="*/ 40 w 98"/>
                                <a:gd name="T13" fmla="*/ 139 h 139"/>
                                <a:gd name="T14" fmla="*/ 20 w 98"/>
                                <a:gd name="T15" fmla="*/ 139 h 139"/>
                                <a:gd name="T16" fmla="*/ 50 w 98"/>
                                <a:gd name="T17" fmla="*/ 58 h 139"/>
                                <a:gd name="T18" fmla="*/ 78 w 98"/>
                                <a:gd name="T19" fmla="*/ 18 h 139"/>
                                <a:gd name="T20" fmla="*/ 0 w 98"/>
                                <a:gd name="T21" fmla="*/ 18 h 139"/>
                                <a:gd name="T22" fmla="*/ 0 w 98"/>
                                <a:gd name="T23" fmla="*/ 0 h 139"/>
                                <a:gd name="T24" fmla="*/ 98 w 98"/>
                                <a:gd name="T25"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98" h="139">
                                  <a:moveTo>
                                    <a:pt x="98" y="0"/>
                                  </a:moveTo>
                                  <a:lnTo>
                                    <a:pt x="98" y="0"/>
                                  </a:lnTo>
                                  <a:lnTo>
                                    <a:pt x="98" y="15"/>
                                  </a:lnTo>
                                  <a:cubicBezTo>
                                    <a:pt x="94" y="20"/>
                                    <a:pt x="88" y="27"/>
                                    <a:pt x="80" y="38"/>
                                  </a:cubicBezTo>
                                  <a:cubicBezTo>
                                    <a:pt x="73" y="49"/>
                                    <a:pt x="66" y="61"/>
                                    <a:pt x="60" y="73"/>
                                  </a:cubicBezTo>
                                  <a:cubicBezTo>
                                    <a:pt x="54" y="86"/>
                                    <a:pt x="50" y="97"/>
                                    <a:pt x="47" y="107"/>
                                  </a:cubicBezTo>
                                  <a:cubicBezTo>
                                    <a:pt x="45" y="114"/>
                                    <a:pt x="43" y="124"/>
                                    <a:pt x="40" y="139"/>
                                  </a:cubicBezTo>
                                  <a:lnTo>
                                    <a:pt x="20" y="139"/>
                                  </a:lnTo>
                                  <a:cubicBezTo>
                                    <a:pt x="25" y="112"/>
                                    <a:pt x="34" y="85"/>
                                    <a:pt x="50" y="58"/>
                                  </a:cubicBezTo>
                                  <a:cubicBezTo>
                                    <a:pt x="59" y="42"/>
                                    <a:pt x="68" y="29"/>
                                    <a:pt x="78" y="18"/>
                                  </a:cubicBezTo>
                                  <a:lnTo>
                                    <a:pt x="0" y="18"/>
                                  </a:lnTo>
                                  <a:lnTo>
                                    <a:pt x="0" y="0"/>
                                  </a:lnTo>
                                  <a:lnTo>
                                    <a:pt x="9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099" name="Freeform 1058"/>
                          <wps:cNvSpPr>
                            <a:spLocks/>
                          </wps:cNvSpPr>
                          <wps:spPr bwMode="auto">
                            <a:xfrm>
                              <a:off x="6338" y="3319"/>
                              <a:ext cx="37" cy="150"/>
                            </a:xfrm>
                            <a:custGeom>
                              <a:avLst/>
                              <a:gdLst>
                                <a:gd name="T0" fmla="*/ 45 w 46"/>
                                <a:gd name="T1" fmla="*/ 0 h 189"/>
                                <a:gd name="T2" fmla="*/ 45 w 46"/>
                                <a:gd name="T3" fmla="*/ 0 h 189"/>
                                <a:gd name="T4" fmla="*/ 25 w 46"/>
                                <a:gd name="T5" fmla="*/ 45 h 189"/>
                                <a:gd name="T6" fmla="*/ 18 w 46"/>
                                <a:gd name="T7" fmla="*/ 94 h 189"/>
                                <a:gd name="T8" fmla="*/ 26 w 46"/>
                                <a:gd name="T9" fmla="*/ 147 h 189"/>
                                <a:gd name="T10" fmla="*/ 46 w 46"/>
                                <a:gd name="T11" fmla="*/ 189 h 189"/>
                                <a:gd name="T12" fmla="*/ 34 w 46"/>
                                <a:gd name="T13" fmla="*/ 189 h 189"/>
                                <a:gd name="T14" fmla="*/ 16 w 46"/>
                                <a:gd name="T15" fmla="*/ 160 h 189"/>
                                <a:gd name="T16" fmla="*/ 8 w 46"/>
                                <a:gd name="T17" fmla="*/ 143 h 189"/>
                                <a:gd name="T18" fmla="*/ 1 w 46"/>
                                <a:gd name="T19" fmla="*/ 112 h 189"/>
                                <a:gd name="T20" fmla="*/ 0 w 46"/>
                                <a:gd name="T21" fmla="*/ 96 h 189"/>
                                <a:gd name="T22" fmla="*/ 9 w 46"/>
                                <a:gd name="T23" fmla="*/ 44 h 189"/>
                                <a:gd name="T24" fmla="*/ 33 w 46"/>
                                <a:gd name="T25" fmla="*/ 0 h 189"/>
                                <a:gd name="T26" fmla="*/ 45 w 46"/>
                                <a:gd name="T27" fmla="*/ 0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45" y="0"/>
                                  </a:moveTo>
                                  <a:lnTo>
                                    <a:pt x="45" y="0"/>
                                  </a:lnTo>
                                  <a:cubicBezTo>
                                    <a:pt x="35" y="20"/>
                                    <a:pt x="28" y="35"/>
                                    <a:pt x="25" y="45"/>
                                  </a:cubicBezTo>
                                  <a:cubicBezTo>
                                    <a:pt x="21" y="59"/>
                                    <a:pt x="18" y="76"/>
                                    <a:pt x="18" y="94"/>
                                  </a:cubicBezTo>
                                  <a:cubicBezTo>
                                    <a:pt x="18" y="114"/>
                                    <a:pt x="21" y="131"/>
                                    <a:pt x="26" y="147"/>
                                  </a:cubicBezTo>
                                  <a:cubicBezTo>
                                    <a:pt x="30" y="156"/>
                                    <a:pt x="36" y="170"/>
                                    <a:pt x="46" y="189"/>
                                  </a:cubicBezTo>
                                  <a:lnTo>
                                    <a:pt x="34" y="189"/>
                                  </a:lnTo>
                                  <a:cubicBezTo>
                                    <a:pt x="24" y="174"/>
                                    <a:pt x="18" y="164"/>
                                    <a:pt x="16" y="160"/>
                                  </a:cubicBezTo>
                                  <a:cubicBezTo>
                                    <a:pt x="14" y="156"/>
                                    <a:pt x="11" y="150"/>
                                    <a:pt x="8" y="143"/>
                                  </a:cubicBezTo>
                                  <a:cubicBezTo>
                                    <a:pt x="5" y="133"/>
                                    <a:pt x="2" y="123"/>
                                    <a:pt x="1" y="112"/>
                                  </a:cubicBezTo>
                                  <a:cubicBezTo>
                                    <a:pt x="0" y="106"/>
                                    <a:pt x="0" y="101"/>
                                    <a:pt x="0" y="96"/>
                                  </a:cubicBezTo>
                                  <a:cubicBezTo>
                                    <a:pt x="0" y="76"/>
                                    <a:pt x="3" y="59"/>
                                    <a:pt x="9" y="44"/>
                                  </a:cubicBezTo>
                                  <a:cubicBezTo>
                                    <a:pt x="13" y="34"/>
                                    <a:pt x="21" y="20"/>
                                    <a:pt x="33" y="0"/>
                                  </a:cubicBezTo>
                                  <a:lnTo>
                                    <a:pt x="45"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00" name="Freeform 1059"/>
                          <wps:cNvSpPr>
                            <a:spLocks/>
                          </wps:cNvSpPr>
                          <wps:spPr bwMode="auto">
                            <a:xfrm>
                              <a:off x="6396" y="3324"/>
                              <a:ext cx="42" cy="112"/>
                            </a:xfrm>
                            <a:custGeom>
                              <a:avLst/>
                              <a:gdLst>
                                <a:gd name="T0" fmla="*/ 0 w 52"/>
                                <a:gd name="T1" fmla="*/ 41 h 141"/>
                                <a:gd name="T2" fmla="*/ 0 w 52"/>
                                <a:gd name="T3" fmla="*/ 41 h 141"/>
                                <a:gd name="T4" fmla="*/ 0 w 52"/>
                                <a:gd name="T5" fmla="*/ 27 h 141"/>
                                <a:gd name="T6" fmla="*/ 26 w 52"/>
                                <a:gd name="T7" fmla="*/ 21 h 141"/>
                                <a:gd name="T8" fmla="*/ 38 w 52"/>
                                <a:gd name="T9" fmla="*/ 0 h 141"/>
                                <a:gd name="T10" fmla="*/ 52 w 52"/>
                                <a:gd name="T11" fmla="*/ 0 h 141"/>
                                <a:gd name="T12" fmla="*/ 52 w 52"/>
                                <a:gd name="T13" fmla="*/ 141 h 141"/>
                                <a:gd name="T14" fmla="*/ 33 w 52"/>
                                <a:gd name="T15" fmla="*/ 141 h 141"/>
                                <a:gd name="T16" fmla="*/ 33 w 52"/>
                                <a:gd name="T17" fmla="*/ 41 h 141"/>
                                <a:gd name="T18" fmla="*/ 0 w 52"/>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1">
                                  <a:moveTo>
                                    <a:pt x="0" y="41"/>
                                  </a:moveTo>
                                  <a:lnTo>
                                    <a:pt x="0" y="41"/>
                                  </a:lnTo>
                                  <a:lnTo>
                                    <a:pt x="0" y="27"/>
                                  </a:lnTo>
                                  <a:cubicBezTo>
                                    <a:pt x="12" y="26"/>
                                    <a:pt x="21" y="24"/>
                                    <a:pt x="26" y="21"/>
                                  </a:cubicBezTo>
                                  <a:cubicBezTo>
                                    <a:pt x="31" y="18"/>
                                    <a:pt x="35" y="11"/>
                                    <a:pt x="38" y="0"/>
                                  </a:cubicBezTo>
                                  <a:lnTo>
                                    <a:pt x="52" y="0"/>
                                  </a:lnTo>
                                  <a:lnTo>
                                    <a:pt x="52" y="141"/>
                                  </a:lnTo>
                                  <a:lnTo>
                                    <a:pt x="33" y="141"/>
                                  </a:lnTo>
                                  <a:lnTo>
                                    <a:pt x="33"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01" name="Freeform 1060"/>
                          <wps:cNvSpPr>
                            <a:spLocks/>
                          </wps:cNvSpPr>
                          <wps:spPr bwMode="auto">
                            <a:xfrm>
                              <a:off x="6484" y="3419"/>
                              <a:ext cx="16" cy="17"/>
                            </a:xfrm>
                            <a:custGeom>
                              <a:avLst/>
                              <a:gdLst>
                                <a:gd name="T0" fmla="*/ 0 w 21"/>
                                <a:gd name="T1" fmla="*/ 0 h 22"/>
                                <a:gd name="T2" fmla="*/ 0 w 21"/>
                                <a:gd name="T3" fmla="*/ 0 h 22"/>
                                <a:gd name="T4" fmla="*/ 21 w 21"/>
                                <a:gd name="T5" fmla="*/ 0 h 22"/>
                                <a:gd name="T6" fmla="*/ 21 w 21"/>
                                <a:gd name="T7" fmla="*/ 22 h 22"/>
                                <a:gd name="T8" fmla="*/ 0 w 21"/>
                                <a:gd name="T9" fmla="*/ 22 h 22"/>
                                <a:gd name="T10" fmla="*/ 0 w 21"/>
                                <a:gd name="T11" fmla="*/ 0 h 22"/>
                              </a:gdLst>
                              <a:ahLst/>
                              <a:cxnLst>
                                <a:cxn ang="0">
                                  <a:pos x="T0" y="T1"/>
                                </a:cxn>
                                <a:cxn ang="0">
                                  <a:pos x="T2" y="T3"/>
                                </a:cxn>
                                <a:cxn ang="0">
                                  <a:pos x="T4" y="T5"/>
                                </a:cxn>
                                <a:cxn ang="0">
                                  <a:pos x="T6" y="T7"/>
                                </a:cxn>
                                <a:cxn ang="0">
                                  <a:pos x="T8" y="T9"/>
                                </a:cxn>
                                <a:cxn ang="0">
                                  <a:pos x="T10" y="T11"/>
                                </a:cxn>
                              </a:cxnLst>
                              <a:rect l="0" t="0" r="r" b="b"/>
                              <a:pathLst>
                                <a:path w="21" h="22">
                                  <a:moveTo>
                                    <a:pt x="0" y="0"/>
                                  </a:moveTo>
                                  <a:lnTo>
                                    <a:pt x="0" y="0"/>
                                  </a:lnTo>
                                  <a:lnTo>
                                    <a:pt x="21" y="0"/>
                                  </a:lnTo>
                                  <a:lnTo>
                                    <a:pt x="21"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02" name="Freeform 1061"/>
                          <wps:cNvSpPr>
                            <a:spLocks noEditPoints="1"/>
                          </wps:cNvSpPr>
                          <wps:spPr bwMode="auto">
                            <a:xfrm>
                              <a:off x="6520" y="3323"/>
                              <a:ext cx="77" cy="116"/>
                            </a:xfrm>
                            <a:custGeom>
                              <a:avLst/>
                              <a:gdLst>
                                <a:gd name="T0" fmla="*/ 48 w 97"/>
                                <a:gd name="T1" fmla="*/ 59 h 146"/>
                                <a:gd name="T2" fmla="*/ 48 w 97"/>
                                <a:gd name="T3" fmla="*/ 59 h 146"/>
                                <a:gd name="T4" fmla="*/ 67 w 97"/>
                                <a:gd name="T5" fmla="*/ 53 h 146"/>
                                <a:gd name="T6" fmla="*/ 73 w 97"/>
                                <a:gd name="T7" fmla="*/ 37 h 146"/>
                                <a:gd name="T8" fmla="*/ 67 w 97"/>
                                <a:gd name="T9" fmla="*/ 23 h 146"/>
                                <a:gd name="T10" fmla="*/ 48 w 97"/>
                                <a:gd name="T11" fmla="*/ 16 h 146"/>
                                <a:gd name="T12" fmla="*/ 29 w 97"/>
                                <a:gd name="T13" fmla="*/ 23 h 146"/>
                                <a:gd name="T14" fmla="*/ 24 w 97"/>
                                <a:gd name="T15" fmla="*/ 38 h 146"/>
                                <a:gd name="T16" fmla="*/ 31 w 97"/>
                                <a:gd name="T17" fmla="*/ 54 h 146"/>
                                <a:gd name="T18" fmla="*/ 48 w 97"/>
                                <a:gd name="T19" fmla="*/ 59 h 146"/>
                                <a:gd name="T20" fmla="*/ 48 w 97"/>
                                <a:gd name="T21" fmla="*/ 59 h 146"/>
                                <a:gd name="T22" fmla="*/ 49 w 97"/>
                                <a:gd name="T23" fmla="*/ 129 h 146"/>
                                <a:gd name="T24" fmla="*/ 49 w 97"/>
                                <a:gd name="T25" fmla="*/ 129 h 146"/>
                                <a:gd name="T26" fmla="*/ 70 w 97"/>
                                <a:gd name="T27" fmla="*/ 123 h 146"/>
                                <a:gd name="T28" fmla="*/ 78 w 97"/>
                                <a:gd name="T29" fmla="*/ 103 h 146"/>
                                <a:gd name="T30" fmla="*/ 70 w 97"/>
                                <a:gd name="T31" fmla="*/ 82 h 146"/>
                                <a:gd name="T32" fmla="*/ 48 w 97"/>
                                <a:gd name="T33" fmla="*/ 75 h 146"/>
                                <a:gd name="T34" fmla="*/ 27 w 97"/>
                                <a:gd name="T35" fmla="*/ 82 h 146"/>
                                <a:gd name="T36" fmla="*/ 19 w 97"/>
                                <a:gd name="T37" fmla="*/ 102 h 146"/>
                                <a:gd name="T38" fmla="*/ 27 w 97"/>
                                <a:gd name="T39" fmla="*/ 121 h 146"/>
                                <a:gd name="T40" fmla="*/ 49 w 97"/>
                                <a:gd name="T41" fmla="*/ 129 h 146"/>
                                <a:gd name="T42" fmla="*/ 49 w 97"/>
                                <a:gd name="T43" fmla="*/ 129 h 146"/>
                                <a:gd name="T44" fmla="*/ 24 w 97"/>
                                <a:gd name="T45" fmla="*/ 66 h 146"/>
                                <a:gd name="T46" fmla="*/ 24 w 97"/>
                                <a:gd name="T47" fmla="*/ 66 h 146"/>
                                <a:gd name="T48" fmla="*/ 13 w 97"/>
                                <a:gd name="T49" fmla="*/ 59 h 146"/>
                                <a:gd name="T50" fmla="*/ 5 w 97"/>
                                <a:gd name="T51" fmla="*/ 38 h 146"/>
                                <a:gd name="T52" fmla="*/ 16 w 97"/>
                                <a:gd name="T53" fmla="*/ 11 h 146"/>
                                <a:gd name="T54" fmla="*/ 49 w 97"/>
                                <a:gd name="T55" fmla="*/ 0 h 146"/>
                                <a:gd name="T56" fmla="*/ 81 w 97"/>
                                <a:gd name="T57" fmla="*/ 11 h 146"/>
                                <a:gd name="T58" fmla="*/ 92 w 97"/>
                                <a:gd name="T59" fmla="*/ 36 h 146"/>
                                <a:gd name="T60" fmla="*/ 85 w 97"/>
                                <a:gd name="T61" fmla="*/ 57 h 146"/>
                                <a:gd name="T62" fmla="*/ 74 w 97"/>
                                <a:gd name="T63" fmla="*/ 66 h 146"/>
                                <a:gd name="T64" fmla="*/ 88 w 97"/>
                                <a:gd name="T65" fmla="*/ 75 h 146"/>
                                <a:gd name="T66" fmla="*/ 97 w 97"/>
                                <a:gd name="T67" fmla="*/ 101 h 146"/>
                                <a:gd name="T68" fmla="*/ 84 w 97"/>
                                <a:gd name="T69" fmla="*/ 133 h 146"/>
                                <a:gd name="T70" fmla="*/ 49 w 97"/>
                                <a:gd name="T71" fmla="*/ 146 h 146"/>
                                <a:gd name="T72" fmla="*/ 14 w 97"/>
                                <a:gd name="T73" fmla="*/ 134 h 146"/>
                                <a:gd name="T74" fmla="*/ 0 w 97"/>
                                <a:gd name="T75" fmla="*/ 102 h 146"/>
                                <a:gd name="T76" fmla="*/ 6 w 97"/>
                                <a:gd name="T77" fmla="*/ 80 h 146"/>
                                <a:gd name="T78" fmla="*/ 24 w 97"/>
                                <a:gd name="T79" fmla="*/ 66 h 146"/>
                                <a:gd name="T80" fmla="*/ 24 w 97"/>
                                <a:gd name="T81" fmla="*/ 66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97" h="146">
                                  <a:moveTo>
                                    <a:pt x="48" y="59"/>
                                  </a:moveTo>
                                  <a:lnTo>
                                    <a:pt x="48" y="59"/>
                                  </a:lnTo>
                                  <a:cubicBezTo>
                                    <a:pt x="56" y="59"/>
                                    <a:pt x="62" y="57"/>
                                    <a:pt x="67" y="53"/>
                                  </a:cubicBezTo>
                                  <a:cubicBezTo>
                                    <a:pt x="71" y="49"/>
                                    <a:pt x="73" y="43"/>
                                    <a:pt x="73" y="37"/>
                                  </a:cubicBezTo>
                                  <a:cubicBezTo>
                                    <a:pt x="73" y="32"/>
                                    <a:pt x="71" y="27"/>
                                    <a:pt x="67" y="23"/>
                                  </a:cubicBezTo>
                                  <a:cubicBezTo>
                                    <a:pt x="63" y="18"/>
                                    <a:pt x="56" y="16"/>
                                    <a:pt x="48" y="16"/>
                                  </a:cubicBezTo>
                                  <a:cubicBezTo>
                                    <a:pt x="39" y="16"/>
                                    <a:pt x="33" y="18"/>
                                    <a:pt x="29" y="23"/>
                                  </a:cubicBezTo>
                                  <a:cubicBezTo>
                                    <a:pt x="25" y="27"/>
                                    <a:pt x="24" y="32"/>
                                    <a:pt x="24" y="38"/>
                                  </a:cubicBezTo>
                                  <a:cubicBezTo>
                                    <a:pt x="24" y="45"/>
                                    <a:pt x="26" y="50"/>
                                    <a:pt x="31" y="54"/>
                                  </a:cubicBezTo>
                                  <a:cubicBezTo>
                                    <a:pt x="36" y="58"/>
                                    <a:pt x="42" y="59"/>
                                    <a:pt x="48" y="59"/>
                                  </a:cubicBezTo>
                                  <a:lnTo>
                                    <a:pt x="48" y="59"/>
                                  </a:lnTo>
                                  <a:close/>
                                  <a:moveTo>
                                    <a:pt x="49" y="129"/>
                                  </a:moveTo>
                                  <a:lnTo>
                                    <a:pt x="49" y="129"/>
                                  </a:lnTo>
                                  <a:cubicBezTo>
                                    <a:pt x="58" y="129"/>
                                    <a:pt x="65" y="127"/>
                                    <a:pt x="70" y="123"/>
                                  </a:cubicBezTo>
                                  <a:cubicBezTo>
                                    <a:pt x="75" y="118"/>
                                    <a:pt x="78" y="112"/>
                                    <a:pt x="78" y="103"/>
                                  </a:cubicBezTo>
                                  <a:cubicBezTo>
                                    <a:pt x="78" y="94"/>
                                    <a:pt x="75" y="87"/>
                                    <a:pt x="70" y="82"/>
                                  </a:cubicBezTo>
                                  <a:cubicBezTo>
                                    <a:pt x="64" y="77"/>
                                    <a:pt x="57" y="75"/>
                                    <a:pt x="48" y="75"/>
                                  </a:cubicBezTo>
                                  <a:cubicBezTo>
                                    <a:pt x="40" y="75"/>
                                    <a:pt x="33" y="77"/>
                                    <a:pt x="27" y="82"/>
                                  </a:cubicBezTo>
                                  <a:cubicBezTo>
                                    <a:pt x="22" y="87"/>
                                    <a:pt x="19" y="94"/>
                                    <a:pt x="19" y="102"/>
                                  </a:cubicBezTo>
                                  <a:cubicBezTo>
                                    <a:pt x="19" y="110"/>
                                    <a:pt x="22" y="116"/>
                                    <a:pt x="27" y="121"/>
                                  </a:cubicBezTo>
                                  <a:cubicBezTo>
                                    <a:pt x="32" y="127"/>
                                    <a:pt x="39" y="129"/>
                                    <a:pt x="49" y="129"/>
                                  </a:cubicBezTo>
                                  <a:lnTo>
                                    <a:pt x="49" y="129"/>
                                  </a:lnTo>
                                  <a:close/>
                                  <a:moveTo>
                                    <a:pt x="24" y="66"/>
                                  </a:moveTo>
                                  <a:lnTo>
                                    <a:pt x="24" y="66"/>
                                  </a:lnTo>
                                  <a:cubicBezTo>
                                    <a:pt x="19" y="64"/>
                                    <a:pt x="15" y="62"/>
                                    <a:pt x="13" y="59"/>
                                  </a:cubicBezTo>
                                  <a:cubicBezTo>
                                    <a:pt x="7" y="54"/>
                                    <a:pt x="5" y="47"/>
                                    <a:pt x="5" y="38"/>
                                  </a:cubicBezTo>
                                  <a:cubicBezTo>
                                    <a:pt x="5" y="28"/>
                                    <a:pt x="9" y="19"/>
                                    <a:pt x="16" y="11"/>
                                  </a:cubicBezTo>
                                  <a:cubicBezTo>
                                    <a:pt x="24" y="4"/>
                                    <a:pt x="35" y="0"/>
                                    <a:pt x="49" y="0"/>
                                  </a:cubicBezTo>
                                  <a:cubicBezTo>
                                    <a:pt x="62" y="0"/>
                                    <a:pt x="73" y="3"/>
                                    <a:pt x="81" y="11"/>
                                  </a:cubicBezTo>
                                  <a:cubicBezTo>
                                    <a:pt x="88" y="18"/>
                                    <a:pt x="92" y="26"/>
                                    <a:pt x="92" y="36"/>
                                  </a:cubicBezTo>
                                  <a:cubicBezTo>
                                    <a:pt x="92" y="44"/>
                                    <a:pt x="90" y="52"/>
                                    <a:pt x="85" y="57"/>
                                  </a:cubicBezTo>
                                  <a:cubicBezTo>
                                    <a:pt x="83" y="60"/>
                                    <a:pt x="79" y="63"/>
                                    <a:pt x="74" y="66"/>
                                  </a:cubicBezTo>
                                  <a:cubicBezTo>
                                    <a:pt x="80" y="69"/>
                                    <a:pt x="84" y="72"/>
                                    <a:pt x="88" y="75"/>
                                  </a:cubicBezTo>
                                  <a:cubicBezTo>
                                    <a:pt x="94" y="82"/>
                                    <a:pt x="97" y="90"/>
                                    <a:pt x="97" y="101"/>
                                  </a:cubicBezTo>
                                  <a:cubicBezTo>
                                    <a:pt x="97" y="113"/>
                                    <a:pt x="93" y="124"/>
                                    <a:pt x="84" y="133"/>
                                  </a:cubicBezTo>
                                  <a:cubicBezTo>
                                    <a:pt x="76" y="141"/>
                                    <a:pt x="64" y="146"/>
                                    <a:pt x="49" y="146"/>
                                  </a:cubicBezTo>
                                  <a:cubicBezTo>
                                    <a:pt x="35" y="146"/>
                                    <a:pt x="24" y="142"/>
                                    <a:pt x="14" y="134"/>
                                  </a:cubicBezTo>
                                  <a:cubicBezTo>
                                    <a:pt x="5" y="127"/>
                                    <a:pt x="0" y="116"/>
                                    <a:pt x="0" y="102"/>
                                  </a:cubicBezTo>
                                  <a:cubicBezTo>
                                    <a:pt x="0" y="94"/>
                                    <a:pt x="2" y="86"/>
                                    <a:pt x="6" y="80"/>
                                  </a:cubicBezTo>
                                  <a:cubicBezTo>
                                    <a:pt x="10" y="74"/>
                                    <a:pt x="16" y="70"/>
                                    <a:pt x="24" y="66"/>
                                  </a:cubicBezTo>
                                  <a:lnTo>
                                    <a:pt x="24" y="66"/>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03" name="Freeform 1062"/>
                          <wps:cNvSpPr>
                            <a:spLocks noEditPoints="1"/>
                          </wps:cNvSpPr>
                          <wps:spPr bwMode="auto">
                            <a:xfrm>
                              <a:off x="6610" y="3323"/>
                              <a:ext cx="77" cy="116"/>
                            </a:xfrm>
                            <a:custGeom>
                              <a:avLst/>
                              <a:gdLst>
                                <a:gd name="T0" fmla="*/ 48 w 97"/>
                                <a:gd name="T1" fmla="*/ 0 h 145"/>
                                <a:gd name="T2" fmla="*/ 48 w 97"/>
                                <a:gd name="T3" fmla="*/ 0 h 145"/>
                                <a:gd name="T4" fmla="*/ 88 w 97"/>
                                <a:gd name="T5" fmla="*/ 23 h 145"/>
                                <a:gd name="T6" fmla="*/ 97 w 97"/>
                                <a:gd name="T7" fmla="*/ 71 h 145"/>
                                <a:gd name="T8" fmla="*/ 88 w 97"/>
                                <a:gd name="T9" fmla="*/ 118 h 145"/>
                                <a:gd name="T10" fmla="*/ 48 w 97"/>
                                <a:gd name="T11" fmla="*/ 145 h 145"/>
                                <a:gd name="T12" fmla="*/ 10 w 97"/>
                                <a:gd name="T13" fmla="*/ 123 h 145"/>
                                <a:gd name="T14" fmla="*/ 0 w 97"/>
                                <a:gd name="T15" fmla="*/ 74 h 145"/>
                                <a:gd name="T16" fmla="*/ 6 w 97"/>
                                <a:gd name="T17" fmla="*/ 32 h 145"/>
                                <a:gd name="T18" fmla="*/ 48 w 97"/>
                                <a:gd name="T19" fmla="*/ 0 h 145"/>
                                <a:gd name="T20" fmla="*/ 48 w 97"/>
                                <a:gd name="T21" fmla="*/ 0 h 145"/>
                                <a:gd name="T22" fmla="*/ 48 w 97"/>
                                <a:gd name="T23" fmla="*/ 129 h 145"/>
                                <a:gd name="T24" fmla="*/ 48 w 97"/>
                                <a:gd name="T25" fmla="*/ 129 h 145"/>
                                <a:gd name="T26" fmla="*/ 70 w 97"/>
                                <a:gd name="T27" fmla="*/ 117 h 145"/>
                                <a:gd name="T28" fmla="*/ 78 w 97"/>
                                <a:gd name="T29" fmla="*/ 71 h 145"/>
                                <a:gd name="T30" fmla="*/ 72 w 97"/>
                                <a:gd name="T31" fmla="*/ 32 h 145"/>
                                <a:gd name="T32" fmla="*/ 49 w 97"/>
                                <a:gd name="T33" fmla="*/ 16 h 145"/>
                                <a:gd name="T34" fmla="*/ 26 w 97"/>
                                <a:gd name="T35" fmla="*/ 31 h 145"/>
                                <a:gd name="T36" fmla="*/ 19 w 97"/>
                                <a:gd name="T37" fmla="*/ 74 h 145"/>
                                <a:gd name="T38" fmla="*/ 23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79" y="8"/>
                                    <a:pt x="88" y="23"/>
                                  </a:cubicBezTo>
                                  <a:cubicBezTo>
                                    <a:pt x="94" y="35"/>
                                    <a:pt x="97" y="50"/>
                                    <a:pt x="97" y="71"/>
                                  </a:cubicBezTo>
                                  <a:cubicBezTo>
                                    <a:pt x="97" y="90"/>
                                    <a:pt x="94" y="106"/>
                                    <a:pt x="88" y="118"/>
                                  </a:cubicBezTo>
                                  <a:cubicBezTo>
                                    <a:pt x="80" y="136"/>
                                    <a:pt x="67" y="145"/>
                                    <a:pt x="48" y="145"/>
                                  </a:cubicBezTo>
                                  <a:cubicBezTo>
                                    <a:pt x="31" y="145"/>
                                    <a:pt x="18" y="138"/>
                                    <a:pt x="10" y="123"/>
                                  </a:cubicBezTo>
                                  <a:cubicBezTo>
                                    <a:pt x="3" y="111"/>
                                    <a:pt x="0" y="94"/>
                                    <a:pt x="0" y="74"/>
                                  </a:cubicBezTo>
                                  <a:cubicBezTo>
                                    <a:pt x="0" y="58"/>
                                    <a:pt x="2" y="44"/>
                                    <a:pt x="6" y="32"/>
                                  </a:cubicBezTo>
                                  <a:cubicBezTo>
                                    <a:pt x="14" y="11"/>
                                    <a:pt x="28" y="0"/>
                                    <a:pt x="48" y="0"/>
                                  </a:cubicBezTo>
                                  <a:lnTo>
                                    <a:pt x="48" y="0"/>
                                  </a:lnTo>
                                  <a:close/>
                                  <a:moveTo>
                                    <a:pt x="48" y="129"/>
                                  </a:moveTo>
                                  <a:lnTo>
                                    <a:pt x="48" y="129"/>
                                  </a:lnTo>
                                  <a:cubicBezTo>
                                    <a:pt x="57" y="129"/>
                                    <a:pt x="64" y="125"/>
                                    <a:pt x="70" y="117"/>
                                  </a:cubicBezTo>
                                  <a:cubicBezTo>
                                    <a:pt x="75" y="109"/>
                                    <a:pt x="78" y="94"/>
                                    <a:pt x="78" y="71"/>
                                  </a:cubicBezTo>
                                  <a:cubicBezTo>
                                    <a:pt x="78" y="55"/>
                                    <a:pt x="76" y="42"/>
                                    <a:pt x="72" y="32"/>
                                  </a:cubicBezTo>
                                  <a:cubicBezTo>
                                    <a:pt x="68" y="21"/>
                                    <a:pt x="60" y="16"/>
                                    <a:pt x="49" y="16"/>
                                  </a:cubicBezTo>
                                  <a:cubicBezTo>
                                    <a:pt x="39" y="16"/>
                                    <a:pt x="31" y="21"/>
                                    <a:pt x="26" y="31"/>
                                  </a:cubicBezTo>
                                  <a:cubicBezTo>
                                    <a:pt x="21" y="41"/>
                                    <a:pt x="19" y="55"/>
                                    <a:pt x="19" y="74"/>
                                  </a:cubicBezTo>
                                  <a:cubicBezTo>
                                    <a:pt x="19" y="89"/>
                                    <a:pt x="20" y="100"/>
                                    <a:pt x="23" y="109"/>
                                  </a:cubicBezTo>
                                  <a:cubicBezTo>
                                    <a:pt x="28" y="123"/>
                                    <a:pt x="36"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04" name="Freeform 1063"/>
                          <wps:cNvSpPr>
                            <a:spLocks/>
                          </wps:cNvSpPr>
                          <wps:spPr bwMode="auto">
                            <a:xfrm>
                              <a:off x="6708" y="3419"/>
                              <a:ext cx="16" cy="41"/>
                            </a:xfrm>
                            <a:custGeom>
                              <a:avLst/>
                              <a:gdLst>
                                <a:gd name="T0" fmla="*/ 0 w 21"/>
                                <a:gd name="T1" fmla="*/ 42 h 52"/>
                                <a:gd name="T2" fmla="*/ 0 w 21"/>
                                <a:gd name="T3" fmla="*/ 42 h 52"/>
                                <a:gd name="T4" fmla="*/ 9 w 21"/>
                                <a:gd name="T5" fmla="*/ 33 h 52"/>
                                <a:gd name="T6" fmla="*/ 11 w 21"/>
                                <a:gd name="T7" fmla="*/ 24 h 52"/>
                                <a:gd name="T8" fmla="*/ 11 w 21"/>
                                <a:gd name="T9" fmla="*/ 23 h 52"/>
                                <a:gd name="T10" fmla="*/ 11 w 21"/>
                                <a:gd name="T11" fmla="*/ 22 h 52"/>
                                <a:gd name="T12" fmla="*/ 0 w 21"/>
                                <a:gd name="T13" fmla="*/ 22 h 52"/>
                                <a:gd name="T14" fmla="*/ 0 w 21"/>
                                <a:gd name="T15" fmla="*/ 0 h 52"/>
                                <a:gd name="T16" fmla="*/ 21 w 21"/>
                                <a:gd name="T17" fmla="*/ 0 h 52"/>
                                <a:gd name="T18" fmla="*/ 21 w 21"/>
                                <a:gd name="T19" fmla="*/ 20 h 52"/>
                                <a:gd name="T20" fmla="*/ 16 w 21"/>
                                <a:gd name="T21" fmla="*/ 41 h 52"/>
                                <a:gd name="T22" fmla="*/ 0 w 21"/>
                                <a:gd name="T23" fmla="*/ 52 h 52"/>
                                <a:gd name="T24" fmla="*/ 0 w 21"/>
                                <a:gd name="T25" fmla="*/ 42 h 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1" h="52">
                                  <a:moveTo>
                                    <a:pt x="0" y="42"/>
                                  </a:moveTo>
                                  <a:lnTo>
                                    <a:pt x="0" y="42"/>
                                  </a:lnTo>
                                  <a:cubicBezTo>
                                    <a:pt x="4" y="41"/>
                                    <a:pt x="8" y="38"/>
                                    <a:pt x="9" y="33"/>
                                  </a:cubicBezTo>
                                  <a:cubicBezTo>
                                    <a:pt x="10" y="30"/>
                                    <a:pt x="11" y="27"/>
                                    <a:pt x="11" y="24"/>
                                  </a:cubicBezTo>
                                  <a:cubicBezTo>
                                    <a:pt x="11" y="24"/>
                                    <a:pt x="11" y="23"/>
                                    <a:pt x="11" y="23"/>
                                  </a:cubicBezTo>
                                  <a:cubicBezTo>
                                    <a:pt x="11" y="22"/>
                                    <a:pt x="11" y="22"/>
                                    <a:pt x="11" y="22"/>
                                  </a:cubicBezTo>
                                  <a:lnTo>
                                    <a:pt x="0" y="22"/>
                                  </a:lnTo>
                                  <a:lnTo>
                                    <a:pt x="0" y="0"/>
                                  </a:lnTo>
                                  <a:lnTo>
                                    <a:pt x="21" y="0"/>
                                  </a:lnTo>
                                  <a:lnTo>
                                    <a:pt x="21" y="20"/>
                                  </a:lnTo>
                                  <a:cubicBezTo>
                                    <a:pt x="21" y="28"/>
                                    <a:pt x="19" y="35"/>
                                    <a:pt x="16" y="41"/>
                                  </a:cubicBezTo>
                                  <a:cubicBezTo>
                                    <a:pt x="13" y="46"/>
                                    <a:pt x="8" y="50"/>
                                    <a:pt x="0" y="52"/>
                                  </a:cubicBezTo>
                                  <a:lnTo>
                                    <a:pt x="0" y="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05" name="Freeform 1064"/>
                          <wps:cNvSpPr>
                            <a:spLocks/>
                          </wps:cNvSpPr>
                          <wps:spPr bwMode="auto">
                            <a:xfrm>
                              <a:off x="6789" y="3323"/>
                              <a:ext cx="78" cy="113"/>
                            </a:xfrm>
                            <a:custGeom>
                              <a:avLst/>
                              <a:gdLst>
                                <a:gd name="T0" fmla="*/ 0 w 98"/>
                                <a:gd name="T1" fmla="*/ 142 h 142"/>
                                <a:gd name="T2" fmla="*/ 0 w 98"/>
                                <a:gd name="T3" fmla="*/ 142 h 142"/>
                                <a:gd name="T4" fmla="*/ 8 w 98"/>
                                <a:gd name="T5" fmla="*/ 110 h 142"/>
                                <a:gd name="T6" fmla="*/ 33 w 98"/>
                                <a:gd name="T7" fmla="*/ 85 h 142"/>
                                <a:gd name="T8" fmla="*/ 52 w 98"/>
                                <a:gd name="T9" fmla="*/ 74 h 142"/>
                                <a:gd name="T10" fmla="*/ 70 w 98"/>
                                <a:gd name="T11" fmla="*/ 62 h 142"/>
                                <a:gd name="T12" fmla="*/ 78 w 98"/>
                                <a:gd name="T13" fmla="*/ 43 h 142"/>
                                <a:gd name="T14" fmla="*/ 71 w 98"/>
                                <a:gd name="T15" fmla="*/ 23 h 142"/>
                                <a:gd name="T16" fmla="*/ 51 w 98"/>
                                <a:gd name="T17" fmla="*/ 16 h 142"/>
                                <a:gd name="T18" fmla="*/ 26 w 98"/>
                                <a:gd name="T19" fmla="*/ 30 h 142"/>
                                <a:gd name="T20" fmla="*/ 22 w 98"/>
                                <a:gd name="T21" fmla="*/ 50 h 142"/>
                                <a:gd name="T22" fmla="*/ 4 w 98"/>
                                <a:gd name="T23" fmla="*/ 50 h 142"/>
                                <a:gd name="T24" fmla="*/ 10 w 98"/>
                                <a:gd name="T25" fmla="*/ 20 h 142"/>
                                <a:gd name="T26" fmla="*/ 51 w 98"/>
                                <a:gd name="T27" fmla="*/ 0 h 142"/>
                                <a:gd name="T28" fmla="*/ 87 w 98"/>
                                <a:gd name="T29" fmla="*/ 13 h 142"/>
                                <a:gd name="T30" fmla="*/ 98 w 98"/>
                                <a:gd name="T31" fmla="*/ 42 h 142"/>
                                <a:gd name="T32" fmla="*/ 86 w 98"/>
                                <a:gd name="T33" fmla="*/ 71 h 142"/>
                                <a:gd name="T34" fmla="*/ 61 w 98"/>
                                <a:gd name="T35" fmla="*/ 88 h 142"/>
                                <a:gd name="T36" fmla="*/ 48 w 98"/>
                                <a:gd name="T37" fmla="*/ 96 h 142"/>
                                <a:gd name="T38" fmla="*/ 32 w 98"/>
                                <a:gd name="T39" fmla="*/ 106 h 142"/>
                                <a:gd name="T40" fmla="*/ 20 w 98"/>
                                <a:gd name="T41" fmla="*/ 125 h 142"/>
                                <a:gd name="T42" fmla="*/ 97 w 98"/>
                                <a:gd name="T43" fmla="*/ 125 h 142"/>
                                <a:gd name="T44" fmla="*/ 97 w 98"/>
                                <a:gd name="T45" fmla="*/ 142 h 142"/>
                                <a:gd name="T46" fmla="*/ 0 w 98"/>
                                <a:gd name="T47"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8" h="142">
                                  <a:moveTo>
                                    <a:pt x="0" y="142"/>
                                  </a:moveTo>
                                  <a:lnTo>
                                    <a:pt x="0" y="142"/>
                                  </a:lnTo>
                                  <a:cubicBezTo>
                                    <a:pt x="1" y="129"/>
                                    <a:pt x="3" y="119"/>
                                    <a:pt x="8" y="110"/>
                                  </a:cubicBezTo>
                                  <a:cubicBezTo>
                                    <a:pt x="12" y="101"/>
                                    <a:pt x="21" y="93"/>
                                    <a:pt x="33" y="85"/>
                                  </a:cubicBezTo>
                                  <a:lnTo>
                                    <a:pt x="52" y="74"/>
                                  </a:lnTo>
                                  <a:cubicBezTo>
                                    <a:pt x="61" y="69"/>
                                    <a:pt x="67" y="65"/>
                                    <a:pt x="70" y="62"/>
                                  </a:cubicBezTo>
                                  <a:cubicBezTo>
                                    <a:pt x="75" y="56"/>
                                    <a:pt x="78" y="50"/>
                                    <a:pt x="78" y="43"/>
                                  </a:cubicBezTo>
                                  <a:cubicBezTo>
                                    <a:pt x="78" y="35"/>
                                    <a:pt x="76" y="28"/>
                                    <a:pt x="71" y="23"/>
                                  </a:cubicBezTo>
                                  <a:cubicBezTo>
                                    <a:pt x="66" y="18"/>
                                    <a:pt x="59" y="16"/>
                                    <a:pt x="51" y="16"/>
                                  </a:cubicBezTo>
                                  <a:cubicBezTo>
                                    <a:pt x="39" y="16"/>
                                    <a:pt x="30" y="21"/>
                                    <a:pt x="26" y="30"/>
                                  </a:cubicBezTo>
                                  <a:cubicBezTo>
                                    <a:pt x="23" y="35"/>
                                    <a:pt x="22" y="42"/>
                                    <a:pt x="22" y="50"/>
                                  </a:cubicBezTo>
                                  <a:lnTo>
                                    <a:pt x="4" y="50"/>
                                  </a:lnTo>
                                  <a:cubicBezTo>
                                    <a:pt x="4" y="38"/>
                                    <a:pt x="6" y="28"/>
                                    <a:pt x="10" y="20"/>
                                  </a:cubicBezTo>
                                  <a:cubicBezTo>
                                    <a:pt x="18" y="7"/>
                                    <a:pt x="32" y="0"/>
                                    <a:pt x="51" y="0"/>
                                  </a:cubicBezTo>
                                  <a:cubicBezTo>
                                    <a:pt x="67" y="0"/>
                                    <a:pt x="79" y="4"/>
                                    <a:pt x="87" y="13"/>
                                  </a:cubicBezTo>
                                  <a:cubicBezTo>
                                    <a:pt x="94" y="22"/>
                                    <a:pt x="98" y="31"/>
                                    <a:pt x="98" y="42"/>
                                  </a:cubicBezTo>
                                  <a:cubicBezTo>
                                    <a:pt x="98" y="53"/>
                                    <a:pt x="94" y="63"/>
                                    <a:pt x="86" y="71"/>
                                  </a:cubicBezTo>
                                  <a:cubicBezTo>
                                    <a:pt x="81" y="76"/>
                                    <a:pt x="73" y="81"/>
                                    <a:pt x="61" y="88"/>
                                  </a:cubicBezTo>
                                  <a:lnTo>
                                    <a:pt x="48" y="96"/>
                                  </a:lnTo>
                                  <a:cubicBezTo>
                                    <a:pt x="41" y="99"/>
                                    <a:pt x="36" y="103"/>
                                    <a:pt x="32" y="106"/>
                                  </a:cubicBezTo>
                                  <a:cubicBezTo>
                                    <a:pt x="26" y="111"/>
                                    <a:pt x="22" y="118"/>
                                    <a:pt x="20" y="125"/>
                                  </a:cubicBezTo>
                                  <a:lnTo>
                                    <a:pt x="97" y="125"/>
                                  </a:lnTo>
                                  <a:lnTo>
                                    <a:pt x="97" y="142"/>
                                  </a:lnTo>
                                  <a:lnTo>
                                    <a:pt x="0"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06" name="Freeform 1065"/>
                          <wps:cNvSpPr>
                            <a:spLocks/>
                          </wps:cNvSpPr>
                          <wps:spPr bwMode="auto">
                            <a:xfrm>
                              <a:off x="6877" y="3323"/>
                              <a:ext cx="79" cy="116"/>
                            </a:xfrm>
                            <a:custGeom>
                              <a:avLst/>
                              <a:gdLst>
                                <a:gd name="T0" fmla="*/ 48 w 99"/>
                                <a:gd name="T1" fmla="*/ 145 h 145"/>
                                <a:gd name="T2" fmla="*/ 48 w 99"/>
                                <a:gd name="T3" fmla="*/ 145 h 145"/>
                                <a:gd name="T4" fmla="*/ 12 w 99"/>
                                <a:gd name="T5" fmla="*/ 132 h 145"/>
                                <a:gd name="T6" fmla="*/ 0 w 99"/>
                                <a:gd name="T7" fmla="*/ 98 h 145"/>
                                <a:gd name="T8" fmla="*/ 19 w 99"/>
                                <a:gd name="T9" fmla="*/ 98 h 145"/>
                                <a:gd name="T10" fmla="*/ 24 w 99"/>
                                <a:gd name="T11" fmla="*/ 118 h 145"/>
                                <a:gd name="T12" fmla="*/ 49 w 99"/>
                                <a:gd name="T13" fmla="*/ 129 h 145"/>
                                <a:gd name="T14" fmla="*/ 72 w 99"/>
                                <a:gd name="T15" fmla="*/ 122 h 145"/>
                                <a:gd name="T16" fmla="*/ 80 w 99"/>
                                <a:gd name="T17" fmla="*/ 102 h 145"/>
                                <a:gd name="T18" fmla="*/ 71 w 99"/>
                                <a:gd name="T19" fmla="*/ 82 h 145"/>
                                <a:gd name="T20" fmla="*/ 46 w 99"/>
                                <a:gd name="T21" fmla="*/ 76 h 145"/>
                                <a:gd name="T22" fmla="*/ 43 w 99"/>
                                <a:gd name="T23" fmla="*/ 76 h 145"/>
                                <a:gd name="T24" fmla="*/ 39 w 99"/>
                                <a:gd name="T25" fmla="*/ 76 h 145"/>
                                <a:gd name="T26" fmla="*/ 39 w 99"/>
                                <a:gd name="T27" fmla="*/ 61 h 145"/>
                                <a:gd name="T28" fmla="*/ 44 w 99"/>
                                <a:gd name="T29" fmla="*/ 61 h 145"/>
                                <a:gd name="T30" fmla="*/ 48 w 99"/>
                                <a:gd name="T31" fmla="*/ 61 h 145"/>
                                <a:gd name="T32" fmla="*/ 64 w 99"/>
                                <a:gd name="T33" fmla="*/ 58 h 145"/>
                                <a:gd name="T34" fmla="*/ 75 w 99"/>
                                <a:gd name="T35" fmla="*/ 38 h 145"/>
                                <a:gd name="T36" fmla="*/ 68 w 99"/>
                                <a:gd name="T37" fmla="*/ 22 h 145"/>
                                <a:gd name="T38" fmla="*/ 50 w 99"/>
                                <a:gd name="T39" fmla="*/ 16 h 145"/>
                                <a:gd name="T40" fmla="*/ 26 w 99"/>
                                <a:gd name="T41" fmla="*/ 28 h 145"/>
                                <a:gd name="T42" fmla="*/ 22 w 99"/>
                                <a:gd name="T43" fmla="*/ 47 h 145"/>
                                <a:gd name="T44" fmla="*/ 4 w 99"/>
                                <a:gd name="T45" fmla="*/ 47 h 145"/>
                                <a:gd name="T46" fmla="*/ 10 w 99"/>
                                <a:gd name="T47" fmla="*/ 20 h 145"/>
                                <a:gd name="T48" fmla="*/ 49 w 99"/>
                                <a:gd name="T49" fmla="*/ 0 h 145"/>
                                <a:gd name="T50" fmla="*/ 82 w 99"/>
                                <a:gd name="T51" fmla="*/ 10 h 145"/>
                                <a:gd name="T52" fmla="*/ 94 w 99"/>
                                <a:gd name="T53" fmla="*/ 38 h 145"/>
                                <a:gd name="T54" fmla="*/ 87 w 99"/>
                                <a:gd name="T55" fmla="*/ 59 h 145"/>
                                <a:gd name="T56" fmla="*/ 76 w 99"/>
                                <a:gd name="T57" fmla="*/ 67 h 145"/>
                                <a:gd name="T58" fmla="*/ 93 w 99"/>
                                <a:gd name="T59" fmla="*/ 78 h 145"/>
                                <a:gd name="T60" fmla="*/ 99 w 99"/>
                                <a:gd name="T61" fmla="*/ 100 h 145"/>
                                <a:gd name="T62" fmla="*/ 86 w 99"/>
                                <a:gd name="T63" fmla="*/ 133 h 145"/>
                                <a:gd name="T64" fmla="*/ 48 w 99"/>
                                <a:gd name="T65" fmla="*/ 145 h 145"/>
                                <a:gd name="T66" fmla="*/ 48 w 99"/>
                                <a:gd name="T67" fmla="*/ 145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99" h="145">
                                  <a:moveTo>
                                    <a:pt x="48" y="145"/>
                                  </a:moveTo>
                                  <a:lnTo>
                                    <a:pt x="48" y="145"/>
                                  </a:lnTo>
                                  <a:cubicBezTo>
                                    <a:pt x="31" y="145"/>
                                    <a:pt x="19" y="141"/>
                                    <a:pt x="12" y="132"/>
                                  </a:cubicBezTo>
                                  <a:cubicBezTo>
                                    <a:pt x="4" y="122"/>
                                    <a:pt x="0" y="111"/>
                                    <a:pt x="0" y="98"/>
                                  </a:cubicBezTo>
                                  <a:lnTo>
                                    <a:pt x="19" y="98"/>
                                  </a:lnTo>
                                  <a:cubicBezTo>
                                    <a:pt x="20" y="107"/>
                                    <a:pt x="22" y="114"/>
                                    <a:pt x="24" y="118"/>
                                  </a:cubicBezTo>
                                  <a:cubicBezTo>
                                    <a:pt x="29" y="126"/>
                                    <a:pt x="37" y="129"/>
                                    <a:pt x="49" y="129"/>
                                  </a:cubicBezTo>
                                  <a:cubicBezTo>
                                    <a:pt x="58" y="129"/>
                                    <a:pt x="66" y="127"/>
                                    <a:pt x="72" y="122"/>
                                  </a:cubicBezTo>
                                  <a:cubicBezTo>
                                    <a:pt x="77" y="117"/>
                                    <a:pt x="80" y="110"/>
                                    <a:pt x="80" y="102"/>
                                  </a:cubicBezTo>
                                  <a:cubicBezTo>
                                    <a:pt x="80" y="93"/>
                                    <a:pt x="77" y="86"/>
                                    <a:pt x="71" y="82"/>
                                  </a:cubicBezTo>
                                  <a:cubicBezTo>
                                    <a:pt x="65" y="78"/>
                                    <a:pt x="57" y="76"/>
                                    <a:pt x="46" y="76"/>
                                  </a:cubicBezTo>
                                  <a:cubicBezTo>
                                    <a:pt x="45" y="76"/>
                                    <a:pt x="44" y="76"/>
                                    <a:pt x="43" y="76"/>
                                  </a:cubicBezTo>
                                  <a:cubicBezTo>
                                    <a:pt x="42" y="76"/>
                                    <a:pt x="40" y="76"/>
                                    <a:pt x="39" y="76"/>
                                  </a:cubicBezTo>
                                  <a:lnTo>
                                    <a:pt x="39" y="61"/>
                                  </a:lnTo>
                                  <a:cubicBezTo>
                                    <a:pt x="41" y="61"/>
                                    <a:pt x="42" y="61"/>
                                    <a:pt x="44" y="61"/>
                                  </a:cubicBezTo>
                                  <a:cubicBezTo>
                                    <a:pt x="45" y="61"/>
                                    <a:pt x="46" y="61"/>
                                    <a:pt x="48" y="61"/>
                                  </a:cubicBezTo>
                                  <a:cubicBezTo>
                                    <a:pt x="54" y="61"/>
                                    <a:pt x="60" y="60"/>
                                    <a:pt x="64" y="58"/>
                                  </a:cubicBezTo>
                                  <a:cubicBezTo>
                                    <a:pt x="72" y="54"/>
                                    <a:pt x="75" y="48"/>
                                    <a:pt x="75" y="38"/>
                                  </a:cubicBezTo>
                                  <a:cubicBezTo>
                                    <a:pt x="75" y="31"/>
                                    <a:pt x="73" y="26"/>
                                    <a:pt x="68" y="22"/>
                                  </a:cubicBezTo>
                                  <a:cubicBezTo>
                                    <a:pt x="63" y="18"/>
                                    <a:pt x="57" y="16"/>
                                    <a:pt x="50" y="16"/>
                                  </a:cubicBezTo>
                                  <a:cubicBezTo>
                                    <a:pt x="39" y="16"/>
                                    <a:pt x="30" y="20"/>
                                    <a:pt x="26" y="28"/>
                                  </a:cubicBezTo>
                                  <a:cubicBezTo>
                                    <a:pt x="23" y="32"/>
                                    <a:pt x="22" y="39"/>
                                    <a:pt x="22" y="47"/>
                                  </a:cubicBezTo>
                                  <a:lnTo>
                                    <a:pt x="4" y="47"/>
                                  </a:lnTo>
                                  <a:cubicBezTo>
                                    <a:pt x="4" y="36"/>
                                    <a:pt x="6" y="27"/>
                                    <a:pt x="10" y="20"/>
                                  </a:cubicBezTo>
                                  <a:cubicBezTo>
                                    <a:pt x="18" y="7"/>
                                    <a:pt x="30" y="0"/>
                                    <a:pt x="49" y="0"/>
                                  </a:cubicBezTo>
                                  <a:cubicBezTo>
                                    <a:pt x="63" y="0"/>
                                    <a:pt x="74" y="3"/>
                                    <a:pt x="82" y="10"/>
                                  </a:cubicBezTo>
                                  <a:cubicBezTo>
                                    <a:pt x="90" y="16"/>
                                    <a:pt x="94" y="25"/>
                                    <a:pt x="94" y="38"/>
                                  </a:cubicBezTo>
                                  <a:cubicBezTo>
                                    <a:pt x="94" y="46"/>
                                    <a:pt x="91" y="53"/>
                                    <a:pt x="87" y="59"/>
                                  </a:cubicBezTo>
                                  <a:cubicBezTo>
                                    <a:pt x="84" y="62"/>
                                    <a:pt x="80" y="65"/>
                                    <a:pt x="76" y="67"/>
                                  </a:cubicBezTo>
                                  <a:cubicBezTo>
                                    <a:pt x="83" y="69"/>
                                    <a:pt x="89" y="73"/>
                                    <a:pt x="93" y="78"/>
                                  </a:cubicBezTo>
                                  <a:cubicBezTo>
                                    <a:pt x="97" y="84"/>
                                    <a:pt x="99" y="91"/>
                                    <a:pt x="99" y="100"/>
                                  </a:cubicBezTo>
                                  <a:cubicBezTo>
                                    <a:pt x="99" y="113"/>
                                    <a:pt x="95" y="124"/>
                                    <a:pt x="86" y="133"/>
                                  </a:cubicBezTo>
                                  <a:cubicBezTo>
                                    <a:pt x="77" y="141"/>
                                    <a:pt x="64" y="145"/>
                                    <a:pt x="48" y="145"/>
                                  </a:cubicBezTo>
                                  <a:lnTo>
                                    <a:pt x="48" y="145"/>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07" name="Freeform 1066"/>
                          <wps:cNvSpPr>
                            <a:spLocks/>
                          </wps:cNvSpPr>
                          <wps:spPr bwMode="auto">
                            <a:xfrm>
                              <a:off x="6977" y="3419"/>
                              <a:ext cx="16" cy="17"/>
                            </a:xfrm>
                            <a:custGeom>
                              <a:avLst/>
                              <a:gdLst>
                                <a:gd name="T0" fmla="*/ 0 w 20"/>
                                <a:gd name="T1" fmla="*/ 0 h 22"/>
                                <a:gd name="T2" fmla="*/ 0 w 20"/>
                                <a:gd name="T3" fmla="*/ 0 h 22"/>
                                <a:gd name="T4" fmla="*/ 20 w 20"/>
                                <a:gd name="T5" fmla="*/ 0 h 22"/>
                                <a:gd name="T6" fmla="*/ 20 w 20"/>
                                <a:gd name="T7" fmla="*/ 22 h 22"/>
                                <a:gd name="T8" fmla="*/ 0 w 20"/>
                                <a:gd name="T9" fmla="*/ 22 h 22"/>
                                <a:gd name="T10" fmla="*/ 0 w 20"/>
                                <a:gd name="T11" fmla="*/ 0 h 22"/>
                              </a:gdLst>
                              <a:ahLst/>
                              <a:cxnLst>
                                <a:cxn ang="0">
                                  <a:pos x="T0" y="T1"/>
                                </a:cxn>
                                <a:cxn ang="0">
                                  <a:pos x="T2" y="T3"/>
                                </a:cxn>
                                <a:cxn ang="0">
                                  <a:pos x="T4" y="T5"/>
                                </a:cxn>
                                <a:cxn ang="0">
                                  <a:pos x="T6" y="T7"/>
                                </a:cxn>
                                <a:cxn ang="0">
                                  <a:pos x="T8" y="T9"/>
                                </a:cxn>
                                <a:cxn ang="0">
                                  <a:pos x="T10" y="T11"/>
                                </a:cxn>
                              </a:cxnLst>
                              <a:rect l="0" t="0" r="r" b="b"/>
                              <a:pathLst>
                                <a:path w="20" h="22">
                                  <a:moveTo>
                                    <a:pt x="0" y="0"/>
                                  </a:moveTo>
                                  <a:lnTo>
                                    <a:pt x="0" y="0"/>
                                  </a:lnTo>
                                  <a:lnTo>
                                    <a:pt x="20" y="0"/>
                                  </a:lnTo>
                                  <a:lnTo>
                                    <a:pt x="20"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08" name="Freeform 1067"/>
                          <wps:cNvSpPr>
                            <a:spLocks noEditPoints="1"/>
                          </wps:cNvSpPr>
                          <wps:spPr bwMode="auto">
                            <a:xfrm>
                              <a:off x="7013" y="3323"/>
                              <a:ext cx="78" cy="116"/>
                            </a:xfrm>
                            <a:custGeom>
                              <a:avLst/>
                              <a:gdLst>
                                <a:gd name="T0" fmla="*/ 48 w 98"/>
                                <a:gd name="T1" fmla="*/ 0 h 145"/>
                                <a:gd name="T2" fmla="*/ 48 w 98"/>
                                <a:gd name="T3" fmla="*/ 0 h 145"/>
                                <a:gd name="T4" fmla="*/ 88 w 98"/>
                                <a:gd name="T5" fmla="*/ 23 h 145"/>
                                <a:gd name="T6" fmla="*/ 98 w 98"/>
                                <a:gd name="T7" fmla="*/ 71 h 145"/>
                                <a:gd name="T8" fmla="*/ 89 w 98"/>
                                <a:gd name="T9" fmla="*/ 118 h 145"/>
                                <a:gd name="T10" fmla="*/ 48 w 98"/>
                                <a:gd name="T11" fmla="*/ 145 h 145"/>
                                <a:gd name="T12" fmla="*/ 10 w 98"/>
                                <a:gd name="T13" fmla="*/ 123 h 145"/>
                                <a:gd name="T14" fmla="*/ 0 w 98"/>
                                <a:gd name="T15" fmla="*/ 74 h 145"/>
                                <a:gd name="T16" fmla="*/ 6 w 98"/>
                                <a:gd name="T17" fmla="*/ 32 h 145"/>
                                <a:gd name="T18" fmla="*/ 48 w 98"/>
                                <a:gd name="T19" fmla="*/ 0 h 145"/>
                                <a:gd name="T20" fmla="*/ 48 w 98"/>
                                <a:gd name="T21" fmla="*/ 0 h 145"/>
                                <a:gd name="T22" fmla="*/ 48 w 98"/>
                                <a:gd name="T23" fmla="*/ 129 h 145"/>
                                <a:gd name="T24" fmla="*/ 48 w 98"/>
                                <a:gd name="T25" fmla="*/ 129 h 145"/>
                                <a:gd name="T26" fmla="*/ 70 w 98"/>
                                <a:gd name="T27" fmla="*/ 117 h 145"/>
                                <a:gd name="T28" fmla="*/ 78 w 98"/>
                                <a:gd name="T29" fmla="*/ 71 h 145"/>
                                <a:gd name="T30" fmla="*/ 73 w 98"/>
                                <a:gd name="T31" fmla="*/ 32 h 145"/>
                                <a:gd name="T32" fmla="*/ 50 w 98"/>
                                <a:gd name="T33" fmla="*/ 16 h 145"/>
                                <a:gd name="T34" fmla="*/ 27 w 98"/>
                                <a:gd name="T35" fmla="*/ 31 h 145"/>
                                <a:gd name="T36" fmla="*/ 19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8" y="0"/>
                                  </a:moveTo>
                                  <a:lnTo>
                                    <a:pt x="48" y="0"/>
                                  </a:lnTo>
                                  <a:cubicBezTo>
                                    <a:pt x="67" y="0"/>
                                    <a:pt x="80" y="8"/>
                                    <a:pt x="88" y="23"/>
                                  </a:cubicBezTo>
                                  <a:cubicBezTo>
                                    <a:pt x="94" y="35"/>
                                    <a:pt x="98" y="50"/>
                                    <a:pt x="98" y="71"/>
                                  </a:cubicBezTo>
                                  <a:cubicBezTo>
                                    <a:pt x="98" y="90"/>
                                    <a:pt x="95" y="106"/>
                                    <a:pt x="89" y="118"/>
                                  </a:cubicBezTo>
                                  <a:cubicBezTo>
                                    <a:pt x="81" y="136"/>
                                    <a:pt x="67" y="145"/>
                                    <a:pt x="48" y="145"/>
                                  </a:cubicBezTo>
                                  <a:cubicBezTo>
                                    <a:pt x="31" y="145"/>
                                    <a:pt x="19" y="138"/>
                                    <a:pt x="10" y="123"/>
                                  </a:cubicBezTo>
                                  <a:cubicBezTo>
                                    <a:pt x="4" y="111"/>
                                    <a:pt x="0" y="94"/>
                                    <a:pt x="0" y="74"/>
                                  </a:cubicBezTo>
                                  <a:cubicBezTo>
                                    <a:pt x="0" y="58"/>
                                    <a:pt x="2" y="44"/>
                                    <a:pt x="6" y="32"/>
                                  </a:cubicBezTo>
                                  <a:cubicBezTo>
                                    <a:pt x="14" y="11"/>
                                    <a:pt x="28" y="0"/>
                                    <a:pt x="48" y="0"/>
                                  </a:cubicBezTo>
                                  <a:lnTo>
                                    <a:pt x="48" y="0"/>
                                  </a:lnTo>
                                  <a:close/>
                                  <a:moveTo>
                                    <a:pt x="48" y="129"/>
                                  </a:moveTo>
                                  <a:lnTo>
                                    <a:pt x="48" y="129"/>
                                  </a:lnTo>
                                  <a:cubicBezTo>
                                    <a:pt x="57" y="129"/>
                                    <a:pt x="65" y="125"/>
                                    <a:pt x="70" y="117"/>
                                  </a:cubicBezTo>
                                  <a:cubicBezTo>
                                    <a:pt x="76" y="109"/>
                                    <a:pt x="78" y="94"/>
                                    <a:pt x="78" y="71"/>
                                  </a:cubicBezTo>
                                  <a:cubicBezTo>
                                    <a:pt x="78" y="55"/>
                                    <a:pt x="76" y="42"/>
                                    <a:pt x="73" y="32"/>
                                  </a:cubicBezTo>
                                  <a:cubicBezTo>
                                    <a:pt x="69" y="21"/>
                                    <a:pt x="61" y="16"/>
                                    <a:pt x="50" y="16"/>
                                  </a:cubicBezTo>
                                  <a:cubicBezTo>
                                    <a:pt x="39" y="16"/>
                                    <a:pt x="31" y="21"/>
                                    <a:pt x="27" y="31"/>
                                  </a:cubicBezTo>
                                  <a:cubicBezTo>
                                    <a:pt x="22" y="41"/>
                                    <a:pt x="19" y="55"/>
                                    <a:pt x="19" y="74"/>
                                  </a:cubicBezTo>
                                  <a:cubicBezTo>
                                    <a:pt x="19" y="89"/>
                                    <a:pt x="21" y="100"/>
                                    <a:pt x="24" y="109"/>
                                  </a:cubicBezTo>
                                  <a:cubicBezTo>
                                    <a:pt x="29" y="123"/>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09" name="Freeform 1068"/>
                          <wps:cNvSpPr>
                            <a:spLocks noEditPoints="1"/>
                          </wps:cNvSpPr>
                          <wps:spPr bwMode="auto">
                            <a:xfrm>
                              <a:off x="7103" y="3323"/>
                              <a:ext cx="77" cy="116"/>
                            </a:xfrm>
                            <a:custGeom>
                              <a:avLst/>
                              <a:gdLst>
                                <a:gd name="T0" fmla="*/ 52 w 97"/>
                                <a:gd name="T1" fmla="*/ 0 h 145"/>
                                <a:gd name="T2" fmla="*/ 52 w 97"/>
                                <a:gd name="T3" fmla="*/ 0 h 145"/>
                                <a:gd name="T4" fmla="*/ 85 w 97"/>
                                <a:gd name="T5" fmla="*/ 12 h 145"/>
                                <a:gd name="T6" fmla="*/ 94 w 97"/>
                                <a:gd name="T7" fmla="*/ 37 h 145"/>
                                <a:gd name="T8" fmla="*/ 76 w 97"/>
                                <a:gd name="T9" fmla="*/ 37 h 145"/>
                                <a:gd name="T10" fmla="*/ 71 w 97"/>
                                <a:gd name="T11" fmla="*/ 24 h 145"/>
                                <a:gd name="T12" fmla="*/ 52 w 97"/>
                                <a:gd name="T13" fmla="*/ 15 h 145"/>
                                <a:gd name="T14" fmla="*/ 28 w 97"/>
                                <a:gd name="T15" fmla="*/ 29 h 145"/>
                                <a:gd name="T16" fmla="*/ 19 w 97"/>
                                <a:gd name="T17" fmla="*/ 68 h 145"/>
                                <a:gd name="T18" fmla="*/ 34 w 97"/>
                                <a:gd name="T19" fmla="*/ 55 h 145"/>
                                <a:gd name="T20" fmla="*/ 53 w 97"/>
                                <a:gd name="T21" fmla="*/ 51 h 145"/>
                                <a:gd name="T22" fmla="*/ 84 w 97"/>
                                <a:gd name="T23" fmla="*/ 62 h 145"/>
                                <a:gd name="T24" fmla="*/ 97 w 97"/>
                                <a:gd name="T25" fmla="*/ 96 h 145"/>
                                <a:gd name="T26" fmla="*/ 85 w 97"/>
                                <a:gd name="T27" fmla="*/ 130 h 145"/>
                                <a:gd name="T28" fmla="*/ 49 w 97"/>
                                <a:gd name="T29" fmla="*/ 145 h 145"/>
                                <a:gd name="T30" fmla="*/ 15 w 97"/>
                                <a:gd name="T31" fmla="*/ 130 h 145"/>
                                <a:gd name="T32" fmla="*/ 0 w 97"/>
                                <a:gd name="T33" fmla="*/ 79 h 145"/>
                                <a:gd name="T34" fmla="*/ 7 w 97"/>
                                <a:gd name="T35" fmla="*/ 35 h 145"/>
                                <a:gd name="T36" fmla="*/ 52 w 97"/>
                                <a:gd name="T37" fmla="*/ 0 h 145"/>
                                <a:gd name="T38" fmla="*/ 52 w 97"/>
                                <a:gd name="T39" fmla="*/ 0 h 145"/>
                                <a:gd name="T40" fmla="*/ 50 w 97"/>
                                <a:gd name="T41" fmla="*/ 129 h 145"/>
                                <a:gd name="T42" fmla="*/ 50 w 97"/>
                                <a:gd name="T43" fmla="*/ 129 h 145"/>
                                <a:gd name="T44" fmla="*/ 71 w 97"/>
                                <a:gd name="T45" fmla="*/ 120 h 145"/>
                                <a:gd name="T46" fmla="*/ 78 w 97"/>
                                <a:gd name="T47" fmla="*/ 98 h 145"/>
                                <a:gd name="T48" fmla="*/ 72 w 97"/>
                                <a:gd name="T49" fmla="*/ 77 h 145"/>
                                <a:gd name="T50" fmla="*/ 50 w 97"/>
                                <a:gd name="T51" fmla="*/ 67 h 145"/>
                                <a:gd name="T52" fmla="*/ 29 w 97"/>
                                <a:gd name="T53" fmla="*/ 75 h 145"/>
                                <a:gd name="T54" fmla="*/ 21 w 97"/>
                                <a:gd name="T55" fmla="*/ 98 h 145"/>
                                <a:gd name="T56" fmla="*/ 29 w 97"/>
                                <a:gd name="T57" fmla="*/ 120 h 145"/>
                                <a:gd name="T58" fmla="*/ 50 w 97"/>
                                <a:gd name="T59" fmla="*/ 129 h 145"/>
                                <a:gd name="T60" fmla="*/ 50 w 97"/>
                                <a:gd name="T61"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97" h="145">
                                  <a:moveTo>
                                    <a:pt x="52" y="0"/>
                                  </a:moveTo>
                                  <a:lnTo>
                                    <a:pt x="52" y="0"/>
                                  </a:lnTo>
                                  <a:cubicBezTo>
                                    <a:pt x="68" y="0"/>
                                    <a:pt x="78" y="4"/>
                                    <a:pt x="85" y="12"/>
                                  </a:cubicBezTo>
                                  <a:cubicBezTo>
                                    <a:pt x="91" y="20"/>
                                    <a:pt x="94" y="29"/>
                                    <a:pt x="94" y="37"/>
                                  </a:cubicBezTo>
                                  <a:lnTo>
                                    <a:pt x="76" y="37"/>
                                  </a:lnTo>
                                  <a:cubicBezTo>
                                    <a:pt x="75" y="32"/>
                                    <a:pt x="74" y="27"/>
                                    <a:pt x="71" y="24"/>
                                  </a:cubicBezTo>
                                  <a:cubicBezTo>
                                    <a:pt x="67" y="18"/>
                                    <a:pt x="61" y="15"/>
                                    <a:pt x="52" y="15"/>
                                  </a:cubicBezTo>
                                  <a:cubicBezTo>
                                    <a:pt x="42" y="15"/>
                                    <a:pt x="34" y="20"/>
                                    <a:pt x="28" y="29"/>
                                  </a:cubicBezTo>
                                  <a:cubicBezTo>
                                    <a:pt x="22" y="38"/>
                                    <a:pt x="19" y="51"/>
                                    <a:pt x="19" y="68"/>
                                  </a:cubicBezTo>
                                  <a:cubicBezTo>
                                    <a:pt x="23" y="62"/>
                                    <a:pt x="28" y="58"/>
                                    <a:pt x="34" y="55"/>
                                  </a:cubicBezTo>
                                  <a:cubicBezTo>
                                    <a:pt x="40" y="52"/>
                                    <a:pt x="46" y="51"/>
                                    <a:pt x="53" y="51"/>
                                  </a:cubicBezTo>
                                  <a:cubicBezTo>
                                    <a:pt x="65" y="51"/>
                                    <a:pt x="75" y="55"/>
                                    <a:pt x="84" y="62"/>
                                  </a:cubicBezTo>
                                  <a:cubicBezTo>
                                    <a:pt x="93" y="70"/>
                                    <a:pt x="97" y="81"/>
                                    <a:pt x="97" y="96"/>
                                  </a:cubicBezTo>
                                  <a:cubicBezTo>
                                    <a:pt x="97" y="109"/>
                                    <a:pt x="93" y="120"/>
                                    <a:pt x="85" y="130"/>
                                  </a:cubicBezTo>
                                  <a:cubicBezTo>
                                    <a:pt x="76" y="140"/>
                                    <a:pt x="64" y="145"/>
                                    <a:pt x="49" y="145"/>
                                  </a:cubicBezTo>
                                  <a:cubicBezTo>
                                    <a:pt x="36" y="145"/>
                                    <a:pt x="24" y="140"/>
                                    <a:pt x="15" y="130"/>
                                  </a:cubicBezTo>
                                  <a:cubicBezTo>
                                    <a:pt x="5" y="120"/>
                                    <a:pt x="0" y="103"/>
                                    <a:pt x="0" y="79"/>
                                  </a:cubicBezTo>
                                  <a:cubicBezTo>
                                    <a:pt x="0" y="62"/>
                                    <a:pt x="2" y="47"/>
                                    <a:pt x="7" y="35"/>
                                  </a:cubicBezTo>
                                  <a:cubicBezTo>
                                    <a:pt x="15" y="11"/>
                                    <a:pt x="30" y="0"/>
                                    <a:pt x="52" y="0"/>
                                  </a:cubicBezTo>
                                  <a:lnTo>
                                    <a:pt x="52" y="0"/>
                                  </a:lnTo>
                                  <a:close/>
                                  <a:moveTo>
                                    <a:pt x="50" y="129"/>
                                  </a:moveTo>
                                  <a:lnTo>
                                    <a:pt x="50" y="129"/>
                                  </a:lnTo>
                                  <a:cubicBezTo>
                                    <a:pt x="60" y="129"/>
                                    <a:pt x="67" y="126"/>
                                    <a:pt x="71" y="120"/>
                                  </a:cubicBezTo>
                                  <a:cubicBezTo>
                                    <a:pt x="76" y="114"/>
                                    <a:pt x="78" y="106"/>
                                    <a:pt x="78" y="98"/>
                                  </a:cubicBezTo>
                                  <a:cubicBezTo>
                                    <a:pt x="78" y="91"/>
                                    <a:pt x="76" y="84"/>
                                    <a:pt x="72" y="77"/>
                                  </a:cubicBezTo>
                                  <a:cubicBezTo>
                                    <a:pt x="68" y="71"/>
                                    <a:pt x="60" y="67"/>
                                    <a:pt x="50" y="67"/>
                                  </a:cubicBezTo>
                                  <a:cubicBezTo>
                                    <a:pt x="42" y="67"/>
                                    <a:pt x="35" y="70"/>
                                    <a:pt x="29" y="75"/>
                                  </a:cubicBezTo>
                                  <a:cubicBezTo>
                                    <a:pt x="24" y="80"/>
                                    <a:pt x="21" y="88"/>
                                    <a:pt x="21" y="98"/>
                                  </a:cubicBezTo>
                                  <a:cubicBezTo>
                                    <a:pt x="21" y="107"/>
                                    <a:pt x="23" y="114"/>
                                    <a:pt x="29" y="120"/>
                                  </a:cubicBezTo>
                                  <a:cubicBezTo>
                                    <a:pt x="34" y="126"/>
                                    <a:pt x="41" y="129"/>
                                    <a:pt x="50" y="129"/>
                                  </a:cubicBezTo>
                                  <a:lnTo>
                                    <a:pt x="50"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10" name="Freeform 1069"/>
                          <wps:cNvSpPr>
                            <a:spLocks/>
                          </wps:cNvSpPr>
                          <wps:spPr bwMode="auto">
                            <a:xfrm>
                              <a:off x="7192" y="3319"/>
                              <a:ext cx="37" cy="150"/>
                            </a:xfrm>
                            <a:custGeom>
                              <a:avLst/>
                              <a:gdLst>
                                <a:gd name="T0" fmla="*/ 0 w 46"/>
                                <a:gd name="T1" fmla="*/ 189 h 189"/>
                                <a:gd name="T2" fmla="*/ 0 w 46"/>
                                <a:gd name="T3" fmla="*/ 189 h 189"/>
                                <a:gd name="T4" fmla="*/ 21 w 46"/>
                                <a:gd name="T5" fmla="*/ 144 h 189"/>
                                <a:gd name="T6" fmla="*/ 28 w 46"/>
                                <a:gd name="T7" fmla="*/ 94 h 189"/>
                                <a:gd name="T8" fmla="*/ 20 w 46"/>
                                <a:gd name="T9" fmla="*/ 42 h 189"/>
                                <a:gd name="T10" fmla="*/ 0 w 46"/>
                                <a:gd name="T11" fmla="*/ 0 h 189"/>
                                <a:gd name="T12" fmla="*/ 12 w 46"/>
                                <a:gd name="T13" fmla="*/ 0 h 189"/>
                                <a:gd name="T14" fmla="*/ 31 w 46"/>
                                <a:gd name="T15" fmla="*/ 30 h 189"/>
                                <a:gd name="T16" fmla="*/ 37 w 46"/>
                                <a:gd name="T17" fmla="*/ 46 h 189"/>
                                <a:gd name="T18" fmla="*/ 44 w 46"/>
                                <a:gd name="T19" fmla="*/ 70 h 189"/>
                                <a:gd name="T20" fmla="*/ 46 w 46"/>
                                <a:gd name="T21" fmla="*/ 93 h 189"/>
                                <a:gd name="T22" fmla="*/ 37 w 46"/>
                                <a:gd name="T23" fmla="*/ 145 h 189"/>
                                <a:gd name="T24" fmla="*/ 13 w 46"/>
                                <a:gd name="T25" fmla="*/ 189 h 189"/>
                                <a:gd name="T26" fmla="*/ 0 w 46"/>
                                <a:gd name="T27" fmla="*/ 189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0" y="189"/>
                                  </a:moveTo>
                                  <a:lnTo>
                                    <a:pt x="0" y="189"/>
                                  </a:lnTo>
                                  <a:cubicBezTo>
                                    <a:pt x="11" y="168"/>
                                    <a:pt x="18" y="154"/>
                                    <a:pt x="21" y="144"/>
                                  </a:cubicBezTo>
                                  <a:cubicBezTo>
                                    <a:pt x="25" y="130"/>
                                    <a:pt x="28" y="113"/>
                                    <a:pt x="28" y="94"/>
                                  </a:cubicBezTo>
                                  <a:cubicBezTo>
                                    <a:pt x="28" y="75"/>
                                    <a:pt x="25" y="58"/>
                                    <a:pt x="20" y="42"/>
                                  </a:cubicBezTo>
                                  <a:cubicBezTo>
                                    <a:pt x="16" y="33"/>
                                    <a:pt x="10" y="19"/>
                                    <a:pt x="0" y="0"/>
                                  </a:cubicBezTo>
                                  <a:lnTo>
                                    <a:pt x="12" y="0"/>
                                  </a:lnTo>
                                  <a:cubicBezTo>
                                    <a:pt x="22" y="16"/>
                                    <a:pt x="28" y="26"/>
                                    <a:pt x="31" y="30"/>
                                  </a:cubicBezTo>
                                  <a:cubicBezTo>
                                    <a:pt x="33" y="34"/>
                                    <a:pt x="35" y="39"/>
                                    <a:pt x="37" y="46"/>
                                  </a:cubicBezTo>
                                  <a:cubicBezTo>
                                    <a:pt x="41" y="54"/>
                                    <a:pt x="43" y="62"/>
                                    <a:pt x="44" y="70"/>
                                  </a:cubicBezTo>
                                  <a:cubicBezTo>
                                    <a:pt x="46" y="78"/>
                                    <a:pt x="46" y="86"/>
                                    <a:pt x="46" y="93"/>
                                  </a:cubicBezTo>
                                  <a:cubicBezTo>
                                    <a:pt x="46" y="113"/>
                                    <a:pt x="43" y="130"/>
                                    <a:pt x="37" y="145"/>
                                  </a:cubicBezTo>
                                  <a:cubicBezTo>
                                    <a:pt x="33" y="155"/>
                                    <a:pt x="25" y="170"/>
                                    <a:pt x="13" y="189"/>
                                  </a:cubicBezTo>
                                  <a:lnTo>
                                    <a:pt x="0" y="18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11" name="Freeform 1070"/>
                          <wps:cNvSpPr>
                            <a:spLocks noEditPoints="1"/>
                          </wps:cNvSpPr>
                          <wps:spPr bwMode="auto">
                            <a:xfrm>
                              <a:off x="5974" y="3638"/>
                              <a:ext cx="77" cy="115"/>
                            </a:xfrm>
                            <a:custGeom>
                              <a:avLst/>
                              <a:gdLst>
                                <a:gd name="T0" fmla="*/ 48 w 97"/>
                                <a:gd name="T1" fmla="*/ 0 h 145"/>
                                <a:gd name="T2" fmla="*/ 48 w 97"/>
                                <a:gd name="T3" fmla="*/ 0 h 145"/>
                                <a:gd name="T4" fmla="*/ 88 w 97"/>
                                <a:gd name="T5" fmla="*/ 22 h 145"/>
                                <a:gd name="T6" fmla="*/ 97 w 97"/>
                                <a:gd name="T7" fmla="*/ 70 h 145"/>
                                <a:gd name="T8" fmla="*/ 89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9 h 145"/>
                                <a:gd name="T24" fmla="*/ 48 w 97"/>
                                <a:gd name="T25" fmla="*/ 129 h 145"/>
                                <a:gd name="T26" fmla="*/ 70 w 97"/>
                                <a:gd name="T27" fmla="*/ 116 h 145"/>
                                <a:gd name="T28" fmla="*/ 78 w 97"/>
                                <a:gd name="T29" fmla="*/ 71 h 145"/>
                                <a:gd name="T30" fmla="*/ 72 w 97"/>
                                <a:gd name="T31" fmla="*/ 31 h 145"/>
                                <a:gd name="T32" fmla="*/ 49 w 97"/>
                                <a:gd name="T33" fmla="*/ 16 h 145"/>
                                <a:gd name="T34" fmla="*/ 26 w 97"/>
                                <a:gd name="T35" fmla="*/ 30 h 145"/>
                                <a:gd name="T36" fmla="*/ 19 w 97"/>
                                <a:gd name="T37" fmla="*/ 74 h 145"/>
                                <a:gd name="T38" fmla="*/ 24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80" y="7"/>
                                    <a:pt x="88" y="22"/>
                                  </a:cubicBezTo>
                                  <a:cubicBezTo>
                                    <a:pt x="94" y="34"/>
                                    <a:pt x="97" y="50"/>
                                    <a:pt x="97" y="70"/>
                                  </a:cubicBezTo>
                                  <a:cubicBezTo>
                                    <a:pt x="97" y="89"/>
                                    <a:pt x="94" y="105"/>
                                    <a:pt x="89" y="118"/>
                                  </a:cubicBezTo>
                                  <a:cubicBezTo>
                                    <a:pt x="80" y="136"/>
                                    <a:pt x="67" y="145"/>
                                    <a:pt x="48" y="145"/>
                                  </a:cubicBezTo>
                                  <a:cubicBezTo>
                                    <a:pt x="31" y="145"/>
                                    <a:pt x="18" y="137"/>
                                    <a:pt x="10" y="123"/>
                                  </a:cubicBezTo>
                                  <a:cubicBezTo>
                                    <a:pt x="3" y="110"/>
                                    <a:pt x="0" y="94"/>
                                    <a:pt x="0" y="73"/>
                                  </a:cubicBezTo>
                                  <a:cubicBezTo>
                                    <a:pt x="0" y="57"/>
                                    <a:pt x="2" y="43"/>
                                    <a:pt x="6" y="32"/>
                                  </a:cubicBezTo>
                                  <a:cubicBezTo>
                                    <a:pt x="14" y="10"/>
                                    <a:pt x="28" y="0"/>
                                    <a:pt x="48" y="0"/>
                                  </a:cubicBezTo>
                                  <a:lnTo>
                                    <a:pt x="48" y="0"/>
                                  </a:lnTo>
                                  <a:close/>
                                  <a:moveTo>
                                    <a:pt x="48" y="129"/>
                                  </a:moveTo>
                                  <a:lnTo>
                                    <a:pt x="48" y="129"/>
                                  </a:lnTo>
                                  <a:cubicBezTo>
                                    <a:pt x="57" y="129"/>
                                    <a:pt x="64" y="125"/>
                                    <a:pt x="70" y="116"/>
                                  </a:cubicBezTo>
                                  <a:cubicBezTo>
                                    <a:pt x="75" y="108"/>
                                    <a:pt x="78" y="93"/>
                                    <a:pt x="78" y="71"/>
                                  </a:cubicBezTo>
                                  <a:cubicBezTo>
                                    <a:pt x="78" y="55"/>
                                    <a:pt x="76" y="42"/>
                                    <a:pt x="72" y="31"/>
                                  </a:cubicBezTo>
                                  <a:cubicBezTo>
                                    <a:pt x="68" y="21"/>
                                    <a:pt x="61" y="16"/>
                                    <a:pt x="49" y="16"/>
                                  </a:cubicBezTo>
                                  <a:cubicBezTo>
                                    <a:pt x="39" y="16"/>
                                    <a:pt x="31" y="21"/>
                                    <a:pt x="26" y="30"/>
                                  </a:cubicBezTo>
                                  <a:cubicBezTo>
                                    <a:pt x="21" y="40"/>
                                    <a:pt x="19" y="55"/>
                                    <a:pt x="19" y="74"/>
                                  </a:cubicBezTo>
                                  <a:cubicBezTo>
                                    <a:pt x="19" y="88"/>
                                    <a:pt x="21" y="100"/>
                                    <a:pt x="24" y="109"/>
                                  </a:cubicBezTo>
                                  <a:cubicBezTo>
                                    <a:pt x="28"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12" name="Freeform 1071"/>
                          <wps:cNvSpPr>
                            <a:spLocks/>
                          </wps:cNvSpPr>
                          <wps:spPr bwMode="auto">
                            <a:xfrm>
                              <a:off x="6072" y="3732"/>
                              <a:ext cx="16" cy="18"/>
                            </a:xfrm>
                            <a:custGeom>
                              <a:avLst/>
                              <a:gdLst>
                                <a:gd name="T0" fmla="*/ 0 w 20"/>
                                <a:gd name="T1" fmla="*/ 0 h 22"/>
                                <a:gd name="T2" fmla="*/ 0 w 20"/>
                                <a:gd name="T3" fmla="*/ 0 h 22"/>
                                <a:gd name="T4" fmla="*/ 20 w 20"/>
                                <a:gd name="T5" fmla="*/ 0 h 22"/>
                                <a:gd name="T6" fmla="*/ 20 w 20"/>
                                <a:gd name="T7" fmla="*/ 22 h 22"/>
                                <a:gd name="T8" fmla="*/ 0 w 20"/>
                                <a:gd name="T9" fmla="*/ 22 h 22"/>
                                <a:gd name="T10" fmla="*/ 0 w 20"/>
                                <a:gd name="T11" fmla="*/ 0 h 22"/>
                              </a:gdLst>
                              <a:ahLst/>
                              <a:cxnLst>
                                <a:cxn ang="0">
                                  <a:pos x="T0" y="T1"/>
                                </a:cxn>
                                <a:cxn ang="0">
                                  <a:pos x="T2" y="T3"/>
                                </a:cxn>
                                <a:cxn ang="0">
                                  <a:pos x="T4" y="T5"/>
                                </a:cxn>
                                <a:cxn ang="0">
                                  <a:pos x="T6" y="T7"/>
                                </a:cxn>
                                <a:cxn ang="0">
                                  <a:pos x="T8" y="T9"/>
                                </a:cxn>
                                <a:cxn ang="0">
                                  <a:pos x="T10" y="T11"/>
                                </a:cxn>
                              </a:cxnLst>
                              <a:rect l="0" t="0" r="r" b="b"/>
                              <a:pathLst>
                                <a:path w="20" h="22">
                                  <a:moveTo>
                                    <a:pt x="0" y="0"/>
                                  </a:moveTo>
                                  <a:lnTo>
                                    <a:pt x="0" y="0"/>
                                  </a:lnTo>
                                  <a:lnTo>
                                    <a:pt x="20" y="0"/>
                                  </a:lnTo>
                                  <a:lnTo>
                                    <a:pt x="20"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13" name="Freeform 1072"/>
                          <wps:cNvSpPr>
                            <a:spLocks/>
                          </wps:cNvSpPr>
                          <wps:spPr bwMode="auto">
                            <a:xfrm>
                              <a:off x="6107" y="3638"/>
                              <a:ext cx="78" cy="115"/>
                            </a:xfrm>
                            <a:custGeom>
                              <a:avLst/>
                              <a:gdLst>
                                <a:gd name="T0" fmla="*/ 47 w 98"/>
                                <a:gd name="T1" fmla="*/ 145 h 145"/>
                                <a:gd name="T2" fmla="*/ 47 w 98"/>
                                <a:gd name="T3" fmla="*/ 145 h 145"/>
                                <a:gd name="T4" fmla="*/ 11 w 98"/>
                                <a:gd name="T5" fmla="*/ 131 h 145"/>
                                <a:gd name="T6" fmla="*/ 0 w 98"/>
                                <a:gd name="T7" fmla="*/ 98 h 145"/>
                                <a:gd name="T8" fmla="*/ 18 w 98"/>
                                <a:gd name="T9" fmla="*/ 98 h 145"/>
                                <a:gd name="T10" fmla="*/ 23 w 98"/>
                                <a:gd name="T11" fmla="*/ 117 h 145"/>
                                <a:gd name="T12" fmla="*/ 48 w 98"/>
                                <a:gd name="T13" fmla="*/ 129 h 145"/>
                                <a:gd name="T14" fmla="*/ 71 w 98"/>
                                <a:gd name="T15" fmla="*/ 121 h 145"/>
                                <a:gd name="T16" fmla="*/ 79 w 98"/>
                                <a:gd name="T17" fmla="*/ 102 h 145"/>
                                <a:gd name="T18" fmla="*/ 70 w 98"/>
                                <a:gd name="T19" fmla="*/ 81 h 145"/>
                                <a:gd name="T20" fmla="*/ 45 w 98"/>
                                <a:gd name="T21" fmla="*/ 76 h 145"/>
                                <a:gd name="T22" fmla="*/ 42 w 98"/>
                                <a:gd name="T23" fmla="*/ 76 h 145"/>
                                <a:gd name="T24" fmla="*/ 38 w 98"/>
                                <a:gd name="T25" fmla="*/ 76 h 145"/>
                                <a:gd name="T26" fmla="*/ 38 w 98"/>
                                <a:gd name="T27" fmla="*/ 60 h 145"/>
                                <a:gd name="T28" fmla="*/ 43 w 98"/>
                                <a:gd name="T29" fmla="*/ 60 h 145"/>
                                <a:gd name="T30" fmla="*/ 47 w 98"/>
                                <a:gd name="T31" fmla="*/ 61 h 145"/>
                                <a:gd name="T32" fmla="*/ 63 w 98"/>
                                <a:gd name="T33" fmla="*/ 57 h 145"/>
                                <a:gd name="T34" fmla="*/ 74 w 98"/>
                                <a:gd name="T35" fmla="*/ 38 h 145"/>
                                <a:gd name="T36" fmla="*/ 67 w 98"/>
                                <a:gd name="T37" fmla="*/ 21 h 145"/>
                                <a:gd name="T38" fmla="*/ 49 w 98"/>
                                <a:gd name="T39" fmla="*/ 16 h 145"/>
                                <a:gd name="T40" fmla="*/ 25 w 98"/>
                                <a:gd name="T41" fmla="*/ 28 h 145"/>
                                <a:gd name="T42" fmla="*/ 21 w 98"/>
                                <a:gd name="T43" fmla="*/ 46 h 145"/>
                                <a:gd name="T44" fmla="*/ 3 w 98"/>
                                <a:gd name="T45" fmla="*/ 46 h 145"/>
                                <a:gd name="T46" fmla="*/ 9 w 98"/>
                                <a:gd name="T47" fmla="*/ 19 h 145"/>
                                <a:gd name="T48" fmla="*/ 48 w 98"/>
                                <a:gd name="T49" fmla="*/ 0 h 145"/>
                                <a:gd name="T50" fmla="*/ 81 w 98"/>
                                <a:gd name="T51" fmla="*/ 9 h 145"/>
                                <a:gd name="T52" fmla="*/ 93 w 98"/>
                                <a:gd name="T53" fmla="*/ 37 h 145"/>
                                <a:gd name="T54" fmla="*/ 86 w 98"/>
                                <a:gd name="T55" fmla="*/ 58 h 145"/>
                                <a:gd name="T56" fmla="*/ 75 w 98"/>
                                <a:gd name="T57" fmla="*/ 66 h 145"/>
                                <a:gd name="T58" fmla="*/ 92 w 98"/>
                                <a:gd name="T59" fmla="*/ 78 h 145"/>
                                <a:gd name="T60" fmla="*/ 98 w 98"/>
                                <a:gd name="T61" fmla="*/ 99 h 145"/>
                                <a:gd name="T62" fmla="*/ 85 w 98"/>
                                <a:gd name="T63" fmla="*/ 132 h 145"/>
                                <a:gd name="T64" fmla="*/ 47 w 98"/>
                                <a:gd name="T65" fmla="*/ 145 h 145"/>
                                <a:gd name="T66" fmla="*/ 47 w 98"/>
                                <a:gd name="T67" fmla="*/ 145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98" h="145">
                                  <a:moveTo>
                                    <a:pt x="47" y="145"/>
                                  </a:moveTo>
                                  <a:lnTo>
                                    <a:pt x="47" y="145"/>
                                  </a:lnTo>
                                  <a:cubicBezTo>
                                    <a:pt x="30" y="145"/>
                                    <a:pt x="18" y="140"/>
                                    <a:pt x="11" y="131"/>
                                  </a:cubicBezTo>
                                  <a:cubicBezTo>
                                    <a:pt x="3" y="122"/>
                                    <a:pt x="0" y="111"/>
                                    <a:pt x="0" y="98"/>
                                  </a:cubicBezTo>
                                  <a:lnTo>
                                    <a:pt x="18" y="98"/>
                                  </a:lnTo>
                                  <a:cubicBezTo>
                                    <a:pt x="19" y="107"/>
                                    <a:pt x="21" y="113"/>
                                    <a:pt x="23" y="117"/>
                                  </a:cubicBezTo>
                                  <a:cubicBezTo>
                                    <a:pt x="28" y="125"/>
                                    <a:pt x="36" y="129"/>
                                    <a:pt x="48" y="129"/>
                                  </a:cubicBezTo>
                                  <a:cubicBezTo>
                                    <a:pt x="58" y="129"/>
                                    <a:pt x="65" y="126"/>
                                    <a:pt x="71" y="121"/>
                                  </a:cubicBezTo>
                                  <a:cubicBezTo>
                                    <a:pt x="76" y="116"/>
                                    <a:pt x="79" y="110"/>
                                    <a:pt x="79" y="102"/>
                                  </a:cubicBezTo>
                                  <a:cubicBezTo>
                                    <a:pt x="79" y="92"/>
                                    <a:pt x="76" y="85"/>
                                    <a:pt x="70" y="81"/>
                                  </a:cubicBezTo>
                                  <a:cubicBezTo>
                                    <a:pt x="64" y="78"/>
                                    <a:pt x="56" y="76"/>
                                    <a:pt x="45" y="76"/>
                                  </a:cubicBezTo>
                                  <a:cubicBezTo>
                                    <a:pt x="44" y="76"/>
                                    <a:pt x="43" y="76"/>
                                    <a:pt x="42" y="76"/>
                                  </a:cubicBezTo>
                                  <a:cubicBezTo>
                                    <a:pt x="41" y="76"/>
                                    <a:pt x="39" y="76"/>
                                    <a:pt x="38" y="76"/>
                                  </a:cubicBezTo>
                                  <a:lnTo>
                                    <a:pt x="38" y="60"/>
                                  </a:lnTo>
                                  <a:cubicBezTo>
                                    <a:pt x="40" y="60"/>
                                    <a:pt x="41" y="60"/>
                                    <a:pt x="43" y="60"/>
                                  </a:cubicBezTo>
                                  <a:cubicBezTo>
                                    <a:pt x="44" y="61"/>
                                    <a:pt x="45" y="61"/>
                                    <a:pt x="47" y="61"/>
                                  </a:cubicBezTo>
                                  <a:cubicBezTo>
                                    <a:pt x="53" y="61"/>
                                    <a:pt x="59" y="60"/>
                                    <a:pt x="63" y="57"/>
                                  </a:cubicBezTo>
                                  <a:cubicBezTo>
                                    <a:pt x="71" y="54"/>
                                    <a:pt x="74" y="47"/>
                                    <a:pt x="74" y="38"/>
                                  </a:cubicBezTo>
                                  <a:cubicBezTo>
                                    <a:pt x="74" y="31"/>
                                    <a:pt x="72" y="25"/>
                                    <a:pt x="67" y="21"/>
                                  </a:cubicBezTo>
                                  <a:cubicBezTo>
                                    <a:pt x="62" y="18"/>
                                    <a:pt x="56" y="16"/>
                                    <a:pt x="49" y="16"/>
                                  </a:cubicBezTo>
                                  <a:cubicBezTo>
                                    <a:pt x="38" y="16"/>
                                    <a:pt x="29" y="20"/>
                                    <a:pt x="25" y="28"/>
                                  </a:cubicBezTo>
                                  <a:cubicBezTo>
                                    <a:pt x="22" y="32"/>
                                    <a:pt x="21" y="38"/>
                                    <a:pt x="21" y="46"/>
                                  </a:cubicBezTo>
                                  <a:lnTo>
                                    <a:pt x="3" y="46"/>
                                  </a:lnTo>
                                  <a:cubicBezTo>
                                    <a:pt x="3" y="36"/>
                                    <a:pt x="5" y="27"/>
                                    <a:pt x="9" y="19"/>
                                  </a:cubicBezTo>
                                  <a:cubicBezTo>
                                    <a:pt x="17" y="6"/>
                                    <a:pt x="29" y="0"/>
                                    <a:pt x="48" y="0"/>
                                  </a:cubicBezTo>
                                  <a:cubicBezTo>
                                    <a:pt x="62" y="0"/>
                                    <a:pt x="73" y="3"/>
                                    <a:pt x="81" y="9"/>
                                  </a:cubicBezTo>
                                  <a:cubicBezTo>
                                    <a:pt x="89" y="16"/>
                                    <a:pt x="93" y="25"/>
                                    <a:pt x="93" y="37"/>
                                  </a:cubicBezTo>
                                  <a:cubicBezTo>
                                    <a:pt x="93" y="46"/>
                                    <a:pt x="91" y="53"/>
                                    <a:pt x="86" y="58"/>
                                  </a:cubicBezTo>
                                  <a:cubicBezTo>
                                    <a:pt x="83" y="61"/>
                                    <a:pt x="79" y="64"/>
                                    <a:pt x="75" y="66"/>
                                  </a:cubicBezTo>
                                  <a:cubicBezTo>
                                    <a:pt x="82" y="68"/>
                                    <a:pt x="88" y="72"/>
                                    <a:pt x="92" y="78"/>
                                  </a:cubicBezTo>
                                  <a:cubicBezTo>
                                    <a:pt x="96" y="84"/>
                                    <a:pt x="98" y="91"/>
                                    <a:pt x="98" y="99"/>
                                  </a:cubicBezTo>
                                  <a:cubicBezTo>
                                    <a:pt x="98" y="113"/>
                                    <a:pt x="94" y="124"/>
                                    <a:pt x="85" y="132"/>
                                  </a:cubicBezTo>
                                  <a:cubicBezTo>
                                    <a:pt x="76" y="141"/>
                                    <a:pt x="63" y="145"/>
                                    <a:pt x="47" y="145"/>
                                  </a:cubicBezTo>
                                  <a:lnTo>
                                    <a:pt x="47" y="145"/>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14" name="Freeform 1073"/>
                          <wps:cNvSpPr>
                            <a:spLocks noEditPoints="1"/>
                          </wps:cNvSpPr>
                          <wps:spPr bwMode="auto">
                            <a:xfrm>
                              <a:off x="6198" y="3637"/>
                              <a:ext cx="77" cy="116"/>
                            </a:xfrm>
                            <a:custGeom>
                              <a:avLst/>
                              <a:gdLst>
                                <a:gd name="T0" fmla="*/ 48 w 97"/>
                                <a:gd name="T1" fmla="*/ 60 h 146"/>
                                <a:gd name="T2" fmla="*/ 48 w 97"/>
                                <a:gd name="T3" fmla="*/ 60 h 146"/>
                                <a:gd name="T4" fmla="*/ 67 w 97"/>
                                <a:gd name="T5" fmla="*/ 53 h 146"/>
                                <a:gd name="T6" fmla="*/ 73 w 97"/>
                                <a:gd name="T7" fmla="*/ 38 h 146"/>
                                <a:gd name="T8" fmla="*/ 67 w 97"/>
                                <a:gd name="T9" fmla="*/ 23 h 146"/>
                                <a:gd name="T10" fmla="*/ 48 w 97"/>
                                <a:gd name="T11" fmla="*/ 17 h 146"/>
                                <a:gd name="T12" fmla="*/ 29 w 97"/>
                                <a:gd name="T13" fmla="*/ 23 h 146"/>
                                <a:gd name="T14" fmla="*/ 24 w 97"/>
                                <a:gd name="T15" fmla="*/ 39 h 146"/>
                                <a:gd name="T16" fmla="*/ 31 w 97"/>
                                <a:gd name="T17" fmla="*/ 54 h 146"/>
                                <a:gd name="T18" fmla="*/ 48 w 97"/>
                                <a:gd name="T19" fmla="*/ 60 h 146"/>
                                <a:gd name="T20" fmla="*/ 48 w 97"/>
                                <a:gd name="T21" fmla="*/ 60 h 146"/>
                                <a:gd name="T22" fmla="*/ 50 w 97"/>
                                <a:gd name="T23" fmla="*/ 130 h 146"/>
                                <a:gd name="T24" fmla="*/ 50 w 97"/>
                                <a:gd name="T25" fmla="*/ 130 h 146"/>
                                <a:gd name="T26" fmla="*/ 70 w 97"/>
                                <a:gd name="T27" fmla="*/ 123 h 146"/>
                                <a:gd name="T28" fmla="*/ 78 w 97"/>
                                <a:gd name="T29" fmla="*/ 103 h 146"/>
                                <a:gd name="T30" fmla="*/ 70 w 97"/>
                                <a:gd name="T31" fmla="*/ 82 h 146"/>
                                <a:gd name="T32" fmla="*/ 48 w 97"/>
                                <a:gd name="T33" fmla="*/ 75 h 146"/>
                                <a:gd name="T34" fmla="*/ 28 w 97"/>
                                <a:gd name="T35" fmla="*/ 83 h 146"/>
                                <a:gd name="T36" fmla="*/ 19 w 97"/>
                                <a:gd name="T37" fmla="*/ 103 h 146"/>
                                <a:gd name="T38" fmla="*/ 27 w 97"/>
                                <a:gd name="T39" fmla="*/ 122 h 146"/>
                                <a:gd name="T40" fmla="*/ 50 w 97"/>
                                <a:gd name="T41" fmla="*/ 130 h 146"/>
                                <a:gd name="T42" fmla="*/ 50 w 97"/>
                                <a:gd name="T43" fmla="*/ 130 h 146"/>
                                <a:gd name="T44" fmla="*/ 24 w 97"/>
                                <a:gd name="T45" fmla="*/ 67 h 146"/>
                                <a:gd name="T46" fmla="*/ 24 w 97"/>
                                <a:gd name="T47" fmla="*/ 67 h 146"/>
                                <a:gd name="T48" fmla="*/ 13 w 97"/>
                                <a:gd name="T49" fmla="*/ 59 h 146"/>
                                <a:gd name="T50" fmla="*/ 5 w 97"/>
                                <a:gd name="T51" fmla="*/ 39 h 146"/>
                                <a:gd name="T52" fmla="*/ 16 w 97"/>
                                <a:gd name="T53" fmla="*/ 12 h 146"/>
                                <a:gd name="T54" fmla="*/ 49 w 97"/>
                                <a:gd name="T55" fmla="*/ 0 h 146"/>
                                <a:gd name="T56" fmla="*/ 81 w 97"/>
                                <a:gd name="T57" fmla="*/ 11 h 146"/>
                                <a:gd name="T58" fmla="*/ 92 w 97"/>
                                <a:gd name="T59" fmla="*/ 36 h 146"/>
                                <a:gd name="T60" fmla="*/ 86 w 97"/>
                                <a:gd name="T61" fmla="*/ 57 h 146"/>
                                <a:gd name="T62" fmla="*/ 74 w 97"/>
                                <a:gd name="T63" fmla="*/ 66 h 146"/>
                                <a:gd name="T64" fmla="*/ 88 w 97"/>
                                <a:gd name="T65" fmla="*/ 76 h 146"/>
                                <a:gd name="T66" fmla="*/ 97 w 97"/>
                                <a:gd name="T67" fmla="*/ 101 h 146"/>
                                <a:gd name="T68" fmla="*/ 85 w 97"/>
                                <a:gd name="T69" fmla="*/ 133 h 146"/>
                                <a:gd name="T70" fmla="*/ 49 w 97"/>
                                <a:gd name="T71" fmla="*/ 146 h 146"/>
                                <a:gd name="T72" fmla="*/ 14 w 97"/>
                                <a:gd name="T73" fmla="*/ 135 h 146"/>
                                <a:gd name="T74" fmla="*/ 0 w 97"/>
                                <a:gd name="T75" fmla="*/ 102 h 146"/>
                                <a:gd name="T76" fmla="*/ 6 w 97"/>
                                <a:gd name="T77" fmla="*/ 81 h 146"/>
                                <a:gd name="T78" fmla="*/ 24 w 97"/>
                                <a:gd name="T79" fmla="*/ 67 h 146"/>
                                <a:gd name="T80" fmla="*/ 24 w 97"/>
                                <a:gd name="T81" fmla="*/ 67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97" h="146">
                                  <a:moveTo>
                                    <a:pt x="48" y="60"/>
                                  </a:moveTo>
                                  <a:lnTo>
                                    <a:pt x="48" y="60"/>
                                  </a:lnTo>
                                  <a:cubicBezTo>
                                    <a:pt x="56" y="60"/>
                                    <a:pt x="62" y="58"/>
                                    <a:pt x="67" y="53"/>
                                  </a:cubicBezTo>
                                  <a:cubicBezTo>
                                    <a:pt x="71" y="49"/>
                                    <a:pt x="73" y="44"/>
                                    <a:pt x="73" y="38"/>
                                  </a:cubicBezTo>
                                  <a:cubicBezTo>
                                    <a:pt x="73" y="32"/>
                                    <a:pt x="71" y="28"/>
                                    <a:pt x="67" y="23"/>
                                  </a:cubicBezTo>
                                  <a:cubicBezTo>
                                    <a:pt x="63" y="19"/>
                                    <a:pt x="56" y="17"/>
                                    <a:pt x="48" y="17"/>
                                  </a:cubicBezTo>
                                  <a:cubicBezTo>
                                    <a:pt x="39" y="17"/>
                                    <a:pt x="33" y="19"/>
                                    <a:pt x="29" y="23"/>
                                  </a:cubicBezTo>
                                  <a:cubicBezTo>
                                    <a:pt x="26" y="28"/>
                                    <a:pt x="24" y="33"/>
                                    <a:pt x="24" y="39"/>
                                  </a:cubicBezTo>
                                  <a:cubicBezTo>
                                    <a:pt x="24" y="45"/>
                                    <a:pt x="26" y="51"/>
                                    <a:pt x="31" y="54"/>
                                  </a:cubicBezTo>
                                  <a:cubicBezTo>
                                    <a:pt x="36" y="58"/>
                                    <a:pt x="42" y="60"/>
                                    <a:pt x="48" y="60"/>
                                  </a:cubicBezTo>
                                  <a:lnTo>
                                    <a:pt x="48" y="60"/>
                                  </a:lnTo>
                                  <a:close/>
                                  <a:moveTo>
                                    <a:pt x="50" y="130"/>
                                  </a:moveTo>
                                  <a:lnTo>
                                    <a:pt x="50" y="130"/>
                                  </a:lnTo>
                                  <a:cubicBezTo>
                                    <a:pt x="58" y="130"/>
                                    <a:pt x="65" y="128"/>
                                    <a:pt x="70" y="123"/>
                                  </a:cubicBezTo>
                                  <a:cubicBezTo>
                                    <a:pt x="75" y="119"/>
                                    <a:pt x="78" y="112"/>
                                    <a:pt x="78" y="103"/>
                                  </a:cubicBezTo>
                                  <a:cubicBezTo>
                                    <a:pt x="78" y="94"/>
                                    <a:pt x="75" y="87"/>
                                    <a:pt x="70" y="82"/>
                                  </a:cubicBezTo>
                                  <a:cubicBezTo>
                                    <a:pt x="64" y="78"/>
                                    <a:pt x="57" y="75"/>
                                    <a:pt x="48" y="75"/>
                                  </a:cubicBezTo>
                                  <a:cubicBezTo>
                                    <a:pt x="40" y="75"/>
                                    <a:pt x="33" y="78"/>
                                    <a:pt x="28" y="83"/>
                                  </a:cubicBezTo>
                                  <a:cubicBezTo>
                                    <a:pt x="22" y="87"/>
                                    <a:pt x="19" y="94"/>
                                    <a:pt x="19" y="103"/>
                                  </a:cubicBezTo>
                                  <a:cubicBezTo>
                                    <a:pt x="19" y="110"/>
                                    <a:pt x="22" y="116"/>
                                    <a:pt x="27" y="122"/>
                                  </a:cubicBezTo>
                                  <a:cubicBezTo>
                                    <a:pt x="32" y="127"/>
                                    <a:pt x="39" y="130"/>
                                    <a:pt x="50" y="130"/>
                                  </a:cubicBezTo>
                                  <a:lnTo>
                                    <a:pt x="50" y="130"/>
                                  </a:lnTo>
                                  <a:close/>
                                  <a:moveTo>
                                    <a:pt x="24" y="67"/>
                                  </a:moveTo>
                                  <a:lnTo>
                                    <a:pt x="24" y="67"/>
                                  </a:lnTo>
                                  <a:cubicBezTo>
                                    <a:pt x="19" y="65"/>
                                    <a:pt x="16" y="62"/>
                                    <a:pt x="13" y="59"/>
                                  </a:cubicBezTo>
                                  <a:cubicBezTo>
                                    <a:pt x="8" y="54"/>
                                    <a:pt x="5" y="47"/>
                                    <a:pt x="5" y="39"/>
                                  </a:cubicBezTo>
                                  <a:cubicBezTo>
                                    <a:pt x="5" y="28"/>
                                    <a:pt x="9" y="19"/>
                                    <a:pt x="16" y="12"/>
                                  </a:cubicBezTo>
                                  <a:cubicBezTo>
                                    <a:pt x="24" y="4"/>
                                    <a:pt x="35" y="0"/>
                                    <a:pt x="49" y="0"/>
                                  </a:cubicBezTo>
                                  <a:cubicBezTo>
                                    <a:pt x="62" y="0"/>
                                    <a:pt x="73" y="4"/>
                                    <a:pt x="81" y="11"/>
                                  </a:cubicBezTo>
                                  <a:cubicBezTo>
                                    <a:pt x="88" y="18"/>
                                    <a:pt x="92" y="26"/>
                                    <a:pt x="92" y="36"/>
                                  </a:cubicBezTo>
                                  <a:cubicBezTo>
                                    <a:pt x="92" y="45"/>
                                    <a:pt x="90" y="52"/>
                                    <a:pt x="86" y="57"/>
                                  </a:cubicBezTo>
                                  <a:cubicBezTo>
                                    <a:pt x="83" y="61"/>
                                    <a:pt x="79" y="64"/>
                                    <a:pt x="74" y="66"/>
                                  </a:cubicBezTo>
                                  <a:cubicBezTo>
                                    <a:pt x="80" y="69"/>
                                    <a:pt x="84" y="72"/>
                                    <a:pt x="88" y="76"/>
                                  </a:cubicBezTo>
                                  <a:cubicBezTo>
                                    <a:pt x="94" y="82"/>
                                    <a:pt x="97" y="91"/>
                                    <a:pt x="97" y="101"/>
                                  </a:cubicBezTo>
                                  <a:cubicBezTo>
                                    <a:pt x="97" y="114"/>
                                    <a:pt x="93" y="124"/>
                                    <a:pt x="85" y="133"/>
                                  </a:cubicBezTo>
                                  <a:cubicBezTo>
                                    <a:pt x="76" y="142"/>
                                    <a:pt x="64" y="146"/>
                                    <a:pt x="49" y="146"/>
                                  </a:cubicBezTo>
                                  <a:cubicBezTo>
                                    <a:pt x="35" y="146"/>
                                    <a:pt x="24" y="142"/>
                                    <a:pt x="14" y="135"/>
                                  </a:cubicBezTo>
                                  <a:cubicBezTo>
                                    <a:pt x="5" y="127"/>
                                    <a:pt x="0" y="117"/>
                                    <a:pt x="0" y="102"/>
                                  </a:cubicBezTo>
                                  <a:cubicBezTo>
                                    <a:pt x="0" y="94"/>
                                    <a:pt x="2" y="87"/>
                                    <a:pt x="6" y="81"/>
                                  </a:cubicBezTo>
                                  <a:cubicBezTo>
                                    <a:pt x="10" y="75"/>
                                    <a:pt x="16" y="70"/>
                                    <a:pt x="24" y="67"/>
                                  </a:cubicBezTo>
                                  <a:lnTo>
                                    <a:pt x="24" y="67"/>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15" name="Freeform 1074"/>
                          <wps:cNvSpPr>
                            <a:spLocks/>
                          </wps:cNvSpPr>
                          <wps:spPr bwMode="auto">
                            <a:xfrm>
                              <a:off x="6338" y="3633"/>
                              <a:ext cx="37" cy="149"/>
                            </a:xfrm>
                            <a:custGeom>
                              <a:avLst/>
                              <a:gdLst>
                                <a:gd name="T0" fmla="*/ 45 w 46"/>
                                <a:gd name="T1" fmla="*/ 0 h 188"/>
                                <a:gd name="T2" fmla="*/ 45 w 46"/>
                                <a:gd name="T3" fmla="*/ 0 h 188"/>
                                <a:gd name="T4" fmla="*/ 25 w 46"/>
                                <a:gd name="T5" fmla="*/ 44 h 188"/>
                                <a:gd name="T6" fmla="*/ 18 w 46"/>
                                <a:gd name="T7" fmla="*/ 94 h 188"/>
                                <a:gd name="T8" fmla="*/ 26 w 46"/>
                                <a:gd name="T9" fmla="*/ 146 h 188"/>
                                <a:gd name="T10" fmla="*/ 46 w 46"/>
                                <a:gd name="T11" fmla="*/ 188 h 188"/>
                                <a:gd name="T12" fmla="*/ 34 w 46"/>
                                <a:gd name="T13" fmla="*/ 188 h 188"/>
                                <a:gd name="T14" fmla="*/ 16 w 46"/>
                                <a:gd name="T15" fmla="*/ 159 h 188"/>
                                <a:gd name="T16" fmla="*/ 8 w 46"/>
                                <a:gd name="T17" fmla="*/ 143 h 188"/>
                                <a:gd name="T18" fmla="*/ 1 w 46"/>
                                <a:gd name="T19" fmla="*/ 111 h 188"/>
                                <a:gd name="T20" fmla="*/ 0 w 46"/>
                                <a:gd name="T21" fmla="*/ 95 h 188"/>
                                <a:gd name="T22" fmla="*/ 9 w 46"/>
                                <a:gd name="T23" fmla="*/ 43 h 188"/>
                                <a:gd name="T24" fmla="*/ 33 w 46"/>
                                <a:gd name="T25" fmla="*/ 0 h 188"/>
                                <a:gd name="T26" fmla="*/ 45 w 46"/>
                                <a:gd name="T27" fmla="*/ 0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45" y="0"/>
                                  </a:moveTo>
                                  <a:lnTo>
                                    <a:pt x="45" y="0"/>
                                  </a:lnTo>
                                  <a:cubicBezTo>
                                    <a:pt x="35" y="20"/>
                                    <a:pt x="28" y="35"/>
                                    <a:pt x="25" y="44"/>
                                  </a:cubicBezTo>
                                  <a:cubicBezTo>
                                    <a:pt x="21" y="58"/>
                                    <a:pt x="18" y="75"/>
                                    <a:pt x="18" y="94"/>
                                  </a:cubicBezTo>
                                  <a:cubicBezTo>
                                    <a:pt x="18" y="113"/>
                                    <a:pt x="21" y="130"/>
                                    <a:pt x="26" y="146"/>
                                  </a:cubicBezTo>
                                  <a:cubicBezTo>
                                    <a:pt x="30" y="156"/>
                                    <a:pt x="36" y="170"/>
                                    <a:pt x="46" y="188"/>
                                  </a:cubicBezTo>
                                  <a:lnTo>
                                    <a:pt x="34" y="188"/>
                                  </a:lnTo>
                                  <a:cubicBezTo>
                                    <a:pt x="24" y="173"/>
                                    <a:pt x="18" y="164"/>
                                    <a:pt x="16" y="159"/>
                                  </a:cubicBezTo>
                                  <a:cubicBezTo>
                                    <a:pt x="14" y="155"/>
                                    <a:pt x="11" y="150"/>
                                    <a:pt x="8" y="143"/>
                                  </a:cubicBezTo>
                                  <a:cubicBezTo>
                                    <a:pt x="5" y="133"/>
                                    <a:pt x="2" y="122"/>
                                    <a:pt x="1" y="111"/>
                                  </a:cubicBezTo>
                                  <a:cubicBezTo>
                                    <a:pt x="0" y="106"/>
                                    <a:pt x="0" y="100"/>
                                    <a:pt x="0" y="95"/>
                                  </a:cubicBezTo>
                                  <a:cubicBezTo>
                                    <a:pt x="0" y="76"/>
                                    <a:pt x="3" y="58"/>
                                    <a:pt x="9" y="43"/>
                                  </a:cubicBezTo>
                                  <a:cubicBezTo>
                                    <a:pt x="13" y="33"/>
                                    <a:pt x="21" y="19"/>
                                    <a:pt x="33" y="0"/>
                                  </a:cubicBezTo>
                                  <a:lnTo>
                                    <a:pt x="45"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16" name="Freeform 1075"/>
                          <wps:cNvSpPr>
                            <a:spLocks noEditPoints="1"/>
                          </wps:cNvSpPr>
                          <wps:spPr bwMode="auto">
                            <a:xfrm>
                              <a:off x="6386" y="3638"/>
                              <a:ext cx="77" cy="115"/>
                            </a:xfrm>
                            <a:custGeom>
                              <a:avLst/>
                              <a:gdLst>
                                <a:gd name="T0" fmla="*/ 48 w 97"/>
                                <a:gd name="T1" fmla="*/ 0 h 145"/>
                                <a:gd name="T2" fmla="*/ 48 w 97"/>
                                <a:gd name="T3" fmla="*/ 0 h 145"/>
                                <a:gd name="T4" fmla="*/ 88 w 97"/>
                                <a:gd name="T5" fmla="*/ 22 h 145"/>
                                <a:gd name="T6" fmla="*/ 97 w 97"/>
                                <a:gd name="T7" fmla="*/ 70 h 145"/>
                                <a:gd name="T8" fmla="*/ 88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9 h 145"/>
                                <a:gd name="T24" fmla="*/ 48 w 97"/>
                                <a:gd name="T25" fmla="*/ 129 h 145"/>
                                <a:gd name="T26" fmla="*/ 70 w 97"/>
                                <a:gd name="T27" fmla="*/ 116 h 145"/>
                                <a:gd name="T28" fmla="*/ 78 w 97"/>
                                <a:gd name="T29" fmla="*/ 71 h 145"/>
                                <a:gd name="T30" fmla="*/ 72 w 97"/>
                                <a:gd name="T31" fmla="*/ 31 h 145"/>
                                <a:gd name="T32" fmla="*/ 49 w 97"/>
                                <a:gd name="T33" fmla="*/ 16 h 145"/>
                                <a:gd name="T34" fmla="*/ 26 w 97"/>
                                <a:gd name="T35" fmla="*/ 30 h 145"/>
                                <a:gd name="T36" fmla="*/ 19 w 97"/>
                                <a:gd name="T37" fmla="*/ 74 h 145"/>
                                <a:gd name="T38" fmla="*/ 23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79" y="7"/>
                                    <a:pt x="88" y="22"/>
                                  </a:cubicBezTo>
                                  <a:cubicBezTo>
                                    <a:pt x="94" y="34"/>
                                    <a:pt x="97" y="50"/>
                                    <a:pt x="97" y="70"/>
                                  </a:cubicBezTo>
                                  <a:cubicBezTo>
                                    <a:pt x="97" y="89"/>
                                    <a:pt x="94" y="105"/>
                                    <a:pt x="88" y="118"/>
                                  </a:cubicBezTo>
                                  <a:cubicBezTo>
                                    <a:pt x="80" y="136"/>
                                    <a:pt x="67" y="145"/>
                                    <a:pt x="48" y="145"/>
                                  </a:cubicBezTo>
                                  <a:cubicBezTo>
                                    <a:pt x="31" y="145"/>
                                    <a:pt x="18" y="137"/>
                                    <a:pt x="10" y="123"/>
                                  </a:cubicBezTo>
                                  <a:cubicBezTo>
                                    <a:pt x="3" y="110"/>
                                    <a:pt x="0" y="94"/>
                                    <a:pt x="0" y="73"/>
                                  </a:cubicBezTo>
                                  <a:cubicBezTo>
                                    <a:pt x="0" y="57"/>
                                    <a:pt x="2" y="43"/>
                                    <a:pt x="6" y="32"/>
                                  </a:cubicBezTo>
                                  <a:cubicBezTo>
                                    <a:pt x="14" y="10"/>
                                    <a:pt x="28" y="0"/>
                                    <a:pt x="48" y="0"/>
                                  </a:cubicBezTo>
                                  <a:lnTo>
                                    <a:pt x="48" y="0"/>
                                  </a:lnTo>
                                  <a:close/>
                                  <a:moveTo>
                                    <a:pt x="48" y="129"/>
                                  </a:moveTo>
                                  <a:lnTo>
                                    <a:pt x="48" y="129"/>
                                  </a:lnTo>
                                  <a:cubicBezTo>
                                    <a:pt x="57" y="129"/>
                                    <a:pt x="64" y="125"/>
                                    <a:pt x="70" y="116"/>
                                  </a:cubicBezTo>
                                  <a:cubicBezTo>
                                    <a:pt x="75" y="108"/>
                                    <a:pt x="78" y="93"/>
                                    <a:pt x="78" y="71"/>
                                  </a:cubicBezTo>
                                  <a:cubicBezTo>
                                    <a:pt x="78" y="55"/>
                                    <a:pt x="76" y="42"/>
                                    <a:pt x="72" y="31"/>
                                  </a:cubicBezTo>
                                  <a:cubicBezTo>
                                    <a:pt x="68" y="21"/>
                                    <a:pt x="60" y="16"/>
                                    <a:pt x="49" y="16"/>
                                  </a:cubicBezTo>
                                  <a:cubicBezTo>
                                    <a:pt x="39" y="16"/>
                                    <a:pt x="31" y="21"/>
                                    <a:pt x="26" y="30"/>
                                  </a:cubicBezTo>
                                  <a:cubicBezTo>
                                    <a:pt x="21" y="40"/>
                                    <a:pt x="19" y="55"/>
                                    <a:pt x="19" y="74"/>
                                  </a:cubicBezTo>
                                  <a:cubicBezTo>
                                    <a:pt x="19" y="88"/>
                                    <a:pt x="20" y="100"/>
                                    <a:pt x="23" y="109"/>
                                  </a:cubicBezTo>
                                  <a:cubicBezTo>
                                    <a:pt x="28" y="122"/>
                                    <a:pt x="36"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17" name="Freeform 1076"/>
                          <wps:cNvSpPr>
                            <a:spLocks/>
                          </wps:cNvSpPr>
                          <wps:spPr bwMode="auto">
                            <a:xfrm>
                              <a:off x="6484" y="3732"/>
                              <a:ext cx="16" cy="18"/>
                            </a:xfrm>
                            <a:custGeom>
                              <a:avLst/>
                              <a:gdLst>
                                <a:gd name="T0" fmla="*/ 0 w 21"/>
                                <a:gd name="T1" fmla="*/ 0 h 22"/>
                                <a:gd name="T2" fmla="*/ 0 w 21"/>
                                <a:gd name="T3" fmla="*/ 0 h 22"/>
                                <a:gd name="T4" fmla="*/ 21 w 21"/>
                                <a:gd name="T5" fmla="*/ 0 h 22"/>
                                <a:gd name="T6" fmla="*/ 21 w 21"/>
                                <a:gd name="T7" fmla="*/ 22 h 22"/>
                                <a:gd name="T8" fmla="*/ 0 w 21"/>
                                <a:gd name="T9" fmla="*/ 22 h 22"/>
                                <a:gd name="T10" fmla="*/ 0 w 21"/>
                                <a:gd name="T11" fmla="*/ 0 h 22"/>
                              </a:gdLst>
                              <a:ahLst/>
                              <a:cxnLst>
                                <a:cxn ang="0">
                                  <a:pos x="T0" y="T1"/>
                                </a:cxn>
                                <a:cxn ang="0">
                                  <a:pos x="T2" y="T3"/>
                                </a:cxn>
                                <a:cxn ang="0">
                                  <a:pos x="T4" y="T5"/>
                                </a:cxn>
                                <a:cxn ang="0">
                                  <a:pos x="T6" y="T7"/>
                                </a:cxn>
                                <a:cxn ang="0">
                                  <a:pos x="T8" y="T9"/>
                                </a:cxn>
                                <a:cxn ang="0">
                                  <a:pos x="T10" y="T11"/>
                                </a:cxn>
                              </a:cxnLst>
                              <a:rect l="0" t="0" r="r" b="b"/>
                              <a:pathLst>
                                <a:path w="21" h="22">
                                  <a:moveTo>
                                    <a:pt x="0" y="0"/>
                                  </a:moveTo>
                                  <a:lnTo>
                                    <a:pt x="0" y="0"/>
                                  </a:lnTo>
                                  <a:lnTo>
                                    <a:pt x="21" y="0"/>
                                  </a:lnTo>
                                  <a:lnTo>
                                    <a:pt x="21"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18" name="Freeform 1077"/>
                          <wps:cNvSpPr>
                            <a:spLocks noEditPoints="1"/>
                          </wps:cNvSpPr>
                          <wps:spPr bwMode="auto">
                            <a:xfrm>
                              <a:off x="6520" y="3638"/>
                              <a:ext cx="77" cy="115"/>
                            </a:xfrm>
                            <a:custGeom>
                              <a:avLst/>
                              <a:gdLst>
                                <a:gd name="T0" fmla="*/ 48 w 97"/>
                                <a:gd name="T1" fmla="*/ 0 h 145"/>
                                <a:gd name="T2" fmla="*/ 48 w 97"/>
                                <a:gd name="T3" fmla="*/ 0 h 145"/>
                                <a:gd name="T4" fmla="*/ 88 w 97"/>
                                <a:gd name="T5" fmla="*/ 22 h 145"/>
                                <a:gd name="T6" fmla="*/ 97 w 97"/>
                                <a:gd name="T7" fmla="*/ 70 h 145"/>
                                <a:gd name="T8" fmla="*/ 89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9 h 145"/>
                                <a:gd name="T24" fmla="*/ 48 w 97"/>
                                <a:gd name="T25" fmla="*/ 129 h 145"/>
                                <a:gd name="T26" fmla="*/ 70 w 97"/>
                                <a:gd name="T27" fmla="*/ 116 h 145"/>
                                <a:gd name="T28" fmla="*/ 78 w 97"/>
                                <a:gd name="T29" fmla="*/ 71 h 145"/>
                                <a:gd name="T30" fmla="*/ 72 w 97"/>
                                <a:gd name="T31" fmla="*/ 31 h 145"/>
                                <a:gd name="T32" fmla="*/ 49 w 97"/>
                                <a:gd name="T33" fmla="*/ 16 h 145"/>
                                <a:gd name="T34" fmla="*/ 26 w 97"/>
                                <a:gd name="T35" fmla="*/ 30 h 145"/>
                                <a:gd name="T36" fmla="*/ 19 w 97"/>
                                <a:gd name="T37" fmla="*/ 74 h 145"/>
                                <a:gd name="T38" fmla="*/ 24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80" y="7"/>
                                    <a:pt x="88" y="22"/>
                                  </a:cubicBezTo>
                                  <a:cubicBezTo>
                                    <a:pt x="94" y="34"/>
                                    <a:pt x="97" y="50"/>
                                    <a:pt x="97" y="70"/>
                                  </a:cubicBezTo>
                                  <a:cubicBezTo>
                                    <a:pt x="97" y="89"/>
                                    <a:pt x="94" y="105"/>
                                    <a:pt x="89" y="118"/>
                                  </a:cubicBezTo>
                                  <a:cubicBezTo>
                                    <a:pt x="80" y="136"/>
                                    <a:pt x="67" y="145"/>
                                    <a:pt x="48" y="145"/>
                                  </a:cubicBezTo>
                                  <a:cubicBezTo>
                                    <a:pt x="31" y="145"/>
                                    <a:pt x="18" y="137"/>
                                    <a:pt x="10" y="123"/>
                                  </a:cubicBezTo>
                                  <a:cubicBezTo>
                                    <a:pt x="3" y="110"/>
                                    <a:pt x="0" y="94"/>
                                    <a:pt x="0" y="73"/>
                                  </a:cubicBezTo>
                                  <a:cubicBezTo>
                                    <a:pt x="0" y="57"/>
                                    <a:pt x="2" y="43"/>
                                    <a:pt x="6" y="32"/>
                                  </a:cubicBezTo>
                                  <a:cubicBezTo>
                                    <a:pt x="14" y="10"/>
                                    <a:pt x="28" y="0"/>
                                    <a:pt x="48" y="0"/>
                                  </a:cubicBezTo>
                                  <a:lnTo>
                                    <a:pt x="48" y="0"/>
                                  </a:lnTo>
                                  <a:close/>
                                  <a:moveTo>
                                    <a:pt x="48" y="129"/>
                                  </a:moveTo>
                                  <a:lnTo>
                                    <a:pt x="48" y="129"/>
                                  </a:lnTo>
                                  <a:cubicBezTo>
                                    <a:pt x="57" y="129"/>
                                    <a:pt x="64" y="125"/>
                                    <a:pt x="70" y="116"/>
                                  </a:cubicBezTo>
                                  <a:cubicBezTo>
                                    <a:pt x="75" y="108"/>
                                    <a:pt x="78" y="93"/>
                                    <a:pt x="78" y="71"/>
                                  </a:cubicBezTo>
                                  <a:cubicBezTo>
                                    <a:pt x="78" y="55"/>
                                    <a:pt x="76" y="42"/>
                                    <a:pt x="72" y="31"/>
                                  </a:cubicBezTo>
                                  <a:cubicBezTo>
                                    <a:pt x="68" y="21"/>
                                    <a:pt x="61" y="16"/>
                                    <a:pt x="49" y="16"/>
                                  </a:cubicBezTo>
                                  <a:cubicBezTo>
                                    <a:pt x="39" y="16"/>
                                    <a:pt x="31" y="21"/>
                                    <a:pt x="26" y="30"/>
                                  </a:cubicBezTo>
                                  <a:cubicBezTo>
                                    <a:pt x="21" y="40"/>
                                    <a:pt x="19" y="55"/>
                                    <a:pt x="19" y="74"/>
                                  </a:cubicBezTo>
                                  <a:cubicBezTo>
                                    <a:pt x="19" y="88"/>
                                    <a:pt x="21" y="100"/>
                                    <a:pt x="24" y="109"/>
                                  </a:cubicBezTo>
                                  <a:cubicBezTo>
                                    <a:pt x="28" y="122"/>
                                    <a:pt x="36"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19" name="Freeform 1078"/>
                          <wps:cNvSpPr>
                            <a:spLocks/>
                          </wps:cNvSpPr>
                          <wps:spPr bwMode="auto">
                            <a:xfrm>
                              <a:off x="6620" y="3638"/>
                              <a:ext cx="42" cy="112"/>
                            </a:xfrm>
                            <a:custGeom>
                              <a:avLst/>
                              <a:gdLst>
                                <a:gd name="T0" fmla="*/ 0 w 52"/>
                                <a:gd name="T1" fmla="*/ 41 h 141"/>
                                <a:gd name="T2" fmla="*/ 0 w 52"/>
                                <a:gd name="T3" fmla="*/ 41 h 141"/>
                                <a:gd name="T4" fmla="*/ 0 w 52"/>
                                <a:gd name="T5" fmla="*/ 27 h 141"/>
                                <a:gd name="T6" fmla="*/ 26 w 52"/>
                                <a:gd name="T7" fmla="*/ 21 h 141"/>
                                <a:gd name="T8" fmla="*/ 38 w 52"/>
                                <a:gd name="T9" fmla="*/ 0 h 141"/>
                                <a:gd name="T10" fmla="*/ 52 w 52"/>
                                <a:gd name="T11" fmla="*/ 0 h 141"/>
                                <a:gd name="T12" fmla="*/ 52 w 52"/>
                                <a:gd name="T13" fmla="*/ 141 h 141"/>
                                <a:gd name="T14" fmla="*/ 33 w 52"/>
                                <a:gd name="T15" fmla="*/ 141 h 141"/>
                                <a:gd name="T16" fmla="*/ 33 w 52"/>
                                <a:gd name="T17" fmla="*/ 41 h 141"/>
                                <a:gd name="T18" fmla="*/ 0 w 52"/>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1">
                                  <a:moveTo>
                                    <a:pt x="0" y="41"/>
                                  </a:moveTo>
                                  <a:lnTo>
                                    <a:pt x="0" y="41"/>
                                  </a:lnTo>
                                  <a:lnTo>
                                    <a:pt x="0" y="27"/>
                                  </a:lnTo>
                                  <a:cubicBezTo>
                                    <a:pt x="12" y="26"/>
                                    <a:pt x="21" y="24"/>
                                    <a:pt x="26" y="21"/>
                                  </a:cubicBezTo>
                                  <a:cubicBezTo>
                                    <a:pt x="31" y="18"/>
                                    <a:pt x="35" y="11"/>
                                    <a:pt x="38" y="0"/>
                                  </a:cubicBezTo>
                                  <a:lnTo>
                                    <a:pt x="52" y="0"/>
                                  </a:lnTo>
                                  <a:lnTo>
                                    <a:pt x="52" y="141"/>
                                  </a:lnTo>
                                  <a:lnTo>
                                    <a:pt x="33" y="141"/>
                                  </a:lnTo>
                                  <a:lnTo>
                                    <a:pt x="33"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20" name="Freeform 1079"/>
                          <wps:cNvSpPr>
                            <a:spLocks/>
                          </wps:cNvSpPr>
                          <wps:spPr bwMode="auto">
                            <a:xfrm>
                              <a:off x="6708" y="3732"/>
                              <a:ext cx="16" cy="42"/>
                            </a:xfrm>
                            <a:custGeom>
                              <a:avLst/>
                              <a:gdLst>
                                <a:gd name="T0" fmla="*/ 0 w 21"/>
                                <a:gd name="T1" fmla="*/ 43 h 52"/>
                                <a:gd name="T2" fmla="*/ 0 w 21"/>
                                <a:gd name="T3" fmla="*/ 43 h 52"/>
                                <a:gd name="T4" fmla="*/ 9 w 21"/>
                                <a:gd name="T5" fmla="*/ 33 h 52"/>
                                <a:gd name="T6" fmla="*/ 11 w 21"/>
                                <a:gd name="T7" fmla="*/ 24 h 52"/>
                                <a:gd name="T8" fmla="*/ 11 w 21"/>
                                <a:gd name="T9" fmla="*/ 23 h 52"/>
                                <a:gd name="T10" fmla="*/ 11 w 21"/>
                                <a:gd name="T11" fmla="*/ 22 h 52"/>
                                <a:gd name="T12" fmla="*/ 0 w 21"/>
                                <a:gd name="T13" fmla="*/ 22 h 52"/>
                                <a:gd name="T14" fmla="*/ 0 w 21"/>
                                <a:gd name="T15" fmla="*/ 0 h 52"/>
                                <a:gd name="T16" fmla="*/ 21 w 21"/>
                                <a:gd name="T17" fmla="*/ 0 h 52"/>
                                <a:gd name="T18" fmla="*/ 21 w 21"/>
                                <a:gd name="T19" fmla="*/ 20 h 52"/>
                                <a:gd name="T20" fmla="*/ 16 w 21"/>
                                <a:gd name="T21" fmla="*/ 41 h 52"/>
                                <a:gd name="T22" fmla="*/ 0 w 21"/>
                                <a:gd name="T23" fmla="*/ 52 h 52"/>
                                <a:gd name="T24" fmla="*/ 0 w 21"/>
                                <a:gd name="T25" fmla="*/ 43 h 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1" h="52">
                                  <a:moveTo>
                                    <a:pt x="0" y="43"/>
                                  </a:moveTo>
                                  <a:lnTo>
                                    <a:pt x="0" y="43"/>
                                  </a:lnTo>
                                  <a:cubicBezTo>
                                    <a:pt x="4" y="42"/>
                                    <a:pt x="8" y="39"/>
                                    <a:pt x="9" y="33"/>
                                  </a:cubicBezTo>
                                  <a:cubicBezTo>
                                    <a:pt x="10" y="30"/>
                                    <a:pt x="11" y="27"/>
                                    <a:pt x="11" y="24"/>
                                  </a:cubicBezTo>
                                  <a:cubicBezTo>
                                    <a:pt x="11" y="24"/>
                                    <a:pt x="11" y="24"/>
                                    <a:pt x="11" y="23"/>
                                  </a:cubicBezTo>
                                  <a:cubicBezTo>
                                    <a:pt x="11" y="23"/>
                                    <a:pt x="11" y="22"/>
                                    <a:pt x="11" y="22"/>
                                  </a:cubicBezTo>
                                  <a:lnTo>
                                    <a:pt x="0" y="22"/>
                                  </a:lnTo>
                                  <a:lnTo>
                                    <a:pt x="0" y="0"/>
                                  </a:lnTo>
                                  <a:lnTo>
                                    <a:pt x="21" y="0"/>
                                  </a:lnTo>
                                  <a:lnTo>
                                    <a:pt x="21" y="20"/>
                                  </a:lnTo>
                                  <a:cubicBezTo>
                                    <a:pt x="21" y="28"/>
                                    <a:pt x="19" y="35"/>
                                    <a:pt x="16" y="41"/>
                                  </a:cubicBezTo>
                                  <a:cubicBezTo>
                                    <a:pt x="13" y="47"/>
                                    <a:pt x="8" y="51"/>
                                    <a:pt x="0" y="52"/>
                                  </a:cubicBezTo>
                                  <a:lnTo>
                                    <a:pt x="0" y="4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21" name="Freeform 1080"/>
                          <wps:cNvSpPr>
                            <a:spLocks/>
                          </wps:cNvSpPr>
                          <wps:spPr bwMode="auto">
                            <a:xfrm>
                              <a:off x="6789" y="3637"/>
                              <a:ext cx="78" cy="113"/>
                            </a:xfrm>
                            <a:custGeom>
                              <a:avLst/>
                              <a:gdLst>
                                <a:gd name="T0" fmla="*/ 0 w 98"/>
                                <a:gd name="T1" fmla="*/ 142 h 142"/>
                                <a:gd name="T2" fmla="*/ 0 w 98"/>
                                <a:gd name="T3" fmla="*/ 142 h 142"/>
                                <a:gd name="T4" fmla="*/ 8 w 98"/>
                                <a:gd name="T5" fmla="*/ 110 h 142"/>
                                <a:gd name="T6" fmla="*/ 33 w 98"/>
                                <a:gd name="T7" fmla="*/ 86 h 142"/>
                                <a:gd name="T8" fmla="*/ 52 w 98"/>
                                <a:gd name="T9" fmla="*/ 75 h 142"/>
                                <a:gd name="T10" fmla="*/ 70 w 98"/>
                                <a:gd name="T11" fmla="*/ 62 h 142"/>
                                <a:gd name="T12" fmla="*/ 78 w 98"/>
                                <a:gd name="T13" fmla="*/ 43 h 142"/>
                                <a:gd name="T14" fmla="*/ 71 w 98"/>
                                <a:gd name="T15" fmla="*/ 24 h 142"/>
                                <a:gd name="T16" fmla="*/ 51 w 98"/>
                                <a:gd name="T17" fmla="*/ 16 h 142"/>
                                <a:gd name="T18" fmla="*/ 26 w 98"/>
                                <a:gd name="T19" fmla="*/ 30 h 142"/>
                                <a:gd name="T20" fmla="*/ 22 w 98"/>
                                <a:gd name="T21" fmla="*/ 51 h 142"/>
                                <a:gd name="T22" fmla="*/ 4 w 98"/>
                                <a:gd name="T23" fmla="*/ 51 h 142"/>
                                <a:gd name="T24" fmla="*/ 10 w 98"/>
                                <a:gd name="T25" fmla="*/ 21 h 142"/>
                                <a:gd name="T26" fmla="*/ 51 w 98"/>
                                <a:gd name="T27" fmla="*/ 0 h 142"/>
                                <a:gd name="T28" fmla="*/ 87 w 98"/>
                                <a:gd name="T29" fmla="*/ 13 h 142"/>
                                <a:gd name="T30" fmla="*/ 98 w 98"/>
                                <a:gd name="T31" fmla="*/ 43 h 142"/>
                                <a:gd name="T32" fmla="*/ 86 w 98"/>
                                <a:gd name="T33" fmla="*/ 72 h 142"/>
                                <a:gd name="T34" fmla="*/ 61 w 98"/>
                                <a:gd name="T35" fmla="*/ 88 h 142"/>
                                <a:gd name="T36" fmla="*/ 48 w 98"/>
                                <a:gd name="T37" fmla="*/ 96 h 142"/>
                                <a:gd name="T38" fmla="*/ 32 w 98"/>
                                <a:gd name="T39" fmla="*/ 106 h 142"/>
                                <a:gd name="T40" fmla="*/ 20 w 98"/>
                                <a:gd name="T41" fmla="*/ 125 h 142"/>
                                <a:gd name="T42" fmla="*/ 97 w 98"/>
                                <a:gd name="T43" fmla="*/ 125 h 142"/>
                                <a:gd name="T44" fmla="*/ 97 w 98"/>
                                <a:gd name="T45" fmla="*/ 142 h 142"/>
                                <a:gd name="T46" fmla="*/ 0 w 98"/>
                                <a:gd name="T47"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8" h="142">
                                  <a:moveTo>
                                    <a:pt x="0" y="142"/>
                                  </a:moveTo>
                                  <a:lnTo>
                                    <a:pt x="0" y="142"/>
                                  </a:lnTo>
                                  <a:cubicBezTo>
                                    <a:pt x="1" y="130"/>
                                    <a:pt x="3" y="119"/>
                                    <a:pt x="8" y="110"/>
                                  </a:cubicBezTo>
                                  <a:cubicBezTo>
                                    <a:pt x="12" y="101"/>
                                    <a:pt x="21" y="93"/>
                                    <a:pt x="33" y="86"/>
                                  </a:cubicBezTo>
                                  <a:lnTo>
                                    <a:pt x="52" y="75"/>
                                  </a:lnTo>
                                  <a:cubicBezTo>
                                    <a:pt x="61" y="70"/>
                                    <a:pt x="67" y="66"/>
                                    <a:pt x="70" y="62"/>
                                  </a:cubicBezTo>
                                  <a:cubicBezTo>
                                    <a:pt x="75" y="57"/>
                                    <a:pt x="78" y="50"/>
                                    <a:pt x="78" y="43"/>
                                  </a:cubicBezTo>
                                  <a:cubicBezTo>
                                    <a:pt x="78" y="35"/>
                                    <a:pt x="76" y="29"/>
                                    <a:pt x="71" y="24"/>
                                  </a:cubicBezTo>
                                  <a:cubicBezTo>
                                    <a:pt x="66" y="19"/>
                                    <a:pt x="59" y="16"/>
                                    <a:pt x="51" y="16"/>
                                  </a:cubicBezTo>
                                  <a:cubicBezTo>
                                    <a:pt x="39" y="16"/>
                                    <a:pt x="30" y="21"/>
                                    <a:pt x="26" y="30"/>
                                  </a:cubicBezTo>
                                  <a:cubicBezTo>
                                    <a:pt x="23" y="35"/>
                                    <a:pt x="22" y="42"/>
                                    <a:pt x="22" y="51"/>
                                  </a:cubicBezTo>
                                  <a:lnTo>
                                    <a:pt x="4" y="51"/>
                                  </a:lnTo>
                                  <a:cubicBezTo>
                                    <a:pt x="4" y="39"/>
                                    <a:pt x="6" y="28"/>
                                    <a:pt x="10" y="21"/>
                                  </a:cubicBezTo>
                                  <a:cubicBezTo>
                                    <a:pt x="18" y="7"/>
                                    <a:pt x="32" y="0"/>
                                    <a:pt x="51" y="0"/>
                                  </a:cubicBezTo>
                                  <a:cubicBezTo>
                                    <a:pt x="67" y="0"/>
                                    <a:pt x="79" y="5"/>
                                    <a:pt x="87" y="13"/>
                                  </a:cubicBezTo>
                                  <a:cubicBezTo>
                                    <a:pt x="94" y="22"/>
                                    <a:pt x="98" y="32"/>
                                    <a:pt x="98" y="43"/>
                                  </a:cubicBezTo>
                                  <a:cubicBezTo>
                                    <a:pt x="98" y="54"/>
                                    <a:pt x="94" y="64"/>
                                    <a:pt x="86" y="72"/>
                                  </a:cubicBezTo>
                                  <a:cubicBezTo>
                                    <a:pt x="81" y="76"/>
                                    <a:pt x="73" y="82"/>
                                    <a:pt x="61" y="88"/>
                                  </a:cubicBezTo>
                                  <a:lnTo>
                                    <a:pt x="48" y="96"/>
                                  </a:lnTo>
                                  <a:cubicBezTo>
                                    <a:pt x="41" y="100"/>
                                    <a:pt x="36" y="103"/>
                                    <a:pt x="32" y="106"/>
                                  </a:cubicBezTo>
                                  <a:cubicBezTo>
                                    <a:pt x="26" y="112"/>
                                    <a:pt x="22" y="118"/>
                                    <a:pt x="20" y="125"/>
                                  </a:cubicBezTo>
                                  <a:lnTo>
                                    <a:pt x="97" y="125"/>
                                  </a:lnTo>
                                  <a:lnTo>
                                    <a:pt x="97" y="142"/>
                                  </a:lnTo>
                                  <a:lnTo>
                                    <a:pt x="0"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22" name="Freeform 1081"/>
                          <wps:cNvSpPr>
                            <a:spLocks/>
                          </wps:cNvSpPr>
                          <wps:spPr bwMode="auto">
                            <a:xfrm>
                              <a:off x="6887" y="3732"/>
                              <a:ext cx="17" cy="18"/>
                            </a:xfrm>
                            <a:custGeom>
                              <a:avLst/>
                              <a:gdLst>
                                <a:gd name="T0" fmla="*/ 0 w 21"/>
                                <a:gd name="T1" fmla="*/ 0 h 22"/>
                                <a:gd name="T2" fmla="*/ 0 w 21"/>
                                <a:gd name="T3" fmla="*/ 0 h 22"/>
                                <a:gd name="T4" fmla="*/ 21 w 21"/>
                                <a:gd name="T5" fmla="*/ 0 h 22"/>
                                <a:gd name="T6" fmla="*/ 21 w 21"/>
                                <a:gd name="T7" fmla="*/ 22 h 22"/>
                                <a:gd name="T8" fmla="*/ 0 w 21"/>
                                <a:gd name="T9" fmla="*/ 22 h 22"/>
                                <a:gd name="T10" fmla="*/ 0 w 21"/>
                                <a:gd name="T11" fmla="*/ 0 h 22"/>
                              </a:gdLst>
                              <a:ahLst/>
                              <a:cxnLst>
                                <a:cxn ang="0">
                                  <a:pos x="T0" y="T1"/>
                                </a:cxn>
                                <a:cxn ang="0">
                                  <a:pos x="T2" y="T3"/>
                                </a:cxn>
                                <a:cxn ang="0">
                                  <a:pos x="T4" y="T5"/>
                                </a:cxn>
                                <a:cxn ang="0">
                                  <a:pos x="T6" y="T7"/>
                                </a:cxn>
                                <a:cxn ang="0">
                                  <a:pos x="T8" y="T9"/>
                                </a:cxn>
                                <a:cxn ang="0">
                                  <a:pos x="T10" y="T11"/>
                                </a:cxn>
                              </a:cxnLst>
                              <a:rect l="0" t="0" r="r" b="b"/>
                              <a:pathLst>
                                <a:path w="21" h="22">
                                  <a:moveTo>
                                    <a:pt x="0" y="0"/>
                                  </a:moveTo>
                                  <a:lnTo>
                                    <a:pt x="0" y="0"/>
                                  </a:lnTo>
                                  <a:lnTo>
                                    <a:pt x="21" y="0"/>
                                  </a:lnTo>
                                  <a:lnTo>
                                    <a:pt x="21"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23" name="Freeform 1082"/>
                          <wps:cNvSpPr>
                            <a:spLocks/>
                          </wps:cNvSpPr>
                          <wps:spPr bwMode="auto">
                            <a:xfrm>
                              <a:off x="6933" y="3638"/>
                              <a:ext cx="42" cy="112"/>
                            </a:xfrm>
                            <a:custGeom>
                              <a:avLst/>
                              <a:gdLst>
                                <a:gd name="T0" fmla="*/ 0 w 53"/>
                                <a:gd name="T1" fmla="*/ 41 h 141"/>
                                <a:gd name="T2" fmla="*/ 0 w 53"/>
                                <a:gd name="T3" fmla="*/ 41 h 141"/>
                                <a:gd name="T4" fmla="*/ 0 w 53"/>
                                <a:gd name="T5" fmla="*/ 27 h 141"/>
                                <a:gd name="T6" fmla="*/ 27 w 53"/>
                                <a:gd name="T7" fmla="*/ 21 h 141"/>
                                <a:gd name="T8" fmla="*/ 38 w 53"/>
                                <a:gd name="T9" fmla="*/ 0 h 141"/>
                                <a:gd name="T10" fmla="*/ 53 w 53"/>
                                <a:gd name="T11" fmla="*/ 0 h 141"/>
                                <a:gd name="T12" fmla="*/ 53 w 53"/>
                                <a:gd name="T13" fmla="*/ 141 h 141"/>
                                <a:gd name="T14" fmla="*/ 34 w 53"/>
                                <a:gd name="T15" fmla="*/ 141 h 141"/>
                                <a:gd name="T16" fmla="*/ 34 w 53"/>
                                <a:gd name="T17" fmla="*/ 41 h 141"/>
                                <a:gd name="T18" fmla="*/ 0 w 53"/>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3" h="141">
                                  <a:moveTo>
                                    <a:pt x="0" y="41"/>
                                  </a:moveTo>
                                  <a:lnTo>
                                    <a:pt x="0" y="41"/>
                                  </a:lnTo>
                                  <a:lnTo>
                                    <a:pt x="0" y="27"/>
                                  </a:lnTo>
                                  <a:cubicBezTo>
                                    <a:pt x="13" y="26"/>
                                    <a:pt x="22" y="24"/>
                                    <a:pt x="27" y="21"/>
                                  </a:cubicBezTo>
                                  <a:cubicBezTo>
                                    <a:pt x="32" y="18"/>
                                    <a:pt x="36" y="11"/>
                                    <a:pt x="38" y="0"/>
                                  </a:cubicBezTo>
                                  <a:lnTo>
                                    <a:pt x="53" y="0"/>
                                  </a:lnTo>
                                  <a:lnTo>
                                    <a:pt x="53" y="141"/>
                                  </a:lnTo>
                                  <a:lnTo>
                                    <a:pt x="34" y="141"/>
                                  </a:lnTo>
                                  <a:lnTo>
                                    <a:pt x="34"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24" name="Freeform 1083"/>
                          <wps:cNvSpPr>
                            <a:spLocks/>
                          </wps:cNvSpPr>
                          <wps:spPr bwMode="auto">
                            <a:xfrm>
                              <a:off x="7011" y="3638"/>
                              <a:ext cx="41" cy="112"/>
                            </a:xfrm>
                            <a:custGeom>
                              <a:avLst/>
                              <a:gdLst>
                                <a:gd name="T0" fmla="*/ 0 w 52"/>
                                <a:gd name="T1" fmla="*/ 41 h 141"/>
                                <a:gd name="T2" fmla="*/ 0 w 52"/>
                                <a:gd name="T3" fmla="*/ 41 h 141"/>
                                <a:gd name="T4" fmla="*/ 0 w 52"/>
                                <a:gd name="T5" fmla="*/ 27 h 141"/>
                                <a:gd name="T6" fmla="*/ 27 w 52"/>
                                <a:gd name="T7" fmla="*/ 21 h 141"/>
                                <a:gd name="T8" fmla="*/ 38 w 52"/>
                                <a:gd name="T9" fmla="*/ 0 h 141"/>
                                <a:gd name="T10" fmla="*/ 52 w 52"/>
                                <a:gd name="T11" fmla="*/ 0 h 141"/>
                                <a:gd name="T12" fmla="*/ 52 w 52"/>
                                <a:gd name="T13" fmla="*/ 141 h 141"/>
                                <a:gd name="T14" fmla="*/ 33 w 52"/>
                                <a:gd name="T15" fmla="*/ 141 h 141"/>
                                <a:gd name="T16" fmla="*/ 33 w 52"/>
                                <a:gd name="T17" fmla="*/ 41 h 141"/>
                                <a:gd name="T18" fmla="*/ 0 w 52"/>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1">
                                  <a:moveTo>
                                    <a:pt x="0" y="41"/>
                                  </a:moveTo>
                                  <a:lnTo>
                                    <a:pt x="0" y="41"/>
                                  </a:lnTo>
                                  <a:lnTo>
                                    <a:pt x="0" y="27"/>
                                  </a:lnTo>
                                  <a:cubicBezTo>
                                    <a:pt x="13" y="26"/>
                                    <a:pt x="22" y="24"/>
                                    <a:pt x="27" y="21"/>
                                  </a:cubicBezTo>
                                  <a:cubicBezTo>
                                    <a:pt x="32" y="18"/>
                                    <a:pt x="36" y="11"/>
                                    <a:pt x="38" y="0"/>
                                  </a:cubicBezTo>
                                  <a:lnTo>
                                    <a:pt x="52" y="0"/>
                                  </a:lnTo>
                                  <a:lnTo>
                                    <a:pt x="52" y="141"/>
                                  </a:lnTo>
                                  <a:lnTo>
                                    <a:pt x="33" y="141"/>
                                  </a:lnTo>
                                  <a:lnTo>
                                    <a:pt x="33"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25" name="Freeform 1084"/>
                          <wps:cNvSpPr>
                            <a:spLocks/>
                          </wps:cNvSpPr>
                          <wps:spPr bwMode="auto">
                            <a:xfrm>
                              <a:off x="7091" y="3633"/>
                              <a:ext cx="36" cy="149"/>
                            </a:xfrm>
                            <a:custGeom>
                              <a:avLst/>
                              <a:gdLst>
                                <a:gd name="T0" fmla="*/ 1 w 46"/>
                                <a:gd name="T1" fmla="*/ 188 h 188"/>
                                <a:gd name="T2" fmla="*/ 1 w 46"/>
                                <a:gd name="T3" fmla="*/ 188 h 188"/>
                                <a:gd name="T4" fmla="*/ 21 w 46"/>
                                <a:gd name="T5" fmla="*/ 144 h 188"/>
                                <a:gd name="T6" fmla="*/ 28 w 46"/>
                                <a:gd name="T7" fmla="*/ 94 h 188"/>
                                <a:gd name="T8" fmla="*/ 20 w 46"/>
                                <a:gd name="T9" fmla="*/ 42 h 188"/>
                                <a:gd name="T10" fmla="*/ 0 w 46"/>
                                <a:gd name="T11" fmla="*/ 0 h 188"/>
                                <a:gd name="T12" fmla="*/ 12 w 46"/>
                                <a:gd name="T13" fmla="*/ 0 h 188"/>
                                <a:gd name="T14" fmla="*/ 31 w 46"/>
                                <a:gd name="T15" fmla="*/ 30 h 188"/>
                                <a:gd name="T16" fmla="*/ 38 w 46"/>
                                <a:gd name="T17" fmla="*/ 45 h 188"/>
                                <a:gd name="T18" fmla="*/ 44 w 46"/>
                                <a:gd name="T19" fmla="*/ 70 h 188"/>
                                <a:gd name="T20" fmla="*/ 46 w 46"/>
                                <a:gd name="T21" fmla="*/ 93 h 188"/>
                                <a:gd name="T22" fmla="*/ 37 w 46"/>
                                <a:gd name="T23" fmla="*/ 145 h 188"/>
                                <a:gd name="T24" fmla="*/ 13 w 46"/>
                                <a:gd name="T25" fmla="*/ 188 h 188"/>
                                <a:gd name="T26" fmla="*/ 1 w 46"/>
                                <a:gd name="T27" fmla="*/ 188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1" y="188"/>
                                  </a:moveTo>
                                  <a:lnTo>
                                    <a:pt x="1" y="188"/>
                                  </a:lnTo>
                                  <a:cubicBezTo>
                                    <a:pt x="11" y="168"/>
                                    <a:pt x="18" y="153"/>
                                    <a:pt x="21" y="144"/>
                                  </a:cubicBezTo>
                                  <a:cubicBezTo>
                                    <a:pt x="25" y="129"/>
                                    <a:pt x="28" y="113"/>
                                    <a:pt x="28" y="94"/>
                                  </a:cubicBezTo>
                                  <a:cubicBezTo>
                                    <a:pt x="28" y="75"/>
                                    <a:pt x="25" y="57"/>
                                    <a:pt x="20" y="42"/>
                                  </a:cubicBezTo>
                                  <a:cubicBezTo>
                                    <a:pt x="17" y="32"/>
                                    <a:pt x="10" y="18"/>
                                    <a:pt x="0" y="0"/>
                                  </a:cubicBezTo>
                                  <a:lnTo>
                                    <a:pt x="12" y="0"/>
                                  </a:lnTo>
                                  <a:cubicBezTo>
                                    <a:pt x="22" y="16"/>
                                    <a:pt x="29" y="26"/>
                                    <a:pt x="31" y="30"/>
                                  </a:cubicBezTo>
                                  <a:cubicBezTo>
                                    <a:pt x="33" y="33"/>
                                    <a:pt x="35" y="39"/>
                                    <a:pt x="38" y="45"/>
                                  </a:cubicBezTo>
                                  <a:cubicBezTo>
                                    <a:pt x="41" y="53"/>
                                    <a:pt x="43" y="62"/>
                                    <a:pt x="44" y="70"/>
                                  </a:cubicBezTo>
                                  <a:cubicBezTo>
                                    <a:pt x="46" y="78"/>
                                    <a:pt x="46" y="85"/>
                                    <a:pt x="46" y="93"/>
                                  </a:cubicBezTo>
                                  <a:cubicBezTo>
                                    <a:pt x="46" y="112"/>
                                    <a:pt x="43" y="130"/>
                                    <a:pt x="37" y="145"/>
                                  </a:cubicBezTo>
                                  <a:cubicBezTo>
                                    <a:pt x="33" y="155"/>
                                    <a:pt x="25" y="169"/>
                                    <a:pt x="13" y="188"/>
                                  </a:cubicBezTo>
                                  <a:lnTo>
                                    <a:pt x="1" y="18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26" name="Freeform 1085"/>
                          <wps:cNvSpPr>
                            <a:spLocks noEditPoints="1"/>
                          </wps:cNvSpPr>
                          <wps:spPr bwMode="auto">
                            <a:xfrm>
                              <a:off x="5974" y="4265"/>
                              <a:ext cx="77" cy="115"/>
                            </a:xfrm>
                            <a:custGeom>
                              <a:avLst/>
                              <a:gdLst>
                                <a:gd name="T0" fmla="*/ 48 w 97"/>
                                <a:gd name="T1" fmla="*/ 0 h 145"/>
                                <a:gd name="T2" fmla="*/ 48 w 97"/>
                                <a:gd name="T3" fmla="*/ 0 h 145"/>
                                <a:gd name="T4" fmla="*/ 88 w 97"/>
                                <a:gd name="T5" fmla="*/ 22 h 145"/>
                                <a:gd name="T6" fmla="*/ 97 w 97"/>
                                <a:gd name="T7" fmla="*/ 70 h 145"/>
                                <a:gd name="T8" fmla="*/ 89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8 h 145"/>
                                <a:gd name="T24" fmla="*/ 48 w 97"/>
                                <a:gd name="T25" fmla="*/ 128 h 145"/>
                                <a:gd name="T26" fmla="*/ 70 w 97"/>
                                <a:gd name="T27" fmla="*/ 116 h 145"/>
                                <a:gd name="T28" fmla="*/ 78 w 97"/>
                                <a:gd name="T29" fmla="*/ 71 h 145"/>
                                <a:gd name="T30" fmla="*/ 72 w 97"/>
                                <a:gd name="T31" fmla="*/ 31 h 145"/>
                                <a:gd name="T32" fmla="*/ 49 w 97"/>
                                <a:gd name="T33" fmla="*/ 15 h 145"/>
                                <a:gd name="T34" fmla="*/ 26 w 97"/>
                                <a:gd name="T35" fmla="*/ 30 h 145"/>
                                <a:gd name="T36" fmla="*/ 19 w 97"/>
                                <a:gd name="T37" fmla="*/ 74 h 145"/>
                                <a:gd name="T38" fmla="*/ 24 w 97"/>
                                <a:gd name="T39" fmla="*/ 108 h 145"/>
                                <a:gd name="T40" fmla="*/ 48 w 97"/>
                                <a:gd name="T41" fmla="*/ 128 h 145"/>
                                <a:gd name="T42" fmla="*/ 48 w 97"/>
                                <a:gd name="T43" fmla="*/ 12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80" y="7"/>
                                    <a:pt x="88" y="22"/>
                                  </a:cubicBezTo>
                                  <a:cubicBezTo>
                                    <a:pt x="94" y="34"/>
                                    <a:pt x="97" y="50"/>
                                    <a:pt x="97" y="70"/>
                                  </a:cubicBezTo>
                                  <a:cubicBezTo>
                                    <a:pt x="97" y="89"/>
                                    <a:pt x="94" y="105"/>
                                    <a:pt x="89" y="118"/>
                                  </a:cubicBezTo>
                                  <a:cubicBezTo>
                                    <a:pt x="80" y="136"/>
                                    <a:pt x="67" y="145"/>
                                    <a:pt x="48" y="145"/>
                                  </a:cubicBezTo>
                                  <a:cubicBezTo>
                                    <a:pt x="31" y="145"/>
                                    <a:pt x="18" y="137"/>
                                    <a:pt x="10" y="123"/>
                                  </a:cubicBezTo>
                                  <a:cubicBezTo>
                                    <a:pt x="3" y="110"/>
                                    <a:pt x="0" y="94"/>
                                    <a:pt x="0" y="73"/>
                                  </a:cubicBezTo>
                                  <a:cubicBezTo>
                                    <a:pt x="0" y="57"/>
                                    <a:pt x="2" y="43"/>
                                    <a:pt x="6" y="32"/>
                                  </a:cubicBezTo>
                                  <a:cubicBezTo>
                                    <a:pt x="14" y="10"/>
                                    <a:pt x="28" y="0"/>
                                    <a:pt x="48" y="0"/>
                                  </a:cubicBezTo>
                                  <a:lnTo>
                                    <a:pt x="48" y="0"/>
                                  </a:lnTo>
                                  <a:close/>
                                  <a:moveTo>
                                    <a:pt x="48" y="128"/>
                                  </a:moveTo>
                                  <a:lnTo>
                                    <a:pt x="48" y="128"/>
                                  </a:lnTo>
                                  <a:cubicBezTo>
                                    <a:pt x="57" y="128"/>
                                    <a:pt x="64" y="124"/>
                                    <a:pt x="70" y="116"/>
                                  </a:cubicBezTo>
                                  <a:cubicBezTo>
                                    <a:pt x="75" y="108"/>
                                    <a:pt x="78" y="93"/>
                                    <a:pt x="78" y="71"/>
                                  </a:cubicBezTo>
                                  <a:cubicBezTo>
                                    <a:pt x="78" y="55"/>
                                    <a:pt x="76" y="41"/>
                                    <a:pt x="72" y="31"/>
                                  </a:cubicBezTo>
                                  <a:cubicBezTo>
                                    <a:pt x="68" y="21"/>
                                    <a:pt x="61" y="15"/>
                                    <a:pt x="49" y="15"/>
                                  </a:cubicBezTo>
                                  <a:cubicBezTo>
                                    <a:pt x="39" y="15"/>
                                    <a:pt x="31" y="20"/>
                                    <a:pt x="26" y="30"/>
                                  </a:cubicBezTo>
                                  <a:cubicBezTo>
                                    <a:pt x="21" y="40"/>
                                    <a:pt x="19" y="55"/>
                                    <a:pt x="19" y="74"/>
                                  </a:cubicBezTo>
                                  <a:cubicBezTo>
                                    <a:pt x="19" y="88"/>
                                    <a:pt x="21" y="100"/>
                                    <a:pt x="24" y="108"/>
                                  </a:cubicBezTo>
                                  <a:cubicBezTo>
                                    <a:pt x="28" y="122"/>
                                    <a:pt x="37" y="128"/>
                                    <a:pt x="48" y="128"/>
                                  </a:cubicBezTo>
                                  <a:lnTo>
                                    <a:pt x="48" y="12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27" name="Freeform 1086"/>
                          <wps:cNvSpPr>
                            <a:spLocks/>
                          </wps:cNvSpPr>
                          <wps:spPr bwMode="auto">
                            <a:xfrm>
                              <a:off x="6072" y="4360"/>
                              <a:ext cx="16" cy="17"/>
                            </a:xfrm>
                            <a:custGeom>
                              <a:avLst/>
                              <a:gdLst>
                                <a:gd name="T0" fmla="*/ 0 w 20"/>
                                <a:gd name="T1" fmla="*/ 0 h 22"/>
                                <a:gd name="T2" fmla="*/ 0 w 20"/>
                                <a:gd name="T3" fmla="*/ 0 h 22"/>
                                <a:gd name="T4" fmla="*/ 20 w 20"/>
                                <a:gd name="T5" fmla="*/ 0 h 22"/>
                                <a:gd name="T6" fmla="*/ 20 w 20"/>
                                <a:gd name="T7" fmla="*/ 22 h 22"/>
                                <a:gd name="T8" fmla="*/ 0 w 20"/>
                                <a:gd name="T9" fmla="*/ 22 h 22"/>
                                <a:gd name="T10" fmla="*/ 0 w 20"/>
                                <a:gd name="T11" fmla="*/ 0 h 22"/>
                              </a:gdLst>
                              <a:ahLst/>
                              <a:cxnLst>
                                <a:cxn ang="0">
                                  <a:pos x="T0" y="T1"/>
                                </a:cxn>
                                <a:cxn ang="0">
                                  <a:pos x="T2" y="T3"/>
                                </a:cxn>
                                <a:cxn ang="0">
                                  <a:pos x="T4" y="T5"/>
                                </a:cxn>
                                <a:cxn ang="0">
                                  <a:pos x="T6" y="T7"/>
                                </a:cxn>
                                <a:cxn ang="0">
                                  <a:pos x="T8" y="T9"/>
                                </a:cxn>
                                <a:cxn ang="0">
                                  <a:pos x="T10" y="T11"/>
                                </a:cxn>
                              </a:cxnLst>
                              <a:rect l="0" t="0" r="r" b="b"/>
                              <a:pathLst>
                                <a:path w="20" h="22">
                                  <a:moveTo>
                                    <a:pt x="0" y="0"/>
                                  </a:moveTo>
                                  <a:lnTo>
                                    <a:pt x="0" y="0"/>
                                  </a:lnTo>
                                  <a:lnTo>
                                    <a:pt x="20" y="0"/>
                                  </a:lnTo>
                                  <a:lnTo>
                                    <a:pt x="20"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28" name="Freeform 1087"/>
                          <wps:cNvSpPr>
                            <a:spLocks noEditPoints="1"/>
                          </wps:cNvSpPr>
                          <wps:spPr bwMode="auto">
                            <a:xfrm>
                              <a:off x="6108" y="4265"/>
                              <a:ext cx="77" cy="115"/>
                            </a:xfrm>
                            <a:custGeom>
                              <a:avLst/>
                              <a:gdLst>
                                <a:gd name="T0" fmla="*/ 48 w 97"/>
                                <a:gd name="T1" fmla="*/ 0 h 145"/>
                                <a:gd name="T2" fmla="*/ 48 w 97"/>
                                <a:gd name="T3" fmla="*/ 0 h 145"/>
                                <a:gd name="T4" fmla="*/ 88 w 97"/>
                                <a:gd name="T5" fmla="*/ 22 h 145"/>
                                <a:gd name="T6" fmla="*/ 97 w 97"/>
                                <a:gd name="T7" fmla="*/ 70 h 145"/>
                                <a:gd name="T8" fmla="*/ 89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8 h 145"/>
                                <a:gd name="T24" fmla="*/ 48 w 97"/>
                                <a:gd name="T25" fmla="*/ 128 h 145"/>
                                <a:gd name="T26" fmla="*/ 70 w 97"/>
                                <a:gd name="T27" fmla="*/ 116 h 145"/>
                                <a:gd name="T28" fmla="*/ 78 w 97"/>
                                <a:gd name="T29" fmla="*/ 71 h 145"/>
                                <a:gd name="T30" fmla="*/ 72 w 97"/>
                                <a:gd name="T31" fmla="*/ 31 h 145"/>
                                <a:gd name="T32" fmla="*/ 49 w 97"/>
                                <a:gd name="T33" fmla="*/ 15 h 145"/>
                                <a:gd name="T34" fmla="*/ 27 w 97"/>
                                <a:gd name="T35" fmla="*/ 30 h 145"/>
                                <a:gd name="T36" fmla="*/ 19 w 97"/>
                                <a:gd name="T37" fmla="*/ 74 h 145"/>
                                <a:gd name="T38" fmla="*/ 24 w 97"/>
                                <a:gd name="T39" fmla="*/ 108 h 145"/>
                                <a:gd name="T40" fmla="*/ 48 w 97"/>
                                <a:gd name="T41" fmla="*/ 128 h 145"/>
                                <a:gd name="T42" fmla="*/ 48 w 97"/>
                                <a:gd name="T43" fmla="*/ 12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7" y="0"/>
                                    <a:pt x="80" y="7"/>
                                    <a:pt x="88" y="22"/>
                                  </a:cubicBezTo>
                                  <a:cubicBezTo>
                                    <a:pt x="94" y="34"/>
                                    <a:pt x="97" y="50"/>
                                    <a:pt x="97" y="70"/>
                                  </a:cubicBezTo>
                                  <a:cubicBezTo>
                                    <a:pt x="97" y="89"/>
                                    <a:pt x="95" y="105"/>
                                    <a:pt x="89" y="118"/>
                                  </a:cubicBezTo>
                                  <a:cubicBezTo>
                                    <a:pt x="81" y="136"/>
                                    <a:pt x="67" y="145"/>
                                    <a:pt x="48" y="145"/>
                                  </a:cubicBezTo>
                                  <a:cubicBezTo>
                                    <a:pt x="31" y="145"/>
                                    <a:pt x="19" y="137"/>
                                    <a:pt x="10" y="123"/>
                                  </a:cubicBezTo>
                                  <a:cubicBezTo>
                                    <a:pt x="3" y="110"/>
                                    <a:pt x="0" y="94"/>
                                    <a:pt x="0" y="73"/>
                                  </a:cubicBezTo>
                                  <a:cubicBezTo>
                                    <a:pt x="0" y="57"/>
                                    <a:pt x="2" y="43"/>
                                    <a:pt x="6" y="32"/>
                                  </a:cubicBezTo>
                                  <a:cubicBezTo>
                                    <a:pt x="14" y="10"/>
                                    <a:pt x="28" y="0"/>
                                    <a:pt x="48" y="0"/>
                                  </a:cubicBezTo>
                                  <a:lnTo>
                                    <a:pt x="48" y="0"/>
                                  </a:lnTo>
                                  <a:close/>
                                  <a:moveTo>
                                    <a:pt x="48" y="128"/>
                                  </a:moveTo>
                                  <a:lnTo>
                                    <a:pt x="48" y="128"/>
                                  </a:lnTo>
                                  <a:cubicBezTo>
                                    <a:pt x="57" y="128"/>
                                    <a:pt x="65" y="124"/>
                                    <a:pt x="70" y="116"/>
                                  </a:cubicBezTo>
                                  <a:cubicBezTo>
                                    <a:pt x="76" y="108"/>
                                    <a:pt x="78" y="93"/>
                                    <a:pt x="78" y="71"/>
                                  </a:cubicBezTo>
                                  <a:cubicBezTo>
                                    <a:pt x="78" y="55"/>
                                    <a:pt x="76" y="41"/>
                                    <a:pt x="72" y="31"/>
                                  </a:cubicBezTo>
                                  <a:cubicBezTo>
                                    <a:pt x="68" y="21"/>
                                    <a:pt x="61" y="15"/>
                                    <a:pt x="49" y="15"/>
                                  </a:cubicBezTo>
                                  <a:cubicBezTo>
                                    <a:pt x="39" y="15"/>
                                    <a:pt x="31" y="20"/>
                                    <a:pt x="27" y="30"/>
                                  </a:cubicBezTo>
                                  <a:cubicBezTo>
                                    <a:pt x="22" y="40"/>
                                    <a:pt x="19" y="55"/>
                                    <a:pt x="19" y="74"/>
                                  </a:cubicBezTo>
                                  <a:cubicBezTo>
                                    <a:pt x="19" y="88"/>
                                    <a:pt x="21" y="100"/>
                                    <a:pt x="24" y="108"/>
                                  </a:cubicBezTo>
                                  <a:cubicBezTo>
                                    <a:pt x="29" y="122"/>
                                    <a:pt x="37" y="128"/>
                                    <a:pt x="48" y="128"/>
                                  </a:cubicBezTo>
                                  <a:lnTo>
                                    <a:pt x="48" y="12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29" name="Freeform 1088"/>
                          <wps:cNvSpPr>
                            <a:spLocks noEditPoints="1"/>
                          </wps:cNvSpPr>
                          <wps:spPr bwMode="auto">
                            <a:xfrm>
                              <a:off x="6198" y="4265"/>
                              <a:ext cx="77" cy="115"/>
                            </a:xfrm>
                            <a:custGeom>
                              <a:avLst/>
                              <a:gdLst>
                                <a:gd name="T0" fmla="*/ 48 w 97"/>
                                <a:gd name="T1" fmla="*/ 0 h 145"/>
                                <a:gd name="T2" fmla="*/ 48 w 97"/>
                                <a:gd name="T3" fmla="*/ 0 h 145"/>
                                <a:gd name="T4" fmla="*/ 88 w 97"/>
                                <a:gd name="T5" fmla="*/ 22 h 145"/>
                                <a:gd name="T6" fmla="*/ 97 w 97"/>
                                <a:gd name="T7" fmla="*/ 70 h 145"/>
                                <a:gd name="T8" fmla="*/ 89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8 h 145"/>
                                <a:gd name="T24" fmla="*/ 48 w 97"/>
                                <a:gd name="T25" fmla="*/ 128 h 145"/>
                                <a:gd name="T26" fmla="*/ 70 w 97"/>
                                <a:gd name="T27" fmla="*/ 116 h 145"/>
                                <a:gd name="T28" fmla="*/ 78 w 97"/>
                                <a:gd name="T29" fmla="*/ 71 h 145"/>
                                <a:gd name="T30" fmla="*/ 72 w 97"/>
                                <a:gd name="T31" fmla="*/ 31 h 145"/>
                                <a:gd name="T32" fmla="*/ 49 w 97"/>
                                <a:gd name="T33" fmla="*/ 15 h 145"/>
                                <a:gd name="T34" fmla="*/ 26 w 97"/>
                                <a:gd name="T35" fmla="*/ 30 h 145"/>
                                <a:gd name="T36" fmla="*/ 19 w 97"/>
                                <a:gd name="T37" fmla="*/ 74 h 145"/>
                                <a:gd name="T38" fmla="*/ 24 w 97"/>
                                <a:gd name="T39" fmla="*/ 108 h 145"/>
                                <a:gd name="T40" fmla="*/ 48 w 97"/>
                                <a:gd name="T41" fmla="*/ 128 h 145"/>
                                <a:gd name="T42" fmla="*/ 48 w 97"/>
                                <a:gd name="T43" fmla="*/ 12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80" y="7"/>
                                    <a:pt x="88" y="22"/>
                                  </a:cubicBezTo>
                                  <a:cubicBezTo>
                                    <a:pt x="94" y="34"/>
                                    <a:pt x="97" y="50"/>
                                    <a:pt x="97" y="70"/>
                                  </a:cubicBezTo>
                                  <a:cubicBezTo>
                                    <a:pt x="97" y="89"/>
                                    <a:pt x="94" y="105"/>
                                    <a:pt x="89" y="118"/>
                                  </a:cubicBezTo>
                                  <a:cubicBezTo>
                                    <a:pt x="80" y="136"/>
                                    <a:pt x="67" y="145"/>
                                    <a:pt x="48" y="145"/>
                                  </a:cubicBezTo>
                                  <a:cubicBezTo>
                                    <a:pt x="31" y="145"/>
                                    <a:pt x="18" y="137"/>
                                    <a:pt x="10" y="123"/>
                                  </a:cubicBezTo>
                                  <a:cubicBezTo>
                                    <a:pt x="3" y="110"/>
                                    <a:pt x="0" y="94"/>
                                    <a:pt x="0" y="73"/>
                                  </a:cubicBezTo>
                                  <a:cubicBezTo>
                                    <a:pt x="0" y="57"/>
                                    <a:pt x="2" y="43"/>
                                    <a:pt x="6" y="32"/>
                                  </a:cubicBezTo>
                                  <a:cubicBezTo>
                                    <a:pt x="14" y="10"/>
                                    <a:pt x="28" y="0"/>
                                    <a:pt x="48" y="0"/>
                                  </a:cubicBezTo>
                                  <a:lnTo>
                                    <a:pt x="48" y="0"/>
                                  </a:lnTo>
                                  <a:close/>
                                  <a:moveTo>
                                    <a:pt x="48" y="128"/>
                                  </a:moveTo>
                                  <a:lnTo>
                                    <a:pt x="48" y="128"/>
                                  </a:lnTo>
                                  <a:cubicBezTo>
                                    <a:pt x="57" y="128"/>
                                    <a:pt x="65" y="124"/>
                                    <a:pt x="70" y="116"/>
                                  </a:cubicBezTo>
                                  <a:cubicBezTo>
                                    <a:pt x="75" y="108"/>
                                    <a:pt x="78" y="93"/>
                                    <a:pt x="78" y="71"/>
                                  </a:cubicBezTo>
                                  <a:cubicBezTo>
                                    <a:pt x="78" y="55"/>
                                    <a:pt x="76" y="41"/>
                                    <a:pt x="72" y="31"/>
                                  </a:cubicBezTo>
                                  <a:cubicBezTo>
                                    <a:pt x="68" y="21"/>
                                    <a:pt x="61" y="15"/>
                                    <a:pt x="49" y="15"/>
                                  </a:cubicBezTo>
                                  <a:cubicBezTo>
                                    <a:pt x="39" y="15"/>
                                    <a:pt x="31" y="20"/>
                                    <a:pt x="26" y="30"/>
                                  </a:cubicBezTo>
                                  <a:cubicBezTo>
                                    <a:pt x="21" y="40"/>
                                    <a:pt x="19" y="55"/>
                                    <a:pt x="19" y="74"/>
                                  </a:cubicBezTo>
                                  <a:cubicBezTo>
                                    <a:pt x="19" y="88"/>
                                    <a:pt x="21" y="100"/>
                                    <a:pt x="24" y="108"/>
                                  </a:cubicBezTo>
                                  <a:cubicBezTo>
                                    <a:pt x="28" y="122"/>
                                    <a:pt x="37" y="128"/>
                                    <a:pt x="48" y="128"/>
                                  </a:cubicBezTo>
                                  <a:lnTo>
                                    <a:pt x="48" y="12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30" name="Freeform 1089"/>
                          <wps:cNvSpPr>
                            <a:spLocks/>
                          </wps:cNvSpPr>
                          <wps:spPr bwMode="auto">
                            <a:xfrm>
                              <a:off x="6338" y="4260"/>
                              <a:ext cx="37" cy="150"/>
                            </a:xfrm>
                            <a:custGeom>
                              <a:avLst/>
                              <a:gdLst>
                                <a:gd name="T0" fmla="*/ 45 w 46"/>
                                <a:gd name="T1" fmla="*/ 0 h 189"/>
                                <a:gd name="T2" fmla="*/ 45 w 46"/>
                                <a:gd name="T3" fmla="*/ 0 h 189"/>
                                <a:gd name="T4" fmla="*/ 25 w 46"/>
                                <a:gd name="T5" fmla="*/ 45 h 189"/>
                                <a:gd name="T6" fmla="*/ 18 w 46"/>
                                <a:gd name="T7" fmla="*/ 95 h 189"/>
                                <a:gd name="T8" fmla="*/ 26 w 46"/>
                                <a:gd name="T9" fmla="*/ 147 h 189"/>
                                <a:gd name="T10" fmla="*/ 46 w 46"/>
                                <a:gd name="T11" fmla="*/ 189 h 189"/>
                                <a:gd name="T12" fmla="*/ 34 w 46"/>
                                <a:gd name="T13" fmla="*/ 189 h 189"/>
                                <a:gd name="T14" fmla="*/ 16 w 46"/>
                                <a:gd name="T15" fmla="*/ 160 h 189"/>
                                <a:gd name="T16" fmla="*/ 8 w 46"/>
                                <a:gd name="T17" fmla="*/ 143 h 189"/>
                                <a:gd name="T18" fmla="*/ 1 w 46"/>
                                <a:gd name="T19" fmla="*/ 112 h 189"/>
                                <a:gd name="T20" fmla="*/ 0 w 46"/>
                                <a:gd name="T21" fmla="*/ 96 h 189"/>
                                <a:gd name="T22" fmla="*/ 9 w 46"/>
                                <a:gd name="T23" fmla="*/ 44 h 189"/>
                                <a:gd name="T24" fmla="*/ 33 w 46"/>
                                <a:gd name="T25" fmla="*/ 0 h 189"/>
                                <a:gd name="T26" fmla="*/ 45 w 46"/>
                                <a:gd name="T27" fmla="*/ 0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45" y="0"/>
                                  </a:moveTo>
                                  <a:lnTo>
                                    <a:pt x="45" y="0"/>
                                  </a:lnTo>
                                  <a:cubicBezTo>
                                    <a:pt x="35" y="21"/>
                                    <a:pt x="28" y="35"/>
                                    <a:pt x="25" y="45"/>
                                  </a:cubicBezTo>
                                  <a:cubicBezTo>
                                    <a:pt x="21" y="59"/>
                                    <a:pt x="18" y="76"/>
                                    <a:pt x="18" y="95"/>
                                  </a:cubicBezTo>
                                  <a:cubicBezTo>
                                    <a:pt x="18" y="114"/>
                                    <a:pt x="21" y="131"/>
                                    <a:pt x="26" y="147"/>
                                  </a:cubicBezTo>
                                  <a:cubicBezTo>
                                    <a:pt x="30" y="157"/>
                                    <a:pt x="36" y="171"/>
                                    <a:pt x="46" y="189"/>
                                  </a:cubicBezTo>
                                  <a:lnTo>
                                    <a:pt x="34" y="189"/>
                                  </a:lnTo>
                                  <a:cubicBezTo>
                                    <a:pt x="24" y="174"/>
                                    <a:pt x="18" y="164"/>
                                    <a:pt x="16" y="160"/>
                                  </a:cubicBezTo>
                                  <a:cubicBezTo>
                                    <a:pt x="14" y="156"/>
                                    <a:pt x="11" y="151"/>
                                    <a:pt x="8" y="143"/>
                                  </a:cubicBezTo>
                                  <a:cubicBezTo>
                                    <a:pt x="5" y="134"/>
                                    <a:pt x="2" y="123"/>
                                    <a:pt x="1" y="112"/>
                                  </a:cubicBezTo>
                                  <a:cubicBezTo>
                                    <a:pt x="0" y="107"/>
                                    <a:pt x="0" y="101"/>
                                    <a:pt x="0" y="96"/>
                                  </a:cubicBezTo>
                                  <a:cubicBezTo>
                                    <a:pt x="0" y="76"/>
                                    <a:pt x="3" y="59"/>
                                    <a:pt x="9" y="44"/>
                                  </a:cubicBezTo>
                                  <a:cubicBezTo>
                                    <a:pt x="13" y="34"/>
                                    <a:pt x="21" y="20"/>
                                    <a:pt x="33" y="0"/>
                                  </a:cubicBezTo>
                                  <a:lnTo>
                                    <a:pt x="45"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31" name="Freeform 1090"/>
                          <wps:cNvSpPr>
                            <a:spLocks noEditPoints="1"/>
                          </wps:cNvSpPr>
                          <wps:spPr bwMode="auto">
                            <a:xfrm>
                              <a:off x="6386" y="4265"/>
                              <a:ext cx="77" cy="115"/>
                            </a:xfrm>
                            <a:custGeom>
                              <a:avLst/>
                              <a:gdLst>
                                <a:gd name="T0" fmla="*/ 48 w 97"/>
                                <a:gd name="T1" fmla="*/ 0 h 145"/>
                                <a:gd name="T2" fmla="*/ 48 w 97"/>
                                <a:gd name="T3" fmla="*/ 0 h 145"/>
                                <a:gd name="T4" fmla="*/ 88 w 97"/>
                                <a:gd name="T5" fmla="*/ 22 h 145"/>
                                <a:gd name="T6" fmla="*/ 97 w 97"/>
                                <a:gd name="T7" fmla="*/ 70 h 145"/>
                                <a:gd name="T8" fmla="*/ 88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8 h 145"/>
                                <a:gd name="T24" fmla="*/ 48 w 97"/>
                                <a:gd name="T25" fmla="*/ 128 h 145"/>
                                <a:gd name="T26" fmla="*/ 70 w 97"/>
                                <a:gd name="T27" fmla="*/ 116 h 145"/>
                                <a:gd name="T28" fmla="*/ 78 w 97"/>
                                <a:gd name="T29" fmla="*/ 71 h 145"/>
                                <a:gd name="T30" fmla="*/ 72 w 97"/>
                                <a:gd name="T31" fmla="*/ 31 h 145"/>
                                <a:gd name="T32" fmla="*/ 49 w 97"/>
                                <a:gd name="T33" fmla="*/ 15 h 145"/>
                                <a:gd name="T34" fmla="*/ 26 w 97"/>
                                <a:gd name="T35" fmla="*/ 30 h 145"/>
                                <a:gd name="T36" fmla="*/ 19 w 97"/>
                                <a:gd name="T37" fmla="*/ 74 h 145"/>
                                <a:gd name="T38" fmla="*/ 23 w 97"/>
                                <a:gd name="T39" fmla="*/ 108 h 145"/>
                                <a:gd name="T40" fmla="*/ 48 w 97"/>
                                <a:gd name="T41" fmla="*/ 128 h 145"/>
                                <a:gd name="T42" fmla="*/ 48 w 97"/>
                                <a:gd name="T43" fmla="*/ 12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79" y="7"/>
                                    <a:pt x="88" y="22"/>
                                  </a:cubicBezTo>
                                  <a:cubicBezTo>
                                    <a:pt x="94" y="34"/>
                                    <a:pt x="97" y="50"/>
                                    <a:pt x="97" y="70"/>
                                  </a:cubicBezTo>
                                  <a:cubicBezTo>
                                    <a:pt x="97" y="89"/>
                                    <a:pt x="94" y="105"/>
                                    <a:pt x="88" y="118"/>
                                  </a:cubicBezTo>
                                  <a:cubicBezTo>
                                    <a:pt x="80" y="136"/>
                                    <a:pt x="67" y="145"/>
                                    <a:pt x="48" y="145"/>
                                  </a:cubicBezTo>
                                  <a:cubicBezTo>
                                    <a:pt x="31" y="145"/>
                                    <a:pt x="18" y="137"/>
                                    <a:pt x="10" y="123"/>
                                  </a:cubicBezTo>
                                  <a:cubicBezTo>
                                    <a:pt x="3" y="110"/>
                                    <a:pt x="0" y="94"/>
                                    <a:pt x="0" y="73"/>
                                  </a:cubicBezTo>
                                  <a:cubicBezTo>
                                    <a:pt x="0" y="57"/>
                                    <a:pt x="2" y="43"/>
                                    <a:pt x="6" y="32"/>
                                  </a:cubicBezTo>
                                  <a:cubicBezTo>
                                    <a:pt x="14" y="10"/>
                                    <a:pt x="28" y="0"/>
                                    <a:pt x="48" y="0"/>
                                  </a:cubicBezTo>
                                  <a:lnTo>
                                    <a:pt x="48" y="0"/>
                                  </a:lnTo>
                                  <a:close/>
                                  <a:moveTo>
                                    <a:pt x="48" y="128"/>
                                  </a:moveTo>
                                  <a:lnTo>
                                    <a:pt x="48" y="128"/>
                                  </a:lnTo>
                                  <a:cubicBezTo>
                                    <a:pt x="57" y="128"/>
                                    <a:pt x="64" y="124"/>
                                    <a:pt x="70" y="116"/>
                                  </a:cubicBezTo>
                                  <a:cubicBezTo>
                                    <a:pt x="75" y="108"/>
                                    <a:pt x="78" y="93"/>
                                    <a:pt x="78" y="71"/>
                                  </a:cubicBezTo>
                                  <a:cubicBezTo>
                                    <a:pt x="78" y="55"/>
                                    <a:pt x="76" y="41"/>
                                    <a:pt x="72" y="31"/>
                                  </a:cubicBezTo>
                                  <a:cubicBezTo>
                                    <a:pt x="68" y="21"/>
                                    <a:pt x="60" y="15"/>
                                    <a:pt x="49" y="15"/>
                                  </a:cubicBezTo>
                                  <a:cubicBezTo>
                                    <a:pt x="39" y="15"/>
                                    <a:pt x="31" y="20"/>
                                    <a:pt x="26" y="30"/>
                                  </a:cubicBezTo>
                                  <a:cubicBezTo>
                                    <a:pt x="21" y="40"/>
                                    <a:pt x="19" y="55"/>
                                    <a:pt x="19" y="74"/>
                                  </a:cubicBezTo>
                                  <a:cubicBezTo>
                                    <a:pt x="19" y="88"/>
                                    <a:pt x="20" y="100"/>
                                    <a:pt x="23" y="108"/>
                                  </a:cubicBezTo>
                                  <a:cubicBezTo>
                                    <a:pt x="28" y="122"/>
                                    <a:pt x="36" y="128"/>
                                    <a:pt x="48" y="128"/>
                                  </a:cubicBezTo>
                                  <a:lnTo>
                                    <a:pt x="48" y="12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32" name="Freeform 1091"/>
                          <wps:cNvSpPr>
                            <a:spLocks/>
                          </wps:cNvSpPr>
                          <wps:spPr bwMode="auto">
                            <a:xfrm>
                              <a:off x="6484" y="4360"/>
                              <a:ext cx="16" cy="17"/>
                            </a:xfrm>
                            <a:custGeom>
                              <a:avLst/>
                              <a:gdLst>
                                <a:gd name="T0" fmla="*/ 0 w 21"/>
                                <a:gd name="T1" fmla="*/ 0 h 22"/>
                                <a:gd name="T2" fmla="*/ 0 w 21"/>
                                <a:gd name="T3" fmla="*/ 0 h 22"/>
                                <a:gd name="T4" fmla="*/ 21 w 21"/>
                                <a:gd name="T5" fmla="*/ 0 h 22"/>
                                <a:gd name="T6" fmla="*/ 21 w 21"/>
                                <a:gd name="T7" fmla="*/ 22 h 22"/>
                                <a:gd name="T8" fmla="*/ 0 w 21"/>
                                <a:gd name="T9" fmla="*/ 22 h 22"/>
                                <a:gd name="T10" fmla="*/ 0 w 21"/>
                                <a:gd name="T11" fmla="*/ 0 h 22"/>
                              </a:gdLst>
                              <a:ahLst/>
                              <a:cxnLst>
                                <a:cxn ang="0">
                                  <a:pos x="T0" y="T1"/>
                                </a:cxn>
                                <a:cxn ang="0">
                                  <a:pos x="T2" y="T3"/>
                                </a:cxn>
                                <a:cxn ang="0">
                                  <a:pos x="T4" y="T5"/>
                                </a:cxn>
                                <a:cxn ang="0">
                                  <a:pos x="T6" y="T7"/>
                                </a:cxn>
                                <a:cxn ang="0">
                                  <a:pos x="T8" y="T9"/>
                                </a:cxn>
                                <a:cxn ang="0">
                                  <a:pos x="T10" y="T11"/>
                                </a:cxn>
                              </a:cxnLst>
                              <a:rect l="0" t="0" r="r" b="b"/>
                              <a:pathLst>
                                <a:path w="21" h="22">
                                  <a:moveTo>
                                    <a:pt x="0" y="0"/>
                                  </a:moveTo>
                                  <a:lnTo>
                                    <a:pt x="0" y="0"/>
                                  </a:lnTo>
                                  <a:lnTo>
                                    <a:pt x="21" y="0"/>
                                  </a:lnTo>
                                  <a:lnTo>
                                    <a:pt x="21"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33" name="Freeform 1092"/>
                          <wps:cNvSpPr>
                            <a:spLocks noEditPoints="1"/>
                          </wps:cNvSpPr>
                          <wps:spPr bwMode="auto">
                            <a:xfrm>
                              <a:off x="6520" y="4265"/>
                              <a:ext cx="77" cy="115"/>
                            </a:xfrm>
                            <a:custGeom>
                              <a:avLst/>
                              <a:gdLst>
                                <a:gd name="T0" fmla="*/ 48 w 97"/>
                                <a:gd name="T1" fmla="*/ 0 h 145"/>
                                <a:gd name="T2" fmla="*/ 48 w 97"/>
                                <a:gd name="T3" fmla="*/ 0 h 145"/>
                                <a:gd name="T4" fmla="*/ 88 w 97"/>
                                <a:gd name="T5" fmla="*/ 22 h 145"/>
                                <a:gd name="T6" fmla="*/ 97 w 97"/>
                                <a:gd name="T7" fmla="*/ 70 h 145"/>
                                <a:gd name="T8" fmla="*/ 89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8 h 145"/>
                                <a:gd name="T24" fmla="*/ 48 w 97"/>
                                <a:gd name="T25" fmla="*/ 128 h 145"/>
                                <a:gd name="T26" fmla="*/ 70 w 97"/>
                                <a:gd name="T27" fmla="*/ 116 h 145"/>
                                <a:gd name="T28" fmla="*/ 78 w 97"/>
                                <a:gd name="T29" fmla="*/ 71 h 145"/>
                                <a:gd name="T30" fmla="*/ 72 w 97"/>
                                <a:gd name="T31" fmla="*/ 31 h 145"/>
                                <a:gd name="T32" fmla="*/ 49 w 97"/>
                                <a:gd name="T33" fmla="*/ 15 h 145"/>
                                <a:gd name="T34" fmla="*/ 26 w 97"/>
                                <a:gd name="T35" fmla="*/ 30 h 145"/>
                                <a:gd name="T36" fmla="*/ 19 w 97"/>
                                <a:gd name="T37" fmla="*/ 74 h 145"/>
                                <a:gd name="T38" fmla="*/ 24 w 97"/>
                                <a:gd name="T39" fmla="*/ 108 h 145"/>
                                <a:gd name="T40" fmla="*/ 48 w 97"/>
                                <a:gd name="T41" fmla="*/ 128 h 145"/>
                                <a:gd name="T42" fmla="*/ 48 w 97"/>
                                <a:gd name="T43" fmla="*/ 12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80" y="7"/>
                                    <a:pt x="88" y="22"/>
                                  </a:cubicBezTo>
                                  <a:cubicBezTo>
                                    <a:pt x="94" y="34"/>
                                    <a:pt x="97" y="50"/>
                                    <a:pt x="97" y="70"/>
                                  </a:cubicBezTo>
                                  <a:cubicBezTo>
                                    <a:pt x="97" y="89"/>
                                    <a:pt x="94" y="105"/>
                                    <a:pt x="89" y="118"/>
                                  </a:cubicBezTo>
                                  <a:cubicBezTo>
                                    <a:pt x="80" y="136"/>
                                    <a:pt x="67" y="145"/>
                                    <a:pt x="48" y="145"/>
                                  </a:cubicBezTo>
                                  <a:cubicBezTo>
                                    <a:pt x="31" y="145"/>
                                    <a:pt x="18" y="137"/>
                                    <a:pt x="10" y="123"/>
                                  </a:cubicBezTo>
                                  <a:cubicBezTo>
                                    <a:pt x="3" y="110"/>
                                    <a:pt x="0" y="94"/>
                                    <a:pt x="0" y="73"/>
                                  </a:cubicBezTo>
                                  <a:cubicBezTo>
                                    <a:pt x="0" y="57"/>
                                    <a:pt x="2" y="43"/>
                                    <a:pt x="6" y="32"/>
                                  </a:cubicBezTo>
                                  <a:cubicBezTo>
                                    <a:pt x="14" y="10"/>
                                    <a:pt x="28" y="0"/>
                                    <a:pt x="48" y="0"/>
                                  </a:cubicBezTo>
                                  <a:lnTo>
                                    <a:pt x="48" y="0"/>
                                  </a:lnTo>
                                  <a:close/>
                                  <a:moveTo>
                                    <a:pt x="48" y="128"/>
                                  </a:moveTo>
                                  <a:lnTo>
                                    <a:pt x="48" y="128"/>
                                  </a:lnTo>
                                  <a:cubicBezTo>
                                    <a:pt x="57" y="128"/>
                                    <a:pt x="64" y="124"/>
                                    <a:pt x="70" y="116"/>
                                  </a:cubicBezTo>
                                  <a:cubicBezTo>
                                    <a:pt x="75" y="108"/>
                                    <a:pt x="78" y="93"/>
                                    <a:pt x="78" y="71"/>
                                  </a:cubicBezTo>
                                  <a:cubicBezTo>
                                    <a:pt x="78" y="55"/>
                                    <a:pt x="76" y="41"/>
                                    <a:pt x="72" y="31"/>
                                  </a:cubicBezTo>
                                  <a:cubicBezTo>
                                    <a:pt x="68" y="21"/>
                                    <a:pt x="61" y="15"/>
                                    <a:pt x="49" y="15"/>
                                  </a:cubicBezTo>
                                  <a:cubicBezTo>
                                    <a:pt x="39" y="15"/>
                                    <a:pt x="31" y="20"/>
                                    <a:pt x="26" y="30"/>
                                  </a:cubicBezTo>
                                  <a:cubicBezTo>
                                    <a:pt x="21" y="40"/>
                                    <a:pt x="19" y="55"/>
                                    <a:pt x="19" y="74"/>
                                  </a:cubicBezTo>
                                  <a:cubicBezTo>
                                    <a:pt x="19" y="88"/>
                                    <a:pt x="21" y="100"/>
                                    <a:pt x="24" y="108"/>
                                  </a:cubicBezTo>
                                  <a:cubicBezTo>
                                    <a:pt x="28" y="122"/>
                                    <a:pt x="36" y="128"/>
                                    <a:pt x="48" y="128"/>
                                  </a:cubicBezTo>
                                  <a:lnTo>
                                    <a:pt x="48" y="12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34" name="Freeform 1093"/>
                          <wps:cNvSpPr>
                            <a:spLocks noEditPoints="1"/>
                          </wps:cNvSpPr>
                          <wps:spPr bwMode="auto">
                            <a:xfrm>
                              <a:off x="6610" y="4265"/>
                              <a:ext cx="77" cy="115"/>
                            </a:xfrm>
                            <a:custGeom>
                              <a:avLst/>
                              <a:gdLst>
                                <a:gd name="T0" fmla="*/ 48 w 97"/>
                                <a:gd name="T1" fmla="*/ 0 h 145"/>
                                <a:gd name="T2" fmla="*/ 48 w 97"/>
                                <a:gd name="T3" fmla="*/ 0 h 145"/>
                                <a:gd name="T4" fmla="*/ 88 w 97"/>
                                <a:gd name="T5" fmla="*/ 22 h 145"/>
                                <a:gd name="T6" fmla="*/ 97 w 97"/>
                                <a:gd name="T7" fmla="*/ 70 h 145"/>
                                <a:gd name="T8" fmla="*/ 88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8 h 145"/>
                                <a:gd name="T24" fmla="*/ 48 w 97"/>
                                <a:gd name="T25" fmla="*/ 128 h 145"/>
                                <a:gd name="T26" fmla="*/ 70 w 97"/>
                                <a:gd name="T27" fmla="*/ 116 h 145"/>
                                <a:gd name="T28" fmla="*/ 78 w 97"/>
                                <a:gd name="T29" fmla="*/ 71 h 145"/>
                                <a:gd name="T30" fmla="*/ 72 w 97"/>
                                <a:gd name="T31" fmla="*/ 31 h 145"/>
                                <a:gd name="T32" fmla="*/ 49 w 97"/>
                                <a:gd name="T33" fmla="*/ 15 h 145"/>
                                <a:gd name="T34" fmla="*/ 26 w 97"/>
                                <a:gd name="T35" fmla="*/ 30 h 145"/>
                                <a:gd name="T36" fmla="*/ 19 w 97"/>
                                <a:gd name="T37" fmla="*/ 74 h 145"/>
                                <a:gd name="T38" fmla="*/ 23 w 97"/>
                                <a:gd name="T39" fmla="*/ 108 h 145"/>
                                <a:gd name="T40" fmla="*/ 48 w 97"/>
                                <a:gd name="T41" fmla="*/ 128 h 145"/>
                                <a:gd name="T42" fmla="*/ 48 w 97"/>
                                <a:gd name="T43" fmla="*/ 12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79" y="7"/>
                                    <a:pt x="88" y="22"/>
                                  </a:cubicBezTo>
                                  <a:cubicBezTo>
                                    <a:pt x="94" y="34"/>
                                    <a:pt x="97" y="50"/>
                                    <a:pt x="97" y="70"/>
                                  </a:cubicBezTo>
                                  <a:cubicBezTo>
                                    <a:pt x="97" y="89"/>
                                    <a:pt x="94" y="105"/>
                                    <a:pt x="88" y="118"/>
                                  </a:cubicBezTo>
                                  <a:cubicBezTo>
                                    <a:pt x="80" y="136"/>
                                    <a:pt x="67" y="145"/>
                                    <a:pt x="48" y="145"/>
                                  </a:cubicBezTo>
                                  <a:cubicBezTo>
                                    <a:pt x="31" y="145"/>
                                    <a:pt x="18" y="137"/>
                                    <a:pt x="10" y="123"/>
                                  </a:cubicBezTo>
                                  <a:cubicBezTo>
                                    <a:pt x="3" y="110"/>
                                    <a:pt x="0" y="94"/>
                                    <a:pt x="0" y="73"/>
                                  </a:cubicBezTo>
                                  <a:cubicBezTo>
                                    <a:pt x="0" y="57"/>
                                    <a:pt x="2" y="43"/>
                                    <a:pt x="6" y="32"/>
                                  </a:cubicBezTo>
                                  <a:cubicBezTo>
                                    <a:pt x="14" y="10"/>
                                    <a:pt x="28" y="0"/>
                                    <a:pt x="48" y="0"/>
                                  </a:cubicBezTo>
                                  <a:lnTo>
                                    <a:pt x="48" y="0"/>
                                  </a:lnTo>
                                  <a:close/>
                                  <a:moveTo>
                                    <a:pt x="48" y="128"/>
                                  </a:moveTo>
                                  <a:lnTo>
                                    <a:pt x="48" y="128"/>
                                  </a:lnTo>
                                  <a:cubicBezTo>
                                    <a:pt x="57" y="128"/>
                                    <a:pt x="64" y="124"/>
                                    <a:pt x="70" y="116"/>
                                  </a:cubicBezTo>
                                  <a:cubicBezTo>
                                    <a:pt x="75" y="108"/>
                                    <a:pt x="78" y="93"/>
                                    <a:pt x="78" y="71"/>
                                  </a:cubicBezTo>
                                  <a:cubicBezTo>
                                    <a:pt x="78" y="55"/>
                                    <a:pt x="76" y="41"/>
                                    <a:pt x="72" y="31"/>
                                  </a:cubicBezTo>
                                  <a:cubicBezTo>
                                    <a:pt x="68" y="21"/>
                                    <a:pt x="60" y="15"/>
                                    <a:pt x="49" y="15"/>
                                  </a:cubicBezTo>
                                  <a:cubicBezTo>
                                    <a:pt x="39" y="15"/>
                                    <a:pt x="31" y="20"/>
                                    <a:pt x="26" y="30"/>
                                  </a:cubicBezTo>
                                  <a:cubicBezTo>
                                    <a:pt x="21" y="40"/>
                                    <a:pt x="19" y="55"/>
                                    <a:pt x="19" y="74"/>
                                  </a:cubicBezTo>
                                  <a:cubicBezTo>
                                    <a:pt x="19" y="88"/>
                                    <a:pt x="20" y="100"/>
                                    <a:pt x="23" y="108"/>
                                  </a:cubicBezTo>
                                  <a:cubicBezTo>
                                    <a:pt x="28" y="122"/>
                                    <a:pt x="36" y="128"/>
                                    <a:pt x="48" y="128"/>
                                  </a:cubicBezTo>
                                  <a:lnTo>
                                    <a:pt x="48" y="12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35" name="Freeform 1094"/>
                          <wps:cNvSpPr>
                            <a:spLocks/>
                          </wps:cNvSpPr>
                          <wps:spPr bwMode="auto">
                            <a:xfrm>
                              <a:off x="6708" y="4360"/>
                              <a:ext cx="16" cy="41"/>
                            </a:xfrm>
                            <a:custGeom>
                              <a:avLst/>
                              <a:gdLst>
                                <a:gd name="T0" fmla="*/ 0 w 21"/>
                                <a:gd name="T1" fmla="*/ 42 h 52"/>
                                <a:gd name="T2" fmla="*/ 0 w 21"/>
                                <a:gd name="T3" fmla="*/ 42 h 52"/>
                                <a:gd name="T4" fmla="*/ 9 w 21"/>
                                <a:gd name="T5" fmla="*/ 33 h 52"/>
                                <a:gd name="T6" fmla="*/ 11 w 21"/>
                                <a:gd name="T7" fmla="*/ 24 h 52"/>
                                <a:gd name="T8" fmla="*/ 11 w 21"/>
                                <a:gd name="T9" fmla="*/ 23 h 52"/>
                                <a:gd name="T10" fmla="*/ 11 w 21"/>
                                <a:gd name="T11" fmla="*/ 22 h 52"/>
                                <a:gd name="T12" fmla="*/ 0 w 21"/>
                                <a:gd name="T13" fmla="*/ 22 h 52"/>
                                <a:gd name="T14" fmla="*/ 0 w 21"/>
                                <a:gd name="T15" fmla="*/ 0 h 52"/>
                                <a:gd name="T16" fmla="*/ 21 w 21"/>
                                <a:gd name="T17" fmla="*/ 0 h 52"/>
                                <a:gd name="T18" fmla="*/ 21 w 21"/>
                                <a:gd name="T19" fmla="*/ 20 h 52"/>
                                <a:gd name="T20" fmla="*/ 16 w 21"/>
                                <a:gd name="T21" fmla="*/ 41 h 52"/>
                                <a:gd name="T22" fmla="*/ 0 w 21"/>
                                <a:gd name="T23" fmla="*/ 52 h 52"/>
                                <a:gd name="T24" fmla="*/ 0 w 21"/>
                                <a:gd name="T25" fmla="*/ 42 h 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1" h="52">
                                  <a:moveTo>
                                    <a:pt x="0" y="42"/>
                                  </a:moveTo>
                                  <a:lnTo>
                                    <a:pt x="0" y="42"/>
                                  </a:lnTo>
                                  <a:cubicBezTo>
                                    <a:pt x="4" y="42"/>
                                    <a:pt x="8" y="38"/>
                                    <a:pt x="9" y="33"/>
                                  </a:cubicBezTo>
                                  <a:cubicBezTo>
                                    <a:pt x="10" y="30"/>
                                    <a:pt x="11" y="27"/>
                                    <a:pt x="11" y="24"/>
                                  </a:cubicBezTo>
                                  <a:cubicBezTo>
                                    <a:pt x="11" y="24"/>
                                    <a:pt x="11" y="23"/>
                                    <a:pt x="11" y="23"/>
                                  </a:cubicBezTo>
                                  <a:cubicBezTo>
                                    <a:pt x="11" y="23"/>
                                    <a:pt x="11" y="22"/>
                                    <a:pt x="11" y="22"/>
                                  </a:cubicBezTo>
                                  <a:lnTo>
                                    <a:pt x="0" y="22"/>
                                  </a:lnTo>
                                  <a:lnTo>
                                    <a:pt x="0" y="0"/>
                                  </a:lnTo>
                                  <a:lnTo>
                                    <a:pt x="21" y="0"/>
                                  </a:lnTo>
                                  <a:lnTo>
                                    <a:pt x="21" y="20"/>
                                  </a:lnTo>
                                  <a:cubicBezTo>
                                    <a:pt x="21" y="28"/>
                                    <a:pt x="19" y="35"/>
                                    <a:pt x="16" y="41"/>
                                  </a:cubicBezTo>
                                  <a:cubicBezTo>
                                    <a:pt x="13" y="47"/>
                                    <a:pt x="8" y="50"/>
                                    <a:pt x="0" y="52"/>
                                  </a:cubicBezTo>
                                  <a:lnTo>
                                    <a:pt x="0" y="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36" name="Freeform 1095"/>
                          <wps:cNvSpPr>
                            <a:spLocks/>
                          </wps:cNvSpPr>
                          <wps:spPr bwMode="auto">
                            <a:xfrm>
                              <a:off x="6789" y="4264"/>
                              <a:ext cx="78" cy="113"/>
                            </a:xfrm>
                            <a:custGeom>
                              <a:avLst/>
                              <a:gdLst>
                                <a:gd name="T0" fmla="*/ 0 w 98"/>
                                <a:gd name="T1" fmla="*/ 142 h 142"/>
                                <a:gd name="T2" fmla="*/ 0 w 98"/>
                                <a:gd name="T3" fmla="*/ 142 h 142"/>
                                <a:gd name="T4" fmla="*/ 8 w 98"/>
                                <a:gd name="T5" fmla="*/ 110 h 142"/>
                                <a:gd name="T6" fmla="*/ 33 w 98"/>
                                <a:gd name="T7" fmla="*/ 85 h 142"/>
                                <a:gd name="T8" fmla="*/ 52 w 98"/>
                                <a:gd name="T9" fmla="*/ 74 h 142"/>
                                <a:gd name="T10" fmla="*/ 70 w 98"/>
                                <a:gd name="T11" fmla="*/ 62 h 142"/>
                                <a:gd name="T12" fmla="*/ 78 w 98"/>
                                <a:gd name="T13" fmla="*/ 43 h 142"/>
                                <a:gd name="T14" fmla="*/ 71 w 98"/>
                                <a:gd name="T15" fmla="*/ 24 h 142"/>
                                <a:gd name="T16" fmla="*/ 51 w 98"/>
                                <a:gd name="T17" fmla="*/ 16 h 142"/>
                                <a:gd name="T18" fmla="*/ 26 w 98"/>
                                <a:gd name="T19" fmla="*/ 30 h 142"/>
                                <a:gd name="T20" fmla="*/ 22 w 98"/>
                                <a:gd name="T21" fmla="*/ 51 h 142"/>
                                <a:gd name="T22" fmla="*/ 4 w 98"/>
                                <a:gd name="T23" fmla="*/ 51 h 142"/>
                                <a:gd name="T24" fmla="*/ 10 w 98"/>
                                <a:gd name="T25" fmla="*/ 21 h 142"/>
                                <a:gd name="T26" fmla="*/ 51 w 98"/>
                                <a:gd name="T27" fmla="*/ 0 h 142"/>
                                <a:gd name="T28" fmla="*/ 87 w 98"/>
                                <a:gd name="T29" fmla="*/ 13 h 142"/>
                                <a:gd name="T30" fmla="*/ 98 w 98"/>
                                <a:gd name="T31" fmla="*/ 42 h 142"/>
                                <a:gd name="T32" fmla="*/ 86 w 98"/>
                                <a:gd name="T33" fmla="*/ 71 h 142"/>
                                <a:gd name="T34" fmla="*/ 61 w 98"/>
                                <a:gd name="T35" fmla="*/ 88 h 142"/>
                                <a:gd name="T36" fmla="*/ 48 w 98"/>
                                <a:gd name="T37" fmla="*/ 96 h 142"/>
                                <a:gd name="T38" fmla="*/ 32 w 98"/>
                                <a:gd name="T39" fmla="*/ 106 h 142"/>
                                <a:gd name="T40" fmla="*/ 20 w 98"/>
                                <a:gd name="T41" fmla="*/ 125 h 142"/>
                                <a:gd name="T42" fmla="*/ 97 w 98"/>
                                <a:gd name="T43" fmla="*/ 125 h 142"/>
                                <a:gd name="T44" fmla="*/ 97 w 98"/>
                                <a:gd name="T45" fmla="*/ 142 h 142"/>
                                <a:gd name="T46" fmla="*/ 0 w 98"/>
                                <a:gd name="T47"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8" h="142">
                                  <a:moveTo>
                                    <a:pt x="0" y="142"/>
                                  </a:moveTo>
                                  <a:lnTo>
                                    <a:pt x="0" y="142"/>
                                  </a:lnTo>
                                  <a:cubicBezTo>
                                    <a:pt x="1" y="130"/>
                                    <a:pt x="3" y="119"/>
                                    <a:pt x="8" y="110"/>
                                  </a:cubicBezTo>
                                  <a:cubicBezTo>
                                    <a:pt x="12" y="101"/>
                                    <a:pt x="21" y="93"/>
                                    <a:pt x="33" y="85"/>
                                  </a:cubicBezTo>
                                  <a:lnTo>
                                    <a:pt x="52" y="74"/>
                                  </a:lnTo>
                                  <a:cubicBezTo>
                                    <a:pt x="61" y="70"/>
                                    <a:pt x="67" y="65"/>
                                    <a:pt x="70" y="62"/>
                                  </a:cubicBezTo>
                                  <a:cubicBezTo>
                                    <a:pt x="75" y="56"/>
                                    <a:pt x="78" y="50"/>
                                    <a:pt x="78" y="43"/>
                                  </a:cubicBezTo>
                                  <a:cubicBezTo>
                                    <a:pt x="78" y="35"/>
                                    <a:pt x="76" y="28"/>
                                    <a:pt x="71" y="24"/>
                                  </a:cubicBezTo>
                                  <a:cubicBezTo>
                                    <a:pt x="66" y="19"/>
                                    <a:pt x="59" y="16"/>
                                    <a:pt x="51" y="16"/>
                                  </a:cubicBezTo>
                                  <a:cubicBezTo>
                                    <a:pt x="39" y="16"/>
                                    <a:pt x="30" y="21"/>
                                    <a:pt x="26" y="30"/>
                                  </a:cubicBezTo>
                                  <a:cubicBezTo>
                                    <a:pt x="23" y="35"/>
                                    <a:pt x="22" y="42"/>
                                    <a:pt x="22" y="51"/>
                                  </a:cubicBezTo>
                                  <a:lnTo>
                                    <a:pt x="4" y="51"/>
                                  </a:lnTo>
                                  <a:cubicBezTo>
                                    <a:pt x="4" y="38"/>
                                    <a:pt x="6" y="28"/>
                                    <a:pt x="10" y="21"/>
                                  </a:cubicBezTo>
                                  <a:cubicBezTo>
                                    <a:pt x="18" y="7"/>
                                    <a:pt x="32" y="0"/>
                                    <a:pt x="51" y="0"/>
                                  </a:cubicBezTo>
                                  <a:cubicBezTo>
                                    <a:pt x="67" y="0"/>
                                    <a:pt x="79" y="4"/>
                                    <a:pt x="87" y="13"/>
                                  </a:cubicBezTo>
                                  <a:cubicBezTo>
                                    <a:pt x="94" y="22"/>
                                    <a:pt x="98" y="32"/>
                                    <a:pt x="98" y="42"/>
                                  </a:cubicBezTo>
                                  <a:cubicBezTo>
                                    <a:pt x="98" y="54"/>
                                    <a:pt x="94" y="63"/>
                                    <a:pt x="86" y="71"/>
                                  </a:cubicBezTo>
                                  <a:cubicBezTo>
                                    <a:pt x="81" y="76"/>
                                    <a:pt x="73" y="82"/>
                                    <a:pt x="61" y="88"/>
                                  </a:cubicBezTo>
                                  <a:lnTo>
                                    <a:pt x="48" y="96"/>
                                  </a:lnTo>
                                  <a:cubicBezTo>
                                    <a:pt x="41" y="99"/>
                                    <a:pt x="36" y="103"/>
                                    <a:pt x="32" y="106"/>
                                  </a:cubicBezTo>
                                  <a:cubicBezTo>
                                    <a:pt x="26" y="112"/>
                                    <a:pt x="22" y="118"/>
                                    <a:pt x="20" y="125"/>
                                  </a:cubicBezTo>
                                  <a:lnTo>
                                    <a:pt x="97" y="125"/>
                                  </a:lnTo>
                                  <a:lnTo>
                                    <a:pt x="97" y="142"/>
                                  </a:lnTo>
                                  <a:lnTo>
                                    <a:pt x="0"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37" name="Freeform 1096"/>
                          <wps:cNvSpPr>
                            <a:spLocks/>
                          </wps:cNvSpPr>
                          <wps:spPr bwMode="auto">
                            <a:xfrm>
                              <a:off x="6887" y="4360"/>
                              <a:ext cx="17" cy="17"/>
                            </a:xfrm>
                            <a:custGeom>
                              <a:avLst/>
                              <a:gdLst>
                                <a:gd name="T0" fmla="*/ 0 w 21"/>
                                <a:gd name="T1" fmla="*/ 0 h 22"/>
                                <a:gd name="T2" fmla="*/ 0 w 21"/>
                                <a:gd name="T3" fmla="*/ 0 h 22"/>
                                <a:gd name="T4" fmla="*/ 21 w 21"/>
                                <a:gd name="T5" fmla="*/ 0 h 22"/>
                                <a:gd name="T6" fmla="*/ 21 w 21"/>
                                <a:gd name="T7" fmla="*/ 22 h 22"/>
                                <a:gd name="T8" fmla="*/ 0 w 21"/>
                                <a:gd name="T9" fmla="*/ 22 h 22"/>
                                <a:gd name="T10" fmla="*/ 0 w 21"/>
                                <a:gd name="T11" fmla="*/ 0 h 22"/>
                              </a:gdLst>
                              <a:ahLst/>
                              <a:cxnLst>
                                <a:cxn ang="0">
                                  <a:pos x="T0" y="T1"/>
                                </a:cxn>
                                <a:cxn ang="0">
                                  <a:pos x="T2" y="T3"/>
                                </a:cxn>
                                <a:cxn ang="0">
                                  <a:pos x="T4" y="T5"/>
                                </a:cxn>
                                <a:cxn ang="0">
                                  <a:pos x="T6" y="T7"/>
                                </a:cxn>
                                <a:cxn ang="0">
                                  <a:pos x="T8" y="T9"/>
                                </a:cxn>
                                <a:cxn ang="0">
                                  <a:pos x="T10" y="T11"/>
                                </a:cxn>
                              </a:cxnLst>
                              <a:rect l="0" t="0" r="r" b="b"/>
                              <a:pathLst>
                                <a:path w="21" h="22">
                                  <a:moveTo>
                                    <a:pt x="0" y="0"/>
                                  </a:moveTo>
                                  <a:lnTo>
                                    <a:pt x="0" y="0"/>
                                  </a:lnTo>
                                  <a:lnTo>
                                    <a:pt x="21" y="0"/>
                                  </a:lnTo>
                                  <a:lnTo>
                                    <a:pt x="21"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38" name="Freeform 1097"/>
                          <wps:cNvSpPr>
                            <a:spLocks/>
                          </wps:cNvSpPr>
                          <wps:spPr bwMode="auto">
                            <a:xfrm>
                              <a:off x="6933" y="4265"/>
                              <a:ext cx="42" cy="112"/>
                            </a:xfrm>
                            <a:custGeom>
                              <a:avLst/>
                              <a:gdLst>
                                <a:gd name="T0" fmla="*/ 0 w 53"/>
                                <a:gd name="T1" fmla="*/ 41 h 141"/>
                                <a:gd name="T2" fmla="*/ 0 w 53"/>
                                <a:gd name="T3" fmla="*/ 41 h 141"/>
                                <a:gd name="T4" fmla="*/ 0 w 53"/>
                                <a:gd name="T5" fmla="*/ 27 h 141"/>
                                <a:gd name="T6" fmla="*/ 27 w 53"/>
                                <a:gd name="T7" fmla="*/ 21 h 141"/>
                                <a:gd name="T8" fmla="*/ 38 w 53"/>
                                <a:gd name="T9" fmla="*/ 0 h 141"/>
                                <a:gd name="T10" fmla="*/ 53 w 53"/>
                                <a:gd name="T11" fmla="*/ 0 h 141"/>
                                <a:gd name="T12" fmla="*/ 53 w 53"/>
                                <a:gd name="T13" fmla="*/ 141 h 141"/>
                                <a:gd name="T14" fmla="*/ 34 w 53"/>
                                <a:gd name="T15" fmla="*/ 141 h 141"/>
                                <a:gd name="T16" fmla="*/ 34 w 53"/>
                                <a:gd name="T17" fmla="*/ 41 h 141"/>
                                <a:gd name="T18" fmla="*/ 0 w 53"/>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3" h="141">
                                  <a:moveTo>
                                    <a:pt x="0" y="41"/>
                                  </a:moveTo>
                                  <a:lnTo>
                                    <a:pt x="0" y="41"/>
                                  </a:lnTo>
                                  <a:lnTo>
                                    <a:pt x="0" y="27"/>
                                  </a:lnTo>
                                  <a:cubicBezTo>
                                    <a:pt x="13" y="26"/>
                                    <a:pt x="22" y="24"/>
                                    <a:pt x="27" y="21"/>
                                  </a:cubicBezTo>
                                  <a:cubicBezTo>
                                    <a:pt x="32" y="18"/>
                                    <a:pt x="36" y="11"/>
                                    <a:pt x="38" y="0"/>
                                  </a:cubicBezTo>
                                  <a:lnTo>
                                    <a:pt x="53" y="0"/>
                                  </a:lnTo>
                                  <a:lnTo>
                                    <a:pt x="53" y="141"/>
                                  </a:lnTo>
                                  <a:lnTo>
                                    <a:pt x="34" y="141"/>
                                  </a:lnTo>
                                  <a:lnTo>
                                    <a:pt x="34"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39" name="Freeform 1098"/>
                          <wps:cNvSpPr>
                            <a:spLocks noEditPoints="1"/>
                          </wps:cNvSpPr>
                          <wps:spPr bwMode="auto">
                            <a:xfrm>
                              <a:off x="7013" y="4265"/>
                              <a:ext cx="78" cy="115"/>
                            </a:xfrm>
                            <a:custGeom>
                              <a:avLst/>
                              <a:gdLst>
                                <a:gd name="T0" fmla="*/ 48 w 98"/>
                                <a:gd name="T1" fmla="*/ 0 h 145"/>
                                <a:gd name="T2" fmla="*/ 48 w 98"/>
                                <a:gd name="T3" fmla="*/ 0 h 145"/>
                                <a:gd name="T4" fmla="*/ 88 w 98"/>
                                <a:gd name="T5" fmla="*/ 22 h 145"/>
                                <a:gd name="T6" fmla="*/ 98 w 98"/>
                                <a:gd name="T7" fmla="*/ 70 h 145"/>
                                <a:gd name="T8" fmla="*/ 89 w 98"/>
                                <a:gd name="T9" fmla="*/ 118 h 145"/>
                                <a:gd name="T10" fmla="*/ 48 w 98"/>
                                <a:gd name="T11" fmla="*/ 145 h 145"/>
                                <a:gd name="T12" fmla="*/ 10 w 98"/>
                                <a:gd name="T13" fmla="*/ 123 h 145"/>
                                <a:gd name="T14" fmla="*/ 0 w 98"/>
                                <a:gd name="T15" fmla="*/ 73 h 145"/>
                                <a:gd name="T16" fmla="*/ 6 w 98"/>
                                <a:gd name="T17" fmla="*/ 32 h 145"/>
                                <a:gd name="T18" fmla="*/ 48 w 98"/>
                                <a:gd name="T19" fmla="*/ 0 h 145"/>
                                <a:gd name="T20" fmla="*/ 48 w 98"/>
                                <a:gd name="T21" fmla="*/ 0 h 145"/>
                                <a:gd name="T22" fmla="*/ 48 w 98"/>
                                <a:gd name="T23" fmla="*/ 128 h 145"/>
                                <a:gd name="T24" fmla="*/ 48 w 98"/>
                                <a:gd name="T25" fmla="*/ 128 h 145"/>
                                <a:gd name="T26" fmla="*/ 70 w 98"/>
                                <a:gd name="T27" fmla="*/ 116 h 145"/>
                                <a:gd name="T28" fmla="*/ 78 w 98"/>
                                <a:gd name="T29" fmla="*/ 71 h 145"/>
                                <a:gd name="T30" fmla="*/ 73 w 98"/>
                                <a:gd name="T31" fmla="*/ 31 h 145"/>
                                <a:gd name="T32" fmla="*/ 50 w 98"/>
                                <a:gd name="T33" fmla="*/ 15 h 145"/>
                                <a:gd name="T34" fmla="*/ 27 w 98"/>
                                <a:gd name="T35" fmla="*/ 30 h 145"/>
                                <a:gd name="T36" fmla="*/ 19 w 98"/>
                                <a:gd name="T37" fmla="*/ 74 h 145"/>
                                <a:gd name="T38" fmla="*/ 24 w 98"/>
                                <a:gd name="T39" fmla="*/ 108 h 145"/>
                                <a:gd name="T40" fmla="*/ 48 w 98"/>
                                <a:gd name="T41" fmla="*/ 128 h 145"/>
                                <a:gd name="T42" fmla="*/ 48 w 98"/>
                                <a:gd name="T43" fmla="*/ 12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8" y="0"/>
                                  </a:moveTo>
                                  <a:lnTo>
                                    <a:pt x="48" y="0"/>
                                  </a:lnTo>
                                  <a:cubicBezTo>
                                    <a:pt x="67" y="0"/>
                                    <a:pt x="80" y="7"/>
                                    <a:pt x="88" y="22"/>
                                  </a:cubicBezTo>
                                  <a:cubicBezTo>
                                    <a:pt x="94" y="34"/>
                                    <a:pt x="98" y="50"/>
                                    <a:pt x="98" y="70"/>
                                  </a:cubicBezTo>
                                  <a:cubicBezTo>
                                    <a:pt x="98" y="89"/>
                                    <a:pt x="95" y="105"/>
                                    <a:pt x="89" y="118"/>
                                  </a:cubicBezTo>
                                  <a:cubicBezTo>
                                    <a:pt x="81" y="136"/>
                                    <a:pt x="67" y="145"/>
                                    <a:pt x="48" y="145"/>
                                  </a:cubicBezTo>
                                  <a:cubicBezTo>
                                    <a:pt x="31" y="145"/>
                                    <a:pt x="19" y="137"/>
                                    <a:pt x="10" y="123"/>
                                  </a:cubicBezTo>
                                  <a:cubicBezTo>
                                    <a:pt x="4" y="110"/>
                                    <a:pt x="0" y="94"/>
                                    <a:pt x="0" y="73"/>
                                  </a:cubicBezTo>
                                  <a:cubicBezTo>
                                    <a:pt x="0" y="57"/>
                                    <a:pt x="2" y="43"/>
                                    <a:pt x="6" y="32"/>
                                  </a:cubicBezTo>
                                  <a:cubicBezTo>
                                    <a:pt x="14" y="10"/>
                                    <a:pt x="28" y="0"/>
                                    <a:pt x="48" y="0"/>
                                  </a:cubicBezTo>
                                  <a:lnTo>
                                    <a:pt x="48" y="0"/>
                                  </a:lnTo>
                                  <a:close/>
                                  <a:moveTo>
                                    <a:pt x="48" y="128"/>
                                  </a:moveTo>
                                  <a:lnTo>
                                    <a:pt x="48" y="128"/>
                                  </a:lnTo>
                                  <a:cubicBezTo>
                                    <a:pt x="57" y="128"/>
                                    <a:pt x="65" y="124"/>
                                    <a:pt x="70" y="116"/>
                                  </a:cubicBezTo>
                                  <a:cubicBezTo>
                                    <a:pt x="76" y="108"/>
                                    <a:pt x="78" y="93"/>
                                    <a:pt x="78" y="71"/>
                                  </a:cubicBezTo>
                                  <a:cubicBezTo>
                                    <a:pt x="78" y="55"/>
                                    <a:pt x="76" y="41"/>
                                    <a:pt x="73" y="31"/>
                                  </a:cubicBezTo>
                                  <a:cubicBezTo>
                                    <a:pt x="69" y="21"/>
                                    <a:pt x="61" y="15"/>
                                    <a:pt x="50" y="15"/>
                                  </a:cubicBezTo>
                                  <a:cubicBezTo>
                                    <a:pt x="39" y="15"/>
                                    <a:pt x="31" y="20"/>
                                    <a:pt x="27" y="30"/>
                                  </a:cubicBezTo>
                                  <a:cubicBezTo>
                                    <a:pt x="22" y="40"/>
                                    <a:pt x="19" y="55"/>
                                    <a:pt x="19" y="74"/>
                                  </a:cubicBezTo>
                                  <a:cubicBezTo>
                                    <a:pt x="19" y="88"/>
                                    <a:pt x="21" y="100"/>
                                    <a:pt x="24" y="108"/>
                                  </a:cubicBezTo>
                                  <a:cubicBezTo>
                                    <a:pt x="29" y="122"/>
                                    <a:pt x="37" y="128"/>
                                    <a:pt x="48" y="128"/>
                                  </a:cubicBezTo>
                                  <a:lnTo>
                                    <a:pt x="48" y="12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40" name="Freeform 1099"/>
                          <wps:cNvSpPr>
                            <a:spLocks/>
                          </wps:cNvSpPr>
                          <wps:spPr bwMode="auto">
                            <a:xfrm>
                              <a:off x="7102" y="4260"/>
                              <a:ext cx="37" cy="150"/>
                            </a:xfrm>
                            <a:custGeom>
                              <a:avLst/>
                              <a:gdLst>
                                <a:gd name="T0" fmla="*/ 1 w 46"/>
                                <a:gd name="T1" fmla="*/ 189 h 189"/>
                                <a:gd name="T2" fmla="*/ 1 w 46"/>
                                <a:gd name="T3" fmla="*/ 189 h 189"/>
                                <a:gd name="T4" fmla="*/ 21 w 46"/>
                                <a:gd name="T5" fmla="*/ 144 h 189"/>
                                <a:gd name="T6" fmla="*/ 28 w 46"/>
                                <a:gd name="T7" fmla="*/ 95 h 189"/>
                                <a:gd name="T8" fmla="*/ 20 w 46"/>
                                <a:gd name="T9" fmla="*/ 43 h 189"/>
                                <a:gd name="T10" fmla="*/ 0 w 46"/>
                                <a:gd name="T11" fmla="*/ 0 h 189"/>
                                <a:gd name="T12" fmla="*/ 12 w 46"/>
                                <a:gd name="T13" fmla="*/ 0 h 189"/>
                                <a:gd name="T14" fmla="*/ 31 w 46"/>
                                <a:gd name="T15" fmla="*/ 30 h 189"/>
                                <a:gd name="T16" fmla="*/ 38 w 46"/>
                                <a:gd name="T17" fmla="*/ 46 h 189"/>
                                <a:gd name="T18" fmla="*/ 44 w 46"/>
                                <a:gd name="T19" fmla="*/ 70 h 189"/>
                                <a:gd name="T20" fmla="*/ 46 w 46"/>
                                <a:gd name="T21" fmla="*/ 94 h 189"/>
                                <a:gd name="T22" fmla="*/ 37 w 46"/>
                                <a:gd name="T23" fmla="*/ 146 h 189"/>
                                <a:gd name="T24" fmla="*/ 13 w 46"/>
                                <a:gd name="T25" fmla="*/ 189 h 189"/>
                                <a:gd name="T26" fmla="*/ 1 w 46"/>
                                <a:gd name="T27" fmla="*/ 189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1" y="189"/>
                                  </a:moveTo>
                                  <a:lnTo>
                                    <a:pt x="1" y="189"/>
                                  </a:lnTo>
                                  <a:cubicBezTo>
                                    <a:pt x="11" y="169"/>
                                    <a:pt x="18" y="154"/>
                                    <a:pt x="21" y="144"/>
                                  </a:cubicBezTo>
                                  <a:cubicBezTo>
                                    <a:pt x="25" y="130"/>
                                    <a:pt x="28" y="114"/>
                                    <a:pt x="28" y="95"/>
                                  </a:cubicBezTo>
                                  <a:cubicBezTo>
                                    <a:pt x="28" y="76"/>
                                    <a:pt x="25" y="58"/>
                                    <a:pt x="20" y="43"/>
                                  </a:cubicBezTo>
                                  <a:cubicBezTo>
                                    <a:pt x="16" y="33"/>
                                    <a:pt x="10" y="19"/>
                                    <a:pt x="0" y="0"/>
                                  </a:cubicBezTo>
                                  <a:lnTo>
                                    <a:pt x="12" y="0"/>
                                  </a:lnTo>
                                  <a:cubicBezTo>
                                    <a:pt x="22" y="17"/>
                                    <a:pt x="29" y="27"/>
                                    <a:pt x="31" y="30"/>
                                  </a:cubicBezTo>
                                  <a:cubicBezTo>
                                    <a:pt x="33" y="34"/>
                                    <a:pt x="35" y="39"/>
                                    <a:pt x="38" y="46"/>
                                  </a:cubicBezTo>
                                  <a:cubicBezTo>
                                    <a:pt x="41" y="54"/>
                                    <a:pt x="43" y="62"/>
                                    <a:pt x="44" y="70"/>
                                  </a:cubicBezTo>
                                  <a:cubicBezTo>
                                    <a:pt x="46" y="78"/>
                                    <a:pt x="46" y="86"/>
                                    <a:pt x="46" y="94"/>
                                  </a:cubicBezTo>
                                  <a:cubicBezTo>
                                    <a:pt x="46" y="113"/>
                                    <a:pt x="43" y="130"/>
                                    <a:pt x="37" y="146"/>
                                  </a:cubicBezTo>
                                  <a:cubicBezTo>
                                    <a:pt x="33" y="155"/>
                                    <a:pt x="25" y="170"/>
                                    <a:pt x="13" y="189"/>
                                  </a:cubicBezTo>
                                  <a:lnTo>
                                    <a:pt x="1" y="18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41" name="Freeform 1100"/>
                          <wps:cNvSpPr>
                            <a:spLocks noEditPoints="1"/>
                          </wps:cNvSpPr>
                          <wps:spPr bwMode="auto">
                            <a:xfrm>
                              <a:off x="5982" y="1125"/>
                              <a:ext cx="86" cy="115"/>
                            </a:xfrm>
                            <a:custGeom>
                              <a:avLst/>
                              <a:gdLst>
                                <a:gd name="T0" fmla="*/ 0 w 108"/>
                                <a:gd name="T1" fmla="*/ 0 h 145"/>
                                <a:gd name="T2" fmla="*/ 0 w 108"/>
                                <a:gd name="T3" fmla="*/ 0 h 145"/>
                                <a:gd name="T4" fmla="*/ 65 w 108"/>
                                <a:gd name="T5" fmla="*/ 0 h 145"/>
                                <a:gd name="T6" fmla="*/ 96 w 108"/>
                                <a:gd name="T7" fmla="*/ 11 h 145"/>
                                <a:gd name="T8" fmla="*/ 108 w 108"/>
                                <a:gd name="T9" fmla="*/ 42 h 145"/>
                                <a:gd name="T10" fmla="*/ 97 w 108"/>
                                <a:gd name="T11" fmla="*/ 72 h 145"/>
                                <a:gd name="T12" fmla="*/ 65 w 108"/>
                                <a:gd name="T13" fmla="*/ 84 h 145"/>
                                <a:gd name="T14" fmla="*/ 19 w 108"/>
                                <a:gd name="T15" fmla="*/ 84 h 145"/>
                                <a:gd name="T16" fmla="*/ 19 w 108"/>
                                <a:gd name="T17" fmla="*/ 145 h 145"/>
                                <a:gd name="T18" fmla="*/ 0 w 108"/>
                                <a:gd name="T19" fmla="*/ 145 h 145"/>
                                <a:gd name="T20" fmla="*/ 0 w 108"/>
                                <a:gd name="T21" fmla="*/ 0 h 145"/>
                                <a:gd name="T22" fmla="*/ 88 w 108"/>
                                <a:gd name="T23" fmla="*/ 42 h 145"/>
                                <a:gd name="T24" fmla="*/ 88 w 108"/>
                                <a:gd name="T25" fmla="*/ 42 h 145"/>
                                <a:gd name="T26" fmla="*/ 76 w 108"/>
                                <a:gd name="T27" fmla="*/ 20 h 145"/>
                                <a:gd name="T28" fmla="*/ 58 w 108"/>
                                <a:gd name="T29" fmla="*/ 17 h 145"/>
                                <a:gd name="T30" fmla="*/ 19 w 108"/>
                                <a:gd name="T31" fmla="*/ 17 h 145"/>
                                <a:gd name="T32" fmla="*/ 19 w 108"/>
                                <a:gd name="T33" fmla="*/ 68 h 145"/>
                                <a:gd name="T34" fmla="*/ 58 w 108"/>
                                <a:gd name="T35" fmla="*/ 68 h 145"/>
                                <a:gd name="T36" fmla="*/ 80 w 108"/>
                                <a:gd name="T37" fmla="*/ 62 h 145"/>
                                <a:gd name="T38" fmla="*/ 88 w 108"/>
                                <a:gd name="T39" fmla="*/ 42 h 145"/>
                                <a:gd name="T40" fmla="*/ 88 w 108"/>
                                <a:gd name="T41" fmla="*/ 42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08" h="145">
                                  <a:moveTo>
                                    <a:pt x="0" y="0"/>
                                  </a:moveTo>
                                  <a:lnTo>
                                    <a:pt x="0" y="0"/>
                                  </a:lnTo>
                                  <a:lnTo>
                                    <a:pt x="65" y="0"/>
                                  </a:lnTo>
                                  <a:cubicBezTo>
                                    <a:pt x="78" y="0"/>
                                    <a:pt x="88" y="4"/>
                                    <a:pt x="96" y="11"/>
                                  </a:cubicBezTo>
                                  <a:cubicBezTo>
                                    <a:pt x="104" y="19"/>
                                    <a:pt x="108" y="29"/>
                                    <a:pt x="108" y="42"/>
                                  </a:cubicBezTo>
                                  <a:cubicBezTo>
                                    <a:pt x="108" y="53"/>
                                    <a:pt x="104" y="63"/>
                                    <a:pt x="97" y="72"/>
                                  </a:cubicBezTo>
                                  <a:cubicBezTo>
                                    <a:pt x="90" y="80"/>
                                    <a:pt x="80" y="84"/>
                                    <a:pt x="65" y="84"/>
                                  </a:cubicBezTo>
                                  <a:lnTo>
                                    <a:pt x="19" y="84"/>
                                  </a:lnTo>
                                  <a:lnTo>
                                    <a:pt x="19" y="145"/>
                                  </a:lnTo>
                                  <a:lnTo>
                                    <a:pt x="0" y="145"/>
                                  </a:lnTo>
                                  <a:lnTo>
                                    <a:pt x="0" y="0"/>
                                  </a:lnTo>
                                  <a:close/>
                                  <a:moveTo>
                                    <a:pt x="88" y="42"/>
                                  </a:moveTo>
                                  <a:lnTo>
                                    <a:pt x="88" y="42"/>
                                  </a:lnTo>
                                  <a:cubicBezTo>
                                    <a:pt x="88" y="31"/>
                                    <a:pt x="84" y="24"/>
                                    <a:pt x="76" y="20"/>
                                  </a:cubicBezTo>
                                  <a:cubicBezTo>
                                    <a:pt x="72" y="18"/>
                                    <a:pt x="66" y="17"/>
                                    <a:pt x="58" y="17"/>
                                  </a:cubicBezTo>
                                  <a:lnTo>
                                    <a:pt x="19" y="17"/>
                                  </a:lnTo>
                                  <a:lnTo>
                                    <a:pt x="19" y="68"/>
                                  </a:lnTo>
                                  <a:lnTo>
                                    <a:pt x="58" y="68"/>
                                  </a:lnTo>
                                  <a:cubicBezTo>
                                    <a:pt x="67" y="68"/>
                                    <a:pt x="74" y="66"/>
                                    <a:pt x="80" y="62"/>
                                  </a:cubicBezTo>
                                  <a:cubicBezTo>
                                    <a:pt x="85" y="58"/>
                                    <a:pt x="88" y="52"/>
                                    <a:pt x="88" y="42"/>
                                  </a:cubicBezTo>
                                  <a:lnTo>
                                    <a:pt x="88" y="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42" name="Freeform 1101"/>
                          <wps:cNvSpPr>
                            <a:spLocks noEditPoints="1"/>
                          </wps:cNvSpPr>
                          <wps:spPr bwMode="auto">
                            <a:xfrm>
                              <a:off x="6082" y="1154"/>
                              <a:ext cx="76" cy="89"/>
                            </a:xfrm>
                            <a:custGeom>
                              <a:avLst/>
                              <a:gdLst>
                                <a:gd name="T0" fmla="*/ 50 w 96"/>
                                <a:gd name="T1" fmla="*/ 0 h 112"/>
                                <a:gd name="T2" fmla="*/ 50 w 96"/>
                                <a:gd name="T3" fmla="*/ 0 h 112"/>
                                <a:gd name="T4" fmla="*/ 72 w 96"/>
                                <a:gd name="T5" fmla="*/ 6 h 112"/>
                                <a:gd name="T6" fmla="*/ 88 w 96"/>
                                <a:gd name="T7" fmla="*/ 19 h 112"/>
                                <a:gd name="T8" fmla="*/ 95 w 96"/>
                                <a:gd name="T9" fmla="*/ 38 h 112"/>
                                <a:gd name="T10" fmla="*/ 96 w 96"/>
                                <a:gd name="T11" fmla="*/ 61 h 112"/>
                                <a:gd name="T12" fmla="*/ 19 w 96"/>
                                <a:gd name="T13" fmla="*/ 61 h 112"/>
                                <a:gd name="T14" fmla="*/ 27 w 96"/>
                                <a:gd name="T15" fmla="*/ 87 h 112"/>
                                <a:gd name="T16" fmla="*/ 49 w 96"/>
                                <a:gd name="T17" fmla="*/ 97 h 112"/>
                                <a:gd name="T18" fmla="*/ 71 w 96"/>
                                <a:gd name="T19" fmla="*/ 88 h 112"/>
                                <a:gd name="T20" fmla="*/ 77 w 96"/>
                                <a:gd name="T21" fmla="*/ 75 h 112"/>
                                <a:gd name="T22" fmla="*/ 95 w 96"/>
                                <a:gd name="T23" fmla="*/ 75 h 112"/>
                                <a:gd name="T24" fmla="*/ 90 w 96"/>
                                <a:gd name="T25" fmla="*/ 88 h 112"/>
                                <a:gd name="T26" fmla="*/ 82 w 96"/>
                                <a:gd name="T27" fmla="*/ 100 h 112"/>
                                <a:gd name="T28" fmla="*/ 62 w 96"/>
                                <a:gd name="T29" fmla="*/ 111 h 112"/>
                                <a:gd name="T30" fmla="*/ 47 w 96"/>
                                <a:gd name="T31" fmla="*/ 112 h 112"/>
                                <a:gd name="T32" fmla="*/ 14 w 96"/>
                                <a:gd name="T33" fmla="*/ 98 h 112"/>
                                <a:gd name="T34" fmla="*/ 0 w 96"/>
                                <a:gd name="T35" fmla="*/ 58 h 112"/>
                                <a:gd name="T36" fmla="*/ 14 w 96"/>
                                <a:gd name="T37" fmla="*/ 16 h 112"/>
                                <a:gd name="T38" fmla="*/ 50 w 96"/>
                                <a:gd name="T39" fmla="*/ 0 h 112"/>
                                <a:gd name="T40" fmla="*/ 50 w 96"/>
                                <a:gd name="T41" fmla="*/ 0 h 112"/>
                                <a:gd name="T42" fmla="*/ 78 w 96"/>
                                <a:gd name="T43" fmla="*/ 47 h 112"/>
                                <a:gd name="T44" fmla="*/ 78 w 96"/>
                                <a:gd name="T45" fmla="*/ 47 h 112"/>
                                <a:gd name="T46" fmla="*/ 73 w 96"/>
                                <a:gd name="T47" fmla="*/ 29 h 112"/>
                                <a:gd name="T48" fmla="*/ 49 w 96"/>
                                <a:gd name="T49" fmla="*/ 16 h 112"/>
                                <a:gd name="T50" fmla="*/ 28 w 96"/>
                                <a:gd name="T51" fmla="*/ 25 h 112"/>
                                <a:gd name="T52" fmla="*/ 19 w 96"/>
                                <a:gd name="T53" fmla="*/ 47 h 112"/>
                                <a:gd name="T54" fmla="*/ 78 w 96"/>
                                <a:gd name="T55" fmla="*/ 47 h 112"/>
                                <a:gd name="T56" fmla="*/ 48 w 96"/>
                                <a:gd name="T57" fmla="*/ 0 h 112"/>
                                <a:gd name="T58" fmla="*/ 48 w 96"/>
                                <a:gd name="T59" fmla="*/ 0 h 112"/>
                                <a:gd name="T60" fmla="*/ 48 w 96"/>
                                <a:gd name="T61"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96" h="112">
                                  <a:moveTo>
                                    <a:pt x="50" y="0"/>
                                  </a:moveTo>
                                  <a:lnTo>
                                    <a:pt x="50" y="0"/>
                                  </a:lnTo>
                                  <a:cubicBezTo>
                                    <a:pt x="57" y="0"/>
                                    <a:pt x="65" y="2"/>
                                    <a:pt x="72" y="6"/>
                                  </a:cubicBezTo>
                                  <a:cubicBezTo>
                                    <a:pt x="79" y="9"/>
                                    <a:pt x="84" y="14"/>
                                    <a:pt x="88" y="19"/>
                                  </a:cubicBezTo>
                                  <a:cubicBezTo>
                                    <a:pt x="91" y="25"/>
                                    <a:pt x="94" y="31"/>
                                    <a:pt x="95" y="38"/>
                                  </a:cubicBezTo>
                                  <a:cubicBezTo>
                                    <a:pt x="96" y="43"/>
                                    <a:pt x="96" y="51"/>
                                    <a:pt x="96" y="61"/>
                                  </a:cubicBezTo>
                                  <a:lnTo>
                                    <a:pt x="19" y="61"/>
                                  </a:lnTo>
                                  <a:cubicBezTo>
                                    <a:pt x="19" y="72"/>
                                    <a:pt x="22" y="81"/>
                                    <a:pt x="27" y="87"/>
                                  </a:cubicBezTo>
                                  <a:cubicBezTo>
                                    <a:pt x="31" y="93"/>
                                    <a:pt x="39" y="97"/>
                                    <a:pt x="49" y="97"/>
                                  </a:cubicBezTo>
                                  <a:cubicBezTo>
                                    <a:pt x="58" y="97"/>
                                    <a:pt x="65" y="94"/>
                                    <a:pt x="71" y="88"/>
                                  </a:cubicBezTo>
                                  <a:cubicBezTo>
                                    <a:pt x="74" y="84"/>
                                    <a:pt x="76" y="80"/>
                                    <a:pt x="77" y="75"/>
                                  </a:cubicBezTo>
                                  <a:lnTo>
                                    <a:pt x="95" y="75"/>
                                  </a:lnTo>
                                  <a:cubicBezTo>
                                    <a:pt x="94" y="79"/>
                                    <a:pt x="93" y="83"/>
                                    <a:pt x="90" y="88"/>
                                  </a:cubicBezTo>
                                  <a:cubicBezTo>
                                    <a:pt x="88" y="93"/>
                                    <a:pt x="85" y="97"/>
                                    <a:pt x="82" y="100"/>
                                  </a:cubicBezTo>
                                  <a:cubicBezTo>
                                    <a:pt x="76" y="105"/>
                                    <a:pt x="70" y="109"/>
                                    <a:pt x="62" y="111"/>
                                  </a:cubicBezTo>
                                  <a:cubicBezTo>
                                    <a:pt x="57" y="112"/>
                                    <a:pt x="52" y="112"/>
                                    <a:pt x="47" y="112"/>
                                  </a:cubicBezTo>
                                  <a:cubicBezTo>
                                    <a:pt x="34" y="112"/>
                                    <a:pt x="23" y="107"/>
                                    <a:pt x="14" y="98"/>
                                  </a:cubicBezTo>
                                  <a:cubicBezTo>
                                    <a:pt x="4" y="88"/>
                                    <a:pt x="0" y="75"/>
                                    <a:pt x="0" y="58"/>
                                  </a:cubicBezTo>
                                  <a:cubicBezTo>
                                    <a:pt x="0" y="41"/>
                                    <a:pt x="5" y="27"/>
                                    <a:pt x="14" y="16"/>
                                  </a:cubicBezTo>
                                  <a:cubicBezTo>
                                    <a:pt x="23" y="6"/>
                                    <a:pt x="35" y="0"/>
                                    <a:pt x="50" y="0"/>
                                  </a:cubicBezTo>
                                  <a:lnTo>
                                    <a:pt x="50" y="0"/>
                                  </a:lnTo>
                                  <a:close/>
                                  <a:moveTo>
                                    <a:pt x="78" y="47"/>
                                  </a:moveTo>
                                  <a:lnTo>
                                    <a:pt x="78" y="47"/>
                                  </a:lnTo>
                                  <a:cubicBezTo>
                                    <a:pt x="77" y="39"/>
                                    <a:pt x="76" y="33"/>
                                    <a:pt x="73" y="29"/>
                                  </a:cubicBezTo>
                                  <a:cubicBezTo>
                                    <a:pt x="68" y="20"/>
                                    <a:pt x="60" y="16"/>
                                    <a:pt x="49" y="16"/>
                                  </a:cubicBezTo>
                                  <a:cubicBezTo>
                                    <a:pt x="41" y="16"/>
                                    <a:pt x="34" y="19"/>
                                    <a:pt x="28" y="25"/>
                                  </a:cubicBezTo>
                                  <a:cubicBezTo>
                                    <a:pt x="23" y="31"/>
                                    <a:pt x="20" y="38"/>
                                    <a:pt x="19" y="47"/>
                                  </a:cubicBezTo>
                                  <a:lnTo>
                                    <a:pt x="78" y="47"/>
                                  </a:lnTo>
                                  <a:close/>
                                  <a:moveTo>
                                    <a:pt x="48" y="0"/>
                                  </a:moveTo>
                                  <a:lnTo>
                                    <a:pt x="48" y="0"/>
                                  </a:lnTo>
                                  <a:lnTo>
                                    <a:pt x="4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43" name="Freeform 1102"/>
                          <wps:cNvSpPr>
                            <a:spLocks/>
                          </wps:cNvSpPr>
                          <wps:spPr bwMode="auto">
                            <a:xfrm>
                              <a:off x="6176" y="1154"/>
                              <a:ext cx="42" cy="86"/>
                            </a:xfrm>
                            <a:custGeom>
                              <a:avLst/>
                              <a:gdLst>
                                <a:gd name="T0" fmla="*/ 0 w 52"/>
                                <a:gd name="T1" fmla="*/ 3 h 108"/>
                                <a:gd name="T2" fmla="*/ 0 w 52"/>
                                <a:gd name="T3" fmla="*/ 3 h 108"/>
                                <a:gd name="T4" fmla="*/ 17 w 52"/>
                                <a:gd name="T5" fmla="*/ 3 h 108"/>
                                <a:gd name="T6" fmla="*/ 17 w 52"/>
                                <a:gd name="T7" fmla="*/ 21 h 108"/>
                                <a:gd name="T8" fmla="*/ 27 w 52"/>
                                <a:gd name="T9" fmla="*/ 8 h 108"/>
                                <a:gd name="T10" fmla="*/ 46 w 52"/>
                                <a:gd name="T11" fmla="*/ 0 h 108"/>
                                <a:gd name="T12" fmla="*/ 48 w 52"/>
                                <a:gd name="T13" fmla="*/ 0 h 108"/>
                                <a:gd name="T14" fmla="*/ 52 w 52"/>
                                <a:gd name="T15" fmla="*/ 1 h 108"/>
                                <a:gd name="T16" fmla="*/ 52 w 52"/>
                                <a:gd name="T17" fmla="*/ 20 h 108"/>
                                <a:gd name="T18" fmla="*/ 49 w 52"/>
                                <a:gd name="T19" fmla="*/ 19 h 108"/>
                                <a:gd name="T20" fmla="*/ 46 w 52"/>
                                <a:gd name="T21" fmla="*/ 19 h 108"/>
                                <a:gd name="T22" fmla="*/ 25 w 52"/>
                                <a:gd name="T23" fmla="*/ 28 h 108"/>
                                <a:gd name="T24" fmla="*/ 18 w 52"/>
                                <a:gd name="T25" fmla="*/ 48 h 108"/>
                                <a:gd name="T26" fmla="*/ 18 w 52"/>
                                <a:gd name="T27" fmla="*/ 108 h 108"/>
                                <a:gd name="T28" fmla="*/ 0 w 52"/>
                                <a:gd name="T29" fmla="*/ 108 h 108"/>
                                <a:gd name="T30" fmla="*/ 0 w 52"/>
                                <a:gd name="T31" fmla="*/ 3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52" h="108">
                                  <a:moveTo>
                                    <a:pt x="0" y="3"/>
                                  </a:moveTo>
                                  <a:lnTo>
                                    <a:pt x="0" y="3"/>
                                  </a:lnTo>
                                  <a:lnTo>
                                    <a:pt x="17" y="3"/>
                                  </a:lnTo>
                                  <a:lnTo>
                                    <a:pt x="17" y="21"/>
                                  </a:lnTo>
                                  <a:cubicBezTo>
                                    <a:pt x="18" y="17"/>
                                    <a:pt x="22" y="13"/>
                                    <a:pt x="27" y="8"/>
                                  </a:cubicBezTo>
                                  <a:cubicBezTo>
                                    <a:pt x="33" y="3"/>
                                    <a:pt x="39" y="0"/>
                                    <a:pt x="46" y="0"/>
                                  </a:cubicBezTo>
                                  <a:cubicBezTo>
                                    <a:pt x="46" y="0"/>
                                    <a:pt x="47" y="0"/>
                                    <a:pt x="48" y="0"/>
                                  </a:cubicBezTo>
                                  <a:cubicBezTo>
                                    <a:pt x="48" y="1"/>
                                    <a:pt x="50" y="1"/>
                                    <a:pt x="52" y="1"/>
                                  </a:cubicBezTo>
                                  <a:lnTo>
                                    <a:pt x="52" y="20"/>
                                  </a:lnTo>
                                  <a:cubicBezTo>
                                    <a:pt x="50" y="19"/>
                                    <a:pt x="50" y="19"/>
                                    <a:pt x="49" y="19"/>
                                  </a:cubicBezTo>
                                  <a:cubicBezTo>
                                    <a:pt x="48" y="19"/>
                                    <a:pt x="47" y="19"/>
                                    <a:pt x="46" y="19"/>
                                  </a:cubicBezTo>
                                  <a:cubicBezTo>
                                    <a:pt x="37" y="19"/>
                                    <a:pt x="30" y="22"/>
                                    <a:pt x="25" y="28"/>
                                  </a:cubicBezTo>
                                  <a:cubicBezTo>
                                    <a:pt x="20" y="33"/>
                                    <a:pt x="18" y="40"/>
                                    <a:pt x="18" y="48"/>
                                  </a:cubicBezTo>
                                  <a:lnTo>
                                    <a:pt x="18" y="108"/>
                                  </a:lnTo>
                                  <a:lnTo>
                                    <a:pt x="0" y="108"/>
                                  </a:lnTo>
                                  <a:lnTo>
                                    <a:pt x="0" y="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44" name="Freeform 1103"/>
                          <wps:cNvSpPr>
                            <a:spLocks noEditPoints="1"/>
                          </wps:cNvSpPr>
                          <wps:spPr bwMode="auto">
                            <a:xfrm>
                              <a:off x="6224" y="1154"/>
                              <a:ext cx="71" cy="88"/>
                            </a:xfrm>
                            <a:custGeom>
                              <a:avLst/>
                              <a:gdLst>
                                <a:gd name="T0" fmla="*/ 48 w 90"/>
                                <a:gd name="T1" fmla="*/ 0 h 111"/>
                                <a:gd name="T2" fmla="*/ 48 w 90"/>
                                <a:gd name="T3" fmla="*/ 0 h 111"/>
                                <a:gd name="T4" fmla="*/ 77 w 90"/>
                                <a:gd name="T5" fmla="*/ 8 h 111"/>
                                <a:gd name="T6" fmla="*/ 90 w 90"/>
                                <a:gd name="T7" fmla="*/ 38 h 111"/>
                                <a:gd name="T8" fmla="*/ 73 w 90"/>
                                <a:gd name="T9" fmla="*/ 38 h 111"/>
                                <a:gd name="T10" fmla="*/ 66 w 90"/>
                                <a:gd name="T11" fmla="*/ 22 h 111"/>
                                <a:gd name="T12" fmla="*/ 48 w 90"/>
                                <a:gd name="T13" fmla="*/ 16 h 111"/>
                                <a:gd name="T14" fmla="*/ 24 w 90"/>
                                <a:gd name="T15" fmla="*/ 32 h 111"/>
                                <a:gd name="T16" fmla="*/ 19 w 90"/>
                                <a:gd name="T17" fmla="*/ 59 h 111"/>
                                <a:gd name="T18" fmla="*/ 26 w 90"/>
                                <a:gd name="T19" fmla="*/ 85 h 111"/>
                                <a:gd name="T20" fmla="*/ 47 w 90"/>
                                <a:gd name="T21" fmla="*/ 96 h 111"/>
                                <a:gd name="T22" fmla="*/ 64 w 90"/>
                                <a:gd name="T23" fmla="*/ 89 h 111"/>
                                <a:gd name="T24" fmla="*/ 73 w 90"/>
                                <a:gd name="T25" fmla="*/ 71 h 111"/>
                                <a:gd name="T26" fmla="*/ 90 w 90"/>
                                <a:gd name="T27" fmla="*/ 71 h 111"/>
                                <a:gd name="T28" fmla="*/ 76 w 90"/>
                                <a:gd name="T29" fmla="*/ 102 h 111"/>
                                <a:gd name="T30" fmla="*/ 45 w 90"/>
                                <a:gd name="T31" fmla="*/ 111 h 111"/>
                                <a:gd name="T32" fmla="*/ 12 w 90"/>
                                <a:gd name="T33" fmla="*/ 96 h 111"/>
                                <a:gd name="T34" fmla="*/ 0 w 90"/>
                                <a:gd name="T35" fmla="*/ 58 h 111"/>
                                <a:gd name="T36" fmla="*/ 14 w 90"/>
                                <a:gd name="T37" fmla="*/ 15 h 111"/>
                                <a:gd name="T38" fmla="*/ 48 w 90"/>
                                <a:gd name="T39" fmla="*/ 0 h 111"/>
                                <a:gd name="T40" fmla="*/ 48 w 90"/>
                                <a:gd name="T41" fmla="*/ 0 h 111"/>
                                <a:gd name="T42" fmla="*/ 45 w 90"/>
                                <a:gd name="T43" fmla="*/ 0 h 111"/>
                                <a:gd name="T44" fmla="*/ 45 w 90"/>
                                <a:gd name="T45" fmla="*/ 0 h 111"/>
                                <a:gd name="T46" fmla="*/ 45 w 90"/>
                                <a:gd name="T47" fmla="*/ 0 h 1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0" h="111">
                                  <a:moveTo>
                                    <a:pt x="48" y="0"/>
                                  </a:moveTo>
                                  <a:lnTo>
                                    <a:pt x="48" y="0"/>
                                  </a:lnTo>
                                  <a:cubicBezTo>
                                    <a:pt x="60" y="0"/>
                                    <a:pt x="70" y="3"/>
                                    <a:pt x="77" y="8"/>
                                  </a:cubicBezTo>
                                  <a:cubicBezTo>
                                    <a:pt x="84" y="14"/>
                                    <a:pt x="89" y="24"/>
                                    <a:pt x="90" y="38"/>
                                  </a:cubicBezTo>
                                  <a:lnTo>
                                    <a:pt x="73" y="38"/>
                                  </a:lnTo>
                                  <a:cubicBezTo>
                                    <a:pt x="72" y="32"/>
                                    <a:pt x="70" y="26"/>
                                    <a:pt x="66" y="22"/>
                                  </a:cubicBezTo>
                                  <a:cubicBezTo>
                                    <a:pt x="62" y="18"/>
                                    <a:pt x="56" y="16"/>
                                    <a:pt x="48" y="16"/>
                                  </a:cubicBezTo>
                                  <a:cubicBezTo>
                                    <a:pt x="37" y="16"/>
                                    <a:pt x="29" y="21"/>
                                    <a:pt x="24" y="32"/>
                                  </a:cubicBezTo>
                                  <a:cubicBezTo>
                                    <a:pt x="21" y="39"/>
                                    <a:pt x="19" y="48"/>
                                    <a:pt x="19" y="59"/>
                                  </a:cubicBezTo>
                                  <a:cubicBezTo>
                                    <a:pt x="19" y="69"/>
                                    <a:pt x="21" y="78"/>
                                    <a:pt x="26" y="85"/>
                                  </a:cubicBezTo>
                                  <a:cubicBezTo>
                                    <a:pt x="30" y="93"/>
                                    <a:pt x="37" y="96"/>
                                    <a:pt x="47" y="96"/>
                                  </a:cubicBezTo>
                                  <a:cubicBezTo>
                                    <a:pt x="54" y="96"/>
                                    <a:pt x="60" y="94"/>
                                    <a:pt x="64" y="89"/>
                                  </a:cubicBezTo>
                                  <a:cubicBezTo>
                                    <a:pt x="69" y="85"/>
                                    <a:pt x="72" y="79"/>
                                    <a:pt x="73" y="71"/>
                                  </a:cubicBezTo>
                                  <a:lnTo>
                                    <a:pt x="90" y="71"/>
                                  </a:lnTo>
                                  <a:cubicBezTo>
                                    <a:pt x="89" y="85"/>
                                    <a:pt x="84" y="95"/>
                                    <a:pt x="76" y="102"/>
                                  </a:cubicBezTo>
                                  <a:cubicBezTo>
                                    <a:pt x="68" y="108"/>
                                    <a:pt x="58" y="111"/>
                                    <a:pt x="45" y="111"/>
                                  </a:cubicBezTo>
                                  <a:cubicBezTo>
                                    <a:pt x="32" y="111"/>
                                    <a:pt x="21" y="106"/>
                                    <a:pt x="12" y="96"/>
                                  </a:cubicBezTo>
                                  <a:cubicBezTo>
                                    <a:pt x="4" y="86"/>
                                    <a:pt x="0" y="74"/>
                                    <a:pt x="0" y="58"/>
                                  </a:cubicBezTo>
                                  <a:cubicBezTo>
                                    <a:pt x="0" y="40"/>
                                    <a:pt x="5" y="25"/>
                                    <a:pt x="14" y="15"/>
                                  </a:cubicBezTo>
                                  <a:cubicBezTo>
                                    <a:pt x="23" y="5"/>
                                    <a:pt x="34" y="0"/>
                                    <a:pt x="48" y="0"/>
                                  </a:cubicBezTo>
                                  <a:lnTo>
                                    <a:pt x="48" y="0"/>
                                  </a:lnTo>
                                  <a:close/>
                                  <a:moveTo>
                                    <a:pt x="45" y="0"/>
                                  </a:moveTo>
                                  <a:lnTo>
                                    <a:pt x="45" y="0"/>
                                  </a:lnTo>
                                  <a:lnTo>
                                    <a:pt x="45"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45" name="Freeform 1104"/>
                          <wps:cNvSpPr>
                            <a:spLocks noEditPoints="1"/>
                          </wps:cNvSpPr>
                          <wps:spPr bwMode="auto">
                            <a:xfrm>
                              <a:off x="6306" y="1154"/>
                              <a:ext cx="76" cy="89"/>
                            </a:xfrm>
                            <a:custGeom>
                              <a:avLst/>
                              <a:gdLst>
                                <a:gd name="T0" fmla="*/ 50 w 96"/>
                                <a:gd name="T1" fmla="*/ 0 h 112"/>
                                <a:gd name="T2" fmla="*/ 50 w 96"/>
                                <a:gd name="T3" fmla="*/ 0 h 112"/>
                                <a:gd name="T4" fmla="*/ 71 w 96"/>
                                <a:gd name="T5" fmla="*/ 6 h 112"/>
                                <a:gd name="T6" fmla="*/ 88 w 96"/>
                                <a:gd name="T7" fmla="*/ 19 h 112"/>
                                <a:gd name="T8" fmla="*/ 95 w 96"/>
                                <a:gd name="T9" fmla="*/ 38 h 112"/>
                                <a:gd name="T10" fmla="*/ 96 w 96"/>
                                <a:gd name="T11" fmla="*/ 61 h 112"/>
                                <a:gd name="T12" fmla="*/ 19 w 96"/>
                                <a:gd name="T13" fmla="*/ 61 h 112"/>
                                <a:gd name="T14" fmla="*/ 26 w 96"/>
                                <a:gd name="T15" fmla="*/ 87 h 112"/>
                                <a:gd name="T16" fmla="*/ 48 w 96"/>
                                <a:gd name="T17" fmla="*/ 97 h 112"/>
                                <a:gd name="T18" fmla="*/ 71 w 96"/>
                                <a:gd name="T19" fmla="*/ 88 h 112"/>
                                <a:gd name="T20" fmla="*/ 77 w 96"/>
                                <a:gd name="T21" fmla="*/ 75 h 112"/>
                                <a:gd name="T22" fmla="*/ 95 w 96"/>
                                <a:gd name="T23" fmla="*/ 75 h 112"/>
                                <a:gd name="T24" fmla="*/ 90 w 96"/>
                                <a:gd name="T25" fmla="*/ 88 h 112"/>
                                <a:gd name="T26" fmla="*/ 81 w 96"/>
                                <a:gd name="T27" fmla="*/ 100 h 112"/>
                                <a:gd name="T28" fmla="*/ 61 w 96"/>
                                <a:gd name="T29" fmla="*/ 111 h 112"/>
                                <a:gd name="T30" fmla="*/ 47 w 96"/>
                                <a:gd name="T31" fmla="*/ 112 h 112"/>
                                <a:gd name="T32" fmla="*/ 13 w 96"/>
                                <a:gd name="T33" fmla="*/ 98 h 112"/>
                                <a:gd name="T34" fmla="*/ 0 w 96"/>
                                <a:gd name="T35" fmla="*/ 58 h 112"/>
                                <a:gd name="T36" fmla="*/ 14 w 96"/>
                                <a:gd name="T37" fmla="*/ 16 h 112"/>
                                <a:gd name="T38" fmla="*/ 50 w 96"/>
                                <a:gd name="T39" fmla="*/ 0 h 112"/>
                                <a:gd name="T40" fmla="*/ 50 w 96"/>
                                <a:gd name="T41" fmla="*/ 0 h 112"/>
                                <a:gd name="T42" fmla="*/ 78 w 96"/>
                                <a:gd name="T43" fmla="*/ 47 h 112"/>
                                <a:gd name="T44" fmla="*/ 78 w 96"/>
                                <a:gd name="T45" fmla="*/ 47 h 112"/>
                                <a:gd name="T46" fmla="*/ 73 w 96"/>
                                <a:gd name="T47" fmla="*/ 29 h 112"/>
                                <a:gd name="T48" fmla="*/ 49 w 96"/>
                                <a:gd name="T49" fmla="*/ 16 h 112"/>
                                <a:gd name="T50" fmla="*/ 28 w 96"/>
                                <a:gd name="T51" fmla="*/ 25 h 112"/>
                                <a:gd name="T52" fmla="*/ 19 w 96"/>
                                <a:gd name="T53" fmla="*/ 47 h 112"/>
                                <a:gd name="T54" fmla="*/ 78 w 96"/>
                                <a:gd name="T55" fmla="*/ 47 h 112"/>
                                <a:gd name="T56" fmla="*/ 48 w 96"/>
                                <a:gd name="T57" fmla="*/ 0 h 112"/>
                                <a:gd name="T58" fmla="*/ 48 w 96"/>
                                <a:gd name="T59" fmla="*/ 0 h 112"/>
                                <a:gd name="T60" fmla="*/ 48 w 96"/>
                                <a:gd name="T61"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96" h="112">
                                  <a:moveTo>
                                    <a:pt x="50" y="0"/>
                                  </a:moveTo>
                                  <a:lnTo>
                                    <a:pt x="50" y="0"/>
                                  </a:lnTo>
                                  <a:cubicBezTo>
                                    <a:pt x="57" y="0"/>
                                    <a:pt x="64" y="2"/>
                                    <a:pt x="71" y="6"/>
                                  </a:cubicBezTo>
                                  <a:cubicBezTo>
                                    <a:pt x="78" y="9"/>
                                    <a:pt x="84" y="14"/>
                                    <a:pt x="88" y="19"/>
                                  </a:cubicBezTo>
                                  <a:cubicBezTo>
                                    <a:pt x="91" y="25"/>
                                    <a:pt x="93" y="31"/>
                                    <a:pt x="95" y="38"/>
                                  </a:cubicBezTo>
                                  <a:cubicBezTo>
                                    <a:pt x="96" y="43"/>
                                    <a:pt x="96" y="51"/>
                                    <a:pt x="96" y="61"/>
                                  </a:cubicBezTo>
                                  <a:lnTo>
                                    <a:pt x="19" y="61"/>
                                  </a:lnTo>
                                  <a:cubicBezTo>
                                    <a:pt x="19" y="72"/>
                                    <a:pt x="22" y="81"/>
                                    <a:pt x="26" y="87"/>
                                  </a:cubicBezTo>
                                  <a:cubicBezTo>
                                    <a:pt x="31" y="93"/>
                                    <a:pt x="38" y="97"/>
                                    <a:pt x="48" y="97"/>
                                  </a:cubicBezTo>
                                  <a:cubicBezTo>
                                    <a:pt x="58" y="97"/>
                                    <a:pt x="65" y="94"/>
                                    <a:pt x="71" y="88"/>
                                  </a:cubicBezTo>
                                  <a:cubicBezTo>
                                    <a:pt x="74" y="84"/>
                                    <a:pt x="76" y="80"/>
                                    <a:pt x="77" y="75"/>
                                  </a:cubicBezTo>
                                  <a:lnTo>
                                    <a:pt x="95" y="75"/>
                                  </a:lnTo>
                                  <a:cubicBezTo>
                                    <a:pt x="94" y="79"/>
                                    <a:pt x="93" y="83"/>
                                    <a:pt x="90" y="88"/>
                                  </a:cubicBezTo>
                                  <a:cubicBezTo>
                                    <a:pt x="88" y="93"/>
                                    <a:pt x="85" y="97"/>
                                    <a:pt x="81" y="100"/>
                                  </a:cubicBezTo>
                                  <a:cubicBezTo>
                                    <a:pt x="76" y="105"/>
                                    <a:pt x="69" y="109"/>
                                    <a:pt x="61" y="111"/>
                                  </a:cubicBezTo>
                                  <a:cubicBezTo>
                                    <a:pt x="57" y="112"/>
                                    <a:pt x="52" y="112"/>
                                    <a:pt x="47" y="112"/>
                                  </a:cubicBezTo>
                                  <a:cubicBezTo>
                                    <a:pt x="34" y="112"/>
                                    <a:pt x="23" y="107"/>
                                    <a:pt x="13" y="98"/>
                                  </a:cubicBezTo>
                                  <a:cubicBezTo>
                                    <a:pt x="4" y="88"/>
                                    <a:pt x="0" y="75"/>
                                    <a:pt x="0" y="58"/>
                                  </a:cubicBezTo>
                                  <a:cubicBezTo>
                                    <a:pt x="0" y="41"/>
                                    <a:pt x="4" y="27"/>
                                    <a:pt x="14" y="16"/>
                                  </a:cubicBezTo>
                                  <a:cubicBezTo>
                                    <a:pt x="23" y="6"/>
                                    <a:pt x="35" y="0"/>
                                    <a:pt x="50" y="0"/>
                                  </a:cubicBezTo>
                                  <a:lnTo>
                                    <a:pt x="50" y="0"/>
                                  </a:lnTo>
                                  <a:close/>
                                  <a:moveTo>
                                    <a:pt x="78" y="47"/>
                                  </a:moveTo>
                                  <a:lnTo>
                                    <a:pt x="78" y="47"/>
                                  </a:lnTo>
                                  <a:cubicBezTo>
                                    <a:pt x="77" y="39"/>
                                    <a:pt x="76" y="33"/>
                                    <a:pt x="73" y="29"/>
                                  </a:cubicBezTo>
                                  <a:cubicBezTo>
                                    <a:pt x="68" y="20"/>
                                    <a:pt x="60" y="16"/>
                                    <a:pt x="49" y="16"/>
                                  </a:cubicBezTo>
                                  <a:cubicBezTo>
                                    <a:pt x="40" y="16"/>
                                    <a:pt x="34" y="19"/>
                                    <a:pt x="28" y="25"/>
                                  </a:cubicBezTo>
                                  <a:cubicBezTo>
                                    <a:pt x="23" y="31"/>
                                    <a:pt x="20" y="38"/>
                                    <a:pt x="19" y="47"/>
                                  </a:cubicBezTo>
                                  <a:lnTo>
                                    <a:pt x="78" y="47"/>
                                  </a:lnTo>
                                  <a:close/>
                                  <a:moveTo>
                                    <a:pt x="48" y="0"/>
                                  </a:moveTo>
                                  <a:lnTo>
                                    <a:pt x="48" y="0"/>
                                  </a:lnTo>
                                  <a:lnTo>
                                    <a:pt x="4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46" name="Freeform 1105"/>
                          <wps:cNvSpPr>
                            <a:spLocks noEditPoints="1"/>
                          </wps:cNvSpPr>
                          <wps:spPr bwMode="auto">
                            <a:xfrm>
                              <a:off x="6399" y="1154"/>
                              <a:ext cx="70" cy="86"/>
                            </a:xfrm>
                            <a:custGeom>
                              <a:avLst/>
                              <a:gdLst>
                                <a:gd name="T0" fmla="*/ 0 w 87"/>
                                <a:gd name="T1" fmla="*/ 3 h 108"/>
                                <a:gd name="T2" fmla="*/ 0 w 87"/>
                                <a:gd name="T3" fmla="*/ 3 h 108"/>
                                <a:gd name="T4" fmla="*/ 17 w 87"/>
                                <a:gd name="T5" fmla="*/ 3 h 108"/>
                                <a:gd name="T6" fmla="*/ 17 w 87"/>
                                <a:gd name="T7" fmla="*/ 18 h 108"/>
                                <a:gd name="T8" fmla="*/ 33 w 87"/>
                                <a:gd name="T9" fmla="*/ 4 h 108"/>
                                <a:gd name="T10" fmla="*/ 52 w 87"/>
                                <a:gd name="T11" fmla="*/ 0 h 108"/>
                                <a:gd name="T12" fmla="*/ 82 w 87"/>
                                <a:gd name="T13" fmla="*/ 16 h 108"/>
                                <a:gd name="T14" fmla="*/ 87 w 87"/>
                                <a:gd name="T15" fmla="*/ 41 h 108"/>
                                <a:gd name="T16" fmla="*/ 87 w 87"/>
                                <a:gd name="T17" fmla="*/ 108 h 108"/>
                                <a:gd name="T18" fmla="*/ 69 w 87"/>
                                <a:gd name="T19" fmla="*/ 108 h 108"/>
                                <a:gd name="T20" fmla="*/ 69 w 87"/>
                                <a:gd name="T21" fmla="*/ 42 h 108"/>
                                <a:gd name="T22" fmla="*/ 66 w 87"/>
                                <a:gd name="T23" fmla="*/ 26 h 108"/>
                                <a:gd name="T24" fmla="*/ 49 w 87"/>
                                <a:gd name="T25" fmla="*/ 16 h 108"/>
                                <a:gd name="T26" fmla="*/ 38 w 87"/>
                                <a:gd name="T27" fmla="*/ 18 h 108"/>
                                <a:gd name="T28" fmla="*/ 25 w 87"/>
                                <a:gd name="T29" fmla="*/ 26 h 108"/>
                                <a:gd name="T30" fmla="*/ 20 w 87"/>
                                <a:gd name="T31" fmla="*/ 37 h 108"/>
                                <a:gd name="T32" fmla="*/ 18 w 87"/>
                                <a:gd name="T33" fmla="*/ 53 h 108"/>
                                <a:gd name="T34" fmla="*/ 18 w 87"/>
                                <a:gd name="T35" fmla="*/ 108 h 108"/>
                                <a:gd name="T36" fmla="*/ 0 w 87"/>
                                <a:gd name="T37" fmla="*/ 108 h 108"/>
                                <a:gd name="T38" fmla="*/ 0 w 87"/>
                                <a:gd name="T39" fmla="*/ 3 h 108"/>
                                <a:gd name="T40" fmla="*/ 42 w 87"/>
                                <a:gd name="T41" fmla="*/ 0 h 108"/>
                                <a:gd name="T42" fmla="*/ 42 w 87"/>
                                <a:gd name="T43" fmla="*/ 0 h 108"/>
                                <a:gd name="T44" fmla="*/ 42 w 87"/>
                                <a:gd name="T45" fmla="*/ 0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87" h="108">
                                  <a:moveTo>
                                    <a:pt x="0" y="3"/>
                                  </a:moveTo>
                                  <a:lnTo>
                                    <a:pt x="0" y="3"/>
                                  </a:lnTo>
                                  <a:lnTo>
                                    <a:pt x="17" y="3"/>
                                  </a:lnTo>
                                  <a:lnTo>
                                    <a:pt x="17" y="18"/>
                                  </a:lnTo>
                                  <a:cubicBezTo>
                                    <a:pt x="22" y="12"/>
                                    <a:pt x="28" y="7"/>
                                    <a:pt x="33" y="4"/>
                                  </a:cubicBezTo>
                                  <a:cubicBezTo>
                                    <a:pt x="39" y="2"/>
                                    <a:pt x="45" y="0"/>
                                    <a:pt x="52" y="0"/>
                                  </a:cubicBezTo>
                                  <a:cubicBezTo>
                                    <a:pt x="67" y="0"/>
                                    <a:pt x="77" y="6"/>
                                    <a:pt x="82" y="16"/>
                                  </a:cubicBezTo>
                                  <a:cubicBezTo>
                                    <a:pt x="85" y="22"/>
                                    <a:pt x="87" y="30"/>
                                    <a:pt x="87" y="41"/>
                                  </a:cubicBezTo>
                                  <a:lnTo>
                                    <a:pt x="87" y="108"/>
                                  </a:lnTo>
                                  <a:lnTo>
                                    <a:pt x="69" y="108"/>
                                  </a:lnTo>
                                  <a:lnTo>
                                    <a:pt x="69" y="42"/>
                                  </a:lnTo>
                                  <a:cubicBezTo>
                                    <a:pt x="69" y="35"/>
                                    <a:pt x="68" y="30"/>
                                    <a:pt x="66" y="26"/>
                                  </a:cubicBezTo>
                                  <a:cubicBezTo>
                                    <a:pt x="63" y="20"/>
                                    <a:pt x="57" y="16"/>
                                    <a:pt x="49" y="16"/>
                                  </a:cubicBezTo>
                                  <a:cubicBezTo>
                                    <a:pt x="44" y="16"/>
                                    <a:pt x="41" y="17"/>
                                    <a:pt x="38" y="18"/>
                                  </a:cubicBezTo>
                                  <a:cubicBezTo>
                                    <a:pt x="33" y="19"/>
                                    <a:pt x="29" y="22"/>
                                    <a:pt x="25" y="26"/>
                                  </a:cubicBezTo>
                                  <a:cubicBezTo>
                                    <a:pt x="22" y="30"/>
                                    <a:pt x="20" y="33"/>
                                    <a:pt x="20" y="37"/>
                                  </a:cubicBezTo>
                                  <a:cubicBezTo>
                                    <a:pt x="19" y="41"/>
                                    <a:pt x="18" y="46"/>
                                    <a:pt x="18" y="53"/>
                                  </a:cubicBezTo>
                                  <a:lnTo>
                                    <a:pt x="18" y="108"/>
                                  </a:lnTo>
                                  <a:lnTo>
                                    <a:pt x="0" y="108"/>
                                  </a:lnTo>
                                  <a:lnTo>
                                    <a:pt x="0" y="3"/>
                                  </a:lnTo>
                                  <a:close/>
                                  <a:moveTo>
                                    <a:pt x="42" y="0"/>
                                  </a:moveTo>
                                  <a:lnTo>
                                    <a:pt x="42" y="0"/>
                                  </a:lnTo>
                                  <a:lnTo>
                                    <a:pt x="42"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47" name="Freeform 1106"/>
                          <wps:cNvSpPr>
                            <a:spLocks/>
                          </wps:cNvSpPr>
                          <wps:spPr bwMode="auto">
                            <a:xfrm>
                              <a:off x="6481" y="1133"/>
                              <a:ext cx="39" cy="109"/>
                            </a:xfrm>
                            <a:custGeom>
                              <a:avLst/>
                              <a:gdLst>
                                <a:gd name="T0" fmla="*/ 14 w 49"/>
                                <a:gd name="T1" fmla="*/ 0 h 137"/>
                                <a:gd name="T2" fmla="*/ 14 w 49"/>
                                <a:gd name="T3" fmla="*/ 0 h 137"/>
                                <a:gd name="T4" fmla="*/ 32 w 49"/>
                                <a:gd name="T5" fmla="*/ 0 h 137"/>
                                <a:gd name="T6" fmla="*/ 32 w 49"/>
                                <a:gd name="T7" fmla="*/ 30 h 137"/>
                                <a:gd name="T8" fmla="*/ 49 w 49"/>
                                <a:gd name="T9" fmla="*/ 30 h 137"/>
                                <a:gd name="T10" fmla="*/ 49 w 49"/>
                                <a:gd name="T11" fmla="*/ 44 h 137"/>
                                <a:gd name="T12" fmla="*/ 32 w 49"/>
                                <a:gd name="T13" fmla="*/ 44 h 137"/>
                                <a:gd name="T14" fmla="*/ 32 w 49"/>
                                <a:gd name="T15" fmla="*/ 113 h 137"/>
                                <a:gd name="T16" fmla="*/ 36 w 49"/>
                                <a:gd name="T17" fmla="*/ 121 h 137"/>
                                <a:gd name="T18" fmla="*/ 42 w 49"/>
                                <a:gd name="T19" fmla="*/ 122 h 137"/>
                                <a:gd name="T20" fmla="*/ 45 w 49"/>
                                <a:gd name="T21" fmla="*/ 122 h 137"/>
                                <a:gd name="T22" fmla="*/ 49 w 49"/>
                                <a:gd name="T23" fmla="*/ 121 h 137"/>
                                <a:gd name="T24" fmla="*/ 49 w 49"/>
                                <a:gd name="T25" fmla="*/ 135 h 137"/>
                                <a:gd name="T26" fmla="*/ 42 w 49"/>
                                <a:gd name="T27" fmla="*/ 137 h 137"/>
                                <a:gd name="T28" fmla="*/ 35 w 49"/>
                                <a:gd name="T29" fmla="*/ 137 h 137"/>
                                <a:gd name="T30" fmla="*/ 18 w 49"/>
                                <a:gd name="T31" fmla="*/ 131 h 137"/>
                                <a:gd name="T32" fmla="*/ 14 w 49"/>
                                <a:gd name="T33" fmla="*/ 114 h 137"/>
                                <a:gd name="T34" fmla="*/ 14 w 49"/>
                                <a:gd name="T35" fmla="*/ 44 h 137"/>
                                <a:gd name="T36" fmla="*/ 0 w 49"/>
                                <a:gd name="T37" fmla="*/ 44 h 137"/>
                                <a:gd name="T38" fmla="*/ 0 w 49"/>
                                <a:gd name="T39" fmla="*/ 30 h 137"/>
                                <a:gd name="T40" fmla="*/ 14 w 49"/>
                                <a:gd name="T41" fmla="*/ 30 h 137"/>
                                <a:gd name="T42" fmla="*/ 14 w 49"/>
                                <a:gd name="T43" fmla="*/ 0 h 1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49" h="137">
                                  <a:moveTo>
                                    <a:pt x="14" y="0"/>
                                  </a:moveTo>
                                  <a:lnTo>
                                    <a:pt x="14" y="0"/>
                                  </a:lnTo>
                                  <a:lnTo>
                                    <a:pt x="32" y="0"/>
                                  </a:lnTo>
                                  <a:lnTo>
                                    <a:pt x="32" y="30"/>
                                  </a:lnTo>
                                  <a:lnTo>
                                    <a:pt x="49" y="30"/>
                                  </a:lnTo>
                                  <a:lnTo>
                                    <a:pt x="49" y="44"/>
                                  </a:lnTo>
                                  <a:lnTo>
                                    <a:pt x="32" y="44"/>
                                  </a:lnTo>
                                  <a:lnTo>
                                    <a:pt x="32" y="113"/>
                                  </a:lnTo>
                                  <a:cubicBezTo>
                                    <a:pt x="32" y="117"/>
                                    <a:pt x="33" y="119"/>
                                    <a:pt x="36" y="121"/>
                                  </a:cubicBezTo>
                                  <a:cubicBezTo>
                                    <a:pt x="37" y="121"/>
                                    <a:pt x="39" y="122"/>
                                    <a:pt x="42" y="122"/>
                                  </a:cubicBezTo>
                                  <a:cubicBezTo>
                                    <a:pt x="43" y="122"/>
                                    <a:pt x="44" y="122"/>
                                    <a:pt x="45" y="122"/>
                                  </a:cubicBezTo>
                                  <a:cubicBezTo>
                                    <a:pt x="46" y="122"/>
                                    <a:pt x="47" y="121"/>
                                    <a:pt x="49" y="121"/>
                                  </a:cubicBezTo>
                                  <a:lnTo>
                                    <a:pt x="49" y="135"/>
                                  </a:lnTo>
                                  <a:cubicBezTo>
                                    <a:pt x="47" y="136"/>
                                    <a:pt x="45" y="136"/>
                                    <a:pt x="42" y="137"/>
                                  </a:cubicBezTo>
                                  <a:cubicBezTo>
                                    <a:pt x="40" y="137"/>
                                    <a:pt x="38" y="137"/>
                                    <a:pt x="35" y="137"/>
                                  </a:cubicBezTo>
                                  <a:cubicBezTo>
                                    <a:pt x="27" y="137"/>
                                    <a:pt x="21" y="135"/>
                                    <a:pt x="18" y="131"/>
                                  </a:cubicBezTo>
                                  <a:cubicBezTo>
                                    <a:pt x="15" y="126"/>
                                    <a:pt x="14" y="121"/>
                                    <a:pt x="14" y="114"/>
                                  </a:cubicBezTo>
                                  <a:lnTo>
                                    <a:pt x="14" y="44"/>
                                  </a:lnTo>
                                  <a:lnTo>
                                    <a:pt x="0" y="44"/>
                                  </a:lnTo>
                                  <a:lnTo>
                                    <a:pt x="0" y="30"/>
                                  </a:lnTo>
                                  <a:lnTo>
                                    <a:pt x="14" y="30"/>
                                  </a:lnTo>
                                  <a:lnTo>
                                    <a:pt x="14"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48" name="Freeform 1107"/>
                          <wps:cNvSpPr>
                            <a:spLocks/>
                          </wps:cNvSpPr>
                          <wps:spPr bwMode="auto">
                            <a:xfrm>
                              <a:off x="6580" y="1123"/>
                              <a:ext cx="36" cy="150"/>
                            </a:xfrm>
                            <a:custGeom>
                              <a:avLst/>
                              <a:gdLst>
                                <a:gd name="T0" fmla="*/ 46 w 46"/>
                                <a:gd name="T1" fmla="*/ 0 h 189"/>
                                <a:gd name="T2" fmla="*/ 46 w 46"/>
                                <a:gd name="T3" fmla="*/ 0 h 189"/>
                                <a:gd name="T4" fmla="*/ 26 w 46"/>
                                <a:gd name="T5" fmla="*/ 44 h 189"/>
                                <a:gd name="T6" fmla="*/ 19 w 46"/>
                                <a:gd name="T7" fmla="*/ 94 h 189"/>
                                <a:gd name="T8" fmla="*/ 27 w 46"/>
                                <a:gd name="T9" fmla="*/ 147 h 189"/>
                                <a:gd name="T10" fmla="*/ 46 w 46"/>
                                <a:gd name="T11" fmla="*/ 189 h 189"/>
                                <a:gd name="T12" fmla="*/ 34 w 46"/>
                                <a:gd name="T13" fmla="*/ 189 h 189"/>
                                <a:gd name="T14" fmla="*/ 16 w 46"/>
                                <a:gd name="T15" fmla="*/ 160 h 189"/>
                                <a:gd name="T16" fmla="*/ 9 w 46"/>
                                <a:gd name="T17" fmla="*/ 143 h 189"/>
                                <a:gd name="T18" fmla="*/ 1 w 46"/>
                                <a:gd name="T19" fmla="*/ 112 h 189"/>
                                <a:gd name="T20" fmla="*/ 0 w 46"/>
                                <a:gd name="T21" fmla="*/ 95 h 189"/>
                                <a:gd name="T22" fmla="*/ 9 w 46"/>
                                <a:gd name="T23" fmla="*/ 43 h 189"/>
                                <a:gd name="T24" fmla="*/ 33 w 46"/>
                                <a:gd name="T25" fmla="*/ 0 h 189"/>
                                <a:gd name="T26" fmla="*/ 46 w 46"/>
                                <a:gd name="T27" fmla="*/ 0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46" y="0"/>
                                  </a:moveTo>
                                  <a:lnTo>
                                    <a:pt x="46" y="0"/>
                                  </a:lnTo>
                                  <a:cubicBezTo>
                                    <a:pt x="35" y="20"/>
                                    <a:pt x="29" y="35"/>
                                    <a:pt x="26" y="44"/>
                                  </a:cubicBezTo>
                                  <a:cubicBezTo>
                                    <a:pt x="21" y="59"/>
                                    <a:pt x="19" y="75"/>
                                    <a:pt x="19" y="94"/>
                                  </a:cubicBezTo>
                                  <a:cubicBezTo>
                                    <a:pt x="19" y="113"/>
                                    <a:pt x="21" y="131"/>
                                    <a:pt x="27" y="147"/>
                                  </a:cubicBezTo>
                                  <a:cubicBezTo>
                                    <a:pt x="30" y="156"/>
                                    <a:pt x="36" y="170"/>
                                    <a:pt x="46" y="189"/>
                                  </a:cubicBezTo>
                                  <a:lnTo>
                                    <a:pt x="34" y="189"/>
                                  </a:lnTo>
                                  <a:cubicBezTo>
                                    <a:pt x="25" y="174"/>
                                    <a:pt x="19" y="164"/>
                                    <a:pt x="16" y="160"/>
                                  </a:cubicBezTo>
                                  <a:cubicBezTo>
                                    <a:pt x="14" y="156"/>
                                    <a:pt x="11" y="150"/>
                                    <a:pt x="9" y="143"/>
                                  </a:cubicBezTo>
                                  <a:cubicBezTo>
                                    <a:pt x="5" y="133"/>
                                    <a:pt x="3" y="123"/>
                                    <a:pt x="1" y="112"/>
                                  </a:cubicBezTo>
                                  <a:cubicBezTo>
                                    <a:pt x="0" y="106"/>
                                    <a:pt x="0" y="101"/>
                                    <a:pt x="0" y="95"/>
                                  </a:cubicBezTo>
                                  <a:cubicBezTo>
                                    <a:pt x="0" y="76"/>
                                    <a:pt x="3" y="59"/>
                                    <a:pt x="9" y="43"/>
                                  </a:cubicBezTo>
                                  <a:cubicBezTo>
                                    <a:pt x="13" y="34"/>
                                    <a:pt x="21" y="19"/>
                                    <a:pt x="33" y="0"/>
                                  </a:cubicBezTo>
                                  <a:lnTo>
                                    <a:pt x="46"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49" name="Freeform 1108"/>
                          <wps:cNvSpPr>
                            <a:spLocks noEditPoints="1"/>
                          </wps:cNvSpPr>
                          <wps:spPr bwMode="auto">
                            <a:xfrm>
                              <a:off x="6628" y="1128"/>
                              <a:ext cx="76" cy="115"/>
                            </a:xfrm>
                            <a:custGeom>
                              <a:avLst/>
                              <a:gdLst>
                                <a:gd name="T0" fmla="*/ 19 w 95"/>
                                <a:gd name="T1" fmla="*/ 107 h 145"/>
                                <a:gd name="T2" fmla="*/ 19 w 95"/>
                                <a:gd name="T3" fmla="*/ 107 h 145"/>
                                <a:gd name="T4" fmla="*/ 31 w 95"/>
                                <a:gd name="T5" fmla="*/ 128 h 145"/>
                                <a:gd name="T6" fmla="*/ 43 w 95"/>
                                <a:gd name="T7" fmla="*/ 131 h 145"/>
                                <a:gd name="T8" fmla="*/ 65 w 95"/>
                                <a:gd name="T9" fmla="*/ 120 h 145"/>
                                <a:gd name="T10" fmla="*/ 77 w 95"/>
                                <a:gd name="T11" fmla="*/ 77 h 145"/>
                                <a:gd name="T12" fmla="*/ 63 w 95"/>
                                <a:gd name="T13" fmla="*/ 90 h 145"/>
                                <a:gd name="T14" fmla="*/ 44 w 95"/>
                                <a:gd name="T15" fmla="*/ 94 h 145"/>
                                <a:gd name="T16" fmla="*/ 12 w 95"/>
                                <a:gd name="T17" fmla="*/ 81 h 145"/>
                                <a:gd name="T18" fmla="*/ 0 w 95"/>
                                <a:gd name="T19" fmla="*/ 48 h 145"/>
                                <a:gd name="T20" fmla="*/ 11 w 95"/>
                                <a:gd name="T21" fmla="*/ 15 h 145"/>
                                <a:gd name="T22" fmla="*/ 46 w 95"/>
                                <a:gd name="T23" fmla="*/ 0 h 145"/>
                                <a:gd name="T24" fmla="*/ 89 w 95"/>
                                <a:gd name="T25" fmla="*/ 28 h 145"/>
                                <a:gd name="T26" fmla="*/ 95 w 95"/>
                                <a:gd name="T27" fmla="*/ 66 h 145"/>
                                <a:gd name="T28" fmla="*/ 87 w 95"/>
                                <a:gd name="T29" fmla="*/ 112 h 145"/>
                                <a:gd name="T30" fmla="*/ 44 w 95"/>
                                <a:gd name="T31" fmla="*/ 145 h 145"/>
                                <a:gd name="T32" fmla="*/ 12 w 95"/>
                                <a:gd name="T33" fmla="*/ 134 h 145"/>
                                <a:gd name="T34" fmla="*/ 1 w 95"/>
                                <a:gd name="T35" fmla="*/ 107 h 145"/>
                                <a:gd name="T36" fmla="*/ 19 w 95"/>
                                <a:gd name="T37" fmla="*/ 107 h 145"/>
                                <a:gd name="T38" fmla="*/ 46 w 95"/>
                                <a:gd name="T39" fmla="*/ 78 h 145"/>
                                <a:gd name="T40" fmla="*/ 46 w 95"/>
                                <a:gd name="T41" fmla="*/ 78 h 145"/>
                                <a:gd name="T42" fmla="*/ 66 w 95"/>
                                <a:gd name="T43" fmla="*/ 71 h 145"/>
                                <a:gd name="T44" fmla="*/ 74 w 95"/>
                                <a:gd name="T45" fmla="*/ 47 h 145"/>
                                <a:gd name="T46" fmla="*/ 66 w 95"/>
                                <a:gd name="T47" fmla="*/ 24 h 145"/>
                                <a:gd name="T48" fmla="*/ 47 w 95"/>
                                <a:gd name="T49" fmla="*/ 16 h 145"/>
                                <a:gd name="T50" fmla="*/ 26 w 95"/>
                                <a:gd name="T51" fmla="*/ 25 h 145"/>
                                <a:gd name="T52" fmla="*/ 18 w 95"/>
                                <a:gd name="T53" fmla="*/ 48 h 145"/>
                                <a:gd name="T54" fmla="*/ 25 w 95"/>
                                <a:gd name="T55" fmla="*/ 70 h 145"/>
                                <a:gd name="T56" fmla="*/ 46 w 95"/>
                                <a:gd name="T57" fmla="*/ 78 h 145"/>
                                <a:gd name="T58" fmla="*/ 46 w 95"/>
                                <a:gd name="T59" fmla="*/ 7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95" h="145">
                                  <a:moveTo>
                                    <a:pt x="19" y="107"/>
                                  </a:moveTo>
                                  <a:lnTo>
                                    <a:pt x="19" y="107"/>
                                  </a:lnTo>
                                  <a:cubicBezTo>
                                    <a:pt x="20" y="117"/>
                                    <a:pt x="24" y="124"/>
                                    <a:pt x="31" y="128"/>
                                  </a:cubicBezTo>
                                  <a:cubicBezTo>
                                    <a:pt x="34" y="130"/>
                                    <a:pt x="38" y="131"/>
                                    <a:pt x="43" y="131"/>
                                  </a:cubicBezTo>
                                  <a:cubicBezTo>
                                    <a:pt x="51" y="131"/>
                                    <a:pt x="59" y="127"/>
                                    <a:pt x="65" y="120"/>
                                  </a:cubicBezTo>
                                  <a:cubicBezTo>
                                    <a:pt x="71" y="113"/>
                                    <a:pt x="75" y="98"/>
                                    <a:pt x="77" y="77"/>
                                  </a:cubicBezTo>
                                  <a:cubicBezTo>
                                    <a:pt x="73" y="83"/>
                                    <a:pt x="69" y="87"/>
                                    <a:pt x="63" y="90"/>
                                  </a:cubicBezTo>
                                  <a:cubicBezTo>
                                    <a:pt x="57" y="93"/>
                                    <a:pt x="51" y="94"/>
                                    <a:pt x="44" y="94"/>
                                  </a:cubicBezTo>
                                  <a:cubicBezTo>
                                    <a:pt x="30" y="94"/>
                                    <a:pt x="20" y="90"/>
                                    <a:pt x="12" y="81"/>
                                  </a:cubicBezTo>
                                  <a:cubicBezTo>
                                    <a:pt x="4" y="73"/>
                                    <a:pt x="0" y="62"/>
                                    <a:pt x="0" y="48"/>
                                  </a:cubicBezTo>
                                  <a:cubicBezTo>
                                    <a:pt x="0" y="36"/>
                                    <a:pt x="4" y="24"/>
                                    <a:pt x="11" y="15"/>
                                  </a:cubicBezTo>
                                  <a:cubicBezTo>
                                    <a:pt x="19" y="5"/>
                                    <a:pt x="31" y="0"/>
                                    <a:pt x="46" y="0"/>
                                  </a:cubicBezTo>
                                  <a:cubicBezTo>
                                    <a:pt x="67" y="0"/>
                                    <a:pt x="81" y="9"/>
                                    <a:pt x="89" y="28"/>
                                  </a:cubicBezTo>
                                  <a:cubicBezTo>
                                    <a:pt x="93" y="38"/>
                                    <a:pt x="95" y="51"/>
                                    <a:pt x="95" y="66"/>
                                  </a:cubicBezTo>
                                  <a:cubicBezTo>
                                    <a:pt x="95" y="83"/>
                                    <a:pt x="93" y="99"/>
                                    <a:pt x="87" y="112"/>
                                  </a:cubicBezTo>
                                  <a:cubicBezTo>
                                    <a:pt x="79" y="134"/>
                                    <a:pt x="64" y="145"/>
                                    <a:pt x="44" y="145"/>
                                  </a:cubicBezTo>
                                  <a:cubicBezTo>
                                    <a:pt x="30" y="145"/>
                                    <a:pt x="19" y="142"/>
                                    <a:pt x="12" y="134"/>
                                  </a:cubicBezTo>
                                  <a:cubicBezTo>
                                    <a:pt x="5" y="127"/>
                                    <a:pt x="1" y="118"/>
                                    <a:pt x="1" y="107"/>
                                  </a:cubicBezTo>
                                  <a:lnTo>
                                    <a:pt x="19" y="107"/>
                                  </a:lnTo>
                                  <a:close/>
                                  <a:moveTo>
                                    <a:pt x="46" y="78"/>
                                  </a:moveTo>
                                  <a:lnTo>
                                    <a:pt x="46" y="78"/>
                                  </a:lnTo>
                                  <a:cubicBezTo>
                                    <a:pt x="53" y="78"/>
                                    <a:pt x="60" y="76"/>
                                    <a:pt x="66" y="71"/>
                                  </a:cubicBezTo>
                                  <a:cubicBezTo>
                                    <a:pt x="71" y="67"/>
                                    <a:pt x="74" y="59"/>
                                    <a:pt x="74" y="47"/>
                                  </a:cubicBezTo>
                                  <a:cubicBezTo>
                                    <a:pt x="74" y="37"/>
                                    <a:pt x="72" y="29"/>
                                    <a:pt x="66" y="24"/>
                                  </a:cubicBezTo>
                                  <a:cubicBezTo>
                                    <a:pt x="61" y="19"/>
                                    <a:pt x="55" y="16"/>
                                    <a:pt x="47" y="16"/>
                                  </a:cubicBezTo>
                                  <a:cubicBezTo>
                                    <a:pt x="38" y="16"/>
                                    <a:pt x="31" y="19"/>
                                    <a:pt x="26" y="25"/>
                                  </a:cubicBezTo>
                                  <a:cubicBezTo>
                                    <a:pt x="21" y="31"/>
                                    <a:pt x="18" y="38"/>
                                    <a:pt x="18" y="48"/>
                                  </a:cubicBezTo>
                                  <a:cubicBezTo>
                                    <a:pt x="18" y="57"/>
                                    <a:pt x="20" y="65"/>
                                    <a:pt x="25" y="70"/>
                                  </a:cubicBezTo>
                                  <a:cubicBezTo>
                                    <a:pt x="29" y="76"/>
                                    <a:pt x="37" y="78"/>
                                    <a:pt x="46" y="78"/>
                                  </a:cubicBezTo>
                                  <a:lnTo>
                                    <a:pt x="46" y="7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50" name="Freeform 1109"/>
                          <wps:cNvSpPr>
                            <a:spLocks/>
                          </wps:cNvSpPr>
                          <wps:spPr bwMode="auto">
                            <a:xfrm>
                              <a:off x="6717" y="1130"/>
                              <a:ext cx="77" cy="113"/>
                            </a:xfrm>
                            <a:custGeom>
                              <a:avLst/>
                              <a:gdLst>
                                <a:gd name="T0" fmla="*/ 18 w 97"/>
                                <a:gd name="T1" fmla="*/ 103 h 143"/>
                                <a:gd name="T2" fmla="*/ 18 w 97"/>
                                <a:gd name="T3" fmla="*/ 103 h 143"/>
                                <a:gd name="T4" fmla="*/ 32 w 97"/>
                                <a:gd name="T5" fmla="*/ 124 h 143"/>
                                <a:gd name="T6" fmla="*/ 47 w 97"/>
                                <a:gd name="T7" fmla="*/ 127 h 143"/>
                                <a:gd name="T8" fmla="*/ 70 w 97"/>
                                <a:gd name="T9" fmla="*/ 117 h 143"/>
                                <a:gd name="T10" fmla="*/ 78 w 97"/>
                                <a:gd name="T11" fmla="*/ 95 h 143"/>
                                <a:gd name="T12" fmla="*/ 69 w 97"/>
                                <a:gd name="T13" fmla="*/ 72 h 143"/>
                                <a:gd name="T14" fmla="*/ 47 w 97"/>
                                <a:gd name="T15" fmla="*/ 64 h 143"/>
                                <a:gd name="T16" fmla="*/ 32 w 97"/>
                                <a:gd name="T17" fmla="*/ 68 h 143"/>
                                <a:gd name="T18" fmla="*/ 20 w 97"/>
                                <a:gd name="T19" fmla="*/ 77 h 143"/>
                                <a:gd name="T20" fmla="*/ 5 w 97"/>
                                <a:gd name="T21" fmla="*/ 77 h 143"/>
                                <a:gd name="T22" fmla="*/ 16 w 97"/>
                                <a:gd name="T23" fmla="*/ 0 h 143"/>
                                <a:gd name="T24" fmla="*/ 89 w 97"/>
                                <a:gd name="T25" fmla="*/ 0 h 143"/>
                                <a:gd name="T26" fmla="*/ 89 w 97"/>
                                <a:gd name="T27" fmla="*/ 18 h 143"/>
                                <a:gd name="T28" fmla="*/ 29 w 97"/>
                                <a:gd name="T29" fmla="*/ 18 h 143"/>
                                <a:gd name="T30" fmla="*/ 23 w 97"/>
                                <a:gd name="T31" fmla="*/ 57 h 143"/>
                                <a:gd name="T32" fmla="*/ 32 w 97"/>
                                <a:gd name="T33" fmla="*/ 51 h 143"/>
                                <a:gd name="T34" fmla="*/ 51 w 97"/>
                                <a:gd name="T35" fmla="*/ 48 h 143"/>
                                <a:gd name="T36" fmla="*/ 84 w 97"/>
                                <a:gd name="T37" fmla="*/ 61 h 143"/>
                                <a:gd name="T38" fmla="*/ 97 w 97"/>
                                <a:gd name="T39" fmla="*/ 92 h 143"/>
                                <a:gd name="T40" fmla="*/ 85 w 97"/>
                                <a:gd name="T41" fmla="*/ 128 h 143"/>
                                <a:gd name="T42" fmla="*/ 45 w 97"/>
                                <a:gd name="T43" fmla="*/ 143 h 143"/>
                                <a:gd name="T44" fmla="*/ 15 w 97"/>
                                <a:gd name="T45" fmla="*/ 133 h 143"/>
                                <a:gd name="T46" fmla="*/ 0 w 97"/>
                                <a:gd name="T47" fmla="*/ 103 h 143"/>
                                <a:gd name="T48" fmla="*/ 18 w 97"/>
                                <a:gd name="T49" fmla="*/ 103 h 1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7" h="143">
                                  <a:moveTo>
                                    <a:pt x="18" y="103"/>
                                  </a:moveTo>
                                  <a:lnTo>
                                    <a:pt x="18" y="103"/>
                                  </a:lnTo>
                                  <a:cubicBezTo>
                                    <a:pt x="20" y="113"/>
                                    <a:pt x="24" y="120"/>
                                    <a:pt x="32" y="124"/>
                                  </a:cubicBezTo>
                                  <a:cubicBezTo>
                                    <a:pt x="37" y="126"/>
                                    <a:pt x="42" y="127"/>
                                    <a:pt x="47" y="127"/>
                                  </a:cubicBezTo>
                                  <a:cubicBezTo>
                                    <a:pt x="58" y="127"/>
                                    <a:pt x="65" y="124"/>
                                    <a:pt x="70" y="117"/>
                                  </a:cubicBezTo>
                                  <a:cubicBezTo>
                                    <a:pt x="75" y="111"/>
                                    <a:pt x="78" y="103"/>
                                    <a:pt x="78" y="95"/>
                                  </a:cubicBezTo>
                                  <a:cubicBezTo>
                                    <a:pt x="78" y="85"/>
                                    <a:pt x="75" y="77"/>
                                    <a:pt x="69" y="72"/>
                                  </a:cubicBezTo>
                                  <a:cubicBezTo>
                                    <a:pt x="63" y="67"/>
                                    <a:pt x="56" y="64"/>
                                    <a:pt x="47" y="64"/>
                                  </a:cubicBezTo>
                                  <a:cubicBezTo>
                                    <a:pt x="41" y="64"/>
                                    <a:pt x="36" y="65"/>
                                    <a:pt x="32" y="68"/>
                                  </a:cubicBezTo>
                                  <a:cubicBezTo>
                                    <a:pt x="27" y="70"/>
                                    <a:pt x="23" y="73"/>
                                    <a:pt x="20" y="77"/>
                                  </a:cubicBezTo>
                                  <a:lnTo>
                                    <a:pt x="5" y="77"/>
                                  </a:lnTo>
                                  <a:lnTo>
                                    <a:pt x="16" y="0"/>
                                  </a:lnTo>
                                  <a:lnTo>
                                    <a:pt x="89" y="0"/>
                                  </a:lnTo>
                                  <a:lnTo>
                                    <a:pt x="89" y="18"/>
                                  </a:lnTo>
                                  <a:lnTo>
                                    <a:pt x="29" y="18"/>
                                  </a:lnTo>
                                  <a:lnTo>
                                    <a:pt x="23" y="57"/>
                                  </a:lnTo>
                                  <a:cubicBezTo>
                                    <a:pt x="26" y="54"/>
                                    <a:pt x="29" y="53"/>
                                    <a:pt x="32" y="51"/>
                                  </a:cubicBezTo>
                                  <a:cubicBezTo>
                                    <a:pt x="38" y="49"/>
                                    <a:pt x="44" y="48"/>
                                    <a:pt x="51" y="48"/>
                                  </a:cubicBezTo>
                                  <a:cubicBezTo>
                                    <a:pt x="64" y="48"/>
                                    <a:pt x="75" y="52"/>
                                    <a:pt x="84" y="61"/>
                                  </a:cubicBezTo>
                                  <a:cubicBezTo>
                                    <a:pt x="93" y="69"/>
                                    <a:pt x="97" y="79"/>
                                    <a:pt x="97" y="92"/>
                                  </a:cubicBezTo>
                                  <a:cubicBezTo>
                                    <a:pt x="97" y="106"/>
                                    <a:pt x="93" y="117"/>
                                    <a:pt x="85" y="128"/>
                                  </a:cubicBezTo>
                                  <a:cubicBezTo>
                                    <a:pt x="77" y="138"/>
                                    <a:pt x="63" y="143"/>
                                    <a:pt x="45" y="143"/>
                                  </a:cubicBezTo>
                                  <a:cubicBezTo>
                                    <a:pt x="34" y="143"/>
                                    <a:pt x="24" y="140"/>
                                    <a:pt x="15" y="133"/>
                                  </a:cubicBezTo>
                                  <a:cubicBezTo>
                                    <a:pt x="6" y="127"/>
                                    <a:pt x="1" y="117"/>
                                    <a:pt x="0" y="103"/>
                                  </a:cubicBezTo>
                                  <a:lnTo>
                                    <a:pt x="18" y="10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51" name="Freeform 1110"/>
                          <wps:cNvSpPr>
                            <a:spLocks noEditPoints="1"/>
                          </wps:cNvSpPr>
                          <wps:spPr bwMode="auto">
                            <a:xfrm>
                              <a:off x="6807" y="1129"/>
                              <a:ext cx="131" cy="114"/>
                            </a:xfrm>
                            <a:custGeom>
                              <a:avLst/>
                              <a:gdLst>
                                <a:gd name="T0" fmla="*/ 131 w 165"/>
                                <a:gd name="T1" fmla="*/ 72 h 144"/>
                                <a:gd name="T2" fmla="*/ 131 w 165"/>
                                <a:gd name="T3" fmla="*/ 72 h 144"/>
                                <a:gd name="T4" fmla="*/ 155 w 165"/>
                                <a:gd name="T5" fmla="*/ 82 h 144"/>
                                <a:gd name="T6" fmla="*/ 165 w 165"/>
                                <a:gd name="T7" fmla="*/ 106 h 144"/>
                                <a:gd name="T8" fmla="*/ 155 w 165"/>
                                <a:gd name="T9" fmla="*/ 130 h 144"/>
                                <a:gd name="T10" fmla="*/ 131 w 165"/>
                                <a:gd name="T11" fmla="*/ 140 h 144"/>
                                <a:gd name="T12" fmla="*/ 107 w 165"/>
                                <a:gd name="T13" fmla="*/ 130 h 144"/>
                                <a:gd name="T14" fmla="*/ 96 w 165"/>
                                <a:gd name="T15" fmla="*/ 106 h 144"/>
                                <a:gd name="T16" fmla="*/ 107 w 165"/>
                                <a:gd name="T17" fmla="*/ 82 h 144"/>
                                <a:gd name="T18" fmla="*/ 131 w 165"/>
                                <a:gd name="T19" fmla="*/ 72 h 144"/>
                                <a:gd name="T20" fmla="*/ 131 w 165"/>
                                <a:gd name="T21" fmla="*/ 72 h 144"/>
                                <a:gd name="T22" fmla="*/ 117 w 165"/>
                                <a:gd name="T23" fmla="*/ 0 h 144"/>
                                <a:gd name="T24" fmla="*/ 117 w 165"/>
                                <a:gd name="T25" fmla="*/ 0 h 144"/>
                                <a:gd name="T26" fmla="*/ 128 w 165"/>
                                <a:gd name="T27" fmla="*/ 0 h 144"/>
                                <a:gd name="T28" fmla="*/ 49 w 165"/>
                                <a:gd name="T29" fmla="*/ 144 h 144"/>
                                <a:gd name="T30" fmla="*/ 38 w 165"/>
                                <a:gd name="T31" fmla="*/ 144 h 144"/>
                                <a:gd name="T32" fmla="*/ 117 w 165"/>
                                <a:gd name="T33" fmla="*/ 0 h 144"/>
                                <a:gd name="T34" fmla="*/ 34 w 165"/>
                                <a:gd name="T35" fmla="*/ 58 h 144"/>
                                <a:gd name="T36" fmla="*/ 34 w 165"/>
                                <a:gd name="T37" fmla="*/ 58 h 144"/>
                                <a:gd name="T38" fmla="*/ 48 w 165"/>
                                <a:gd name="T39" fmla="*/ 52 h 144"/>
                                <a:gd name="T40" fmla="*/ 54 w 165"/>
                                <a:gd name="T41" fmla="*/ 38 h 144"/>
                                <a:gd name="T42" fmla="*/ 48 w 165"/>
                                <a:gd name="T43" fmla="*/ 23 h 144"/>
                                <a:gd name="T44" fmla="*/ 34 w 165"/>
                                <a:gd name="T45" fmla="*/ 17 h 144"/>
                                <a:gd name="T46" fmla="*/ 20 w 165"/>
                                <a:gd name="T47" fmla="*/ 23 h 144"/>
                                <a:gd name="T48" fmla="*/ 14 w 165"/>
                                <a:gd name="T49" fmla="*/ 38 h 144"/>
                                <a:gd name="T50" fmla="*/ 20 w 165"/>
                                <a:gd name="T51" fmla="*/ 52 h 144"/>
                                <a:gd name="T52" fmla="*/ 34 w 165"/>
                                <a:gd name="T53" fmla="*/ 58 h 144"/>
                                <a:gd name="T54" fmla="*/ 34 w 165"/>
                                <a:gd name="T55" fmla="*/ 58 h 144"/>
                                <a:gd name="T56" fmla="*/ 34 w 165"/>
                                <a:gd name="T57" fmla="*/ 3 h 144"/>
                                <a:gd name="T58" fmla="*/ 34 w 165"/>
                                <a:gd name="T59" fmla="*/ 3 h 144"/>
                                <a:gd name="T60" fmla="*/ 58 w 165"/>
                                <a:gd name="T61" fmla="*/ 13 h 144"/>
                                <a:gd name="T62" fmla="*/ 68 w 165"/>
                                <a:gd name="T63" fmla="*/ 38 h 144"/>
                                <a:gd name="T64" fmla="*/ 58 w 165"/>
                                <a:gd name="T65" fmla="*/ 62 h 144"/>
                                <a:gd name="T66" fmla="*/ 34 w 165"/>
                                <a:gd name="T67" fmla="*/ 72 h 144"/>
                                <a:gd name="T68" fmla="*/ 10 w 165"/>
                                <a:gd name="T69" fmla="*/ 62 h 144"/>
                                <a:gd name="T70" fmla="*/ 0 w 165"/>
                                <a:gd name="T71" fmla="*/ 38 h 144"/>
                                <a:gd name="T72" fmla="*/ 10 w 165"/>
                                <a:gd name="T73" fmla="*/ 13 h 144"/>
                                <a:gd name="T74" fmla="*/ 34 w 165"/>
                                <a:gd name="T75" fmla="*/ 3 h 144"/>
                                <a:gd name="T76" fmla="*/ 34 w 165"/>
                                <a:gd name="T77" fmla="*/ 3 h 144"/>
                                <a:gd name="T78" fmla="*/ 131 w 165"/>
                                <a:gd name="T79" fmla="*/ 126 h 144"/>
                                <a:gd name="T80" fmla="*/ 131 w 165"/>
                                <a:gd name="T81" fmla="*/ 126 h 144"/>
                                <a:gd name="T82" fmla="*/ 145 w 165"/>
                                <a:gd name="T83" fmla="*/ 120 h 144"/>
                                <a:gd name="T84" fmla="*/ 151 w 165"/>
                                <a:gd name="T85" fmla="*/ 106 h 144"/>
                                <a:gd name="T86" fmla="*/ 145 w 165"/>
                                <a:gd name="T87" fmla="*/ 92 h 144"/>
                                <a:gd name="T88" fmla="*/ 131 w 165"/>
                                <a:gd name="T89" fmla="*/ 86 h 144"/>
                                <a:gd name="T90" fmla="*/ 116 w 165"/>
                                <a:gd name="T91" fmla="*/ 92 h 144"/>
                                <a:gd name="T92" fmla="*/ 110 w 165"/>
                                <a:gd name="T93" fmla="*/ 106 h 144"/>
                                <a:gd name="T94" fmla="*/ 116 w 165"/>
                                <a:gd name="T95" fmla="*/ 120 h 144"/>
                                <a:gd name="T96" fmla="*/ 131 w 165"/>
                                <a:gd name="T97" fmla="*/ 126 h 144"/>
                                <a:gd name="T98" fmla="*/ 131 w 165"/>
                                <a:gd name="T99" fmla="*/ 126 h 14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165" h="144">
                                  <a:moveTo>
                                    <a:pt x="131" y="72"/>
                                  </a:moveTo>
                                  <a:lnTo>
                                    <a:pt x="131" y="72"/>
                                  </a:lnTo>
                                  <a:cubicBezTo>
                                    <a:pt x="140" y="72"/>
                                    <a:pt x="148" y="75"/>
                                    <a:pt x="155" y="82"/>
                                  </a:cubicBezTo>
                                  <a:cubicBezTo>
                                    <a:pt x="162" y="88"/>
                                    <a:pt x="165" y="97"/>
                                    <a:pt x="165" y="106"/>
                                  </a:cubicBezTo>
                                  <a:cubicBezTo>
                                    <a:pt x="165" y="115"/>
                                    <a:pt x="162" y="124"/>
                                    <a:pt x="155" y="130"/>
                                  </a:cubicBezTo>
                                  <a:cubicBezTo>
                                    <a:pt x="148" y="137"/>
                                    <a:pt x="140" y="140"/>
                                    <a:pt x="131" y="140"/>
                                  </a:cubicBezTo>
                                  <a:cubicBezTo>
                                    <a:pt x="121" y="140"/>
                                    <a:pt x="113" y="137"/>
                                    <a:pt x="107" y="130"/>
                                  </a:cubicBezTo>
                                  <a:cubicBezTo>
                                    <a:pt x="100" y="124"/>
                                    <a:pt x="96" y="115"/>
                                    <a:pt x="96" y="106"/>
                                  </a:cubicBezTo>
                                  <a:cubicBezTo>
                                    <a:pt x="96" y="97"/>
                                    <a:pt x="100" y="88"/>
                                    <a:pt x="107" y="82"/>
                                  </a:cubicBezTo>
                                  <a:cubicBezTo>
                                    <a:pt x="113" y="75"/>
                                    <a:pt x="121" y="72"/>
                                    <a:pt x="131" y="72"/>
                                  </a:cubicBezTo>
                                  <a:lnTo>
                                    <a:pt x="131" y="72"/>
                                  </a:lnTo>
                                  <a:close/>
                                  <a:moveTo>
                                    <a:pt x="117" y="0"/>
                                  </a:moveTo>
                                  <a:lnTo>
                                    <a:pt x="117" y="0"/>
                                  </a:lnTo>
                                  <a:lnTo>
                                    <a:pt x="128" y="0"/>
                                  </a:lnTo>
                                  <a:lnTo>
                                    <a:pt x="49" y="144"/>
                                  </a:lnTo>
                                  <a:lnTo>
                                    <a:pt x="38" y="144"/>
                                  </a:lnTo>
                                  <a:lnTo>
                                    <a:pt x="117" y="0"/>
                                  </a:lnTo>
                                  <a:close/>
                                  <a:moveTo>
                                    <a:pt x="34" y="58"/>
                                  </a:moveTo>
                                  <a:lnTo>
                                    <a:pt x="34" y="58"/>
                                  </a:lnTo>
                                  <a:cubicBezTo>
                                    <a:pt x="40" y="58"/>
                                    <a:pt x="45" y="56"/>
                                    <a:pt x="48" y="52"/>
                                  </a:cubicBezTo>
                                  <a:cubicBezTo>
                                    <a:pt x="52" y="48"/>
                                    <a:pt x="54" y="43"/>
                                    <a:pt x="54" y="38"/>
                                  </a:cubicBezTo>
                                  <a:cubicBezTo>
                                    <a:pt x="54" y="32"/>
                                    <a:pt x="52" y="27"/>
                                    <a:pt x="48" y="23"/>
                                  </a:cubicBezTo>
                                  <a:cubicBezTo>
                                    <a:pt x="45" y="19"/>
                                    <a:pt x="40" y="17"/>
                                    <a:pt x="34" y="17"/>
                                  </a:cubicBezTo>
                                  <a:cubicBezTo>
                                    <a:pt x="28" y="17"/>
                                    <a:pt x="24" y="19"/>
                                    <a:pt x="20" y="23"/>
                                  </a:cubicBezTo>
                                  <a:cubicBezTo>
                                    <a:pt x="16" y="27"/>
                                    <a:pt x="14" y="32"/>
                                    <a:pt x="14" y="38"/>
                                  </a:cubicBezTo>
                                  <a:cubicBezTo>
                                    <a:pt x="14" y="43"/>
                                    <a:pt x="16" y="48"/>
                                    <a:pt x="20" y="52"/>
                                  </a:cubicBezTo>
                                  <a:cubicBezTo>
                                    <a:pt x="24" y="56"/>
                                    <a:pt x="28" y="58"/>
                                    <a:pt x="34" y="58"/>
                                  </a:cubicBezTo>
                                  <a:lnTo>
                                    <a:pt x="34" y="58"/>
                                  </a:lnTo>
                                  <a:close/>
                                  <a:moveTo>
                                    <a:pt x="34" y="3"/>
                                  </a:moveTo>
                                  <a:lnTo>
                                    <a:pt x="34" y="3"/>
                                  </a:lnTo>
                                  <a:cubicBezTo>
                                    <a:pt x="44" y="3"/>
                                    <a:pt x="52" y="7"/>
                                    <a:pt x="58" y="13"/>
                                  </a:cubicBezTo>
                                  <a:cubicBezTo>
                                    <a:pt x="65" y="20"/>
                                    <a:pt x="68" y="28"/>
                                    <a:pt x="68" y="38"/>
                                  </a:cubicBezTo>
                                  <a:cubicBezTo>
                                    <a:pt x="68" y="47"/>
                                    <a:pt x="65" y="55"/>
                                    <a:pt x="58" y="62"/>
                                  </a:cubicBezTo>
                                  <a:cubicBezTo>
                                    <a:pt x="52" y="69"/>
                                    <a:pt x="44" y="72"/>
                                    <a:pt x="34" y="72"/>
                                  </a:cubicBezTo>
                                  <a:cubicBezTo>
                                    <a:pt x="25" y="72"/>
                                    <a:pt x="16" y="69"/>
                                    <a:pt x="10" y="62"/>
                                  </a:cubicBezTo>
                                  <a:cubicBezTo>
                                    <a:pt x="3" y="55"/>
                                    <a:pt x="0" y="47"/>
                                    <a:pt x="0" y="38"/>
                                  </a:cubicBezTo>
                                  <a:cubicBezTo>
                                    <a:pt x="0" y="28"/>
                                    <a:pt x="3" y="20"/>
                                    <a:pt x="10" y="13"/>
                                  </a:cubicBezTo>
                                  <a:cubicBezTo>
                                    <a:pt x="16" y="7"/>
                                    <a:pt x="25" y="3"/>
                                    <a:pt x="34" y="3"/>
                                  </a:cubicBezTo>
                                  <a:lnTo>
                                    <a:pt x="34" y="3"/>
                                  </a:lnTo>
                                  <a:close/>
                                  <a:moveTo>
                                    <a:pt x="131" y="126"/>
                                  </a:moveTo>
                                  <a:lnTo>
                                    <a:pt x="131" y="126"/>
                                  </a:lnTo>
                                  <a:cubicBezTo>
                                    <a:pt x="136" y="126"/>
                                    <a:pt x="141" y="124"/>
                                    <a:pt x="145" y="120"/>
                                  </a:cubicBezTo>
                                  <a:cubicBezTo>
                                    <a:pt x="149" y="116"/>
                                    <a:pt x="151" y="112"/>
                                    <a:pt x="151" y="106"/>
                                  </a:cubicBezTo>
                                  <a:cubicBezTo>
                                    <a:pt x="151" y="100"/>
                                    <a:pt x="149" y="96"/>
                                    <a:pt x="145" y="92"/>
                                  </a:cubicBezTo>
                                  <a:cubicBezTo>
                                    <a:pt x="141" y="88"/>
                                    <a:pt x="136" y="86"/>
                                    <a:pt x="131" y="86"/>
                                  </a:cubicBezTo>
                                  <a:cubicBezTo>
                                    <a:pt x="125" y="86"/>
                                    <a:pt x="120" y="88"/>
                                    <a:pt x="116" y="92"/>
                                  </a:cubicBezTo>
                                  <a:cubicBezTo>
                                    <a:pt x="112" y="96"/>
                                    <a:pt x="110" y="100"/>
                                    <a:pt x="110" y="106"/>
                                  </a:cubicBezTo>
                                  <a:cubicBezTo>
                                    <a:pt x="110" y="112"/>
                                    <a:pt x="112" y="116"/>
                                    <a:pt x="116" y="120"/>
                                  </a:cubicBezTo>
                                  <a:cubicBezTo>
                                    <a:pt x="120" y="124"/>
                                    <a:pt x="125" y="126"/>
                                    <a:pt x="131" y="126"/>
                                  </a:cubicBezTo>
                                  <a:lnTo>
                                    <a:pt x="131" y="126"/>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52" name="Freeform 1111"/>
                          <wps:cNvSpPr>
                            <a:spLocks noEditPoints="1"/>
                          </wps:cNvSpPr>
                          <wps:spPr bwMode="auto">
                            <a:xfrm>
                              <a:off x="6997" y="1122"/>
                              <a:ext cx="102" cy="121"/>
                            </a:xfrm>
                            <a:custGeom>
                              <a:avLst/>
                              <a:gdLst>
                                <a:gd name="T0" fmla="*/ 67 w 128"/>
                                <a:gd name="T1" fmla="*/ 0 h 152"/>
                                <a:gd name="T2" fmla="*/ 67 w 128"/>
                                <a:gd name="T3" fmla="*/ 0 h 152"/>
                                <a:gd name="T4" fmla="*/ 110 w 128"/>
                                <a:gd name="T5" fmla="*/ 14 h 152"/>
                                <a:gd name="T6" fmla="*/ 127 w 128"/>
                                <a:gd name="T7" fmla="*/ 47 h 152"/>
                                <a:gd name="T8" fmla="*/ 108 w 128"/>
                                <a:gd name="T9" fmla="*/ 47 h 152"/>
                                <a:gd name="T10" fmla="*/ 95 w 128"/>
                                <a:gd name="T11" fmla="*/ 25 h 152"/>
                                <a:gd name="T12" fmla="*/ 68 w 128"/>
                                <a:gd name="T13" fmla="*/ 17 h 152"/>
                                <a:gd name="T14" fmla="*/ 33 w 128"/>
                                <a:gd name="T15" fmla="*/ 32 h 152"/>
                                <a:gd name="T16" fmla="*/ 20 w 128"/>
                                <a:gd name="T17" fmla="*/ 78 h 152"/>
                                <a:gd name="T18" fmla="*/ 32 w 128"/>
                                <a:gd name="T19" fmla="*/ 119 h 152"/>
                                <a:gd name="T20" fmla="*/ 67 w 128"/>
                                <a:gd name="T21" fmla="*/ 135 h 152"/>
                                <a:gd name="T22" fmla="*/ 100 w 128"/>
                                <a:gd name="T23" fmla="*/ 118 h 152"/>
                                <a:gd name="T24" fmla="*/ 109 w 128"/>
                                <a:gd name="T25" fmla="*/ 95 h 152"/>
                                <a:gd name="T26" fmla="*/ 128 w 128"/>
                                <a:gd name="T27" fmla="*/ 95 h 152"/>
                                <a:gd name="T28" fmla="*/ 111 w 128"/>
                                <a:gd name="T29" fmla="*/ 133 h 152"/>
                                <a:gd name="T30" fmla="*/ 65 w 128"/>
                                <a:gd name="T31" fmla="*/ 152 h 152"/>
                                <a:gd name="T32" fmla="*/ 22 w 128"/>
                                <a:gd name="T33" fmla="*/ 137 h 152"/>
                                <a:gd name="T34" fmla="*/ 0 w 128"/>
                                <a:gd name="T35" fmla="*/ 74 h 152"/>
                                <a:gd name="T36" fmla="*/ 17 w 128"/>
                                <a:gd name="T37" fmla="*/ 22 h 152"/>
                                <a:gd name="T38" fmla="*/ 67 w 128"/>
                                <a:gd name="T39" fmla="*/ 0 h 152"/>
                                <a:gd name="T40" fmla="*/ 67 w 128"/>
                                <a:gd name="T41" fmla="*/ 0 h 152"/>
                                <a:gd name="T42" fmla="*/ 63 w 128"/>
                                <a:gd name="T43" fmla="*/ 0 h 152"/>
                                <a:gd name="T44" fmla="*/ 63 w 128"/>
                                <a:gd name="T45" fmla="*/ 0 h 152"/>
                                <a:gd name="T46" fmla="*/ 63 w 128"/>
                                <a:gd name="T47" fmla="*/ 0 h 1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128" h="152">
                                  <a:moveTo>
                                    <a:pt x="67" y="0"/>
                                  </a:moveTo>
                                  <a:lnTo>
                                    <a:pt x="67" y="0"/>
                                  </a:lnTo>
                                  <a:cubicBezTo>
                                    <a:pt x="86" y="0"/>
                                    <a:pt x="100" y="4"/>
                                    <a:pt x="110" y="14"/>
                                  </a:cubicBezTo>
                                  <a:cubicBezTo>
                                    <a:pt x="120" y="24"/>
                                    <a:pt x="126" y="35"/>
                                    <a:pt x="127" y="47"/>
                                  </a:cubicBezTo>
                                  <a:lnTo>
                                    <a:pt x="108" y="47"/>
                                  </a:lnTo>
                                  <a:cubicBezTo>
                                    <a:pt x="106" y="38"/>
                                    <a:pt x="101" y="30"/>
                                    <a:pt x="95" y="25"/>
                                  </a:cubicBezTo>
                                  <a:cubicBezTo>
                                    <a:pt x="88" y="19"/>
                                    <a:pt x="79" y="17"/>
                                    <a:pt x="68" y="17"/>
                                  </a:cubicBezTo>
                                  <a:cubicBezTo>
                                    <a:pt x="53" y="17"/>
                                    <a:pt x="42" y="22"/>
                                    <a:pt x="33" y="32"/>
                                  </a:cubicBezTo>
                                  <a:cubicBezTo>
                                    <a:pt x="24" y="42"/>
                                    <a:pt x="20" y="57"/>
                                    <a:pt x="20" y="78"/>
                                  </a:cubicBezTo>
                                  <a:cubicBezTo>
                                    <a:pt x="20" y="95"/>
                                    <a:pt x="24" y="108"/>
                                    <a:pt x="32" y="119"/>
                                  </a:cubicBezTo>
                                  <a:cubicBezTo>
                                    <a:pt x="40" y="130"/>
                                    <a:pt x="51" y="135"/>
                                    <a:pt x="67" y="135"/>
                                  </a:cubicBezTo>
                                  <a:cubicBezTo>
                                    <a:pt x="82" y="135"/>
                                    <a:pt x="93" y="129"/>
                                    <a:pt x="100" y="118"/>
                                  </a:cubicBezTo>
                                  <a:cubicBezTo>
                                    <a:pt x="104" y="112"/>
                                    <a:pt x="107" y="105"/>
                                    <a:pt x="109" y="95"/>
                                  </a:cubicBezTo>
                                  <a:lnTo>
                                    <a:pt x="128" y="95"/>
                                  </a:lnTo>
                                  <a:cubicBezTo>
                                    <a:pt x="127" y="110"/>
                                    <a:pt x="121" y="123"/>
                                    <a:pt x="111" y="133"/>
                                  </a:cubicBezTo>
                                  <a:cubicBezTo>
                                    <a:pt x="100" y="146"/>
                                    <a:pt x="84" y="152"/>
                                    <a:pt x="65" y="152"/>
                                  </a:cubicBezTo>
                                  <a:cubicBezTo>
                                    <a:pt x="48" y="152"/>
                                    <a:pt x="34" y="147"/>
                                    <a:pt x="22" y="137"/>
                                  </a:cubicBezTo>
                                  <a:cubicBezTo>
                                    <a:pt x="7" y="123"/>
                                    <a:pt x="0" y="103"/>
                                    <a:pt x="0" y="74"/>
                                  </a:cubicBezTo>
                                  <a:cubicBezTo>
                                    <a:pt x="0" y="53"/>
                                    <a:pt x="5" y="35"/>
                                    <a:pt x="17" y="22"/>
                                  </a:cubicBezTo>
                                  <a:cubicBezTo>
                                    <a:pt x="29" y="7"/>
                                    <a:pt x="46" y="0"/>
                                    <a:pt x="67" y="0"/>
                                  </a:cubicBezTo>
                                  <a:lnTo>
                                    <a:pt x="67" y="0"/>
                                  </a:lnTo>
                                  <a:close/>
                                  <a:moveTo>
                                    <a:pt x="63" y="0"/>
                                  </a:moveTo>
                                  <a:lnTo>
                                    <a:pt x="63" y="0"/>
                                  </a:lnTo>
                                  <a:lnTo>
                                    <a:pt x="63"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53" name="Freeform 1112"/>
                          <wps:cNvSpPr>
                            <a:spLocks/>
                          </wps:cNvSpPr>
                          <wps:spPr bwMode="auto">
                            <a:xfrm>
                              <a:off x="7122" y="1125"/>
                              <a:ext cx="15" cy="115"/>
                            </a:xfrm>
                            <a:custGeom>
                              <a:avLst/>
                              <a:gdLst>
                                <a:gd name="T0" fmla="*/ 0 w 20"/>
                                <a:gd name="T1" fmla="*/ 0 h 145"/>
                                <a:gd name="T2" fmla="*/ 0 w 20"/>
                                <a:gd name="T3" fmla="*/ 0 h 145"/>
                                <a:gd name="T4" fmla="*/ 20 w 20"/>
                                <a:gd name="T5" fmla="*/ 0 h 145"/>
                                <a:gd name="T6" fmla="*/ 20 w 20"/>
                                <a:gd name="T7" fmla="*/ 145 h 145"/>
                                <a:gd name="T8" fmla="*/ 0 w 20"/>
                                <a:gd name="T9" fmla="*/ 145 h 145"/>
                                <a:gd name="T10" fmla="*/ 0 w 20"/>
                                <a:gd name="T11" fmla="*/ 0 h 145"/>
                              </a:gdLst>
                              <a:ahLst/>
                              <a:cxnLst>
                                <a:cxn ang="0">
                                  <a:pos x="T0" y="T1"/>
                                </a:cxn>
                                <a:cxn ang="0">
                                  <a:pos x="T2" y="T3"/>
                                </a:cxn>
                                <a:cxn ang="0">
                                  <a:pos x="T4" y="T5"/>
                                </a:cxn>
                                <a:cxn ang="0">
                                  <a:pos x="T6" y="T7"/>
                                </a:cxn>
                                <a:cxn ang="0">
                                  <a:pos x="T8" y="T9"/>
                                </a:cxn>
                                <a:cxn ang="0">
                                  <a:pos x="T10" y="T11"/>
                                </a:cxn>
                              </a:cxnLst>
                              <a:rect l="0" t="0" r="r" b="b"/>
                              <a:pathLst>
                                <a:path w="20" h="145">
                                  <a:moveTo>
                                    <a:pt x="0" y="0"/>
                                  </a:moveTo>
                                  <a:lnTo>
                                    <a:pt x="0" y="0"/>
                                  </a:lnTo>
                                  <a:lnTo>
                                    <a:pt x="20" y="0"/>
                                  </a:lnTo>
                                  <a:lnTo>
                                    <a:pt x="20" y="145"/>
                                  </a:lnTo>
                                  <a:lnTo>
                                    <a:pt x="0" y="145"/>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54" name="Freeform 1113"/>
                          <wps:cNvSpPr>
                            <a:spLocks/>
                          </wps:cNvSpPr>
                          <wps:spPr bwMode="auto">
                            <a:xfrm>
                              <a:off x="7157" y="1123"/>
                              <a:ext cx="36" cy="150"/>
                            </a:xfrm>
                            <a:custGeom>
                              <a:avLst/>
                              <a:gdLst>
                                <a:gd name="T0" fmla="*/ 0 w 46"/>
                                <a:gd name="T1" fmla="*/ 189 h 189"/>
                                <a:gd name="T2" fmla="*/ 0 w 46"/>
                                <a:gd name="T3" fmla="*/ 189 h 189"/>
                                <a:gd name="T4" fmla="*/ 20 w 46"/>
                                <a:gd name="T5" fmla="*/ 144 h 189"/>
                                <a:gd name="T6" fmla="*/ 27 w 46"/>
                                <a:gd name="T7" fmla="*/ 94 h 189"/>
                                <a:gd name="T8" fmla="*/ 19 w 46"/>
                                <a:gd name="T9" fmla="*/ 42 h 189"/>
                                <a:gd name="T10" fmla="*/ 0 w 46"/>
                                <a:gd name="T11" fmla="*/ 0 h 189"/>
                                <a:gd name="T12" fmla="*/ 11 w 46"/>
                                <a:gd name="T13" fmla="*/ 0 h 189"/>
                                <a:gd name="T14" fmla="*/ 30 w 46"/>
                                <a:gd name="T15" fmla="*/ 30 h 189"/>
                                <a:gd name="T16" fmla="*/ 37 w 46"/>
                                <a:gd name="T17" fmla="*/ 46 h 189"/>
                                <a:gd name="T18" fmla="*/ 44 w 46"/>
                                <a:gd name="T19" fmla="*/ 70 h 189"/>
                                <a:gd name="T20" fmla="*/ 46 w 46"/>
                                <a:gd name="T21" fmla="*/ 93 h 189"/>
                                <a:gd name="T22" fmla="*/ 36 w 46"/>
                                <a:gd name="T23" fmla="*/ 145 h 189"/>
                                <a:gd name="T24" fmla="*/ 12 w 46"/>
                                <a:gd name="T25" fmla="*/ 189 h 189"/>
                                <a:gd name="T26" fmla="*/ 0 w 46"/>
                                <a:gd name="T27" fmla="*/ 189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0" y="189"/>
                                  </a:moveTo>
                                  <a:lnTo>
                                    <a:pt x="0" y="189"/>
                                  </a:lnTo>
                                  <a:cubicBezTo>
                                    <a:pt x="10" y="168"/>
                                    <a:pt x="17" y="153"/>
                                    <a:pt x="20" y="144"/>
                                  </a:cubicBezTo>
                                  <a:cubicBezTo>
                                    <a:pt x="25" y="130"/>
                                    <a:pt x="27" y="113"/>
                                    <a:pt x="27" y="94"/>
                                  </a:cubicBezTo>
                                  <a:cubicBezTo>
                                    <a:pt x="27" y="75"/>
                                    <a:pt x="24" y="58"/>
                                    <a:pt x="19" y="42"/>
                                  </a:cubicBezTo>
                                  <a:cubicBezTo>
                                    <a:pt x="16" y="32"/>
                                    <a:pt x="9" y="18"/>
                                    <a:pt x="0" y="0"/>
                                  </a:cubicBezTo>
                                  <a:lnTo>
                                    <a:pt x="11" y="0"/>
                                  </a:lnTo>
                                  <a:cubicBezTo>
                                    <a:pt x="22" y="16"/>
                                    <a:pt x="28" y="26"/>
                                    <a:pt x="30" y="30"/>
                                  </a:cubicBezTo>
                                  <a:cubicBezTo>
                                    <a:pt x="32" y="34"/>
                                    <a:pt x="34" y="39"/>
                                    <a:pt x="37" y="46"/>
                                  </a:cubicBezTo>
                                  <a:cubicBezTo>
                                    <a:pt x="40" y="54"/>
                                    <a:pt x="42" y="62"/>
                                    <a:pt x="44" y="70"/>
                                  </a:cubicBezTo>
                                  <a:cubicBezTo>
                                    <a:pt x="45" y="78"/>
                                    <a:pt x="46" y="86"/>
                                    <a:pt x="46" y="93"/>
                                  </a:cubicBezTo>
                                  <a:cubicBezTo>
                                    <a:pt x="46" y="113"/>
                                    <a:pt x="42" y="130"/>
                                    <a:pt x="36" y="145"/>
                                  </a:cubicBezTo>
                                  <a:cubicBezTo>
                                    <a:pt x="32" y="155"/>
                                    <a:pt x="24" y="170"/>
                                    <a:pt x="12" y="189"/>
                                  </a:cubicBezTo>
                                  <a:lnTo>
                                    <a:pt x="0" y="18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55" name="Freeform 1114"/>
                          <wps:cNvSpPr>
                            <a:spLocks/>
                          </wps:cNvSpPr>
                          <wps:spPr bwMode="auto">
                            <a:xfrm>
                              <a:off x="5984" y="2697"/>
                              <a:ext cx="41" cy="112"/>
                            </a:xfrm>
                            <a:custGeom>
                              <a:avLst/>
                              <a:gdLst>
                                <a:gd name="T0" fmla="*/ 0 w 52"/>
                                <a:gd name="T1" fmla="*/ 41 h 141"/>
                                <a:gd name="T2" fmla="*/ 0 w 52"/>
                                <a:gd name="T3" fmla="*/ 41 h 141"/>
                                <a:gd name="T4" fmla="*/ 0 w 52"/>
                                <a:gd name="T5" fmla="*/ 27 h 141"/>
                                <a:gd name="T6" fmla="*/ 27 w 52"/>
                                <a:gd name="T7" fmla="*/ 21 h 141"/>
                                <a:gd name="T8" fmla="*/ 38 w 52"/>
                                <a:gd name="T9" fmla="*/ 0 h 141"/>
                                <a:gd name="T10" fmla="*/ 52 w 52"/>
                                <a:gd name="T11" fmla="*/ 0 h 141"/>
                                <a:gd name="T12" fmla="*/ 52 w 52"/>
                                <a:gd name="T13" fmla="*/ 141 h 141"/>
                                <a:gd name="T14" fmla="*/ 33 w 52"/>
                                <a:gd name="T15" fmla="*/ 141 h 141"/>
                                <a:gd name="T16" fmla="*/ 33 w 52"/>
                                <a:gd name="T17" fmla="*/ 41 h 141"/>
                                <a:gd name="T18" fmla="*/ 0 w 52"/>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1">
                                  <a:moveTo>
                                    <a:pt x="0" y="41"/>
                                  </a:moveTo>
                                  <a:lnTo>
                                    <a:pt x="0" y="41"/>
                                  </a:lnTo>
                                  <a:lnTo>
                                    <a:pt x="0" y="27"/>
                                  </a:lnTo>
                                  <a:cubicBezTo>
                                    <a:pt x="13" y="26"/>
                                    <a:pt x="22" y="24"/>
                                    <a:pt x="27" y="21"/>
                                  </a:cubicBezTo>
                                  <a:cubicBezTo>
                                    <a:pt x="32" y="18"/>
                                    <a:pt x="36" y="11"/>
                                    <a:pt x="38" y="0"/>
                                  </a:cubicBezTo>
                                  <a:lnTo>
                                    <a:pt x="52" y="0"/>
                                  </a:lnTo>
                                  <a:lnTo>
                                    <a:pt x="52" y="141"/>
                                  </a:lnTo>
                                  <a:lnTo>
                                    <a:pt x="33" y="141"/>
                                  </a:lnTo>
                                  <a:lnTo>
                                    <a:pt x="33"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56" name="Freeform 1115"/>
                          <wps:cNvSpPr>
                            <a:spLocks noEditPoints="1"/>
                          </wps:cNvSpPr>
                          <wps:spPr bwMode="auto">
                            <a:xfrm>
                              <a:off x="6064" y="2696"/>
                              <a:ext cx="77" cy="116"/>
                            </a:xfrm>
                            <a:custGeom>
                              <a:avLst/>
                              <a:gdLst>
                                <a:gd name="T0" fmla="*/ 51 w 97"/>
                                <a:gd name="T1" fmla="*/ 0 h 146"/>
                                <a:gd name="T2" fmla="*/ 51 w 97"/>
                                <a:gd name="T3" fmla="*/ 0 h 146"/>
                                <a:gd name="T4" fmla="*/ 84 w 97"/>
                                <a:gd name="T5" fmla="*/ 13 h 146"/>
                                <a:gd name="T6" fmla="*/ 94 w 97"/>
                                <a:gd name="T7" fmla="*/ 38 h 146"/>
                                <a:gd name="T8" fmla="*/ 76 w 97"/>
                                <a:gd name="T9" fmla="*/ 38 h 146"/>
                                <a:gd name="T10" fmla="*/ 71 w 97"/>
                                <a:gd name="T11" fmla="*/ 25 h 146"/>
                                <a:gd name="T12" fmla="*/ 52 w 97"/>
                                <a:gd name="T13" fmla="*/ 16 h 146"/>
                                <a:gd name="T14" fmla="*/ 28 w 97"/>
                                <a:gd name="T15" fmla="*/ 30 h 146"/>
                                <a:gd name="T16" fmla="*/ 18 w 97"/>
                                <a:gd name="T17" fmla="*/ 69 h 146"/>
                                <a:gd name="T18" fmla="*/ 34 w 97"/>
                                <a:gd name="T19" fmla="*/ 56 h 146"/>
                                <a:gd name="T20" fmla="*/ 53 w 97"/>
                                <a:gd name="T21" fmla="*/ 52 h 146"/>
                                <a:gd name="T22" fmla="*/ 84 w 97"/>
                                <a:gd name="T23" fmla="*/ 63 h 146"/>
                                <a:gd name="T24" fmla="*/ 97 w 97"/>
                                <a:gd name="T25" fmla="*/ 97 h 146"/>
                                <a:gd name="T26" fmla="*/ 84 w 97"/>
                                <a:gd name="T27" fmla="*/ 131 h 146"/>
                                <a:gd name="T28" fmla="*/ 49 w 97"/>
                                <a:gd name="T29" fmla="*/ 146 h 146"/>
                                <a:gd name="T30" fmla="*/ 14 w 97"/>
                                <a:gd name="T31" fmla="*/ 131 h 146"/>
                                <a:gd name="T32" fmla="*/ 0 w 97"/>
                                <a:gd name="T33" fmla="*/ 80 h 146"/>
                                <a:gd name="T34" fmla="*/ 6 w 97"/>
                                <a:gd name="T35" fmla="*/ 35 h 146"/>
                                <a:gd name="T36" fmla="*/ 51 w 97"/>
                                <a:gd name="T37" fmla="*/ 0 h 146"/>
                                <a:gd name="T38" fmla="*/ 51 w 97"/>
                                <a:gd name="T39" fmla="*/ 0 h 146"/>
                                <a:gd name="T40" fmla="*/ 50 w 97"/>
                                <a:gd name="T41" fmla="*/ 130 h 146"/>
                                <a:gd name="T42" fmla="*/ 50 w 97"/>
                                <a:gd name="T43" fmla="*/ 130 h 146"/>
                                <a:gd name="T44" fmla="*/ 71 w 97"/>
                                <a:gd name="T45" fmla="*/ 121 h 146"/>
                                <a:gd name="T46" fmla="*/ 78 w 97"/>
                                <a:gd name="T47" fmla="*/ 98 h 146"/>
                                <a:gd name="T48" fmla="*/ 72 w 97"/>
                                <a:gd name="T49" fmla="*/ 78 h 146"/>
                                <a:gd name="T50" fmla="*/ 49 w 97"/>
                                <a:gd name="T51" fmla="*/ 68 h 146"/>
                                <a:gd name="T52" fmla="*/ 29 w 97"/>
                                <a:gd name="T53" fmla="*/ 75 h 146"/>
                                <a:gd name="T54" fmla="*/ 21 w 97"/>
                                <a:gd name="T55" fmla="*/ 98 h 146"/>
                                <a:gd name="T56" fmla="*/ 28 w 97"/>
                                <a:gd name="T57" fmla="*/ 121 h 146"/>
                                <a:gd name="T58" fmla="*/ 50 w 97"/>
                                <a:gd name="T59" fmla="*/ 130 h 146"/>
                                <a:gd name="T60" fmla="*/ 50 w 97"/>
                                <a:gd name="T61" fmla="*/ 130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97" h="146">
                                  <a:moveTo>
                                    <a:pt x="51" y="0"/>
                                  </a:moveTo>
                                  <a:lnTo>
                                    <a:pt x="51" y="0"/>
                                  </a:lnTo>
                                  <a:cubicBezTo>
                                    <a:pt x="67" y="0"/>
                                    <a:pt x="78" y="4"/>
                                    <a:pt x="84" y="13"/>
                                  </a:cubicBezTo>
                                  <a:cubicBezTo>
                                    <a:pt x="91" y="21"/>
                                    <a:pt x="94" y="29"/>
                                    <a:pt x="94" y="38"/>
                                  </a:cubicBezTo>
                                  <a:lnTo>
                                    <a:pt x="76" y="38"/>
                                  </a:lnTo>
                                  <a:cubicBezTo>
                                    <a:pt x="75" y="32"/>
                                    <a:pt x="73" y="28"/>
                                    <a:pt x="71" y="25"/>
                                  </a:cubicBezTo>
                                  <a:cubicBezTo>
                                    <a:pt x="67" y="19"/>
                                    <a:pt x="60" y="16"/>
                                    <a:pt x="52" y="16"/>
                                  </a:cubicBezTo>
                                  <a:cubicBezTo>
                                    <a:pt x="42" y="16"/>
                                    <a:pt x="34" y="20"/>
                                    <a:pt x="28" y="30"/>
                                  </a:cubicBezTo>
                                  <a:cubicBezTo>
                                    <a:pt x="22" y="39"/>
                                    <a:pt x="19" y="52"/>
                                    <a:pt x="18" y="69"/>
                                  </a:cubicBezTo>
                                  <a:cubicBezTo>
                                    <a:pt x="22" y="63"/>
                                    <a:pt x="27" y="59"/>
                                    <a:pt x="34" y="56"/>
                                  </a:cubicBezTo>
                                  <a:cubicBezTo>
                                    <a:pt x="39" y="53"/>
                                    <a:pt x="46" y="52"/>
                                    <a:pt x="53" y="52"/>
                                  </a:cubicBezTo>
                                  <a:cubicBezTo>
                                    <a:pt x="64" y="52"/>
                                    <a:pt x="75" y="55"/>
                                    <a:pt x="84" y="63"/>
                                  </a:cubicBezTo>
                                  <a:cubicBezTo>
                                    <a:pt x="92" y="71"/>
                                    <a:pt x="97" y="82"/>
                                    <a:pt x="97" y="97"/>
                                  </a:cubicBezTo>
                                  <a:cubicBezTo>
                                    <a:pt x="97" y="110"/>
                                    <a:pt x="93" y="121"/>
                                    <a:pt x="84" y="131"/>
                                  </a:cubicBezTo>
                                  <a:cubicBezTo>
                                    <a:pt x="76" y="141"/>
                                    <a:pt x="64" y="146"/>
                                    <a:pt x="49" y="146"/>
                                  </a:cubicBezTo>
                                  <a:cubicBezTo>
                                    <a:pt x="35" y="146"/>
                                    <a:pt x="24" y="141"/>
                                    <a:pt x="14" y="131"/>
                                  </a:cubicBezTo>
                                  <a:cubicBezTo>
                                    <a:pt x="5" y="121"/>
                                    <a:pt x="0" y="104"/>
                                    <a:pt x="0" y="80"/>
                                  </a:cubicBezTo>
                                  <a:cubicBezTo>
                                    <a:pt x="0" y="62"/>
                                    <a:pt x="2" y="48"/>
                                    <a:pt x="6" y="35"/>
                                  </a:cubicBezTo>
                                  <a:cubicBezTo>
                                    <a:pt x="15" y="12"/>
                                    <a:pt x="30" y="0"/>
                                    <a:pt x="51" y="0"/>
                                  </a:cubicBezTo>
                                  <a:lnTo>
                                    <a:pt x="51" y="0"/>
                                  </a:lnTo>
                                  <a:close/>
                                  <a:moveTo>
                                    <a:pt x="50" y="130"/>
                                  </a:moveTo>
                                  <a:lnTo>
                                    <a:pt x="50" y="130"/>
                                  </a:lnTo>
                                  <a:cubicBezTo>
                                    <a:pt x="59" y="130"/>
                                    <a:pt x="66" y="127"/>
                                    <a:pt x="71" y="121"/>
                                  </a:cubicBezTo>
                                  <a:cubicBezTo>
                                    <a:pt x="76" y="114"/>
                                    <a:pt x="78" y="107"/>
                                    <a:pt x="78" y="98"/>
                                  </a:cubicBezTo>
                                  <a:cubicBezTo>
                                    <a:pt x="78" y="91"/>
                                    <a:pt x="76" y="84"/>
                                    <a:pt x="72" y="78"/>
                                  </a:cubicBezTo>
                                  <a:cubicBezTo>
                                    <a:pt x="68" y="71"/>
                                    <a:pt x="60" y="68"/>
                                    <a:pt x="49" y="68"/>
                                  </a:cubicBezTo>
                                  <a:cubicBezTo>
                                    <a:pt x="42" y="68"/>
                                    <a:pt x="35" y="70"/>
                                    <a:pt x="29" y="75"/>
                                  </a:cubicBezTo>
                                  <a:cubicBezTo>
                                    <a:pt x="23" y="80"/>
                                    <a:pt x="21" y="88"/>
                                    <a:pt x="21" y="98"/>
                                  </a:cubicBezTo>
                                  <a:cubicBezTo>
                                    <a:pt x="21" y="107"/>
                                    <a:pt x="23" y="115"/>
                                    <a:pt x="28" y="121"/>
                                  </a:cubicBezTo>
                                  <a:cubicBezTo>
                                    <a:pt x="34" y="127"/>
                                    <a:pt x="41" y="130"/>
                                    <a:pt x="50" y="130"/>
                                  </a:cubicBezTo>
                                  <a:lnTo>
                                    <a:pt x="50" y="13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57" name="Freeform 1116"/>
                          <wps:cNvSpPr>
                            <a:spLocks/>
                          </wps:cNvSpPr>
                          <wps:spPr bwMode="auto">
                            <a:xfrm>
                              <a:off x="6161" y="2792"/>
                              <a:ext cx="17" cy="17"/>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58" name="Freeform 1117"/>
                          <wps:cNvSpPr>
                            <a:spLocks noEditPoints="1"/>
                          </wps:cNvSpPr>
                          <wps:spPr bwMode="auto">
                            <a:xfrm>
                              <a:off x="6198" y="2697"/>
                              <a:ext cx="77" cy="115"/>
                            </a:xfrm>
                            <a:custGeom>
                              <a:avLst/>
                              <a:gdLst>
                                <a:gd name="T0" fmla="*/ 48 w 97"/>
                                <a:gd name="T1" fmla="*/ 0 h 145"/>
                                <a:gd name="T2" fmla="*/ 48 w 97"/>
                                <a:gd name="T3" fmla="*/ 0 h 145"/>
                                <a:gd name="T4" fmla="*/ 88 w 97"/>
                                <a:gd name="T5" fmla="*/ 22 h 145"/>
                                <a:gd name="T6" fmla="*/ 97 w 97"/>
                                <a:gd name="T7" fmla="*/ 70 h 145"/>
                                <a:gd name="T8" fmla="*/ 89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9 h 145"/>
                                <a:gd name="T24" fmla="*/ 48 w 97"/>
                                <a:gd name="T25" fmla="*/ 129 h 145"/>
                                <a:gd name="T26" fmla="*/ 70 w 97"/>
                                <a:gd name="T27" fmla="*/ 116 h 145"/>
                                <a:gd name="T28" fmla="*/ 78 w 97"/>
                                <a:gd name="T29" fmla="*/ 71 h 145"/>
                                <a:gd name="T30" fmla="*/ 72 w 97"/>
                                <a:gd name="T31" fmla="*/ 31 h 145"/>
                                <a:gd name="T32" fmla="*/ 49 w 97"/>
                                <a:gd name="T33" fmla="*/ 16 h 145"/>
                                <a:gd name="T34" fmla="*/ 26 w 97"/>
                                <a:gd name="T35" fmla="*/ 31 h 145"/>
                                <a:gd name="T36" fmla="*/ 19 w 97"/>
                                <a:gd name="T37" fmla="*/ 74 h 145"/>
                                <a:gd name="T38" fmla="*/ 24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80" y="7"/>
                                    <a:pt x="88" y="22"/>
                                  </a:cubicBezTo>
                                  <a:cubicBezTo>
                                    <a:pt x="94" y="34"/>
                                    <a:pt x="97" y="50"/>
                                    <a:pt x="97" y="70"/>
                                  </a:cubicBezTo>
                                  <a:cubicBezTo>
                                    <a:pt x="97" y="89"/>
                                    <a:pt x="94" y="105"/>
                                    <a:pt x="89" y="118"/>
                                  </a:cubicBezTo>
                                  <a:cubicBezTo>
                                    <a:pt x="80" y="136"/>
                                    <a:pt x="67" y="145"/>
                                    <a:pt x="48" y="145"/>
                                  </a:cubicBezTo>
                                  <a:cubicBezTo>
                                    <a:pt x="31" y="145"/>
                                    <a:pt x="18" y="138"/>
                                    <a:pt x="10" y="123"/>
                                  </a:cubicBezTo>
                                  <a:cubicBezTo>
                                    <a:pt x="3" y="111"/>
                                    <a:pt x="0" y="94"/>
                                    <a:pt x="0" y="73"/>
                                  </a:cubicBezTo>
                                  <a:cubicBezTo>
                                    <a:pt x="0" y="57"/>
                                    <a:pt x="2" y="43"/>
                                    <a:pt x="6" y="32"/>
                                  </a:cubicBezTo>
                                  <a:cubicBezTo>
                                    <a:pt x="14" y="11"/>
                                    <a:pt x="28" y="0"/>
                                    <a:pt x="48" y="0"/>
                                  </a:cubicBezTo>
                                  <a:lnTo>
                                    <a:pt x="48" y="0"/>
                                  </a:lnTo>
                                  <a:close/>
                                  <a:moveTo>
                                    <a:pt x="48" y="129"/>
                                  </a:moveTo>
                                  <a:lnTo>
                                    <a:pt x="48" y="129"/>
                                  </a:lnTo>
                                  <a:cubicBezTo>
                                    <a:pt x="57" y="129"/>
                                    <a:pt x="65" y="125"/>
                                    <a:pt x="70" y="116"/>
                                  </a:cubicBezTo>
                                  <a:cubicBezTo>
                                    <a:pt x="75" y="108"/>
                                    <a:pt x="78" y="93"/>
                                    <a:pt x="78" y="71"/>
                                  </a:cubicBezTo>
                                  <a:cubicBezTo>
                                    <a:pt x="78" y="55"/>
                                    <a:pt x="76" y="42"/>
                                    <a:pt x="72" y="31"/>
                                  </a:cubicBezTo>
                                  <a:cubicBezTo>
                                    <a:pt x="68" y="21"/>
                                    <a:pt x="61" y="16"/>
                                    <a:pt x="49" y="16"/>
                                  </a:cubicBezTo>
                                  <a:cubicBezTo>
                                    <a:pt x="39" y="16"/>
                                    <a:pt x="31" y="21"/>
                                    <a:pt x="26" y="31"/>
                                  </a:cubicBezTo>
                                  <a:cubicBezTo>
                                    <a:pt x="21" y="40"/>
                                    <a:pt x="19" y="55"/>
                                    <a:pt x="19" y="74"/>
                                  </a:cubicBezTo>
                                  <a:cubicBezTo>
                                    <a:pt x="19" y="88"/>
                                    <a:pt x="21" y="100"/>
                                    <a:pt x="24" y="109"/>
                                  </a:cubicBezTo>
                                  <a:cubicBezTo>
                                    <a:pt x="28"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59" name="Freeform 1118"/>
                          <wps:cNvSpPr>
                            <a:spLocks noEditPoints="1"/>
                          </wps:cNvSpPr>
                          <wps:spPr bwMode="auto">
                            <a:xfrm>
                              <a:off x="6287" y="2697"/>
                              <a:ext cx="78" cy="115"/>
                            </a:xfrm>
                            <a:custGeom>
                              <a:avLst/>
                              <a:gdLst>
                                <a:gd name="T0" fmla="*/ 48 w 97"/>
                                <a:gd name="T1" fmla="*/ 0 h 145"/>
                                <a:gd name="T2" fmla="*/ 48 w 97"/>
                                <a:gd name="T3" fmla="*/ 0 h 145"/>
                                <a:gd name="T4" fmla="*/ 88 w 97"/>
                                <a:gd name="T5" fmla="*/ 22 h 145"/>
                                <a:gd name="T6" fmla="*/ 97 w 97"/>
                                <a:gd name="T7" fmla="*/ 70 h 145"/>
                                <a:gd name="T8" fmla="*/ 89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9 h 145"/>
                                <a:gd name="T24" fmla="*/ 48 w 97"/>
                                <a:gd name="T25" fmla="*/ 129 h 145"/>
                                <a:gd name="T26" fmla="*/ 70 w 97"/>
                                <a:gd name="T27" fmla="*/ 116 h 145"/>
                                <a:gd name="T28" fmla="*/ 78 w 97"/>
                                <a:gd name="T29" fmla="*/ 71 h 145"/>
                                <a:gd name="T30" fmla="*/ 72 w 97"/>
                                <a:gd name="T31" fmla="*/ 31 h 145"/>
                                <a:gd name="T32" fmla="*/ 49 w 97"/>
                                <a:gd name="T33" fmla="*/ 16 h 145"/>
                                <a:gd name="T34" fmla="*/ 26 w 97"/>
                                <a:gd name="T35" fmla="*/ 31 h 145"/>
                                <a:gd name="T36" fmla="*/ 19 w 97"/>
                                <a:gd name="T37" fmla="*/ 74 h 145"/>
                                <a:gd name="T38" fmla="*/ 24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80" y="7"/>
                                    <a:pt x="88" y="22"/>
                                  </a:cubicBezTo>
                                  <a:cubicBezTo>
                                    <a:pt x="94" y="34"/>
                                    <a:pt x="97" y="50"/>
                                    <a:pt x="97" y="70"/>
                                  </a:cubicBezTo>
                                  <a:cubicBezTo>
                                    <a:pt x="97" y="89"/>
                                    <a:pt x="94" y="105"/>
                                    <a:pt x="89" y="118"/>
                                  </a:cubicBezTo>
                                  <a:cubicBezTo>
                                    <a:pt x="80" y="136"/>
                                    <a:pt x="67" y="145"/>
                                    <a:pt x="48" y="145"/>
                                  </a:cubicBezTo>
                                  <a:cubicBezTo>
                                    <a:pt x="31" y="145"/>
                                    <a:pt x="18" y="138"/>
                                    <a:pt x="10" y="123"/>
                                  </a:cubicBezTo>
                                  <a:cubicBezTo>
                                    <a:pt x="3" y="111"/>
                                    <a:pt x="0" y="94"/>
                                    <a:pt x="0" y="73"/>
                                  </a:cubicBezTo>
                                  <a:cubicBezTo>
                                    <a:pt x="0" y="57"/>
                                    <a:pt x="2" y="43"/>
                                    <a:pt x="6" y="32"/>
                                  </a:cubicBezTo>
                                  <a:cubicBezTo>
                                    <a:pt x="14" y="11"/>
                                    <a:pt x="28" y="0"/>
                                    <a:pt x="48" y="0"/>
                                  </a:cubicBezTo>
                                  <a:lnTo>
                                    <a:pt x="48" y="0"/>
                                  </a:lnTo>
                                  <a:close/>
                                  <a:moveTo>
                                    <a:pt x="48" y="129"/>
                                  </a:moveTo>
                                  <a:lnTo>
                                    <a:pt x="48" y="129"/>
                                  </a:lnTo>
                                  <a:cubicBezTo>
                                    <a:pt x="57" y="129"/>
                                    <a:pt x="64" y="125"/>
                                    <a:pt x="70" y="116"/>
                                  </a:cubicBezTo>
                                  <a:cubicBezTo>
                                    <a:pt x="75" y="108"/>
                                    <a:pt x="78" y="93"/>
                                    <a:pt x="78" y="71"/>
                                  </a:cubicBezTo>
                                  <a:cubicBezTo>
                                    <a:pt x="78" y="55"/>
                                    <a:pt x="76" y="42"/>
                                    <a:pt x="72" y="31"/>
                                  </a:cubicBezTo>
                                  <a:cubicBezTo>
                                    <a:pt x="68" y="21"/>
                                    <a:pt x="60" y="16"/>
                                    <a:pt x="49" y="16"/>
                                  </a:cubicBezTo>
                                  <a:cubicBezTo>
                                    <a:pt x="39" y="16"/>
                                    <a:pt x="31" y="21"/>
                                    <a:pt x="26" y="31"/>
                                  </a:cubicBezTo>
                                  <a:cubicBezTo>
                                    <a:pt x="21" y="40"/>
                                    <a:pt x="19" y="55"/>
                                    <a:pt x="19" y="74"/>
                                  </a:cubicBezTo>
                                  <a:cubicBezTo>
                                    <a:pt x="19" y="88"/>
                                    <a:pt x="20" y="100"/>
                                    <a:pt x="24" y="109"/>
                                  </a:cubicBezTo>
                                  <a:cubicBezTo>
                                    <a:pt x="28" y="122"/>
                                    <a:pt x="36"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60" name="Freeform 1119"/>
                          <wps:cNvSpPr>
                            <a:spLocks/>
                          </wps:cNvSpPr>
                          <wps:spPr bwMode="auto">
                            <a:xfrm>
                              <a:off x="6428" y="2692"/>
                              <a:ext cx="37" cy="149"/>
                            </a:xfrm>
                            <a:custGeom>
                              <a:avLst/>
                              <a:gdLst>
                                <a:gd name="T0" fmla="*/ 45 w 46"/>
                                <a:gd name="T1" fmla="*/ 0 h 188"/>
                                <a:gd name="T2" fmla="*/ 45 w 46"/>
                                <a:gd name="T3" fmla="*/ 0 h 188"/>
                                <a:gd name="T4" fmla="*/ 25 w 46"/>
                                <a:gd name="T5" fmla="*/ 44 h 188"/>
                                <a:gd name="T6" fmla="*/ 18 w 46"/>
                                <a:gd name="T7" fmla="*/ 94 h 188"/>
                                <a:gd name="T8" fmla="*/ 26 w 46"/>
                                <a:gd name="T9" fmla="*/ 146 h 188"/>
                                <a:gd name="T10" fmla="*/ 46 w 46"/>
                                <a:gd name="T11" fmla="*/ 188 h 188"/>
                                <a:gd name="T12" fmla="*/ 34 w 46"/>
                                <a:gd name="T13" fmla="*/ 188 h 188"/>
                                <a:gd name="T14" fmla="*/ 16 w 46"/>
                                <a:gd name="T15" fmla="*/ 160 h 188"/>
                                <a:gd name="T16" fmla="*/ 8 w 46"/>
                                <a:gd name="T17" fmla="*/ 143 h 188"/>
                                <a:gd name="T18" fmla="*/ 1 w 46"/>
                                <a:gd name="T19" fmla="*/ 112 h 188"/>
                                <a:gd name="T20" fmla="*/ 0 w 46"/>
                                <a:gd name="T21" fmla="*/ 95 h 188"/>
                                <a:gd name="T22" fmla="*/ 9 w 46"/>
                                <a:gd name="T23" fmla="*/ 43 h 188"/>
                                <a:gd name="T24" fmla="*/ 33 w 46"/>
                                <a:gd name="T25" fmla="*/ 0 h 188"/>
                                <a:gd name="T26" fmla="*/ 45 w 46"/>
                                <a:gd name="T27" fmla="*/ 0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45" y="0"/>
                                  </a:moveTo>
                                  <a:lnTo>
                                    <a:pt x="45" y="0"/>
                                  </a:lnTo>
                                  <a:cubicBezTo>
                                    <a:pt x="35" y="20"/>
                                    <a:pt x="28" y="35"/>
                                    <a:pt x="25" y="44"/>
                                  </a:cubicBezTo>
                                  <a:cubicBezTo>
                                    <a:pt x="21" y="58"/>
                                    <a:pt x="18" y="75"/>
                                    <a:pt x="18" y="94"/>
                                  </a:cubicBezTo>
                                  <a:cubicBezTo>
                                    <a:pt x="18" y="113"/>
                                    <a:pt x="21" y="130"/>
                                    <a:pt x="26" y="146"/>
                                  </a:cubicBezTo>
                                  <a:cubicBezTo>
                                    <a:pt x="29" y="156"/>
                                    <a:pt x="36" y="170"/>
                                    <a:pt x="46" y="188"/>
                                  </a:cubicBezTo>
                                  <a:lnTo>
                                    <a:pt x="34" y="188"/>
                                  </a:lnTo>
                                  <a:cubicBezTo>
                                    <a:pt x="24" y="173"/>
                                    <a:pt x="18" y="164"/>
                                    <a:pt x="16" y="160"/>
                                  </a:cubicBezTo>
                                  <a:cubicBezTo>
                                    <a:pt x="14" y="155"/>
                                    <a:pt x="11" y="150"/>
                                    <a:pt x="8" y="143"/>
                                  </a:cubicBezTo>
                                  <a:cubicBezTo>
                                    <a:pt x="5" y="133"/>
                                    <a:pt x="2" y="123"/>
                                    <a:pt x="1" y="112"/>
                                  </a:cubicBezTo>
                                  <a:cubicBezTo>
                                    <a:pt x="0" y="106"/>
                                    <a:pt x="0" y="100"/>
                                    <a:pt x="0" y="95"/>
                                  </a:cubicBezTo>
                                  <a:cubicBezTo>
                                    <a:pt x="0" y="76"/>
                                    <a:pt x="3" y="58"/>
                                    <a:pt x="9" y="43"/>
                                  </a:cubicBezTo>
                                  <a:cubicBezTo>
                                    <a:pt x="13" y="34"/>
                                    <a:pt x="21" y="19"/>
                                    <a:pt x="33" y="0"/>
                                  </a:cubicBezTo>
                                  <a:lnTo>
                                    <a:pt x="45"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61" name="Freeform 1120"/>
                          <wps:cNvSpPr>
                            <a:spLocks noEditPoints="1"/>
                          </wps:cNvSpPr>
                          <wps:spPr bwMode="auto">
                            <a:xfrm>
                              <a:off x="6474" y="2696"/>
                              <a:ext cx="80" cy="113"/>
                            </a:xfrm>
                            <a:custGeom>
                              <a:avLst/>
                              <a:gdLst>
                                <a:gd name="T0" fmla="*/ 62 w 101"/>
                                <a:gd name="T1" fmla="*/ 92 h 142"/>
                                <a:gd name="T2" fmla="*/ 62 w 101"/>
                                <a:gd name="T3" fmla="*/ 92 h 142"/>
                                <a:gd name="T4" fmla="*/ 62 w 101"/>
                                <a:gd name="T5" fmla="*/ 28 h 142"/>
                                <a:gd name="T6" fmla="*/ 17 w 101"/>
                                <a:gd name="T7" fmla="*/ 92 h 142"/>
                                <a:gd name="T8" fmla="*/ 62 w 101"/>
                                <a:gd name="T9" fmla="*/ 92 h 142"/>
                                <a:gd name="T10" fmla="*/ 62 w 101"/>
                                <a:gd name="T11" fmla="*/ 142 h 142"/>
                                <a:gd name="T12" fmla="*/ 62 w 101"/>
                                <a:gd name="T13" fmla="*/ 142 h 142"/>
                                <a:gd name="T14" fmla="*/ 62 w 101"/>
                                <a:gd name="T15" fmla="*/ 108 h 142"/>
                                <a:gd name="T16" fmla="*/ 0 w 101"/>
                                <a:gd name="T17" fmla="*/ 108 h 142"/>
                                <a:gd name="T18" fmla="*/ 0 w 101"/>
                                <a:gd name="T19" fmla="*/ 90 h 142"/>
                                <a:gd name="T20" fmla="*/ 65 w 101"/>
                                <a:gd name="T21" fmla="*/ 0 h 142"/>
                                <a:gd name="T22" fmla="*/ 80 w 101"/>
                                <a:gd name="T23" fmla="*/ 0 h 142"/>
                                <a:gd name="T24" fmla="*/ 80 w 101"/>
                                <a:gd name="T25" fmla="*/ 92 h 142"/>
                                <a:gd name="T26" fmla="*/ 101 w 101"/>
                                <a:gd name="T27" fmla="*/ 92 h 142"/>
                                <a:gd name="T28" fmla="*/ 101 w 101"/>
                                <a:gd name="T29" fmla="*/ 108 h 142"/>
                                <a:gd name="T30" fmla="*/ 80 w 101"/>
                                <a:gd name="T31" fmla="*/ 108 h 142"/>
                                <a:gd name="T32" fmla="*/ 80 w 101"/>
                                <a:gd name="T33" fmla="*/ 142 h 142"/>
                                <a:gd name="T34" fmla="*/ 62 w 101"/>
                                <a:gd name="T35"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01" h="142">
                                  <a:moveTo>
                                    <a:pt x="62" y="92"/>
                                  </a:moveTo>
                                  <a:lnTo>
                                    <a:pt x="62" y="92"/>
                                  </a:lnTo>
                                  <a:lnTo>
                                    <a:pt x="62" y="28"/>
                                  </a:lnTo>
                                  <a:lnTo>
                                    <a:pt x="17" y="92"/>
                                  </a:lnTo>
                                  <a:lnTo>
                                    <a:pt x="62" y="92"/>
                                  </a:lnTo>
                                  <a:close/>
                                  <a:moveTo>
                                    <a:pt x="62" y="142"/>
                                  </a:moveTo>
                                  <a:lnTo>
                                    <a:pt x="62" y="142"/>
                                  </a:lnTo>
                                  <a:lnTo>
                                    <a:pt x="62" y="108"/>
                                  </a:lnTo>
                                  <a:lnTo>
                                    <a:pt x="0" y="108"/>
                                  </a:lnTo>
                                  <a:lnTo>
                                    <a:pt x="0" y="90"/>
                                  </a:lnTo>
                                  <a:lnTo>
                                    <a:pt x="65" y="0"/>
                                  </a:lnTo>
                                  <a:lnTo>
                                    <a:pt x="80" y="0"/>
                                  </a:lnTo>
                                  <a:lnTo>
                                    <a:pt x="80" y="92"/>
                                  </a:lnTo>
                                  <a:lnTo>
                                    <a:pt x="101" y="92"/>
                                  </a:lnTo>
                                  <a:lnTo>
                                    <a:pt x="101" y="108"/>
                                  </a:lnTo>
                                  <a:lnTo>
                                    <a:pt x="80" y="108"/>
                                  </a:lnTo>
                                  <a:lnTo>
                                    <a:pt x="80" y="142"/>
                                  </a:lnTo>
                                  <a:lnTo>
                                    <a:pt x="62"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62" name="Freeform 1121"/>
                          <wps:cNvSpPr>
                            <a:spLocks/>
                          </wps:cNvSpPr>
                          <wps:spPr bwMode="auto">
                            <a:xfrm>
                              <a:off x="6573" y="2792"/>
                              <a:ext cx="17" cy="17"/>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63" name="Freeform 1122"/>
                          <wps:cNvSpPr>
                            <a:spLocks/>
                          </wps:cNvSpPr>
                          <wps:spPr bwMode="auto">
                            <a:xfrm>
                              <a:off x="6610" y="2698"/>
                              <a:ext cx="77" cy="114"/>
                            </a:xfrm>
                            <a:custGeom>
                              <a:avLst/>
                              <a:gdLst>
                                <a:gd name="T0" fmla="*/ 18 w 97"/>
                                <a:gd name="T1" fmla="*/ 103 h 143"/>
                                <a:gd name="T2" fmla="*/ 18 w 97"/>
                                <a:gd name="T3" fmla="*/ 103 h 143"/>
                                <a:gd name="T4" fmla="*/ 32 w 97"/>
                                <a:gd name="T5" fmla="*/ 124 h 143"/>
                                <a:gd name="T6" fmla="*/ 47 w 97"/>
                                <a:gd name="T7" fmla="*/ 127 h 143"/>
                                <a:gd name="T8" fmla="*/ 70 w 97"/>
                                <a:gd name="T9" fmla="*/ 117 h 143"/>
                                <a:gd name="T10" fmla="*/ 78 w 97"/>
                                <a:gd name="T11" fmla="*/ 95 h 143"/>
                                <a:gd name="T12" fmla="*/ 69 w 97"/>
                                <a:gd name="T13" fmla="*/ 72 h 143"/>
                                <a:gd name="T14" fmla="*/ 47 w 97"/>
                                <a:gd name="T15" fmla="*/ 64 h 143"/>
                                <a:gd name="T16" fmla="*/ 31 w 97"/>
                                <a:gd name="T17" fmla="*/ 67 h 143"/>
                                <a:gd name="T18" fmla="*/ 20 w 97"/>
                                <a:gd name="T19" fmla="*/ 77 h 143"/>
                                <a:gd name="T20" fmla="*/ 5 w 97"/>
                                <a:gd name="T21" fmla="*/ 76 h 143"/>
                                <a:gd name="T22" fmla="*/ 16 w 97"/>
                                <a:gd name="T23" fmla="*/ 0 h 143"/>
                                <a:gd name="T24" fmla="*/ 89 w 97"/>
                                <a:gd name="T25" fmla="*/ 0 h 143"/>
                                <a:gd name="T26" fmla="*/ 89 w 97"/>
                                <a:gd name="T27" fmla="*/ 17 h 143"/>
                                <a:gd name="T28" fmla="*/ 29 w 97"/>
                                <a:gd name="T29" fmla="*/ 17 h 143"/>
                                <a:gd name="T30" fmla="*/ 23 w 97"/>
                                <a:gd name="T31" fmla="*/ 57 h 143"/>
                                <a:gd name="T32" fmla="*/ 32 w 97"/>
                                <a:gd name="T33" fmla="*/ 51 h 143"/>
                                <a:gd name="T34" fmla="*/ 51 w 97"/>
                                <a:gd name="T35" fmla="*/ 48 h 143"/>
                                <a:gd name="T36" fmla="*/ 84 w 97"/>
                                <a:gd name="T37" fmla="*/ 60 h 143"/>
                                <a:gd name="T38" fmla="*/ 97 w 97"/>
                                <a:gd name="T39" fmla="*/ 92 h 143"/>
                                <a:gd name="T40" fmla="*/ 85 w 97"/>
                                <a:gd name="T41" fmla="*/ 127 h 143"/>
                                <a:gd name="T42" fmla="*/ 45 w 97"/>
                                <a:gd name="T43" fmla="*/ 143 h 143"/>
                                <a:gd name="T44" fmla="*/ 15 w 97"/>
                                <a:gd name="T45" fmla="*/ 133 h 143"/>
                                <a:gd name="T46" fmla="*/ 0 w 97"/>
                                <a:gd name="T47" fmla="*/ 103 h 143"/>
                                <a:gd name="T48" fmla="*/ 18 w 97"/>
                                <a:gd name="T49" fmla="*/ 103 h 1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7" h="143">
                                  <a:moveTo>
                                    <a:pt x="18" y="103"/>
                                  </a:moveTo>
                                  <a:lnTo>
                                    <a:pt x="18" y="103"/>
                                  </a:lnTo>
                                  <a:cubicBezTo>
                                    <a:pt x="19" y="113"/>
                                    <a:pt x="24" y="120"/>
                                    <a:pt x="32" y="124"/>
                                  </a:cubicBezTo>
                                  <a:cubicBezTo>
                                    <a:pt x="37" y="126"/>
                                    <a:pt x="41" y="127"/>
                                    <a:pt x="47" y="127"/>
                                  </a:cubicBezTo>
                                  <a:cubicBezTo>
                                    <a:pt x="57" y="127"/>
                                    <a:pt x="65" y="124"/>
                                    <a:pt x="70" y="117"/>
                                  </a:cubicBezTo>
                                  <a:cubicBezTo>
                                    <a:pt x="75" y="110"/>
                                    <a:pt x="78" y="103"/>
                                    <a:pt x="78" y="95"/>
                                  </a:cubicBezTo>
                                  <a:cubicBezTo>
                                    <a:pt x="78" y="85"/>
                                    <a:pt x="75" y="77"/>
                                    <a:pt x="69" y="72"/>
                                  </a:cubicBezTo>
                                  <a:cubicBezTo>
                                    <a:pt x="63" y="66"/>
                                    <a:pt x="56" y="64"/>
                                    <a:pt x="47" y="64"/>
                                  </a:cubicBezTo>
                                  <a:cubicBezTo>
                                    <a:pt x="41" y="64"/>
                                    <a:pt x="36" y="65"/>
                                    <a:pt x="31" y="67"/>
                                  </a:cubicBezTo>
                                  <a:cubicBezTo>
                                    <a:pt x="27" y="70"/>
                                    <a:pt x="23" y="73"/>
                                    <a:pt x="20" y="77"/>
                                  </a:cubicBezTo>
                                  <a:lnTo>
                                    <a:pt x="5" y="76"/>
                                  </a:lnTo>
                                  <a:lnTo>
                                    <a:pt x="16" y="0"/>
                                  </a:lnTo>
                                  <a:lnTo>
                                    <a:pt x="89" y="0"/>
                                  </a:lnTo>
                                  <a:lnTo>
                                    <a:pt x="89" y="17"/>
                                  </a:lnTo>
                                  <a:lnTo>
                                    <a:pt x="29" y="17"/>
                                  </a:lnTo>
                                  <a:lnTo>
                                    <a:pt x="23" y="57"/>
                                  </a:lnTo>
                                  <a:cubicBezTo>
                                    <a:pt x="26" y="54"/>
                                    <a:pt x="29" y="52"/>
                                    <a:pt x="32" y="51"/>
                                  </a:cubicBezTo>
                                  <a:cubicBezTo>
                                    <a:pt x="38" y="49"/>
                                    <a:pt x="44" y="48"/>
                                    <a:pt x="51" y="48"/>
                                  </a:cubicBezTo>
                                  <a:cubicBezTo>
                                    <a:pt x="64" y="48"/>
                                    <a:pt x="75" y="52"/>
                                    <a:pt x="84" y="60"/>
                                  </a:cubicBezTo>
                                  <a:cubicBezTo>
                                    <a:pt x="93" y="69"/>
                                    <a:pt x="97" y="79"/>
                                    <a:pt x="97" y="92"/>
                                  </a:cubicBezTo>
                                  <a:cubicBezTo>
                                    <a:pt x="97" y="105"/>
                                    <a:pt x="93" y="117"/>
                                    <a:pt x="85" y="127"/>
                                  </a:cubicBezTo>
                                  <a:cubicBezTo>
                                    <a:pt x="76" y="138"/>
                                    <a:pt x="63" y="143"/>
                                    <a:pt x="45" y="143"/>
                                  </a:cubicBezTo>
                                  <a:cubicBezTo>
                                    <a:pt x="34" y="143"/>
                                    <a:pt x="23" y="139"/>
                                    <a:pt x="15" y="133"/>
                                  </a:cubicBezTo>
                                  <a:cubicBezTo>
                                    <a:pt x="6" y="126"/>
                                    <a:pt x="1" y="116"/>
                                    <a:pt x="0" y="103"/>
                                  </a:cubicBezTo>
                                  <a:lnTo>
                                    <a:pt x="18" y="10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64" name="Freeform 1123"/>
                          <wps:cNvSpPr>
                            <a:spLocks noEditPoints="1"/>
                          </wps:cNvSpPr>
                          <wps:spPr bwMode="auto">
                            <a:xfrm>
                              <a:off x="6698" y="2696"/>
                              <a:ext cx="80" cy="113"/>
                            </a:xfrm>
                            <a:custGeom>
                              <a:avLst/>
                              <a:gdLst>
                                <a:gd name="T0" fmla="*/ 62 w 101"/>
                                <a:gd name="T1" fmla="*/ 92 h 142"/>
                                <a:gd name="T2" fmla="*/ 62 w 101"/>
                                <a:gd name="T3" fmla="*/ 92 h 142"/>
                                <a:gd name="T4" fmla="*/ 62 w 101"/>
                                <a:gd name="T5" fmla="*/ 28 h 142"/>
                                <a:gd name="T6" fmla="*/ 17 w 101"/>
                                <a:gd name="T7" fmla="*/ 92 h 142"/>
                                <a:gd name="T8" fmla="*/ 62 w 101"/>
                                <a:gd name="T9" fmla="*/ 92 h 142"/>
                                <a:gd name="T10" fmla="*/ 62 w 101"/>
                                <a:gd name="T11" fmla="*/ 142 h 142"/>
                                <a:gd name="T12" fmla="*/ 62 w 101"/>
                                <a:gd name="T13" fmla="*/ 142 h 142"/>
                                <a:gd name="T14" fmla="*/ 62 w 101"/>
                                <a:gd name="T15" fmla="*/ 108 h 142"/>
                                <a:gd name="T16" fmla="*/ 0 w 101"/>
                                <a:gd name="T17" fmla="*/ 108 h 142"/>
                                <a:gd name="T18" fmla="*/ 0 w 101"/>
                                <a:gd name="T19" fmla="*/ 90 h 142"/>
                                <a:gd name="T20" fmla="*/ 65 w 101"/>
                                <a:gd name="T21" fmla="*/ 0 h 142"/>
                                <a:gd name="T22" fmla="*/ 80 w 101"/>
                                <a:gd name="T23" fmla="*/ 0 h 142"/>
                                <a:gd name="T24" fmla="*/ 80 w 101"/>
                                <a:gd name="T25" fmla="*/ 92 h 142"/>
                                <a:gd name="T26" fmla="*/ 101 w 101"/>
                                <a:gd name="T27" fmla="*/ 92 h 142"/>
                                <a:gd name="T28" fmla="*/ 101 w 101"/>
                                <a:gd name="T29" fmla="*/ 108 h 142"/>
                                <a:gd name="T30" fmla="*/ 80 w 101"/>
                                <a:gd name="T31" fmla="*/ 108 h 142"/>
                                <a:gd name="T32" fmla="*/ 80 w 101"/>
                                <a:gd name="T33" fmla="*/ 142 h 142"/>
                                <a:gd name="T34" fmla="*/ 62 w 101"/>
                                <a:gd name="T35"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01" h="142">
                                  <a:moveTo>
                                    <a:pt x="62" y="92"/>
                                  </a:moveTo>
                                  <a:lnTo>
                                    <a:pt x="62" y="92"/>
                                  </a:lnTo>
                                  <a:lnTo>
                                    <a:pt x="62" y="28"/>
                                  </a:lnTo>
                                  <a:lnTo>
                                    <a:pt x="17" y="92"/>
                                  </a:lnTo>
                                  <a:lnTo>
                                    <a:pt x="62" y="92"/>
                                  </a:lnTo>
                                  <a:close/>
                                  <a:moveTo>
                                    <a:pt x="62" y="142"/>
                                  </a:moveTo>
                                  <a:lnTo>
                                    <a:pt x="62" y="142"/>
                                  </a:lnTo>
                                  <a:lnTo>
                                    <a:pt x="62" y="108"/>
                                  </a:lnTo>
                                  <a:lnTo>
                                    <a:pt x="0" y="108"/>
                                  </a:lnTo>
                                  <a:lnTo>
                                    <a:pt x="0" y="90"/>
                                  </a:lnTo>
                                  <a:lnTo>
                                    <a:pt x="65" y="0"/>
                                  </a:lnTo>
                                  <a:lnTo>
                                    <a:pt x="80" y="0"/>
                                  </a:lnTo>
                                  <a:lnTo>
                                    <a:pt x="80" y="92"/>
                                  </a:lnTo>
                                  <a:lnTo>
                                    <a:pt x="101" y="92"/>
                                  </a:lnTo>
                                  <a:lnTo>
                                    <a:pt x="101" y="108"/>
                                  </a:lnTo>
                                  <a:lnTo>
                                    <a:pt x="80" y="108"/>
                                  </a:lnTo>
                                  <a:lnTo>
                                    <a:pt x="80" y="142"/>
                                  </a:lnTo>
                                  <a:lnTo>
                                    <a:pt x="62"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65" name="Freeform 1124"/>
                          <wps:cNvSpPr>
                            <a:spLocks/>
                          </wps:cNvSpPr>
                          <wps:spPr bwMode="auto">
                            <a:xfrm>
                              <a:off x="6797" y="2792"/>
                              <a:ext cx="17" cy="41"/>
                            </a:xfrm>
                            <a:custGeom>
                              <a:avLst/>
                              <a:gdLst>
                                <a:gd name="T0" fmla="*/ 0 w 21"/>
                                <a:gd name="T1" fmla="*/ 42 h 51"/>
                                <a:gd name="T2" fmla="*/ 0 w 21"/>
                                <a:gd name="T3" fmla="*/ 42 h 51"/>
                                <a:gd name="T4" fmla="*/ 9 w 21"/>
                                <a:gd name="T5" fmla="*/ 32 h 51"/>
                                <a:gd name="T6" fmla="*/ 11 w 21"/>
                                <a:gd name="T7" fmla="*/ 24 h 51"/>
                                <a:gd name="T8" fmla="*/ 11 w 21"/>
                                <a:gd name="T9" fmla="*/ 22 h 51"/>
                                <a:gd name="T10" fmla="*/ 10 w 21"/>
                                <a:gd name="T11" fmla="*/ 21 h 51"/>
                                <a:gd name="T12" fmla="*/ 0 w 21"/>
                                <a:gd name="T13" fmla="*/ 21 h 51"/>
                                <a:gd name="T14" fmla="*/ 0 w 21"/>
                                <a:gd name="T15" fmla="*/ 0 h 51"/>
                                <a:gd name="T16" fmla="*/ 21 w 21"/>
                                <a:gd name="T17" fmla="*/ 0 h 51"/>
                                <a:gd name="T18" fmla="*/ 21 w 21"/>
                                <a:gd name="T19" fmla="*/ 19 h 51"/>
                                <a:gd name="T20" fmla="*/ 16 w 21"/>
                                <a:gd name="T21" fmla="*/ 40 h 51"/>
                                <a:gd name="T22" fmla="*/ 0 w 21"/>
                                <a:gd name="T23" fmla="*/ 51 h 51"/>
                                <a:gd name="T24" fmla="*/ 0 w 21"/>
                                <a:gd name="T25" fmla="*/ 42 h 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1" h="51">
                                  <a:moveTo>
                                    <a:pt x="0" y="42"/>
                                  </a:moveTo>
                                  <a:lnTo>
                                    <a:pt x="0" y="42"/>
                                  </a:lnTo>
                                  <a:cubicBezTo>
                                    <a:pt x="4" y="41"/>
                                    <a:pt x="7" y="38"/>
                                    <a:pt x="9" y="32"/>
                                  </a:cubicBezTo>
                                  <a:cubicBezTo>
                                    <a:pt x="10" y="29"/>
                                    <a:pt x="11" y="26"/>
                                    <a:pt x="11" y="24"/>
                                  </a:cubicBezTo>
                                  <a:cubicBezTo>
                                    <a:pt x="11" y="23"/>
                                    <a:pt x="11" y="23"/>
                                    <a:pt x="11" y="22"/>
                                  </a:cubicBezTo>
                                  <a:cubicBezTo>
                                    <a:pt x="11" y="22"/>
                                    <a:pt x="11" y="22"/>
                                    <a:pt x="10" y="21"/>
                                  </a:cubicBezTo>
                                  <a:lnTo>
                                    <a:pt x="0" y="21"/>
                                  </a:lnTo>
                                  <a:lnTo>
                                    <a:pt x="0" y="0"/>
                                  </a:lnTo>
                                  <a:lnTo>
                                    <a:pt x="21" y="0"/>
                                  </a:lnTo>
                                  <a:lnTo>
                                    <a:pt x="21" y="19"/>
                                  </a:lnTo>
                                  <a:cubicBezTo>
                                    <a:pt x="21" y="27"/>
                                    <a:pt x="19" y="34"/>
                                    <a:pt x="16" y="40"/>
                                  </a:cubicBezTo>
                                  <a:cubicBezTo>
                                    <a:pt x="13" y="46"/>
                                    <a:pt x="7" y="50"/>
                                    <a:pt x="0" y="51"/>
                                  </a:cubicBezTo>
                                  <a:lnTo>
                                    <a:pt x="0" y="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66" name="Freeform 1125"/>
                          <wps:cNvSpPr>
                            <a:spLocks/>
                          </wps:cNvSpPr>
                          <wps:spPr bwMode="auto">
                            <a:xfrm>
                              <a:off x="6877" y="2697"/>
                              <a:ext cx="79" cy="115"/>
                            </a:xfrm>
                            <a:custGeom>
                              <a:avLst/>
                              <a:gdLst>
                                <a:gd name="T0" fmla="*/ 48 w 99"/>
                                <a:gd name="T1" fmla="*/ 145 h 145"/>
                                <a:gd name="T2" fmla="*/ 48 w 99"/>
                                <a:gd name="T3" fmla="*/ 145 h 145"/>
                                <a:gd name="T4" fmla="*/ 12 w 99"/>
                                <a:gd name="T5" fmla="*/ 131 h 145"/>
                                <a:gd name="T6" fmla="*/ 0 w 99"/>
                                <a:gd name="T7" fmla="*/ 98 h 145"/>
                                <a:gd name="T8" fmla="*/ 19 w 99"/>
                                <a:gd name="T9" fmla="*/ 98 h 145"/>
                                <a:gd name="T10" fmla="*/ 24 w 99"/>
                                <a:gd name="T11" fmla="*/ 118 h 145"/>
                                <a:gd name="T12" fmla="*/ 49 w 99"/>
                                <a:gd name="T13" fmla="*/ 129 h 145"/>
                                <a:gd name="T14" fmla="*/ 72 w 99"/>
                                <a:gd name="T15" fmla="*/ 121 h 145"/>
                                <a:gd name="T16" fmla="*/ 80 w 99"/>
                                <a:gd name="T17" fmla="*/ 102 h 145"/>
                                <a:gd name="T18" fmla="*/ 71 w 99"/>
                                <a:gd name="T19" fmla="*/ 81 h 145"/>
                                <a:gd name="T20" fmla="*/ 46 w 99"/>
                                <a:gd name="T21" fmla="*/ 76 h 145"/>
                                <a:gd name="T22" fmla="*/ 43 w 99"/>
                                <a:gd name="T23" fmla="*/ 76 h 145"/>
                                <a:gd name="T24" fmla="*/ 39 w 99"/>
                                <a:gd name="T25" fmla="*/ 76 h 145"/>
                                <a:gd name="T26" fmla="*/ 39 w 99"/>
                                <a:gd name="T27" fmla="*/ 60 h 145"/>
                                <a:gd name="T28" fmla="*/ 44 w 99"/>
                                <a:gd name="T29" fmla="*/ 61 h 145"/>
                                <a:gd name="T30" fmla="*/ 48 w 99"/>
                                <a:gd name="T31" fmla="*/ 61 h 145"/>
                                <a:gd name="T32" fmla="*/ 64 w 99"/>
                                <a:gd name="T33" fmla="*/ 58 h 145"/>
                                <a:gd name="T34" fmla="*/ 75 w 99"/>
                                <a:gd name="T35" fmla="*/ 38 h 145"/>
                                <a:gd name="T36" fmla="*/ 68 w 99"/>
                                <a:gd name="T37" fmla="*/ 22 h 145"/>
                                <a:gd name="T38" fmla="*/ 50 w 99"/>
                                <a:gd name="T39" fmla="*/ 16 h 145"/>
                                <a:gd name="T40" fmla="*/ 26 w 99"/>
                                <a:gd name="T41" fmla="*/ 28 h 145"/>
                                <a:gd name="T42" fmla="*/ 22 w 99"/>
                                <a:gd name="T43" fmla="*/ 46 h 145"/>
                                <a:gd name="T44" fmla="*/ 4 w 99"/>
                                <a:gd name="T45" fmla="*/ 46 h 145"/>
                                <a:gd name="T46" fmla="*/ 10 w 99"/>
                                <a:gd name="T47" fmla="*/ 19 h 145"/>
                                <a:gd name="T48" fmla="*/ 49 w 99"/>
                                <a:gd name="T49" fmla="*/ 0 h 145"/>
                                <a:gd name="T50" fmla="*/ 82 w 99"/>
                                <a:gd name="T51" fmla="*/ 9 h 145"/>
                                <a:gd name="T52" fmla="*/ 94 w 99"/>
                                <a:gd name="T53" fmla="*/ 37 h 145"/>
                                <a:gd name="T54" fmla="*/ 87 w 99"/>
                                <a:gd name="T55" fmla="*/ 58 h 145"/>
                                <a:gd name="T56" fmla="*/ 76 w 99"/>
                                <a:gd name="T57" fmla="*/ 66 h 145"/>
                                <a:gd name="T58" fmla="*/ 93 w 99"/>
                                <a:gd name="T59" fmla="*/ 78 h 145"/>
                                <a:gd name="T60" fmla="*/ 99 w 99"/>
                                <a:gd name="T61" fmla="*/ 99 h 145"/>
                                <a:gd name="T62" fmla="*/ 86 w 99"/>
                                <a:gd name="T63" fmla="*/ 132 h 145"/>
                                <a:gd name="T64" fmla="*/ 48 w 99"/>
                                <a:gd name="T65" fmla="*/ 145 h 145"/>
                                <a:gd name="T66" fmla="*/ 48 w 99"/>
                                <a:gd name="T67" fmla="*/ 145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99" h="145">
                                  <a:moveTo>
                                    <a:pt x="48" y="145"/>
                                  </a:moveTo>
                                  <a:lnTo>
                                    <a:pt x="48" y="145"/>
                                  </a:lnTo>
                                  <a:cubicBezTo>
                                    <a:pt x="31" y="145"/>
                                    <a:pt x="19" y="140"/>
                                    <a:pt x="12" y="131"/>
                                  </a:cubicBezTo>
                                  <a:cubicBezTo>
                                    <a:pt x="4" y="122"/>
                                    <a:pt x="0" y="111"/>
                                    <a:pt x="0" y="98"/>
                                  </a:cubicBezTo>
                                  <a:lnTo>
                                    <a:pt x="19" y="98"/>
                                  </a:lnTo>
                                  <a:cubicBezTo>
                                    <a:pt x="20" y="107"/>
                                    <a:pt x="22" y="113"/>
                                    <a:pt x="24" y="118"/>
                                  </a:cubicBezTo>
                                  <a:cubicBezTo>
                                    <a:pt x="29" y="125"/>
                                    <a:pt x="37" y="129"/>
                                    <a:pt x="49" y="129"/>
                                  </a:cubicBezTo>
                                  <a:cubicBezTo>
                                    <a:pt x="58" y="129"/>
                                    <a:pt x="66" y="126"/>
                                    <a:pt x="72" y="121"/>
                                  </a:cubicBezTo>
                                  <a:cubicBezTo>
                                    <a:pt x="77" y="116"/>
                                    <a:pt x="80" y="110"/>
                                    <a:pt x="80" y="102"/>
                                  </a:cubicBezTo>
                                  <a:cubicBezTo>
                                    <a:pt x="80" y="92"/>
                                    <a:pt x="77" y="85"/>
                                    <a:pt x="71" y="81"/>
                                  </a:cubicBezTo>
                                  <a:cubicBezTo>
                                    <a:pt x="65" y="78"/>
                                    <a:pt x="57" y="76"/>
                                    <a:pt x="46" y="76"/>
                                  </a:cubicBezTo>
                                  <a:cubicBezTo>
                                    <a:pt x="45" y="76"/>
                                    <a:pt x="44" y="76"/>
                                    <a:pt x="43" y="76"/>
                                  </a:cubicBezTo>
                                  <a:cubicBezTo>
                                    <a:pt x="42" y="76"/>
                                    <a:pt x="40" y="76"/>
                                    <a:pt x="39" y="76"/>
                                  </a:cubicBezTo>
                                  <a:lnTo>
                                    <a:pt x="39" y="60"/>
                                  </a:lnTo>
                                  <a:cubicBezTo>
                                    <a:pt x="41" y="60"/>
                                    <a:pt x="42" y="61"/>
                                    <a:pt x="44" y="61"/>
                                  </a:cubicBezTo>
                                  <a:cubicBezTo>
                                    <a:pt x="45" y="61"/>
                                    <a:pt x="46" y="61"/>
                                    <a:pt x="48" y="61"/>
                                  </a:cubicBezTo>
                                  <a:cubicBezTo>
                                    <a:pt x="54" y="61"/>
                                    <a:pt x="60" y="60"/>
                                    <a:pt x="64" y="58"/>
                                  </a:cubicBezTo>
                                  <a:cubicBezTo>
                                    <a:pt x="72" y="54"/>
                                    <a:pt x="75" y="47"/>
                                    <a:pt x="75" y="38"/>
                                  </a:cubicBezTo>
                                  <a:cubicBezTo>
                                    <a:pt x="75" y="31"/>
                                    <a:pt x="73" y="25"/>
                                    <a:pt x="68" y="22"/>
                                  </a:cubicBezTo>
                                  <a:cubicBezTo>
                                    <a:pt x="63" y="18"/>
                                    <a:pt x="57" y="16"/>
                                    <a:pt x="50" y="16"/>
                                  </a:cubicBezTo>
                                  <a:cubicBezTo>
                                    <a:pt x="39" y="16"/>
                                    <a:pt x="30" y="20"/>
                                    <a:pt x="26" y="28"/>
                                  </a:cubicBezTo>
                                  <a:cubicBezTo>
                                    <a:pt x="23" y="32"/>
                                    <a:pt x="22" y="38"/>
                                    <a:pt x="22" y="46"/>
                                  </a:cubicBezTo>
                                  <a:lnTo>
                                    <a:pt x="4" y="46"/>
                                  </a:lnTo>
                                  <a:cubicBezTo>
                                    <a:pt x="4" y="36"/>
                                    <a:pt x="6" y="27"/>
                                    <a:pt x="10" y="19"/>
                                  </a:cubicBezTo>
                                  <a:cubicBezTo>
                                    <a:pt x="18" y="6"/>
                                    <a:pt x="30" y="0"/>
                                    <a:pt x="49" y="0"/>
                                  </a:cubicBezTo>
                                  <a:cubicBezTo>
                                    <a:pt x="63" y="0"/>
                                    <a:pt x="74" y="3"/>
                                    <a:pt x="82" y="9"/>
                                  </a:cubicBezTo>
                                  <a:cubicBezTo>
                                    <a:pt x="90" y="16"/>
                                    <a:pt x="94" y="25"/>
                                    <a:pt x="94" y="37"/>
                                  </a:cubicBezTo>
                                  <a:cubicBezTo>
                                    <a:pt x="94" y="46"/>
                                    <a:pt x="91" y="53"/>
                                    <a:pt x="87" y="58"/>
                                  </a:cubicBezTo>
                                  <a:cubicBezTo>
                                    <a:pt x="84" y="62"/>
                                    <a:pt x="80" y="64"/>
                                    <a:pt x="76" y="66"/>
                                  </a:cubicBezTo>
                                  <a:cubicBezTo>
                                    <a:pt x="83" y="68"/>
                                    <a:pt x="89" y="72"/>
                                    <a:pt x="93" y="78"/>
                                  </a:cubicBezTo>
                                  <a:cubicBezTo>
                                    <a:pt x="97" y="84"/>
                                    <a:pt x="99" y="91"/>
                                    <a:pt x="99" y="99"/>
                                  </a:cubicBezTo>
                                  <a:cubicBezTo>
                                    <a:pt x="99" y="113"/>
                                    <a:pt x="95" y="124"/>
                                    <a:pt x="86" y="132"/>
                                  </a:cubicBezTo>
                                  <a:cubicBezTo>
                                    <a:pt x="77" y="141"/>
                                    <a:pt x="64" y="145"/>
                                    <a:pt x="48" y="145"/>
                                  </a:cubicBezTo>
                                  <a:lnTo>
                                    <a:pt x="48" y="145"/>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67" name="Freeform 1126"/>
                          <wps:cNvSpPr>
                            <a:spLocks noEditPoints="1"/>
                          </wps:cNvSpPr>
                          <wps:spPr bwMode="auto">
                            <a:xfrm>
                              <a:off x="6969" y="2696"/>
                              <a:ext cx="77" cy="116"/>
                            </a:xfrm>
                            <a:custGeom>
                              <a:avLst/>
                              <a:gdLst>
                                <a:gd name="T0" fmla="*/ 52 w 97"/>
                                <a:gd name="T1" fmla="*/ 0 h 146"/>
                                <a:gd name="T2" fmla="*/ 52 w 97"/>
                                <a:gd name="T3" fmla="*/ 0 h 146"/>
                                <a:gd name="T4" fmla="*/ 85 w 97"/>
                                <a:gd name="T5" fmla="*/ 13 h 146"/>
                                <a:gd name="T6" fmla="*/ 94 w 97"/>
                                <a:gd name="T7" fmla="*/ 38 h 146"/>
                                <a:gd name="T8" fmla="*/ 76 w 97"/>
                                <a:gd name="T9" fmla="*/ 38 h 146"/>
                                <a:gd name="T10" fmla="*/ 71 w 97"/>
                                <a:gd name="T11" fmla="*/ 25 h 146"/>
                                <a:gd name="T12" fmla="*/ 52 w 97"/>
                                <a:gd name="T13" fmla="*/ 16 h 146"/>
                                <a:gd name="T14" fmla="*/ 28 w 97"/>
                                <a:gd name="T15" fmla="*/ 30 h 146"/>
                                <a:gd name="T16" fmla="*/ 18 w 97"/>
                                <a:gd name="T17" fmla="*/ 69 h 146"/>
                                <a:gd name="T18" fmla="*/ 34 w 97"/>
                                <a:gd name="T19" fmla="*/ 56 h 146"/>
                                <a:gd name="T20" fmla="*/ 53 w 97"/>
                                <a:gd name="T21" fmla="*/ 52 h 146"/>
                                <a:gd name="T22" fmla="*/ 84 w 97"/>
                                <a:gd name="T23" fmla="*/ 63 h 146"/>
                                <a:gd name="T24" fmla="*/ 97 w 97"/>
                                <a:gd name="T25" fmla="*/ 97 h 146"/>
                                <a:gd name="T26" fmla="*/ 84 w 97"/>
                                <a:gd name="T27" fmla="*/ 131 h 146"/>
                                <a:gd name="T28" fmla="*/ 49 w 97"/>
                                <a:gd name="T29" fmla="*/ 146 h 146"/>
                                <a:gd name="T30" fmla="*/ 14 w 97"/>
                                <a:gd name="T31" fmla="*/ 131 h 146"/>
                                <a:gd name="T32" fmla="*/ 0 w 97"/>
                                <a:gd name="T33" fmla="*/ 80 h 146"/>
                                <a:gd name="T34" fmla="*/ 6 w 97"/>
                                <a:gd name="T35" fmla="*/ 35 h 146"/>
                                <a:gd name="T36" fmla="*/ 52 w 97"/>
                                <a:gd name="T37" fmla="*/ 0 h 146"/>
                                <a:gd name="T38" fmla="*/ 52 w 97"/>
                                <a:gd name="T39" fmla="*/ 0 h 146"/>
                                <a:gd name="T40" fmla="*/ 50 w 97"/>
                                <a:gd name="T41" fmla="*/ 130 h 146"/>
                                <a:gd name="T42" fmla="*/ 50 w 97"/>
                                <a:gd name="T43" fmla="*/ 130 h 146"/>
                                <a:gd name="T44" fmla="*/ 71 w 97"/>
                                <a:gd name="T45" fmla="*/ 121 h 146"/>
                                <a:gd name="T46" fmla="*/ 78 w 97"/>
                                <a:gd name="T47" fmla="*/ 98 h 146"/>
                                <a:gd name="T48" fmla="*/ 72 w 97"/>
                                <a:gd name="T49" fmla="*/ 78 h 146"/>
                                <a:gd name="T50" fmla="*/ 49 w 97"/>
                                <a:gd name="T51" fmla="*/ 68 h 146"/>
                                <a:gd name="T52" fmla="*/ 29 w 97"/>
                                <a:gd name="T53" fmla="*/ 75 h 146"/>
                                <a:gd name="T54" fmla="*/ 21 w 97"/>
                                <a:gd name="T55" fmla="*/ 98 h 146"/>
                                <a:gd name="T56" fmla="*/ 29 w 97"/>
                                <a:gd name="T57" fmla="*/ 121 h 146"/>
                                <a:gd name="T58" fmla="*/ 50 w 97"/>
                                <a:gd name="T59" fmla="*/ 130 h 146"/>
                                <a:gd name="T60" fmla="*/ 50 w 97"/>
                                <a:gd name="T61" fmla="*/ 130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97" h="146">
                                  <a:moveTo>
                                    <a:pt x="52" y="0"/>
                                  </a:moveTo>
                                  <a:lnTo>
                                    <a:pt x="52" y="0"/>
                                  </a:lnTo>
                                  <a:cubicBezTo>
                                    <a:pt x="67" y="0"/>
                                    <a:pt x="78" y="4"/>
                                    <a:pt x="85" y="13"/>
                                  </a:cubicBezTo>
                                  <a:cubicBezTo>
                                    <a:pt x="91" y="21"/>
                                    <a:pt x="94" y="29"/>
                                    <a:pt x="94" y="38"/>
                                  </a:cubicBezTo>
                                  <a:lnTo>
                                    <a:pt x="76" y="38"/>
                                  </a:lnTo>
                                  <a:cubicBezTo>
                                    <a:pt x="75" y="32"/>
                                    <a:pt x="74" y="28"/>
                                    <a:pt x="71" y="25"/>
                                  </a:cubicBezTo>
                                  <a:cubicBezTo>
                                    <a:pt x="67" y="19"/>
                                    <a:pt x="61" y="16"/>
                                    <a:pt x="52" y="16"/>
                                  </a:cubicBezTo>
                                  <a:cubicBezTo>
                                    <a:pt x="42" y="16"/>
                                    <a:pt x="34" y="20"/>
                                    <a:pt x="28" y="30"/>
                                  </a:cubicBezTo>
                                  <a:cubicBezTo>
                                    <a:pt x="22" y="39"/>
                                    <a:pt x="19" y="52"/>
                                    <a:pt x="18" y="69"/>
                                  </a:cubicBezTo>
                                  <a:cubicBezTo>
                                    <a:pt x="22" y="63"/>
                                    <a:pt x="28" y="59"/>
                                    <a:pt x="34" y="56"/>
                                  </a:cubicBezTo>
                                  <a:cubicBezTo>
                                    <a:pt x="39" y="53"/>
                                    <a:pt x="46" y="52"/>
                                    <a:pt x="53" y="52"/>
                                  </a:cubicBezTo>
                                  <a:cubicBezTo>
                                    <a:pt x="65" y="52"/>
                                    <a:pt x="75" y="55"/>
                                    <a:pt x="84" y="63"/>
                                  </a:cubicBezTo>
                                  <a:cubicBezTo>
                                    <a:pt x="93" y="71"/>
                                    <a:pt x="97" y="82"/>
                                    <a:pt x="97" y="97"/>
                                  </a:cubicBezTo>
                                  <a:cubicBezTo>
                                    <a:pt x="97" y="110"/>
                                    <a:pt x="93" y="121"/>
                                    <a:pt x="84" y="131"/>
                                  </a:cubicBezTo>
                                  <a:cubicBezTo>
                                    <a:pt x="76" y="141"/>
                                    <a:pt x="64" y="146"/>
                                    <a:pt x="49" y="146"/>
                                  </a:cubicBezTo>
                                  <a:cubicBezTo>
                                    <a:pt x="35" y="146"/>
                                    <a:pt x="24" y="141"/>
                                    <a:pt x="14" y="131"/>
                                  </a:cubicBezTo>
                                  <a:cubicBezTo>
                                    <a:pt x="5" y="121"/>
                                    <a:pt x="0" y="104"/>
                                    <a:pt x="0" y="80"/>
                                  </a:cubicBezTo>
                                  <a:cubicBezTo>
                                    <a:pt x="0" y="62"/>
                                    <a:pt x="2" y="48"/>
                                    <a:pt x="6" y="35"/>
                                  </a:cubicBezTo>
                                  <a:cubicBezTo>
                                    <a:pt x="15" y="12"/>
                                    <a:pt x="30" y="0"/>
                                    <a:pt x="52" y="0"/>
                                  </a:cubicBezTo>
                                  <a:lnTo>
                                    <a:pt x="52" y="0"/>
                                  </a:lnTo>
                                  <a:close/>
                                  <a:moveTo>
                                    <a:pt x="50" y="130"/>
                                  </a:moveTo>
                                  <a:lnTo>
                                    <a:pt x="50" y="130"/>
                                  </a:lnTo>
                                  <a:cubicBezTo>
                                    <a:pt x="60" y="130"/>
                                    <a:pt x="67" y="127"/>
                                    <a:pt x="71" y="121"/>
                                  </a:cubicBezTo>
                                  <a:cubicBezTo>
                                    <a:pt x="76" y="114"/>
                                    <a:pt x="78" y="107"/>
                                    <a:pt x="78" y="98"/>
                                  </a:cubicBezTo>
                                  <a:cubicBezTo>
                                    <a:pt x="78" y="91"/>
                                    <a:pt x="76" y="84"/>
                                    <a:pt x="72" y="78"/>
                                  </a:cubicBezTo>
                                  <a:cubicBezTo>
                                    <a:pt x="68" y="71"/>
                                    <a:pt x="60" y="68"/>
                                    <a:pt x="49" y="68"/>
                                  </a:cubicBezTo>
                                  <a:cubicBezTo>
                                    <a:pt x="42" y="68"/>
                                    <a:pt x="35" y="70"/>
                                    <a:pt x="29" y="75"/>
                                  </a:cubicBezTo>
                                  <a:cubicBezTo>
                                    <a:pt x="24" y="80"/>
                                    <a:pt x="21" y="88"/>
                                    <a:pt x="21" y="98"/>
                                  </a:cubicBezTo>
                                  <a:cubicBezTo>
                                    <a:pt x="21" y="107"/>
                                    <a:pt x="23" y="115"/>
                                    <a:pt x="29" y="121"/>
                                  </a:cubicBezTo>
                                  <a:cubicBezTo>
                                    <a:pt x="34" y="127"/>
                                    <a:pt x="41" y="130"/>
                                    <a:pt x="50" y="130"/>
                                  </a:cubicBezTo>
                                  <a:lnTo>
                                    <a:pt x="50" y="13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68" name="Freeform 1127"/>
                          <wps:cNvSpPr>
                            <a:spLocks/>
                          </wps:cNvSpPr>
                          <wps:spPr bwMode="auto">
                            <a:xfrm>
                              <a:off x="7067" y="2792"/>
                              <a:ext cx="16" cy="17"/>
                            </a:xfrm>
                            <a:custGeom>
                              <a:avLst/>
                              <a:gdLst>
                                <a:gd name="T0" fmla="*/ 0 w 20"/>
                                <a:gd name="T1" fmla="*/ 0 h 21"/>
                                <a:gd name="T2" fmla="*/ 0 w 20"/>
                                <a:gd name="T3" fmla="*/ 0 h 21"/>
                                <a:gd name="T4" fmla="*/ 20 w 20"/>
                                <a:gd name="T5" fmla="*/ 0 h 21"/>
                                <a:gd name="T6" fmla="*/ 20 w 20"/>
                                <a:gd name="T7" fmla="*/ 21 h 21"/>
                                <a:gd name="T8" fmla="*/ 0 w 20"/>
                                <a:gd name="T9" fmla="*/ 21 h 21"/>
                                <a:gd name="T10" fmla="*/ 0 w 20"/>
                                <a:gd name="T11" fmla="*/ 0 h 21"/>
                              </a:gdLst>
                              <a:ahLst/>
                              <a:cxnLst>
                                <a:cxn ang="0">
                                  <a:pos x="T0" y="T1"/>
                                </a:cxn>
                                <a:cxn ang="0">
                                  <a:pos x="T2" y="T3"/>
                                </a:cxn>
                                <a:cxn ang="0">
                                  <a:pos x="T4" y="T5"/>
                                </a:cxn>
                                <a:cxn ang="0">
                                  <a:pos x="T6" y="T7"/>
                                </a:cxn>
                                <a:cxn ang="0">
                                  <a:pos x="T8" y="T9"/>
                                </a:cxn>
                                <a:cxn ang="0">
                                  <a:pos x="T10" y="T11"/>
                                </a:cxn>
                              </a:cxnLst>
                              <a:rect l="0" t="0" r="r" b="b"/>
                              <a:pathLst>
                                <a:path w="20" h="21">
                                  <a:moveTo>
                                    <a:pt x="0" y="0"/>
                                  </a:moveTo>
                                  <a:lnTo>
                                    <a:pt x="0" y="0"/>
                                  </a:lnTo>
                                  <a:lnTo>
                                    <a:pt x="20" y="0"/>
                                  </a:lnTo>
                                  <a:lnTo>
                                    <a:pt x="20"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69" name="Freeform 1128"/>
                          <wps:cNvSpPr>
                            <a:spLocks noEditPoints="1"/>
                          </wps:cNvSpPr>
                          <wps:spPr bwMode="auto">
                            <a:xfrm>
                              <a:off x="7102" y="2697"/>
                              <a:ext cx="78" cy="115"/>
                            </a:xfrm>
                            <a:custGeom>
                              <a:avLst/>
                              <a:gdLst>
                                <a:gd name="T0" fmla="*/ 48 w 97"/>
                                <a:gd name="T1" fmla="*/ 0 h 145"/>
                                <a:gd name="T2" fmla="*/ 48 w 97"/>
                                <a:gd name="T3" fmla="*/ 0 h 145"/>
                                <a:gd name="T4" fmla="*/ 88 w 97"/>
                                <a:gd name="T5" fmla="*/ 22 h 145"/>
                                <a:gd name="T6" fmla="*/ 97 w 97"/>
                                <a:gd name="T7" fmla="*/ 70 h 145"/>
                                <a:gd name="T8" fmla="*/ 89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9 h 145"/>
                                <a:gd name="T24" fmla="*/ 48 w 97"/>
                                <a:gd name="T25" fmla="*/ 129 h 145"/>
                                <a:gd name="T26" fmla="*/ 70 w 97"/>
                                <a:gd name="T27" fmla="*/ 116 h 145"/>
                                <a:gd name="T28" fmla="*/ 78 w 97"/>
                                <a:gd name="T29" fmla="*/ 71 h 145"/>
                                <a:gd name="T30" fmla="*/ 72 w 97"/>
                                <a:gd name="T31" fmla="*/ 31 h 145"/>
                                <a:gd name="T32" fmla="*/ 49 w 97"/>
                                <a:gd name="T33" fmla="*/ 16 h 145"/>
                                <a:gd name="T34" fmla="*/ 26 w 97"/>
                                <a:gd name="T35" fmla="*/ 31 h 145"/>
                                <a:gd name="T36" fmla="*/ 19 w 97"/>
                                <a:gd name="T37" fmla="*/ 74 h 145"/>
                                <a:gd name="T38" fmla="*/ 24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7" y="0"/>
                                    <a:pt x="80" y="7"/>
                                    <a:pt x="88" y="22"/>
                                  </a:cubicBezTo>
                                  <a:cubicBezTo>
                                    <a:pt x="94" y="34"/>
                                    <a:pt x="97" y="50"/>
                                    <a:pt x="97" y="70"/>
                                  </a:cubicBezTo>
                                  <a:cubicBezTo>
                                    <a:pt x="97" y="89"/>
                                    <a:pt x="95" y="105"/>
                                    <a:pt x="89" y="118"/>
                                  </a:cubicBezTo>
                                  <a:cubicBezTo>
                                    <a:pt x="81" y="136"/>
                                    <a:pt x="67" y="145"/>
                                    <a:pt x="48" y="145"/>
                                  </a:cubicBezTo>
                                  <a:cubicBezTo>
                                    <a:pt x="31" y="145"/>
                                    <a:pt x="19" y="138"/>
                                    <a:pt x="10" y="123"/>
                                  </a:cubicBezTo>
                                  <a:cubicBezTo>
                                    <a:pt x="3" y="111"/>
                                    <a:pt x="0" y="94"/>
                                    <a:pt x="0" y="73"/>
                                  </a:cubicBezTo>
                                  <a:cubicBezTo>
                                    <a:pt x="0" y="57"/>
                                    <a:pt x="2" y="43"/>
                                    <a:pt x="6" y="32"/>
                                  </a:cubicBezTo>
                                  <a:cubicBezTo>
                                    <a:pt x="14" y="11"/>
                                    <a:pt x="28" y="0"/>
                                    <a:pt x="48" y="0"/>
                                  </a:cubicBezTo>
                                  <a:lnTo>
                                    <a:pt x="48" y="0"/>
                                  </a:lnTo>
                                  <a:close/>
                                  <a:moveTo>
                                    <a:pt x="48" y="129"/>
                                  </a:moveTo>
                                  <a:lnTo>
                                    <a:pt x="48" y="129"/>
                                  </a:lnTo>
                                  <a:cubicBezTo>
                                    <a:pt x="57" y="129"/>
                                    <a:pt x="65" y="125"/>
                                    <a:pt x="70" y="116"/>
                                  </a:cubicBezTo>
                                  <a:cubicBezTo>
                                    <a:pt x="76" y="108"/>
                                    <a:pt x="78" y="93"/>
                                    <a:pt x="78" y="71"/>
                                  </a:cubicBezTo>
                                  <a:cubicBezTo>
                                    <a:pt x="78" y="55"/>
                                    <a:pt x="76" y="42"/>
                                    <a:pt x="72" y="31"/>
                                  </a:cubicBezTo>
                                  <a:cubicBezTo>
                                    <a:pt x="68" y="21"/>
                                    <a:pt x="61" y="16"/>
                                    <a:pt x="49" y="16"/>
                                  </a:cubicBezTo>
                                  <a:cubicBezTo>
                                    <a:pt x="39" y="16"/>
                                    <a:pt x="31" y="21"/>
                                    <a:pt x="26" y="31"/>
                                  </a:cubicBezTo>
                                  <a:cubicBezTo>
                                    <a:pt x="22" y="40"/>
                                    <a:pt x="19" y="55"/>
                                    <a:pt x="19" y="74"/>
                                  </a:cubicBezTo>
                                  <a:cubicBezTo>
                                    <a:pt x="19" y="88"/>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70" name="Freeform 1129"/>
                          <wps:cNvSpPr>
                            <a:spLocks noEditPoints="1"/>
                          </wps:cNvSpPr>
                          <wps:spPr bwMode="auto">
                            <a:xfrm>
                              <a:off x="7192" y="2696"/>
                              <a:ext cx="77" cy="116"/>
                            </a:xfrm>
                            <a:custGeom>
                              <a:avLst/>
                              <a:gdLst>
                                <a:gd name="T0" fmla="*/ 48 w 97"/>
                                <a:gd name="T1" fmla="*/ 60 h 146"/>
                                <a:gd name="T2" fmla="*/ 48 w 97"/>
                                <a:gd name="T3" fmla="*/ 60 h 146"/>
                                <a:gd name="T4" fmla="*/ 67 w 97"/>
                                <a:gd name="T5" fmla="*/ 53 h 146"/>
                                <a:gd name="T6" fmla="*/ 73 w 97"/>
                                <a:gd name="T7" fmla="*/ 38 h 146"/>
                                <a:gd name="T8" fmla="*/ 67 w 97"/>
                                <a:gd name="T9" fmla="*/ 23 h 146"/>
                                <a:gd name="T10" fmla="*/ 48 w 97"/>
                                <a:gd name="T11" fmla="*/ 17 h 146"/>
                                <a:gd name="T12" fmla="*/ 29 w 97"/>
                                <a:gd name="T13" fmla="*/ 23 h 146"/>
                                <a:gd name="T14" fmla="*/ 24 w 97"/>
                                <a:gd name="T15" fmla="*/ 39 h 146"/>
                                <a:gd name="T16" fmla="*/ 31 w 97"/>
                                <a:gd name="T17" fmla="*/ 54 h 146"/>
                                <a:gd name="T18" fmla="*/ 48 w 97"/>
                                <a:gd name="T19" fmla="*/ 60 h 146"/>
                                <a:gd name="T20" fmla="*/ 48 w 97"/>
                                <a:gd name="T21" fmla="*/ 60 h 146"/>
                                <a:gd name="T22" fmla="*/ 50 w 97"/>
                                <a:gd name="T23" fmla="*/ 130 h 146"/>
                                <a:gd name="T24" fmla="*/ 50 w 97"/>
                                <a:gd name="T25" fmla="*/ 130 h 146"/>
                                <a:gd name="T26" fmla="*/ 70 w 97"/>
                                <a:gd name="T27" fmla="*/ 123 h 146"/>
                                <a:gd name="T28" fmla="*/ 78 w 97"/>
                                <a:gd name="T29" fmla="*/ 103 h 146"/>
                                <a:gd name="T30" fmla="*/ 70 w 97"/>
                                <a:gd name="T31" fmla="*/ 83 h 146"/>
                                <a:gd name="T32" fmla="*/ 48 w 97"/>
                                <a:gd name="T33" fmla="*/ 75 h 146"/>
                                <a:gd name="T34" fmla="*/ 27 w 97"/>
                                <a:gd name="T35" fmla="*/ 83 h 146"/>
                                <a:gd name="T36" fmla="*/ 19 w 97"/>
                                <a:gd name="T37" fmla="*/ 103 h 146"/>
                                <a:gd name="T38" fmla="*/ 27 w 97"/>
                                <a:gd name="T39" fmla="*/ 122 h 146"/>
                                <a:gd name="T40" fmla="*/ 50 w 97"/>
                                <a:gd name="T41" fmla="*/ 130 h 146"/>
                                <a:gd name="T42" fmla="*/ 50 w 97"/>
                                <a:gd name="T43" fmla="*/ 130 h 146"/>
                                <a:gd name="T44" fmla="*/ 24 w 97"/>
                                <a:gd name="T45" fmla="*/ 67 h 146"/>
                                <a:gd name="T46" fmla="*/ 24 w 97"/>
                                <a:gd name="T47" fmla="*/ 67 h 146"/>
                                <a:gd name="T48" fmla="*/ 13 w 97"/>
                                <a:gd name="T49" fmla="*/ 59 h 146"/>
                                <a:gd name="T50" fmla="*/ 5 w 97"/>
                                <a:gd name="T51" fmla="*/ 39 h 146"/>
                                <a:gd name="T52" fmla="*/ 16 w 97"/>
                                <a:gd name="T53" fmla="*/ 12 h 146"/>
                                <a:gd name="T54" fmla="*/ 49 w 97"/>
                                <a:gd name="T55" fmla="*/ 0 h 146"/>
                                <a:gd name="T56" fmla="*/ 81 w 97"/>
                                <a:gd name="T57" fmla="*/ 11 h 146"/>
                                <a:gd name="T58" fmla="*/ 92 w 97"/>
                                <a:gd name="T59" fmla="*/ 36 h 146"/>
                                <a:gd name="T60" fmla="*/ 86 w 97"/>
                                <a:gd name="T61" fmla="*/ 58 h 146"/>
                                <a:gd name="T62" fmla="*/ 74 w 97"/>
                                <a:gd name="T63" fmla="*/ 67 h 146"/>
                                <a:gd name="T64" fmla="*/ 88 w 97"/>
                                <a:gd name="T65" fmla="*/ 76 h 146"/>
                                <a:gd name="T66" fmla="*/ 97 w 97"/>
                                <a:gd name="T67" fmla="*/ 102 h 146"/>
                                <a:gd name="T68" fmla="*/ 85 w 97"/>
                                <a:gd name="T69" fmla="*/ 133 h 146"/>
                                <a:gd name="T70" fmla="*/ 49 w 97"/>
                                <a:gd name="T71" fmla="*/ 146 h 146"/>
                                <a:gd name="T72" fmla="*/ 14 w 97"/>
                                <a:gd name="T73" fmla="*/ 135 h 146"/>
                                <a:gd name="T74" fmla="*/ 0 w 97"/>
                                <a:gd name="T75" fmla="*/ 102 h 146"/>
                                <a:gd name="T76" fmla="*/ 6 w 97"/>
                                <a:gd name="T77" fmla="*/ 81 h 146"/>
                                <a:gd name="T78" fmla="*/ 24 w 97"/>
                                <a:gd name="T79" fmla="*/ 67 h 146"/>
                                <a:gd name="T80" fmla="*/ 24 w 97"/>
                                <a:gd name="T81" fmla="*/ 67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97" h="146">
                                  <a:moveTo>
                                    <a:pt x="48" y="60"/>
                                  </a:moveTo>
                                  <a:lnTo>
                                    <a:pt x="48" y="60"/>
                                  </a:lnTo>
                                  <a:cubicBezTo>
                                    <a:pt x="56" y="60"/>
                                    <a:pt x="62" y="58"/>
                                    <a:pt x="67" y="53"/>
                                  </a:cubicBezTo>
                                  <a:cubicBezTo>
                                    <a:pt x="71" y="49"/>
                                    <a:pt x="73" y="44"/>
                                    <a:pt x="73" y="38"/>
                                  </a:cubicBezTo>
                                  <a:cubicBezTo>
                                    <a:pt x="73" y="33"/>
                                    <a:pt x="71" y="28"/>
                                    <a:pt x="67" y="23"/>
                                  </a:cubicBezTo>
                                  <a:cubicBezTo>
                                    <a:pt x="63" y="19"/>
                                    <a:pt x="56" y="17"/>
                                    <a:pt x="48" y="17"/>
                                  </a:cubicBezTo>
                                  <a:cubicBezTo>
                                    <a:pt x="39" y="17"/>
                                    <a:pt x="33" y="19"/>
                                    <a:pt x="29" y="23"/>
                                  </a:cubicBezTo>
                                  <a:cubicBezTo>
                                    <a:pt x="25" y="28"/>
                                    <a:pt x="24" y="33"/>
                                    <a:pt x="24" y="39"/>
                                  </a:cubicBezTo>
                                  <a:cubicBezTo>
                                    <a:pt x="24" y="45"/>
                                    <a:pt x="26" y="51"/>
                                    <a:pt x="31" y="54"/>
                                  </a:cubicBezTo>
                                  <a:cubicBezTo>
                                    <a:pt x="36" y="58"/>
                                    <a:pt x="42" y="60"/>
                                    <a:pt x="48" y="60"/>
                                  </a:cubicBezTo>
                                  <a:lnTo>
                                    <a:pt x="48" y="60"/>
                                  </a:lnTo>
                                  <a:close/>
                                  <a:moveTo>
                                    <a:pt x="50" y="130"/>
                                  </a:moveTo>
                                  <a:lnTo>
                                    <a:pt x="50" y="130"/>
                                  </a:lnTo>
                                  <a:cubicBezTo>
                                    <a:pt x="58" y="130"/>
                                    <a:pt x="65" y="128"/>
                                    <a:pt x="70" y="123"/>
                                  </a:cubicBezTo>
                                  <a:cubicBezTo>
                                    <a:pt x="75" y="119"/>
                                    <a:pt x="78" y="112"/>
                                    <a:pt x="78" y="103"/>
                                  </a:cubicBezTo>
                                  <a:cubicBezTo>
                                    <a:pt x="78" y="94"/>
                                    <a:pt x="75" y="87"/>
                                    <a:pt x="70" y="83"/>
                                  </a:cubicBezTo>
                                  <a:cubicBezTo>
                                    <a:pt x="64" y="78"/>
                                    <a:pt x="57" y="75"/>
                                    <a:pt x="48" y="75"/>
                                  </a:cubicBezTo>
                                  <a:cubicBezTo>
                                    <a:pt x="40" y="75"/>
                                    <a:pt x="33" y="78"/>
                                    <a:pt x="27" y="83"/>
                                  </a:cubicBezTo>
                                  <a:cubicBezTo>
                                    <a:pt x="22" y="88"/>
                                    <a:pt x="19" y="94"/>
                                    <a:pt x="19" y="103"/>
                                  </a:cubicBezTo>
                                  <a:cubicBezTo>
                                    <a:pt x="19" y="110"/>
                                    <a:pt x="22" y="117"/>
                                    <a:pt x="27" y="122"/>
                                  </a:cubicBezTo>
                                  <a:cubicBezTo>
                                    <a:pt x="32" y="127"/>
                                    <a:pt x="39" y="130"/>
                                    <a:pt x="50" y="130"/>
                                  </a:cubicBezTo>
                                  <a:lnTo>
                                    <a:pt x="50" y="130"/>
                                  </a:lnTo>
                                  <a:close/>
                                  <a:moveTo>
                                    <a:pt x="24" y="67"/>
                                  </a:moveTo>
                                  <a:lnTo>
                                    <a:pt x="24" y="67"/>
                                  </a:lnTo>
                                  <a:cubicBezTo>
                                    <a:pt x="19" y="65"/>
                                    <a:pt x="15" y="62"/>
                                    <a:pt x="13" y="59"/>
                                  </a:cubicBezTo>
                                  <a:cubicBezTo>
                                    <a:pt x="8" y="54"/>
                                    <a:pt x="5" y="47"/>
                                    <a:pt x="5" y="39"/>
                                  </a:cubicBezTo>
                                  <a:cubicBezTo>
                                    <a:pt x="5" y="28"/>
                                    <a:pt x="9" y="19"/>
                                    <a:pt x="16" y="12"/>
                                  </a:cubicBezTo>
                                  <a:cubicBezTo>
                                    <a:pt x="24" y="4"/>
                                    <a:pt x="35" y="0"/>
                                    <a:pt x="49" y="0"/>
                                  </a:cubicBezTo>
                                  <a:cubicBezTo>
                                    <a:pt x="62" y="0"/>
                                    <a:pt x="73" y="4"/>
                                    <a:pt x="81" y="11"/>
                                  </a:cubicBezTo>
                                  <a:cubicBezTo>
                                    <a:pt x="88" y="18"/>
                                    <a:pt x="92" y="27"/>
                                    <a:pt x="92" y="36"/>
                                  </a:cubicBezTo>
                                  <a:cubicBezTo>
                                    <a:pt x="92" y="45"/>
                                    <a:pt x="90" y="52"/>
                                    <a:pt x="86" y="58"/>
                                  </a:cubicBezTo>
                                  <a:cubicBezTo>
                                    <a:pt x="83" y="61"/>
                                    <a:pt x="79" y="64"/>
                                    <a:pt x="74" y="67"/>
                                  </a:cubicBezTo>
                                  <a:cubicBezTo>
                                    <a:pt x="80" y="69"/>
                                    <a:pt x="84" y="72"/>
                                    <a:pt x="88" y="76"/>
                                  </a:cubicBezTo>
                                  <a:cubicBezTo>
                                    <a:pt x="94" y="82"/>
                                    <a:pt x="97" y="91"/>
                                    <a:pt x="97" y="102"/>
                                  </a:cubicBezTo>
                                  <a:cubicBezTo>
                                    <a:pt x="97" y="114"/>
                                    <a:pt x="93" y="124"/>
                                    <a:pt x="85" y="133"/>
                                  </a:cubicBezTo>
                                  <a:cubicBezTo>
                                    <a:pt x="76" y="142"/>
                                    <a:pt x="64" y="146"/>
                                    <a:pt x="49" y="146"/>
                                  </a:cubicBezTo>
                                  <a:cubicBezTo>
                                    <a:pt x="35" y="146"/>
                                    <a:pt x="24" y="142"/>
                                    <a:pt x="14" y="135"/>
                                  </a:cubicBezTo>
                                  <a:cubicBezTo>
                                    <a:pt x="5" y="127"/>
                                    <a:pt x="0" y="117"/>
                                    <a:pt x="0" y="102"/>
                                  </a:cubicBezTo>
                                  <a:cubicBezTo>
                                    <a:pt x="0" y="94"/>
                                    <a:pt x="2" y="87"/>
                                    <a:pt x="6" y="81"/>
                                  </a:cubicBezTo>
                                  <a:cubicBezTo>
                                    <a:pt x="10" y="75"/>
                                    <a:pt x="16" y="70"/>
                                    <a:pt x="24" y="67"/>
                                  </a:cubicBezTo>
                                  <a:lnTo>
                                    <a:pt x="24" y="67"/>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71" name="Freeform 1130"/>
                          <wps:cNvSpPr>
                            <a:spLocks/>
                          </wps:cNvSpPr>
                          <wps:spPr bwMode="auto">
                            <a:xfrm>
                              <a:off x="7282" y="2692"/>
                              <a:ext cx="37" cy="149"/>
                            </a:xfrm>
                            <a:custGeom>
                              <a:avLst/>
                              <a:gdLst>
                                <a:gd name="T0" fmla="*/ 0 w 46"/>
                                <a:gd name="T1" fmla="*/ 188 h 188"/>
                                <a:gd name="T2" fmla="*/ 0 w 46"/>
                                <a:gd name="T3" fmla="*/ 188 h 188"/>
                                <a:gd name="T4" fmla="*/ 21 w 46"/>
                                <a:gd name="T5" fmla="*/ 144 h 188"/>
                                <a:gd name="T6" fmla="*/ 27 w 46"/>
                                <a:gd name="T7" fmla="*/ 94 h 188"/>
                                <a:gd name="T8" fmla="*/ 19 w 46"/>
                                <a:gd name="T9" fmla="*/ 42 h 188"/>
                                <a:gd name="T10" fmla="*/ 0 w 46"/>
                                <a:gd name="T11" fmla="*/ 0 h 188"/>
                                <a:gd name="T12" fmla="*/ 12 w 46"/>
                                <a:gd name="T13" fmla="*/ 0 h 188"/>
                                <a:gd name="T14" fmla="*/ 30 w 46"/>
                                <a:gd name="T15" fmla="*/ 30 h 188"/>
                                <a:gd name="T16" fmla="*/ 37 w 46"/>
                                <a:gd name="T17" fmla="*/ 45 h 188"/>
                                <a:gd name="T18" fmla="*/ 44 w 46"/>
                                <a:gd name="T19" fmla="*/ 70 h 188"/>
                                <a:gd name="T20" fmla="*/ 46 w 46"/>
                                <a:gd name="T21" fmla="*/ 93 h 188"/>
                                <a:gd name="T22" fmla="*/ 37 w 46"/>
                                <a:gd name="T23" fmla="*/ 145 h 188"/>
                                <a:gd name="T24" fmla="*/ 13 w 46"/>
                                <a:gd name="T25" fmla="*/ 188 h 188"/>
                                <a:gd name="T26" fmla="*/ 0 w 46"/>
                                <a:gd name="T27" fmla="*/ 188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0" y="188"/>
                                  </a:moveTo>
                                  <a:lnTo>
                                    <a:pt x="0" y="188"/>
                                  </a:lnTo>
                                  <a:cubicBezTo>
                                    <a:pt x="11" y="168"/>
                                    <a:pt x="17" y="153"/>
                                    <a:pt x="21" y="144"/>
                                  </a:cubicBezTo>
                                  <a:cubicBezTo>
                                    <a:pt x="25" y="130"/>
                                    <a:pt x="27" y="113"/>
                                    <a:pt x="27" y="94"/>
                                  </a:cubicBezTo>
                                  <a:cubicBezTo>
                                    <a:pt x="27" y="75"/>
                                    <a:pt x="25" y="58"/>
                                    <a:pt x="19" y="42"/>
                                  </a:cubicBezTo>
                                  <a:cubicBezTo>
                                    <a:pt x="16" y="32"/>
                                    <a:pt x="10" y="18"/>
                                    <a:pt x="0" y="0"/>
                                  </a:cubicBezTo>
                                  <a:lnTo>
                                    <a:pt x="12" y="0"/>
                                  </a:lnTo>
                                  <a:cubicBezTo>
                                    <a:pt x="22" y="16"/>
                                    <a:pt x="28" y="26"/>
                                    <a:pt x="30" y="30"/>
                                  </a:cubicBezTo>
                                  <a:cubicBezTo>
                                    <a:pt x="32" y="34"/>
                                    <a:pt x="35" y="39"/>
                                    <a:pt x="37" y="45"/>
                                  </a:cubicBezTo>
                                  <a:cubicBezTo>
                                    <a:pt x="40" y="54"/>
                                    <a:pt x="43" y="62"/>
                                    <a:pt x="44" y="70"/>
                                  </a:cubicBezTo>
                                  <a:cubicBezTo>
                                    <a:pt x="45" y="78"/>
                                    <a:pt x="46" y="85"/>
                                    <a:pt x="46" y="93"/>
                                  </a:cubicBezTo>
                                  <a:cubicBezTo>
                                    <a:pt x="46" y="112"/>
                                    <a:pt x="43" y="130"/>
                                    <a:pt x="37" y="145"/>
                                  </a:cubicBezTo>
                                  <a:cubicBezTo>
                                    <a:pt x="33" y="155"/>
                                    <a:pt x="25" y="169"/>
                                    <a:pt x="13" y="188"/>
                                  </a:cubicBezTo>
                                  <a:lnTo>
                                    <a:pt x="0" y="18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72" name="Freeform 1131"/>
                          <wps:cNvSpPr>
                            <a:spLocks/>
                          </wps:cNvSpPr>
                          <wps:spPr bwMode="auto">
                            <a:xfrm>
                              <a:off x="5974" y="3012"/>
                              <a:ext cx="78" cy="110"/>
                            </a:xfrm>
                            <a:custGeom>
                              <a:avLst/>
                              <a:gdLst>
                                <a:gd name="T0" fmla="*/ 98 w 98"/>
                                <a:gd name="T1" fmla="*/ 0 h 138"/>
                                <a:gd name="T2" fmla="*/ 98 w 98"/>
                                <a:gd name="T3" fmla="*/ 0 h 138"/>
                                <a:gd name="T4" fmla="*/ 98 w 98"/>
                                <a:gd name="T5" fmla="*/ 15 h 138"/>
                                <a:gd name="T6" fmla="*/ 80 w 98"/>
                                <a:gd name="T7" fmla="*/ 38 h 138"/>
                                <a:gd name="T8" fmla="*/ 60 w 98"/>
                                <a:gd name="T9" fmla="*/ 73 h 138"/>
                                <a:gd name="T10" fmla="*/ 47 w 98"/>
                                <a:gd name="T11" fmla="*/ 107 h 138"/>
                                <a:gd name="T12" fmla="*/ 40 w 98"/>
                                <a:gd name="T13" fmla="*/ 138 h 138"/>
                                <a:gd name="T14" fmla="*/ 20 w 98"/>
                                <a:gd name="T15" fmla="*/ 138 h 138"/>
                                <a:gd name="T16" fmla="*/ 50 w 98"/>
                                <a:gd name="T17" fmla="*/ 58 h 138"/>
                                <a:gd name="T18" fmla="*/ 78 w 98"/>
                                <a:gd name="T19" fmla="*/ 17 h 138"/>
                                <a:gd name="T20" fmla="*/ 0 w 98"/>
                                <a:gd name="T21" fmla="*/ 17 h 138"/>
                                <a:gd name="T22" fmla="*/ 0 w 98"/>
                                <a:gd name="T23" fmla="*/ 0 h 138"/>
                                <a:gd name="T24" fmla="*/ 98 w 98"/>
                                <a:gd name="T25" fmla="*/ 0 h 1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98" h="138">
                                  <a:moveTo>
                                    <a:pt x="98" y="0"/>
                                  </a:moveTo>
                                  <a:lnTo>
                                    <a:pt x="98" y="0"/>
                                  </a:lnTo>
                                  <a:lnTo>
                                    <a:pt x="98" y="15"/>
                                  </a:lnTo>
                                  <a:cubicBezTo>
                                    <a:pt x="94" y="19"/>
                                    <a:pt x="88" y="27"/>
                                    <a:pt x="80" y="38"/>
                                  </a:cubicBezTo>
                                  <a:cubicBezTo>
                                    <a:pt x="73" y="49"/>
                                    <a:pt x="66" y="61"/>
                                    <a:pt x="60" y="73"/>
                                  </a:cubicBezTo>
                                  <a:cubicBezTo>
                                    <a:pt x="54" y="86"/>
                                    <a:pt x="50" y="97"/>
                                    <a:pt x="47" y="107"/>
                                  </a:cubicBezTo>
                                  <a:cubicBezTo>
                                    <a:pt x="45" y="114"/>
                                    <a:pt x="43" y="124"/>
                                    <a:pt x="40" y="138"/>
                                  </a:cubicBezTo>
                                  <a:lnTo>
                                    <a:pt x="20" y="138"/>
                                  </a:lnTo>
                                  <a:cubicBezTo>
                                    <a:pt x="25" y="112"/>
                                    <a:pt x="34" y="85"/>
                                    <a:pt x="50" y="58"/>
                                  </a:cubicBezTo>
                                  <a:cubicBezTo>
                                    <a:pt x="59" y="42"/>
                                    <a:pt x="68" y="29"/>
                                    <a:pt x="78" y="17"/>
                                  </a:cubicBezTo>
                                  <a:lnTo>
                                    <a:pt x="0" y="17"/>
                                  </a:lnTo>
                                  <a:lnTo>
                                    <a:pt x="0" y="0"/>
                                  </a:lnTo>
                                  <a:lnTo>
                                    <a:pt x="9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73" name="Freeform 1132"/>
                          <wps:cNvSpPr>
                            <a:spLocks/>
                          </wps:cNvSpPr>
                          <wps:spPr bwMode="auto">
                            <a:xfrm>
                              <a:off x="6072" y="3105"/>
                              <a:ext cx="16" cy="17"/>
                            </a:xfrm>
                            <a:custGeom>
                              <a:avLst/>
                              <a:gdLst>
                                <a:gd name="T0" fmla="*/ 0 w 20"/>
                                <a:gd name="T1" fmla="*/ 0 h 21"/>
                                <a:gd name="T2" fmla="*/ 0 w 20"/>
                                <a:gd name="T3" fmla="*/ 0 h 21"/>
                                <a:gd name="T4" fmla="*/ 20 w 20"/>
                                <a:gd name="T5" fmla="*/ 0 h 21"/>
                                <a:gd name="T6" fmla="*/ 20 w 20"/>
                                <a:gd name="T7" fmla="*/ 21 h 21"/>
                                <a:gd name="T8" fmla="*/ 0 w 20"/>
                                <a:gd name="T9" fmla="*/ 21 h 21"/>
                                <a:gd name="T10" fmla="*/ 0 w 20"/>
                                <a:gd name="T11" fmla="*/ 0 h 21"/>
                              </a:gdLst>
                              <a:ahLst/>
                              <a:cxnLst>
                                <a:cxn ang="0">
                                  <a:pos x="T0" y="T1"/>
                                </a:cxn>
                                <a:cxn ang="0">
                                  <a:pos x="T2" y="T3"/>
                                </a:cxn>
                                <a:cxn ang="0">
                                  <a:pos x="T4" y="T5"/>
                                </a:cxn>
                                <a:cxn ang="0">
                                  <a:pos x="T6" y="T7"/>
                                </a:cxn>
                                <a:cxn ang="0">
                                  <a:pos x="T8" y="T9"/>
                                </a:cxn>
                                <a:cxn ang="0">
                                  <a:pos x="T10" y="T11"/>
                                </a:cxn>
                              </a:cxnLst>
                              <a:rect l="0" t="0" r="r" b="b"/>
                              <a:pathLst>
                                <a:path w="20" h="21">
                                  <a:moveTo>
                                    <a:pt x="0" y="0"/>
                                  </a:moveTo>
                                  <a:lnTo>
                                    <a:pt x="0" y="0"/>
                                  </a:lnTo>
                                  <a:lnTo>
                                    <a:pt x="20" y="0"/>
                                  </a:lnTo>
                                  <a:lnTo>
                                    <a:pt x="20"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74" name="Freeform 1133"/>
                          <wps:cNvSpPr>
                            <a:spLocks noEditPoints="1"/>
                          </wps:cNvSpPr>
                          <wps:spPr bwMode="auto">
                            <a:xfrm>
                              <a:off x="6109" y="3010"/>
                              <a:ext cx="77" cy="115"/>
                            </a:xfrm>
                            <a:custGeom>
                              <a:avLst/>
                              <a:gdLst>
                                <a:gd name="T0" fmla="*/ 52 w 97"/>
                                <a:gd name="T1" fmla="*/ 0 h 145"/>
                                <a:gd name="T2" fmla="*/ 52 w 97"/>
                                <a:gd name="T3" fmla="*/ 0 h 145"/>
                                <a:gd name="T4" fmla="*/ 85 w 97"/>
                                <a:gd name="T5" fmla="*/ 12 h 145"/>
                                <a:gd name="T6" fmla="*/ 94 w 97"/>
                                <a:gd name="T7" fmla="*/ 37 h 145"/>
                                <a:gd name="T8" fmla="*/ 77 w 97"/>
                                <a:gd name="T9" fmla="*/ 37 h 145"/>
                                <a:gd name="T10" fmla="*/ 72 w 97"/>
                                <a:gd name="T11" fmla="*/ 24 h 145"/>
                                <a:gd name="T12" fmla="*/ 52 w 97"/>
                                <a:gd name="T13" fmla="*/ 15 h 145"/>
                                <a:gd name="T14" fmla="*/ 28 w 97"/>
                                <a:gd name="T15" fmla="*/ 29 h 145"/>
                                <a:gd name="T16" fmla="*/ 19 w 97"/>
                                <a:gd name="T17" fmla="*/ 68 h 145"/>
                                <a:gd name="T18" fmla="*/ 34 w 97"/>
                                <a:gd name="T19" fmla="*/ 55 h 145"/>
                                <a:gd name="T20" fmla="*/ 53 w 97"/>
                                <a:gd name="T21" fmla="*/ 51 h 145"/>
                                <a:gd name="T22" fmla="*/ 84 w 97"/>
                                <a:gd name="T23" fmla="*/ 62 h 145"/>
                                <a:gd name="T24" fmla="*/ 97 w 97"/>
                                <a:gd name="T25" fmla="*/ 96 h 145"/>
                                <a:gd name="T26" fmla="*/ 85 w 97"/>
                                <a:gd name="T27" fmla="*/ 130 h 145"/>
                                <a:gd name="T28" fmla="*/ 49 w 97"/>
                                <a:gd name="T29" fmla="*/ 145 h 145"/>
                                <a:gd name="T30" fmla="*/ 15 w 97"/>
                                <a:gd name="T31" fmla="*/ 130 h 145"/>
                                <a:gd name="T32" fmla="*/ 0 w 97"/>
                                <a:gd name="T33" fmla="*/ 79 h 145"/>
                                <a:gd name="T34" fmla="*/ 7 w 97"/>
                                <a:gd name="T35" fmla="*/ 35 h 145"/>
                                <a:gd name="T36" fmla="*/ 52 w 97"/>
                                <a:gd name="T37" fmla="*/ 0 h 145"/>
                                <a:gd name="T38" fmla="*/ 52 w 97"/>
                                <a:gd name="T39" fmla="*/ 0 h 145"/>
                                <a:gd name="T40" fmla="*/ 51 w 97"/>
                                <a:gd name="T41" fmla="*/ 129 h 145"/>
                                <a:gd name="T42" fmla="*/ 51 w 97"/>
                                <a:gd name="T43" fmla="*/ 129 h 145"/>
                                <a:gd name="T44" fmla="*/ 71 w 97"/>
                                <a:gd name="T45" fmla="*/ 120 h 145"/>
                                <a:gd name="T46" fmla="*/ 78 w 97"/>
                                <a:gd name="T47" fmla="*/ 98 h 145"/>
                                <a:gd name="T48" fmla="*/ 72 w 97"/>
                                <a:gd name="T49" fmla="*/ 77 h 145"/>
                                <a:gd name="T50" fmla="*/ 50 w 97"/>
                                <a:gd name="T51" fmla="*/ 67 h 145"/>
                                <a:gd name="T52" fmla="*/ 30 w 97"/>
                                <a:gd name="T53" fmla="*/ 75 h 145"/>
                                <a:gd name="T54" fmla="*/ 21 w 97"/>
                                <a:gd name="T55" fmla="*/ 98 h 145"/>
                                <a:gd name="T56" fmla="*/ 29 w 97"/>
                                <a:gd name="T57" fmla="*/ 120 h 145"/>
                                <a:gd name="T58" fmla="*/ 51 w 97"/>
                                <a:gd name="T59" fmla="*/ 129 h 145"/>
                                <a:gd name="T60" fmla="*/ 51 w 97"/>
                                <a:gd name="T61"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97" h="145">
                                  <a:moveTo>
                                    <a:pt x="52" y="0"/>
                                  </a:moveTo>
                                  <a:lnTo>
                                    <a:pt x="52" y="0"/>
                                  </a:lnTo>
                                  <a:cubicBezTo>
                                    <a:pt x="68" y="0"/>
                                    <a:pt x="79" y="4"/>
                                    <a:pt x="85" y="12"/>
                                  </a:cubicBezTo>
                                  <a:cubicBezTo>
                                    <a:pt x="91" y="20"/>
                                    <a:pt x="94" y="29"/>
                                    <a:pt x="94" y="37"/>
                                  </a:cubicBezTo>
                                  <a:lnTo>
                                    <a:pt x="77" y="37"/>
                                  </a:lnTo>
                                  <a:cubicBezTo>
                                    <a:pt x="75" y="32"/>
                                    <a:pt x="74" y="27"/>
                                    <a:pt x="72" y="24"/>
                                  </a:cubicBezTo>
                                  <a:cubicBezTo>
                                    <a:pt x="67" y="18"/>
                                    <a:pt x="61" y="15"/>
                                    <a:pt x="52" y="15"/>
                                  </a:cubicBezTo>
                                  <a:cubicBezTo>
                                    <a:pt x="42" y="15"/>
                                    <a:pt x="34" y="20"/>
                                    <a:pt x="28" y="29"/>
                                  </a:cubicBezTo>
                                  <a:cubicBezTo>
                                    <a:pt x="23" y="38"/>
                                    <a:pt x="19" y="51"/>
                                    <a:pt x="19" y="68"/>
                                  </a:cubicBezTo>
                                  <a:cubicBezTo>
                                    <a:pt x="23" y="62"/>
                                    <a:pt x="28" y="58"/>
                                    <a:pt x="34" y="55"/>
                                  </a:cubicBezTo>
                                  <a:cubicBezTo>
                                    <a:pt x="40" y="52"/>
                                    <a:pt x="46" y="51"/>
                                    <a:pt x="53" y="51"/>
                                  </a:cubicBezTo>
                                  <a:cubicBezTo>
                                    <a:pt x="65" y="51"/>
                                    <a:pt x="75" y="55"/>
                                    <a:pt x="84" y="62"/>
                                  </a:cubicBezTo>
                                  <a:cubicBezTo>
                                    <a:pt x="93" y="70"/>
                                    <a:pt x="97" y="81"/>
                                    <a:pt x="97" y="96"/>
                                  </a:cubicBezTo>
                                  <a:cubicBezTo>
                                    <a:pt x="97" y="109"/>
                                    <a:pt x="93" y="120"/>
                                    <a:pt x="85" y="130"/>
                                  </a:cubicBezTo>
                                  <a:cubicBezTo>
                                    <a:pt x="76" y="140"/>
                                    <a:pt x="64" y="145"/>
                                    <a:pt x="49" y="145"/>
                                  </a:cubicBezTo>
                                  <a:cubicBezTo>
                                    <a:pt x="36" y="145"/>
                                    <a:pt x="24" y="140"/>
                                    <a:pt x="15" y="130"/>
                                  </a:cubicBezTo>
                                  <a:cubicBezTo>
                                    <a:pt x="5" y="120"/>
                                    <a:pt x="0" y="103"/>
                                    <a:pt x="0" y="79"/>
                                  </a:cubicBezTo>
                                  <a:cubicBezTo>
                                    <a:pt x="0" y="62"/>
                                    <a:pt x="2" y="47"/>
                                    <a:pt x="7" y="35"/>
                                  </a:cubicBezTo>
                                  <a:cubicBezTo>
                                    <a:pt x="15" y="11"/>
                                    <a:pt x="30" y="0"/>
                                    <a:pt x="52" y="0"/>
                                  </a:cubicBezTo>
                                  <a:lnTo>
                                    <a:pt x="52" y="0"/>
                                  </a:lnTo>
                                  <a:close/>
                                  <a:moveTo>
                                    <a:pt x="51" y="129"/>
                                  </a:moveTo>
                                  <a:lnTo>
                                    <a:pt x="51" y="129"/>
                                  </a:lnTo>
                                  <a:cubicBezTo>
                                    <a:pt x="60" y="129"/>
                                    <a:pt x="67" y="126"/>
                                    <a:pt x="71" y="120"/>
                                  </a:cubicBezTo>
                                  <a:cubicBezTo>
                                    <a:pt x="76" y="114"/>
                                    <a:pt x="78" y="106"/>
                                    <a:pt x="78" y="98"/>
                                  </a:cubicBezTo>
                                  <a:cubicBezTo>
                                    <a:pt x="78" y="90"/>
                                    <a:pt x="76" y="84"/>
                                    <a:pt x="72" y="77"/>
                                  </a:cubicBezTo>
                                  <a:cubicBezTo>
                                    <a:pt x="68" y="70"/>
                                    <a:pt x="61" y="67"/>
                                    <a:pt x="50" y="67"/>
                                  </a:cubicBezTo>
                                  <a:cubicBezTo>
                                    <a:pt x="42" y="67"/>
                                    <a:pt x="35" y="70"/>
                                    <a:pt x="30" y="75"/>
                                  </a:cubicBezTo>
                                  <a:cubicBezTo>
                                    <a:pt x="24" y="80"/>
                                    <a:pt x="21" y="87"/>
                                    <a:pt x="21" y="98"/>
                                  </a:cubicBezTo>
                                  <a:cubicBezTo>
                                    <a:pt x="21" y="107"/>
                                    <a:pt x="24" y="114"/>
                                    <a:pt x="29" y="120"/>
                                  </a:cubicBezTo>
                                  <a:cubicBezTo>
                                    <a:pt x="34" y="126"/>
                                    <a:pt x="41" y="129"/>
                                    <a:pt x="51" y="129"/>
                                  </a:cubicBezTo>
                                  <a:lnTo>
                                    <a:pt x="51"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75" name="Freeform 1134"/>
                          <wps:cNvSpPr>
                            <a:spLocks noEditPoints="1"/>
                          </wps:cNvSpPr>
                          <wps:spPr bwMode="auto">
                            <a:xfrm>
                              <a:off x="6199" y="3010"/>
                              <a:ext cx="75" cy="115"/>
                            </a:xfrm>
                            <a:custGeom>
                              <a:avLst/>
                              <a:gdLst>
                                <a:gd name="T0" fmla="*/ 19 w 95"/>
                                <a:gd name="T1" fmla="*/ 107 h 145"/>
                                <a:gd name="T2" fmla="*/ 19 w 95"/>
                                <a:gd name="T3" fmla="*/ 107 h 145"/>
                                <a:gd name="T4" fmla="*/ 31 w 95"/>
                                <a:gd name="T5" fmla="*/ 128 h 145"/>
                                <a:gd name="T6" fmla="*/ 43 w 95"/>
                                <a:gd name="T7" fmla="*/ 131 h 145"/>
                                <a:gd name="T8" fmla="*/ 65 w 95"/>
                                <a:gd name="T9" fmla="*/ 120 h 145"/>
                                <a:gd name="T10" fmla="*/ 77 w 95"/>
                                <a:gd name="T11" fmla="*/ 77 h 145"/>
                                <a:gd name="T12" fmla="*/ 63 w 95"/>
                                <a:gd name="T13" fmla="*/ 90 h 145"/>
                                <a:gd name="T14" fmla="*/ 44 w 95"/>
                                <a:gd name="T15" fmla="*/ 94 h 145"/>
                                <a:gd name="T16" fmla="*/ 12 w 95"/>
                                <a:gd name="T17" fmla="*/ 81 h 145"/>
                                <a:gd name="T18" fmla="*/ 0 w 95"/>
                                <a:gd name="T19" fmla="*/ 48 h 145"/>
                                <a:gd name="T20" fmla="*/ 11 w 95"/>
                                <a:gd name="T21" fmla="*/ 15 h 145"/>
                                <a:gd name="T22" fmla="*/ 46 w 95"/>
                                <a:gd name="T23" fmla="*/ 0 h 145"/>
                                <a:gd name="T24" fmla="*/ 89 w 95"/>
                                <a:gd name="T25" fmla="*/ 28 h 145"/>
                                <a:gd name="T26" fmla="*/ 95 w 95"/>
                                <a:gd name="T27" fmla="*/ 66 h 145"/>
                                <a:gd name="T28" fmla="*/ 87 w 95"/>
                                <a:gd name="T29" fmla="*/ 112 h 145"/>
                                <a:gd name="T30" fmla="*/ 44 w 95"/>
                                <a:gd name="T31" fmla="*/ 145 h 145"/>
                                <a:gd name="T32" fmla="*/ 12 w 95"/>
                                <a:gd name="T33" fmla="*/ 135 h 145"/>
                                <a:gd name="T34" fmla="*/ 1 w 95"/>
                                <a:gd name="T35" fmla="*/ 107 h 145"/>
                                <a:gd name="T36" fmla="*/ 19 w 95"/>
                                <a:gd name="T37" fmla="*/ 107 h 145"/>
                                <a:gd name="T38" fmla="*/ 46 w 95"/>
                                <a:gd name="T39" fmla="*/ 78 h 145"/>
                                <a:gd name="T40" fmla="*/ 46 w 95"/>
                                <a:gd name="T41" fmla="*/ 78 h 145"/>
                                <a:gd name="T42" fmla="*/ 66 w 95"/>
                                <a:gd name="T43" fmla="*/ 71 h 145"/>
                                <a:gd name="T44" fmla="*/ 74 w 95"/>
                                <a:gd name="T45" fmla="*/ 47 h 145"/>
                                <a:gd name="T46" fmla="*/ 66 w 95"/>
                                <a:gd name="T47" fmla="*/ 24 h 145"/>
                                <a:gd name="T48" fmla="*/ 46 w 95"/>
                                <a:gd name="T49" fmla="*/ 16 h 145"/>
                                <a:gd name="T50" fmla="*/ 26 w 95"/>
                                <a:gd name="T51" fmla="*/ 25 h 145"/>
                                <a:gd name="T52" fmla="*/ 18 w 95"/>
                                <a:gd name="T53" fmla="*/ 48 h 145"/>
                                <a:gd name="T54" fmla="*/ 25 w 95"/>
                                <a:gd name="T55" fmla="*/ 70 h 145"/>
                                <a:gd name="T56" fmla="*/ 46 w 95"/>
                                <a:gd name="T57" fmla="*/ 78 h 145"/>
                                <a:gd name="T58" fmla="*/ 46 w 95"/>
                                <a:gd name="T59" fmla="*/ 7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95" h="145">
                                  <a:moveTo>
                                    <a:pt x="19" y="107"/>
                                  </a:moveTo>
                                  <a:lnTo>
                                    <a:pt x="19" y="107"/>
                                  </a:lnTo>
                                  <a:cubicBezTo>
                                    <a:pt x="20" y="117"/>
                                    <a:pt x="24" y="124"/>
                                    <a:pt x="31" y="128"/>
                                  </a:cubicBezTo>
                                  <a:cubicBezTo>
                                    <a:pt x="34" y="130"/>
                                    <a:pt x="38" y="131"/>
                                    <a:pt x="43" y="131"/>
                                  </a:cubicBezTo>
                                  <a:cubicBezTo>
                                    <a:pt x="51" y="131"/>
                                    <a:pt x="59" y="127"/>
                                    <a:pt x="65" y="120"/>
                                  </a:cubicBezTo>
                                  <a:cubicBezTo>
                                    <a:pt x="71" y="113"/>
                                    <a:pt x="75" y="99"/>
                                    <a:pt x="77" y="77"/>
                                  </a:cubicBezTo>
                                  <a:cubicBezTo>
                                    <a:pt x="73" y="83"/>
                                    <a:pt x="69" y="88"/>
                                    <a:pt x="63" y="90"/>
                                  </a:cubicBezTo>
                                  <a:cubicBezTo>
                                    <a:pt x="57" y="93"/>
                                    <a:pt x="51" y="94"/>
                                    <a:pt x="44" y="94"/>
                                  </a:cubicBezTo>
                                  <a:cubicBezTo>
                                    <a:pt x="30" y="94"/>
                                    <a:pt x="20" y="90"/>
                                    <a:pt x="12" y="81"/>
                                  </a:cubicBezTo>
                                  <a:cubicBezTo>
                                    <a:pt x="4" y="73"/>
                                    <a:pt x="0" y="62"/>
                                    <a:pt x="0" y="48"/>
                                  </a:cubicBezTo>
                                  <a:cubicBezTo>
                                    <a:pt x="0" y="36"/>
                                    <a:pt x="4" y="24"/>
                                    <a:pt x="11" y="15"/>
                                  </a:cubicBezTo>
                                  <a:cubicBezTo>
                                    <a:pt x="19" y="5"/>
                                    <a:pt x="31" y="0"/>
                                    <a:pt x="46" y="0"/>
                                  </a:cubicBezTo>
                                  <a:cubicBezTo>
                                    <a:pt x="67" y="0"/>
                                    <a:pt x="81" y="9"/>
                                    <a:pt x="89" y="28"/>
                                  </a:cubicBezTo>
                                  <a:cubicBezTo>
                                    <a:pt x="93" y="38"/>
                                    <a:pt x="95" y="51"/>
                                    <a:pt x="95" y="66"/>
                                  </a:cubicBezTo>
                                  <a:cubicBezTo>
                                    <a:pt x="95" y="83"/>
                                    <a:pt x="93" y="99"/>
                                    <a:pt x="87" y="112"/>
                                  </a:cubicBezTo>
                                  <a:cubicBezTo>
                                    <a:pt x="79" y="134"/>
                                    <a:pt x="64" y="145"/>
                                    <a:pt x="44" y="145"/>
                                  </a:cubicBezTo>
                                  <a:cubicBezTo>
                                    <a:pt x="30" y="145"/>
                                    <a:pt x="19" y="142"/>
                                    <a:pt x="12" y="135"/>
                                  </a:cubicBezTo>
                                  <a:cubicBezTo>
                                    <a:pt x="5" y="127"/>
                                    <a:pt x="1" y="118"/>
                                    <a:pt x="1" y="107"/>
                                  </a:cubicBezTo>
                                  <a:lnTo>
                                    <a:pt x="19" y="107"/>
                                  </a:lnTo>
                                  <a:close/>
                                  <a:moveTo>
                                    <a:pt x="46" y="78"/>
                                  </a:moveTo>
                                  <a:lnTo>
                                    <a:pt x="46" y="78"/>
                                  </a:lnTo>
                                  <a:cubicBezTo>
                                    <a:pt x="53" y="78"/>
                                    <a:pt x="60" y="76"/>
                                    <a:pt x="66" y="71"/>
                                  </a:cubicBezTo>
                                  <a:cubicBezTo>
                                    <a:pt x="71" y="67"/>
                                    <a:pt x="74" y="59"/>
                                    <a:pt x="74" y="47"/>
                                  </a:cubicBezTo>
                                  <a:cubicBezTo>
                                    <a:pt x="74" y="37"/>
                                    <a:pt x="72" y="29"/>
                                    <a:pt x="66" y="24"/>
                                  </a:cubicBezTo>
                                  <a:cubicBezTo>
                                    <a:pt x="61" y="19"/>
                                    <a:pt x="55" y="16"/>
                                    <a:pt x="46" y="16"/>
                                  </a:cubicBezTo>
                                  <a:cubicBezTo>
                                    <a:pt x="38" y="16"/>
                                    <a:pt x="31" y="19"/>
                                    <a:pt x="26" y="25"/>
                                  </a:cubicBezTo>
                                  <a:cubicBezTo>
                                    <a:pt x="21" y="31"/>
                                    <a:pt x="18" y="39"/>
                                    <a:pt x="18" y="48"/>
                                  </a:cubicBezTo>
                                  <a:cubicBezTo>
                                    <a:pt x="18" y="57"/>
                                    <a:pt x="20" y="65"/>
                                    <a:pt x="25" y="70"/>
                                  </a:cubicBezTo>
                                  <a:cubicBezTo>
                                    <a:pt x="29" y="76"/>
                                    <a:pt x="36" y="78"/>
                                    <a:pt x="46" y="78"/>
                                  </a:cubicBezTo>
                                  <a:lnTo>
                                    <a:pt x="46" y="7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76" name="Freeform 1135"/>
                          <wps:cNvSpPr>
                            <a:spLocks/>
                          </wps:cNvSpPr>
                          <wps:spPr bwMode="auto">
                            <a:xfrm>
                              <a:off x="6338" y="3005"/>
                              <a:ext cx="37" cy="150"/>
                            </a:xfrm>
                            <a:custGeom>
                              <a:avLst/>
                              <a:gdLst>
                                <a:gd name="T0" fmla="*/ 45 w 46"/>
                                <a:gd name="T1" fmla="*/ 0 h 189"/>
                                <a:gd name="T2" fmla="*/ 45 w 46"/>
                                <a:gd name="T3" fmla="*/ 0 h 189"/>
                                <a:gd name="T4" fmla="*/ 25 w 46"/>
                                <a:gd name="T5" fmla="*/ 44 h 189"/>
                                <a:gd name="T6" fmla="*/ 18 w 46"/>
                                <a:gd name="T7" fmla="*/ 94 h 189"/>
                                <a:gd name="T8" fmla="*/ 26 w 46"/>
                                <a:gd name="T9" fmla="*/ 147 h 189"/>
                                <a:gd name="T10" fmla="*/ 46 w 46"/>
                                <a:gd name="T11" fmla="*/ 189 h 189"/>
                                <a:gd name="T12" fmla="*/ 34 w 46"/>
                                <a:gd name="T13" fmla="*/ 189 h 189"/>
                                <a:gd name="T14" fmla="*/ 16 w 46"/>
                                <a:gd name="T15" fmla="*/ 160 h 189"/>
                                <a:gd name="T16" fmla="*/ 8 w 46"/>
                                <a:gd name="T17" fmla="*/ 143 h 189"/>
                                <a:gd name="T18" fmla="*/ 1 w 46"/>
                                <a:gd name="T19" fmla="*/ 112 h 189"/>
                                <a:gd name="T20" fmla="*/ 0 w 46"/>
                                <a:gd name="T21" fmla="*/ 96 h 189"/>
                                <a:gd name="T22" fmla="*/ 9 w 46"/>
                                <a:gd name="T23" fmla="*/ 44 h 189"/>
                                <a:gd name="T24" fmla="*/ 33 w 46"/>
                                <a:gd name="T25" fmla="*/ 0 h 189"/>
                                <a:gd name="T26" fmla="*/ 45 w 46"/>
                                <a:gd name="T27" fmla="*/ 0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45" y="0"/>
                                  </a:moveTo>
                                  <a:lnTo>
                                    <a:pt x="45" y="0"/>
                                  </a:lnTo>
                                  <a:cubicBezTo>
                                    <a:pt x="35" y="20"/>
                                    <a:pt x="28" y="35"/>
                                    <a:pt x="25" y="44"/>
                                  </a:cubicBezTo>
                                  <a:cubicBezTo>
                                    <a:pt x="21" y="59"/>
                                    <a:pt x="18" y="76"/>
                                    <a:pt x="18" y="94"/>
                                  </a:cubicBezTo>
                                  <a:cubicBezTo>
                                    <a:pt x="18" y="113"/>
                                    <a:pt x="21" y="131"/>
                                    <a:pt x="26" y="147"/>
                                  </a:cubicBezTo>
                                  <a:cubicBezTo>
                                    <a:pt x="30" y="156"/>
                                    <a:pt x="36" y="170"/>
                                    <a:pt x="46" y="189"/>
                                  </a:cubicBezTo>
                                  <a:lnTo>
                                    <a:pt x="34" y="189"/>
                                  </a:lnTo>
                                  <a:cubicBezTo>
                                    <a:pt x="24" y="174"/>
                                    <a:pt x="18" y="164"/>
                                    <a:pt x="16" y="160"/>
                                  </a:cubicBezTo>
                                  <a:cubicBezTo>
                                    <a:pt x="14" y="156"/>
                                    <a:pt x="11" y="150"/>
                                    <a:pt x="8" y="143"/>
                                  </a:cubicBezTo>
                                  <a:cubicBezTo>
                                    <a:pt x="5" y="133"/>
                                    <a:pt x="2" y="123"/>
                                    <a:pt x="1" y="112"/>
                                  </a:cubicBezTo>
                                  <a:cubicBezTo>
                                    <a:pt x="0" y="106"/>
                                    <a:pt x="0" y="101"/>
                                    <a:pt x="0" y="96"/>
                                  </a:cubicBezTo>
                                  <a:cubicBezTo>
                                    <a:pt x="0" y="76"/>
                                    <a:pt x="3" y="59"/>
                                    <a:pt x="9" y="44"/>
                                  </a:cubicBezTo>
                                  <a:cubicBezTo>
                                    <a:pt x="13" y="34"/>
                                    <a:pt x="21" y="19"/>
                                    <a:pt x="33" y="0"/>
                                  </a:cubicBezTo>
                                  <a:lnTo>
                                    <a:pt x="45"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77" name="Freeform 1136"/>
                          <wps:cNvSpPr>
                            <a:spLocks noEditPoints="1"/>
                          </wps:cNvSpPr>
                          <wps:spPr bwMode="auto">
                            <a:xfrm>
                              <a:off x="6386" y="3010"/>
                              <a:ext cx="77" cy="115"/>
                            </a:xfrm>
                            <a:custGeom>
                              <a:avLst/>
                              <a:gdLst>
                                <a:gd name="T0" fmla="*/ 48 w 97"/>
                                <a:gd name="T1" fmla="*/ 0 h 145"/>
                                <a:gd name="T2" fmla="*/ 48 w 97"/>
                                <a:gd name="T3" fmla="*/ 0 h 145"/>
                                <a:gd name="T4" fmla="*/ 88 w 97"/>
                                <a:gd name="T5" fmla="*/ 23 h 145"/>
                                <a:gd name="T6" fmla="*/ 97 w 97"/>
                                <a:gd name="T7" fmla="*/ 71 h 145"/>
                                <a:gd name="T8" fmla="*/ 88 w 97"/>
                                <a:gd name="T9" fmla="*/ 118 h 145"/>
                                <a:gd name="T10" fmla="*/ 48 w 97"/>
                                <a:gd name="T11" fmla="*/ 145 h 145"/>
                                <a:gd name="T12" fmla="*/ 10 w 97"/>
                                <a:gd name="T13" fmla="*/ 123 h 145"/>
                                <a:gd name="T14" fmla="*/ 0 w 97"/>
                                <a:gd name="T15" fmla="*/ 74 h 145"/>
                                <a:gd name="T16" fmla="*/ 6 w 97"/>
                                <a:gd name="T17" fmla="*/ 32 h 145"/>
                                <a:gd name="T18" fmla="*/ 48 w 97"/>
                                <a:gd name="T19" fmla="*/ 0 h 145"/>
                                <a:gd name="T20" fmla="*/ 48 w 97"/>
                                <a:gd name="T21" fmla="*/ 0 h 145"/>
                                <a:gd name="T22" fmla="*/ 48 w 97"/>
                                <a:gd name="T23" fmla="*/ 129 h 145"/>
                                <a:gd name="T24" fmla="*/ 48 w 97"/>
                                <a:gd name="T25" fmla="*/ 129 h 145"/>
                                <a:gd name="T26" fmla="*/ 70 w 97"/>
                                <a:gd name="T27" fmla="*/ 117 h 145"/>
                                <a:gd name="T28" fmla="*/ 78 w 97"/>
                                <a:gd name="T29" fmla="*/ 71 h 145"/>
                                <a:gd name="T30" fmla="*/ 72 w 97"/>
                                <a:gd name="T31" fmla="*/ 32 h 145"/>
                                <a:gd name="T32" fmla="*/ 49 w 97"/>
                                <a:gd name="T33" fmla="*/ 16 h 145"/>
                                <a:gd name="T34" fmla="*/ 26 w 97"/>
                                <a:gd name="T35" fmla="*/ 31 h 145"/>
                                <a:gd name="T36" fmla="*/ 19 w 97"/>
                                <a:gd name="T37" fmla="*/ 74 h 145"/>
                                <a:gd name="T38" fmla="*/ 23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79" y="8"/>
                                    <a:pt x="88" y="23"/>
                                  </a:cubicBezTo>
                                  <a:cubicBezTo>
                                    <a:pt x="94" y="34"/>
                                    <a:pt x="97" y="50"/>
                                    <a:pt x="97" y="71"/>
                                  </a:cubicBezTo>
                                  <a:cubicBezTo>
                                    <a:pt x="97" y="90"/>
                                    <a:pt x="94" y="106"/>
                                    <a:pt x="88" y="118"/>
                                  </a:cubicBezTo>
                                  <a:cubicBezTo>
                                    <a:pt x="80" y="136"/>
                                    <a:pt x="67" y="145"/>
                                    <a:pt x="48" y="145"/>
                                  </a:cubicBezTo>
                                  <a:cubicBezTo>
                                    <a:pt x="31" y="145"/>
                                    <a:pt x="18" y="138"/>
                                    <a:pt x="10" y="123"/>
                                  </a:cubicBezTo>
                                  <a:cubicBezTo>
                                    <a:pt x="3" y="111"/>
                                    <a:pt x="0" y="94"/>
                                    <a:pt x="0" y="74"/>
                                  </a:cubicBezTo>
                                  <a:cubicBezTo>
                                    <a:pt x="0" y="58"/>
                                    <a:pt x="2" y="44"/>
                                    <a:pt x="6" y="32"/>
                                  </a:cubicBezTo>
                                  <a:cubicBezTo>
                                    <a:pt x="14" y="11"/>
                                    <a:pt x="28" y="0"/>
                                    <a:pt x="48" y="0"/>
                                  </a:cubicBezTo>
                                  <a:lnTo>
                                    <a:pt x="48" y="0"/>
                                  </a:lnTo>
                                  <a:close/>
                                  <a:moveTo>
                                    <a:pt x="48" y="129"/>
                                  </a:moveTo>
                                  <a:lnTo>
                                    <a:pt x="48" y="129"/>
                                  </a:lnTo>
                                  <a:cubicBezTo>
                                    <a:pt x="57" y="129"/>
                                    <a:pt x="64" y="125"/>
                                    <a:pt x="70" y="117"/>
                                  </a:cubicBezTo>
                                  <a:cubicBezTo>
                                    <a:pt x="75" y="109"/>
                                    <a:pt x="78" y="94"/>
                                    <a:pt x="78" y="71"/>
                                  </a:cubicBezTo>
                                  <a:cubicBezTo>
                                    <a:pt x="78" y="55"/>
                                    <a:pt x="76" y="42"/>
                                    <a:pt x="72" y="32"/>
                                  </a:cubicBezTo>
                                  <a:cubicBezTo>
                                    <a:pt x="68" y="21"/>
                                    <a:pt x="60" y="16"/>
                                    <a:pt x="49" y="16"/>
                                  </a:cubicBezTo>
                                  <a:cubicBezTo>
                                    <a:pt x="39" y="16"/>
                                    <a:pt x="31" y="21"/>
                                    <a:pt x="26" y="31"/>
                                  </a:cubicBezTo>
                                  <a:cubicBezTo>
                                    <a:pt x="21" y="41"/>
                                    <a:pt x="19" y="55"/>
                                    <a:pt x="19" y="74"/>
                                  </a:cubicBezTo>
                                  <a:cubicBezTo>
                                    <a:pt x="19" y="89"/>
                                    <a:pt x="20" y="100"/>
                                    <a:pt x="23" y="109"/>
                                  </a:cubicBezTo>
                                  <a:cubicBezTo>
                                    <a:pt x="28" y="122"/>
                                    <a:pt x="36"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78" name="Freeform 1137"/>
                          <wps:cNvSpPr>
                            <a:spLocks/>
                          </wps:cNvSpPr>
                          <wps:spPr bwMode="auto">
                            <a:xfrm>
                              <a:off x="6484" y="3105"/>
                              <a:ext cx="16" cy="17"/>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79" name="Freeform 1138"/>
                          <wps:cNvSpPr>
                            <a:spLocks/>
                          </wps:cNvSpPr>
                          <wps:spPr bwMode="auto">
                            <a:xfrm>
                              <a:off x="6531" y="3011"/>
                              <a:ext cx="41" cy="111"/>
                            </a:xfrm>
                            <a:custGeom>
                              <a:avLst/>
                              <a:gdLst>
                                <a:gd name="T0" fmla="*/ 0 w 52"/>
                                <a:gd name="T1" fmla="*/ 40 h 140"/>
                                <a:gd name="T2" fmla="*/ 0 w 52"/>
                                <a:gd name="T3" fmla="*/ 40 h 140"/>
                                <a:gd name="T4" fmla="*/ 0 w 52"/>
                                <a:gd name="T5" fmla="*/ 27 h 140"/>
                                <a:gd name="T6" fmla="*/ 27 w 52"/>
                                <a:gd name="T7" fmla="*/ 21 h 140"/>
                                <a:gd name="T8" fmla="*/ 38 w 52"/>
                                <a:gd name="T9" fmla="*/ 0 h 140"/>
                                <a:gd name="T10" fmla="*/ 52 w 52"/>
                                <a:gd name="T11" fmla="*/ 0 h 140"/>
                                <a:gd name="T12" fmla="*/ 52 w 52"/>
                                <a:gd name="T13" fmla="*/ 140 h 140"/>
                                <a:gd name="T14" fmla="*/ 33 w 52"/>
                                <a:gd name="T15" fmla="*/ 140 h 140"/>
                                <a:gd name="T16" fmla="*/ 33 w 52"/>
                                <a:gd name="T17" fmla="*/ 40 h 140"/>
                                <a:gd name="T18" fmla="*/ 0 w 52"/>
                                <a:gd name="T19" fmla="*/ 40 h 1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0">
                                  <a:moveTo>
                                    <a:pt x="0" y="40"/>
                                  </a:moveTo>
                                  <a:lnTo>
                                    <a:pt x="0" y="40"/>
                                  </a:lnTo>
                                  <a:lnTo>
                                    <a:pt x="0" y="27"/>
                                  </a:lnTo>
                                  <a:cubicBezTo>
                                    <a:pt x="13" y="26"/>
                                    <a:pt x="22" y="24"/>
                                    <a:pt x="27" y="21"/>
                                  </a:cubicBezTo>
                                  <a:cubicBezTo>
                                    <a:pt x="32" y="18"/>
                                    <a:pt x="35" y="11"/>
                                    <a:pt x="38" y="0"/>
                                  </a:cubicBezTo>
                                  <a:lnTo>
                                    <a:pt x="52" y="0"/>
                                  </a:lnTo>
                                  <a:lnTo>
                                    <a:pt x="52" y="140"/>
                                  </a:lnTo>
                                  <a:lnTo>
                                    <a:pt x="33" y="140"/>
                                  </a:lnTo>
                                  <a:lnTo>
                                    <a:pt x="33" y="40"/>
                                  </a:lnTo>
                                  <a:lnTo>
                                    <a:pt x="0" y="4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80" name="Freeform 1139"/>
                          <wps:cNvSpPr>
                            <a:spLocks noEditPoints="1"/>
                          </wps:cNvSpPr>
                          <wps:spPr bwMode="auto">
                            <a:xfrm>
                              <a:off x="6610" y="3010"/>
                              <a:ext cx="76" cy="115"/>
                            </a:xfrm>
                            <a:custGeom>
                              <a:avLst/>
                              <a:gdLst>
                                <a:gd name="T0" fmla="*/ 20 w 96"/>
                                <a:gd name="T1" fmla="*/ 107 h 145"/>
                                <a:gd name="T2" fmla="*/ 20 w 96"/>
                                <a:gd name="T3" fmla="*/ 107 h 145"/>
                                <a:gd name="T4" fmla="*/ 31 w 96"/>
                                <a:gd name="T5" fmla="*/ 128 h 145"/>
                                <a:gd name="T6" fmla="*/ 44 w 96"/>
                                <a:gd name="T7" fmla="*/ 131 h 145"/>
                                <a:gd name="T8" fmla="*/ 65 w 96"/>
                                <a:gd name="T9" fmla="*/ 120 h 145"/>
                                <a:gd name="T10" fmla="*/ 78 w 96"/>
                                <a:gd name="T11" fmla="*/ 77 h 145"/>
                                <a:gd name="T12" fmla="*/ 63 w 96"/>
                                <a:gd name="T13" fmla="*/ 90 h 145"/>
                                <a:gd name="T14" fmla="*/ 45 w 96"/>
                                <a:gd name="T15" fmla="*/ 94 h 145"/>
                                <a:gd name="T16" fmla="*/ 12 w 96"/>
                                <a:gd name="T17" fmla="*/ 81 h 145"/>
                                <a:gd name="T18" fmla="*/ 0 w 96"/>
                                <a:gd name="T19" fmla="*/ 48 h 145"/>
                                <a:gd name="T20" fmla="*/ 12 w 96"/>
                                <a:gd name="T21" fmla="*/ 15 h 145"/>
                                <a:gd name="T22" fmla="*/ 47 w 96"/>
                                <a:gd name="T23" fmla="*/ 0 h 145"/>
                                <a:gd name="T24" fmla="*/ 89 w 96"/>
                                <a:gd name="T25" fmla="*/ 28 h 145"/>
                                <a:gd name="T26" fmla="*/ 96 w 96"/>
                                <a:gd name="T27" fmla="*/ 66 h 145"/>
                                <a:gd name="T28" fmla="*/ 88 w 96"/>
                                <a:gd name="T29" fmla="*/ 112 h 145"/>
                                <a:gd name="T30" fmla="*/ 44 w 96"/>
                                <a:gd name="T31" fmla="*/ 145 h 145"/>
                                <a:gd name="T32" fmla="*/ 13 w 96"/>
                                <a:gd name="T33" fmla="*/ 135 h 145"/>
                                <a:gd name="T34" fmla="*/ 2 w 96"/>
                                <a:gd name="T35" fmla="*/ 107 h 145"/>
                                <a:gd name="T36" fmla="*/ 20 w 96"/>
                                <a:gd name="T37" fmla="*/ 107 h 145"/>
                                <a:gd name="T38" fmla="*/ 47 w 96"/>
                                <a:gd name="T39" fmla="*/ 78 h 145"/>
                                <a:gd name="T40" fmla="*/ 47 w 96"/>
                                <a:gd name="T41" fmla="*/ 78 h 145"/>
                                <a:gd name="T42" fmla="*/ 66 w 96"/>
                                <a:gd name="T43" fmla="*/ 71 h 145"/>
                                <a:gd name="T44" fmla="*/ 75 w 96"/>
                                <a:gd name="T45" fmla="*/ 47 h 145"/>
                                <a:gd name="T46" fmla="*/ 67 w 96"/>
                                <a:gd name="T47" fmla="*/ 24 h 145"/>
                                <a:gd name="T48" fmla="*/ 47 w 96"/>
                                <a:gd name="T49" fmla="*/ 16 h 145"/>
                                <a:gd name="T50" fmla="*/ 27 w 96"/>
                                <a:gd name="T51" fmla="*/ 25 h 145"/>
                                <a:gd name="T52" fmla="*/ 19 w 96"/>
                                <a:gd name="T53" fmla="*/ 48 h 145"/>
                                <a:gd name="T54" fmla="*/ 26 w 96"/>
                                <a:gd name="T55" fmla="*/ 70 h 145"/>
                                <a:gd name="T56" fmla="*/ 47 w 96"/>
                                <a:gd name="T57" fmla="*/ 78 h 145"/>
                                <a:gd name="T58" fmla="*/ 47 w 96"/>
                                <a:gd name="T59" fmla="*/ 7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96" h="145">
                                  <a:moveTo>
                                    <a:pt x="20" y="107"/>
                                  </a:moveTo>
                                  <a:lnTo>
                                    <a:pt x="20" y="107"/>
                                  </a:lnTo>
                                  <a:cubicBezTo>
                                    <a:pt x="21" y="117"/>
                                    <a:pt x="24" y="124"/>
                                    <a:pt x="31" y="128"/>
                                  </a:cubicBezTo>
                                  <a:cubicBezTo>
                                    <a:pt x="35" y="130"/>
                                    <a:pt x="39" y="131"/>
                                    <a:pt x="44" y="131"/>
                                  </a:cubicBezTo>
                                  <a:cubicBezTo>
                                    <a:pt x="52" y="131"/>
                                    <a:pt x="59" y="127"/>
                                    <a:pt x="65" y="120"/>
                                  </a:cubicBezTo>
                                  <a:cubicBezTo>
                                    <a:pt x="71" y="113"/>
                                    <a:pt x="76" y="99"/>
                                    <a:pt x="78" y="77"/>
                                  </a:cubicBezTo>
                                  <a:cubicBezTo>
                                    <a:pt x="74" y="83"/>
                                    <a:pt x="69" y="88"/>
                                    <a:pt x="63" y="90"/>
                                  </a:cubicBezTo>
                                  <a:cubicBezTo>
                                    <a:pt x="58" y="93"/>
                                    <a:pt x="51" y="94"/>
                                    <a:pt x="45" y="94"/>
                                  </a:cubicBezTo>
                                  <a:cubicBezTo>
                                    <a:pt x="31" y="94"/>
                                    <a:pt x="20" y="90"/>
                                    <a:pt x="12" y="81"/>
                                  </a:cubicBezTo>
                                  <a:cubicBezTo>
                                    <a:pt x="4" y="73"/>
                                    <a:pt x="0" y="62"/>
                                    <a:pt x="0" y="48"/>
                                  </a:cubicBezTo>
                                  <a:cubicBezTo>
                                    <a:pt x="0" y="36"/>
                                    <a:pt x="4" y="24"/>
                                    <a:pt x="12" y="15"/>
                                  </a:cubicBezTo>
                                  <a:cubicBezTo>
                                    <a:pt x="20" y="5"/>
                                    <a:pt x="32" y="0"/>
                                    <a:pt x="47" y="0"/>
                                  </a:cubicBezTo>
                                  <a:cubicBezTo>
                                    <a:pt x="67" y="0"/>
                                    <a:pt x="82" y="9"/>
                                    <a:pt x="89" y="28"/>
                                  </a:cubicBezTo>
                                  <a:cubicBezTo>
                                    <a:pt x="94" y="38"/>
                                    <a:pt x="96" y="51"/>
                                    <a:pt x="96" y="66"/>
                                  </a:cubicBezTo>
                                  <a:cubicBezTo>
                                    <a:pt x="96" y="83"/>
                                    <a:pt x="93" y="99"/>
                                    <a:pt x="88" y="112"/>
                                  </a:cubicBezTo>
                                  <a:cubicBezTo>
                                    <a:pt x="80" y="134"/>
                                    <a:pt x="65" y="145"/>
                                    <a:pt x="44" y="145"/>
                                  </a:cubicBezTo>
                                  <a:cubicBezTo>
                                    <a:pt x="31" y="145"/>
                                    <a:pt x="20" y="142"/>
                                    <a:pt x="13" y="135"/>
                                  </a:cubicBezTo>
                                  <a:cubicBezTo>
                                    <a:pt x="6" y="127"/>
                                    <a:pt x="2" y="118"/>
                                    <a:pt x="2" y="107"/>
                                  </a:cubicBezTo>
                                  <a:lnTo>
                                    <a:pt x="20" y="107"/>
                                  </a:lnTo>
                                  <a:close/>
                                  <a:moveTo>
                                    <a:pt x="47" y="78"/>
                                  </a:moveTo>
                                  <a:lnTo>
                                    <a:pt x="47" y="78"/>
                                  </a:lnTo>
                                  <a:cubicBezTo>
                                    <a:pt x="54" y="78"/>
                                    <a:pt x="60" y="76"/>
                                    <a:pt x="66" y="71"/>
                                  </a:cubicBezTo>
                                  <a:cubicBezTo>
                                    <a:pt x="72" y="67"/>
                                    <a:pt x="75" y="59"/>
                                    <a:pt x="75" y="47"/>
                                  </a:cubicBezTo>
                                  <a:cubicBezTo>
                                    <a:pt x="75" y="37"/>
                                    <a:pt x="72" y="29"/>
                                    <a:pt x="67" y="24"/>
                                  </a:cubicBezTo>
                                  <a:cubicBezTo>
                                    <a:pt x="62" y="19"/>
                                    <a:pt x="55" y="16"/>
                                    <a:pt x="47" y="16"/>
                                  </a:cubicBezTo>
                                  <a:cubicBezTo>
                                    <a:pt x="39" y="16"/>
                                    <a:pt x="32" y="19"/>
                                    <a:pt x="27" y="25"/>
                                  </a:cubicBezTo>
                                  <a:cubicBezTo>
                                    <a:pt x="21" y="31"/>
                                    <a:pt x="19" y="39"/>
                                    <a:pt x="19" y="48"/>
                                  </a:cubicBezTo>
                                  <a:cubicBezTo>
                                    <a:pt x="19" y="57"/>
                                    <a:pt x="21" y="65"/>
                                    <a:pt x="26" y="70"/>
                                  </a:cubicBezTo>
                                  <a:cubicBezTo>
                                    <a:pt x="30" y="76"/>
                                    <a:pt x="37" y="78"/>
                                    <a:pt x="47" y="78"/>
                                  </a:cubicBezTo>
                                  <a:lnTo>
                                    <a:pt x="47" y="7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81" name="Freeform 1140"/>
                          <wps:cNvSpPr>
                            <a:spLocks/>
                          </wps:cNvSpPr>
                          <wps:spPr bwMode="auto">
                            <a:xfrm>
                              <a:off x="6708" y="3105"/>
                              <a:ext cx="16" cy="41"/>
                            </a:xfrm>
                            <a:custGeom>
                              <a:avLst/>
                              <a:gdLst>
                                <a:gd name="T0" fmla="*/ 0 w 21"/>
                                <a:gd name="T1" fmla="*/ 42 h 51"/>
                                <a:gd name="T2" fmla="*/ 0 w 21"/>
                                <a:gd name="T3" fmla="*/ 42 h 51"/>
                                <a:gd name="T4" fmla="*/ 9 w 21"/>
                                <a:gd name="T5" fmla="*/ 33 h 51"/>
                                <a:gd name="T6" fmla="*/ 11 w 21"/>
                                <a:gd name="T7" fmla="*/ 24 h 51"/>
                                <a:gd name="T8" fmla="*/ 11 w 21"/>
                                <a:gd name="T9" fmla="*/ 23 h 51"/>
                                <a:gd name="T10" fmla="*/ 11 w 21"/>
                                <a:gd name="T11" fmla="*/ 21 h 51"/>
                                <a:gd name="T12" fmla="*/ 0 w 21"/>
                                <a:gd name="T13" fmla="*/ 21 h 51"/>
                                <a:gd name="T14" fmla="*/ 0 w 21"/>
                                <a:gd name="T15" fmla="*/ 0 h 51"/>
                                <a:gd name="T16" fmla="*/ 21 w 21"/>
                                <a:gd name="T17" fmla="*/ 0 h 51"/>
                                <a:gd name="T18" fmla="*/ 21 w 21"/>
                                <a:gd name="T19" fmla="*/ 20 h 51"/>
                                <a:gd name="T20" fmla="*/ 16 w 21"/>
                                <a:gd name="T21" fmla="*/ 40 h 51"/>
                                <a:gd name="T22" fmla="*/ 0 w 21"/>
                                <a:gd name="T23" fmla="*/ 51 h 51"/>
                                <a:gd name="T24" fmla="*/ 0 w 21"/>
                                <a:gd name="T25" fmla="*/ 42 h 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1" h="51">
                                  <a:moveTo>
                                    <a:pt x="0" y="42"/>
                                  </a:moveTo>
                                  <a:lnTo>
                                    <a:pt x="0" y="42"/>
                                  </a:lnTo>
                                  <a:cubicBezTo>
                                    <a:pt x="4" y="41"/>
                                    <a:pt x="8" y="38"/>
                                    <a:pt x="9" y="33"/>
                                  </a:cubicBezTo>
                                  <a:cubicBezTo>
                                    <a:pt x="10" y="30"/>
                                    <a:pt x="11" y="27"/>
                                    <a:pt x="11" y="24"/>
                                  </a:cubicBezTo>
                                  <a:cubicBezTo>
                                    <a:pt x="11" y="23"/>
                                    <a:pt x="11" y="23"/>
                                    <a:pt x="11" y="23"/>
                                  </a:cubicBezTo>
                                  <a:cubicBezTo>
                                    <a:pt x="11" y="22"/>
                                    <a:pt x="11" y="22"/>
                                    <a:pt x="11" y="21"/>
                                  </a:cubicBezTo>
                                  <a:lnTo>
                                    <a:pt x="0" y="21"/>
                                  </a:lnTo>
                                  <a:lnTo>
                                    <a:pt x="0" y="0"/>
                                  </a:lnTo>
                                  <a:lnTo>
                                    <a:pt x="21" y="0"/>
                                  </a:lnTo>
                                  <a:lnTo>
                                    <a:pt x="21" y="20"/>
                                  </a:lnTo>
                                  <a:cubicBezTo>
                                    <a:pt x="21" y="28"/>
                                    <a:pt x="19" y="35"/>
                                    <a:pt x="16" y="40"/>
                                  </a:cubicBezTo>
                                  <a:cubicBezTo>
                                    <a:pt x="13" y="46"/>
                                    <a:pt x="8" y="50"/>
                                    <a:pt x="0" y="51"/>
                                  </a:cubicBezTo>
                                  <a:lnTo>
                                    <a:pt x="0" y="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82" name="Freeform 1141"/>
                          <wps:cNvSpPr>
                            <a:spLocks/>
                          </wps:cNvSpPr>
                          <wps:spPr bwMode="auto">
                            <a:xfrm>
                              <a:off x="6788" y="3010"/>
                              <a:ext cx="78" cy="115"/>
                            </a:xfrm>
                            <a:custGeom>
                              <a:avLst/>
                              <a:gdLst>
                                <a:gd name="T0" fmla="*/ 47 w 98"/>
                                <a:gd name="T1" fmla="*/ 145 h 145"/>
                                <a:gd name="T2" fmla="*/ 47 w 98"/>
                                <a:gd name="T3" fmla="*/ 145 h 145"/>
                                <a:gd name="T4" fmla="*/ 11 w 98"/>
                                <a:gd name="T5" fmla="*/ 132 h 145"/>
                                <a:gd name="T6" fmla="*/ 0 w 98"/>
                                <a:gd name="T7" fmla="*/ 98 h 145"/>
                                <a:gd name="T8" fmla="*/ 18 w 98"/>
                                <a:gd name="T9" fmla="*/ 98 h 145"/>
                                <a:gd name="T10" fmla="*/ 23 w 98"/>
                                <a:gd name="T11" fmla="*/ 118 h 145"/>
                                <a:gd name="T12" fmla="*/ 48 w 98"/>
                                <a:gd name="T13" fmla="*/ 129 h 145"/>
                                <a:gd name="T14" fmla="*/ 71 w 98"/>
                                <a:gd name="T15" fmla="*/ 122 h 145"/>
                                <a:gd name="T16" fmla="*/ 79 w 98"/>
                                <a:gd name="T17" fmla="*/ 102 h 145"/>
                                <a:gd name="T18" fmla="*/ 70 w 98"/>
                                <a:gd name="T19" fmla="*/ 82 h 145"/>
                                <a:gd name="T20" fmla="*/ 46 w 98"/>
                                <a:gd name="T21" fmla="*/ 76 h 145"/>
                                <a:gd name="T22" fmla="*/ 42 w 98"/>
                                <a:gd name="T23" fmla="*/ 76 h 145"/>
                                <a:gd name="T24" fmla="*/ 38 w 98"/>
                                <a:gd name="T25" fmla="*/ 76 h 145"/>
                                <a:gd name="T26" fmla="*/ 38 w 98"/>
                                <a:gd name="T27" fmla="*/ 61 h 145"/>
                                <a:gd name="T28" fmla="*/ 43 w 98"/>
                                <a:gd name="T29" fmla="*/ 61 h 145"/>
                                <a:gd name="T30" fmla="*/ 47 w 98"/>
                                <a:gd name="T31" fmla="*/ 61 h 145"/>
                                <a:gd name="T32" fmla="*/ 63 w 98"/>
                                <a:gd name="T33" fmla="*/ 58 h 145"/>
                                <a:gd name="T34" fmla="*/ 75 w 98"/>
                                <a:gd name="T35" fmla="*/ 38 h 145"/>
                                <a:gd name="T36" fmla="*/ 67 w 98"/>
                                <a:gd name="T37" fmla="*/ 22 h 145"/>
                                <a:gd name="T38" fmla="*/ 50 w 98"/>
                                <a:gd name="T39" fmla="*/ 16 h 145"/>
                                <a:gd name="T40" fmla="*/ 25 w 98"/>
                                <a:gd name="T41" fmla="*/ 28 h 145"/>
                                <a:gd name="T42" fmla="*/ 21 w 98"/>
                                <a:gd name="T43" fmla="*/ 47 h 145"/>
                                <a:gd name="T44" fmla="*/ 3 w 98"/>
                                <a:gd name="T45" fmla="*/ 47 h 145"/>
                                <a:gd name="T46" fmla="*/ 10 w 98"/>
                                <a:gd name="T47" fmla="*/ 20 h 145"/>
                                <a:gd name="T48" fmla="*/ 48 w 98"/>
                                <a:gd name="T49" fmla="*/ 0 h 145"/>
                                <a:gd name="T50" fmla="*/ 81 w 98"/>
                                <a:gd name="T51" fmla="*/ 10 h 145"/>
                                <a:gd name="T52" fmla="*/ 93 w 98"/>
                                <a:gd name="T53" fmla="*/ 38 h 145"/>
                                <a:gd name="T54" fmla="*/ 86 w 98"/>
                                <a:gd name="T55" fmla="*/ 59 h 145"/>
                                <a:gd name="T56" fmla="*/ 75 w 98"/>
                                <a:gd name="T57" fmla="*/ 66 h 145"/>
                                <a:gd name="T58" fmla="*/ 92 w 98"/>
                                <a:gd name="T59" fmla="*/ 78 h 145"/>
                                <a:gd name="T60" fmla="*/ 98 w 98"/>
                                <a:gd name="T61" fmla="*/ 100 h 145"/>
                                <a:gd name="T62" fmla="*/ 85 w 98"/>
                                <a:gd name="T63" fmla="*/ 133 h 145"/>
                                <a:gd name="T64" fmla="*/ 47 w 98"/>
                                <a:gd name="T65" fmla="*/ 145 h 145"/>
                                <a:gd name="T66" fmla="*/ 47 w 98"/>
                                <a:gd name="T67" fmla="*/ 145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98" h="145">
                                  <a:moveTo>
                                    <a:pt x="47" y="145"/>
                                  </a:moveTo>
                                  <a:lnTo>
                                    <a:pt x="47" y="145"/>
                                  </a:lnTo>
                                  <a:cubicBezTo>
                                    <a:pt x="31" y="145"/>
                                    <a:pt x="18" y="141"/>
                                    <a:pt x="11" y="132"/>
                                  </a:cubicBezTo>
                                  <a:cubicBezTo>
                                    <a:pt x="3" y="122"/>
                                    <a:pt x="0" y="111"/>
                                    <a:pt x="0" y="98"/>
                                  </a:cubicBezTo>
                                  <a:lnTo>
                                    <a:pt x="18" y="98"/>
                                  </a:lnTo>
                                  <a:cubicBezTo>
                                    <a:pt x="19" y="107"/>
                                    <a:pt x="21" y="114"/>
                                    <a:pt x="23" y="118"/>
                                  </a:cubicBezTo>
                                  <a:cubicBezTo>
                                    <a:pt x="28" y="125"/>
                                    <a:pt x="36" y="129"/>
                                    <a:pt x="48" y="129"/>
                                  </a:cubicBezTo>
                                  <a:cubicBezTo>
                                    <a:pt x="58" y="129"/>
                                    <a:pt x="65" y="127"/>
                                    <a:pt x="71" y="122"/>
                                  </a:cubicBezTo>
                                  <a:cubicBezTo>
                                    <a:pt x="76" y="117"/>
                                    <a:pt x="79" y="110"/>
                                    <a:pt x="79" y="102"/>
                                  </a:cubicBezTo>
                                  <a:cubicBezTo>
                                    <a:pt x="79" y="93"/>
                                    <a:pt x="76" y="86"/>
                                    <a:pt x="70" y="82"/>
                                  </a:cubicBezTo>
                                  <a:cubicBezTo>
                                    <a:pt x="64" y="78"/>
                                    <a:pt x="56" y="76"/>
                                    <a:pt x="46" y="76"/>
                                  </a:cubicBezTo>
                                  <a:cubicBezTo>
                                    <a:pt x="44" y="76"/>
                                    <a:pt x="43" y="76"/>
                                    <a:pt x="42" y="76"/>
                                  </a:cubicBezTo>
                                  <a:cubicBezTo>
                                    <a:pt x="41" y="76"/>
                                    <a:pt x="39" y="76"/>
                                    <a:pt x="38" y="76"/>
                                  </a:cubicBezTo>
                                  <a:lnTo>
                                    <a:pt x="38" y="61"/>
                                  </a:lnTo>
                                  <a:cubicBezTo>
                                    <a:pt x="40" y="61"/>
                                    <a:pt x="42" y="61"/>
                                    <a:pt x="43" y="61"/>
                                  </a:cubicBezTo>
                                  <a:cubicBezTo>
                                    <a:pt x="44" y="61"/>
                                    <a:pt x="45" y="61"/>
                                    <a:pt x="47" y="61"/>
                                  </a:cubicBezTo>
                                  <a:cubicBezTo>
                                    <a:pt x="54" y="61"/>
                                    <a:pt x="59" y="60"/>
                                    <a:pt x="63" y="58"/>
                                  </a:cubicBezTo>
                                  <a:cubicBezTo>
                                    <a:pt x="71" y="54"/>
                                    <a:pt x="75" y="48"/>
                                    <a:pt x="75" y="38"/>
                                  </a:cubicBezTo>
                                  <a:cubicBezTo>
                                    <a:pt x="75" y="31"/>
                                    <a:pt x="72" y="26"/>
                                    <a:pt x="67" y="22"/>
                                  </a:cubicBezTo>
                                  <a:cubicBezTo>
                                    <a:pt x="62" y="18"/>
                                    <a:pt x="56" y="16"/>
                                    <a:pt x="50" y="16"/>
                                  </a:cubicBezTo>
                                  <a:cubicBezTo>
                                    <a:pt x="38" y="16"/>
                                    <a:pt x="30" y="20"/>
                                    <a:pt x="25" y="28"/>
                                  </a:cubicBezTo>
                                  <a:cubicBezTo>
                                    <a:pt x="23" y="32"/>
                                    <a:pt x="21" y="39"/>
                                    <a:pt x="21" y="47"/>
                                  </a:cubicBezTo>
                                  <a:lnTo>
                                    <a:pt x="3" y="47"/>
                                  </a:lnTo>
                                  <a:cubicBezTo>
                                    <a:pt x="3" y="36"/>
                                    <a:pt x="5" y="27"/>
                                    <a:pt x="10" y="20"/>
                                  </a:cubicBezTo>
                                  <a:cubicBezTo>
                                    <a:pt x="17" y="7"/>
                                    <a:pt x="29" y="0"/>
                                    <a:pt x="48" y="0"/>
                                  </a:cubicBezTo>
                                  <a:cubicBezTo>
                                    <a:pt x="62" y="0"/>
                                    <a:pt x="73" y="3"/>
                                    <a:pt x="81" y="10"/>
                                  </a:cubicBezTo>
                                  <a:cubicBezTo>
                                    <a:pt x="89" y="16"/>
                                    <a:pt x="93" y="25"/>
                                    <a:pt x="93" y="38"/>
                                  </a:cubicBezTo>
                                  <a:cubicBezTo>
                                    <a:pt x="93" y="46"/>
                                    <a:pt x="91" y="53"/>
                                    <a:pt x="86" y="59"/>
                                  </a:cubicBezTo>
                                  <a:cubicBezTo>
                                    <a:pt x="83" y="62"/>
                                    <a:pt x="79" y="65"/>
                                    <a:pt x="75" y="66"/>
                                  </a:cubicBezTo>
                                  <a:cubicBezTo>
                                    <a:pt x="82" y="69"/>
                                    <a:pt x="88" y="72"/>
                                    <a:pt x="92" y="78"/>
                                  </a:cubicBezTo>
                                  <a:cubicBezTo>
                                    <a:pt x="96" y="84"/>
                                    <a:pt x="98" y="91"/>
                                    <a:pt x="98" y="100"/>
                                  </a:cubicBezTo>
                                  <a:cubicBezTo>
                                    <a:pt x="98" y="113"/>
                                    <a:pt x="94" y="124"/>
                                    <a:pt x="85" y="133"/>
                                  </a:cubicBezTo>
                                  <a:cubicBezTo>
                                    <a:pt x="76" y="141"/>
                                    <a:pt x="64" y="145"/>
                                    <a:pt x="47" y="145"/>
                                  </a:cubicBezTo>
                                  <a:lnTo>
                                    <a:pt x="47" y="145"/>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83" name="Freeform 1142"/>
                          <wps:cNvSpPr>
                            <a:spLocks noEditPoints="1"/>
                          </wps:cNvSpPr>
                          <wps:spPr bwMode="auto">
                            <a:xfrm>
                              <a:off x="6879" y="3010"/>
                              <a:ext cx="77" cy="115"/>
                            </a:xfrm>
                            <a:custGeom>
                              <a:avLst/>
                              <a:gdLst>
                                <a:gd name="T0" fmla="*/ 52 w 97"/>
                                <a:gd name="T1" fmla="*/ 0 h 145"/>
                                <a:gd name="T2" fmla="*/ 52 w 97"/>
                                <a:gd name="T3" fmla="*/ 0 h 145"/>
                                <a:gd name="T4" fmla="*/ 85 w 97"/>
                                <a:gd name="T5" fmla="*/ 12 h 145"/>
                                <a:gd name="T6" fmla="*/ 94 w 97"/>
                                <a:gd name="T7" fmla="*/ 37 h 145"/>
                                <a:gd name="T8" fmla="*/ 76 w 97"/>
                                <a:gd name="T9" fmla="*/ 37 h 145"/>
                                <a:gd name="T10" fmla="*/ 71 w 97"/>
                                <a:gd name="T11" fmla="*/ 24 h 145"/>
                                <a:gd name="T12" fmla="*/ 52 w 97"/>
                                <a:gd name="T13" fmla="*/ 15 h 145"/>
                                <a:gd name="T14" fmla="*/ 28 w 97"/>
                                <a:gd name="T15" fmla="*/ 29 h 145"/>
                                <a:gd name="T16" fmla="*/ 19 w 97"/>
                                <a:gd name="T17" fmla="*/ 68 h 145"/>
                                <a:gd name="T18" fmla="*/ 34 w 97"/>
                                <a:gd name="T19" fmla="*/ 55 h 145"/>
                                <a:gd name="T20" fmla="*/ 53 w 97"/>
                                <a:gd name="T21" fmla="*/ 51 h 145"/>
                                <a:gd name="T22" fmla="*/ 84 w 97"/>
                                <a:gd name="T23" fmla="*/ 62 h 145"/>
                                <a:gd name="T24" fmla="*/ 97 w 97"/>
                                <a:gd name="T25" fmla="*/ 96 h 145"/>
                                <a:gd name="T26" fmla="*/ 85 w 97"/>
                                <a:gd name="T27" fmla="*/ 130 h 145"/>
                                <a:gd name="T28" fmla="*/ 49 w 97"/>
                                <a:gd name="T29" fmla="*/ 145 h 145"/>
                                <a:gd name="T30" fmla="*/ 15 w 97"/>
                                <a:gd name="T31" fmla="*/ 130 h 145"/>
                                <a:gd name="T32" fmla="*/ 0 w 97"/>
                                <a:gd name="T33" fmla="*/ 79 h 145"/>
                                <a:gd name="T34" fmla="*/ 7 w 97"/>
                                <a:gd name="T35" fmla="*/ 35 h 145"/>
                                <a:gd name="T36" fmla="*/ 52 w 97"/>
                                <a:gd name="T37" fmla="*/ 0 h 145"/>
                                <a:gd name="T38" fmla="*/ 52 w 97"/>
                                <a:gd name="T39" fmla="*/ 0 h 145"/>
                                <a:gd name="T40" fmla="*/ 50 w 97"/>
                                <a:gd name="T41" fmla="*/ 129 h 145"/>
                                <a:gd name="T42" fmla="*/ 50 w 97"/>
                                <a:gd name="T43" fmla="*/ 129 h 145"/>
                                <a:gd name="T44" fmla="*/ 71 w 97"/>
                                <a:gd name="T45" fmla="*/ 120 h 145"/>
                                <a:gd name="T46" fmla="*/ 78 w 97"/>
                                <a:gd name="T47" fmla="*/ 98 h 145"/>
                                <a:gd name="T48" fmla="*/ 72 w 97"/>
                                <a:gd name="T49" fmla="*/ 77 h 145"/>
                                <a:gd name="T50" fmla="*/ 50 w 97"/>
                                <a:gd name="T51" fmla="*/ 67 h 145"/>
                                <a:gd name="T52" fmla="*/ 29 w 97"/>
                                <a:gd name="T53" fmla="*/ 75 h 145"/>
                                <a:gd name="T54" fmla="*/ 21 w 97"/>
                                <a:gd name="T55" fmla="*/ 98 h 145"/>
                                <a:gd name="T56" fmla="*/ 29 w 97"/>
                                <a:gd name="T57" fmla="*/ 120 h 145"/>
                                <a:gd name="T58" fmla="*/ 50 w 97"/>
                                <a:gd name="T59" fmla="*/ 129 h 145"/>
                                <a:gd name="T60" fmla="*/ 50 w 97"/>
                                <a:gd name="T61"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97" h="145">
                                  <a:moveTo>
                                    <a:pt x="52" y="0"/>
                                  </a:moveTo>
                                  <a:lnTo>
                                    <a:pt x="52" y="0"/>
                                  </a:lnTo>
                                  <a:cubicBezTo>
                                    <a:pt x="68" y="0"/>
                                    <a:pt x="78" y="4"/>
                                    <a:pt x="85" y="12"/>
                                  </a:cubicBezTo>
                                  <a:cubicBezTo>
                                    <a:pt x="91" y="20"/>
                                    <a:pt x="94" y="29"/>
                                    <a:pt x="94" y="37"/>
                                  </a:cubicBezTo>
                                  <a:lnTo>
                                    <a:pt x="76" y="37"/>
                                  </a:lnTo>
                                  <a:cubicBezTo>
                                    <a:pt x="75" y="32"/>
                                    <a:pt x="74" y="27"/>
                                    <a:pt x="71" y="24"/>
                                  </a:cubicBezTo>
                                  <a:cubicBezTo>
                                    <a:pt x="67" y="18"/>
                                    <a:pt x="61" y="15"/>
                                    <a:pt x="52" y="15"/>
                                  </a:cubicBezTo>
                                  <a:cubicBezTo>
                                    <a:pt x="42" y="15"/>
                                    <a:pt x="34" y="20"/>
                                    <a:pt x="28" y="29"/>
                                  </a:cubicBezTo>
                                  <a:cubicBezTo>
                                    <a:pt x="22" y="38"/>
                                    <a:pt x="19" y="51"/>
                                    <a:pt x="19" y="68"/>
                                  </a:cubicBezTo>
                                  <a:cubicBezTo>
                                    <a:pt x="23" y="62"/>
                                    <a:pt x="28" y="58"/>
                                    <a:pt x="34" y="55"/>
                                  </a:cubicBezTo>
                                  <a:cubicBezTo>
                                    <a:pt x="40" y="52"/>
                                    <a:pt x="46" y="51"/>
                                    <a:pt x="53" y="51"/>
                                  </a:cubicBezTo>
                                  <a:cubicBezTo>
                                    <a:pt x="65" y="51"/>
                                    <a:pt x="75" y="55"/>
                                    <a:pt x="84" y="62"/>
                                  </a:cubicBezTo>
                                  <a:cubicBezTo>
                                    <a:pt x="93" y="70"/>
                                    <a:pt x="97" y="81"/>
                                    <a:pt x="97" y="96"/>
                                  </a:cubicBezTo>
                                  <a:cubicBezTo>
                                    <a:pt x="97" y="109"/>
                                    <a:pt x="93" y="120"/>
                                    <a:pt x="85" y="130"/>
                                  </a:cubicBezTo>
                                  <a:cubicBezTo>
                                    <a:pt x="76" y="140"/>
                                    <a:pt x="64" y="145"/>
                                    <a:pt x="49" y="145"/>
                                  </a:cubicBezTo>
                                  <a:cubicBezTo>
                                    <a:pt x="36" y="145"/>
                                    <a:pt x="24" y="140"/>
                                    <a:pt x="15" y="130"/>
                                  </a:cubicBezTo>
                                  <a:cubicBezTo>
                                    <a:pt x="5" y="120"/>
                                    <a:pt x="0" y="103"/>
                                    <a:pt x="0" y="79"/>
                                  </a:cubicBezTo>
                                  <a:cubicBezTo>
                                    <a:pt x="0" y="62"/>
                                    <a:pt x="2" y="47"/>
                                    <a:pt x="7" y="35"/>
                                  </a:cubicBezTo>
                                  <a:cubicBezTo>
                                    <a:pt x="15" y="11"/>
                                    <a:pt x="30" y="0"/>
                                    <a:pt x="52" y="0"/>
                                  </a:cubicBezTo>
                                  <a:lnTo>
                                    <a:pt x="52" y="0"/>
                                  </a:lnTo>
                                  <a:close/>
                                  <a:moveTo>
                                    <a:pt x="50" y="129"/>
                                  </a:moveTo>
                                  <a:lnTo>
                                    <a:pt x="50" y="129"/>
                                  </a:lnTo>
                                  <a:cubicBezTo>
                                    <a:pt x="60" y="129"/>
                                    <a:pt x="67" y="126"/>
                                    <a:pt x="71" y="120"/>
                                  </a:cubicBezTo>
                                  <a:cubicBezTo>
                                    <a:pt x="76" y="114"/>
                                    <a:pt x="78" y="106"/>
                                    <a:pt x="78" y="98"/>
                                  </a:cubicBezTo>
                                  <a:cubicBezTo>
                                    <a:pt x="78" y="90"/>
                                    <a:pt x="76" y="84"/>
                                    <a:pt x="72" y="77"/>
                                  </a:cubicBezTo>
                                  <a:cubicBezTo>
                                    <a:pt x="68" y="70"/>
                                    <a:pt x="60" y="67"/>
                                    <a:pt x="50" y="67"/>
                                  </a:cubicBezTo>
                                  <a:cubicBezTo>
                                    <a:pt x="42" y="67"/>
                                    <a:pt x="35" y="70"/>
                                    <a:pt x="29" y="75"/>
                                  </a:cubicBezTo>
                                  <a:cubicBezTo>
                                    <a:pt x="24" y="80"/>
                                    <a:pt x="21" y="87"/>
                                    <a:pt x="21" y="98"/>
                                  </a:cubicBezTo>
                                  <a:cubicBezTo>
                                    <a:pt x="21" y="107"/>
                                    <a:pt x="23" y="114"/>
                                    <a:pt x="29" y="120"/>
                                  </a:cubicBezTo>
                                  <a:cubicBezTo>
                                    <a:pt x="34" y="126"/>
                                    <a:pt x="41" y="129"/>
                                    <a:pt x="50" y="129"/>
                                  </a:cubicBezTo>
                                  <a:lnTo>
                                    <a:pt x="50"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84" name="Freeform 1143"/>
                          <wps:cNvSpPr>
                            <a:spLocks/>
                          </wps:cNvSpPr>
                          <wps:spPr bwMode="auto">
                            <a:xfrm>
                              <a:off x="6977" y="3105"/>
                              <a:ext cx="16" cy="17"/>
                            </a:xfrm>
                            <a:custGeom>
                              <a:avLst/>
                              <a:gdLst>
                                <a:gd name="T0" fmla="*/ 0 w 20"/>
                                <a:gd name="T1" fmla="*/ 0 h 21"/>
                                <a:gd name="T2" fmla="*/ 0 w 20"/>
                                <a:gd name="T3" fmla="*/ 0 h 21"/>
                                <a:gd name="T4" fmla="*/ 20 w 20"/>
                                <a:gd name="T5" fmla="*/ 0 h 21"/>
                                <a:gd name="T6" fmla="*/ 20 w 20"/>
                                <a:gd name="T7" fmla="*/ 21 h 21"/>
                                <a:gd name="T8" fmla="*/ 0 w 20"/>
                                <a:gd name="T9" fmla="*/ 21 h 21"/>
                                <a:gd name="T10" fmla="*/ 0 w 20"/>
                                <a:gd name="T11" fmla="*/ 0 h 21"/>
                              </a:gdLst>
                              <a:ahLst/>
                              <a:cxnLst>
                                <a:cxn ang="0">
                                  <a:pos x="T0" y="T1"/>
                                </a:cxn>
                                <a:cxn ang="0">
                                  <a:pos x="T2" y="T3"/>
                                </a:cxn>
                                <a:cxn ang="0">
                                  <a:pos x="T4" y="T5"/>
                                </a:cxn>
                                <a:cxn ang="0">
                                  <a:pos x="T6" y="T7"/>
                                </a:cxn>
                                <a:cxn ang="0">
                                  <a:pos x="T8" y="T9"/>
                                </a:cxn>
                                <a:cxn ang="0">
                                  <a:pos x="T10" y="T11"/>
                                </a:cxn>
                              </a:cxnLst>
                              <a:rect l="0" t="0" r="r" b="b"/>
                              <a:pathLst>
                                <a:path w="20" h="21">
                                  <a:moveTo>
                                    <a:pt x="0" y="0"/>
                                  </a:moveTo>
                                  <a:lnTo>
                                    <a:pt x="0" y="0"/>
                                  </a:lnTo>
                                  <a:lnTo>
                                    <a:pt x="20" y="0"/>
                                  </a:lnTo>
                                  <a:lnTo>
                                    <a:pt x="20"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85" name="Freeform 1144"/>
                          <wps:cNvSpPr>
                            <a:spLocks noEditPoints="1"/>
                          </wps:cNvSpPr>
                          <wps:spPr bwMode="auto">
                            <a:xfrm>
                              <a:off x="7013" y="3010"/>
                              <a:ext cx="78" cy="115"/>
                            </a:xfrm>
                            <a:custGeom>
                              <a:avLst/>
                              <a:gdLst>
                                <a:gd name="T0" fmla="*/ 48 w 98"/>
                                <a:gd name="T1" fmla="*/ 0 h 145"/>
                                <a:gd name="T2" fmla="*/ 48 w 98"/>
                                <a:gd name="T3" fmla="*/ 0 h 145"/>
                                <a:gd name="T4" fmla="*/ 88 w 98"/>
                                <a:gd name="T5" fmla="*/ 23 h 145"/>
                                <a:gd name="T6" fmla="*/ 98 w 98"/>
                                <a:gd name="T7" fmla="*/ 71 h 145"/>
                                <a:gd name="T8" fmla="*/ 89 w 98"/>
                                <a:gd name="T9" fmla="*/ 118 h 145"/>
                                <a:gd name="T10" fmla="*/ 48 w 98"/>
                                <a:gd name="T11" fmla="*/ 145 h 145"/>
                                <a:gd name="T12" fmla="*/ 10 w 98"/>
                                <a:gd name="T13" fmla="*/ 123 h 145"/>
                                <a:gd name="T14" fmla="*/ 0 w 98"/>
                                <a:gd name="T15" fmla="*/ 74 h 145"/>
                                <a:gd name="T16" fmla="*/ 6 w 98"/>
                                <a:gd name="T17" fmla="*/ 32 h 145"/>
                                <a:gd name="T18" fmla="*/ 48 w 98"/>
                                <a:gd name="T19" fmla="*/ 0 h 145"/>
                                <a:gd name="T20" fmla="*/ 48 w 98"/>
                                <a:gd name="T21" fmla="*/ 0 h 145"/>
                                <a:gd name="T22" fmla="*/ 48 w 98"/>
                                <a:gd name="T23" fmla="*/ 129 h 145"/>
                                <a:gd name="T24" fmla="*/ 48 w 98"/>
                                <a:gd name="T25" fmla="*/ 129 h 145"/>
                                <a:gd name="T26" fmla="*/ 70 w 98"/>
                                <a:gd name="T27" fmla="*/ 117 h 145"/>
                                <a:gd name="T28" fmla="*/ 78 w 98"/>
                                <a:gd name="T29" fmla="*/ 71 h 145"/>
                                <a:gd name="T30" fmla="*/ 73 w 98"/>
                                <a:gd name="T31" fmla="*/ 32 h 145"/>
                                <a:gd name="T32" fmla="*/ 50 w 98"/>
                                <a:gd name="T33" fmla="*/ 16 h 145"/>
                                <a:gd name="T34" fmla="*/ 27 w 98"/>
                                <a:gd name="T35" fmla="*/ 31 h 145"/>
                                <a:gd name="T36" fmla="*/ 19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8" y="0"/>
                                  </a:moveTo>
                                  <a:lnTo>
                                    <a:pt x="48" y="0"/>
                                  </a:lnTo>
                                  <a:cubicBezTo>
                                    <a:pt x="67" y="0"/>
                                    <a:pt x="80" y="8"/>
                                    <a:pt x="88" y="23"/>
                                  </a:cubicBezTo>
                                  <a:cubicBezTo>
                                    <a:pt x="94" y="34"/>
                                    <a:pt x="98" y="50"/>
                                    <a:pt x="98" y="71"/>
                                  </a:cubicBezTo>
                                  <a:cubicBezTo>
                                    <a:pt x="98" y="90"/>
                                    <a:pt x="95" y="106"/>
                                    <a:pt x="89" y="118"/>
                                  </a:cubicBezTo>
                                  <a:cubicBezTo>
                                    <a:pt x="81" y="136"/>
                                    <a:pt x="67" y="145"/>
                                    <a:pt x="48" y="145"/>
                                  </a:cubicBezTo>
                                  <a:cubicBezTo>
                                    <a:pt x="31" y="145"/>
                                    <a:pt x="19" y="138"/>
                                    <a:pt x="10" y="123"/>
                                  </a:cubicBezTo>
                                  <a:cubicBezTo>
                                    <a:pt x="4" y="111"/>
                                    <a:pt x="0" y="94"/>
                                    <a:pt x="0" y="74"/>
                                  </a:cubicBezTo>
                                  <a:cubicBezTo>
                                    <a:pt x="0" y="58"/>
                                    <a:pt x="2" y="44"/>
                                    <a:pt x="6" y="32"/>
                                  </a:cubicBezTo>
                                  <a:cubicBezTo>
                                    <a:pt x="14" y="11"/>
                                    <a:pt x="28" y="0"/>
                                    <a:pt x="48" y="0"/>
                                  </a:cubicBezTo>
                                  <a:lnTo>
                                    <a:pt x="48" y="0"/>
                                  </a:lnTo>
                                  <a:close/>
                                  <a:moveTo>
                                    <a:pt x="48" y="129"/>
                                  </a:moveTo>
                                  <a:lnTo>
                                    <a:pt x="48" y="129"/>
                                  </a:lnTo>
                                  <a:cubicBezTo>
                                    <a:pt x="57" y="129"/>
                                    <a:pt x="65" y="125"/>
                                    <a:pt x="70" y="117"/>
                                  </a:cubicBezTo>
                                  <a:cubicBezTo>
                                    <a:pt x="76" y="109"/>
                                    <a:pt x="78" y="94"/>
                                    <a:pt x="78" y="71"/>
                                  </a:cubicBezTo>
                                  <a:cubicBezTo>
                                    <a:pt x="78" y="55"/>
                                    <a:pt x="76" y="42"/>
                                    <a:pt x="73" y="32"/>
                                  </a:cubicBezTo>
                                  <a:cubicBezTo>
                                    <a:pt x="69" y="21"/>
                                    <a:pt x="61" y="16"/>
                                    <a:pt x="50" y="16"/>
                                  </a:cubicBezTo>
                                  <a:cubicBezTo>
                                    <a:pt x="39" y="16"/>
                                    <a:pt x="31" y="21"/>
                                    <a:pt x="27" y="31"/>
                                  </a:cubicBezTo>
                                  <a:cubicBezTo>
                                    <a:pt x="22" y="41"/>
                                    <a:pt x="19" y="55"/>
                                    <a:pt x="19" y="74"/>
                                  </a:cubicBezTo>
                                  <a:cubicBezTo>
                                    <a:pt x="19" y="89"/>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86" name="Freeform 1145"/>
                          <wps:cNvSpPr>
                            <a:spLocks/>
                          </wps:cNvSpPr>
                          <wps:spPr bwMode="auto">
                            <a:xfrm>
                              <a:off x="7101" y="3010"/>
                              <a:ext cx="79" cy="115"/>
                            </a:xfrm>
                            <a:custGeom>
                              <a:avLst/>
                              <a:gdLst>
                                <a:gd name="T0" fmla="*/ 48 w 99"/>
                                <a:gd name="T1" fmla="*/ 145 h 145"/>
                                <a:gd name="T2" fmla="*/ 48 w 99"/>
                                <a:gd name="T3" fmla="*/ 145 h 145"/>
                                <a:gd name="T4" fmla="*/ 12 w 99"/>
                                <a:gd name="T5" fmla="*/ 132 h 145"/>
                                <a:gd name="T6" fmla="*/ 0 w 99"/>
                                <a:gd name="T7" fmla="*/ 98 h 145"/>
                                <a:gd name="T8" fmla="*/ 19 w 99"/>
                                <a:gd name="T9" fmla="*/ 98 h 145"/>
                                <a:gd name="T10" fmla="*/ 24 w 99"/>
                                <a:gd name="T11" fmla="*/ 118 h 145"/>
                                <a:gd name="T12" fmla="*/ 49 w 99"/>
                                <a:gd name="T13" fmla="*/ 129 h 145"/>
                                <a:gd name="T14" fmla="*/ 72 w 99"/>
                                <a:gd name="T15" fmla="*/ 122 h 145"/>
                                <a:gd name="T16" fmla="*/ 80 w 99"/>
                                <a:gd name="T17" fmla="*/ 102 h 145"/>
                                <a:gd name="T18" fmla="*/ 71 w 99"/>
                                <a:gd name="T19" fmla="*/ 82 h 145"/>
                                <a:gd name="T20" fmla="*/ 46 w 99"/>
                                <a:gd name="T21" fmla="*/ 76 h 145"/>
                                <a:gd name="T22" fmla="*/ 43 w 99"/>
                                <a:gd name="T23" fmla="*/ 76 h 145"/>
                                <a:gd name="T24" fmla="*/ 39 w 99"/>
                                <a:gd name="T25" fmla="*/ 76 h 145"/>
                                <a:gd name="T26" fmla="*/ 39 w 99"/>
                                <a:gd name="T27" fmla="*/ 61 h 145"/>
                                <a:gd name="T28" fmla="*/ 44 w 99"/>
                                <a:gd name="T29" fmla="*/ 61 h 145"/>
                                <a:gd name="T30" fmla="*/ 48 w 99"/>
                                <a:gd name="T31" fmla="*/ 61 h 145"/>
                                <a:gd name="T32" fmla="*/ 64 w 99"/>
                                <a:gd name="T33" fmla="*/ 58 h 145"/>
                                <a:gd name="T34" fmla="*/ 75 w 99"/>
                                <a:gd name="T35" fmla="*/ 38 h 145"/>
                                <a:gd name="T36" fmla="*/ 68 w 99"/>
                                <a:gd name="T37" fmla="*/ 22 h 145"/>
                                <a:gd name="T38" fmla="*/ 50 w 99"/>
                                <a:gd name="T39" fmla="*/ 16 h 145"/>
                                <a:gd name="T40" fmla="*/ 26 w 99"/>
                                <a:gd name="T41" fmla="*/ 28 h 145"/>
                                <a:gd name="T42" fmla="*/ 22 w 99"/>
                                <a:gd name="T43" fmla="*/ 47 h 145"/>
                                <a:gd name="T44" fmla="*/ 4 w 99"/>
                                <a:gd name="T45" fmla="*/ 47 h 145"/>
                                <a:gd name="T46" fmla="*/ 10 w 99"/>
                                <a:gd name="T47" fmla="*/ 20 h 145"/>
                                <a:gd name="T48" fmla="*/ 49 w 99"/>
                                <a:gd name="T49" fmla="*/ 0 h 145"/>
                                <a:gd name="T50" fmla="*/ 82 w 99"/>
                                <a:gd name="T51" fmla="*/ 10 h 145"/>
                                <a:gd name="T52" fmla="*/ 94 w 99"/>
                                <a:gd name="T53" fmla="*/ 38 h 145"/>
                                <a:gd name="T54" fmla="*/ 87 w 99"/>
                                <a:gd name="T55" fmla="*/ 59 h 145"/>
                                <a:gd name="T56" fmla="*/ 76 w 99"/>
                                <a:gd name="T57" fmla="*/ 66 h 145"/>
                                <a:gd name="T58" fmla="*/ 93 w 99"/>
                                <a:gd name="T59" fmla="*/ 78 h 145"/>
                                <a:gd name="T60" fmla="*/ 99 w 99"/>
                                <a:gd name="T61" fmla="*/ 100 h 145"/>
                                <a:gd name="T62" fmla="*/ 86 w 99"/>
                                <a:gd name="T63" fmla="*/ 133 h 145"/>
                                <a:gd name="T64" fmla="*/ 48 w 99"/>
                                <a:gd name="T65" fmla="*/ 145 h 145"/>
                                <a:gd name="T66" fmla="*/ 48 w 99"/>
                                <a:gd name="T67" fmla="*/ 145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99" h="145">
                                  <a:moveTo>
                                    <a:pt x="48" y="145"/>
                                  </a:moveTo>
                                  <a:lnTo>
                                    <a:pt x="48" y="145"/>
                                  </a:lnTo>
                                  <a:cubicBezTo>
                                    <a:pt x="31" y="145"/>
                                    <a:pt x="19" y="141"/>
                                    <a:pt x="12" y="132"/>
                                  </a:cubicBezTo>
                                  <a:cubicBezTo>
                                    <a:pt x="4" y="122"/>
                                    <a:pt x="0" y="111"/>
                                    <a:pt x="0" y="98"/>
                                  </a:cubicBezTo>
                                  <a:lnTo>
                                    <a:pt x="19" y="98"/>
                                  </a:lnTo>
                                  <a:cubicBezTo>
                                    <a:pt x="20" y="107"/>
                                    <a:pt x="22" y="114"/>
                                    <a:pt x="24" y="118"/>
                                  </a:cubicBezTo>
                                  <a:cubicBezTo>
                                    <a:pt x="29" y="125"/>
                                    <a:pt x="37" y="129"/>
                                    <a:pt x="49" y="129"/>
                                  </a:cubicBezTo>
                                  <a:cubicBezTo>
                                    <a:pt x="58" y="129"/>
                                    <a:pt x="66" y="127"/>
                                    <a:pt x="72" y="122"/>
                                  </a:cubicBezTo>
                                  <a:cubicBezTo>
                                    <a:pt x="77" y="117"/>
                                    <a:pt x="80" y="110"/>
                                    <a:pt x="80" y="102"/>
                                  </a:cubicBezTo>
                                  <a:cubicBezTo>
                                    <a:pt x="80" y="93"/>
                                    <a:pt x="77" y="86"/>
                                    <a:pt x="71" y="82"/>
                                  </a:cubicBezTo>
                                  <a:cubicBezTo>
                                    <a:pt x="65" y="78"/>
                                    <a:pt x="57" y="76"/>
                                    <a:pt x="46" y="76"/>
                                  </a:cubicBezTo>
                                  <a:cubicBezTo>
                                    <a:pt x="45" y="76"/>
                                    <a:pt x="44" y="76"/>
                                    <a:pt x="43" y="76"/>
                                  </a:cubicBezTo>
                                  <a:cubicBezTo>
                                    <a:pt x="42" y="76"/>
                                    <a:pt x="40" y="76"/>
                                    <a:pt x="39" y="76"/>
                                  </a:cubicBezTo>
                                  <a:lnTo>
                                    <a:pt x="39" y="61"/>
                                  </a:lnTo>
                                  <a:cubicBezTo>
                                    <a:pt x="41" y="61"/>
                                    <a:pt x="42" y="61"/>
                                    <a:pt x="44" y="61"/>
                                  </a:cubicBezTo>
                                  <a:cubicBezTo>
                                    <a:pt x="45" y="61"/>
                                    <a:pt x="46" y="61"/>
                                    <a:pt x="48" y="61"/>
                                  </a:cubicBezTo>
                                  <a:cubicBezTo>
                                    <a:pt x="54" y="61"/>
                                    <a:pt x="60" y="60"/>
                                    <a:pt x="64" y="58"/>
                                  </a:cubicBezTo>
                                  <a:cubicBezTo>
                                    <a:pt x="72" y="54"/>
                                    <a:pt x="75" y="48"/>
                                    <a:pt x="75" y="38"/>
                                  </a:cubicBezTo>
                                  <a:cubicBezTo>
                                    <a:pt x="75" y="31"/>
                                    <a:pt x="73" y="26"/>
                                    <a:pt x="68" y="22"/>
                                  </a:cubicBezTo>
                                  <a:cubicBezTo>
                                    <a:pt x="63" y="18"/>
                                    <a:pt x="57" y="16"/>
                                    <a:pt x="50" y="16"/>
                                  </a:cubicBezTo>
                                  <a:cubicBezTo>
                                    <a:pt x="39" y="16"/>
                                    <a:pt x="30" y="20"/>
                                    <a:pt x="26" y="28"/>
                                  </a:cubicBezTo>
                                  <a:cubicBezTo>
                                    <a:pt x="23" y="32"/>
                                    <a:pt x="22" y="39"/>
                                    <a:pt x="22" y="47"/>
                                  </a:cubicBezTo>
                                  <a:lnTo>
                                    <a:pt x="4" y="47"/>
                                  </a:lnTo>
                                  <a:cubicBezTo>
                                    <a:pt x="4" y="36"/>
                                    <a:pt x="6" y="27"/>
                                    <a:pt x="10" y="20"/>
                                  </a:cubicBezTo>
                                  <a:cubicBezTo>
                                    <a:pt x="18" y="7"/>
                                    <a:pt x="30" y="0"/>
                                    <a:pt x="49" y="0"/>
                                  </a:cubicBezTo>
                                  <a:cubicBezTo>
                                    <a:pt x="63" y="0"/>
                                    <a:pt x="74" y="3"/>
                                    <a:pt x="82" y="10"/>
                                  </a:cubicBezTo>
                                  <a:cubicBezTo>
                                    <a:pt x="90" y="16"/>
                                    <a:pt x="94" y="25"/>
                                    <a:pt x="94" y="38"/>
                                  </a:cubicBezTo>
                                  <a:cubicBezTo>
                                    <a:pt x="94" y="46"/>
                                    <a:pt x="91" y="53"/>
                                    <a:pt x="87" y="59"/>
                                  </a:cubicBezTo>
                                  <a:cubicBezTo>
                                    <a:pt x="84" y="62"/>
                                    <a:pt x="80" y="65"/>
                                    <a:pt x="76" y="66"/>
                                  </a:cubicBezTo>
                                  <a:cubicBezTo>
                                    <a:pt x="83" y="69"/>
                                    <a:pt x="89" y="72"/>
                                    <a:pt x="93" y="78"/>
                                  </a:cubicBezTo>
                                  <a:cubicBezTo>
                                    <a:pt x="97" y="84"/>
                                    <a:pt x="99" y="91"/>
                                    <a:pt x="99" y="100"/>
                                  </a:cubicBezTo>
                                  <a:cubicBezTo>
                                    <a:pt x="99" y="113"/>
                                    <a:pt x="95" y="124"/>
                                    <a:pt x="86" y="133"/>
                                  </a:cubicBezTo>
                                  <a:cubicBezTo>
                                    <a:pt x="77" y="141"/>
                                    <a:pt x="64" y="145"/>
                                    <a:pt x="48" y="145"/>
                                  </a:cubicBezTo>
                                  <a:lnTo>
                                    <a:pt x="48" y="145"/>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87" name="Freeform 1146"/>
                          <wps:cNvSpPr>
                            <a:spLocks/>
                          </wps:cNvSpPr>
                          <wps:spPr bwMode="auto">
                            <a:xfrm>
                              <a:off x="7192" y="3005"/>
                              <a:ext cx="37" cy="150"/>
                            </a:xfrm>
                            <a:custGeom>
                              <a:avLst/>
                              <a:gdLst>
                                <a:gd name="T0" fmla="*/ 0 w 46"/>
                                <a:gd name="T1" fmla="*/ 189 h 189"/>
                                <a:gd name="T2" fmla="*/ 0 w 46"/>
                                <a:gd name="T3" fmla="*/ 189 h 189"/>
                                <a:gd name="T4" fmla="*/ 21 w 46"/>
                                <a:gd name="T5" fmla="*/ 144 h 189"/>
                                <a:gd name="T6" fmla="*/ 28 w 46"/>
                                <a:gd name="T7" fmla="*/ 94 h 189"/>
                                <a:gd name="T8" fmla="*/ 20 w 46"/>
                                <a:gd name="T9" fmla="*/ 42 h 189"/>
                                <a:gd name="T10" fmla="*/ 0 w 46"/>
                                <a:gd name="T11" fmla="*/ 0 h 189"/>
                                <a:gd name="T12" fmla="*/ 12 w 46"/>
                                <a:gd name="T13" fmla="*/ 0 h 189"/>
                                <a:gd name="T14" fmla="*/ 31 w 46"/>
                                <a:gd name="T15" fmla="*/ 30 h 189"/>
                                <a:gd name="T16" fmla="*/ 37 w 46"/>
                                <a:gd name="T17" fmla="*/ 46 h 189"/>
                                <a:gd name="T18" fmla="*/ 44 w 46"/>
                                <a:gd name="T19" fmla="*/ 70 h 189"/>
                                <a:gd name="T20" fmla="*/ 46 w 46"/>
                                <a:gd name="T21" fmla="*/ 93 h 189"/>
                                <a:gd name="T22" fmla="*/ 37 w 46"/>
                                <a:gd name="T23" fmla="*/ 145 h 189"/>
                                <a:gd name="T24" fmla="*/ 13 w 46"/>
                                <a:gd name="T25" fmla="*/ 189 h 189"/>
                                <a:gd name="T26" fmla="*/ 0 w 46"/>
                                <a:gd name="T27" fmla="*/ 189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0" y="189"/>
                                  </a:moveTo>
                                  <a:lnTo>
                                    <a:pt x="0" y="189"/>
                                  </a:lnTo>
                                  <a:cubicBezTo>
                                    <a:pt x="11" y="168"/>
                                    <a:pt x="18" y="153"/>
                                    <a:pt x="21" y="144"/>
                                  </a:cubicBezTo>
                                  <a:cubicBezTo>
                                    <a:pt x="25" y="130"/>
                                    <a:pt x="28" y="113"/>
                                    <a:pt x="28" y="94"/>
                                  </a:cubicBezTo>
                                  <a:cubicBezTo>
                                    <a:pt x="28" y="75"/>
                                    <a:pt x="25" y="58"/>
                                    <a:pt x="20" y="42"/>
                                  </a:cubicBezTo>
                                  <a:cubicBezTo>
                                    <a:pt x="16" y="32"/>
                                    <a:pt x="10" y="18"/>
                                    <a:pt x="0" y="0"/>
                                  </a:cubicBezTo>
                                  <a:lnTo>
                                    <a:pt x="12" y="0"/>
                                  </a:lnTo>
                                  <a:cubicBezTo>
                                    <a:pt x="22" y="16"/>
                                    <a:pt x="28" y="26"/>
                                    <a:pt x="31" y="30"/>
                                  </a:cubicBezTo>
                                  <a:cubicBezTo>
                                    <a:pt x="33" y="34"/>
                                    <a:pt x="35" y="39"/>
                                    <a:pt x="37" y="46"/>
                                  </a:cubicBezTo>
                                  <a:cubicBezTo>
                                    <a:pt x="41" y="54"/>
                                    <a:pt x="43" y="62"/>
                                    <a:pt x="44" y="70"/>
                                  </a:cubicBezTo>
                                  <a:cubicBezTo>
                                    <a:pt x="46" y="78"/>
                                    <a:pt x="46" y="86"/>
                                    <a:pt x="46" y="93"/>
                                  </a:cubicBezTo>
                                  <a:cubicBezTo>
                                    <a:pt x="46" y="113"/>
                                    <a:pt x="43" y="130"/>
                                    <a:pt x="37" y="145"/>
                                  </a:cubicBezTo>
                                  <a:cubicBezTo>
                                    <a:pt x="33" y="155"/>
                                    <a:pt x="25" y="170"/>
                                    <a:pt x="13" y="189"/>
                                  </a:cubicBezTo>
                                  <a:lnTo>
                                    <a:pt x="0" y="18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88" name="Freeform 1147"/>
                          <wps:cNvSpPr>
                            <a:spLocks/>
                          </wps:cNvSpPr>
                          <wps:spPr bwMode="auto">
                            <a:xfrm>
                              <a:off x="5984" y="2383"/>
                              <a:ext cx="41" cy="112"/>
                            </a:xfrm>
                            <a:custGeom>
                              <a:avLst/>
                              <a:gdLst>
                                <a:gd name="T0" fmla="*/ 0 w 52"/>
                                <a:gd name="T1" fmla="*/ 41 h 141"/>
                                <a:gd name="T2" fmla="*/ 0 w 52"/>
                                <a:gd name="T3" fmla="*/ 41 h 141"/>
                                <a:gd name="T4" fmla="*/ 0 w 52"/>
                                <a:gd name="T5" fmla="*/ 27 h 141"/>
                                <a:gd name="T6" fmla="*/ 27 w 52"/>
                                <a:gd name="T7" fmla="*/ 21 h 141"/>
                                <a:gd name="T8" fmla="*/ 38 w 52"/>
                                <a:gd name="T9" fmla="*/ 0 h 141"/>
                                <a:gd name="T10" fmla="*/ 52 w 52"/>
                                <a:gd name="T11" fmla="*/ 0 h 141"/>
                                <a:gd name="T12" fmla="*/ 52 w 52"/>
                                <a:gd name="T13" fmla="*/ 141 h 141"/>
                                <a:gd name="T14" fmla="*/ 33 w 52"/>
                                <a:gd name="T15" fmla="*/ 141 h 141"/>
                                <a:gd name="T16" fmla="*/ 33 w 52"/>
                                <a:gd name="T17" fmla="*/ 41 h 141"/>
                                <a:gd name="T18" fmla="*/ 0 w 52"/>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1">
                                  <a:moveTo>
                                    <a:pt x="0" y="41"/>
                                  </a:moveTo>
                                  <a:lnTo>
                                    <a:pt x="0" y="41"/>
                                  </a:lnTo>
                                  <a:lnTo>
                                    <a:pt x="0" y="27"/>
                                  </a:lnTo>
                                  <a:cubicBezTo>
                                    <a:pt x="13" y="26"/>
                                    <a:pt x="22" y="24"/>
                                    <a:pt x="27" y="21"/>
                                  </a:cubicBezTo>
                                  <a:cubicBezTo>
                                    <a:pt x="32" y="18"/>
                                    <a:pt x="36" y="11"/>
                                    <a:pt x="38" y="0"/>
                                  </a:cubicBezTo>
                                  <a:lnTo>
                                    <a:pt x="52" y="0"/>
                                  </a:lnTo>
                                  <a:lnTo>
                                    <a:pt x="52" y="141"/>
                                  </a:lnTo>
                                  <a:lnTo>
                                    <a:pt x="33" y="141"/>
                                  </a:lnTo>
                                  <a:lnTo>
                                    <a:pt x="33"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89" name="Freeform 1148"/>
                          <wps:cNvSpPr>
                            <a:spLocks/>
                          </wps:cNvSpPr>
                          <wps:spPr bwMode="auto">
                            <a:xfrm>
                              <a:off x="6072" y="2478"/>
                              <a:ext cx="16" cy="17"/>
                            </a:xfrm>
                            <a:custGeom>
                              <a:avLst/>
                              <a:gdLst>
                                <a:gd name="T0" fmla="*/ 0 w 20"/>
                                <a:gd name="T1" fmla="*/ 0 h 22"/>
                                <a:gd name="T2" fmla="*/ 0 w 20"/>
                                <a:gd name="T3" fmla="*/ 0 h 22"/>
                                <a:gd name="T4" fmla="*/ 20 w 20"/>
                                <a:gd name="T5" fmla="*/ 0 h 22"/>
                                <a:gd name="T6" fmla="*/ 20 w 20"/>
                                <a:gd name="T7" fmla="*/ 22 h 22"/>
                                <a:gd name="T8" fmla="*/ 0 w 20"/>
                                <a:gd name="T9" fmla="*/ 22 h 22"/>
                                <a:gd name="T10" fmla="*/ 0 w 20"/>
                                <a:gd name="T11" fmla="*/ 0 h 22"/>
                              </a:gdLst>
                              <a:ahLst/>
                              <a:cxnLst>
                                <a:cxn ang="0">
                                  <a:pos x="T0" y="T1"/>
                                </a:cxn>
                                <a:cxn ang="0">
                                  <a:pos x="T2" y="T3"/>
                                </a:cxn>
                                <a:cxn ang="0">
                                  <a:pos x="T4" y="T5"/>
                                </a:cxn>
                                <a:cxn ang="0">
                                  <a:pos x="T6" y="T7"/>
                                </a:cxn>
                                <a:cxn ang="0">
                                  <a:pos x="T8" y="T9"/>
                                </a:cxn>
                                <a:cxn ang="0">
                                  <a:pos x="T10" y="T11"/>
                                </a:cxn>
                              </a:cxnLst>
                              <a:rect l="0" t="0" r="r" b="b"/>
                              <a:pathLst>
                                <a:path w="20" h="22">
                                  <a:moveTo>
                                    <a:pt x="0" y="0"/>
                                  </a:moveTo>
                                  <a:lnTo>
                                    <a:pt x="0" y="0"/>
                                  </a:lnTo>
                                  <a:lnTo>
                                    <a:pt x="20" y="0"/>
                                  </a:lnTo>
                                  <a:lnTo>
                                    <a:pt x="20"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g:wgp>
                      <wpg:wgp>
                        <wpg:cNvPr id="1190" name="Group 1350"/>
                        <wpg:cNvGrpSpPr>
                          <a:grpSpLocks/>
                        </wpg:cNvGrpSpPr>
                        <wpg:grpSpPr bwMode="auto">
                          <a:xfrm>
                            <a:off x="3792220" y="517525"/>
                            <a:ext cx="1108710" cy="2481580"/>
                            <a:chOff x="5972" y="815"/>
                            <a:chExt cx="1746" cy="3908"/>
                          </a:xfrm>
                        </wpg:grpSpPr>
                        <wps:wsp>
                          <wps:cNvPr id="1191" name="Freeform 1150"/>
                          <wps:cNvSpPr>
                            <a:spLocks noEditPoints="1"/>
                          </wps:cNvSpPr>
                          <wps:spPr bwMode="auto">
                            <a:xfrm>
                              <a:off x="6109" y="2382"/>
                              <a:ext cx="75" cy="116"/>
                            </a:xfrm>
                            <a:custGeom>
                              <a:avLst/>
                              <a:gdLst>
                                <a:gd name="T0" fmla="*/ 20 w 95"/>
                                <a:gd name="T1" fmla="*/ 108 h 146"/>
                                <a:gd name="T2" fmla="*/ 20 w 95"/>
                                <a:gd name="T3" fmla="*/ 108 h 146"/>
                                <a:gd name="T4" fmla="*/ 31 w 95"/>
                                <a:gd name="T5" fmla="*/ 128 h 146"/>
                                <a:gd name="T6" fmla="*/ 43 w 95"/>
                                <a:gd name="T7" fmla="*/ 131 h 146"/>
                                <a:gd name="T8" fmla="*/ 65 w 95"/>
                                <a:gd name="T9" fmla="*/ 120 h 146"/>
                                <a:gd name="T10" fmla="*/ 78 w 95"/>
                                <a:gd name="T11" fmla="*/ 77 h 146"/>
                                <a:gd name="T12" fmla="*/ 63 w 95"/>
                                <a:gd name="T13" fmla="*/ 90 h 146"/>
                                <a:gd name="T14" fmla="*/ 44 w 95"/>
                                <a:gd name="T15" fmla="*/ 94 h 146"/>
                                <a:gd name="T16" fmla="*/ 12 w 95"/>
                                <a:gd name="T17" fmla="*/ 81 h 146"/>
                                <a:gd name="T18" fmla="*/ 0 w 95"/>
                                <a:gd name="T19" fmla="*/ 49 h 146"/>
                                <a:gd name="T20" fmla="*/ 12 w 95"/>
                                <a:gd name="T21" fmla="*/ 15 h 146"/>
                                <a:gd name="T22" fmla="*/ 46 w 95"/>
                                <a:gd name="T23" fmla="*/ 0 h 146"/>
                                <a:gd name="T24" fmla="*/ 89 w 95"/>
                                <a:gd name="T25" fmla="*/ 28 h 146"/>
                                <a:gd name="T26" fmla="*/ 95 w 95"/>
                                <a:gd name="T27" fmla="*/ 66 h 146"/>
                                <a:gd name="T28" fmla="*/ 88 w 95"/>
                                <a:gd name="T29" fmla="*/ 112 h 146"/>
                                <a:gd name="T30" fmla="*/ 44 w 95"/>
                                <a:gd name="T31" fmla="*/ 146 h 146"/>
                                <a:gd name="T32" fmla="*/ 12 w 95"/>
                                <a:gd name="T33" fmla="*/ 135 h 146"/>
                                <a:gd name="T34" fmla="*/ 2 w 95"/>
                                <a:gd name="T35" fmla="*/ 108 h 146"/>
                                <a:gd name="T36" fmla="*/ 20 w 95"/>
                                <a:gd name="T37" fmla="*/ 108 h 146"/>
                                <a:gd name="T38" fmla="*/ 46 w 95"/>
                                <a:gd name="T39" fmla="*/ 79 h 146"/>
                                <a:gd name="T40" fmla="*/ 46 w 95"/>
                                <a:gd name="T41" fmla="*/ 79 h 146"/>
                                <a:gd name="T42" fmla="*/ 66 w 95"/>
                                <a:gd name="T43" fmla="*/ 72 h 146"/>
                                <a:gd name="T44" fmla="*/ 74 w 95"/>
                                <a:gd name="T45" fmla="*/ 47 h 146"/>
                                <a:gd name="T46" fmla="*/ 67 w 95"/>
                                <a:gd name="T47" fmla="*/ 24 h 146"/>
                                <a:gd name="T48" fmla="*/ 47 w 95"/>
                                <a:gd name="T49" fmla="*/ 16 h 146"/>
                                <a:gd name="T50" fmla="*/ 26 w 95"/>
                                <a:gd name="T51" fmla="*/ 25 h 146"/>
                                <a:gd name="T52" fmla="*/ 18 w 95"/>
                                <a:gd name="T53" fmla="*/ 48 h 146"/>
                                <a:gd name="T54" fmla="*/ 25 w 95"/>
                                <a:gd name="T55" fmla="*/ 70 h 146"/>
                                <a:gd name="T56" fmla="*/ 46 w 95"/>
                                <a:gd name="T57" fmla="*/ 79 h 146"/>
                                <a:gd name="T58" fmla="*/ 46 w 95"/>
                                <a:gd name="T59" fmla="*/ 79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95" h="146">
                                  <a:moveTo>
                                    <a:pt x="20" y="108"/>
                                  </a:moveTo>
                                  <a:lnTo>
                                    <a:pt x="20" y="108"/>
                                  </a:lnTo>
                                  <a:cubicBezTo>
                                    <a:pt x="20" y="117"/>
                                    <a:pt x="24" y="124"/>
                                    <a:pt x="31" y="128"/>
                                  </a:cubicBezTo>
                                  <a:cubicBezTo>
                                    <a:pt x="34" y="130"/>
                                    <a:pt x="39" y="131"/>
                                    <a:pt x="43" y="131"/>
                                  </a:cubicBezTo>
                                  <a:cubicBezTo>
                                    <a:pt x="52" y="131"/>
                                    <a:pt x="59" y="127"/>
                                    <a:pt x="65" y="120"/>
                                  </a:cubicBezTo>
                                  <a:cubicBezTo>
                                    <a:pt x="71" y="113"/>
                                    <a:pt x="75" y="99"/>
                                    <a:pt x="78" y="77"/>
                                  </a:cubicBezTo>
                                  <a:cubicBezTo>
                                    <a:pt x="74" y="83"/>
                                    <a:pt x="69" y="88"/>
                                    <a:pt x="63" y="90"/>
                                  </a:cubicBezTo>
                                  <a:cubicBezTo>
                                    <a:pt x="57" y="93"/>
                                    <a:pt x="51" y="94"/>
                                    <a:pt x="44" y="94"/>
                                  </a:cubicBezTo>
                                  <a:cubicBezTo>
                                    <a:pt x="30" y="94"/>
                                    <a:pt x="20" y="90"/>
                                    <a:pt x="12" y="81"/>
                                  </a:cubicBezTo>
                                  <a:cubicBezTo>
                                    <a:pt x="4" y="73"/>
                                    <a:pt x="0" y="62"/>
                                    <a:pt x="0" y="49"/>
                                  </a:cubicBezTo>
                                  <a:cubicBezTo>
                                    <a:pt x="0" y="36"/>
                                    <a:pt x="4" y="25"/>
                                    <a:pt x="12" y="15"/>
                                  </a:cubicBezTo>
                                  <a:cubicBezTo>
                                    <a:pt x="19" y="5"/>
                                    <a:pt x="31" y="0"/>
                                    <a:pt x="46" y="0"/>
                                  </a:cubicBezTo>
                                  <a:cubicBezTo>
                                    <a:pt x="67" y="0"/>
                                    <a:pt x="81" y="9"/>
                                    <a:pt x="89" y="28"/>
                                  </a:cubicBezTo>
                                  <a:cubicBezTo>
                                    <a:pt x="93" y="38"/>
                                    <a:pt x="95" y="51"/>
                                    <a:pt x="95" y="66"/>
                                  </a:cubicBezTo>
                                  <a:cubicBezTo>
                                    <a:pt x="95" y="84"/>
                                    <a:pt x="93" y="99"/>
                                    <a:pt x="88" y="112"/>
                                  </a:cubicBezTo>
                                  <a:cubicBezTo>
                                    <a:pt x="79" y="134"/>
                                    <a:pt x="64" y="146"/>
                                    <a:pt x="44" y="146"/>
                                  </a:cubicBezTo>
                                  <a:cubicBezTo>
                                    <a:pt x="30" y="146"/>
                                    <a:pt x="19" y="142"/>
                                    <a:pt x="12" y="135"/>
                                  </a:cubicBezTo>
                                  <a:cubicBezTo>
                                    <a:pt x="5" y="128"/>
                                    <a:pt x="2" y="118"/>
                                    <a:pt x="2" y="108"/>
                                  </a:cubicBezTo>
                                  <a:lnTo>
                                    <a:pt x="20" y="108"/>
                                  </a:lnTo>
                                  <a:close/>
                                  <a:moveTo>
                                    <a:pt x="46" y="79"/>
                                  </a:moveTo>
                                  <a:lnTo>
                                    <a:pt x="46" y="79"/>
                                  </a:lnTo>
                                  <a:cubicBezTo>
                                    <a:pt x="53" y="79"/>
                                    <a:pt x="60" y="76"/>
                                    <a:pt x="66" y="72"/>
                                  </a:cubicBezTo>
                                  <a:cubicBezTo>
                                    <a:pt x="72" y="67"/>
                                    <a:pt x="74" y="59"/>
                                    <a:pt x="74" y="47"/>
                                  </a:cubicBezTo>
                                  <a:cubicBezTo>
                                    <a:pt x="74" y="37"/>
                                    <a:pt x="72" y="29"/>
                                    <a:pt x="67" y="24"/>
                                  </a:cubicBezTo>
                                  <a:cubicBezTo>
                                    <a:pt x="61" y="19"/>
                                    <a:pt x="55" y="16"/>
                                    <a:pt x="47" y="16"/>
                                  </a:cubicBezTo>
                                  <a:cubicBezTo>
                                    <a:pt x="38" y="16"/>
                                    <a:pt x="31" y="19"/>
                                    <a:pt x="26" y="25"/>
                                  </a:cubicBezTo>
                                  <a:cubicBezTo>
                                    <a:pt x="21" y="31"/>
                                    <a:pt x="18" y="39"/>
                                    <a:pt x="18" y="48"/>
                                  </a:cubicBezTo>
                                  <a:cubicBezTo>
                                    <a:pt x="18" y="58"/>
                                    <a:pt x="21" y="65"/>
                                    <a:pt x="25" y="70"/>
                                  </a:cubicBezTo>
                                  <a:cubicBezTo>
                                    <a:pt x="30" y="76"/>
                                    <a:pt x="37" y="79"/>
                                    <a:pt x="46" y="79"/>
                                  </a:cubicBezTo>
                                  <a:lnTo>
                                    <a:pt x="46" y="7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92" name="Freeform 1151"/>
                          <wps:cNvSpPr>
                            <a:spLocks/>
                          </wps:cNvSpPr>
                          <wps:spPr bwMode="auto">
                            <a:xfrm>
                              <a:off x="6198" y="2385"/>
                              <a:ext cx="77" cy="113"/>
                            </a:xfrm>
                            <a:custGeom>
                              <a:avLst/>
                              <a:gdLst>
                                <a:gd name="T0" fmla="*/ 18 w 97"/>
                                <a:gd name="T1" fmla="*/ 103 h 142"/>
                                <a:gd name="T2" fmla="*/ 18 w 97"/>
                                <a:gd name="T3" fmla="*/ 103 h 142"/>
                                <a:gd name="T4" fmla="*/ 33 w 97"/>
                                <a:gd name="T5" fmla="*/ 124 h 142"/>
                                <a:gd name="T6" fmla="*/ 47 w 97"/>
                                <a:gd name="T7" fmla="*/ 127 h 142"/>
                                <a:gd name="T8" fmla="*/ 71 w 97"/>
                                <a:gd name="T9" fmla="*/ 117 h 142"/>
                                <a:gd name="T10" fmla="*/ 78 w 97"/>
                                <a:gd name="T11" fmla="*/ 94 h 142"/>
                                <a:gd name="T12" fmla="*/ 69 w 97"/>
                                <a:gd name="T13" fmla="*/ 71 h 142"/>
                                <a:gd name="T14" fmla="*/ 47 w 97"/>
                                <a:gd name="T15" fmla="*/ 63 h 142"/>
                                <a:gd name="T16" fmla="*/ 32 w 97"/>
                                <a:gd name="T17" fmla="*/ 67 h 142"/>
                                <a:gd name="T18" fmla="*/ 21 w 97"/>
                                <a:gd name="T19" fmla="*/ 77 h 142"/>
                                <a:gd name="T20" fmla="*/ 5 w 97"/>
                                <a:gd name="T21" fmla="*/ 76 h 142"/>
                                <a:gd name="T22" fmla="*/ 16 w 97"/>
                                <a:gd name="T23" fmla="*/ 0 h 142"/>
                                <a:gd name="T24" fmla="*/ 89 w 97"/>
                                <a:gd name="T25" fmla="*/ 0 h 142"/>
                                <a:gd name="T26" fmla="*/ 89 w 97"/>
                                <a:gd name="T27" fmla="*/ 17 h 142"/>
                                <a:gd name="T28" fmla="*/ 29 w 97"/>
                                <a:gd name="T29" fmla="*/ 17 h 142"/>
                                <a:gd name="T30" fmla="*/ 23 w 97"/>
                                <a:gd name="T31" fmla="*/ 56 h 142"/>
                                <a:gd name="T32" fmla="*/ 33 w 97"/>
                                <a:gd name="T33" fmla="*/ 51 h 142"/>
                                <a:gd name="T34" fmla="*/ 51 w 97"/>
                                <a:gd name="T35" fmla="*/ 47 h 142"/>
                                <a:gd name="T36" fmla="*/ 84 w 97"/>
                                <a:gd name="T37" fmla="*/ 60 h 142"/>
                                <a:gd name="T38" fmla="*/ 97 w 97"/>
                                <a:gd name="T39" fmla="*/ 92 h 142"/>
                                <a:gd name="T40" fmla="*/ 85 w 97"/>
                                <a:gd name="T41" fmla="*/ 127 h 142"/>
                                <a:gd name="T42" fmla="*/ 45 w 97"/>
                                <a:gd name="T43" fmla="*/ 142 h 142"/>
                                <a:gd name="T44" fmla="*/ 15 w 97"/>
                                <a:gd name="T45" fmla="*/ 132 h 142"/>
                                <a:gd name="T46" fmla="*/ 0 w 97"/>
                                <a:gd name="T47" fmla="*/ 103 h 142"/>
                                <a:gd name="T48" fmla="*/ 18 w 97"/>
                                <a:gd name="T49" fmla="*/ 103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7" h="142">
                                  <a:moveTo>
                                    <a:pt x="18" y="103"/>
                                  </a:moveTo>
                                  <a:lnTo>
                                    <a:pt x="18" y="103"/>
                                  </a:lnTo>
                                  <a:cubicBezTo>
                                    <a:pt x="20" y="113"/>
                                    <a:pt x="24" y="120"/>
                                    <a:pt x="33" y="124"/>
                                  </a:cubicBezTo>
                                  <a:cubicBezTo>
                                    <a:pt x="37" y="126"/>
                                    <a:pt x="42" y="127"/>
                                    <a:pt x="47" y="127"/>
                                  </a:cubicBezTo>
                                  <a:cubicBezTo>
                                    <a:pt x="58" y="127"/>
                                    <a:pt x="66" y="123"/>
                                    <a:pt x="71" y="117"/>
                                  </a:cubicBezTo>
                                  <a:cubicBezTo>
                                    <a:pt x="76" y="110"/>
                                    <a:pt x="78" y="102"/>
                                    <a:pt x="78" y="94"/>
                                  </a:cubicBezTo>
                                  <a:cubicBezTo>
                                    <a:pt x="78" y="84"/>
                                    <a:pt x="75" y="77"/>
                                    <a:pt x="69" y="71"/>
                                  </a:cubicBezTo>
                                  <a:cubicBezTo>
                                    <a:pt x="63" y="66"/>
                                    <a:pt x="56" y="63"/>
                                    <a:pt x="47" y="63"/>
                                  </a:cubicBezTo>
                                  <a:cubicBezTo>
                                    <a:pt x="41" y="63"/>
                                    <a:pt x="36" y="64"/>
                                    <a:pt x="32" y="67"/>
                                  </a:cubicBezTo>
                                  <a:cubicBezTo>
                                    <a:pt x="27" y="69"/>
                                    <a:pt x="24" y="73"/>
                                    <a:pt x="21" y="77"/>
                                  </a:cubicBezTo>
                                  <a:lnTo>
                                    <a:pt x="5" y="76"/>
                                  </a:lnTo>
                                  <a:lnTo>
                                    <a:pt x="16" y="0"/>
                                  </a:lnTo>
                                  <a:lnTo>
                                    <a:pt x="89" y="0"/>
                                  </a:lnTo>
                                  <a:lnTo>
                                    <a:pt x="89" y="17"/>
                                  </a:lnTo>
                                  <a:lnTo>
                                    <a:pt x="29" y="17"/>
                                  </a:lnTo>
                                  <a:lnTo>
                                    <a:pt x="23" y="56"/>
                                  </a:lnTo>
                                  <a:cubicBezTo>
                                    <a:pt x="27" y="54"/>
                                    <a:pt x="30" y="52"/>
                                    <a:pt x="33" y="51"/>
                                  </a:cubicBezTo>
                                  <a:cubicBezTo>
                                    <a:pt x="38" y="48"/>
                                    <a:pt x="44" y="47"/>
                                    <a:pt x="51" y="47"/>
                                  </a:cubicBezTo>
                                  <a:cubicBezTo>
                                    <a:pt x="64" y="47"/>
                                    <a:pt x="75" y="52"/>
                                    <a:pt x="84" y="60"/>
                                  </a:cubicBezTo>
                                  <a:cubicBezTo>
                                    <a:pt x="93" y="68"/>
                                    <a:pt x="97" y="79"/>
                                    <a:pt x="97" y="92"/>
                                  </a:cubicBezTo>
                                  <a:cubicBezTo>
                                    <a:pt x="97" y="105"/>
                                    <a:pt x="93" y="117"/>
                                    <a:pt x="85" y="127"/>
                                  </a:cubicBezTo>
                                  <a:cubicBezTo>
                                    <a:pt x="77" y="137"/>
                                    <a:pt x="63" y="142"/>
                                    <a:pt x="45" y="142"/>
                                  </a:cubicBezTo>
                                  <a:cubicBezTo>
                                    <a:pt x="34" y="142"/>
                                    <a:pt x="24" y="139"/>
                                    <a:pt x="15" y="132"/>
                                  </a:cubicBezTo>
                                  <a:cubicBezTo>
                                    <a:pt x="6" y="126"/>
                                    <a:pt x="1" y="116"/>
                                    <a:pt x="0" y="103"/>
                                  </a:cubicBezTo>
                                  <a:lnTo>
                                    <a:pt x="18" y="10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93" name="Freeform 1152"/>
                          <wps:cNvSpPr>
                            <a:spLocks/>
                          </wps:cNvSpPr>
                          <wps:spPr bwMode="auto">
                            <a:xfrm>
                              <a:off x="6338" y="2378"/>
                              <a:ext cx="37" cy="150"/>
                            </a:xfrm>
                            <a:custGeom>
                              <a:avLst/>
                              <a:gdLst>
                                <a:gd name="T0" fmla="*/ 45 w 46"/>
                                <a:gd name="T1" fmla="*/ 0 h 189"/>
                                <a:gd name="T2" fmla="*/ 45 w 46"/>
                                <a:gd name="T3" fmla="*/ 0 h 189"/>
                                <a:gd name="T4" fmla="*/ 25 w 46"/>
                                <a:gd name="T5" fmla="*/ 45 h 189"/>
                                <a:gd name="T6" fmla="*/ 18 w 46"/>
                                <a:gd name="T7" fmla="*/ 95 h 189"/>
                                <a:gd name="T8" fmla="*/ 26 w 46"/>
                                <a:gd name="T9" fmla="*/ 147 h 189"/>
                                <a:gd name="T10" fmla="*/ 46 w 46"/>
                                <a:gd name="T11" fmla="*/ 189 h 189"/>
                                <a:gd name="T12" fmla="*/ 34 w 46"/>
                                <a:gd name="T13" fmla="*/ 189 h 189"/>
                                <a:gd name="T14" fmla="*/ 16 w 46"/>
                                <a:gd name="T15" fmla="*/ 160 h 189"/>
                                <a:gd name="T16" fmla="*/ 8 w 46"/>
                                <a:gd name="T17" fmla="*/ 143 h 189"/>
                                <a:gd name="T18" fmla="*/ 1 w 46"/>
                                <a:gd name="T19" fmla="*/ 112 h 189"/>
                                <a:gd name="T20" fmla="*/ 0 w 46"/>
                                <a:gd name="T21" fmla="*/ 96 h 189"/>
                                <a:gd name="T22" fmla="*/ 9 w 46"/>
                                <a:gd name="T23" fmla="*/ 44 h 189"/>
                                <a:gd name="T24" fmla="*/ 33 w 46"/>
                                <a:gd name="T25" fmla="*/ 0 h 189"/>
                                <a:gd name="T26" fmla="*/ 45 w 46"/>
                                <a:gd name="T27" fmla="*/ 0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45" y="0"/>
                                  </a:moveTo>
                                  <a:lnTo>
                                    <a:pt x="45" y="0"/>
                                  </a:lnTo>
                                  <a:cubicBezTo>
                                    <a:pt x="35" y="20"/>
                                    <a:pt x="28" y="35"/>
                                    <a:pt x="25" y="45"/>
                                  </a:cubicBezTo>
                                  <a:cubicBezTo>
                                    <a:pt x="21" y="59"/>
                                    <a:pt x="18" y="76"/>
                                    <a:pt x="18" y="95"/>
                                  </a:cubicBezTo>
                                  <a:cubicBezTo>
                                    <a:pt x="18" y="114"/>
                                    <a:pt x="21" y="131"/>
                                    <a:pt x="26" y="147"/>
                                  </a:cubicBezTo>
                                  <a:cubicBezTo>
                                    <a:pt x="30" y="157"/>
                                    <a:pt x="36" y="171"/>
                                    <a:pt x="46" y="189"/>
                                  </a:cubicBezTo>
                                  <a:lnTo>
                                    <a:pt x="34" y="189"/>
                                  </a:lnTo>
                                  <a:cubicBezTo>
                                    <a:pt x="24" y="174"/>
                                    <a:pt x="18" y="164"/>
                                    <a:pt x="16" y="160"/>
                                  </a:cubicBezTo>
                                  <a:cubicBezTo>
                                    <a:pt x="14" y="156"/>
                                    <a:pt x="11" y="150"/>
                                    <a:pt x="8" y="143"/>
                                  </a:cubicBezTo>
                                  <a:cubicBezTo>
                                    <a:pt x="5" y="134"/>
                                    <a:pt x="2" y="123"/>
                                    <a:pt x="1" y="112"/>
                                  </a:cubicBezTo>
                                  <a:cubicBezTo>
                                    <a:pt x="0" y="106"/>
                                    <a:pt x="0" y="101"/>
                                    <a:pt x="0" y="96"/>
                                  </a:cubicBezTo>
                                  <a:cubicBezTo>
                                    <a:pt x="0" y="76"/>
                                    <a:pt x="3" y="59"/>
                                    <a:pt x="9" y="44"/>
                                  </a:cubicBezTo>
                                  <a:cubicBezTo>
                                    <a:pt x="13" y="34"/>
                                    <a:pt x="21" y="20"/>
                                    <a:pt x="33" y="0"/>
                                  </a:cubicBezTo>
                                  <a:lnTo>
                                    <a:pt x="45"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94" name="Freeform 1153"/>
                          <wps:cNvSpPr>
                            <a:spLocks noEditPoints="1"/>
                          </wps:cNvSpPr>
                          <wps:spPr bwMode="auto">
                            <a:xfrm>
                              <a:off x="6386" y="2382"/>
                              <a:ext cx="77" cy="116"/>
                            </a:xfrm>
                            <a:custGeom>
                              <a:avLst/>
                              <a:gdLst>
                                <a:gd name="T0" fmla="*/ 48 w 97"/>
                                <a:gd name="T1" fmla="*/ 0 h 145"/>
                                <a:gd name="T2" fmla="*/ 48 w 97"/>
                                <a:gd name="T3" fmla="*/ 0 h 145"/>
                                <a:gd name="T4" fmla="*/ 88 w 97"/>
                                <a:gd name="T5" fmla="*/ 23 h 145"/>
                                <a:gd name="T6" fmla="*/ 97 w 97"/>
                                <a:gd name="T7" fmla="*/ 71 h 145"/>
                                <a:gd name="T8" fmla="*/ 88 w 97"/>
                                <a:gd name="T9" fmla="*/ 118 h 145"/>
                                <a:gd name="T10" fmla="*/ 48 w 97"/>
                                <a:gd name="T11" fmla="*/ 145 h 145"/>
                                <a:gd name="T12" fmla="*/ 10 w 97"/>
                                <a:gd name="T13" fmla="*/ 123 h 145"/>
                                <a:gd name="T14" fmla="*/ 0 w 97"/>
                                <a:gd name="T15" fmla="*/ 74 h 145"/>
                                <a:gd name="T16" fmla="*/ 6 w 97"/>
                                <a:gd name="T17" fmla="*/ 33 h 145"/>
                                <a:gd name="T18" fmla="*/ 48 w 97"/>
                                <a:gd name="T19" fmla="*/ 0 h 145"/>
                                <a:gd name="T20" fmla="*/ 48 w 97"/>
                                <a:gd name="T21" fmla="*/ 0 h 145"/>
                                <a:gd name="T22" fmla="*/ 48 w 97"/>
                                <a:gd name="T23" fmla="*/ 129 h 145"/>
                                <a:gd name="T24" fmla="*/ 48 w 97"/>
                                <a:gd name="T25" fmla="*/ 129 h 145"/>
                                <a:gd name="T26" fmla="*/ 70 w 97"/>
                                <a:gd name="T27" fmla="*/ 117 h 145"/>
                                <a:gd name="T28" fmla="*/ 78 w 97"/>
                                <a:gd name="T29" fmla="*/ 72 h 145"/>
                                <a:gd name="T30" fmla="*/ 72 w 97"/>
                                <a:gd name="T31" fmla="*/ 32 h 145"/>
                                <a:gd name="T32" fmla="*/ 49 w 97"/>
                                <a:gd name="T33" fmla="*/ 16 h 145"/>
                                <a:gd name="T34" fmla="*/ 26 w 97"/>
                                <a:gd name="T35" fmla="*/ 31 h 145"/>
                                <a:gd name="T36" fmla="*/ 19 w 97"/>
                                <a:gd name="T37" fmla="*/ 75 h 145"/>
                                <a:gd name="T38" fmla="*/ 23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79" y="8"/>
                                    <a:pt x="88" y="23"/>
                                  </a:cubicBezTo>
                                  <a:cubicBezTo>
                                    <a:pt x="94" y="35"/>
                                    <a:pt x="97" y="51"/>
                                    <a:pt x="97" y="71"/>
                                  </a:cubicBezTo>
                                  <a:cubicBezTo>
                                    <a:pt x="97" y="90"/>
                                    <a:pt x="94" y="106"/>
                                    <a:pt x="88" y="118"/>
                                  </a:cubicBezTo>
                                  <a:cubicBezTo>
                                    <a:pt x="80" y="136"/>
                                    <a:pt x="67" y="145"/>
                                    <a:pt x="48" y="145"/>
                                  </a:cubicBezTo>
                                  <a:cubicBezTo>
                                    <a:pt x="31" y="145"/>
                                    <a:pt x="18" y="138"/>
                                    <a:pt x="10" y="123"/>
                                  </a:cubicBezTo>
                                  <a:cubicBezTo>
                                    <a:pt x="3" y="111"/>
                                    <a:pt x="0" y="95"/>
                                    <a:pt x="0" y="74"/>
                                  </a:cubicBezTo>
                                  <a:cubicBezTo>
                                    <a:pt x="0" y="58"/>
                                    <a:pt x="2" y="44"/>
                                    <a:pt x="6" y="33"/>
                                  </a:cubicBezTo>
                                  <a:cubicBezTo>
                                    <a:pt x="14" y="11"/>
                                    <a:pt x="28" y="0"/>
                                    <a:pt x="48" y="0"/>
                                  </a:cubicBezTo>
                                  <a:lnTo>
                                    <a:pt x="48" y="0"/>
                                  </a:lnTo>
                                  <a:close/>
                                  <a:moveTo>
                                    <a:pt x="48" y="129"/>
                                  </a:moveTo>
                                  <a:lnTo>
                                    <a:pt x="48" y="129"/>
                                  </a:lnTo>
                                  <a:cubicBezTo>
                                    <a:pt x="57" y="129"/>
                                    <a:pt x="64" y="125"/>
                                    <a:pt x="70" y="117"/>
                                  </a:cubicBezTo>
                                  <a:cubicBezTo>
                                    <a:pt x="75" y="109"/>
                                    <a:pt x="78" y="94"/>
                                    <a:pt x="78" y="72"/>
                                  </a:cubicBezTo>
                                  <a:cubicBezTo>
                                    <a:pt x="78" y="55"/>
                                    <a:pt x="76" y="42"/>
                                    <a:pt x="72" y="32"/>
                                  </a:cubicBezTo>
                                  <a:cubicBezTo>
                                    <a:pt x="68" y="22"/>
                                    <a:pt x="60" y="16"/>
                                    <a:pt x="49" y="16"/>
                                  </a:cubicBezTo>
                                  <a:cubicBezTo>
                                    <a:pt x="39" y="16"/>
                                    <a:pt x="31" y="21"/>
                                    <a:pt x="26" y="31"/>
                                  </a:cubicBezTo>
                                  <a:cubicBezTo>
                                    <a:pt x="21" y="41"/>
                                    <a:pt x="19" y="55"/>
                                    <a:pt x="19" y="75"/>
                                  </a:cubicBezTo>
                                  <a:cubicBezTo>
                                    <a:pt x="19" y="89"/>
                                    <a:pt x="20" y="101"/>
                                    <a:pt x="23" y="109"/>
                                  </a:cubicBezTo>
                                  <a:cubicBezTo>
                                    <a:pt x="28" y="123"/>
                                    <a:pt x="36"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95" name="Freeform 1154"/>
                          <wps:cNvSpPr>
                            <a:spLocks/>
                          </wps:cNvSpPr>
                          <wps:spPr bwMode="auto">
                            <a:xfrm>
                              <a:off x="6484" y="2478"/>
                              <a:ext cx="16" cy="17"/>
                            </a:xfrm>
                            <a:custGeom>
                              <a:avLst/>
                              <a:gdLst>
                                <a:gd name="T0" fmla="*/ 0 w 21"/>
                                <a:gd name="T1" fmla="*/ 0 h 22"/>
                                <a:gd name="T2" fmla="*/ 0 w 21"/>
                                <a:gd name="T3" fmla="*/ 0 h 22"/>
                                <a:gd name="T4" fmla="*/ 21 w 21"/>
                                <a:gd name="T5" fmla="*/ 0 h 22"/>
                                <a:gd name="T6" fmla="*/ 21 w 21"/>
                                <a:gd name="T7" fmla="*/ 22 h 22"/>
                                <a:gd name="T8" fmla="*/ 0 w 21"/>
                                <a:gd name="T9" fmla="*/ 22 h 22"/>
                                <a:gd name="T10" fmla="*/ 0 w 21"/>
                                <a:gd name="T11" fmla="*/ 0 h 22"/>
                              </a:gdLst>
                              <a:ahLst/>
                              <a:cxnLst>
                                <a:cxn ang="0">
                                  <a:pos x="T0" y="T1"/>
                                </a:cxn>
                                <a:cxn ang="0">
                                  <a:pos x="T2" y="T3"/>
                                </a:cxn>
                                <a:cxn ang="0">
                                  <a:pos x="T4" y="T5"/>
                                </a:cxn>
                                <a:cxn ang="0">
                                  <a:pos x="T6" y="T7"/>
                                </a:cxn>
                                <a:cxn ang="0">
                                  <a:pos x="T8" y="T9"/>
                                </a:cxn>
                                <a:cxn ang="0">
                                  <a:pos x="T10" y="T11"/>
                                </a:cxn>
                              </a:cxnLst>
                              <a:rect l="0" t="0" r="r" b="b"/>
                              <a:pathLst>
                                <a:path w="21" h="22">
                                  <a:moveTo>
                                    <a:pt x="0" y="0"/>
                                  </a:moveTo>
                                  <a:lnTo>
                                    <a:pt x="0" y="0"/>
                                  </a:lnTo>
                                  <a:lnTo>
                                    <a:pt x="21" y="0"/>
                                  </a:lnTo>
                                  <a:lnTo>
                                    <a:pt x="21"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96" name="Freeform 1155"/>
                          <wps:cNvSpPr>
                            <a:spLocks noEditPoints="1"/>
                          </wps:cNvSpPr>
                          <wps:spPr bwMode="auto">
                            <a:xfrm>
                              <a:off x="6519" y="2382"/>
                              <a:ext cx="80" cy="113"/>
                            </a:xfrm>
                            <a:custGeom>
                              <a:avLst/>
                              <a:gdLst>
                                <a:gd name="T0" fmla="*/ 61 w 100"/>
                                <a:gd name="T1" fmla="*/ 92 h 142"/>
                                <a:gd name="T2" fmla="*/ 61 w 100"/>
                                <a:gd name="T3" fmla="*/ 92 h 142"/>
                                <a:gd name="T4" fmla="*/ 61 w 100"/>
                                <a:gd name="T5" fmla="*/ 28 h 142"/>
                                <a:gd name="T6" fmla="*/ 16 w 100"/>
                                <a:gd name="T7" fmla="*/ 92 h 142"/>
                                <a:gd name="T8" fmla="*/ 61 w 100"/>
                                <a:gd name="T9" fmla="*/ 92 h 142"/>
                                <a:gd name="T10" fmla="*/ 62 w 100"/>
                                <a:gd name="T11" fmla="*/ 142 h 142"/>
                                <a:gd name="T12" fmla="*/ 62 w 100"/>
                                <a:gd name="T13" fmla="*/ 142 h 142"/>
                                <a:gd name="T14" fmla="*/ 62 w 100"/>
                                <a:gd name="T15" fmla="*/ 107 h 142"/>
                                <a:gd name="T16" fmla="*/ 0 w 100"/>
                                <a:gd name="T17" fmla="*/ 107 h 142"/>
                                <a:gd name="T18" fmla="*/ 0 w 100"/>
                                <a:gd name="T19" fmla="*/ 90 h 142"/>
                                <a:gd name="T20" fmla="*/ 64 w 100"/>
                                <a:gd name="T21" fmla="*/ 0 h 142"/>
                                <a:gd name="T22" fmla="*/ 79 w 100"/>
                                <a:gd name="T23" fmla="*/ 0 h 142"/>
                                <a:gd name="T24" fmla="*/ 79 w 100"/>
                                <a:gd name="T25" fmla="*/ 92 h 142"/>
                                <a:gd name="T26" fmla="*/ 100 w 100"/>
                                <a:gd name="T27" fmla="*/ 92 h 142"/>
                                <a:gd name="T28" fmla="*/ 100 w 100"/>
                                <a:gd name="T29" fmla="*/ 107 h 142"/>
                                <a:gd name="T30" fmla="*/ 79 w 100"/>
                                <a:gd name="T31" fmla="*/ 107 h 142"/>
                                <a:gd name="T32" fmla="*/ 79 w 100"/>
                                <a:gd name="T33" fmla="*/ 142 h 142"/>
                                <a:gd name="T34" fmla="*/ 62 w 100"/>
                                <a:gd name="T35"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00" h="142">
                                  <a:moveTo>
                                    <a:pt x="61" y="92"/>
                                  </a:moveTo>
                                  <a:lnTo>
                                    <a:pt x="61" y="92"/>
                                  </a:lnTo>
                                  <a:lnTo>
                                    <a:pt x="61" y="28"/>
                                  </a:lnTo>
                                  <a:lnTo>
                                    <a:pt x="16" y="92"/>
                                  </a:lnTo>
                                  <a:lnTo>
                                    <a:pt x="61" y="92"/>
                                  </a:lnTo>
                                  <a:close/>
                                  <a:moveTo>
                                    <a:pt x="62" y="142"/>
                                  </a:moveTo>
                                  <a:lnTo>
                                    <a:pt x="62" y="142"/>
                                  </a:lnTo>
                                  <a:lnTo>
                                    <a:pt x="62" y="107"/>
                                  </a:lnTo>
                                  <a:lnTo>
                                    <a:pt x="0" y="107"/>
                                  </a:lnTo>
                                  <a:lnTo>
                                    <a:pt x="0" y="90"/>
                                  </a:lnTo>
                                  <a:lnTo>
                                    <a:pt x="64" y="0"/>
                                  </a:lnTo>
                                  <a:lnTo>
                                    <a:pt x="79" y="0"/>
                                  </a:lnTo>
                                  <a:lnTo>
                                    <a:pt x="79" y="92"/>
                                  </a:lnTo>
                                  <a:lnTo>
                                    <a:pt x="100" y="92"/>
                                  </a:lnTo>
                                  <a:lnTo>
                                    <a:pt x="100" y="107"/>
                                  </a:lnTo>
                                  <a:lnTo>
                                    <a:pt x="79" y="107"/>
                                  </a:lnTo>
                                  <a:lnTo>
                                    <a:pt x="79" y="142"/>
                                  </a:lnTo>
                                  <a:lnTo>
                                    <a:pt x="62"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97" name="Freeform 1156"/>
                          <wps:cNvSpPr>
                            <a:spLocks noEditPoints="1"/>
                          </wps:cNvSpPr>
                          <wps:spPr bwMode="auto">
                            <a:xfrm>
                              <a:off x="6610" y="2382"/>
                              <a:ext cx="77" cy="116"/>
                            </a:xfrm>
                            <a:custGeom>
                              <a:avLst/>
                              <a:gdLst>
                                <a:gd name="T0" fmla="*/ 48 w 97"/>
                                <a:gd name="T1" fmla="*/ 0 h 145"/>
                                <a:gd name="T2" fmla="*/ 48 w 97"/>
                                <a:gd name="T3" fmla="*/ 0 h 145"/>
                                <a:gd name="T4" fmla="*/ 88 w 97"/>
                                <a:gd name="T5" fmla="*/ 23 h 145"/>
                                <a:gd name="T6" fmla="*/ 97 w 97"/>
                                <a:gd name="T7" fmla="*/ 71 h 145"/>
                                <a:gd name="T8" fmla="*/ 88 w 97"/>
                                <a:gd name="T9" fmla="*/ 118 h 145"/>
                                <a:gd name="T10" fmla="*/ 48 w 97"/>
                                <a:gd name="T11" fmla="*/ 145 h 145"/>
                                <a:gd name="T12" fmla="*/ 10 w 97"/>
                                <a:gd name="T13" fmla="*/ 123 h 145"/>
                                <a:gd name="T14" fmla="*/ 0 w 97"/>
                                <a:gd name="T15" fmla="*/ 74 h 145"/>
                                <a:gd name="T16" fmla="*/ 6 w 97"/>
                                <a:gd name="T17" fmla="*/ 33 h 145"/>
                                <a:gd name="T18" fmla="*/ 48 w 97"/>
                                <a:gd name="T19" fmla="*/ 0 h 145"/>
                                <a:gd name="T20" fmla="*/ 48 w 97"/>
                                <a:gd name="T21" fmla="*/ 0 h 145"/>
                                <a:gd name="T22" fmla="*/ 48 w 97"/>
                                <a:gd name="T23" fmla="*/ 129 h 145"/>
                                <a:gd name="T24" fmla="*/ 48 w 97"/>
                                <a:gd name="T25" fmla="*/ 129 h 145"/>
                                <a:gd name="T26" fmla="*/ 70 w 97"/>
                                <a:gd name="T27" fmla="*/ 117 h 145"/>
                                <a:gd name="T28" fmla="*/ 78 w 97"/>
                                <a:gd name="T29" fmla="*/ 72 h 145"/>
                                <a:gd name="T30" fmla="*/ 72 w 97"/>
                                <a:gd name="T31" fmla="*/ 32 h 145"/>
                                <a:gd name="T32" fmla="*/ 49 w 97"/>
                                <a:gd name="T33" fmla="*/ 16 h 145"/>
                                <a:gd name="T34" fmla="*/ 26 w 97"/>
                                <a:gd name="T35" fmla="*/ 31 h 145"/>
                                <a:gd name="T36" fmla="*/ 19 w 97"/>
                                <a:gd name="T37" fmla="*/ 75 h 145"/>
                                <a:gd name="T38" fmla="*/ 23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79" y="8"/>
                                    <a:pt x="88" y="23"/>
                                  </a:cubicBezTo>
                                  <a:cubicBezTo>
                                    <a:pt x="94" y="35"/>
                                    <a:pt x="97" y="51"/>
                                    <a:pt x="97" y="71"/>
                                  </a:cubicBezTo>
                                  <a:cubicBezTo>
                                    <a:pt x="97" y="90"/>
                                    <a:pt x="94" y="106"/>
                                    <a:pt x="88" y="118"/>
                                  </a:cubicBezTo>
                                  <a:cubicBezTo>
                                    <a:pt x="80" y="136"/>
                                    <a:pt x="67" y="145"/>
                                    <a:pt x="48" y="145"/>
                                  </a:cubicBezTo>
                                  <a:cubicBezTo>
                                    <a:pt x="31" y="145"/>
                                    <a:pt x="18" y="138"/>
                                    <a:pt x="10" y="123"/>
                                  </a:cubicBezTo>
                                  <a:cubicBezTo>
                                    <a:pt x="3" y="111"/>
                                    <a:pt x="0" y="95"/>
                                    <a:pt x="0" y="74"/>
                                  </a:cubicBezTo>
                                  <a:cubicBezTo>
                                    <a:pt x="0" y="58"/>
                                    <a:pt x="2" y="44"/>
                                    <a:pt x="6" y="33"/>
                                  </a:cubicBezTo>
                                  <a:cubicBezTo>
                                    <a:pt x="14" y="11"/>
                                    <a:pt x="28" y="0"/>
                                    <a:pt x="48" y="0"/>
                                  </a:cubicBezTo>
                                  <a:lnTo>
                                    <a:pt x="48" y="0"/>
                                  </a:lnTo>
                                  <a:close/>
                                  <a:moveTo>
                                    <a:pt x="48" y="129"/>
                                  </a:moveTo>
                                  <a:lnTo>
                                    <a:pt x="48" y="129"/>
                                  </a:lnTo>
                                  <a:cubicBezTo>
                                    <a:pt x="57" y="129"/>
                                    <a:pt x="64" y="125"/>
                                    <a:pt x="70" y="117"/>
                                  </a:cubicBezTo>
                                  <a:cubicBezTo>
                                    <a:pt x="75" y="109"/>
                                    <a:pt x="78" y="94"/>
                                    <a:pt x="78" y="72"/>
                                  </a:cubicBezTo>
                                  <a:cubicBezTo>
                                    <a:pt x="78" y="55"/>
                                    <a:pt x="76" y="42"/>
                                    <a:pt x="72" y="32"/>
                                  </a:cubicBezTo>
                                  <a:cubicBezTo>
                                    <a:pt x="68" y="22"/>
                                    <a:pt x="60" y="16"/>
                                    <a:pt x="49" y="16"/>
                                  </a:cubicBezTo>
                                  <a:cubicBezTo>
                                    <a:pt x="39" y="16"/>
                                    <a:pt x="31" y="21"/>
                                    <a:pt x="26" y="31"/>
                                  </a:cubicBezTo>
                                  <a:cubicBezTo>
                                    <a:pt x="21" y="41"/>
                                    <a:pt x="19" y="55"/>
                                    <a:pt x="19" y="75"/>
                                  </a:cubicBezTo>
                                  <a:cubicBezTo>
                                    <a:pt x="19" y="89"/>
                                    <a:pt x="20" y="101"/>
                                    <a:pt x="23" y="109"/>
                                  </a:cubicBezTo>
                                  <a:cubicBezTo>
                                    <a:pt x="28" y="123"/>
                                    <a:pt x="36"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98" name="Freeform 1157"/>
                          <wps:cNvSpPr>
                            <a:spLocks/>
                          </wps:cNvSpPr>
                          <wps:spPr bwMode="auto">
                            <a:xfrm>
                              <a:off x="6708" y="2478"/>
                              <a:ext cx="16" cy="41"/>
                            </a:xfrm>
                            <a:custGeom>
                              <a:avLst/>
                              <a:gdLst>
                                <a:gd name="T0" fmla="*/ 0 w 21"/>
                                <a:gd name="T1" fmla="*/ 42 h 52"/>
                                <a:gd name="T2" fmla="*/ 0 w 21"/>
                                <a:gd name="T3" fmla="*/ 42 h 52"/>
                                <a:gd name="T4" fmla="*/ 9 w 21"/>
                                <a:gd name="T5" fmla="*/ 33 h 52"/>
                                <a:gd name="T6" fmla="*/ 11 w 21"/>
                                <a:gd name="T7" fmla="*/ 24 h 52"/>
                                <a:gd name="T8" fmla="*/ 11 w 21"/>
                                <a:gd name="T9" fmla="*/ 23 h 52"/>
                                <a:gd name="T10" fmla="*/ 11 w 21"/>
                                <a:gd name="T11" fmla="*/ 22 h 52"/>
                                <a:gd name="T12" fmla="*/ 0 w 21"/>
                                <a:gd name="T13" fmla="*/ 22 h 52"/>
                                <a:gd name="T14" fmla="*/ 0 w 21"/>
                                <a:gd name="T15" fmla="*/ 0 h 52"/>
                                <a:gd name="T16" fmla="*/ 21 w 21"/>
                                <a:gd name="T17" fmla="*/ 0 h 52"/>
                                <a:gd name="T18" fmla="*/ 21 w 21"/>
                                <a:gd name="T19" fmla="*/ 20 h 52"/>
                                <a:gd name="T20" fmla="*/ 16 w 21"/>
                                <a:gd name="T21" fmla="*/ 41 h 52"/>
                                <a:gd name="T22" fmla="*/ 0 w 21"/>
                                <a:gd name="T23" fmla="*/ 52 h 52"/>
                                <a:gd name="T24" fmla="*/ 0 w 21"/>
                                <a:gd name="T25" fmla="*/ 42 h 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1" h="52">
                                  <a:moveTo>
                                    <a:pt x="0" y="42"/>
                                  </a:moveTo>
                                  <a:lnTo>
                                    <a:pt x="0" y="42"/>
                                  </a:lnTo>
                                  <a:cubicBezTo>
                                    <a:pt x="4" y="41"/>
                                    <a:pt x="8" y="38"/>
                                    <a:pt x="9" y="33"/>
                                  </a:cubicBezTo>
                                  <a:cubicBezTo>
                                    <a:pt x="10" y="30"/>
                                    <a:pt x="11" y="27"/>
                                    <a:pt x="11" y="24"/>
                                  </a:cubicBezTo>
                                  <a:cubicBezTo>
                                    <a:pt x="11" y="24"/>
                                    <a:pt x="11" y="23"/>
                                    <a:pt x="11" y="23"/>
                                  </a:cubicBezTo>
                                  <a:cubicBezTo>
                                    <a:pt x="11" y="23"/>
                                    <a:pt x="11" y="22"/>
                                    <a:pt x="11" y="22"/>
                                  </a:cubicBezTo>
                                  <a:lnTo>
                                    <a:pt x="0" y="22"/>
                                  </a:lnTo>
                                  <a:lnTo>
                                    <a:pt x="0" y="0"/>
                                  </a:lnTo>
                                  <a:lnTo>
                                    <a:pt x="21" y="0"/>
                                  </a:lnTo>
                                  <a:lnTo>
                                    <a:pt x="21" y="20"/>
                                  </a:lnTo>
                                  <a:cubicBezTo>
                                    <a:pt x="21" y="28"/>
                                    <a:pt x="19" y="35"/>
                                    <a:pt x="16" y="41"/>
                                  </a:cubicBezTo>
                                  <a:cubicBezTo>
                                    <a:pt x="13" y="47"/>
                                    <a:pt x="8" y="50"/>
                                    <a:pt x="0" y="52"/>
                                  </a:cubicBezTo>
                                  <a:lnTo>
                                    <a:pt x="0" y="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199" name="Freeform 1158"/>
                          <wps:cNvSpPr>
                            <a:spLocks/>
                          </wps:cNvSpPr>
                          <wps:spPr bwMode="auto">
                            <a:xfrm>
                              <a:off x="6789" y="2385"/>
                              <a:ext cx="78" cy="113"/>
                            </a:xfrm>
                            <a:custGeom>
                              <a:avLst/>
                              <a:gdLst>
                                <a:gd name="T0" fmla="*/ 19 w 98"/>
                                <a:gd name="T1" fmla="*/ 103 h 142"/>
                                <a:gd name="T2" fmla="*/ 19 w 98"/>
                                <a:gd name="T3" fmla="*/ 103 h 142"/>
                                <a:gd name="T4" fmla="*/ 33 w 98"/>
                                <a:gd name="T5" fmla="*/ 124 h 142"/>
                                <a:gd name="T6" fmla="*/ 47 w 98"/>
                                <a:gd name="T7" fmla="*/ 127 h 142"/>
                                <a:gd name="T8" fmla="*/ 71 w 98"/>
                                <a:gd name="T9" fmla="*/ 117 h 142"/>
                                <a:gd name="T10" fmla="*/ 78 w 98"/>
                                <a:gd name="T11" fmla="*/ 94 h 142"/>
                                <a:gd name="T12" fmla="*/ 69 w 98"/>
                                <a:gd name="T13" fmla="*/ 71 h 142"/>
                                <a:gd name="T14" fmla="*/ 48 w 98"/>
                                <a:gd name="T15" fmla="*/ 63 h 142"/>
                                <a:gd name="T16" fmla="*/ 32 w 98"/>
                                <a:gd name="T17" fmla="*/ 67 h 142"/>
                                <a:gd name="T18" fmla="*/ 21 w 98"/>
                                <a:gd name="T19" fmla="*/ 77 h 142"/>
                                <a:gd name="T20" fmla="*/ 5 w 98"/>
                                <a:gd name="T21" fmla="*/ 76 h 142"/>
                                <a:gd name="T22" fmla="*/ 16 w 98"/>
                                <a:gd name="T23" fmla="*/ 0 h 142"/>
                                <a:gd name="T24" fmla="*/ 90 w 98"/>
                                <a:gd name="T25" fmla="*/ 0 h 142"/>
                                <a:gd name="T26" fmla="*/ 90 w 98"/>
                                <a:gd name="T27" fmla="*/ 17 h 142"/>
                                <a:gd name="T28" fmla="*/ 30 w 98"/>
                                <a:gd name="T29" fmla="*/ 17 h 142"/>
                                <a:gd name="T30" fmla="*/ 24 w 98"/>
                                <a:gd name="T31" fmla="*/ 56 h 142"/>
                                <a:gd name="T32" fmla="*/ 33 w 98"/>
                                <a:gd name="T33" fmla="*/ 51 h 142"/>
                                <a:gd name="T34" fmla="*/ 51 w 98"/>
                                <a:gd name="T35" fmla="*/ 47 h 142"/>
                                <a:gd name="T36" fmla="*/ 84 w 98"/>
                                <a:gd name="T37" fmla="*/ 60 h 142"/>
                                <a:gd name="T38" fmla="*/ 98 w 98"/>
                                <a:gd name="T39" fmla="*/ 92 h 142"/>
                                <a:gd name="T40" fmla="*/ 85 w 98"/>
                                <a:gd name="T41" fmla="*/ 127 h 142"/>
                                <a:gd name="T42" fmla="*/ 46 w 98"/>
                                <a:gd name="T43" fmla="*/ 142 h 142"/>
                                <a:gd name="T44" fmla="*/ 15 w 98"/>
                                <a:gd name="T45" fmla="*/ 132 h 142"/>
                                <a:gd name="T46" fmla="*/ 0 w 98"/>
                                <a:gd name="T47" fmla="*/ 103 h 142"/>
                                <a:gd name="T48" fmla="*/ 19 w 98"/>
                                <a:gd name="T49" fmla="*/ 103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8" h="142">
                                  <a:moveTo>
                                    <a:pt x="19" y="103"/>
                                  </a:moveTo>
                                  <a:lnTo>
                                    <a:pt x="19" y="103"/>
                                  </a:lnTo>
                                  <a:cubicBezTo>
                                    <a:pt x="20" y="113"/>
                                    <a:pt x="25" y="120"/>
                                    <a:pt x="33" y="124"/>
                                  </a:cubicBezTo>
                                  <a:cubicBezTo>
                                    <a:pt x="37" y="126"/>
                                    <a:pt x="42" y="127"/>
                                    <a:pt x="47" y="127"/>
                                  </a:cubicBezTo>
                                  <a:cubicBezTo>
                                    <a:pt x="58" y="127"/>
                                    <a:pt x="66" y="123"/>
                                    <a:pt x="71" y="117"/>
                                  </a:cubicBezTo>
                                  <a:cubicBezTo>
                                    <a:pt x="76" y="110"/>
                                    <a:pt x="78" y="102"/>
                                    <a:pt x="78" y="94"/>
                                  </a:cubicBezTo>
                                  <a:cubicBezTo>
                                    <a:pt x="78" y="84"/>
                                    <a:pt x="75" y="77"/>
                                    <a:pt x="69" y="71"/>
                                  </a:cubicBezTo>
                                  <a:cubicBezTo>
                                    <a:pt x="63" y="66"/>
                                    <a:pt x="56" y="63"/>
                                    <a:pt x="48" y="63"/>
                                  </a:cubicBezTo>
                                  <a:cubicBezTo>
                                    <a:pt x="42" y="63"/>
                                    <a:pt x="36" y="64"/>
                                    <a:pt x="32" y="67"/>
                                  </a:cubicBezTo>
                                  <a:cubicBezTo>
                                    <a:pt x="28" y="69"/>
                                    <a:pt x="24" y="73"/>
                                    <a:pt x="21" y="77"/>
                                  </a:cubicBezTo>
                                  <a:lnTo>
                                    <a:pt x="5" y="76"/>
                                  </a:lnTo>
                                  <a:lnTo>
                                    <a:pt x="16" y="0"/>
                                  </a:lnTo>
                                  <a:lnTo>
                                    <a:pt x="90" y="0"/>
                                  </a:lnTo>
                                  <a:lnTo>
                                    <a:pt x="90" y="17"/>
                                  </a:lnTo>
                                  <a:lnTo>
                                    <a:pt x="30" y="17"/>
                                  </a:lnTo>
                                  <a:lnTo>
                                    <a:pt x="24" y="56"/>
                                  </a:lnTo>
                                  <a:cubicBezTo>
                                    <a:pt x="27" y="54"/>
                                    <a:pt x="30" y="52"/>
                                    <a:pt x="33" y="51"/>
                                  </a:cubicBezTo>
                                  <a:cubicBezTo>
                                    <a:pt x="38" y="48"/>
                                    <a:pt x="44" y="47"/>
                                    <a:pt x="51" y="47"/>
                                  </a:cubicBezTo>
                                  <a:cubicBezTo>
                                    <a:pt x="64" y="47"/>
                                    <a:pt x="75" y="52"/>
                                    <a:pt x="84" y="60"/>
                                  </a:cubicBezTo>
                                  <a:cubicBezTo>
                                    <a:pt x="93" y="68"/>
                                    <a:pt x="98" y="79"/>
                                    <a:pt x="98" y="92"/>
                                  </a:cubicBezTo>
                                  <a:cubicBezTo>
                                    <a:pt x="98" y="105"/>
                                    <a:pt x="93" y="117"/>
                                    <a:pt x="85" y="127"/>
                                  </a:cubicBezTo>
                                  <a:cubicBezTo>
                                    <a:pt x="77" y="137"/>
                                    <a:pt x="64" y="142"/>
                                    <a:pt x="46" y="142"/>
                                  </a:cubicBezTo>
                                  <a:cubicBezTo>
                                    <a:pt x="34" y="142"/>
                                    <a:pt x="24" y="139"/>
                                    <a:pt x="15" y="132"/>
                                  </a:cubicBezTo>
                                  <a:cubicBezTo>
                                    <a:pt x="6" y="126"/>
                                    <a:pt x="1" y="116"/>
                                    <a:pt x="0" y="103"/>
                                  </a:cubicBezTo>
                                  <a:lnTo>
                                    <a:pt x="19" y="10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00" name="Freeform 1159"/>
                          <wps:cNvSpPr>
                            <a:spLocks/>
                          </wps:cNvSpPr>
                          <wps:spPr bwMode="auto">
                            <a:xfrm>
                              <a:off x="6887" y="2478"/>
                              <a:ext cx="17" cy="17"/>
                            </a:xfrm>
                            <a:custGeom>
                              <a:avLst/>
                              <a:gdLst>
                                <a:gd name="T0" fmla="*/ 0 w 21"/>
                                <a:gd name="T1" fmla="*/ 0 h 22"/>
                                <a:gd name="T2" fmla="*/ 0 w 21"/>
                                <a:gd name="T3" fmla="*/ 0 h 22"/>
                                <a:gd name="T4" fmla="*/ 21 w 21"/>
                                <a:gd name="T5" fmla="*/ 0 h 22"/>
                                <a:gd name="T6" fmla="*/ 21 w 21"/>
                                <a:gd name="T7" fmla="*/ 22 h 22"/>
                                <a:gd name="T8" fmla="*/ 0 w 21"/>
                                <a:gd name="T9" fmla="*/ 22 h 22"/>
                                <a:gd name="T10" fmla="*/ 0 w 21"/>
                                <a:gd name="T11" fmla="*/ 0 h 22"/>
                              </a:gdLst>
                              <a:ahLst/>
                              <a:cxnLst>
                                <a:cxn ang="0">
                                  <a:pos x="T0" y="T1"/>
                                </a:cxn>
                                <a:cxn ang="0">
                                  <a:pos x="T2" y="T3"/>
                                </a:cxn>
                                <a:cxn ang="0">
                                  <a:pos x="T4" y="T5"/>
                                </a:cxn>
                                <a:cxn ang="0">
                                  <a:pos x="T6" y="T7"/>
                                </a:cxn>
                                <a:cxn ang="0">
                                  <a:pos x="T8" y="T9"/>
                                </a:cxn>
                                <a:cxn ang="0">
                                  <a:pos x="T10" y="T11"/>
                                </a:cxn>
                              </a:cxnLst>
                              <a:rect l="0" t="0" r="r" b="b"/>
                              <a:pathLst>
                                <a:path w="21" h="22">
                                  <a:moveTo>
                                    <a:pt x="0" y="0"/>
                                  </a:moveTo>
                                  <a:lnTo>
                                    <a:pt x="0" y="0"/>
                                  </a:lnTo>
                                  <a:lnTo>
                                    <a:pt x="21" y="0"/>
                                  </a:lnTo>
                                  <a:lnTo>
                                    <a:pt x="21"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01" name="Freeform 1160"/>
                          <wps:cNvSpPr>
                            <a:spLocks/>
                          </wps:cNvSpPr>
                          <wps:spPr bwMode="auto">
                            <a:xfrm>
                              <a:off x="6924" y="2385"/>
                              <a:ext cx="77" cy="113"/>
                            </a:xfrm>
                            <a:custGeom>
                              <a:avLst/>
                              <a:gdLst>
                                <a:gd name="T0" fmla="*/ 18 w 97"/>
                                <a:gd name="T1" fmla="*/ 103 h 142"/>
                                <a:gd name="T2" fmla="*/ 18 w 97"/>
                                <a:gd name="T3" fmla="*/ 103 h 142"/>
                                <a:gd name="T4" fmla="*/ 32 w 97"/>
                                <a:gd name="T5" fmla="*/ 124 h 142"/>
                                <a:gd name="T6" fmla="*/ 47 w 97"/>
                                <a:gd name="T7" fmla="*/ 127 h 142"/>
                                <a:gd name="T8" fmla="*/ 70 w 97"/>
                                <a:gd name="T9" fmla="*/ 117 h 142"/>
                                <a:gd name="T10" fmla="*/ 78 w 97"/>
                                <a:gd name="T11" fmla="*/ 94 h 142"/>
                                <a:gd name="T12" fmla="*/ 69 w 97"/>
                                <a:gd name="T13" fmla="*/ 71 h 142"/>
                                <a:gd name="T14" fmla="*/ 47 w 97"/>
                                <a:gd name="T15" fmla="*/ 63 h 142"/>
                                <a:gd name="T16" fmla="*/ 31 w 97"/>
                                <a:gd name="T17" fmla="*/ 67 h 142"/>
                                <a:gd name="T18" fmla="*/ 20 w 97"/>
                                <a:gd name="T19" fmla="*/ 77 h 142"/>
                                <a:gd name="T20" fmla="*/ 5 w 97"/>
                                <a:gd name="T21" fmla="*/ 76 h 142"/>
                                <a:gd name="T22" fmla="*/ 15 w 97"/>
                                <a:gd name="T23" fmla="*/ 0 h 142"/>
                                <a:gd name="T24" fmla="*/ 89 w 97"/>
                                <a:gd name="T25" fmla="*/ 0 h 142"/>
                                <a:gd name="T26" fmla="*/ 89 w 97"/>
                                <a:gd name="T27" fmla="*/ 17 h 142"/>
                                <a:gd name="T28" fmla="*/ 29 w 97"/>
                                <a:gd name="T29" fmla="*/ 17 h 142"/>
                                <a:gd name="T30" fmla="*/ 23 w 97"/>
                                <a:gd name="T31" fmla="*/ 56 h 142"/>
                                <a:gd name="T32" fmla="*/ 32 w 97"/>
                                <a:gd name="T33" fmla="*/ 51 h 142"/>
                                <a:gd name="T34" fmla="*/ 50 w 97"/>
                                <a:gd name="T35" fmla="*/ 47 h 142"/>
                                <a:gd name="T36" fmla="*/ 83 w 97"/>
                                <a:gd name="T37" fmla="*/ 60 h 142"/>
                                <a:gd name="T38" fmla="*/ 97 w 97"/>
                                <a:gd name="T39" fmla="*/ 92 h 142"/>
                                <a:gd name="T40" fmla="*/ 84 w 97"/>
                                <a:gd name="T41" fmla="*/ 127 h 142"/>
                                <a:gd name="T42" fmla="*/ 45 w 97"/>
                                <a:gd name="T43" fmla="*/ 142 h 142"/>
                                <a:gd name="T44" fmla="*/ 14 w 97"/>
                                <a:gd name="T45" fmla="*/ 132 h 142"/>
                                <a:gd name="T46" fmla="*/ 0 w 97"/>
                                <a:gd name="T47" fmla="*/ 103 h 142"/>
                                <a:gd name="T48" fmla="*/ 18 w 97"/>
                                <a:gd name="T49" fmla="*/ 103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7" h="142">
                                  <a:moveTo>
                                    <a:pt x="18" y="103"/>
                                  </a:moveTo>
                                  <a:lnTo>
                                    <a:pt x="18" y="103"/>
                                  </a:lnTo>
                                  <a:cubicBezTo>
                                    <a:pt x="19" y="113"/>
                                    <a:pt x="24" y="120"/>
                                    <a:pt x="32" y="124"/>
                                  </a:cubicBezTo>
                                  <a:cubicBezTo>
                                    <a:pt x="36" y="126"/>
                                    <a:pt x="41" y="127"/>
                                    <a:pt x="47" y="127"/>
                                  </a:cubicBezTo>
                                  <a:cubicBezTo>
                                    <a:pt x="57" y="127"/>
                                    <a:pt x="65" y="123"/>
                                    <a:pt x="70" y="117"/>
                                  </a:cubicBezTo>
                                  <a:cubicBezTo>
                                    <a:pt x="75" y="110"/>
                                    <a:pt x="78" y="102"/>
                                    <a:pt x="78" y="94"/>
                                  </a:cubicBezTo>
                                  <a:cubicBezTo>
                                    <a:pt x="78" y="84"/>
                                    <a:pt x="75" y="77"/>
                                    <a:pt x="69" y="71"/>
                                  </a:cubicBezTo>
                                  <a:cubicBezTo>
                                    <a:pt x="63" y="66"/>
                                    <a:pt x="55" y="63"/>
                                    <a:pt x="47" y="63"/>
                                  </a:cubicBezTo>
                                  <a:cubicBezTo>
                                    <a:pt x="41" y="63"/>
                                    <a:pt x="36" y="64"/>
                                    <a:pt x="31" y="67"/>
                                  </a:cubicBezTo>
                                  <a:cubicBezTo>
                                    <a:pt x="27" y="69"/>
                                    <a:pt x="23" y="73"/>
                                    <a:pt x="20" y="77"/>
                                  </a:cubicBezTo>
                                  <a:lnTo>
                                    <a:pt x="5" y="76"/>
                                  </a:lnTo>
                                  <a:lnTo>
                                    <a:pt x="15" y="0"/>
                                  </a:lnTo>
                                  <a:lnTo>
                                    <a:pt x="89" y="0"/>
                                  </a:lnTo>
                                  <a:lnTo>
                                    <a:pt x="89" y="17"/>
                                  </a:lnTo>
                                  <a:lnTo>
                                    <a:pt x="29" y="17"/>
                                  </a:lnTo>
                                  <a:lnTo>
                                    <a:pt x="23" y="56"/>
                                  </a:lnTo>
                                  <a:cubicBezTo>
                                    <a:pt x="26" y="54"/>
                                    <a:pt x="29" y="52"/>
                                    <a:pt x="32" y="51"/>
                                  </a:cubicBezTo>
                                  <a:cubicBezTo>
                                    <a:pt x="37" y="48"/>
                                    <a:pt x="43" y="47"/>
                                    <a:pt x="50" y="47"/>
                                  </a:cubicBezTo>
                                  <a:cubicBezTo>
                                    <a:pt x="63" y="47"/>
                                    <a:pt x="74" y="52"/>
                                    <a:pt x="83" y="60"/>
                                  </a:cubicBezTo>
                                  <a:cubicBezTo>
                                    <a:pt x="92" y="68"/>
                                    <a:pt x="97" y="79"/>
                                    <a:pt x="97" y="92"/>
                                  </a:cubicBezTo>
                                  <a:cubicBezTo>
                                    <a:pt x="97" y="105"/>
                                    <a:pt x="93" y="117"/>
                                    <a:pt x="84" y="127"/>
                                  </a:cubicBezTo>
                                  <a:cubicBezTo>
                                    <a:pt x="76" y="137"/>
                                    <a:pt x="63" y="142"/>
                                    <a:pt x="45" y="142"/>
                                  </a:cubicBezTo>
                                  <a:cubicBezTo>
                                    <a:pt x="33" y="142"/>
                                    <a:pt x="23" y="139"/>
                                    <a:pt x="14" y="132"/>
                                  </a:cubicBezTo>
                                  <a:cubicBezTo>
                                    <a:pt x="6" y="126"/>
                                    <a:pt x="1" y="116"/>
                                    <a:pt x="0" y="103"/>
                                  </a:cubicBezTo>
                                  <a:lnTo>
                                    <a:pt x="18" y="10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02" name="Freeform 1161"/>
                          <wps:cNvSpPr>
                            <a:spLocks noEditPoints="1"/>
                          </wps:cNvSpPr>
                          <wps:spPr bwMode="auto">
                            <a:xfrm>
                              <a:off x="7014" y="2382"/>
                              <a:ext cx="75" cy="116"/>
                            </a:xfrm>
                            <a:custGeom>
                              <a:avLst/>
                              <a:gdLst>
                                <a:gd name="T0" fmla="*/ 20 w 95"/>
                                <a:gd name="T1" fmla="*/ 108 h 146"/>
                                <a:gd name="T2" fmla="*/ 20 w 95"/>
                                <a:gd name="T3" fmla="*/ 108 h 146"/>
                                <a:gd name="T4" fmla="*/ 31 w 95"/>
                                <a:gd name="T5" fmla="*/ 128 h 146"/>
                                <a:gd name="T6" fmla="*/ 43 w 95"/>
                                <a:gd name="T7" fmla="*/ 131 h 146"/>
                                <a:gd name="T8" fmla="*/ 65 w 95"/>
                                <a:gd name="T9" fmla="*/ 120 h 146"/>
                                <a:gd name="T10" fmla="*/ 78 w 95"/>
                                <a:gd name="T11" fmla="*/ 77 h 146"/>
                                <a:gd name="T12" fmla="*/ 63 w 95"/>
                                <a:gd name="T13" fmla="*/ 90 h 146"/>
                                <a:gd name="T14" fmla="*/ 44 w 95"/>
                                <a:gd name="T15" fmla="*/ 94 h 146"/>
                                <a:gd name="T16" fmla="*/ 12 w 95"/>
                                <a:gd name="T17" fmla="*/ 81 h 146"/>
                                <a:gd name="T18" fmla="*/ 0 w 95"/>
                                <a:gd name="T19" fmla="*/ 49 h 146"/>
                                <a:gd name="T20" fmla="*/ 12 w 95"/>
                                <a:gd name="T21" fmla="*/ 15 h 146"/>
                                <a:gd name="T22" fmla="*/ 46 w 95"/>
                                <a:gd name="T23" fmla="*/ 0 h 146"/>
                                <a:gd name="T24" fmla="*/ 89 w 95"/>
                                <a:gd name="T25" fmla="*/ 28 h 146"/>
                                <a:gd name="T26" fmla="*/ 95 w 95"/>
                                <a:gd name="T27" fmla="*/ 66 h 146"/>
                                <a:gd name="T28" fmla="*/ 88 w 95"/>
                                <a:gd name="T29" fmla="*/ 112 h 146"/>
                                <a:gd name="T30" fmla="*/ 44 w 95"/>
                                <a:gd name="T31" fmla="*/ 146 h 146"/>
                                <a:gd name="T32" fmla="*/ 12 w 95"/>
                                <a:gd name="T33" fmla="*/ 135 h 146"/>
                                <a:gd name="T34" fmla="*/ 2 w 95"/>
                                <a:gd name="T35" fmla="*/ 108 h 146"/>
                                <a:gd name="T36" fmla="*/ 20 w 95"/>
                                <a:gd name="T37" fmla="*/ 108 h 146"/>
                                <a:gd name="T38" fmla="*/ 47 w 95"/>
                                <a:gd name="T39" fmla="*/ 79 h 146"/>
                                <a:gd name="T40" fmla="*/ 47 w 95"/>
                                <a:gd name="T41" fmla="*/ 79 h 146"/>
                                <a:gd name="T42" fmla="*/ 66 w 95"/>
                                <a:gd name="T43" fmla="*/ 72 h 146"/>
                                <a:gd name="T44" fmla="*/ 75 w 95"/>
                                <a:gd name="T45" fmla="*/ 47 h 146"/>
                                <a:gd name="T46" fmla="*/ 67 w 95"/>
                                <a:gd name="T47" fmla="*/ 24 h 146"/>
                                <a:gd name="T48" fmla="*/ 47 w 95"/>
                                <a:gd name="T49" fmla="*/ 16 h 146"/>
                                <a:gd name="T50" fmla="*/ 26 w 95"/>
                                <a:gd name="T51" fmla="*/ 25 h 146"/>
                                <a:gd name="T52" fmla="*/ 18 w 95"/>
                                <a:gd name="T53" fmla="*/ 48 h 146"/>
                                <a:gd name="T54" fmla="*/ 25 w 95"/>
                                <a:gd name="T55" fmla="*/ 70 h 146"/>
                                <a:gd name="T56" fmla="*/ 47 w 95"/>
                                <a:gd name="T57" fmla="*/ 79 h 146"/>
                                <a:gd name="T58" fmla="*/ 47 w 95"/>
                                <a:gd name="T59" fmla="*/ 79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95" h="146">
                                  <a:moveTo>
                                    <a:pt x="20" y="108"/>
                                  </a:moveTo>
                                  <a:lnTo>
                                    <a:pt x="20" y="108"/>
                                  </a:lnTo>
                                  <a:cubicBezTo>
                                    <a:pt x="20" y="117"/>
                                    <a:pt x="24" y="124"/>
                                    <a:pt x="31" y="128"/>
                                  </a:cubicBezTo>
                                  <a:cubicBezTo>
                                    <a:pt x="35" y="130"/>
                                    <a:pt x="39" y="131"/>
                                    <a:pt x="43" y="131"/>
                                  </a:cubicBezTo>
                                  <a:cubicBezTo>
                                    <a:pt x="52" y="131"/>
                                    <a:pt x="59" y="127"/>
                                    <a:pt x="65" y="120"/>
                                  </a:cubicBezTo>
                                  <a:cubicBezTo>
                                    <a:pt x="71" y="113"/>
                                    <a:pt x="75" y="99"/>
                                    <a:pt x="78" y="77"/>
                                  </a:cubicBezTo>
                                  <a:cubicBezTo>
                                    <a:pt x="74" y="83"/>
                                    <a:pt x="69" y="88"/>
                                    <a:pt x="63" y="90"/>
                                  </a:cubicBezTo>
                                  <a:cubicBezTo>
                                    <a:pt x="57" y="93"/>
                                    <a:pt x="51" y="94"/>
                                    <a:pt x="44" y="94"/>
                                  </a:cubicBezTo>
                                  <a:cubicBezTo>
                                    <a:pt x="31" y="94"/>
                                    <a:pt x="20" y="90"/>
                                    <a:pt x="12" y="81"/>
                                  </a:cubicBezTo>
                                  <a:cubicBezTo>
                                    <a:pt x="4" y="73"/>
                                    <a:pt x="0" y="62"/>
                                    <a:pt x="0" y="49"/>
                                  </a:cubicBezTo>
                                  <a:cubicBezTo>
                                    <a:pt x="0" y="36"/>
                                    <a:pt x="4" y="25"/>
                                    <a:pt x="12" y="15"/>
                                  </a:cubicBezTo>
                                  <a:cubicBezTo>
                                    <a:pt x="20" y="5"/>
                                    <a:pt x="31" y="0"/>
                                    <a:pt x="46" y="0"/>
                                  </a:cubicBezTo>
                                  <a:cubicBezTo>
                                    <a:pt x="67" y="0"/>
                                    <a:pt x="81" y="9"/>
                                    <a:pt x="89" y="28"/>
                                  </a:cubicBezTo>
                                  <a:cubicBezTo>
                                    <a:pt x="93" y="38"/>
                                    <a:pt x="95" y="51"/>
                                    <a:pt x="95" y="66"/>
                                  </a:cubicBezTo>
                                  <a:cubicBezTo>
                                    <a:pt x="95" y="84"/>
                                    <a:pt x="93" y="99"/>
                                    <a:pt x="88" y="112"/>
                                  </a:cubicBezTo>
                                  <a:cubicBezTo>
                                    <a:pt x="79" y="134"/>
                                    <a:pt x="64" y="146"/>
                                    <a:pt x="44" y="146"/>
                                  </a:cubicBezTo>
                                  <a:cubicBezTo>
                                    <a:pt x="30" y="146"/>
                                    <a:pt x="20" y="142"/>
                                    <a:pt x="12" y="135"/>
                                  </a:cubicBezTo>
                                  <a:cubicBezTo>
                                    <a:pt x="5" y="128"/>
                                    <a:pt x="2" y="118"/>
                                    <a:pt x="2" y="108"/>
                                  </a:cubicBezTo>
                                  <a:lnTo>
                                    <a:pt x="20" y="108"/>
                                  </a:lnTo>
                                  <a:close/>
                                  <a:moveTo>
                                    <a:pt x="47" y="79"/>
                                  </a:moveTo>
                                  <a:lnTo>
                                    <a:pt x="47" y="79"/>
                                  </a:lnTo>
                                  <a:cubicBezTo>
                                    <a:pt x="54" y="79"/>
                                    <a:pt x="60" y="76"/>
                                    <a:pt x="66" y="72"/>
                                  </a:cubicBezTo>
                                  <a:cubicBezTo>
                                    <a:pt x="72" y="67"/>
                                    <a:pt x="75" y="59"/>
                                    <a:pt x="75" y="47"/>
                                  </a:cubicBezTo>
                                  <a:cubicBezTo>
                                    <a:pt x="75" y="37"/>
                                    <a:pt x="72" y="29"/>
                                    <a:pt x="67" y="24"/>
                                  </a:cubicBezTo>
                                  <a:cubicBezTo>
                                    <a:pt x="62" y="19"/>
                                    <a:pt x="55" y="16"/>
                                    <a:pt x="47" y="16"/>
                                  </a:cubicBezTo>
                                  <a:cubicBezTo>
                                    <a:pt x="38" y="16"/>
                                    <a:pt x="31" y="19"/>
                                    <a:pt x="26" y="25"/>
                                  </a:cubicBezTo>
                                  <a:cubicBezTo>
                                    <a:pt x="21" y="31"/>
                                    <a:pt x="18" y="39"/>
                                    <a:pt x="18" y="48"/>
                                  </a:cubicBezTo>
                                  <a:cubicBezTo>
                                    <a:pt x="18" y="58"/>
                                    <a:pt x="21" y="65"/>
                                    <a:pt x="25" y="70"/>
                                  </a:cubicBezTo>
                                  <a:cubicBezTo>
                                    <a:pt x="30" y="76"/>
                                    <a:pt x="37" y="79"/>
                                    <a:pt x="47" y="79"/>
                                  </a:cubicBezTo>
                                  <a:lnTo>
                                    <a:pt x="47" y="7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03" name="Freeform 1162"/>
                          <wps:cNvSpPr>
                            <a:spLocks/>
                          </wps:cNvSpPr>
                          <wps:spPr bwMode="auto">
                            <a:xfrm>
                              <a:off x="7102" y="2378"/>
                              <a:ext cx="37" cy="150"/>
                            </a:xfrm>
                            <a:custGeom>
                              <a:avLst/>
                              <a:gdLst>
                                <a:gd name="T0" fmla="*/ 1 w 46"/>
                                <a:gd name="T1" fmla="*/ 189 h 189"/>
                                <a:gd name="T2" fmla="*/ 1 w 46"/>
                                <a:gd name="T3" fmla="*/ 189 h 189"/>
                                <a:gd name="T4" fmla="*/ 21 w 46"/>
                                <a:gd name="T5" fmla="*/ 144 h 189"/>
                                <a:gd name="T6" fmla="*/ 28 w 46"/>
                                <a:gd name="T7" fmla="*/ 95 h 189"/>
                                <a:gd name="T8" fmla="*/ 20 w 46"/>
                                <a:gd name="T9" fmla="*/ 42 h 189"/>
                                <a:gd name="T10" fmla="*/ 0 w 46"/>
                                <a:gd name="T11" fmla="*/ 0 h 189"/>
                                <a:gd name="T12" fmla="*/ 12 w 46"/>
                                <a:gd name="T13" fmla="*/ 0 h 189"/>
                                <a:gd name="T14" fmla="*/ 31 w 46"/>
                                <a:gd name="T15" fmla="*/ 30 h 189"/>
                                <a:gd name="T16" fmla="*/ 38 w 46"/>
                                <a:gd name="T17" fmla="*/ 46 h 189"/>
                                <a:gd name="T18" fmla="*/ 44 w 46"/>
                                <a:gd name="T19" fmla="*/ 70 h 189"/>
                                <a:gd name="T20" fmla="*/ 46 w 46"/>
                                <a:gd name="T21" fmla="*/ 93 h 189"/>
                                <a:gd name="T22" fmla="*/ 37 w 46"/>
                                <a:gd name="T23" fmla="*/ 146 h 189"/>
                                <a:gd name="T24" fmla="*/ 13 w 46"/>
                                <a:gd name="T25" fmla="*/ 189 h 189"/>
                                <a:gd name="T26" fmla="*/ 1 w 46"/>
                                <a:gd name="T27" fmla="*/ 189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1" y="189"/>
                                  </a:moveTo>
                                  <a:lnTo>
                                    <a:pt x="1" y="189"/>
                                  </a:lnTo>
                                  <a:cubicBezTo>
                                    <a:pt x="11" y="168"/>
                                    <a:pt x="18" y="154"/>
                                    <a:pt x="21" y="144"/>
                                  </a:cubicBezTo>
                                  <a:cubicBezTo>
                                    <a:pt x="25" y="130"/>
                                    <a:pt x="28" y="114"/>
                                    <a:pt x="28" y="95"/>
                                  </a:cubicBezTo>
                                  <a:cubicBezTo>
                                    <a:pt x="28" y="76"/>
                                    <a:pt x="25" y="58"/>
                                    <a:pt x="20" y="42"/>
                                  </a:cubicBezTo>
                                  <a:cubicBezTo>
                                    <a:pt x="16" y="33"/>
                                    <a:pt x="10" y="19"/>
                                    <a:pt x="0" y="0"/>
                                  </a:cubicBezTo>
                                  <a:lnTo>
                                    <a:pt x="12" y="0"/>
                                  </a:lnTo>
                                  <a:cubicBezTo>
                                    <a:pt x="22" y="17"/>
                                    <a:pt x="29" y="27"/>
                                    <a:pt x="31" y="30"/>
                                  </a:cubicBezTo>
                                  <a:cubicBezTo>
                                    <a:pt x="33" y="34"/>
                                    <a:pt x="35" y="39"/>
                                    <a:pt x="38" y="46"/>
                                  </a:cubicBezTo>
                                  <a:cubicBezTo>
                                    <a:pt x="41" y="54"/>
                                    <a:pt x="43" y="62"/>
                                    <a:pt x="44" y="70"/>
                                  </a:cubicBezTo>
                                  <a:cubicBezTo>
                                    <a:pt x="46" y="78"/>
                                    <a:pt x="46" y="86"/>
                                    <a:pt x="46" y="93"/>
                                  </a:cubicBezTo>
                                  <a:cubicBezTo>
                                    <a:pt x="46" y="113"/>
                                    <a:pt x="43" y="130"/>
                                    <a:pt x="37" y="146"/>
                                  </a:cubicBezTo>
                                  <a:cubicBezTo>
                                    <a:pt x="33" y="155"/>
                                    <a:pt x="25" y="170"/>
                                    <a:pt x="13" y="189"/>
                                  </a:cubicBezTo>
                                  <a:lnTo>
                                    <a:pt x="1" y="18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04" name="Freeform 1163"/>
                          <wps:cNvSpPr>
                            <a:spLocks/>
                          </wps:cNvSpPr>
                          <wps:spPr bwMode="auto">
                            <a:xfrm>
                              <a:off x="5972" y="3951"/>
                              <a:ext cx="79" cy="115"/>
                            </a:xfrm>
                            <a:custGeom>
                              <a:avLst/>
                              <a:gdLst>
                                <a:gd name="T0" fmla="*/ 48 w 99"/>
                                <a:gd name="T1" fmla="*/ 145 h 145"/>
                                <a:gd name="T2" fmla="*/ 48 w 99"/>
                                <a:gd name="T3" fmla="*/ 145 h 145"/>
                                <a:gd name="T4" fmla="*/ 12 w 99"/>
                                <a:gd name="T5" fmla="*/ 131 h 145"/>
                                <a:gd name="T6" fmla="*/ 0 w 99"/>
                                <a:gd name="T7" fmla="*/ 98 h 145"/>
                                <a:gd name="T8" fmla="*/ 19 w 99"/>
                                <a:gd name="T9" fmla="*/ 98 h 145"/>
                                <a:gd name="T10" fmla="*/ 24 w 99"/>
                                <a:gd name="T11" fmla="*/ 118 h 145"/>
                                <a:gd name="T12" fmla="*/ 49 w 99"/>
                                <a:gd name="T13" fmla="*/ 129 h 145"/>
                                <a:gd name="T14" fmla="*/ 71 w 99"/>
                                <a:gd name="T15" fmla="*/ 122 h 145"/>
                                <a:gd name="T16" fmla="*/ 80 w 99"/>
                                <a:gd name="T17" fmla="*/ 102 h 145"/>
                                <a:gd name="T18" fmla="*/ 71 w 99"/>
                                <a:gd name="T19" fmla="*/ 82 h 145"/>
                                <a:gd name="T20" fmla="*/ 46 w 99"/>
                                <a:gd name="T21" fmla="*/ 76 h 145"/>
                                <a:gd name="T22" fmla="*/ 43 w 99"/>
                                <a:gd name="T23" fmla="*/ 76 h 145"/>
                                <a:gd name="T24" fmla="*/ 39 w 99"/>
                                <a:gd name="T25" fmla="*/ 76 h 145"/>
                                <a:gd name="T26" fmla="*/ 39 w 99"/>
                                <a:gd name="T27" fmla="*/ 60 h 145"/>
                                <a:gd name="T28" fmla="*/ 44 w 99"/>
                                <a:gd name="T29" fmla="*/ 61 h 145"/>
                                <a:gd name="T30" fmla="*/ 48 w 99"/>
                                <a:gd name="T31" fmla="*/ 61 h 145"/>
                                <a:gd name="T32" fmla="*/ 64 w 99"/>
                                <a:gd name="T33" fmla="*/ 58 h 145"/>
                                <a:gd name="T34" fmla="*/ 75 w 99"/>
                                <a:gd name="T35" fmla="*/ 38 h 145"/>
                                <a:gd name="T36" fmla="*/ 68 w 99"/>
                                <a:gd name="T37" fmla="*/ 22 h 145"/>
                                <a:gd name="T38" fmla="*/ 50 w 99"/>
                                <a:gd name="T39" fmla="*/ 16 h 145"/>
                                <a:gd name="T40" fmla="*/ 26 w 99"/>
                                <a:gd name="T41" fmla="*/ 28 h 145"/>
                                <a:gd name="T42" fmla="*/ 21 w 99"/>
                                <a:gd name="T43" fmla="*/ 46 h 145"/>
                                <a:gd name="T44" fmla="*/ 4 w 99"/>
                                <a:gd name="T45" fmla="*/ 46 h 145"/>
                                <a:gd name="T46" fmla="*/ 10 w 99"/>
                                <a:gd name="T47" fmla="*/ 20 h 145"/>
                                <a:gd name="T48" fmla="*/ 48 w 99"/>
                                <a:gd name="T49" fmla="*/ 0 h 145"/>
                                <a:gd name="T50" fmla="*/ 82 w 99"/>
                                <a:gd name="T51" fmla="*/ 10 h 145"/>
                                <a:gd name="T52" fmla="*/ 94 w 99"/>
                                <a:gd name="T53" fmla="*/ 37 h 145"/>
                                <a:gd name="T54" fmla="*/ 87 w 99"/>
                                <a:gd name="T55" fmla="*/ 58 h 145"/>
                                <a:gd name="T56" fmla="*/ 75 w 99"/>
                                <a:gd name="T57" fmla="*/ 66 h 145"/>
                                <a:gd name="T58" fmla="*/ 93 w 99"/>
                                <a:gd name="T59" fmla="*/ 78 h 145"/>
                                <a:gd name="T60" fmla="*/ 99 w 99"/>
                                <a:gd name="T61" fmla="*/ 100 h 145"/>
                                <a:gd name="T62" fmla="*/ 86 w 99"/>
                                <a:gd name="T63" fmla="*/ 132 h 145"/>
                                <a:gd name="T64" fmla="*/ 48 w 99"/>
                                <a:gd name="T65" fmla="*/ 145 h 145"/>
                                <a:gd name="T66" fmla="*/ 48 w 99"/>
                                <a:gd name="T67" fmla="*/ 145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99" h="145">
                                  <a:moveTo>
                                    <a:pt x="48" y="145"/>
                                  </a:moveTo>
                                  <a:lnTo>
                                    <a:pt x="48" y="145"/>
                                  </a:lnTo>
                                  <a:cubicBezTo>
                                    <a:pt x="31" y="145"/>
                                    <a:pt x="19" y="141"/>
                                    <a:pt x="12" y="131"/>
                                  </a:cubicBezTo>
                                  <a:cubicBezTo>
                                    <a:pt x="4" y="122"/>
                                    <a:pt x="0" y="111"/>
                                    <a:pt x="0" y="98"/>
                                  </a:cubicBezTo>
                                  <a:lnTo>
                                    <a:pt x="19" y="98"/>
                                  </a:lnTo>
                                  <a:cubicBezTo>
                                    <a:pt x="20" y="107"/>
                                    <a:pt x="21" y="114"/>
                                    <a:pt x="24" y="118"/>
                                  </a:cubicBezTo>
                                  <a:cubicBezTo>
                                    <a:pt x="29" y="125"/>
                                    <a:pt x="37" y="129"/>
                                    <a:pt x="49" y="129"/>
                                  </a:cubicBezTo>
                                  <a:cubicBezTo>
                                    <a:pt x="58" y="129"/>
                                    <a:pt x="66" y="127"/>
                                    <a:pt x="71" y="122"/>
                                  </a:cubicBezTo>
                                  <a:cubicBezTo>
                                    <a:pt x="77" y="117"/>
                                    <a:pt x="80" y="110"/>
                                    <a:pt x="80" y="102"/>
                                  </a:cubicBezTo>
                                  <a:cubicBezTo>
                                    <a:pt x="80" y="92"/>
                                    <a:pt x="77" y="86"/>
                                    <a:pt x="71" y="82"/>
                                  </a:cubicBezTo>
                                  <a:cubicBezTo>
                                    <a:pt x="65" y="78"/>
                                    <a:pt x="57" y="76"/>
                                    <a:pt x="46" y="76"/>
                                  </a:cubicBezTo>
                                  <a:cubicBezTo>
                                    <a:pt x="45" y="76"/>
                                    <a:pt x="44" y="76"/>
                                    <a:pt x="43" y="76"/>
                                  </a:cubicBezTo>
                                  <a:cubicBezTo>
                                    <a:pt x="41" y="76"/>
                                    <a:pt x="40" y="76"/>
                                    <a:pt x="39" y="76"/>
                                  </a:cubicBezTo>
                                  <a:lnTo>
                                    <a:pt x="39" y="60"/>
                                  </a:lnTo>
                                  <a:cubicBezTo>
                                    <a:pt x="41" y="61"/>
                                    <a:pt x="42" y="61"/>
                                    <a:pt x="44" y="61"/>
                                  </a:cubicBezTo>
                                  <a:cubicBezTo>
                                    <a:pt x="45" y="61"/>
                                    <a:pt x="46" y="61"/>
                                    <a:pt x="48" y="61"/>
                                  </a:cubicBezTo>
                                  <a:cubicBezTo>
                                    <a:pt x="54" y="61"/>
                                    <a:pt x="60" y="60"/>
                                    <a:pt x="64" y="58"/>
                                  </a:cubicBezTo>
                                  <a:cubicBezTo>
                                    <a:pt x="71" y="54"/>
                                    <a:pt x="75" y="48"/>
                                    <a:pt x="75" y="38"/>
                                  </a:cubicBezTo>
                                  <a:cubicBezTo>
                                    <a:pt x="75" y="31"/>
                                    <a:pt x="73" y="26"/>
                                    <a:pt x="68" y="22"/>
                                  </a:cubicBezTo>
                                  <a:cubicBezTo>
                                    <a:pt x="63" y="18"/>
                                    <a:pt x="57" y="16"/>
                                    <a:pt x="50" y="16"/>
                                  </a:cubicBezTo>
                                  <a:cubicBezTo>
                                    <a:pt x="38" y="16"/>
                                    <a:pt x="30" y="20"/>
                                    <a:pt x="26" y="28"/>
                                  </a:cubicBezTo>
                                  <a:cubicBezTo>
                                    <a:pt x="23" y="32"/>
                                    <a:pt x="22" y="38"/>
                                    <a:pt x="21" y="46"/>
                                  </a:cubicBezTo>
                                  <a:lnTo>
                                    <a:pt x="4" y="46"/>
                                  </a:lnTo>
                                  <a:cubicBezTo>
                                    <a:pt x="4" y="36"/>
                                    <a:pt x="6" y="27"/>
                                    <a:pt x="10" y="20"/>
                                  </a:cubicBezTo>
                                  <a:cubicBezTo>
                                    <a:pt x="17" y="6"/>
                                    <a:pt x="30" y="0"/>
                                    <a:pt x="48" y="0"/>
                                  </a:cubicBezTo>
                                  <a:cubicBezTo>
                                    <a:pt x="63" y="0"/>
                                    <a:pt x="74" y="3"/>
                                    <a:pt x="82" y="10"/>
                                  </a:cubicBezTo>
                                  <a:cubicBezTo>
                                    <a:pt x="90" y="16"/>
                                    <a:pt x="94" y="25"/>
                                    <a:pt x="94" y="37"/>
                                  </a:cubicBezTo>
                                  <a:cubicBezTo>
                                    <a:pt x="94" y="46"/>
                                    <a:pt x="91" y="53"/>
                                    <a:pt x="87" y="58"/>
                                  </a:cubicBezTo>
                                  <a:cubicBezTo>
                                    <a:pt x="84" y="62"/>
                                    <a:pt x="80" y="64"/>
                                    <a:pt x="75" y="66"/>
                                  </a:cubicBezTo>
                                  <a:cubicBezTo>
                                    <a:pt x="83" y="68"/>
                                    <a:pt x="89" y="72"/>
                                    <a:pt x="93" y="78"/>
                                  </a:cubicBezTo>
                                  <a:cubicBezTo>
                                    <a:pt x="97" y="84"/>
                                    <a:pt x="99" y="91"/>
                                    <a:pt x="99" y="100"/>
                                  </a:cubicBezTo>
                                  <a:cubicBezTo>
                                    <a:pt x="99" y="113"/>
                                    <a:pt x="95" y="124"/>
                                    <a:pt x="86" y="132"/>
                                  </a:cubicBezTo>
                                  <a:cubicBezTo>
                                    <a:pt x="77" y="141"/>
                                    <a:pt x="64" y="145"/>
                                    <a:pt x="48" y="145"/>
                                  </a:cubicBezTo>
                                  <a:lnTo>
                                    <a:pt x="48" y="145"/>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05" name="Freeform 1164"/>
                          <wps:cNvSpPr>
                            <a:spLocks/>
                          </wps:cNvSpPr>
                          <wps:spPr bwMode="auto">
                            <a:xfrm>
                              <a:off x="6072" y="4046"/>
                              <a:ext cx="16" cy="17"/>
                            </a:xfrm>
                            <a:custGeom>
                              <a:avLst/>
                              <a:gdLst>
                                <a:gd name="T0" fmla="*/ 0 w 20"/>
                                <a:gd name="T1" fmla="*/ 0 h 21"/>
                                <a:gd name="T2" fmla="*/ 0 w 20"/>
                                <a:gd name="T3" fmla="*/ 0 h 21"/>
                                <a:gd name="T4" fmla="*/ 20 w 20"/>
                                <a:gd name="T5" fmla="*/ 0 h 21"/>
                                <a:gd name="T6" fmla="*/ 20 w 20"/>
                                <a:gd name="T7" fmla="*/ 21 h 21"/>
                                <a:gd name="T8" fmla="*/ 0 w 20"/>
                                <a:gd name="T9" fmla="*/ 21 h 21"/>
                                <a:gd name="T10" fmla="*/ 0 w 20"/>
                                <a:gd name="T11" fmla="*/ 0 h 21"/>
                              </a:gdLst>
                              <a:ahLst/>
                              <a:cxnLst>
                                <a:cxn ang="0">
                                  <a:pos x="T0" y="T1"/>
                                </a:cxn>
                                <a:cxn ang="0">
                                  <a:pos x="T2" y="T3"/>
                                </a:cxn>
                                <a:cxn ang="0">
                                  <a:pos x="T4" y="T5"/>
                                </a:cxn>
                                <a:cxn ang="0">
                                  <a:pos x="T6" y="T7"/>
                                </a:cxn>
                                <a:cxn ang="0">
                                  <a:pos x="T8" y="T9"/>
                                </a:cxn>
                                <a:cxn ang="0">
                                  <a:pos x="T10" y="T11"/>
                                </a:cxn>
                              </a:cxnLst>
                              <a:rect l="0" t="0" r="r" b="b"/>
                              <a:pathLst>
                                <a:path w="20" h="21">
                                  <a:moveTo>
                                    <a:pt x="0" y="0"/>
                                  </a:moveTo>
                                  <a:lnTo>
                                    <a:pt x="0" y="0"/>
                                  </a:lnTo>
                                  <a:lnTo>
                                    <a:pt x="20" y="0"/>
                                  </a:lnTo>
                                  <a:lnTo>
                                    <a:pt x="20"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06" name="Freeform 1165"/>
                          <wps:cNvSpPr>
                            <a:spLocks/>
                          </wps:cNvSpPr>
                          <wps:spPr bwMode="auto">
                            <a:xfrm>
                              <a:off x="6108" y="3953"/>
                              <a:ext cx="77" cy="113"/>
                            </a:xfrm>
                            <a:custGeom>
                              <a:avLst/>
                              <a:gdLst>
                                <a:gd name="T0" fmla="*/ 19 w 97"/>
                                <a:gd name="T1" fmla="*/ 103 h 143"/>
                                <a:gd name="T2" fmla="*/ 19 w 97"/>
                                <a:gd name="T3" fmla="*/ 103 h 143"/>
                                <a:gd name="T4" fmla="*/ 33 w 97"/>
                                <a:gd name="T5" fmla="*/ 124 h 143"/>
                                <a:gd name="T6" fmla="*/ 47 w 97"/>
                                <a:gd name="T7" fmla="*/ 127 h 143"/>
                                <a:gd name="T8" fmla="*/ 71 w 97"/>
                                <a:gd name="T9" fmla="*/ 117 h 143"/>
                                <a:gd name="T10" fmla="*/ 78 w 97"/>
                                <a:gd name="T11" fmla="*/ 95 h 143"/>
                                <a:gd name="T12" fmla="*/ 69 w 97"/>
                                <a:gd name="T13" fmla="*/ 72 h 143"/>
                                <a:gd name="T14" fmla="*/ 48 w 97"/>
                                <a:gd name="T15" fmla="*/ 64 h 143"/>
                                <a:gd name="T16" fmla="*/ 32 w 97"/>
                                <a:gd name="T17" fmla="*/ 68 h 143"/>
                                <a:gd name="T18" fmla="*/ 21 w 97"/>
                                <a:gd name="T19" fmla="*/ 77 h 143"/>
                                <a:gd name="T20" fmla="*/ 5 w 97"/>
                                <a:gd name="T21" fmla="*/ 77 h 143"/>
                                <a:gd name="T22" fmla="*/ 16 w 97"/>
                                <a:gd name="T23" fmla="*/ 0 h 143"/>
                                <a:gd name="T24" fmla="*/ 89 w 97"/>
                                <a:gd name="T25" fmla="*/ 0 h 143"/>
                                <a:gd name="T26" fmla="*/ 89 w 97"/>
                                <a:gd name="T27" fmla="*/ 18 h 143"/>
                                <a:gd name="T28" fmla="*/ 29 w 97"/>
                                <a:gd name="T29" fmla="*/ 18 h 143"/>
                                <a:gd name="T30" fmla="*/ 23 w 97"/>
                                <a:gd name="T31" fmla="*/ 57 h 143"/>
                                <a:gd name="T32" fmla="*/ 33 w 97"/>
                                <a:gd name="T33" fmla="*/ 51 h 143"/>
                                <a:gd name="T34" fmla="*/ 51 w 97"/>
                                <a:gd name="T35" fmla="*/ 48 h 143"/>
                                <a:gd name="T36" fmla="*/ 84 w 97"/>
                                <a:gd name="T37" fmla="*/ 61 h 143"/>
                                <a:gd name="T38" fmla="*/ 97 w 97"/>
                                <a:gd name="T39" fmla="*/ 92 h 143"/>
                                <a:gd name="T40" fmla="*/ 85 w 97"/>
                                <a:gd name="T41" fmla="*/ 128 h 143"/>
                                <a:gd name="T42" fmla="*/ 46 w 97"/>
                                <a:gd name="T43" fmla="*/ 143 h 143"/>
                                <a:gd name="T44" fmla="*/ 15 w 97"/>
                                <a:gd name="T45" fmla="*/ 133 h 143"/>
                                <a:gd name="T46" fmla="*/ 0 w 97"/>
                                <a:gd name="T47" fmla="*/ 103 h 143"/>
                                <a:gd name="T48" fmla="*/ 19 w 97"/>
                                <a:gd name="T49" fmla="*/ 103 h 1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7" h="143">
                                  <a:moveTo>
                                    <a:pt x="19" y="103"/>
                                  </a:moveTo>
                                  <a:lnTo>
                                    <a:pt x="19" y="103"/>
                                  </a:lnTo>
                                  <a:cubicBezTo>
                                    <a:pt x="20" y="113"/>
                                    <a:pt x="25" y="120"/>
                                    <a:pt x="33" y="124"/>
                                  </a:cubicBezTo>
                                  <a:cubicBezTo>
                                    <a:pt x="37" y="126"/>
                                    <a:pt x="42" y="127"/>
                                    <a:pt x="47" y="127"/>
                                  </a:cubicBezTo>
                                  <a:cubicBezTo>
                                    <a:pt x="58" y="127"/>
                                    <a:pt x="66" y="124"/>
                                    <a:pt x="71" y="117"/>
                                  </a:cubicBezTo>
                                  <a:cubicBezTo>
                                    <a:pt x="76" y="111"/>
                                    <a:pt x="78" y="103"/>
                                    <a:pt x="78" y="95"/>
                                  </a:cubicBezTo>
                                  <a:cubicBezTo>
                                    <a:pt x="78" y="85"/>
                                    <a:pt x="75" y="77"/>
                                    <a:pt x="69" y="72"/>
                                  </a:cubicBezTo>
                                  <a:cubicBezTo>
                                    <a:pt x="63" y="67"/>
                                    <a:pt x="56" y="64"/>
                                    <a:pt x="48" y="64"/>
                                  </a:cubicBezTo>
                                  <a:cubicBezTo>
                                    <a:pt x="42" y="64"/>
                                    <a:pt x="36" y="65"/>
                                    <a:pt x="32" y="68"/>
                                  </a:cubicBezTo>
                                  <a:cubicBezTo>
                                    <a:pt x="28" y="70"/>
                                    <a:pt x="24" y="73"/>
                                    <a:pt x="21" y="77"/>
                                  </a:cubicBezTo>
                                  <a:lnTo>
                                    <a:pt x="5" y="77"/>
                                  </a:lnTo>
                                  <a:lnTo>
                                    <a:pt x="16" y="0"/>
                                  </a:lnTo>
                                  <a:lnTo>
                                    <a:pt x="89" y="0"/>
                                  </a:lnTo>
                                  <a:lnTo>
                                    <a:pt x="89" y="18"/>
                                  </a:lnTo>
                                  <a:lnTo>
                                    <a:pt x="29" y="18"/>
                                  </a:lnTo>
                                  <a:lnTo>
                                    <a:pt x="23" y="57"/>
                                  </a:lnTo>
                                  <a:cubicBezTo>
                                    <a:pt x="27" y="54"/>
                                    <a:pt x="30" y="53"/>
                                    <a:pt x="33" y="51"/>
                                  </a:cubicBezTo>
                                  <a:cubicBezTo>
                                    <a:pt x="38" y="49"/>
                                    <a:pt x="44" y="48"/>
                                    <a:pt x="51" y="48"/>
                                  </a:cubicBezTo>
                                  <a:cubicBezTo>
                                    <a:pt x="64" y="48"/>
                                    <a:pt x="75" y="52"/>
                                    <a:pt x="84" y="61"/>
                                  </a:cubicBezTo>
                                  <a:cubicBezTo>
                                    <a:pt x="93" y="69"/>
                                    <a:pt x="97" y="79"/>
                                    <a:pt x="97" y="92"/>
                                  </a:cubicBezTo>
                                  <a:cubicBezTo>
                                    <a:pt x="97" y="106"/>
                                    <a:pt x="93" y="117"/>
                                    <a:pt x="85" y="128"/>
                                  </a:cubicBezTo>
                                  <a:cubicBezTo>
                                    <a:pt x="77" y="138"/>
                                    <a:pt x="64" y="143"/>
                                    <a:pt x="46" y="143"/>
                                  </a:cubicBezTo>
                                  <a:cubicBezTo>
                                    <a:pt x="34" y="143"/>
                                    <a:pt x="24" y="140"/>
                                    <a:pt x="15" y="133"/>
                                  </a:cubicBezTo>
                                  <a:cubicBezTo>
                                    <a:pt x="6" y="127"/>
                                    <a:pt x="1" y="117"/>
                                    <a:pt x="0" y="103"/>
                                  </a:cubicBezTo>
                                  <a:lnTo>
                                    <a:pt x="19" y="10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07" name="Freeform 1166"/>
                          <wps:cNvSpPr>
                            <a:spLocks noEditPoints="1"/>
                          </wps:cNvSpPr>
                          <wps:spPr bwMode="auto">
                            <a:xfrm>
                              <a:off x="6197" y="3951"/>
                              <a:ext cx="79" cy="112"/>
                            </a:xfrm>
                            <a:custGeom>
                              <a:avLst/>
                              <a:gdLst>
                                <a:gd name="T0" fmla="*/ 61 w 100"/>
                                <a:gd name="T1" fmla="*/ 91 h 141"/>
                                <a:gd name="T2" fmla="*/ 61 w 100"/>
                                <a:gd name="T3" fmla="*/ 91 h 141"/>
                                <a:gd name="T4" fmla="*/ 61 w 100"/>
                                <a:gd name="T5" fmla="*/ 27 h 141"/>
                                <a:gd name="T6" fmla="*/ 16 w 100"/>
                                <a:gd name="T7" fmla="*/ 91 h 141"/>
                                <a:gd name="T8" fmla="*/ 61 w 100"/>
                                <a:gd name="T9" fmla="*/ 91 h 141"/>
                                <a:gd name="T10" fmla="*/ 62 w 100"/>
                                <a:gd name="T11" fmla="*/ 141 h 141"/>
                                <a:gd name="T12" fmla="*/ 62 w 100"/>
                                <a:gd name="T13" fmla="*/ 141 h 141"/>
                                <a:gd name="T14" fmla="*/ 62 w 100"/>
                                <a:gd name="T15" fmla="*/ 107 h 141"/>
                                <a:gd name="T16" fmla="*/ 0 w 100"/>
                                <a:gd name="T17" fmla="*/ 107 h 141"/>
                                <a:gd name="T18" fmla="*/ 0 w 100"/>
                                <a:gd name="T19" fmla="*/ 89 h 141"/>
                                <a:gd name="T20" fmla="*/ 64 w 100"/>
                                <a:gd name="T21" fmla="*/ 0 h 141"/>
                                <a:gd name="T22" fmla="*/ 79 w 100"/>
                                <a:gd name="T23" fmla="*/ 0 h 141"/>
                                <a:gd name="T24" fmla="*/ 79 w 100"/>
                                <a:gd name="T25" fmla="*/ 91 h 141"/>
                                <a:gd name="T26" fmla="*/ 100 w 100"/>
                                <a:gd name="T27" fmla="*/ 91 h 141"/>
                                <a:gd name="T28" fmla="*/ 100 w 100"/>
                                <a:gd name="T29" fmla="*/ 107 h 141"/>
                                <a:gd name="T30" fmla="*/ 79 w 100"/>
                                <a:gd name="T31" fmla="*/ 107 h 141"/>
                                <a:gd name="T32" fmla="*/ 79 w 100"/>
                                <a:gd name="T33" fmla="*/ 141 h 141"/>
                                <a:gd name="T34" fmla="*/ 62 w 100"/>
                                <a:gd name="T35"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00" h="141">
                                  <a:moveTo>
                                    <a:pt x="61" y="91"/>
                                  </a:moveTo>
                                  <a:lnTo>
                                    <a:pt x="61" y="91"/>
                                  </a:lnTo>
                                  <a:lnTo>
                                    <a:pt x="61" y="27"/>
                                  </a:lnTo>
                                  <a:lnTo>
                                    <a:pt x="16" y="91"/>
                                  </a:lnTo>
                                  <a:lnTo>
                                    <a:pt x="61" y="91"/>
                                  </a:lnTo>
                                  <a:close/>
                                  <a:moveTo>
                                    <a:pt x="62" y="141"/>
                                  </a:moveTo>
                                  <a:lnTo>
                                    <a:pt x="62" y="141"/>
                                  </a:lnTo>
                                  <a:lnTo>
                                    <a:pt x="62" y="107"/>
                                  </a:lnTo>
                                  <a:lnTo>
                                    <a:pt x="0" y="107"/>
                                  </a:lnTo>
                                  <a:lnTo>
                                    <a:pt x="0" y="89"/>
                                  </a:lnTo>
                                  <a:lnTo>
                                    <a:pt x="64" y="0"/>
                                  </a:lnTo>
                                  <a:lnTo>
                                    <a:pt x="79" y="0"/>
                                  </a:lnTo>
                                  <a:lnTo>
                                    <a:pt x="79" y="91"/>
                                  </a:lnTo>
                                  <a:lnTo>
                                    <a:pt x="100" y="91"/>
                                  </a:lnTo>
                                  <a:lnTo>
                                    <a:pt x="100" y="107"/>
                                  </a:lnTo>
                                  <a:lnTo>
                                    <a:pt x="79" y="107"/>
                                  </a:lnTo>
                                  <a:lnTo>
                                    <a:pt x="79" y="141"/>
                                  </a:lnTo>
                                  <a:lnTo>
                                    <a:pt x="62" y="1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08" name="Freeform 1167"/>
                          <wps:cNvSpPr>
                            <a:spLocks/>
                          </wps:cNvSpPr>
                          <wps:spPr bwMode="auto">
                            <a:xfrm>
                              <a:off x="6338" y="3946"/>
                              <a:ext cx="37" cy="150"/>
                            </a:xfrm>
                            <a:custGeom>
                              <a:avLst/>
                              <a:gdLst>
                                <a:gd name="T0" fmla="*/ 45 w 46"/>
                                <a:gd name="T1" fmla="*/ 0 h 189"/>
                                <a:gd name="T2" fmla="*/ 45 w 46"/>
                                <a:gd name="T3" fmla="*/ 0 h 189"/>
                                <a:gd name="T4" fmla="*/ 25 w 46"/>
                                <a:gd name="T5" fmla="*/ 44 h 189"/>
                                <a:gd name="T6" fmla="*/ 18 w 46"/>
                                <a:gd name="T7" fmla="*/ 94 h 189"/>
                                <a:gd name="T8" fmla="*/ 26 w 46"/>
                                <a:gd name="T9" fmla="*/ 147 h 189"/>
                                <a:gd name="T10" fmla="*/ 46 w 46"/>
                                <a:gd name="T11" fmla="*/ 189 h 189"/>
                                <a:gd name="T12" fmla="*/ 34 w 46"/>
                                <a:gd name="T13" fmla="*/ 189 h 189"/>
                                <a:gd name="T14" fmla="*/ 16 w 46"/>
                                <a:gd name="T15" fmla="*/ 160 h 189"/>
                                <a:gd name="T16" fmla="*/ 8 w 46"/>
                                <a:gd name="T17" fmla="*/ 143 h 189"/>
                                <a:gd name="T18" fmla="*/ 1 w 46"/>
                                <a:gd name="T19" fmla="*/ 112 h 189"/>
                                <a:gd name="T20" fmla="*/ 0 w 46"/>
                                <a:gd name="T21" fmla="*/ 95 h 189"/>
                                <a:gd name="T22" fmla="*/ 9 w 46"/>
                                <a:gd name="T23" fmla="*/ 43 h 189"/>
                                <a:gd name="T24" fmla="*/ 33 w 46"/>
                                <a:gd name="T25" fmla="*/ 0 h 189"/>
                                <a:gd name="T26" fmla="*/ 45 w 46"/>
                                <a:gd name="T27" fmla="*/ 0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45" y="0"/>
                                  </a:moveTo>
                                  <a:lnTo>
                                    <a:pt x="45" y="0"/>
                                  </a:lnTo>
                                  <a:cubicBezTo>
                                    <a:pt x="35" y="20"/>
                                    <a:pt x="28" y="35"/>
                                    <a:pt x="25" y="44"/>
                                  </a:cubicBezTo>
                                  <a:cubicBezTo>
                                    <a:pt x="21" y="59"/>
                                    <a:pt x="18" y="75"/>
                                    <a:pt x="18" y="94"/>
                                  </a:cubicBezTo>
                                  <a:cubicBezTo>
                                    <a:pt x="18" y="113"/>
                                    <a:pt x="21" y="131"/>
                                    <a:pt x="26" y="147"/>
                                  </a:cubicBezTo>
                                  <a:cubicBezTo>
                                    <a:pt x="30" y="156"/>
                                    <a:pt x="36" y="170"/>
                                    <a:pt x="46" y="189"/>
                                  </a:cubicBezTo>
                                  <a:lnTo>
                                    <a:pt x="34" y="189"/>
                                  </a:lnTo>
                                  <a:cubicBezTo>
                                    <a:pt x="24" y="174"/>
                                    <a:pt x="18" y="164"/>
                                    <a:pt x="16" y="160"/>
                                  </a:cubicBezTo>
                                  <a:cubicBezTo>
                                    <a:pt x="14" y="156"/>
                                    <a:pt x="11" y="150"/>
                                    <a:pt x="8" y="143"/>
                                  </a:cubicBezTo>
                                  <a:cubicBezTo>
                                    <a:pt x="5" y="133"/>
                                    <a:pt x="2" y="123"/>
                                    <a:pt x="1" y="112"/>
                                  </a:cubicBezTo>
                                  <a:cubicBezTo>
                                    <a:pt x="0" y="106"/>
                                    <a:pt x="0" y="101"/>
                                    <a:pt x="0" y="95"/>
                                  </a:cubicBezTo>
                                  <a:cubicBezTo>
                                    <a:pt x="0" y="76"/>
                                    <a:pt x="3" y="59"/>
                                    <a:pt x="9" y="43"/>
                                  </a:cubicBezTo>
                                  <a:cubicBezTo>
                                    <a:pt x="13" y="34"/>
                                    <a:pt x="21" y="19"/>
                                    <a:pt x="33" y="0"/>
                                  </a:cubicBezTo>
                                  <a:lnTo>
                                    <a:pt x="45"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09" name="Freeform 1168"/>
                          <wps:cNvSpPr>
                            <a:spLocks/>
                          </wps:cNvSpPr>
                          <wps:spPr bwMode="auto">
                            <a:xfrm>
                              <a:off x="6386" y="3951"/>
                              <a:ext cx="77" cy="112"/>
                            </a:xfrm>
                            <a:custGeom>
                              <a:avLst/>
                              <a:gdLst>
                                <a:gd name="T0" fmla="*/ 0 w 97"/>
                                <a:gd name="T1" fmla="*/ 141 h 141"/>
                                <a:gd name="T2" fmla="*/ 0 w 97"/>
                                <a:gd name="T3" fmla="*/ 141 h 141"/>
                                <a:gd name="T4" fmla="*/ 7 w 97"/>
                                <a:gd name="T5" fmla="*/ 110 h 141"/>
                                <a:gd name="T6" fmla="*/ 33 w 97"/>
                                <a:gd name="T7" fmla="*/ 85 h 141"/>
                                <a:gd name="T8" fmla="*/ 52 w 97"/>
                                <a:gd name="T9" fmla="*/ 74 h 141"/>
                                <a:gd name="T10" fmla="*/ 70 w 97"/>
                                <a:gd name="T11" fmla="*/ 61 h 141"/>
                                <a:gd name="T12" fmla="*/ 78 w 97"/>
                                <a:gd name="T13" fmla="*/ 43 h 141"/>
                                <a:gd name="T14" fmla="*/ 70 w 97"/>
                                <a:gd name="T15" fmla="*/ 23 h 141"/>
                                <a:gd name="T16" fmla="*/ 50 w 97"/>
                                <a:gd name="T17" fmla="*/ 16 h 141"/>
                                <a:gd name="T18" fmla="*/ 25 w 97"/>
                                <a:gd name="T19" fmla="*/ 30 h 141"/>
                                <a:gd name="T20" fmla="*/ 21 w 97"/>
                                <a:gd name="T21" fmla="*/ 50 h 141"/>
                                <a:gd name="T22" fmla="*/ 3 w 97"/>
                                <a:gd name="T23" fmla="*/ 50 h 141"/>
                                <a:gd name="T24" fmla="*/ 10 w 97"/>
                                <a:gd name="T25" fmla="*/ 20 h 141"/>
                                <a:gd name="T26" fmla="*/ 51 w 97"/>
                                <a:gd name="T27" fmla="*/ 0 h 141"/>
                                <a:gd name="T28" fmla="*/ 86 w 97"/>
                                <a:gd name="T29" fmla="*/ 13 h 141"/>
                                <a:gd name="T30" fmla="*/ 97 w 97"/>
                                <a:gd name="T31" fmla="*/ 42 h 141"/>
                                <a:gd name="T32" fmla="*/ 85 w 97"/>
                                <a:gd name="T33" fmla="*/ 71 h 141"/>
                                <a:gd name="T34" fmla="*/ 61 w 97"/>
                                <a:gd name="T35" fmla="*/ 88 h 141"/>
                                <a:gd name="T36" fmla="*/ 47 w 97"/>
                                <a:gd name="T37" fmla="*/ 95 h 141"/>
                                <a:gd name="T38" fmla="*/ 32 w 97"/>
                                <a:gd name="T39" fmla="*/ 106 h 141"/>
                                <a:gd name="T40" fmla="*/ 19 w 97"/>
                                <a:gd name="T41" fmla="*/ 125 h 141"/>
                                <a:gd name="T42" fmla="*/ 97 w 97"/>
                                <a:gd name="T43" fmla="*/ 125 h 141"/>
                                <a:gd name="T44" fmla="*/ 97 w 97"/>
                                <a:gd name="T45" fmla="*/ 141 h 141"/>
                                <a:gd name="T46" fmla="*/ 0 w 97"/>
                                <a:gd name="T47"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7" h="141">
                                  <a:moveTo>
                                    <a:pt x="0" y="141"/>
                                  </a:moveTo>
                                  <a:lnTo>
                                    <a:pt x="0" y="141"/>
                                  </a:lnTo>
                                  <a:cubicBezTo>
                                    <a:pt x="0" y="129"/>
                                    <a:pt x="3" y="119"/>
                                    <a:pt x="7" y="110"/>
                                  </a:cubicBezTo>
                                  <a:cubicBezTo>
                                    <a:pt x="12" y="101"/>
                                    <a:pt x="20" y="92"/>
                                    <a:pt x="33" y="85"/>
                                  </a:cubicBezTo>
                                  <a:lnTo>
                                    <a:pt x="52" y="74"/>
                                  </a:lnTo>
                                  <a:cubicBezTo>
                                    <a:pt x="60" y="69"/>
                                    <a:pt x="66" y="65"/>
                                    <a:pt x="70" y="61"/>
                                  </a:cubicBezTo>
                                  <a:cubicBezTo>
                                    <a:pt x="75" y="56"/>
                                    <a:pt x="78" y="50"/>
                                    <a:pt x="78" y="43"/>
                                  </a:cubicBezTo>
                                  <a:cubicBezTo>
                                    <a:pt x="78" y="34"/>
                                    <a:pt x="75" y="28"/>
                                    <a:pt x="70" y="23"/>
                                  </a:cubicBezTo>
                                  <a:cubicBezTo>
                                    <a:pt x="65" y="18"/>
                                    <a:pt x="59" y="16"/>
                                    <a:pt x="50" y="16"/>
                                  </a:cubicBezTo>
                                  <a:cubicBezTo>
                                    <a:pt x="38" y="16"/>
                                    <a:pt x="30" y="20"/>
                                    <a:pt x="25" y="30"/>
                                  </a:cubicBezTo>
                                  <a:cubicBezTo>
                                    <a:pt x="23" y="35"/>
                                    <a:pt x="21" y="41"/>
                                    <a:pt x="21" y="50"/>
                                  </a:cubicBezTo>
                                  <a:lnTo>
                                    <a:pt x="3" y="50"/>
                                  </a:lnTo>
                                  <a:cubicBezTo>
                                    <a:pt x="3" y="38"/>
                                    <a:pt x="6" y="28"/>
                                    <a:pt x="10" y="20"/>
                                  </a:cubicBezTo>
                                  <a:cubicBezTo>
                                    <a:pt x="18" y="6"/>
                                    <a:pt x="31" y="0"/>
                                    <a:pt x="51" y="0"/>
                                  </a:cubicBezTo>
                                  <a:cubicBezTo>
                                    <a:pt x="67" y="0"/>
                                    <a:pt x="79" y="4"/>
                                    <a:pt x="86" y="13"/>
                                  </a:cubicBezTo>
                                  <a:cubicBezTo>
                                    <a:pt x="93" y="21"/>
                                    <a:pt x="97" y="31"/>
                                    <a:pt x="97" y="42"/>
                                  </a:cubicBezTo>
                                  <a:cubicBezTo>
                                    <a:pt x="97" y="53"/>
                                    <a:pt x="93" y="63"/>
                                    <a:pt x="85" y="71"/>
                                  </a:cubicBezTo>
                                  <a:cubicBezTo>
                                    <a:pt x="81" y="76"/>
                                    <a:pt x="72" y="81"/>
                                    <a:pt x="61" y="88"/>
                                  </a:cubicBezTo>
                                  <a:lnTo>
                                    <a:pt x="47" y="95"/>
                                  </a:lnTo>
                                  <a:cubicBezTo>
                                    <a:pt x="41" y="99"/>
                                    <a:pt x="36" y="102"/>
                                    <a:pt x="32" y="106"/>
                                  </a:cubicBezTo>
                                  <a:cubicBezTo>
                                    <a:pt x="25" y="111"/>
                                    <a:pt x="21" y="118"/>
                                    <a:pt x="19" y="125"/>
                                  </a:cubicBezTo>
                                  <a:lnTo>
                                    <a:pt x="97" y="125"/>
                                  </a:lnTo>
                                  <a:lnTo>
                                    <a:pt x="97" y="141"/>
                                  </a:lnTo>
                                  <a:lnTo>
                                    <a:pt x="0" y="1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10" name="Freeform 1169"/>
                          <wps:cNvSpPr>
                            <a:spLocks/>
                          </wps:cNvSpPr>
                          <wps:spPr bwMode="auto">
                            <a:xfrm>
                              <a:off x="6484" y="4046"/>
                              <a:ext cx="16" cy="17"/>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11" name="Freeform 1170"/>
                          <wps:cNvSpPr>
                            <a:spLocks/>
                          </wps:cNvSpPr>
                          <wps:spPr bwMode="auto">
                            <a:xfrm>
                              <a:off x="6521" y="3953"/>
                              <a:ext cx="78" cy="110"/>
                            </a:xfrm>
                            <a:custGeom>
                              <a:avLst/>
                              <a:gdLst>
                                <a:gd name="T0" fmla="*/ 98 w 98"/>
                                <a:gd name="T1" fmla="*/ 0 h 139"/>
                                <a:gd name="T2" fmla="*/ 98 w 98"/>
                                <a:gd name="T3" fmla="*/ 0 h 139"/>
                                <a:gd name="T4" fmla="*/ 98 w 98"/>
                                <a:gd name="T5" fmla="*/ 16 h 139"/>
                                <a:gd name="T6" fmla="*/ 80 w 98"/>
                                <a:gd name="T7" fmla="*/ 39 h 139"/>
                                <a:gd name="T8" fmla="*/ 60 w 98"/>
                                <a:gd name="T9" fmla="*/ 74 h 139"/>
                                <a:gd name="T10" fmla="*/ 47 w 98"/>
                                <a:gd name="T11" fmla="*/ 108 h 139"/>
                                <a:gd name="T12" fmla="*/ 40 w 98"/>
                                <a:gd name="T13" fmla="*/ 139 h 139"/>
                                <a:gd name="T14" fmla="*/ 20 w 98"/>
                                <a:gd name="T15" fmla="*/ 139 h 139"/>
                                <a:gd name="T16" fmla="*/ 50 w 98"/>
                                <a:gd name="T17" fmla="*/ 59 h 139"/>
                                <a:gd name="T18" fmla="*/ 78 w 98"/>
                                <a:gd name="T19" fmla="*/ 18 h 139"/>
                                <a:gd name="T20" fmla="*/ 0 w 98"/>
                                <a:gd name="T21" fmla="*/ 18 h 139"/>
                                <a:gd name="T22" fmla="*/ 0 w 98"/>
                                <a:gd name="T23" fmla="*/ 0 h 139"/>
                                <a:gd name="T24" fmla="*/ 98 w 98"/>
                                <a:gd name="T25"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98" h="139">
                                  <a:moveTo>
                                    <a:pt x="98" y="0"/>
                                  </a:moveTo>
                                  <a:lnTo>
                                    <a:pt x="98" y="0"/>
                                  </a:lnTo>
                                  <a:lnTo>
                                    <a:pt x="98" y="16"/>
                                  </a:lnTo>
                                  <a:cubicBezTo>
                                    <a:pt x="94" y="20"/>
                                    <a:pt x="88" y="28"/>
                                    <a:pt x="80" y="39"/>
                                  </a:cubicBezTo>
                                  <a:cubicBezTo>
                                    <a:pt x="72" y="50"/>
                                    <a:pt x="66" y="62"/>
                                    <a:pt x="60" y="74"/>
                                  </a:cubicBezTo>
                                  <a:cubicBezTo>
                                    <a:pt x="54" y="87"/>
                                    <a:pt x="50" y="98"/>
                                    <a:pt x="47" y="108"/>
                                  </a:cubicBezTo>
                                  <a:cubicBezTo>
                                    <a:pt x="45" y="114"/>
                                    <a:pt x="43" y="125"/>
                                    <a:pt x="40" y="139"/>
                                  </a:cubicBezTo>
                                  <a:lnTo>
                                    <a:pt x="20" y="139"/>
                                  </a:lnTo>
                                  <a:cubicBezTo>
                                    <a:pt x="24" y="112"/>
                                    <a:pt x="34" y="86"/>
                                    <a:pt x="50" y="59"/>
                                  </a:cubicBezTo>
                                  <a:cubicBezTo>
                                    <a:pt x="59" y="43"/>
                                    <a:pt x="68" y="30"/>
                                    <a:pt x="78" y="18"/>
                                  </a:cubicBezTo>
                                  <a:lnTo>
                                    <a:pt x="0" y="18"/>
                                  </a:lnTo>
                                  <a:lnTo>
                                    <a:pt x="0" y="0"/>
                                  </a:lnTo>
                                  <a:lnTo>
                                    <a:pt x="9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12" name="Freeform 1171"/>
                          <wps:cNvSpPr>
                            <a:spLocks/>
                          </wps:cNvSpPr>
                          <wps:spPr bwMode="auto">
                            <a:xfrm>
                              <a:off x="6611" y="3953"/>
                              <a:ext cx="78" cy="110"/>
                            </a:xfrm>
                            <a:custGeom>
                              <a:avLst/>
                              <a:gdLst>
                                <a:gd name="T0" fmla="*/ 98 w 98"/>
                                <a:gd name="T1" fmla="*/ 0 h 139"/>
                                <a:gd name="T2" fmla="*/ 98 w 98"/>
                                <a:gd name="T3" fmla="*/ 0 h 139"/>
                                <a:gd name="T4" fmla="*/ 98 w 98"/>
                                <a:gd name="T5" fmla="*/ 16 h 139"/>
                                <a:gd name="T6" fmla="*/ 80 w 98"/>
                                <a:gd name="T7" fmla="*/ 39 h 139"/>
                                <a:gd name="T8" fmla="*/ 60 w 98"/>
                                <a:gd name="T9" fmla="*/ 74 h 139"/>
                                <a:gd name="T10" fmla="*/ 47 w 98"/>
                                <a:gd name="T11" fmla="*/ 108 h 139"/>
                                <a:gd name="T12" fmla="*/ 39 w 98"/>
                                <a:gd name="T13" fmla="*/ 139 h 139"/>
                                <a:gd name="T14" fmla="*/ 20 w 98"/>
                                <a:gd name="T15" fmla="*/ 139 h 139"/>
                                <a:gd name="T16" fmla="*/ 49 w 98"/>
                                <a:gd name="T17" fmla="*/ 59 h 139"/>
                                <a:gd name="T18" fmla="*/ 78 w 98"/>
                                <a:gd name="T19" fmla="*/ 18 h 139"/>
                                <a:gd name="T20" fmla="*/ 0 w 98"/>
                                <a:gd name="T21" fmla="*/ 18 h 139"/>
                                <a:gd name="T22" fmla="*/ 0 w 98"/>
                                <a:gd name="T23" fmla="*/ 0 h 139"/>
                                <a:gd name="T24" fmla="*/ 98 w 98"/>
                                <a:gd name="T25"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98" h="139">
                                  <a:moveTo>
                                    <a:pt x="98" y="0"/>
                                  </a:moveTo>
                                  <a:lnTo>
                                    <a:pt x="98" y="0"/>
                                  </a:lnTo>
                                  <a:lnTo>
                                    <a:pt x="98" y="16"/>
                                  </a:lnTo>
                                  <a:cubicBezTo>
                                    <a:pt x="93" y="20"/>
                                    <a:pt x="87" y="28"/>
                                    <a:pt x="80" y="39"/>
                                  </a:cubicBezTo>
                                  <a:cubicBezTo>
                                    <a:pt x="72" y="50"/>
                                    <a:pt x="66" y="62"/>
                                    <a:pt x="60" y="74"/>
                                  </a:cubicBezTo>
                                  <a:cubicBezTo>
                                    <a:pt x="54" y="87"/>
                                    <a:pt x="50" y="98"/>
                                    <a:pt x="47" y="108"/>
                                  </a:cubicBezTo>
                                  <a:cubicBezTo>
                                    <a:pt x="45" y="114"/>
                                    <a:pt x="42" y="125"/>
                                    <a:pt x="39" y="139"/>
                                  </a:cubicBezTo>
                                  <a:lnTo>
                                    <a:pt x="20" y="139"/>
                                  </a:lnTo>
                                  <a:cubicBezTo>
                                    <a:pt x="24" y="112"/>
                                    <a:pt x="34" y="86"/>
                                    <a:pt x="49" y="59"/>
                                  </a:cubicBezTo>
                                  <a:cubicBezTo>
                                    <a:pt x="58" y="43"/>
                                    <a:pt x="68" y="30"/>
                                    <a:pt x="78" y="18"/>
                                  </a:cubicBezTo>
                                  <a:lnTo>
                                    <a:pt x="0" y="18"/>
                                  </a:lnTo>
                                  <a:lnTo>
                                    <a:pt x="0" y="0"/>
                                  </a:lnTo>
                                  <a:lnTo>
                                    <a:pt x="9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13" name="Freeform 1172"/>
                          <wps:cNvSpPr>
                            <a:spLocks/>
                          </wps:cNvSpPr>
                          <wps:spPr bwMode="auto">
                            <a:xfrm>
                              <a:off x="6708" y="4046"/>
                              <a:ext cx="16" cy="41"/>
                            </a:xfrm>
                            <a:custGeom>
                              <a:avLst/>
                              <a:gdLst>
                                <a:gd name="T0" fmla="*/ 0 w 21"/>
                                <a:gd name="T1" fmla="*/ 42 h 51"/>
                                <a:gd name="T2" fmla="*/ 0 w 21"/>
                                <a:gd name="T3" fmla="*/ 42 h 51"/>
                                <a:gd name="T4" fmla="*/ 9 w 21"/>
                                <a:gd name="T5" fmla="*/ 32 h 51"/>
                                <a:gd name="T6" fmla="*/ 11 w 21"/>
                                <a:gd name="T7" fmla="*/ 24 h 51"/>
                                <a:gd name="T8" fmla="*/ 11 w 21"/>
                                <a:gd name="T9" fmla="*/ 23 h 51"/>
                                <a:gd name="T10" fmla="*/ 11 w 21"/>
                                <a:gd name="T11" fmla="*/ 21 h 51"/>
                                <a:gd name="T12" fmla="*/ 0 w 21"/>
                                <a:gd name="T13" fmla="*/ 21 h 51"/>
                                <a:gd name="T14" fmla="*/ 0 w 21"/>
                                <a:gd name="T15" fmla="*/ 0 h 51"/>
                                <a:gd name="T16" fmla="*/ 21 w 21"/>
                                <a:gd name="T17" fmla="*/ 0 h 51"/>
                                <a:gd name="T18" fmla="*/ 21 w 21"/>
                                <a:gd name="T19" fmla="*/ 20 h 51"/>
                                <a:gd name="T20" fmla="*/ 16 w 21"/>
                                <a:gd name="T21" fmla="*/ 40 h 51"/>
                                <a:gd name="T22" fmla="*/ 0 w 21"/>
                                <a:gd name="T23" fmla="*/ 51 h 51"/>
                                <a:gd name="T24" fmla="*/ 0 w 21"/>
                                <a:gd name="T25" fmla="*/ 42 h 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1" h="51">
                                  <a:moveTo>
                                    <a:pt x="0" y="42"/>
                                  </a:moveTo>
                                  <a:lnTo>
                                    <a:pt x="0" y="42"/>
                                  </a:lnTo>
                                  <a:cubicBezTo>
                                    <a:pt x="4" y="41"/>
                                    <a:pt x="8" y="38"/>
                                    <a:pt x="9" y="32"/>
                                  </a:cubicBezTo>
                                  <a:cubicBezTo>
                                    <a:pt x="10" y="29"/>
                                    <a:pt x="11" y="27"/>
                                    <a:pt x="11" y="24"/>
                                  </a:cubicBezTo>
                                  <a:cubicBezTo>
                                    <a:pt x="11" y="23"/>
                                    <a:pt x="11" y="23"/>
                                    <a:pt x="11" y="23"/>
                                  </a:cubicBezTo>
                                  <a:cubicBezTo>
                                    <a:pt x="11" y="22"/>
                                    <a:pt x="11" y="22"/>
                                    <a:pt x="11" y="21"/>
                                  </a:cubicBezTo>
                                  <a:lnTo>
                                    <a:pt x="0" y="21"/>
                                  </a:lnTo>
                                  <a:lnTo>
                                    <a:pt x="0" y="0"/>
                                  </a:lnTo>
                                  <a:lnTo>
                                    <a:pt x="21" y="0"/>
                                  </a:lnTo>
                                  <a:lnTo>
                                    <a:pt x="21" y="20"/>
                                  </a:lnTo>
                                  <a:cubicBezTo>
                                    <a:pt x="21" y="28"/>
                                    <a:pt x="19" y="34"/>
                                    <a:pt x="16" y="40"/>
                                  </a:cubicBezTo>
                                  <a:cubicBezTo>
                                    <a:pt x="13" y="46"/>
                                    <a:pt x="8" y="50"/>
                                    <a:pt x="0" y="51"/>
                                  </a:cubicBezTo>
                                  <a:lnTo>
                                    <a:pt x="0" y="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14" name="Freeform 1173"/>
                          <wps:cNvSpPr>
                            <a:spLocks noEditPoints="1"/>
                          </wps:cNvSpPr>
                          <wps:spPr bwMode="auto">
                            <a:xfrm>
                              <a:off x="6788" y="3951"/>
                              <a:ext cx="79" cy="112"/>
                            </a:xfrm>
                            <a:custGeom>
                              <a:avLst/>
                              <a:gdLst>
                                <a:gd name="T0" fmla="*/ 62 w 100"/>
                                <a:gd name="T1" fmla="*/ 91 h 141"/>
                                <a:gd name="T2" fmla="*/ 62 w 100"/>
                                <a:gd name="T3" fmla="*/ 91 h 141"/>
                                <a:gd name="T4" fmla="*/ 62 w 100"/>
                                <a:gd name="T5" fmla="*/ 27 h 141"/>
                                <a:gd name="T6" fmla="*/ 16 w 100"/>
                                <a:gd name="T7" fmla="*/ 91 h 141"/>
                                <a:gd name="T8" fmla="*/ 62 w 100"/>
                                <a:gd name="T9" fmla="*/ 91 h 141"/>
                                <a:gd name="T10" fmla="*/ 62 w 100"/>
                                <a:gd name="T11" fmla="*/ 141 h 141"/>
                                <a:gd name="T12" fmla="*/ 62 w 100"/>
                                <a:gd name="T13" fmla="*/ 141 h 141"/>
                                <a:gd name="T14" fmla="*/ 62 w 100"/>
                                <a:gd name="T15" fmla="*/ 107 h 141"/>
                                <a:gd name="T16" fmla="*/ 0 w 100"/>
                                <a:gd name="T17" fmla="*/ 107 h 141"/>
                                <a:gd name="T18" fmla="*/ 0 w 100"/>
                                <a:gd name="T19" fmla="*/ 89 h 141"/>
                                <a:gd name="T20" fmla="*/ 65 w 100"/>
                                <a:gd name="T21" fmla="*/ 0 h 141"/>
                                <a:gd name="T22" fmla="*/ 80 w 100"/>
                                <a:gd name="T23" fmla="*/ 0 h 141"/>
                                <a:gd name="T24" fmla="*/ 80 w 100"/>
                                <a:gd name="T25" fmla="*/ 91 h 141"/>
                                <a:gd name="T26" fmla="*/ 100 w 100"/>
                                <a:gd name="T27" fmla="*/ 91 h 141"/>
                                <a:gd name="T28" fmla="*/ 100 w 100"/>
                                <a:gd name="T29" fmla="*/ 107 h 141"/>
                                <a:gd name="T30" fmla="*/ 80 w 100"/>
                                <a:gd name="T31" fmla="*/ 107 h 141"/>
                                <a:gd name="T32" fmla="*/ 80 w 100"/>
                                <a:gd name="T33" fmla="*/ 141 h 141"/>
                                <a:gd name="T34" fmla="*/ 62 w 100"/>
                                <a:gd name="T35"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00" h="141">
                                  <a:moveTo>
                                    <a:pt x="62" y="91"/>
                                  </a:moveTo>
                                  <a:lnTo>
                                    <a:pt x="62" y="91"/>
                                  </a:lnTo>
                                  <a:lnTo>
                                    <a:pt x="62" y="27"/>
                                  </a:lnTo>
                                  <a:lnTo>
                                    <a:pt x="16" y="91"/>
                                  </a:lnTo>
                                  <a:lnTo>
                                    <a:pt x="62" y="91"/>
                                  </a:lnTo>
                                  <a:close/>
                                  <a:moveTo>
                                    <a:pt x="62" y="141"/>
                                  </a:moveTo>
                                  <a:lnTo>
                                    <a:pt x="62" y="141"/>
                                  </a:lnTo>
                                  <a:lnTo>
                                    <a:pt x="62" y="107"/>
                                  </a:lnTo>
                                  <a:lnTo>
                                    <a:pt x="0" y="107"/>
                                  </a:lnTo>
                                  <a:lnTo>
                                    <a:pt x="0" y="89"/>
                                  </a:lnTo>
                                  <a:lnTo>
                                    <a:pt x="65" y="0"/>
                                  </a:lnTo>
                                  <a:lnTo>
                                    <a:pt x="80" y="0"/>
                                  </a:lnTo>
                                  <a:lnTo>
                                    <a:pt x="80" y="91"/>
                                  </a:lnTo>
                                  <a:lnTo>
                                    <a:pt x="100" y="91"/>
                                  </a:lnTo>
                                  <a:lnTo>
                                    <a:pt x="100" y="107"/>
                                  </a:lnTo>
                                  <a:lnTo>
                                    <a:pt x="80" y="107"/>
                                  </a:lnTo>
                                  <a:lnTo>
                                    <a:pt x="80" y="141"/>
                                  </a:lnTo>
                                  <a:lnTo>
                                    <a:pt x="62" y="1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15" name="Freeform 1174"/>
                          <wps:cNvSpPr>
                            <a:spLocks/>
                          </wps:cNvSpPr>
                          <wps:spPr bwMode="auto">
                            <a:xfrm>
                              <a:off x="6887" y="4046"/>
                              <a:ext cx="17" cy="17"/>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16" name="Freeform 1175"/>
                          <wps:cNvSpPr>
                            <a:spLocks noEditPoints="1"/>
                          </wps:cNvSpPr>
                          <wps:spPr bwMode="auto">
                            <a:xfrm>
                              <a:off x="6922" y="3951"/>
                              <a:ext cx="80" cy="112"/>
                            </a:xfrm>
                            <a:custGeom>
                              <a:avLst/>
                              <a:gdLst>
                                <a:gd name="T0" fmla="*/ 62 w 101"/>
                                <a:gd name="T1" fmla="*/ 91 h 141"/>
                                <a:gd name="T2" fmla="*/ 62 w 101"/>
                                <a:gd name="T3" fmla="*/ 91 h 141"/>
                                <a:gd name="T4" fmla="*/ 62 w 101"/>
                                <a:gd name="T5" fmla="*/ 27 h 141"/>
                                <a:gd name="T6" fmla="*/ 16 w 101"/>
                                <a:gd name="T7" fmla="*/ 91 h 141"/>
                                <a:gd name="T8" fmla="*/ 62 w 101"/>
                                <a:gd name="T9" fmla="*/ 91 h 141"/>
                                <a:gd name="T10" fmla="*/ 62 w 101"/>
                                <a:gd name="T11" fmla="*/ 141 h 141"/>
                                <a:gd name="T12" fmla="*/ 62 w 101"/>
                                <a:gd name="T13" fmla="*/ 141 h 141"/>
                                <a:gd name="T14" fmla="*/ 62 w 101"/>
                                <a:gd name="T15" fmla="*/ 107 h 141"/>
                                <a:gd name="T16" fmla="*/ 0 w 101"/>
                                <a:gd name="T17" fmla="*/ 107 h 141"/>
                                <a:gd name="T18" fmla="*/ 0 w 101"/>
                                <a:gd name="T19" fmla="*/ 89 h 141"/>
                                <a:gd name="T20" fmla="*/ 65 w 101"/>
                                <a:gd name="T21" fmla="*/ 0 h 141"/>
                                <a:gd name="T22" fmla="*/ 80 w 101"/>
                                <a:gd name="T23" fmla="*/ 0 h 141"/>
                                <a:gd name="T24" fmla="*/ 80 w 101"/>
                                <a:gd name="T25" fmla="*/ 91 h 141"/>
                                <a:gd name="T26" fmla="*/ 101 w 101"/>
                                <a:gd name="T27" fmla="*/ 91 h 141"/>
                                <a:gd name="T28" fmla="*/ 101 w 101"/>
                                <a:gd name="T29" fmla="*/ 107 h 141"/>
                                <a:gd name="T30" fmla="*/ 80 w 101"/>
                                <a:gd name="T31" fmla="*/ 107 h 141"/>
                                <a:gd name="T32" fmla="*/ 80 w 101"/>
                                <a:gd name="T33" fmla="*/ 141 h 141"/>
                                <a:gd name="T34" fmla="*/ 62 w 101"/>
                                <a:gd name="T35"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01" h="141">
                                  <a:moveTo>
                                    <a:pt x="62" y="91"/>
                                  </a:moveTo>
                                  <a:lnTo>
                                    <a:pt x="62" y="91"/>
                                  </a:lnTo>
                                  <a:lnTo>
                                    <a:pt x="62" y="27"/>
                                  </a:lnTo>
                                  <a:lnTo>
                                    <a:pt x="16" y="91"/>
                                  </a:lnTo>
                                  <a:lnTo>
                                    <a:pt x="62" y="91"/>
                                  </a:lnTo>
                                  <a:close/>
                                  <a:moveTo>
                                    <a:pt x="62" y="141"/>
                                  </a:moveTo>
                                  <a:lnTo>
                                    <a:pt x="62" y="141"/>
                                  </a:lnTo>
                                  <a:lnTo>
                                    <a:pt x="62" y="107"/>
                                  </a:lnTo>
                                  <a:lnTo>
                                    <a:pt x="0" y="107"/>
                                  </a:lnTo>
                                  <a:lnTo>
                                    <a:pt x="0" y="89"/>
                                  </a:lnTo>
                                  <a:lnTo>
                                    <a:pt x="65" y="0"/>
                                  </a:lnTo>
                                  <a:lnTo>
                                    <a:pt x="80" y="0"/>
                                  </a:lnTo>
                                  <a:lnTo>
                                    <a:pt x="80" y="91"/>
                                  </a:lnTo>
                                  <a:lnTo>
                                    <a:pt x="101" y="91"/>
                                  </a:lnTo>
                                  <a:lnTo>
                                    <a:pt x="101" y="107"/>
                                  </a:lnTo>
                                  <a:lnTo>
                                    <a:pt x="80" y="107"/>
                                  </a:lnTo>
                                  <a:lnTo>
                                    <a:pt x="80" y="141"/>
                                  </a:lnTo>
                                  <a:lnTo>
                                    <a:pt x="62" y="1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17" name="Freeform 1176"/>
                          <wps:cNvSpPr>
                            <a:spLocks/>
                          </wps:cNvSpPr>
                          <wps:spPr bwMode="auto">
                            <a:xfrm>
                              <a:off x="7013" y="3953"/>
                              <a:ext cx="78" cy="113"/>
                            </a:xfrm>
                            <a:custGeom>
                              <a:avLst/>
                              <a:gdLst>
                                <a:gd name="T0" fmla="*/ 19 w 98"/>
                                <a:gd name="T1" fmla="*/ 103 h 143"/>
                                <a:gd name="T2" fmla="*/ 19 w 98"/>
                                <a:gd name="T3" fmla="*/ 103 h 143"/>
                                <a:gd name="T4" fmla="*/ 33 w 98"/>
                                <a:gd name="T5" fmla="*/ 124 h 143"/>
                                <a:gd name="T6" fmla="*/ 47 w 98"/>
                                <a:gd name="T7" fmla="*/ 127 h 143"/>
                                <a:gd name="T8" fmla="*/ 71 w 98"/>
                                <a:gd name="T9" fmla="*/ 117 h 143"/>
                                <a:gd name="T10" fmla="*/ 78 w 98"/>
                                <a:gd name="T11" fmla="*/ 95 h 143"/>
                                <a:gd name="T12" fmla="*/ 69 w 98"/>
                                <a:gd name="T13" fmla="*/ 72 h 143"/>
                                <a:gd name="T14" fmla="*/ 48 w 98"/>
                                <a:gd name="T15" fmla="*/ 64 h 143"/>
                                <a:gd name="T16" fmla="*/ 32 w 98"/>
                                <a:gd name="T17" fmla="*/ 68 h 143"/>
                                <a:gd name="T18" fmla="*/ 21 w 98"/>
                                <a:gd name="T19" fmla="*/ 77 h 143"/>
                                <a:gd name="T20" fmla="*/ 5 w 98"/>
                                <a:gd name="T21" fmla="*/ 77 h 143"/>
                                <a:gd name="T22" fmla="*/ 16 w 98"/>
                                <a:gd name="T23" fmla="*/ 0 h 143"/>
                                <a:gd name="T24" fmla="*/ 90 w 98"/>
                                <a:gd name="T25" fmla="*/ 0 h 143"/>
                                <a:gd name="T26" fmla="*/ 90 w 98"/>
                                <a:gd name="T27" fmla="*/ 18 h 143"/>
                                <a:gd name="T28" fmla="*/ 30 w 98"/>
                                <a:gd name="T29" fmla="*/ 18 h 143"/>
                                <a:gd name="T30" fmla="*/ 24 w 98"/>
                                <a:gd name="T31" fmla="*/ 57 h 143"/>
                                <a:gd name="T32" fmla="*/ 33 w 98"/>
                                <a:gd name="T33" fmla="*/ 51 h 143"/>
                                <a:gd name="T34" fmla="*/ 51 w 98"/>
                                <a:gd name="T35" fmla="*/ 48 h 143"/>
                                <a:gd name="T36" fmla="*/ 84 w 98"/>
                                <a:gd name="T37" fmla="*/ 61 h 143"/>
                                <a:gd name="T38" fmla="*/ 98 w 98"/>
                                <a:gd name="T39" fmla="*/ 92 h 143"/>
                                <a:gd name="T40" fmla="*/ 85 w 98"/>
                                <a:gd name="T41" fmla="*/ 128 h 143"/>
                                <a:gd name="T42" fmla="*/ 46 w 98"/>
                                <a:gd name="T43" fmla="*/ 143 h 143"/>
                                <a:gd name="T44" fmla="*/ 15 w 98"/>
                                <a:gd name="T45" fmla="*/ 133 h 143"/>
                                <a:gd name="T46" fmla="*/ 0 w 98"/>
                                <a:gd name="T47" fmla="*/ 103 h 143"/>
                                <a:gd name="T48" fmla="*/ 19 w 98"/>
                                <a:gd name="T49" fmla="*/ 103 h 1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8" h="143">
                                  <a:moveTo>
                                    <a:pt x="19" y="103"/>
                                  </a:moveTo>
                                  <a:lnTo>
                                    <a:pt x="19" y="103"/>
                                  </a:lnTo>
                                  <a:cubicBezTo>
                                    <a:pt x="20" y="113"/>
                                    <a:pt x="25" y="120"/>
                                    <a:pt x="33" y="124"/>
                                  </a:cubicBezTo>
                                  <a:cubicBezTo>
                                    <a:pt x="37" y="126"/>
                                    <a:pt x="42" y="127"/>
                                    <a:pt x="47" y="127"/>
                                  </a:cubicBezTo>
                                  <a:cubicBezTo>
                                    <a:pt x="58" y="127"/>
                                    <a:pt x="66" y="124"/>
                                    <a:pt x="71" y="117"/>
                                  </a:cubicBezTo>
                                  <a:cubicBezTo>
                                    <a:pt x="76" y="111"/>
                                    <a:pt x="78" y="103"/>
                                    <a:pt x="78" y="95"/>
                                  </a:cubicBezTo>
                                  <a:cubicBezTo>
                                    <a:pt x="78" y="85"/>
                                    <a:pt x="75" y="77"/>
                                    <a:pt x="69" y="72"/>
                                  </a:cubicBezTo>
                                  <a:cubicBezTo>
                                    <a:pt x="63" y="67"/>
                                    <a:pt x="56" y="64"/>
                                    <a:pt x="48" y="64"/>
                                  </a:cubicBezTo>
                                  <a:cubicBezTo>
                                    <a:pt x="42" y="64"/>
                                    <a:pt x="36" y="65"/>
                                    <a:pt x="32" y="68"/>
                                  </a:cubicBezTo>
                                  <a:cubicBezTo>
                                    <a:pt x="28" y="70"/>
                                    <a:pt x="24" y="73"/>
                                    <a:pt x="21" y="77"/>
                                  </a:cubicBezTo>
                                  <a:lnTo>
                                    <a:pt x="5" y="77"/>
                                  </a:lnTo>
                                  <a:lnTo>
                                    <a:pt x="16" y="0"/>
                                  </a:lnTo>
                                  <a:lnTo>
                                    <a:pt x="90" y="0"/>
                                  </a:lnTo>
                                  <a:lnTo>
                                    <a:pt x="90" y="18"/>
                                  </a:lnTo>
                                  <a:lnTo>
                                    <a:pt x="30" y="18"/>
                                  </a:lnTo>
                                  <a:lnTo>
                                    <a:pt x="24" y="57"/>
                                  </a:lnTo>
                                  <a:cubicBezTo>
                                    <a:pt x="27" y="54"/>
                                    <a:pt x="30" y="53"/>
                                    <a:pt x="33" y="51"/>
                                  </a:cubicBezTo>
                                  <a:cubicBezTo>
                                    <a:pt x="38" y="49"/>
                                    <a:pt x="44" y="48"/>
                                    <a:pt x="51" y="48"/>
                                  </a:cubicBezTo>
                                  <a:cubicBezTo>
                                    <a:pt x="64" y="48"/>
                                    <a:pt x="75" y="52"/>
                                    <a:pt x="84" y="61"/>
                                  </a:cubicBezTo>
                                  <a:cubicBezTo>
                                    <a:pt x="93" y="69"/>
                                    <a:pt x="98" y="79"/>
                                    <a:pt x="98" y="92"/>
                                  </a:cubicBezTo>
                                  <a:cubicBezTo>
                                    <a:pt x="98" y="106"/>
                                    <a:pt x="93" y="117"/>
                                    <a:pt x="85" y="128"/>
                                  </a:cubicBezTo>
                                  <a:cubicBezTo>
                                    <a:pt x="77" y="138"/>
                                    <a:pt x="64" y="143"/>
                                    <a:pt x="46" y="143"/>
                                  </a:cubicBezTo>
                                  <a:cubicBezTo>
                                    <a:pt x="34" y="143"/>
                                    <a:pt x="24" y="140"/>
                                    <a:pt x="15" y="133"/>
                                  </a:cubicBezTo>
                                  <a:cubicBezTo>
                                    <a:pt x="6" y="127"/>
                                    <a:pt x="1" y="117"/>
                                    <a:pt x="0" y="103"/>
                                  </a:cubicBezTo>
                                  <a:lnTo>
                                    <a:pt x="19" y="10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18" name="Freeform 1177"/>
                          <wps:cNvSpPr>
                            <a:spLocks/>
                          </wps:cNvSpPr>
                          <wps:spPr bwMode="auto">
                            <a:xfrm>
                              <a:off x="7102" y="3946"/>
                              <a:ext cx="37" cy="150"/>
                            </a:xfrm>
                            <a:custGeom>
                              <a:avLst/>
                              <a:gdLst>
                                <a:gd name="T0" fmla="*/ 1 w 46"/>
                                <a:gd name="T1" fmla="*/ 189 h 189"/>
                                <a:gd name="T2" fmla="*/ 1 w 46"/>
                                <a:gd name="T3" fmla="*/ 189 h 189"/>
                                <a:gd name="T4" fmla="*/ 21 w 46"/>
                                <a:gd name="T5" fmla="*/ 144 h 189"/>
                                <a:gd name="T6" fmla="*/ 28 w 46"/>
                                <a:gd name="T7" fmla="*/ 94 h 189"/>
                                <a:gd name="T8" fmla="*/ 20 w 46"/>
                                <a:gd name="T9" fmla="*/ 42 h 189"/>
                                <a:gd name="T10" fmla="*/ 0 w 46"/>
                                <a:gd name="T11" fmla="*/ 0 h 189"/>
                                <a:gd name="T12" fmla="*/ 12 w 46"/>
                                <a:gd name="T13" fmla="*/ 0 h 189"/>
                                <a:gd name="T14" fmla="*/ 31 w 46"/>
                                <a:gd name="T15" fmla="*/ 30 h 189"/>
                                <a:gd name="T16" fmla="*/ 38 w 46"/>
                                <a:gd name="T17" fmla="*/ 46 h 189"/>
                                <a:gd name="T18" fmla="*/ 44 w 46"/>
                                <a:gd name="T19" fmla="*/ 70 h 189"/>
                                <a:gd name="T20" fmla="*/ 46 w 46"/>
                                <a:gd name="T21" fmla="*/ 93 h 189"/>
                                <a:gd name="T22" fmla="*/ 37 w 46"/>
                                <a:gd name="T23" fmla="*/ 145 h 189"/>
                                <a:gd name="T24" fmla="*/ 13 w 46"/>
                                <a:gd name="T25" fmla="*/ 189 h 189"/>
                                <a:gd name="T26" fmla="*/ 1 w 46"/>
                                <a:gd name="T27" fmla="*/ 189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1" y="189"/>
                                  </a:moveTo>
                                  <a:lnTo>
                                    <a:pt x="1" y="189"/>
                                  </a:lnTo>
                                  <a:cubicBezTo>
                                    <a:pt x="11" y="168"/>
                                    <a:pt x="18" y="153"/>
                                    <a:pt x="21" y="144"/>
                                  </a:cubicBezTo>
                                  <a:cubicBezTo>
                                    <a:pt x="25" y="130"/>
                                    <a:pt x="28" y="113"/>
                                    <a:pt x="28" y="94"/>
                                  </a:cubicBezTo>
                                  <a:cubicBezTo>
                                    <a:pt x="28" y="75"/>
                                    <a:pt x="25" y="58"/>
                                    <a:pt x="20" y="42"/>
                                  </a:cubicBezTo>
                                  <a:cubicBezTo>
                                    <a:pt x="16" y="32"/>
                                    <a:pt x="10" y="18"/>
                                    <a:pt x="0" y="0"/>
                                  </a:cubicBezTo>
                                  <a:lnTo>
                                    <a:pt x="12" y="0"/>
                                  </a:lnTo>
                                  <a:cubicBezTo>
                                    <a:pt x="22" y="16"/>
                                    <a:pt x="29" y="26"/>
                                    <a:pt x="31" y="30"/>
                                  </a:cubicBezTo>
                                  <a:cubicBezTo>
                                    <a:pt x="33" y="34"/>
                                    <a:pt x="35" y="39"/>
                                    <a:pt x="38" y="46"/>
                                  </a:cubicBezTo>
                                  <a:cubicBezTo>
                                    <a:pt x="41" y="54"/>
                                    <a:pt x="43" y="62"/>
                                    <a:pt x="44" y="70"/>
                                  </a:cubicBezTo>
                                  <a:cubicBezTo>
                                    <a:pt x="46" y="78"/>
                                    <a:pt x="46" y="86"/>
                                    <a:pt x="46" y="93"/>
                                  </a:cubicBezTo>
                                  <a:cubicBezTo>
                                    <a:pt x="46" y="113"/>
                                    <a:pt x="43" y="130"/>
                                    <a:pt x="37" y="145"/>
                                  </a:cubicBezTo>
                                  <a:cubicBezTo>
                                    <a:pt x="33" y="155"/>
                                    <a:pt x="25" y="170"/>
                                    <a:pt x="13" y="189"/>
                                  </a:cubicBezTo>
                                  <a:lnTo>
                                    <a:pt x="1" y="18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19" name="Freeform 1178"/>
                          <wps:cNvSpPr>
                            <a:spLocks/>
                          </wps:cNvSpPr>
                          <wps:spPr bwMode="auto">
                            <a:xfrm>
                              <a:off x="5974" y="2069"/>
                              <a:ext cx="77" cy="112"/>
                            </a:xfrm>
                            <a:custGeom>
                              <a:avLst/>
                              <a:gdLst>
                                <a:gd name="T0" fmla="*/ 0 w 97"/>
                                <a:gd name="T1" fmla="*/ 141 h 141"/>
                                <a:gd name="T2" fmla="*/ 0 w 97"/>
                                <a:gd name="T3" fmla="*/ 141 h 141"/>
                                <a:gd name="T4" fmla="*/ 7 w 97"/>
                                <a:gd name="T5" fmla="*/ 109 h 141"/>
                                <a:gd name="T6" fmla="*/ 33 w 97"/>
                                <a:gd name="T7" fmla="*/ 85 h 141"/>
                                <a:gd name="T8" fmla="*/ 52 w 97"/>
                                <a:gd name="T9" fmla="*/ 74 h 141"/>
                                <a:gd name="T10" fmla="*/ 70 w 97"/>
                                <a:gd name="T11" fmla="*/ 61 h 141"/>
                                <a:gd name="T12" fmla="*/ 78 w 97"/>
                                <a:gd name="T13" fmla="*/ 43 h 141"/>
                                <a:gd name="T14" fmla="*/ 70 w 97"/>
                                <a:gd name="T15" fmla="*/ 23 h 141"/>
                                <a:gd name="T16" fmla="*/ 51 w 97"/>
                                <a:gd name="T17" fmla="*/ 16 h 141"/>
                                <a:gd name="T18" fmla="*/ 25 w 97"/>
                                <a:gd name="T19" fmla="*/ 30 h 141"/>
                                <a:gd name="T20" fmla="*/ 21 w 97"/>
                                <a:gd name="T21" fmla="*/ 50 h 141"/>
                                <a:gd name="T22" fmla="*/ 3 w 97"/>
                                <a:gd name="T23" fmla="*/ 50 h 141"/>
                                <a:gd name="T24" fmla="*/ 10 w 97"/>
                                <a:gd name="T25" fmla="*/ 20 h 141"/>
                                <a:gd name="T26" fmla="*/ 51 w 97"/>
                                <a:gd name="T27" fmla="*/ 0 h 141"/>
                                <a:gd name="T28" fmla="*/ 86 w 97"/>
                                <a:gd name="T29" fmla="*/ 13 h 141"/>
                                <a:gd name="T30" fmla="*/ 97 w 97"/>
                                <a:gd name="T31" fmla="*/ 42 h 141"/>
                                <a:gd name="T32" fmla="*/ 86 w 97"/>
                                <a:gd name="T33" fmla="*/ 71 h 141"/>
                                <a:gd name="T34" fmla="*/ 61 w 97"/>
                                <a:gd name="T35" fmla="*/ 88 h 141"/>
                                <a:gd name="T36" fmla="*/ 47 w 97"/>
                                <a:gd name="T37" fmla="*/ 95 h 141"/>
                                <a:gd name="T38" fmla="*/ 32 w 97"/>
                                <a:gd name="T39" fmla="*/ 105 h 141"/>
                                <a:gd name="T40" fmla="*/ 20 w 97"/>
                                <a:gd name="T41" fmla="*/ 124 h 141"/>
                                <a:gd name="T42" fmla="*/ 97 w 97"/>
                                <a:gd name="T43" fmla="*/ 124 h 141"/>
                                <a:gd name="T44" fmla="*/ 97 w 97"/>
                                <a:gd name="T45" fmla="*/ 141 h 141"/>
                                <a:gd name="T46" fmla="*/ 0 w 97"/>
                                <a:gd name="T47"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7" h="141">
                                  <a:moveTo>
                                    <a:pt x="0" y="141"/>
                                  </a:moveTo>
                                  <a:lnTo>
                                    <a:pt x="0" y="141"/>
                                  </a:lnTo>
                                  <a:cubicBezTo>
                                    <a:pt x="0" y="129"/>
                                    <a:pt x="3" y="118"/>
                                    <a:pt x="7" y="109"/>
                                  </a:cubicBezTo>
                                  <a:cubicBezTo>
                                    <a:pt x="12" y="100"/>
                                    <a:pt x="20" y="92"/>
                                    <a:pt x="33" y="85"/>
                                  </a:cubicBezTo>
                                  <a:lnTo>
                                    <a:pt x="52" y="74"/>
                                  </a:lnTo>
                                  <a:cubicBezTo>
                                    <a:pt x="60" y="69"/>
                                    <a:pt x="66" y="65"/>
                                    <a:pt x="70" y="61"/>
                                  </a:cubicBezTo>
                                  <a:cubicBezTo>
                                    <a:pt x="75" y="56"/>
                                    <a:pt x="78" y="50"/>
                                    <a:pt x="78" y="43"/>
                                  </a:cubicBezTo>
                                  <a:cubicBezTo>
                                    <a:pt x="78" y="34"/>
                                    <a:pt x="75" y="28"/>
                                    <a:pt x="70" y="23"/>
                                  </a:cubicBezTo>
                                  <a:cubicBezTo>
                                    <a:pt x="66" y="18"/>
                                    <a:pt x="59" y="16"/>
                                    <a:pt x="51" y="16"/>
                                  </a:cubicBezTo>
                                  <a:cubicBezTo>
                                    <a:pt x="39" y="16"/>
                                    <a:pt x="30" y="20"/>
                                    <a:pt x="25" y="30"/>
                                  </a:cubicBezTo>
                                  <a:cubicBezTo>
                                    <a:pt x="23" y="35"/>
                                    <a:pt x="22" y="41"/>
                                    <a:pt x="21" y="50"/>
                                  </a:cubicBezTo>
                                  <a:lnTo>
                                    <a:pt x="3" y="50"/>
                                  </a:lnTo>
                                  <a:cubicBezTo>
                                    <a:pt x="3" y="38"/>
                                    <a:pt x="6" y="28"/>
                                    <a:pt x="10" y="20"/>
                                  </a:cubicBezTo>
                                  <a:cubicBezTo>
                                    <a:pt x="18" y="6"/>
                                    <a:pt x="31" y="0"/>
                                    <a:pt x="51" y="0"/>
                                  </a:cubicBezTo>
                                  <a:cubicBezTo>
                                    <a:pt x="67" y="0"/>
                                    <a:pt x="79" y="4"/>
                                    <a:pt x="86" y="13"/>
                                  </a:cubicBezTo>
                                  <a:cubicBezTo>
                                    <a:pt x="94" y="21"/>
                                    <a:pt x="97" y="31"/>
                                    <a:pt x="97" y="42"/>
                                  </a:cubicBezTo>
                                  <a:cubicBezTo>
                                    <a:pt x="97" y="53"/>
                                    <a:pt x="93" y="63"/>
                                    <a:pt x="86" y="71"/>
                                  </a:cubicBezTo>
                                  <a:cubicBezTo>
                                    <a:pt x="81" y="75"/>
                                    <a:pt x="73" y="81"/>
                                    <a:pt x="61" y="88"/>
                                  </a:cubicBezTo>
                                  <a:lnTo>
                                    <a:pt x="47" y="95"/>
                                  </a:lnTo>
                                  <a:cubicBezTo>
                                    <a:pt x="41" y="99"/>
                                    <a:pt x="36" y="102"/>
                                    <a:pt x="32" y="105"/>
                                  </a:cubicBezTo>
                                  <a:cubicBezTo>
                                    <a:pt x="26" y="111"/>
                                    <a:pt x="21" y="118"/>
                                    <a:pt x="20" y="124"/>
                                  </a:cubicBezTo>
                                  <a:lnTo>
                                    <a:pt x="97" y="124"/>
                                  </a:lnTo>
                                  <a:lnTo>
                                    <a:pt x="97" y="141"/>
                                  </a:lnTo>
                                  <a:lnTo>
                                    <a:pt x="0" y="1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20" name="Freeform 1179"/>
                          <wps:cNvSpPr>
                            <a:spLocks/>
                          </wps:cNvSpPr>
                          <wps:spPr bwMode="auto">
                            <a:xfrm>
                              <a:off x="6072" y="2164"/>
                              <a:ext cx="16" cy="17"/>
                            </a:xfrm>
                            <a:custGeom>
                              <a:avLst/>
                              <a:gdLst>
                                <a:gd name="T0" fmla="*/ 0 w 20"/>
                                <a:gd name="T1" fmla="*/ 0 h 21"/>
                                <a:gd name="T2" fmla="*/ 0 w 20"/>
                                <a:gd name="T3" fmla="*/ 0 h 21"/>
                                <a:gd name="T4" fmla="*/ 20 w 20"/>
                                <a:gd name="T5" fmla="*/ 0 h 21"/>
                                <a:gd name="T6" fmla="*/ 20 w 20"/>
                                <a:gd name="T7" fmla="*/ 21 h 21"/>
                                <a:gd name="T8" fmla="*/ 0 w 20"/>
                                <a:gd name="T9" fmla="*/ 21 h 21"/>
                                <a:gd name="T10" fmla="*/ 0 w 20"/>
                                <a:gd name="T11" fmla="*/ 0 h 21"/>
                              </a:gdLst>
                              <a:ahLst/>
                              <a:cxnLst>
                                <a:cxn ang="0">
                                  <a:pos x="T0" y="T1"/>
                                </a:cxn>
                                <a:cxn ang="0">
                                  <a:pos x="T2" y="T3"/>
                                </a:cxn>
                                <a:cxn ang="0">
                                  <a:pos x="T4" y="T5"/>
                                </a:cxn>
                                <a:cxn ang="0">
                                  <a:pos x="T6" y="T7"/>
                                </a:cxn>
                                <a:cxn ang="0">
                                  <a:pos x="T8" y="T9"/>
                                </a:cxn>
                                <a:cxn ang="0">
                                  <a:pos x="T10" y="T11"/>
                                </a:cxn>
                              </a:cxnLst>
                              <a:rect l="0" t="0" r="r" b="b"/>
                              <a:pathLst>
                                <a:path w="20" h="21">
                                  <a:moveTo>
                                    <a:pt x="0" y="0"/>
                                  </a:moveTo>
                                  <a:lnTo>
                                    <a:pt x="0" y="0"/>
                                  </a:lnTo>
                                  <a:lnTo>
                                    <a:pt x="20" y="0"/>
                                  </a:lnTo>
                                  <a:lnTo>
                                    <a:pt x="20"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21" name="Freeform 1180"/>
                          <wps:cNvSpPr>
                            <a:spLocks/>
                          </wps:cNvSpPr>
                          <wps:spPr bwMode="auto">
                            <a:xfrm>
                              <a:off x="6118" y="2070"/>
                              <a:ext cx="42" cy="111"/>
                            </a:xfrm>
                            <a:custGeom>
                              <a:avLst/>
                              <a:gdLst>
                                <a:gd name="T0" fmla="*/ 0 w 52"/>
                                <a:gd name="T1" fmla="*/ 40 h 140"/>
                                <a:gd name="T2" fmla="*/ 0 w 52"/>
                                <a:gd name="T3" fmla="*/ 40 h 140"/>
                                <a:gd name="T4" fmla="*/ 0 w 52"/>
                                <a:gd name="T5" fmla="*/ 27 h 140"/>
                                <a:gd name="T6" fmla="*/ 27 w 52"/>
                                <a:gd name="T7" fmla="*/ 20 h 140"/>
                                <a:gd name="T8" fmla="*/ 38 w 52"/>
                                <a:gd name="T9" fmla="*/ 0 h 140"/>
                                <a:gd name="T10" fmla="*/ 52 w 52"/>
                                <a:gd name="T11" fmla="*/ 0 h 140"/>
                                <a:gd name="T12" fmla="*/ 52 w 52"/>
                                <a:gd name="T13" fmla="*/ 140 h 140"/>
                                <a:gd name="T14" fmla="*/ 33 w 52"/>
                                <a:gd name="T15" fmla="*/ 140 h 140"/>
                                <a:gd name="T16" fmla="*/ 33 w 52"/>
                                <a:gd name="T17" fmla="*/ 40 h 140"/>
                                <a:gd name="T18" fmla="*/ 0 w 52"/>
                                <a:gd name="T19" fmla="*/ 40 h 1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0">
                                  <a:moveTo>
                                    <a:pt x="0" y="40"/>
                                  </a:moveTo>
                                  <a:lnTo>
                                    <a:pt x="0" y="40"/>
                                  </a:lnTo>
                                  <a:lnTo>
                                    <a:pt x="0" y="27"/>
                                  </a:lnTo>
                                  <a:cubicBezTo>
                                    <a:pt x="13" y="25"/>
                                    <a:pt x="22" y="23"/>
                                    <a:pt x="27" y="20"/>
                                  </a:cubicBezTo>
                                  <a:cubicBezTo>
                                    <a:pt x="32" y="17"/>
                                    <a:pt x="36" y="11"/>
                                    <a:pt x="38" y="0"/>
                                  </a:cubicBezTo>
                                  <a:lnTo>
                                    <a:pt x="52" y="0"/>
                                  </a:lnTo>
                                  <a:lnTo>
                                    <a:pt x="52" y="140"/>
                                  </a:lnTo>
                                  <a:lnTo>
                                    <a:pt x="33" y="140"/>
                                  </a:lnTo>
                                  <a:lnTo>
                                    <a:pt x="33" y="40"/>
                                  </a:lnTo>
                                  <a:lnTo>
                                    <a:pt x="0" y="4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22" name="Freeform 1181"/>
                          <wps:cNvSpPr>
                            <a:spLocks/>
                          </wps:cNvSpPr>
                          <wps:spPr bwMode="auto">
                            <a:xfrm>
                              <a:off x="6196" y="2070"/>
                              <a:ext cx="41" cy="111"/>
                            </a:xfrm>
                            <a:custGeom>
                              <a:avLst/>
                              <a:gdLst>
                                <a:gd name="T0" fmla="*/ 0 w 52"/>
                                <a:gd name="T1" fmla="*/ 40 h 140"/>
                                <a:gd name="T2" fmla="*/ 0 w 52"/>
                                <a:gd name="T3" fmla="*/ 40 h 140"/>
                                <a:gd name="T4" fmla="*/ 0 w 52"/>
                                <a:gd name="T5" fmla="*/ 27 h 140"/>
                                <a:gd name="T6" fmla="*/ 27 w 52"/>
                                <a:gd name="T7" fmla="*/ 20 h 140"/>
                                <a:gd name="T8" fmla="*/ 38 w 52"/>
                                <a:gd name="T9" fmla="*/ 0 h 140"/>
                                <a:gd name="T10" fmla="*/ 52 w 52"/>
                                <a:gd name="T11" fmla="*/ 0 h 140"/>
                                <a:gd name="T12" fmla="*/ 52 w 52"/>
                                <a:gd name="T13" fmla="*/ 140 h 140"/>
                                <a:gd name="T14" fmla="*/ 33 w 52"/>
                                <a:gd name="T15" fmla="*/ 140 h 140"/>
                                <a:gd name="T16" fmla="*/ 33 w 52"/>
                                <a:gd name="T17" fmla="*/ 40 h 140"/>
                                <a:gd name="T18" fmla="*/ 0 w 52"/>
                                <a:gd name="T19" fmla="*/ 40 h 1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0">
                                  <a:moveTo>
                                    <a:pt x="0" y="40"/>
                                  </a:moveTo>
                                  <a:lnTo>
                                    <a:pt x="0" y="40"/>
                                  </a:lnTo>
                                  <a:lnTo>
                                    <a:pt x="0" y="27"/>
                                  </a:lnTo>
                                  <a:cubicBezTo>
                                    <a:pt x="13" y="25"/>
                                    <a:pt x="22" y="23"/>
                                    <a:pt x="27" y="20"/>
                                  </a:cubicBezTo>
                                  <a:cubicBezTo>
                                    <a:pt x="32" y="17"/>
                                    <a:pt x="36" y="11"/>
                                    <a:pt x="38" y="0"/>
                                  </a:cubicBezTo>
                                  <a:lnTo>
                                    <a:pt x="52" y="0"/>
                                  </a:lnTo>
                                  <a:lnTo>
                                    <a:pt x="52" y="140"/>
                                  </a:lnTo>
                                  <a:lnTo>
                                    <a:pt x="33" y="140"/>
                                  </a:lnTo>
                                  <a:lnTo>
                                    <a:pt x="33" y="40"/>
                                  </a:lnTo>
                                  <a:lnTo>
                                    <a:pt x="0" y="4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23" name="Freeform 1182"/>
                          <wps:cNvSpPr>
                            <a:spLocks/>
                          </wps:cNvSpPr>
                          <wps:spPr bwMode="auto">
                            <a:xfrm>
                              <a:off x="6326" y="2064"/>
                              <a:ext cx="37" cy="150"/>
                            </a:xfrm>
                            <a:custGeom>
                              <a:avLst/>
                              <a:gdLst>
                                <a:gd name="T0" fmla="*/ 46 w 46"/>
                                <a:gd name="T1" fmla="*/ 0 h 188"/>
                                <a:gd name="T2" fmla="*/ 46 w 46"/>
                                <a:gd name="T3" fmla="*/ 0 h 188"/>
                                <a:gd name="T4" fmla="*/ 25 w 46"/>
                                <a:gd name="T5" fmla="*/ 44 h 188"/>
                                <a:gd name="T6" fmla="*/ 18 w 46"/>
                                <a:gd name="T7" fmla="*/ 94 h 188"/>
                                <a:gd name="T8" fmla="*/ 26 w 46"/>
                                <a:gd name="T9" fmla="*/ 146 h 188"/>
                                <a:gd name="T10" fmla="*/ 46 w 46"/>
                                <a:gd name="T11" fmla="*/ 188 h 188"/>
                                <a:gd name="T12" fmla="*/ 34 w 46"/>
                                <a:gd name="T13" fmla="*/ 188 h 188"/>
                                <a:gd name="T14" fmla="*/ 16 w 46"/>
                                <a:gd name="T15" fmla="*/ 160 h 188"/>
                                <a:gd name="T16" fmla="*/ 9 w 46"/>
                                <a:gd name="T17" fmla="*/ 143 h 188"/>
                                <a:gd name="T18" fmla="*/ 1 w 46"/>
                                <a:gd name="T19" fmla="*/ 112 h 188"/>
                                <a:gd name="T20" fmla="*/ 0 w 46"/>
                                <a:gd name="T21" fmla="*/ 95 h 188"/>
                                <a:gd name="T22" fmla="*/ 9 w 46"/>
                                <a:gd name="T23" fmla="*/ 43 h 188"/>
                                <a:gd name="T24" fmla="*/ 33 w 46"/>
                                <a:gd name="T25" fmla="*/ 0 h 188"/>
                                <a:gd name="T26" fmla="*/ 46 w 46"/>
                                <a:gd name="T27" fmla="*/ 0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46" y="0"/>
                                  </a:moveTo>
                                  <a:lnTo>
                                    <a:pt x="46" y="0"/>
                                  </a:lnTo>
                                  <a:cubicBezTo>
                                    <a:pt x="35" y="20"/>
                                    <a:pt x="28" y="35"/>
                                    <a:pt x="25" y="44"/>
                                  </a:cubicBezTo>
                                  <a:cubicBezTo>
                                    <a:pt x="21" y="59"/>
                                    <a:pt x="18" y="75"/>
                                    <a:pt x="18" y="94"/>
                                  </a:cubicBezTo>
                                  <a:cubicBezTo>
                                    <a:pt x="18" y="113"/>
                                    <a:pt x="21" y="131"/>
                                    <a:pt x="26" y="146"/>
                                  </a:cubicBezTo>
                                  <a:cubicBezTo>
                                    <a:pt x="30" y="156"/>
                                    <a:pt x="36" y="170"/>
                                    <a:pt x="46" y="188"/>
                                  </a:cubicBezTo>
                                  <a:lnTo>
                                    <a:pt x="34" y="188"/>
                                  </a:lnTo>
                                  <a:cubicBezTo>
                                    <a:pt x="24" y="173"/>
                                    <a:pt x="18" y="164"/>
                                    <a:pt x="16" y="160"/>
                                  </a:cubicBezTo>
                                  <a:cubicBezTo>
                                    <a:pt x="14" y="156"/>
                                    <a:pt x="11" y="150"/>
                                    <a:pt x="9" y="143"/>
                                  </a:cubicBezTo>
                                  <a:cubicBezTo>
                                    <a:pt x="5" y="133"/>
                                    <a:pt x="2" y="123"/>
                                    <a:pt x="1" y="112"/>
                                  </a:cubicBezTo>
                                  <a:cubicBezTo>
                                    <a:pt x="0" y="106"/>
                                    <a:pt x="0" y="101"/>
                                    <a:pt x="0" y="95"/>
                                  </a:cubicBezTo>
                                  <a:cubicBezTo>
                                    <a:pt x="0" y="76"/>
                                    <a:pt x="3" y="59"/>
                                    <a:pt x="9" y="43"/>
                                  </a:cubicBezTo>
                                  <a:cubicBezTo>
                                    <a:pt x="13" y="34"/>
                                    <a:pt x="21" y="19"/>
                                    <a:pt x="33" y="0"/>
                                  </a:cubicBezTo>
                                  <a:lnTo>
                                    <a:pt x="46"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24" name="Freeform 1183"/>
                          <wps:cNvSpPr>
                            <a:spLocks noEditPoints="1"/>
                          </wps:cNvSpPr>
                          <wps:spPr bwMode="auto">
                            <a:xfrm>
                              <a:off x="6374" y="2069"/>
                              <a:ext cx="77" cy="115"/>
                            </a:xfrm>
                            <a:custGeom>
                              <a:avLst/>
                              <a:gdLst>
                                <a:gd name="T0" fmla="*/ 48 w 97"/>
                                <a:gd name="T1" fmla="*/ 0 h 145"/>
                                <a:gd name="T2" fmla="*/ 48 w 97"/>
                                <a:gd name="T3" fmla="*/ 0 h 145"/>
                                <a:gd name="T4" fmla="*/ 88 w 97"/>
                                <a:gd name="T5" fmla="*/ 23 h 145"/>
                                <a:gd name="T6" fmla="*/ 97 w 97"/>
                                <a:gd name="T7" fmla="*/ 70 h 145"/>
                                <a:gd name="T8" fmla="*/ 88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9 h 145"/>
                                <a:gd name="T24" fmla="*/ 48 w 97"/>
                                <a:gd name="T25" fmla="*/ 129 h 145"/>
                                <a:gd name="T26" fmla="*/ 70 w 97"/>
                                <a:gd name="T27" fmla="*/ 117 h 145"/>
                                <a:gd name="T28" fmla="*/ 78 w 97"/>
                                <a:gd name="T29" fmla="*/ 71 h 145"/>
                                <a:gd name="T30" fmla="*/ 72 w 97"/>
                                <a:gd name="T31" fmla="*/ 32 h 145"/>
                                <a:gd name="T32" fmla="*/ 49 w 97"/>
                                <a:gd name="T33" fmla="*/ 16 h 145"/>
                                <a:gd name="T34" fmla="*/ 26 w 97"/>
                                <a:gd name="T35" fmla="*/ 31 h 145"/>
                                <a:gd name="T36" fmla="*/ 19 w 97"/>
                                <a:gd name="T37" fmla="*/ 74 h 145"/>
                                <a:gd name="T38" fmla="*/ 23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79" y="8"/>
                                    <a:pt x="88" y="23"/>
                                  </a:cubicBezTo>
                                  <a:cubicBezTo>
                                    <a:pt x="94" y="34"/>
                                    <a:pt x="97" y="50"/>
                                    <a:pt x="97" y="70"/>
                                  </a:cubicBezTo>
                                  <a:cubicBezTo>
                                    <a:pt x="97" y="90"/>
                                    <a:pt x="94" y="106"/>
                                    <a:pt x="88" y="118"/>
                                  </a:cubicBezTo>
                                  <a:cubicBezTo>
                                    <a:pt x="80" y="136"/>
                                    <a:pt x="67" y="145"/>
                                    <a:pt x="48" y="145"/>
                                  </a:cubicBezTo>
                                  <a:cubicBezTo>
                                    <a:pt x="31" y="145"/>
                                    <a:pt x="18" y="138"/>
                                    <a:pt x="10" y="123"/>
                                  </a:cubicBezTo>
                                  <a:cubicBezTo>
                                    <a:pt x="3" y="111"/>
                                    <a:pt x="0" y="94"/>
                                    <a:pt x="0" y="73"/>
                                  </a:cubicBezTo>
                                  <a:cubicBezTo>
                                    <a:pt x="0" y="57"/>
                                    <a:pt x="2" y="44"/>
                                    <a:pt x="6" y="32"/>
                                  </a:cubicBezTo>
                                  <a:cubicBezTo>
                                    <a:pt x="14" y="11"/>
                                    <a:pt x="28" y="0"/>
                                    <a:pt x="48" y="0"/>
                                  </a:cubicBezTo>
                                  <a:lnTo>
                                    <a:pt x="48" y="0"/>
                                  </a:lnTo>
                                  <a:close/>
                                  <a:moveTo>
                                    <a:pt x="48" y="129"/>
                                  </a:moveTo>
                                  <a:lnTo>
                                    <a:pt x="48" y="129"/>
                                  </a:lnTo>
                                  <a:cubicBezTo>
                                    <a:pt x="57" y="129"/>
                                    <a:pt x="64" y="125"/>
                                    <a:pt x="70" y="117"/>
                                  </a:cubicBezTo>
                                  <a:cubicBezTo>
                                    <a:pt x="75" y="109"/>
                                    <a:pt x="78" y="93"/>
                                    <a:pt x="78" y="71"/>
                                  </a:cubicBezTo>
                                  <a:cubicBezTo>
                                    <a:pt x="78" y="55"/>
                                    <a:pt x="76" y="42"/>
                                    <a:pt x="72" y="32"/>
                                  </a:cubicBezTo>
                                  <a:cubicBezTo>
                                    <a:pt x="68" y="21"/>
                                    <a:pt x="60" y="16"/>
                                    <a:pt x="49" y="16"/>
                                  </a:cubicBezTo>
                                  <a:cubicBezTo>
                                    <a:pt x="39" y="16"/>
                                    <a:pt x="31" y="21"/>
                                    <a:pt x="26" y="31"/>
                                  </a:cubicBezTo>
                                  <a:cubicBezTo>
                                    <a:pt x="21" y="41"/>
                                    <a:pt x="19" y="55"/>
                                    <a:pt x="19" y="74"/>
                                  </a:cubicBezTo>
                                  <a:cubicBezTo>
                                    <a:pt x="19" y="89"/>
                                    <a:pt x="20" y="100"/>
                                    <a:pt x="23" y="109"/>
                                  </a:cubicBezTo>
                                  <a:cubicBezTo>
                                    <a:pt x="28" y="122"/>
                                    <a:pt x="36"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25" name="Freeform 1184"/>
                          <wps:cNvSpPr>
                            <a:spLocks/>
                          </wps:cNvSpPr>
                          <wps:spPr bwMode="auto">
                            <a:xfrm>
                              <a:off x="6472" y="2164"/>
                              <a:ext cx="16" cy="17"/>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26" name="Freeform 1185"/>
                          <wps:cNvSpPr>
                            <a:spLocks/>
                          </wps:cNvSpPr>
                          <wps:spPr bwMode="auto">
                            <a:xfrm>
                              <a:off x="6508" y="2069"/>
                              <a:ext cx="77" cy="112"/>
                            </a:xfrm>
                            <a:custGeom>
                              <a:avLst/>
                              <a:gdLst>
                                <a:gd name="T0" fmla="*/ 0 w 97"/>
                                <a:gd name="T1" fmla="*/ 141 h 141"/>
                                <a:gd name="T2" fmla="*/ 0 w 97"/>
                                <a:gd name="T3" fmla="*/ 141 h 141"/>
                                <a:gd name="T4" fmla="*/ 7 w 97"/>
                                <a:gd name="T5" fmla="*/ 109 h 141"/>
                                <a:gd name="T6" fmla="*/ 33 w 97"/>
                                <a:gd name="T7" fmla="*/ 85 h 141"/>
                                <a:gd name="T8" fmla="*/ 52 w 97"/>
                                <a:gd name="T9" fmla="*/ 74 h 141"/>
                                <a:gd name="T10" fmla="*/ 70 w 97"/>
                                <a:gd name="T11" fmla="*/ 61 h 141"/>
                                <a:gd name="T12" fmla="*/ 78 w 97"/>
                                <a:gd name="T13" fmla="*/ 43 h 141"/>
                                <a:gd name="T14" fmla="*/ 70 w 97"/>
                                <a:gd name="T15" fmla="*/ 23 h 141"/>
                                <a:gd name="T16" fmla="*/ 51 w 97"/>
                                <a:gd name="T17" fmla="*/ 16 h 141"/>
                                <a:gd name="T18" fmla="*/ 25 w 97"/>
                                <a:gd name="T19" fmla="*/ 30 h 141"/>
                                <a:gd name="T20" fmla="*/ 21 w 97"/>
                                <a:gd name="T21" fmla="*/ 50 h 141"/>
                                <a:gd name="T22" fmla="*/ 3 w 97"/>
                                <a:gd name="T23" fmla="*/ 50 h 141"/>
                                <a:gd name="T24" fmla="*/ 10 w 97"/>
                                <a:gd name="T25" fmla="*/ 20 h 141"/>
                                <a:gd name="T26" fmla="*/ 51 w 97"/>
                                <a:gd name="T27" fmla="*/ 0 h 141"/>
                                <a:gd name="T28" fmla="*/ 86 w 97"/>
                                <a:gd name="T29" fmla="*/ 13 h 141"/>
                                <a:gd name="T30" fmla="*/ 97 w 97"/>
                                <a:gd name="T31" fmla="*/ 42 h 141"/>
                                <a:gd name="T32" fmla="*/ 86 w 97"/>
                                <a:gd name="T33" fmla="*/ 71 h 141"/>
                                <a:gd name="T34" fmla="*/ 61 w 97"/>
                                <a:gd name="T35" fmla="*/ 88 h 141"/>
                                <a:gd name="T36" fmla="*/ 47 w 97"/>
                                <a:gd name="T37" fmla="*/ 95 h 141"/>
                                <a:gd name="T38" fmla="*/ 32 w 97"/>
                                <a:gd name="T39" fmla="*/ 105 h 141"/>
                                <a:gd name="T40" fmla="*/ 20 w 97"/>
                                <a:gd name="T41" fmla="*/ 124 h 141"/>
                                <a:gd name="T42" fmla="*/ 97 w 97"/>
                                <a:gd name="T43" fmla="*/ 124 h 141"/>
                                <a:gd name="T44" fmla="*/ 97 w 97"/>
                                <a:gd name="T45" fmla="*/ 141 h 141"/>
                                <a:gd name="T46" fmla="*/ 0 w 97"/>
                                <a:gd name="T47"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7" h="141">
                                  <a:moveTo>
                                    <a:pt x="0" y="141"/>
                                  </a:moveTo>
                                  <a:lnTo>
                                    <a:pt x="0" y="141"/>
                                  </a:lnTo>
                                  <a:cubicBezTo>
                                    <a:pt x="0" y="129"/>
                                    <a:pt x="3" y="118"/>
                                    <a:pt x="7" y="109"/>
                                  </a:cubicBezTo>
                                  <a:cubicBezTo>
                                    <a:pt x="12" y="100"/>
                                    <a:pt x="20" y="92"/>
                                    <a:pt x="33" y="85"/>
                                  </a:cubicBezTo>
                                  <a:lnTo>
                                    <a:pt x="52" y="74"/>
                                  </a:lnTo>
                                  <a:cubicBezTo>
                                    <a:pt x="60" y="69"/>
                                    <a:pt x="66" y="65"/>
                                    <a:pt x="70" y="61"/>
                                  </a:cubicBezTo>
                                  <a:cubicBezTo>
                                    <a:pt x="75" y="56"/>
                                    <a:pt x="78" y="50"/>
                                    <a:pt x="78" y="43"/>
                                  </a:cubicBezTo>
                                  <a:cubicBezTo>
                                    <a:pt x="78" y="34"/>
                                    <a:pt x="75" y="28"/>
                                    <a:pt x="70" y="23"/>
                                  </a:cubicBezTo>
                                  <a:cubicBezTo>
                                    <a:pt x="65" y="18"/>
                                    <a:pt x="59" y="16"/>
                                    <a:pt x="51" y="16"/>
                                  </a:cubicBezTo>
                                  <a:cubicBezTo>
                                    <a:pt x="39" y="16"/>
                                    <a:pt x="30" y="20"/>
                                    <a:pt x="25" y="30"/>
                                  </a:cubicBezTo>
                                  <a:cubicBezTo>
                                    <a:pt x="23" y="35"/>
                                    <a:pt x="22" y="41"/>
                                    <a:pt x="21" y="50"/>
                                  </a:cubicBezTo>
                                  <a:lnTo>
                                    <a:pt x="3" y="50"/>
                                  </a:lnTo>
                                  <a:cubicBezTo>
                                    <a:pt x="3" y="38"/>
                                    <a:pt x="6" y="28"/>
                                    <a:pt x="10" y="20"/>
                                  </a:cubicBezTo>
                                  <a:cubicBezTo>
                                    <a:pt x="18" y="6"/>
                                    <a:pt x="31" y="0"/>
                                    <a:pt x="51" y="0"/>
                                  </a:cubicBezTo>
                                  <a:cubicBezTo>
                                    <a:pt x="67" y="0"/>
                                    <a:pt x="79" y="4"/>
                                    <a:pt x="86" y="13"/>
                                  </a:cubicBezTo>
                                  <a:cubicBezTo>
                                    <a:pt x="94" y="21"/>
                                    <a:pt x="97" y="31"/>
                                    <a:pt x="97" y="42"/>
                                  </a:cubicBezTo>
                                  <a:cubicBezTo>
                                    <a:pt x="97" y="53"/>
                                    <a:pt x="93" y="63"/>
                                    <a:pt x="86" y="71"/>
                                  </a:cubicBezTo>
                                  <a:cubicBezTo>
                                    <a:pt x="81" y="75"/>
                                    <a:pt x="73" y="81"/>
                                    <a:pt x="61" y="88"/>
                                  </a:cubicBezTo>
                                  <a:lnTo>
                                    <a:pt x="47" y="95"/>
                                  </a:lnTo>
                                  <a:cubicBezTo>
                                    <a:pt x="41" y="99"/>
                                    <a:pt x="36" y="102"/>
                                    <a:pt x="32" y="105"/>
                                  </a:cubicBezTo>
                                  <a:cubicBezTo>
                                    <a:pt x="25" y="111"/>
                                    <a:pt x="21" y="118"/>
                                    <a:pt x="20" y="124"/>
                                  </a:cubicBezTo>
                                  <a:lnTo>
                                    <a:pt x="97" y="124"/>
                                  </a:lnTo>
                                  <a:lnTo>
                                    <a:pt x="97" y="141"/>
                                  </a:lnTo>
                                  <a:lnTo>
                                    <a:pt x="0" y="1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27" name="Freeform 1186"/>
                          <wps:cNvSpPr>
                            <a:spLocks noEditPoints="1"/>
                          </wps:cNvSpPr>
                          <wps:spPr bwMode="auto">
                            <a:xfrm>
                              <a:off x="6599" y="2068"/>
                              <a:ext cx="77" cy="116"/>
                            </a:xfrm>
                            <a:custGeom>
                              <a:avLst/>
                              <a:gdLst>
                                <a:gd name="T0" fmla="*/ 51 w 97"/>
                                <a:gd name="T1" fmla="*/ 0 h 146"/>
                                <a:gd name="T2" fmla="*/ 51 w 97"/>
                                <a:gd name="T3" fmla="*/ 0 h 146"/>
                                <a:gd name="T4" fmla="*/ 84 w 97"/>
                                <a:gd name="T5" fmla="*/ 13 h 146"/>
                                <a:gd name="T6" fmla="*/ 94 w 97"/>
                                <a:gd name="T7" fmla="*/ 38 h 146"/>
                                <a:gd name="T8" fmla="*/ 76 w 97"/>
                                <a:gd name="T9" fmla="*/ 38 h 146"/>
                                <a:gd name="T10" fmla="*/ 71 w 97"/>
                                <a:gd name="T11" fmla="*/ 25 h 146"/>
                                <a:gd name="T12" fmla="*/ 52 w 97"/>
                                <a:gd name="T13" fmla="*/ 16 h 146"/>
                                <a:gd name="T14" fmla="*/ 28 w 97"/>
                                <a:gd name="T15" fmla="*/ 30 h 146"/>
                                <a:gd name="T16" fmla="*/ 18 w 97"/>
                                <a:gd name="T17" fmla="*/ 69 h 146"/>
                                <a:gd name="T18" fmla="*/ 34 w 97"/>
                                <a:gd name="T19" fmla="*/ 56 h 146"/>
                                <a:gd name="T20" fmla="*/ 53 w 97"/>
                                <a:gd name="T21" fmla="*/ 52 h 146"/>
                                <a:gd name="T22" fmla="*/ 84 w 97"/>
                                <a:gd name="T23" fmla="*/ 63 h 146"/>
                                <a:gd name="T24" fmla="*/ 97 w 97"/>
                                <a:gd name="T25" fmla="*/ 97 h 146"/>
                                <a:gd name="T26" fmla="*/ 84 w 97"/>
                                <a:gd name="T27" fmla="*/ 131 h 146"/>
                                <a:gd name="T28" fmla="*/ 49 w 97"/>
                                <a:gd name="T29" fmla="*/ 146 h 146"/>
                                <a:gd name="T30" fmla="*/ 14 w 97"/>
                                <a:gd name="T31" fmla="*/ 131 h 146"/>
                                <a:gd name="T32" fmla="*/ 0 w 97"/>
                                <a:gd name="T33" fmla="*/ 80 h 146"/>
                                <a:gd name="T34" fmla="*/ 6 w 97"/>
                                <a:gd name="T35" fmla="*/ 36 h 146"/>
                                <a:gd name="T36" fmla="*/ 51 w 97"/>
                                <a:gd name="T37" fmla="*/ 0 h 146"/>
                                <a:gd name="T38" fmla="*/ 51 w 97"/>
                                <a:gd name="T39" fmla="*/ 0 h 146"/>
                                <a:gd name="T40" fmla="*/ 50 w 97"/>
                                <a:gd name="T41" fmla="*/ 130 h 146"/>
                                <a:gd name="T42" fmla="*/ 50 w 97"/>
                                <a:gd name="T43" fmla="*/ 130 h 146"/>
                                <a:gd name="T44" fmla="*/ 71 w 97"/>
                                <a:gd name="T45" fmla="*/ 121 h 146"/>
                                <a:gd name="T46" fmla="*/ 78 w 97"/>
                                <a:gd name="T47" fmla="*/ 98 h 146"/>
                                <a:gd name="T48" fmla="*/ 72 w 97"/>
                                <a:gd name="T49" fmla="*/ 78 h 146"/>
                                <a:gd name="T50" fmla="*/ 49 w 97"/>
                                <a:gd name="T51" fmla="*/ 68 h 146"/>
                                <a:gd name="T52" fmla="*/ 29 w 97"/>
                                <a:gd name="T53" fmla="*/ 76 h 146"/>
                                <a:gd name="T54" fmla="*/ 21 w 97"/>
                                <a:gd name="T55" fmla="*/ 98 h 146"/>
                                <a:gd name="T56" fmla="*/ 28 w 97"/>
                                <a:gd name="T57" fmla="*/ 121 h 146"/>
                                <a:gd name="T58" fmla="*/ 50 w 97"/>
                                <a:gd name="T59" fmla="*/ 130 h 146"/>
                                <a:gd name="T60" fmla="*/ 50 w 97"/>
                                <a:gd name="T61" fmla="*/ 130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97" h="146">
                                  <a:moveTo>
                                    <a:pt x="51" y="0"/>
                                  </a:moveTo>
                                  <a:lnTo>
                                    <a:pt x="51" y="0"/>
                                  </a:lnTo>
                                  <a:cubicBezTo>
                                    <a:pt x="67" y="0"/>
                                    <a:pt x="78" y="5"/>
                                    <a:pt x="84" y="13"/>
                                  </a:cubicBezTo>
                                  <a:cubicBezTo>
                                    <a:pt x="91" y="21"/>
                                    <a:pt x="94" y="29"/>
                                    <a:pt x="94" y="38"/>
                                  </a:cubicBezTo>
                                  <a:lnTo>
                                    <a:pt x="76" y="38"/>
                                  </a:lnTo>
                                  <a:cubicBezTo>
                                    <a:pt x="75" y="32"/>
                                    <a:pt x="73" y="28"/>
                                    <a:pt x="71" y="25"/>
                                  </a:cubicBezTo>
                                  <a:cubicBezTo>
                                    <a:pt x="67" y="19"/>
                                    <a:pt x="60" y="16"/>
                                    <a:pt x="52" y="16"/>
                                  </a:cubicBezTo>
                                  <a:cubicBezTo>
                                    <a:pt x="42" y="16"/>
                                    <a:pt x="34" y="21"/>
                                    <a:pt x="28" y="30"/>
                                  </a:cubicBezTo>
                                  <a:cubicBezTo>
                                    <a:pt x="22" y="39"/>
                                    <a:pt x="19" y="52"/>
                                    <a:pt x="18" y="69"/>
                                  </a:cubicBezTo>
                                  <a:cubicBezTo>
                                    <a:pt x="22" y="63"/>
                                    <a:pt x="27" y="59"/>
                                    <a:pt x="34" y="56"/>
                                  </a:cubicBezTo>
                                  <a:cubicBezTo>
                                    <a:pt x="39" y="53"/>
                                    <a:pt x="46" y="52"/>
                                    <a:pt x="53" y="52"/>
                                  </a:cubicBezTo>
                                  <a:cubicBezTo>
                                    <a:pt x="64" y="52"/>
                                    <a:pt x="75" y="56"/>
                                    <a:pt x="84" y="63"/>
                                  </a:cubicBezTo>
                                  <a:cubicBezTo>
                                    <a:pt x="92" y="71"/>
                                    <a:pt x="97" y="82"/>
                                    <a:pt x="97" y="97"/>
                                  </a:cubicBezTo>
                                  <a:cubicBezTo>
                                    <a:pt x="97" y="110"/>
                                    <a:pt x="93" y="121"/>
                                    <a:pt x="84" y="131"/>
                                  </a:cubicBezTo>
                                  <a:cubicBezTo>
                                    <a:pt x="76" y="141"/>
                                    <a:pt x="64" y="146"/>
                                    <a:pt x="49" y="146"/>
                                  </a:cubicBezTo>
                                  <a:cubicBezTo>
                                    <a:pt x="35" y="146"/>
                                    <a:pt x="24" y="141"/>
                                    <a:pt x="14" y="131"/>
                                  </a:cubicBezTo>
                                  <a:cubicBezTo>
                                    <a:pt x="5" y="121"/>
                                    <a:pt x="0" y="104"/>
                                    <a:pt x="0" y="80"/>
                                  </a:cubicBezTo>
                                  <a:cubicBezTo>
                                    <a:pt x="0" y="63"/>
                                    <a:pt x="2" y="48"/>
                                    <a:pt x="6" y="36"/>
                                  </a:cubicBezTo>
                                  <a:cubicBezTo>
                                    <a:pt x="15" y="12"/>
                                    <a:pt x="30" y="0"/>
                                    <a:pt x="51" y="0"/>
                                  </a:cubicBezTo>
                                  <a:lnTo>
                                    <a:pt x="51" y="0"/>
                                  </a:lnTo>
                                  <a:close/>
                                  <a:moveTo>
                                    <a:pt x="50" y="130"/>
                                  </a:moveTo>
                                  <a:lnTo>
                                    <a:pt x="50" y="130"/>
                                  </a:lnTo>
                                  <a:cubicBezTo>
                                    <a:pt x="59" y="130"/>
                                    <a:pt x="66" y="127"/>
                                    <a:pt x="71" y="121"/>
                                  </a:cubicBezTo>
                                  <a:cubicBezTo>
                                    <a:pt x="76" y="114"/>
                                    <a:pt x="78" y="107"/>
                                    <a:pt x="78" y="98"/>
                                  </a:cubicBezTo>
                                  <a:cubicBezTo>
                                    <a:pt x="78" y="91"/>
                                    <a:pt x="76" y="84"/>
                                    <a:pt x="72" y="78"/>
                                  </a:cubicBezTo>
                                  <a:cubicBezTo>
                                    <a:pt x="68" y="71"/>
                                    <a:pt x="60" y="68"/>
                                    <a:pt x="49" y="68"/>
                                  </a:cubicBezTo>
                                  <a:cubicBezTo>
                                    <a:pt x="42" y="68"/>
                                    <a:pt x="35" y="71"/>
                                    <a:pt x="29" y="76"/>
                                  </a:cubicBezTo>
                                  <a:cubicBezTo>
                                    <a:pt x="23" y="81"/>
                                    <a:pt x="21" y="88"/>
                                    <a:pt x="21" y="98"/>
                                  </a:cubicBezTo>
                                  <a:cubicBezTo>
                                    <a:pt x="21" y="107"/>
                                    <a:pt x="23" y="115"/>
                                    <a:pt x="28" y="121"/>
                                  </a:cubicBezTo>
                                  <a:cubicBezTo>
                                    <a:pt x="34" y="127"/>
                                    <a:pt x="41" y="130"/>
                                    <a:pt x="50" y="130"/>
                                  </a:cubicBezTo>
                                  <a:lnTo>
                                    <a:pt x="50" y="13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28" name="Freeform 1187"/>
                          <wps:cNvSpPr>
                            <a:spLocks/>
                          </wps:cNvSpPr>
                          <wps:spPr bwMode="auto">
                            <a:xfrm>
                              <a:off x="6696" y="2164"/>
                              <a:ext cx="16" cy="41"/>
                            </a:xfrm>
                            <a:custGeom>
                              <a:avLst/>
                              <a:gdLst>
                                <a:gd name="T0" fmla="*/ 0 w 21"/>
                                <a:gd name="T1" fmla="*/ 42 h 51"/>
                                <a:gd name="T2" fmla="*/ 0 w 21"/>
                                <a:gd name="T3" fmla="*/ 42 h 51"/>
                                <a:gd name="T4" fmla="*/ 9 w 21"/>
                                <a:gd name="T5" fmla="*/ 32 h 51"/>
                                <a:gd name="T6" fmla="*/ 11 w 21"/>
                                <a:gd name="T7" fmla="*/ 24 h 51"/>
                                <a:gd name="T8" fmla="*/ 11 w 21"/>
                                <a:gd name="T9" fmla="*/ 22 h 51"/>
                                <a:gd name="T10" fmla="*/ 11 w 21"/>
                                <a:gd name="T11" fmla="*/ 21 h 51"/>
                                <a:gd name="T12" fmla="*/ 0 w 21"/>
                                <a:gd name="T13" fmla="*/ 21 h 51"/>
                                <a:gd name="T14" fmla="*/ 0 w 21"/>
                                <a:gd name="T15" fmla="*/ 0 h 51"/>
                                <a:gd name="T16" fmla="*/ 21 w 21"/>
                                <a:gd name="T17" fmla="*/ 0 h 51"/>
                                <a:gd name="T18" fmla="*/ 21 w 21"/>
                                <a:gd name="T19" fmla="*/ 20 h 51"/>
                                <a:gd name="T20" fmla="*/ 16 w 21"/>
                                <a:gd name="T21" fmla="*/ 40 h 51"/>
                                <a:gd name="T22" fmla="*/ 0 w 21"/>
                                <a:gd name="T23" fmla="*/ 51 h 51"/>
                                <a:gd name="T24" fmla="*/ 0 w 21"/>
                                <a:gd name="T25" fmla="*/ 42 h 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1" h="51">
                                  <a:moveTo>
                                    <a:pt x="0" y="42"/>
                                  </a:moveTo>
                                  <a:lnTo>
                                    <a:pt x="0" y="42"/>
                                  </a:lnTo>
                                  <a:cubicBezTo>
                                    <a:pt x="4" y="41"/>
                                    <a:pt x="8" y="38"/>
                                    <a:pt x="9" y="32"/>
                                  </a:cubicBezTo>
                                  <a:cubicBezTo>
                                    <a:pt x="10" y="29"/>
                                    <a:pt x="11" y="26"/>
                                    <a:pt x="11" y="24"/>
                                  </a:cubicBezTo>
                                  <a:cubicBezTo>
                                    <a:pt x="11" y="23"/>
                                    <a:pt x="11" y="23"/>
                                    <a:pt x="11" y="22"/>
                                  </a:cubicBezTo>
                                  <a:cubicBezTo>
                                    <a:pt x="11" y="22"/>
                                    <a:pt x="11" y="22"/>
                                    <a:pt x="11" y="21"/>
                                  </a:cubicBezTo>
                                  <a:lnTo>
                                    <a:pt x="0" y="21"/>
                                  </a:lnTo>
                                  <a:lnTo>
                                    <a:pt x="0" y="0"/>
                                  </a:lnTo>
                                  <a:lnTo>
                                    <a:pt x="21" y="0"/>
                                  </a:lnTo>
                                  <a:lnTo>
                                    <a:pt x="21" y="20"/>
                                  </a:lnTo>
                                  <a:cubicBezTo>
                                    <a:pt x="21" y="27"/>
                                    <a:pt x="19" y="34"/>
                                    <a:pt x="16" y="40"/>
                                  </a:cubicBezTo>
                                  <a:cubicBezTo>
                                    <a:pt x="13" y="46"/>
                                    <a:pt x="8" y="50"/>
                                    <a:pt x="0" y="51"/>
                                  </a:cubicBezTo>
                                  <a:lnTo>
                                    <a:pt x="0" y="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29" name="Freeform 1188"/>
                          <wps:cNvSpPr>
                            <a:spLocks/>
                          </wps:cNvSpPr>
                          <wps:spPr bwMode="auto">
                            <a:xfrm>
                              <a:off x="6778" y="2071"/>
                              <a:ext cx="77" cy="110"/>
                            </a:xfrm>
                            <a:custGeom>
                              <a:avLst/>
                              <a:gdLst>
                                <a:gd name="T0" fmla="*/ 98 w 98"/>
                                <a:gd name="T1" fmla="*/ 0 h 139"/>
                                <a:gd name="T2" fmla="*/ 98 w 98"/>
                                <a:gd name="T3" fmla="*/ 0 h 139"/>
                                <a:gd name="T4" fmla="*/ 98 w 98"/>
                                <a:gd name="T5" fmla="*/ 16 h 139"/>
                                <a:gd name="T6" fmla="*/ 80 w 98"/>
                                <a:gd name="T7" fmla="*/ 39 h 139"/>
                                <a:gd name="T8" fmla="*/ 60 w 98"/>
                                <a:gd name="T9" fmla="*/ 74 h 139"/>
                                <a:gd name="T10" fmla="*/ 47 w 98"/>
                                <a:gd name="T11" fmla="*/ 108 h 139"/>
                                <a:gd name="T12" fmla="*/ 40 w 98"/>
                                <a:gd name="T13" fmla="*/ 139 h 139"/>
                                <a:gd name="T14" fmla="*/ 20 w 98"/>
                                <a:gd name="T15" fmla="*/ 139 h 139"/>
                                <a:gd name="T16" fmla="*/ 50 w 98"/>
                                <a:gd name="T17" fmla="*/ 59 h 139"/>
                                <a:gd name="T18" fmla="*/ 78 w 98"/>
                                <a:gd name="T19" fmla="*/ 18 h 139"/>
                                <a:gd name="T20" fmla="*/ 0 w 98"/>
                                <a:gd name="T21" fmla="*/ 18 h 139"/>
                                <a:gd name="T22" fmla="*/ 0 w 98"/>
                                <a:gd name="T23" fmla="*/ 0 h 139"/>
                                <a:gd name="T24" fmla="*/ 98 w 98"/>
                                <a:gd name="T25"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98" h="139">
                                  <a:moveTo>
                                    <a:pt x="98" y="0"/>
                                  </a:moveTo>
                                  <a:lnTo>
                                    <a:pt x="98" y="0"/>
                                  </a:lnTo>
                                  <a:lnTo>
                                    <a:pt x="98" y="16"/>
                                  </a:lnTo>
                                  <a:cubicBezTo>
                                    <a:pt x="94" y="20"/>
                                    <a:pt x="88" y="28"/>
                                    <a:pt x="80" y="39"/>
                                  </a:cubicBezTo>
                                  <a:cubicBezTo>
                                    <a:pt x="73" y="50"/>
                                    <a:pt x="66" y="62"/>
                                    <a:pt x="60" y="74"/>
                                  </a:cubicBezTo>
                                  <a:cubicBezTo>
                                    <a:pt x="55" y="86"/>
                                    <a:pt x="50" y="98"/>
                                    <a:pt x="47" y="108"/>
                                  </a:cubicBezTo>
                                  <a:cubicBezTo>
                                    <a:pt x="45" y="114"/>
                                    <a:pt x="43" y="125"/>
                                    <a:pt x="40" y="139"/>
                                  </a:cubicBezTo>
                                  <a:lnTo>
                                    <a:pt x="20" y="139"/>
                                  </a:lnTo>
                                  <a:cubicBezTo>
                                    <a:pt x="25" y="112"/>
                                    <a:pt x="35" y="85"/>
                                    <a:pt x="50" y="59"/>
                                  </a:cubicBezTo>
                                  <a:cubicBezTo>
                                    <a:pt x="59" y="43"/>
                                    <a:pt x="68" y="30"/>
                                    <a:pt x="78" y="18"/>
                                  </a:cubicBezTo>
                                  <a:lnTo>
                                    <a:pt x="0" y="18"/>
                                  </a:lnTo>
                                  <a:lnTo>
                                    <a:pt x="0" y="0"/>
                                  </a:lnTo>
                                  <a:lnTo>
                                    <a:pt x="9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30" name="Freeform 1189"/>
                          <wps:cNvSpPr>
                            <a:spLocks/>
                          </wps:cNvSpPr>
                          <wps:spPr bwMode="auto">
                            <a:xfrm>
                              <a:off x="6875" y="2164"/>
                              <a:ext cx="17" cy="17"/>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31" name="Freeform 1190"/>
                          <wps:cNvSpPr>
                            <a:spLocks noEditPoints="1"/>
                          </wps:cNvSpPr>
                          <wps:spPr bwMode="auto">
                            <a:xfrm>
                              <a:off x="6910" y="2069"/>
                              <a:ext cx="80" cy="112"/>
                            </a:xfrm>
                            <a:custGeom>
                              <a:avLst/>
                              <a:gdLst>
                                <a:gd name="T0" fmla="*/ 62 w 101"/>
                                <a:gd name="T1" fmla="*/ 91 h 141"/>
                                <a:gd name="T2" fmla="*/ 62 w 101"/>
                                <a:gd name="T3" fmla="*/ 91 h 141"/>
                                <a:gd name="T4" fmla="*/ 62 w 101"/>
                                <a:gd name="T5" fmla="*/ 27 h 141"/>
                                <a:gd name="T6" fmla="*/ 17 w 101"/>
                                <a:gd name="T7" fmla="*/ 91 h 141"/>
                                <a:gd name="T8" fmla="*/ 62 w 101"/>
                                <a:gd name="T9" fmla="*/ 91 h 141"/>
                                <a:gd name="T10" fmla="*/ 62 w 101"/>
                                <a:gd name="T11" fmla="*/ 141 h 141"/>
                                <a:gd name="T12" fmla="*/ 62 w 101"/>
                                <a:gd name="T13" fmla="*/ 141 h 141"/>
                                <a:gd name="T14" fmla="*/ 62 w 101"/>
                                <a:gd name="T15" fmla="*/ 107 h 141"/>
                                <a:gd name="T16" fmla="*/ 0 w 101"/>
                                <a:gd name="T17" fmla="*/ 107 h 141"/>
                                <a:gd name="T18" fmla="*/ 0 w 101"/>
                                <a:gd name="T19" fmla="*/ 89 h 141"/>
                                <a:gd name="T20" fmla="*/ 65 w 101"/>
                                <a:gd name="T21" fmla="*/ 0 h 141"/>
                                <a:gd name="T22" fmla="*/ 80 w 101"/>
                                <a:gd name="T23" fmla="*/ 0 h 141"/>
                                <a:gd name="T24" fmla="*/ 80 w 101"/>
                                <a:gd name="T25" fmla="*/ 91 h 141"/>
                                <a:gd name="T26" fmla="*/ 101 w 101"/>
                                <a:gd name="T27" fmla="*/ 91 h 141"/>
                                <a:gd name="T28" fmla="*/ 101 w 101"/>
                                <a:gd name="T29" fmla="*/ 107 h 141"/>
                                <a:gd name="T30" fmla="*/ 80 w 101"/>
                                <a:gd name="T31" fmla="*/ 107 h 141"/>
                                <a:gd name="T32" fmla="*/ 80 w 101"/>
                                <a:gd name="T33" fmla="*/ 141 h 141"/>
                                <a:gd name="T34" fmla="*/ 62 w 101"/>
                                <a:gd name="T35"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01" h="141">
                                  <a:moveTo>
                                    <a:pt x="62" y="91"/>
                                  </a:moveTo>
                                  <a:lnTo>
                                    <a:pt x="62" y="91"/>
                                  </a:lnTo>
                                  <a:lnTo>
                                    <a:pt x="62" y="27"/>
                                  </a:lnTo>
                                  <a:lnTo>
                                    <a:pt x="17" y="91"/>
                                  </a:lnTo>
                                  <a:lnTo>
                                    <a:pt x="62" y="91"/>
                                  </a:lnTo>
                                  <a:close/>
                                  <a:moveTo>
                                    <a:pt x="62" y="141"/>
                                  </a:moveTo>
                                  <a:lnTo>
                                    <a:pt x="62" y="141"/>
                                  </a:lnTo>
                                  <a:lnTo>
                                    <a:pt x="62" y="107"/>
                                  </a:lnTo>
                                  <a:lnTo>
                                    <a:pt x="0" y="107"/>
                                  </a:lnTo>
                                  <a:lnTo>
                                    <a:pt x="0" y="89"/>
                                  </a:lnTo>
                                  <a:lnTo>
                                    <a:pt x="65" y="0"/>
                                  </a:lnTo>
                                  <a:lnTo>
                                    <a:pt x="80" y="0"/>
                                  </a:lnTo>
                                  <a:lnTo>
                                    <a:pt x="80" y="91"/>
                                  </a:lnTo>
                                  <a:lnTo>
                                    <a:pt x="101" y="91"/>
                                  </a:lnTo>
                                  <a:lnTo>
                                    <a:pt x="101" y="107"/>
                                  </a:lnTo>
                                  <a:lnTo>
                                    <a:pt x="80" y="107"/>
                                  </a:lnTo>
                                  <a:lnTo>
                                    <a:pt x="80" y="141"/>
                                  </a:lnTo>
                                  <a:lnTo>
                                    <a:pt x="62" y="1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32" name="Freeform 1191"/>
                          <wps:cNvSpPr>
                            <a:spLocks noEditPoints="1"/>
                          </wps:cNvSpPr>
                          <wps:spPr bwMode="auto">
                            <a:xfrm>
                              <a:off x="7001" y="2069"/>
                              <a:ext cx="78" cy="115"/>
                            </a:xfrm>
                            <a:custGeom>
                              <a:avLst/>
                              <a:gdLst>
                                <a:gd name="T0" fmla="*/ 48 w 98"/>
                                <a:gd name="T1" fmla="*/ 0 h 145"/>
                                <a:gd name="T2" fmla="*/ 48 w 98"/>
                                <a:gd name="T3" fmla="*/ 0 h 145"/>
                                <a:gd name="T4" fmla="*/ 88 w 98"/>
                                <a:gd name="T5" fmla="*/ 23 h 145"/>
                                <a:gd name="T6" fmla="*/ 98 w 98"/>
                                <a:gd name="T7" fmla="*/ 70 h 145"/>
                                <a:gd name="T8" fmla="*/ 89 w 98"/>
                                <a:gd name="T9" fmla="*/ 118 h 145"/>
                                <a:gd name="T10" fmla="*/ 48 w 98"/>
                                <a:gd name="T11" fmla="*/ 145 h 145"/>
                                <a:gd name="T12" fmla="*/ 11 w 98"/>
                                <a:gd name="T13" fmla="*/ 123 h 145"/>
                                <a:gd name="T14" fmla="*/ 0 w 98"/>
                                <a:gd name="T15" fmla="*/ 73 h 145"/>
                                <a:gd name="T16" fmla="*/ 6 w 98"/>
                                <a:gd name="T17" fmla="*/ 32 h 145"/>
                                <a:gd name="T18" fmla="*/ 48 w 98"/>
                                <a:gd name="T19" fmla="*/ 0 h 145"/>
                                <a:gd name="T20" fmla="*/ 48 w 98"/>
                                <a:gd name="T21" fmla="*/ 0 h 145"/>
                                <a:gd name="T22" fmla="*/ 48 w 98"/>
                                <a:gd name="T23" fmla="*/ 129 h 145"/>
                                <a:gd name="T24" fmla="*/ 48 w 98"/>
                                <a:gd name="T25" fmla="*/ 129 h 145"/>
                                <a:gd name="T26" fmla="*/ 70 w 98"/>
                                <a:gd name="T27" fmla="*/ 117 h 145"/>
                                <a:gd name="T28" fmla="*/ 78 w 98"/>
                                <a:gd name="T29" fmla="*/ 71 h 145"/>
                                <a:gd name="T30" fmla="*/ 73 w 98"/>
                                <a:gd name="T31" fmla="*/ 32 h 145"/>
                                <a:gd name="T32" fmla="*/ 50 w 98"/>
                                <a:gd name="T33" fmla="*/ 16 h 145"/>
                                <a:gd name="T34" fmla="*/ 27 w 98"/>
                                <a:gd name="T35" fmla="*/ 31 h 145"/>
                                <a:gd name="T36" fmla="*/ 19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8" y="0"/>
                                  </a:moveTo>
                                  <a:lnTo>
                                    <a:pt x="48" y="0"/>
                                  </a:lnTo>
                                  <a:cubicBezTo>
                                    <a:pt x="67" y="0"/>
                                    <a:pt x="80" y="8"/>
                                    <a:pt x="88" y="23"/>
                                  </a:cubicBezTo>
                                  <a:cubicBezTo>
                                    <a:pt x="94" y="34"/>
                                    <a:pt x="98" y="50"/>
                                    <a:pt x="98" y="70"/>
                                  </a:cubicBezTo>
                                  <a:cubicBezTo>
                                    <a:pt x="98" y="90"/>
                                    <a:pt x="95" y="106"/>
                                    <a:pt x="89" y="118"/>
                                  </a:cubicBezTo>
                                  <a:cubicBezTo>
                                    <a:pt x="81" y="136"/>
                                    <a:pt x="67" y="145"/>
                                    <a:pt x="48" y="145"/>
                                  </a:cubicBezTo>
                                  <a:cubicBezTo>
                                    <a:pt x="31" y="145"/>
                                    <a:pt x="19" y="138"/>
                                    <a:pt x="11" y="123"/>
                                  </a:cubicBezTo>
                                  <a:cubicBezTo>
                                    <a:pt x="4" y="111"/>
                                    <a:pt x="0" y="94"/>
                                    <a:pt x="0" y="73"/>
                                  </a:cubicBezTo>
                                  <a:cubicBezTo>
                                    <a:pt x="0" y="57"/>
                                    <a:pt x="2" y="44"/>
                                    <a:pt x="6" y="32"/>
                                  </a:cubicBezTo>
                                  <a:cubicBezTo>
                                    <a:pt x="14" y="11"/>
                                    <a:pt x="28" y="0"/>
                                    <a:pt x="48" y="0"/>
                                  </a:cubicBezTo>
                                  <a:lnTo>
                                    <a:pt x="48" y="0"/>
                                  </a:lnTo>
                                  <a:close/>
                                  <a:moveTo>
                                    <a:pt x="48" y="129"/>
                                  </a:moveTo>
                                  <a:lnTo>
                                    <a:pt x="48" y="129"/>
                                  </a:lnTo>
                                  <a:cubicBezTo>
                                    <a:pt x="57" y="129"/>
                                    <a:pt x="65" y="125"/>
                                    <a:pt x="70" y="117"/>
                                  </a:cubicBezTo>
                                  <a:cubicBezTo>
                                    <a:pt x="76" y="109"/>
                                    <a:pt x="78" y="93"/>
                                    <a:pt x="78" y="71"/>
                                  </a:cubicBezTo>
                                  <a:cubicBezTo>
                                    <a:pt x="78" y="55"/>
                                    <a:pt x="76" y="42"/>
                                    <a:pt x="73" y="32"/>
                                  </a:cubicBezTo>
                                  <a:cubicBezTo>
                                    <a:pt x="69" y="21"/>
                                    <a:pt x="61" y="16"/>
                                    <a:pt x="50" y="16"/>
                                  </a:cubicBezTo>
                                  <a:cubicBezTo>
                                    <a:pt x="39" y="16"/>
                                    <a:pt x="31" y="21"/>
                                    <a:pt x="27" y="31"/>
                                  </a:cubicBezTo>
                                  <a:cubicBezTo>
                                    <a:pt x="22" y="41"/>
                                    <a:pt x="19" y="55"/>
                                    <a:pt x="19" y="74"/>
                                  </a:cubicBezTo>
                                  <a:cubicBezTo>
                                    <a:pt x="19" y="89"/>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33" name="Freeform 1192"/>
                          <wps:cNvSpPr>
                            <a:spLocks/>
                          </wps:cNvSpPr>
                          <wps:spPr bwMode="auto">
                            <a:xfrm>
                              <a:off x="7091" y="2064"/>
                              <a:ext cx="36" cy="150"/>
                            </a:xfrm>
                            <a:custGeom>
                              <a:avLst/>
                              <a:gdLst>
                                <a:gd name="T0" fmla="*/ 1 w 46"/>
                                <a:gd name="T1" fmla="*/ 188 h 188"/>
                                <a:gd name="T2" fmla="*/ 1 w 46"/>
                                <a:gd name="T3" fmla="*/ 188 h 188"/>
                                <a:gd name="T4" fmla="*/ 21 w 46"/>
                                <a:gd name="T5" fmla="*/ 144 h 188"/>
                                <a:gd name="T6" fmla="*/ 28 w 46"/>
                                <a:gd name="T7" fmla="*/ 94 h 188"/>
                                <a:gd name="T8" fmla="*/ 20 w 46"/>
                                <a:gd name="T9" fmla="*/ 42 h 188"/>
                                <a:gd name="T10" fmla="*/ 0 w 46"/>
                                <a:gd name="T11" fmla="*/ 0 h 188"/>
                                <a:gd name="T12" fmla="*/ 12 w 46"/>
                                <a:gd name="T13" fmla="*/ 0 h 188"/>
                                <a:gd name="T14" fmla="*/ 31 w 46"/>
                                <a:gd name="T15" fmla="*/ 30 h 188"/>
                                <a:gd name="T16" fmla="*/ 38 w 46"/>
                                <a:gd name="T17" fmla="*/ 46 h 188"/>
                                <a:gd name="T18" fmla="*/ 44 w 46"/>
                                <a:gd name="T19" fmla="*/ 70 h 188"/>
                                <a:gd name="T20" fmla="*/ 46 w 46"/>
                                <a:gd name="T21" fmla="*/ 93 h 188"/>
                                <a:gd name="T22" fmla="*/ 37 w 46"/>
                                <a:gd name="T23" fmla="*/ 145 h 188"/>
                                <a:gd name="T24" fmla="*/ 13 w 46"/>
                                <a:gd name="T25" fmla="*/ 188 h 188"/>
                                <a:gd name="T26" fmla="*/ 1 w 46"/>
                                <a:gd name="T27" fmla="*/ 188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1" y="188"/>
                                  </a:moveTo>
                                  <a:lnTo>
                                    <a:pt x="1" y="188"/>
                                  </a:lnTo>
                                  <a:cubicBezTo>
                                    <a:pt x="11" y="168"/>
                                    <a:pt x="18" y="153"/>
                                    <a:pt x="21" y="144"/>
                                  </a:cubicBezTo>
                                  <a:cubicBezTo>
                                    <a:pt x="25" y="130"/>
                                    <a:pt x="28" y="113"/>
                                    <a:pt x="28" y="94"/>
                                  </a:cubicBezTo>
                                  <a:cubicBezTo>
                                    <a:pt x="28" y="75"/>
                                    <a:pt x="25" y="58"/>
                                    <a:pt x="20" y="42"/>
                                  </a:cubicBezTo>
                                  <a:cubicBezTo>
                                    <a:pt x="17" y="32"/>
                                    <a:pt x="10" y="18"/>
                                    <a:pt x="0" y="0"/>
                                  </a:cubicBezTo>
                                  <a:lnTo>
                                    <a:pt x="12" y="0"/>
                                  </a:lnTo>
                                  <a:cubicBezTo>
                                    <a:pt x="22" y="16"/>
                                    <a:pt x="29" y="26"/>
                                    <a:pt x="31" y="30"/>
                                  </a:cubicBezTo>
                                  <a:cubicBezTo>
                                    <a:pt x="33" y="34"/>
                                    <a:pt x="35" y="39"/>
                                    <a:pt x="38" y="46"/>
                                  </a:cubicBezTo>
                                  <a:cubicBezTo>
                                    <a:pt x="41" y="54"/>
                                    <a:pt x="43" y="62"/>
                                    <a:pt x="44" y="70"/>
                                  </a:cubicBezTo>
                                  <a:cubicBezTo>
                                    <a:pt x="46" y="78"/>
                                    <a:pt x="46" y="86"/>
                                    <a:pt x="46" y="93"/>
                                  </a:cubicBezTo>
                                  <a:cubicBezTo>
                                    <a:pt x="46" y="113"/>
                                    <a:pt x="43" y="130"/>
                                    <a:pt x="37" y="145"/>
                                  </a:cubicBezTo>
                                  <a:cubicBezTo>
                                    <a:pt x="33" y="155"/>
                                    <a:pt x="25" y="169"/>
                                    <a:pt x="13" y="188"/>
                                  </a:cubicBezTo>
                                  <a:lnTo>
                                    <a:pt x="1" y="18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34" name="Freeform 1193"/>
                          <wps:cNvSpPr>
                            <a:spLocks noEditPoints="1"/>
                          </wps:cNvSpPr>
                          <wps:spPr bwMode="auto">
                            <a:xfrm>
                              <a:off x="5973" y="1756"/>
                              <a:ext cx="79" cy="112"/>
                            </a:xfrm>
                            <a:custGeom>
                              <a:avLst/>
                              <a:gdLst>
                                <a:gd name="T0" fmla="*/ 61 w 100"/>
                                <a:gd name="T1" fmla="*/ 91 h 141"/>
                                <a:gd name="T2" fmla="*/ 61 w 100"/>
                                <a:gd name="T3" fmla="*/ 91 h 141"/>
                                <a:gd name="T4" fmla="*/ 61 w 100"/>
                                <a:gd name="T5" fmla="*/ 27 h 141"/>
                                <a:gd name="T6" fmla="*/ 16 w 100"/>
                                <a:gd name="T7" fmla="*/ 91 h 141"/>
                                <a:gd name="T8" fmla="*/ 61 w 100"/>
                                <a:gd name="T9" fmla="*/ 91 h 141"/>
                                <a:gd name="T10" fmla="*/ 62 w 100"/>
                                <a:gd name="T11" fmla="*/ 141 h 141"/>
                                <a:gd name="T12" fmla="*/ 62 w 100"/>
                                <a:gd name="T13" fmla="*/ 141 h 141"/>
                                <a:gd name="T14" fmla="*/ 62 w 100"/>
                                <a:gd name="T15" fmla="*/ 107 h 141"/>
                                <a:gd name="T16" fmla="*/ 0 w 100"/>
                                <a:gd name="T17" fmla="*/ 107 h 141"/>
                                <a:gd name="T18" fmla="*/ 0 w 100"/>
                                <a:gd name="T19" fmla="*/ 89 h 141"/>
                                <a:gd name="T20" fmla="*/ 64 w 100"/>
                                <a:gd name="T21" fmla="*/ 0 h 141"/>
                                <a:gd name="T22" fmla="*/ 79 w 100"/>
                                <a:gd name="T23" fmla="*/ 0 h 141"/>
                                <a:gd name="T24" fmla="*/ 79 w 100"/>
                                <a:gd name="T25" fmla="*/ 91 h 141"/>
                                <a:gd name="T26" fmla="*/ 100 w 100"/>
                                <a:gd name="T27" fmla="*/ 91 h 141"/>
                                <a:gd name="T28" fmla="*/ 100 w 100"/>
                                <a:gd name="T29" fmla="*/ 107 h 141"/>
                                <a:gd name="T30" fmla="*/ 79 w 100"/>
                                <a:gd name="T31" fmla="*/ 107 h 141"/>
                                <a:gd name="T32" fmla="*/ 79 w 100"/>
                                <a:gd name="T33" fmla="*/ 141 h 141"/>
                                <a:gd name="T34" fmla="*/ 62 w 100"/>
                                <a:gd name="T35"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00" h="141">
                                  <a:moveTo>
                                    <a:pt x="61" y="91"/>
                                  </a:moveTo>
                                  <a:lnTo>
                                    <a:pt x="61" y="91"/>
                                  </a:lnTo>
                                  <a:lnTo>
                                    <a:pt x="61" y="27"/>
                                  </a:lnTo>
                                  <a:lnTo>
                                    <a:pt x="16" y="91"/>
                                  </a:lnTo>
                                  <a:lnTo>
                                    <a:pt x="61" y="91"/>
                                  </a:lnTo>
                                  <a:close/>
                                  <a:moveTo>
                                    <a:pt x="62" y="141"/>
                                  </a:moveTo>
                                  <a:lnTo>
                                    <a:pt x="62" y="141"/>
                                  </a:lnTo>
                                  <a:lnTo>
                                    <a:pt x="62" y="107"/>
                                  </a:lnTo>
                                  <a:lnTo>
                                    <a:pt x="0" y="107"/>
                                  </a:lnTo>
                                  <a:lnTo>
                                    <a:pt x="0" y="89"/>
                                  </a:lnTo>
                                  <a:lnTo>
                                    <a:pt x="64" y="0"/>
                                  </a:lnTo>
                                  <a:lnTo>
                                    <a:pt x="79" y="0"/>
                                  </a:lnTo>
                                  <a:lnTo>
                                    <a:pt x="79" y="91"/>
                                  </a:lnTo>
                                  <a:lnTo>
                                    <a:pt x="100" y="91"/>
                                  </a:lnTo>
                                  <a:lnTo>
                                    <a:pt x="100" y="107"/>
                                  </a:lnTo>
                                  <a:lnTo>
                                    <a:pt x="79" y="107"/>
                                  </a:lnTo>
                                  <a:lnTo>
                                    <a:pt x="79" y="141"/>
                                  </a:lnTo>
                                  <a:lnTo>
                                    <a:pt x="62" y="1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35" name="Freeform 1194"/>
                          <wps:cNvSpPr>
                            <a:spLocks/>
                          </wps:cNvSpPr>
                          <wps:spPr bwMode="auto">
                            <a:xfrm>
                              <a:off x="6072" y="1851"/>
                              <a:ext cx="16" cy="17"/>
                            </a:xfrm>
                            <a:custGeom>
                              <a:avLst/>
                              <a:gdLst>
                                <a:gd name="T0" fmla="*/ 0 w 20"/>
                                <a:gd name="T1" fmla="*/ 0 h 21"/>
                                <a:gd name="T2" fmla="*/ 0 w 20"/>
                                <a:gd name="T3" fmla="*/ 0 h 21"/>
                                <a:gd name="T4" fmla="*/ 20 w 20"/>
                                <a:gd name="T5" fmla="*/ 0 h 21"/>
                                <a:gd name="T6" fmla="*/ 20 w 20"/>
                                <a:gd name="T7" fmla="*/ 21 h 21"/>
                                <a:gd name="T8" fmla="*/ 0 w 20"/>
                                <a:gd name="T9" fmla="*/ 21 h 21"/>
                                <a:gd name="T10" fmla="*/ 0 w 20"/>
                                <a:gd name="T11" fmla="*/ 0 h 21"/>
                              </a:gdLst>
                              <a:ahLst/>
                              <a:cxnLst>
                                <a:cxn ang="0">
                                  <a:pos x="T0" y="T1"/>
                                </a:cxn>
                                <a:cxn ang="0">
                                  <a:pos x="T2" y="T3"/>
                                </a:cxn>
                                <a:cxn ang="0">
                                  <a:pos x="T4" y="T5"/>
                                </a:cxn>
                                <a:cxn ang="0">
                                  <a:pos x="T6" y="T7"/>
                                </a:cxn>
                                <a:cxn ang="0">
                                  <a:pos x="T8" y="T9"/>
                                </a:cxn>
                                <a:cxn ang="0">
                                  <a:pos x="T10" y="T11"/>
                                </a:cxn>
                              </a:cxnLst>
                              <a:rect l="0" t="0" r="r" b="b"/>
                              <a:pathLst>
                                <a:path w="20" h="21">
                                  <a:moveTo>
                                    <a:pt x="0" y="0"/>
                                  </a:moveTo>
                                  <a:lnTo>
                                    <a:pt x="0" y="0"/>
                                  </a:lnTo>
                                  <a:lnTo>
                                    <a:pt x="20" y="0"/>
                                  </a:lnTo>
                                  <a:lnTo>
                                    <a:pt x="20"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36" name="Freeform 1195"/>
                          <wps:cNvSpPr>
                            <a:spLocks noEditPoints="1"/>
                          </wps:cNvSpPr>
                          <wps:spPr bwMode="auto">
                            <a:xfrm>
                              <a:off x="6109" y="1756"/>
                              <a:ext cx="75" cy="115"/>
                            </a:xfrm>
                            <a:custGeom>
                              <a:avLst/>
                              <a:gdLst>
                                <a:gd name="T0" fmla="*/ 20 w 95"/>
                                <a:gd name="T1" fmla="*/ 107 h 145"/>
                                <a:gd name="T2" fmla="*/ 20 w 95"/>
                                <a:gd name="T3" fmla="*/ 107 h 145"/>
                                <a:gd name="T4" fmla="*/ 31 w 95"/>
                                <a:gd name="T5" fmla="*/ 127 h 145"/>
                                <a:gd name="T6" fmla="*/ 43 w 95"/>
                                <a:gd name="T7" fmla="*/ 130 h 145"/>
                                <a:gd name="T8" fmla="*/ 65 w 95"/>
                                <a:gd name="T9" fmla="*/ 120 h 145"/>
                                <a:gd name="T10" fmla="*/ 78 w 95"/>
                                <a:gd name="T11" fmla="*/ 77 h 145"/>
                                <a:gd name="T12" fmla="*/ 63 w 95"/>
                                <a:gd name="T13" fmla="*/ 90 h 145"/>
                                <a:gd name="T14" fmla="*/ 44 w 95"/>
                                <a:gd name="T15" fmla="*/ 94 h 145"/>
                                <a:gd name="T16" fmla="*/ 12 w 95"/>
                                <a:gd name="T17" fmla="*/ 81 h 145"/>
                                <a:gd name="T18" fmla="*/ 0 w 95"/>
                                <a:gd name="T19" fmla="*/ 48 h 145"/>
                                <a:gd name="T20" fmla="*/ 12 w 95"/>
                                <a:gd name="T21" fmla="*/ 14 h 145"/>
                                <a:gd name="T22" fmla="*/ 46 w 95"/>
                                <a:gd name="T23" fmla="*/ 0 h 145"/>
                                <a:gd name="T24" fmla="*/ 89 w 95"/>
                                <a:gd name="T25" fmla="*/ 28 h 145"/>
                                <a:gd name="T26" fmla="*/ 95 w 95"/>
                                <a:gd name="T27" fmla="*/ 66 h 145"/>
                                <a:gd name="T28" fmla="*/ 88 w 95"/>
                                <a:gd name="T29" fmla="*/ 112 h 145"/>
                                <a:gd name="T30" fmla="*/ 44 w 95"/>
                                <a:gd name="T31" fmla="*/ 145 h 145"/>
                                <a:gd name="T32" fmla="*/ 12 w 95"/>
                                <a:gd name="T33" fmla="*/ 134 h 145"/>
                                <a:gd name="T34" fmla="*/ 2 w 95"/>
                                <a:gd name="T35" fmla="*/ 107 h 145"/>
                                <a:gd name="T36" fmla="*/ 20 w 95"/>
                                <a:gd name="T37" fmla="*/ 107 h 145"/>
                                <a:gd name="T38" fmla="*/ 46 w 95"/>
                                <a:gd name="T39" fmla="*/ 78 h 145"/>
                                <a:gd name="T40" fmla="*/ 46 w 95"/>
                                <a:gd name="T41" fmla="*/ 78 h 145"/>
                                <a:gd name="T42" fmla="*/ 66 w 95"/>
                                <a:gd name="T43" fmla="*/ 71 h 145"/>
                                <a:gd name="T44" fmla="*/ 74 w 95"/>
                                <a:gd name="T45" fmla="*/ 47 h 145"/>
                                <a:gd name="T46" fmla="*/ 67 w 95"/>
                                <a:gd name="T47" fmla="*/ 24 h 145"/>
                                <a:gd name="T48" fmla="*/ 47 w 95"/>
                                <a:gd name="T49" fmla="*/ 16 h 145"/>
                                <a:gd name="T50" fmla="*/ 26 w 95"/>
                                <a:gd name="T51" fmla="*/ 25 h 145"/>
                                <a:gd name="T52" fmla="*/ 18 w 95"/>
                                <a:gd name="T53" fmla="*/ 48 h 145"/>
                                <a:gd name="T54" fmla="*/ 25 w 95"/>
                                <a:gd name="T55" fmla="*/ 70 h 145"/>
                                <a:gd name="T56" fmla="*/ 46 w 95"/>
                                <a:gd name="T57" fmla="*/ 78 h 145"/>
                                <a:gd name="T58" fmla="*/ 46 w 95"/>
                                <a:gd name="T59" fmla="*/ 7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95" h="145">
                                  <a:moveTo>
                                    <a:pt x="20" y="107"/>
                                  </a:moveTo>
                                  <a:lnTo>
                                    <a:pt x="20" y="107"/>
                                  </a:lnTo>
                                  <a:cubicBezTo>
                                    <a:pt x="20" y="117"/>
                                    <a:pt x="24" y="124"/>
                                    <a:pt x="31" y="127"/>
                                  </a:cubicBezTo>
                                  <a:cubicBezTo>
                                    <a:pt x="34" y="129"/>
                                    <a:pt x="39" y="130"/>
                                    <a:pt x="43" y="130"/>
                                  </a:cubicBezTo>
                                  <a:cubicBezTo>
                                    <a:pt x="52" y="130"/>
                                    <a:pt x="59" y="127"/>
                                    <a:pt x="65" y="120"/>
                                  </a:cubicBezTo>
                                  <a:cubicBezTo>
                                    <a:pt x="71" y="113"/>
                                    <a:pt x="75" y="98"/>
                                    <a:pt x="78" y="77"/>
                                  </a:cubicBezTo>
                                  <a:cubicBezTo>
                                    <a:pt x="74" y="83"/>
                                    <a:pt x="69" y="87"/>
                                    <a:pt x="63" y="90"/>
                                  </a:cubicBezTo>
                                  <a:cubicBezTo>
                                    <a:pt x="57" y="92"/>
                                    <a:pt x="51" y="94"/>
                                    <a:pt x="44" y="94"/>
                                  </a:cubicBezTo>
                                  <a:cubicBezTo>
                                    <a:pt x="30" y="94"/>
                                    <a:pt x="20" y="89"/>
                                    <a:pt x="12" y="81"/>
                                  </a:cubicBezTo>
                                  <a:cubicBezTo>
                                    <a:pt x="4" y="72"/>
                                    <a:pt x="0" y="62"/>
                                    <a:pt x="0" y="48"/>
                                  </a:cubicBezTo>
                                  <a:cubicBezTo>
                                    <a:pt x="0" y="35"/>
                                    <a:pt x="4" y="24"/>
                                    <a:pt x="12" y="14"/>
                                  </a:cubicBezTo>
                                  <a:cubicBezTo>
                                    <a:pt x="19" y="5"/>
                                    <a:pt x="31" y="0"/>
                                    <a:pt x="46" y="0"/>
                                  </a:cubicBezTo>
                                  <a:cubicBezTo>
                                    <a:pt x="67" y="0"/>
                                    <a:pt x="81" y="9"/>
                                    <a:pt x="89" y="28"/>
                                  </a:cubicBezTo>
                                  <a:cubicBezTo>
                                    <a:pt x="93" y="38"/>
                                    <a:pt x="95" y="50"/>
                                    <a:pt x="95" y="66"/>
                                  </a:cubicBezTo>
                                  <a:cubicBezTo>
                                    <a:pt x="95" y="83"/>
                                    <a:pt x="93" y="98"/>
                                    <a:pt x="88" y="112"/>
                                  </a:cubicBezTo>
                                  <a:cubicBezTo>
                                    <a:pt x="79" y="134"/>
                                    <a:pt x="64" y="145"/>
                                    <a:pt x="44" y="145"/>
                                  </a:cubicBezTo>
                                  <a:cubicBezTo>
                                    <a:pt x="30" y="145"/>
                                    <a:pt x="19" y="141"/>
                                    <a:pt x="12" y="134"/>
                                  </a:cubicBezTo>
                                  <a:cubicBezTo>
                                    <a:pt x="5" y="127"/>
                                    <a:pt x="2" y="118"/>
                                    <a:pt x="2" y="107"/>
                                  </a:cubicBezTo>
                                  <a:lnTo>
                                    <a:pt x="20" y="107"/>
                                  </a:lnTo>
                                  <a:close/>
                                  <a:moveTo>
                                    <a:pt x="46" y="78"/>
                                  </a:moveTo>
                                  <a:lnTo>
                                    <a:pt x="46" y="78"/>
                                  </a:lnTo>
                                  <a:cubicBezTo>
                                    <a:pt x="53" y="78"/>
                                    <a:pt x="60" y="76"/>
                                    <a:pt x="66" y="71"/>
                                  </a:cubicBezTo>
                                  <a:cubicBezTo>
                                    <a:pt x="72" y="66"/>
                                    <a:pt x="74" y="58"/>
                                    <a:pt x="74" y="47"/>
                                  </a:cubicBezTo>
                                  <a:cubicBezTo>
                                    <a:pt x="74" y="36"/>
                                    <a:pt x="72" y="29"/>
                                    <a:pt x="67" y="24"/>
                                  </a:cubicBezTo>
                                  <a:cubicBezTo>
                                    <a:pt x="61" y="18"/>
                                    <a:pt x="55" y="16"/>
                                    <a:pt x="47" y="16"/>
                                  </a:cubicBezTo>
                                  <a:cubicBezTo>
                                    <a:pt x="38" y="16"/>
                                    <a:pt x="31" y="19"/>
                                    <a:pt x="26" y="25"/>
                                  </a:cubicBezTo>
                                  <a:cubicBezTo>
                                    <a:pt x="21" y="30"/>
                                    <a:pt x="18" y="38"/>
                                    <a:pt x="18" y="48"/>
                                  </a:cubicBezTo>
                                  <a:cubicBezTo>
                                    <a:pt x="18" y="57"/>
                                    <a:pt x="21" y="64"/>
                                    <a:pt x="25" y="70"/>
                                  </a:cubicBezTo>
                                  <a:cubicBezTo>
                                    <a:pt x="30" y="75"/>
                                    <a:pt x="37" y="78"/>
                                    <a:pt x="46" y="78"/>
                                  </a:cubicBezTo>
                                  <a:lnTo>
                                    <a:pt x="46" y="7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37" name="Freeform 1196"/>
                          <wps:cNvSpPr>
                            <a:spLocks/>
                          </wps:cNvSpPr>
                          <wps:spPr bwMode="auto">
                            <a:xfrm>
                              <a:off x="6198" y="1755"/>
                              <a:ext cx="77" cy="113"/>
                            </a:xfrm>
                            <a:custGeom>
                              <a:avLst/>
                              <a:gdLst>
                                <a:gd name="T0" fmla="*/ 0 w 97"/>
                                <a:gd name="T1" fmla="*/ 142 h 142"/>
                                <a:gd name="T2" fmla="*/ 0 w 97"/>
                                <a:gd name="T3" fmla="*/ 142 h 142"/>
                                <a:gd name="T4" fmla="*/ 7 w 97"/>
                                <a:gd name="T5" fmla="*/ 110 h 142"/>
                                <a:gd name="T6" fmla="*/ 33 w 97"/>
                                <a:gd name="T7" fmla="*/ 86 h 142"/>
                                <a:gd name="T8" fmla="*/ 52 w 97"/>
                                <a:gd name="T9" fmla="*/ 75 h 142"/>
                                <a:gd name="T10" fmla="*/ 70 w 97"/>
                                <a:gd name="T11" fmla="*/ 62 h 142"/>
                                <a:gd name="T12" fmla="*/ 78 w 97"/>
                                <a:gd name="T13" fmla="*/ 44 h 142"/>
                                <a:gd name="T14" fmla="*/ 70 w 97"/>
                                <a:gd name="T15" fmla="*/ 24 h 142"/>
                                <a:gd name="T16" fmla="*/ 51 w 97"/>
                                <a:gd name="T17" fmla="*/ 17 h 142"/>
                                <a:gd name="T18" fmla="*/ 25 w 97"/>
                                <a:gd name="T19" fmla="*/ 31 h 142"/>
                                <a:gd name="T20" fmla="*/ 21 w 97"/>
                                <a:gd name="T21" fmla="*/ 51 h 142"/>
                                <a:gd name="T22" fmla="*/ 3 w 97"/>
                                <a:gd name="T23" fmla="*/ 51 h 142"/>
                                <a:gd name="T24" fmla="*/ 10 w 97"/>
                                <a:gd name="T25" fmla="*/ 21 h 142"/>
                                <a:gd name="T26" fmla="*/ 51 w 97"/>
                                <a:gd name="T27" fmla="*/ 0 h 142"/>
                                <a:gd name="T28" fmla="*/ 86 w 97"/>
                                <a:gd name="T29" fmla="*/ 14 h 142"/>
                                <a:gd name="T30" fmla="*/ 97 w 97"/>
                                <a:gd name="T31" fmla="*/ 43 h 142"/>
                                <a:gd name="T32" fmla="*/ 86 w 97"/>
                                <a:gd name="T33" fmla="*/ 72 h 142"/>
                                <a:gd name="T34" fmla="*/ 61 w 97"/>
                                <a:gd name="T35" fmla="*/ 89 h 142"/>
                                <a:gd name="T36" fmla="*/ 47 w 97"/>
                                <a:gd name="T37" fmla="*/ 96 h 142"/>
                                <a:gd name="T38" fmla="*/ 32 w 97"/>
                                <a:gd name="T39" fmla="*/ 106 h 142"/>
                                <a:gd name="T40" fmla="*/ 20 w 97"/>
                                <a:gd name="T41" fmla="*/ 125 h 142"/>
                                <a:gd name="T42" fmla="*/ 97 w 97"/>
                                <a:gd name="T43" fmla="*/ 125 h 142"/>
                                <a:gd name="T44" fmla="*/ 97 w 97"/>
                                <a:gd name="T45" fmla="*/ 142 h 142"/>
                                <a:gd name="T46" fmla="*/ 0 w 97"/>
                                <a:gd name="T47"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7" h="142">
                                  <a:moveTo>
                                    <a:pt x="0" y="142"/>
                                  </a:moveTo>
                                  <a:lnTo>
                                    <a:pt x="0" y="142"/>
                                  </a:lnTo>
                                  <a:cubicBezTo>
                                    <a:pt x="1" y="130"/>
                                    <a:pt x="3" y="119"/>
                                    <a:pt x="7" y="110"/>
                                  </a:cubicBezTo>
                                  <a:cubicBezTo>
                                    <a:pt x="12" y="101"/>
                                    <a:pt x="20" y="93"/>
                                    <a:pt x="33" y="86"/>
                                  </a:cubicBezTo>
                                  <a:lnTo>
                                    <a:pt x="52" y="75"/>
                                  </a:lnTo>
                                  <a:cubicBezTo>
                                    <a:pt x="60" y="70"/>
                                    <a:pt x="66" y="66"/>
                                    <a:pt x="70" y="62"/>
                                  </a:cubicBezTo>
                                  <a:cubicBezTo>
                                    <a:pt x="75" y="57"/>
                                    <a:pt x="78" y="51"/>
                                    <a:pt x="78" y="44"/>
                                  </a:cubicBezTo>
                                  <a:cubicBezTo>
                                    <a:pt x="78" y="35"/>
                                    <a:pt x="75" y="29"/>
                                    <a:pt x="70" y="24"/>
                                  </a:cubicBezTo>
                                  <a:cubicBezTo>
                                    <a:pt x="66" y="19"/>
                                    <a:pt x="59" y="17"/>
                                    <a:pt x="51" y="17"/>
                                  </a:cubicBezTo>
                                  <a:cubicBezTo>
                                    <a:pt x="39" y="17"/>
                                    <a:pt x="30" y="21"/>
                                    <a:pt x="25" y="31"/>
                                  </a:cubicBezTo>
                                  <a:cubicBezTo>
                                    <a:pt x="23" y="35"/>
                                    <a:pt x="22" y="42"/>
                                    <a:pt x="21" y="51"/>
                                  </a:cubicBezTo>
                                  <a:lnTo>
                                    <a:pt x="3" y="51"/>
                                  </a:lnTo>
                                  <a:cubicBezTo>
                                    <a:pt x="3" y="39"/>
                                    <a:pt x="6" y="29"/>
                                    <a:pt x="10" y="21"/>
                                  </a:cubicBezTo>
                                  <a:cubicBezTo>
                                    <a:pt x="18" y="7"/>
                                    <a:pt x="31" y="0"/>
                                    <a:pt x="51" y="0"/>
                                  </a:cubicBezTo>
                                  <a:cubicBezTo>
                                    <a:pt x="67" y="0"/>
                                    <a:pt x="79" y="5"/>
                                    <a:pt x="86" y="14"/>
                                  </a:cubicBezTo>
                                  <a:cubicBezTo>
                                    <a:pt x="94" y="22"/>
                                    <a:pt x="97" y="32"/>
                                    <a:pt x="97" y="43"/>
                                  </a:cubicBezTo>
                                  <a:cubicBezTo>
                                    <a:pt x="97" y="54"/>
                                    <a:pt x="94" y="64"/>
                                    <a:pt x="86" y="72"/>
                                  </a:cubicBezTo>
                                  <a:cubicBezTo>
                                    <a:pt x="81" y="76"/>
                                    <a:pt x="73" y="82"/>
                                    <a:pt x="61" y="89"/>
                                  </a:cubicBezTo>
                                  <a:lnTo>
                                    <a:pt x="47" y="96"/>
                                  </a:lnTo>
                                  <a:cubicBezTo>
                                    <a:pt x="41" y="100"/>
                                    <a:pt x="36" y="103"/>
                                    <a:pt x="32" y="106"/>
                                  </a:cubicBezTo>
                                  <a:cubicBezTo>
                                    <a:pt x="26" y="112"/>
                                    <a:pt x="21" y="118"/>
                                    <a:pt x="20" y="125"/>
                                  </a:cubicBezTo>
                                  <a:lnTo>
                                    <a:pt x="97" y="125"/>
                                  </a:lnTo>
                                  <a:lnTo>
                                    <a:pt x="97" y="142"/>
                                  </a:lnTo>
                                  <a:lnTo>
                                    <a:pt x="0"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38" name="Freeform 1197"/>
                          <wps:cNvSpPr>
                            <a:spLocks/>
                          </wps:cNvSpPr>
                          <wps:spPr bwMode="auto">
                            <a:xfrm>
                              <a:off x="6338" y="1751"/>
                              <a:ext cx="37" cy="149"/>
                            </a:xfrm>
                            <a:custGeom>
                              <a:avLst/>
                              <a:gdLst>
                                <a:gd name="T0" fmla="*/ 45 w 46"/>
                                <a:gd name="T1" fmla="*/ 0 h 188"/>
                                <a:gd name="T2" fmla="*/ 45 w 46"/>
                                <a:gd name="T3" fmla="*/ 0 h 188"/>
                                <a:gd name="T4" fmla="*/ 25 w 46"/>
                                <a:gd name="T5" fmla="*/ 44 h 188"/>
                                <a:gd name="T6" fmla="*/ 18 w 46"/>
                                <a:gd name="T7" fmla="*/ 94 h 188"/>
                                <a:gd name="T8" fmla="*/ 26 w 46"/>
                                <a:gd name="T9" fmla="*/ 146 h 188"/>
                                <a:gd name="T10" fmla="*/ 46 w 46"/>
                                <a:gd name="T11" fmla="*/ 188 h 188"/>
                                <a:gd name="T12" fmla="*/ 34 w 46"/>
                                <a:gd name="T13" fmla="*/ 188 h 188"/>
                                <a:gd name="T14" fmla="*/ 16 w 46"/>
                                <a:gd name="T15" fmla="*/ 160 h 188"/>
                                <a:gd name="T16" fmla="*/ 8 w 46"/>
                                <a:gd name="T17" fmla="*/ 143 h 188"/>
                                <a:gd name="T18" fmla="*/ 1 w 46"/>
                                <a:gd name="T19" fmla="*/ 112 h 188"/>
                                <a:gd name="T20" fmla="*/ 0 w 46"/>
                                <a:gd name="T21" fmla="*/ 95 h 188"/>
                                <a:gd name="T22" fmla="*/ 9 w 46"/>
                                <a:gd name="T23" fmla="*/ 43 h 188"/>
                                <a:gd name="T24" fmla="*/ 33 w 46"/>
                                <a:gd name="T25" fmla="*/ 0 h 188"/>
                                <a:gd name="T26" fmla="*/ 45 w 46"/>
                                <a:gd name="T27" fmla="*/ 0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45" y="0"/>
                                  </a:moveTo>
                                  <a:lnTo>
                                    <a:pt x="45" y="0"/>
                                  </a:lnTo>
                                  <a:cubicBezTo>
                                    <a:pt x="35" y="20"/>
                                    <a:pt x="28" y="35"/>
                                    <a:pt x="25" y="44"/>
                                  </a:cubicBezTo>
                                  <a:cubicBezTo>
                                    <a:pt x="21" y="59"/>
                                    <a:pt x="18" y="75"/>
                                    <a:pt x="18" y="94"/>
                                  </a:cubicBezTo>
                                  <a:cubicBezTo>
                                    <a:pt x="18" y="113"/>
                                    <a:pt x="21" y="131"/>
                                    <a:pt x="26" y="146"/>
                                  </a:cubicBezTo>
                                  <a:cubicBezTo>
                                    <a:pt x="30" y="156"/>
                                    <a:pt x="36" y="170"/>
                                    <a:pt x="46" y="188"/>
                                  </a:cubicBezTo>
                                  <a:lnTo>
                                    <a:pt x="34" y="188"/>
                                  </a:lnTo>
                                  <a:cubicBezTo>
                                    <a:pt x="24" y="173"/>
                                    <a:pt x="18" y="164"/>
                                    <a:pt x="16" y="160"/>
                                  </a:cubicBezTo>
                                  <a:cubicBezTo>
                                    <a:pt x="14" y="156"/>
                                    <a:pt x="11" y="150"/>
                                    <a:pt x="8" y="143"/>
                                  </a:cubicBezTo>
                                  <a:cubicBezTo>
                                    <a:pt x="5" y="133"/>
                                    <a:pt x="2" y="123"/>
                                    <a:pt x="1" y="112"/>
                                  </a:cubicBezTo>
                                  <a:cubicBezTo>
                                    <a:pt x="0" y="106"/>
                                    <a:pt x="0" y="100"/>
                                    <a:pt x="0" y="95"/>
                                  </a:cubicBezTo>
                                  <a:cubicBezTo>
                                    <a:pt x="0" y="76"/>
                                    <a:pt x="3" y="58"/>
                                    <a:pt x="9" y="43"/>
                                  </a:cubicBezTo>
                                  <a:cubicBezTo>
                                    <a:pt x="13" y="34"/>
                                    <a:pt x="21" y="19"/>
                                    <a:pt x="33" y="0"/>
                                  </a:cubicBezTo>
                                  <a:lnTo>
                                    <a:pt x="45"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39" name="Freeform 1198"/>
                          <wps:cNvSpPr>
                            <a:spLocks/>
                          </wps:cNvSpPr>
                          <wps:spPr bwMode="auto">
                            <a:xfrm>
                              <a:off x="6396" y="1756"/>
                              <a:ext cx="42" cy="112"/>
                            </a:xfrm>
                            <a:custGeom>
                              <a:avLst/>
                              <a:gdLst>
                                <a:gd name="T0" fmla="*/ 0 w 52"/>
                                <a:gd name="T1" fmla="*/ 40 h 140"/>
                                <a:gd name="T2" fmla="*/ 0 w 52"/>
                                <a:gd name="T3" fmla="*/ 40 h 140"/>
                                <a:gd name="T4" fmla="*/ 0 w 52"/>
                                <a:gd name="T5" fmla="*/ 27 h 140"/>
                                <a:gd name="T6" fmla="*/ 26 w 52"/>
                                <a:gd name="T7" fmla="*/ 20 h 140"/>
                                <a:gd name="T8" fmla="*/ 38 w 52"/>
                                <a:gd name="T9" fmla="*/ 0 h 140"/>
                                <a:gd name="T10" fmla="*/ 52 w 52"/>
                                <a:gd name="T11" fmla="*/ 0 h 140"/>
                                <a:gd name="T12" fmla="*/ 52 w 52"/>
                                <a:gd name="T13" fmla="*/ 140 h 140"/>
                                <a:gd name="T14" fmla="*/ 33 w 52"/>
                                <a:gd name="T15" fmla="*/ 140 h 140"/>
                                <a:gd name="T16" fmla="*/ 33 w 52"/>
                                <a:gd name="T17" fmla="*/ 40 h 140"/>
                                <a:gd name="T18" fmla="*/ 0 w 52"/>
                                <a:gd name="T19" fmla="*/ 40 h 1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0">
                                  <a:moveTo>
                                    <a:pt x="0" y="40"/>
                                  </a:moveTo>
                                  <a:lnTo>
                                    <a:pt x="0" y="40"/>
                                  </a:lnTo>
                                  <a:lnTo>
                                    <a:pt x="0" y="27"/>
                                  </a:lnTo>
                                  <a:cubicBezTo>
                                    <a:pt x="12" y="25"/>
                                    <a:pt x="21" y="23"/>
                                    <a:pt x="26" y="20"/>
                                  </a:cubicBezTo>
                                  <a:cubicBezTo>
                                    <a:pt x="31" y="17"/>
                                    <a:pt x="35" y="10"/>
                                    <a:pt x="38" y="0"/>
                                  </a:cubicBezTo>
                                  <a:lnTo>
                                    <a:pt x="52" y="0"/>
                                  </a:lnTo>
                                  <a:lnTo>
                                    <a:pt x="52" y="140"/>
                                  </a:lnTo>
                                  <a:lnTo>
                                    <a:pt x="33" y="140"/>
                                  </a:lnTo>
                                  <a:lnTo>
                                    <a:pt x="33" y="40"/>
                                  </a:lnTo>
                                  <a:lnTo>
                                    <a:pt x="0" y="4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40" name="Freeform 1199"/>
                          <wps:cNvSpPr>
                            <a:spLocks/>
                          </wps:cNvSpPr>
                          <wps:spPr bwMode="auto">
                            <a:xfrm>
                              <a:off x="6484" y="1851"/>
                              <a:ext cx="16" cy="17"/>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41" name="Freeform 1200"/>
                          <wps:cNvSpPr>
                            <a:spLocks noEditPoints="1"/>
                          </wps:cNvSpPr>
                          <wps:spPr bwMode="auto">
                            <a:xfrm>
                              <a:off x="6520" y="1756"/>
                              <a:ext cx="77" cy="115"/>
                            </a:xfrm>
                            <a:custGeom>
                              <a:avLst/>
                              <a:gdLst>
                                <a:gd name="T0" fmla="*/ 48 w 97"/>
                                <a:gd name="T1" fmla="*/ 0 h 145"/>
                                <a:gd name="T2" fmla="*/ 48 w 97"/>
                                <a:gd name="T3" fmla="*/ 0 h 145"/>
                                <a:gd name="T4" fmla="*/ 88 w 97"/>
                                <a:gd name="T5" fmla="*/ 23 h 145"/>
                                <a:gd name="T6" fmla="*/ 97 w 97"/>
                                <a:gd name="T7" fmla="*/ 70 h 145"/>
                                <a:gd name="T8" fmla="*/ 89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9 h 145"/>
                                <a:gd name="T24" fmla="*/ 48 w 97"/>
                                <a:gd name="T25" fmla="*/ 129 h 145"/>
                                <a:gd name="T26" fmla="*/ 70 w 97"/>
                                <a:gd name="T27" fmla="*/ 117 h 145"/>
                                <a:gd name="T28" fmla="*/ 78 w 97"/>
                                <a:gd name="T29" fmla="*/ 71 h 145"/>
                                <a:gd name="T30" fmla="*/ 72 w 97"/>
                                <a:gd name="T31" fmla="*/ 31 h 145"/>
                                <a:gd name="T32" fmla="*/ 49 w 97"/>
                                <a:gd name="T33" fmla="*/ 16 h 145"/>
                                <a:gd name="T34" fmla="*/ 26 w 97"/>
                                <a:gd name="T35" fmla="*/ 31 h 145"/>
                                <a:gd name="T36" fmla="*/ 19 w 97"/>
                                <a:gd name="T37" fmla="*/ 74 h 145"/>
                                <a:gd name="T38" fmla="*/ 24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80" y="7"/>
                                    <a:pt x="88" y="23"/>
                                  </a:cubicBezTo>
                                  <a:cubicBezTo>
                                    <a:pt x="94" y="34"/>
                                    <a:pt x="97" y="50"/>
                                    <a:pt x="97" y="70"/>
                                  </a:cubicBezTo>
                                  <a:cubicBezTo>
                                    <a:pt x="97" y="90"/>
                                    <a:pt x="94" y="105"/>
                                    <a:pt x="89" y="118"/>
                                  </a:cubicBezTo>
                                  <a:cubicBezTo>
                                    <a:pt x="80" y="136"/>
                                    <a:pt x="67" y="145"/>
                                    <a:pt x="48" y="145"/>
                                  </a:cubicBezTo>
                                  <a:cubicBezTo>
                                    <a:pt x="31" y="145"/>
                                    <a:pt x="18" y="138"/>
                                    <a:pt x="10" y="123"/>
                                  </a:cubicBezTo>
                                  <a:cubicBezTo>
                                    <a:pt x="3" y="111"/>
                                    <a:pt x="0" y="94"/>
                                    <a:pt x="0" y="73"/>
                                  </a:cubicBezTo>
                                  <a:cubicBezTo>
                                    <a:pt x="0" y="57"/>
                                    <a:pt x="2" y="44"/>
                                    <a:pt x="6" y="32"/>
                                  </a:cubicBezTo>
                                  <a:cubicBezTo>
                                    <a:pt x="14" y="11"/>
                                    <a:pt x="28" y="0"/>
                                    <a:pt x="48" y="0"/>
                                  </a:cubicBezTo>
                                  <a:lnTo>
                                    <a:pt x="48" y="0"/>
                                  </a:lnTo>
                                  <a:close/>
                                  <a:moveTo>
                                    <a:pt x="48" y="129"/>
                                  </a:moveTo>
                                  <a:lnTo>
                                    <a:pt x="48" y="129"/>
                                  </a:lnTo>
                                  <a:cubicBezTo>
                                    <a:pt x="57" y="129"/>
                                    <a:pt x="64" y="125"/>
                                    <a:pt x="70" y="117"/>
                                  </a:cubicBezTo>
                                  <a:cubicBezTo>
                                    <a:pt x="75" y="108"/>
                                    <a:pt x="78" y="93"/>
                                    <a:pt x="78" y="71"/>
                                  </a:cubicBezTo>
                                  <a:cubicBezTo>
                                    <a:pt x="78" y="55"/>
                                    <a:pt x="76" y="42"/>
                                    <a:pt x="72" y="31"/>
                                  </a:cubicBezTo>
                                  <a:cubicBezTo>
                                    <a:pt x="68" y="21"/>
                                    <a:pt x="61" y="16"/>
                                    <a:pt x="49" y="16"/>
                                  </a:cubicBezTo>
                                  <a:cubicBezTo>
                                    <a:pt x="39" y="16"/>
                                    <a:pt x="31" y="21"/>
                                    <a:pt x="26" y="31"/>
                                  </a:cubicBezTo>
                                  <a:cubicBezTo>
                                    <a:pt x="21" y="40"/>
                                    <a:pt x="19" y="55"/>
                                    <a:pt x="19" y="74"/>
                                  </a:cubicBezTo>
                                  <a:cubicBezTo>
                                    <a:pt x="19" y="88"/>
                                    <a:pt x="21" y="100"/>
                                    <a:pt x="24" y="109"/>
                                  </a:cubicBezTo>
                                  <a:cubicBezTo>
                                    <a:pt x="28" y="122"/>
                                    <a:pt x="36"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42" name="Freeform 1201"/>
                          <wps:cNvSpPr>
                            <a:spLocks/>
                          </wps:cNvSpPr>
                          <wps:spPr bwMode="auto">
                            <a:xfrm>
                              <a:off x="6608" y="1756"/>
                              <a:ext cx="79" cy="115"/>
                            </a:xfrm>
                            <a:custGeom>
                              <a:avLst/>
                              <a:gdLst>
                                <a:gd name="T0" fmla="*/ 48 w 99"/>
                                <a:gd name="T1" fmla="*/ 145 h 145"/>
                                <a:gd name="T2" fmla="*/ 48 w 99"/>
                                <a:gd name="T3" fmla="*/ 145 h 145"/>
                                <a:gd name="T4" fmla="*/ 11 w 99"/>
                                <a:gd name="T5" fmla="*/ 131 h 145"/>
                                <a:gd name="T6" fmla="*/ 0 w 99"/>
                                <a:gd name="T7" fmla="*/ 98 h 145"/>
                                <a:gd name="T8" fmla="*/ 19 w 99"/>
                                <a:gd name="T9" fmla="*/ 98 h 145"/>
                                <a:gd name="T10" fmla="*/ 24 w 99"/>
                                <a:gd name="T11" fmla="*/ 118 h 145"/>
                                <a:gd name="T12" fmla="*/ 49 w 99"/>
                                <a:gd name="T13" fmla="*/ 129 h 145"/>
                                <a:gd name="T14" fmla="*/ 71 w 99"/>
                                <a:gd name="T15" fmla="*/ 121 h 145"/>
                                <a:gd name="T16" fmla="*/ 80 w 99"/>
                                <a:gd name="T17" fmla="*/ 102 h 145"/>
                                <a:gd name="T18" fmla="*/ 71 w 99"/>
                                <a:gd name="T19" fmla="*/ 82 h 145"/>
                                <a:gd name="T20" fmla="*/ 46 w 99"/>
                                <a:gd name="T21" fmla="*/ 76 h 145"/>
                                <a:gd name="T22" fmla="*/ 42 w 99"/>
                                <a:gd name="T23" fmla="*/ 76 h 145"/>
                                <a:gd name="T24" fmla="*/ 39 w 99"/>
                                <a:gd name="T25" fmla="*/ 76 h 145"/>
                                <a:gd name="T26" fmla="*/ 39 w 99"/>
                                <a:gd name="T27" fmla="*/ 60 h 145"/>
                                <a:gd name="T28" fmla="*/ 43 w 99"/>
                                <a:gd name="T29" fmla="*/ 61 h 145"/>
                                <a:gd name="T30" fmla="*/ 47 w 99"/>
                                <a:gd name="T31" fmla="*/ 61 h 145"/>
                                <a:gd name="T32" fmla="*/ 64 w 99"/>
                                <a:gd name="T33" fmla="*/ 58 h 145"/>
                                <a:gd name="T34" fmla="*/ 75 w 99"/>
                                <a:gd name="T35" fmla="*/ 38 h 145"/>
                                <a:gd name="T36" fmla="*/ 67 w 99"/>
                                <a:gd name="T37" fmla="*/ 22 h 145"/>
                                <a:gd name="T38" fmla="*/ 50 w 99"/>
                                <a:gd name="T39" fmla="*/ 16 h 145"/>
                                <a:gd name="T40" fmla="*/ 25 w 99"/>
                                <a:gd name="T41" fmla="*/ 28 h 145"/>
                                <a:gd name="T42" fmla="*/ 21 w 99"/>
                                <a:gd name="T43" fmla="*/ 46 h 145"/>
                                <a:gd name="T44" fmla="*/ 4 w 99"/>
                                <a:gd name="T45" fmla="*/ 46 h 145"/>
                                <a:gd name="T46" fmla="*/ 10 w 99"/>
                                <a:gd name="T47" fmla="*/ 19 h 145"/>
                                <a:gd name="T48" fmla="*/ 48 w 99"/>
                                <a:gd name="T49" fmla="*/ 0 h 145"/>
                                <a:gd name="T50" fmla="*/ 82 w 99"/>
                                <a:gd name="T51" fmla="*/ 9 h 145"/>
                                <a:gd name="T52" fmla="*/ 93 w 99"/>
                                <a:gd name="T53" fmla="*/ 37 h 145"/>
                                <a:gd name="T54" fmla="*/ 86 w 99"/>
                                <a:gd name="T55" fmla="*/ 58 h 145"/>
                                <a:gd name="T56" fmla="*/ 75 w 99"/>
                                <a:gd name="T57" fmla="*/ 66 h 145"/>
                                <a:gd name="T58" fmla="*/ 93 w 99"/>
                                <a:gd name="T59" fmla="*/ 78 h 145"/>
                                <a:gd name="T60" fmla="*/ 99 w 99"/>
                                <a:gd name="T61" fmla="*/ 99 h 145"/>
                                <a:gd name="T62" fmla="*/ 86 w 99"/>
                                <a:gd name="T63" fmla="*/ 132 h 145"/>
                                <a:gd name="T64" fmla="*/ 48 w 99"/>
                                <a:gd name="T65" fmla="*/ 145 h 145"/>
                                <a:gd name="T66" fmla="*/ 48 w 99"/>
                                <a:gd name="T67" fmla="*/ 145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99" h="145">
                                  <a:moveTo>
                                    <a:pt x="48" y="145"/>
                                  </a:moveTo>
                                  <a:lnTo>
                                    <a:pt x="48" y="145"/>
                                  </a:lnTo>
                                  <a:cubicBezTo>
                                    <a:pt x="31" y="145"/>
                                    <a:pt x="19" y="140"/>
                                    <a:pt x="11" y="131"/>
                                  </a:cubicBezTo>
                                  <a:cubicBezTo>
                                    <a:pt x="4" y="122"/>
                                    <a:pt x="0" y="111"/>
                                    <a:pt x="0" y="98"/>
                                  </a:cubicBezTo>
                                  <a:lnTo>
                                    <a:pt x="19" y="98"/>
                                  </a:lnTo>
                                  <a:cubicBezTo>
                                    <a:pt x="19" y="107"/>
                                    <a:pt x="21" y="114"/>
                                    <a:pt x="24" y="118"/>
                                  </a:cubicBezTo>
                                  <a:cubicBezTo>
                                    <a:pt x="28" y="125"/>
                                    <a:pt x="37" y="129"/>
                                    <a:pt x="49" y="129"/>
                                  </a:cubicBezTo>
                                  <a:cubicBezTo>
                                    <a:pt x="58" y="129"/>
                                    <a:pt x="66" y="126"/>
                                    <a:pt x="71" y="121"/>
                                  </a:cubicBezTo>
                                  <a:cubicBezTo>
                                    <a:pt x="77" y="116"/>
                                    <a:pt x="80" y="110"/>
                                    <a:pt x="80" y="102"/>
                                  </a:cubicBezTo>
                                  <a:cubicBezTo>
                                    <a:pt x="80" y="92"/>
                                    <a:pt x="77" y="85"/>
                                    <a:pt x="71" y="82"/>
                                  </a:cubicBezTo>
                                  <a:cubicBezTo>
                                    <a:pt x="65" y="78"/>
                                    <a:pt x="57" y="76"/>
                                    <a:pt x="46" y="76"/>
                                  </a:cubicBezTo>
                                  <a:cubicBezTo>
                                    <a:pt x="45" y="76"/>
                                    <a:pt x="44" y="76"/>
                                    <a:pt x="42" y="76"/>
                                  </a:cubicBezTo>
                                  <a:cubicBezTo>
                                    <a:pt x="41" y="76"/>
                                    <a:pt x="40" y="76"/>
                                    <a:pt x="39" y="76"/>
                                  </a:cubicBezTo>
                                  <a:lnTo>
                                    <a:pt x="39" y="60"/>
                                  </a:lnTo>
                                  <a:cubicBezTo>
                                    <a:pt x="41" y="60"/>
                                    <a:pt x="42" y="61"/>
                                    <a:pt x="43" y="61"/>
                                  </a:cubicBezTo>
                                  <a:cubicBezTo>
                                    <a:pt x="45" y="61"/>
                                    <a:pt x="46" y="61"/>
                                    <a:pt x="47" y="61"/>
                                  </a:cubicBezTo>
                                  <a:cubicBezTo>
                                    <a:pt x="54" y="61"/>
                                    <a:pt x="59" y="60"/>
                                    <a:pt x="64" y="58"/>
                                  </a:cubicBezTo>
                                  <a:cubicBezTo>
                                    <a:pt x="71" y="54"/>
                                    <a:pt x="75" y="47"/>
                                    <a:pt x="75" y="38"/>
                                  </a:cubicBezTo>
                                  <a:cubicBezTo>
                                    <a:pt x="75" y="31"/>
                                    <a:pt x="72" y="25"/>
                                    <a:pt x="67" y="22"/>
                                  </a:cubicBezTo>
                                  <a:cubicBezTo>
                                    <a:pt x="62" y="18"/>
                                    <a:pt x="57" y="16"/>
                                    <a:pt x="50" y="16"/>
                                  </a:cubicBezTo>
                                  <a:cubicBezTo>
                                    <a:pt x="38" y="16"/>
                                    <a:pt x="30" y="20"/>
                                    <a:pt x="25" y="28"/>
                                  </a:cubicBezTo>
                                  <a:cubicBezTo>
                                    <a:pt x="23" y="32"/>
                                    <a:pt x="22" y="38"/>
                                    <a:pt x="21" y="46"/>
                                  </a:cubicBezTo>
                                  <a:lnTo>
                                    <a:pt x="4" y="46"/>
                                  </a:lnTo>
                                  <a:cubicBezTo>
                                    <a:pt x="4" y="36"/>
                                    <a:pt x="6" y="27"/>
                                    <a:pt x="10" y="19"/>
                                  </a:cubicBezTo>
                                  <a:cubicBezTo>
                                    <a:pt x="17" y="6"/>
                                    <a:pt x="30" y="0"/>
                                    <a:pt x="48" y="0"/>
                                  </a:cubicBezTo>
                                  <a:cubicBezTo>
                                    <a:pt x="63" y="0"/>
                                    <a:pt x="74" y="3"/>
                                    <a:pt x="82" y="9"/>
                                  </a:cubicBezTo>
                                  <a:cubicBezTo>
                                    <a:pt x="89" y="16"/>
                                    <a:pt x="93" y="25"/>
                                    <a:pt x="93" y="37"/>
                                  </a:cubicBezTo>
                                  <a:cubicBezTo>
                                    <a:pt x="93" y="46"/>
                                    <a:pt x="91" y="53"/>
                                    <a:pt x="86" y="58"/>
                                  </a:cubicBezTo>
                                  <a:cubicBezTo>
                                    <a:pt x="84" y="62"/>
                                    <a:pt x="80" y="64"/>
                                    <a:pt x="75" y="66"/>
                                  </a:cubicBezTo>
                                  <a:cubicBezTo>
                                    <a:pt x="83" y="68"/>
                                    <a:pt x="88" y="72"/>
                                    <a:pt x="93" y="78"/>
                                  </a:cubicBezTo>
                                  <a:cubicBezTo>
                                    <a:pt x="97" y="84"/>
                                    <a:pt x="99" y="91"/>
                                    <a:pt x="99" y="99"/>
                                  </a:cubicBezTo>
                                  <a:cubicBezTo>
                                    <a:pt x="99" y="113"/>
                                    <a:pt x="94" y="124"/>
                                    <a:pt x="86" y="132"/>
                                  </a:cubicBezTo>
                                  <a:cubicBezTo>
                                    <a:pt x="77" y="141"/>
                                    <a:pt x="64" y="145"/>
                                    <a:pt x="48" y="145"/>
                                  </a:cubicBezTo>
                                  <a:lnTo>
                                    <a:pt x="48" y="145"/>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43" name="Freeform 1202"/>
                          <wps:cNvSpPr>
                            <a:spLocks/>
                          </wps:cNvSpPr>
                          <wps:spPr bwMode="auto">
                            <a:xfrm>
                              <a:off x="6708" y="1851"/>
                              <a:ext cx="16" cy="41"/>
                            </a:xfrm>
                            <a:custGeom>
                              <a:avLst/>
                              <a:gdLst>
                                <a:gd name="T0" fmla="*/ 0 w 21"/>
                                <a:gd name="T1" fmla="*/ 42 h 51"/>
                                <a:gd name="T2" fmla="*/ 0 w 21"/>
                                <a:gd name="T3" fmla="*/ 42 h 51"/>
                                <a:gd name="T4" fmla="*/ 9 w 21"/>
                                <a:gd name="T5" fmla="*/ 32 h 51"/>
                                <a:gd name="T6" fmla="*/ 11 w 21"/>
                                <a:gd name="T7" fmla="*/ 24 h 51"/>
                                <a:gd name="T8" fmla="*/ 11 w 21"/>
                                <a:gd name="T9" fmla="*/ 22 h 51"/>
                                <a:gd name="T10" fmla="*/ 11 w 21"/>
                                <a:gd name="T11" fmla="*/ 21 h 51"/>
                                <a:gd name="T12" fmla="*/ 0 w 21"/>
                                <a:gd name="T13" fmla="*/ 21 h 51"/>
                                <a:gd name="T14" fmla="*/ 0 w 21"/>
                                <a:gd name="T15" fmla="*/ 0 h 51"/>
                                <a:gd name="T16" fmla="*/ 21 w 21"/>
                                <a:gd name="T17" fmla="*/ 0 h 51"/>
                                <a:gd name="T18" fmla="*/ 21 w 21"/>
                                <a:gd name="T19" fmla="*/ 20 h 51"/>
                                <a:gd name="T20" fmla="*/ 16 w 21"/>
                                <a:gd name="T21" fmla="*/ 40 h 51"/>
                                <a:gd name="T22" fmla="*/ 0 w 21"/>
                                <a:gd name="T23" fmla="*/ 51 h 51"/>
                                <a:gd name="T24" fmla="*/ 0 w 21"/>
                                <a:gd name="T25" fmla="*/ 42 h 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1" h="51">
                                  <a:moveTo>
                                    <a:pt x="0" y="42"/>
                                  </a:moveTo>
                                  <a:lnTo>
                                    <a:pt x="0" y="42"/>
                                  </a:lnTo>
                                  <a:cubicBezTo>
                                    <a:pt x="4" y="41"/>
                                    <a:pt x="8" y="38"/>
                                    <a:pt x="9" y="32"/>
                                  </a:cubicBezTo>
                                  <a:cubicBezTo>
                                    <a:pt x="10" y="29"/>
                                    <a:pt x="11" y="26"/>
                                    <a:pt x="11" y="24"/>
                                  </a:cubicBezTo>
                                  <a:cubicBezTo>
                                    <a:pt x="11" y="23"/>
                                    <a:pt x="11" y="23"/>
                                    <a:pt x="11" y="22"/>
                                  </a:cubicBezTo>
                                  <a:cubicBezTo>
                                    <a:pt x="11" y="22"/>
                                    <a:pt x="11" y="22"/>
                                    <a:pt x="11" y="21"/>
                                  </a:cubicBezTo>
                                  <a:lnTo>
                                    <a:pt x="0" y="21"/>
                                  </a:lnTo>
                                  <a:lnTo>
                                    <a:pt x="0" y="0"/>
                                  </a:lnTo>
                                  <a:lnTo>
                                    <a:pt x="21" y="0"/>
                                  </a:lnTo>
                                  <a:lnTo>
                                    <a:pt x="21" y="20"/>
                                  </a:lnTo>
                                  <a:cubicBezTo>
                                    <a:pt x="21" y="27"/>
                                    <a:pt x="19" y="34"/>
                                    <a:pt x="16" y="40"/>
                                  </a:cubicBezTo>
                                  <a:cubicBezTo>
                                    <a:pt x="13" y="46"/>
                                    <a:pt x="8" y="50"/>
                                    <a:pt x="0" y="51"/>
                                  </a:cubicBezTo>
                                  <a:lnTo>
                                    <a:pt x="0" y="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44" name="Freeform 1203"/>
                          <wps:cNvSpPr>
                            <a:spLocks/>
                          </wps:cNvSpPr>
                          <wps:spPr bwMode="auto">
                            <a:xfrm>
                              <a:off x="6799" y="1756"/>
                              <a:ext cx="41" cy="112"/>
                            </a:xfrm>
                            <a:custGeom>
                              <a:avLst/>
                              <a:gdLst>
                                <a:gd name="T0" fmla="*/ 0 w 52"/>
                                <a:gd name="T1" fmla="*/ 40 h 140"/>
                                <a:gd name="T2" fmla="*/ 0 w 52"/>
                                <a:gd name="T3" fmla="*/ 40 h 140"/>
                                <a:gd name="T4" fmla="*/ 0 w 52"/>
                                <a:gd name="T5" fmla="*/ 27 h 140"/>
                                <a:gd name="T6" fmla="*/ 27 w 52"/>
                                <a:gd name="T7" fmla="*/ 20 h 140"/>
                                <a:gd name="T8" fmla="*/ 38 w 52"/>
                                <a:gd name="T9" fmla="*/ 0 h 140"/>
                                <a:gd name="T10" fmla="*/ 52 w 52"/>
                                <a:gd name="T11" fmla="*/ 0 h 140"/>
                                <a:gd name="T12" fmla="*/ 52 w 52"/>
                                <a:gd name="T13" fmla="*/ 140 h 140"/>
                                <a:gd name="T14" fmla="*/ 33 w 52"/>
                                <a:gd name="T15" fmla="*/ 140 h 140"/>
                                <a:gd name="T16" fmla="*/ 33 w 52"/>
                                <a:gd name="T17" fmla="*/ 40 h 140"/>
                                <a:gd name="T18" fmla="*/ 0 w 52"/>
                                <a:gd name="T19" fmla="*/ 40 h 1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0">
                                  <a:moveTo>
                                    <a:pt x="0" y="40"/>
                                  </a:moveTo>
                                  <a:lnTo>
                                    <a:pt x="0" y="40"/>
                                  </a:lnTo>
                                  <a:lnTo>
                                    <a:pt x="0" y="27"/>
                                  </a:lnTo>
                                  <a:cubicBezTo>
                                    <a:pt x="13" y="25"/>
                                    <a:pt x="22" y="23"/>
                                    <a:pt x="27" y="20"/>
                                  </a:cubicBezTo>
                                  <a:cubicBezTo>
                                    <a:pt x="32" y="17"/>
                                    <a:pt x="36" y="10"/>
                                    <a:pt x="38" y="0"/>
                                  </a:cubicBezTo>
                                  <a:lnTo>
                                    <a:pt x="52" y="0"/>
                                  </a:lnTo>
                                  <a:lnTo>
                                    <a:pt x="52" y="140"/>
                                  </a:lnTo>
                                  <a:lnTo>
                                    <a:pt x="33" y="140"/>
                                  </a:lnTo>
                                  <a:lnTo>
                                    <a:pt x="33" y="40"/>
                                  </a:lnTo>
                                  <a:lnTo>
                                    <a:pt x="0" y="4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45" name="Freeform 1204"/>
                          <wps:cNvSpPr>
                            <a:spLocks/>
                          </wps:cNvSpPr>
                          <wps:spPr bwMode="auto">
                            <a:xfrm>
                              <a:off x="6877" y="1756"/>
                              <a:ext cx="79" cy="115"/>
                            </a:xfrm>
                            <a:custGeom>
                              <a:avLst/>
                              <a:gdLst>
                                <a:gd name="T0" fmla="*/ 48 w 99"/>
                                <a:gd name="T1" fmla="*/ 145 h 145"/>
                                <a:gd name="T2" fmla="*/ 48 w 99"/>
                                <a:gd name="T3" fmla="*/ 145 h 145"/>
                                <a:gd name="T4" fmla="*/ 12 w 99"/>
                                <a:gd name="T5" fmla="*/ 131 h 145"/>
                                <a:gd name="T6" fmla="*/ 0 w 99"/>
                                <a:gd name="T7" fmla="*/ 98 h 145"/>
                                <a:gd name="T8" fmla="*/ 19 w 99"/>
                                <a:gd name="T9" fmla="*/ 98 h 145"/>
                                <a:gd name="T10" fmla="*/ 24 w 99"/>
                                <a:gd name="T11" fmla="*/ 118 h 145"/>
                                <a:gd name="T12" fmla="*/ 49 w 99"/>
                                <a:gd name="T13" fmla="*/ 129 h 145"/>
                                <a:gd name="T14" fmla="*/ 72 w 99"/>
                                <a:gd name="T15" fmla="*/ 121 h 145"/>
                                <a:gd name="T16" fmla="*/ 80 w 99"/>
                                <a:gd name="T17" fmla="*/ 102 h 145"/>
                                <a:gd name="T18" fmla="*/ 71 w 99"/>
                                <a:gd name="T19" fmla="*/ 82 h 145"/>
                                <a:gd name="T20" fmla="*/ 46 w 99"/>
                                <a:gd name="T21" fmla="*/ 76 h 145"/>
                                <a:gd name="T22" fmla="*/ 43 w 99"/>
                                <a:gd name="T23" fmla="*/ 76 h 145"/>
                                <a:gd name="T24" fmla="*/ 39 w 99"/>
                                <a:gd name="T25" fmla="*/ 76 h 145"/>
                                <a:gd name="T26" fmla="*/ 39 w 99"/>
                                <a:gd name="T27" fmla="*/ 60 h 145"/>
                                <a:gd name="T28" fmla="*/ 44 w 99"/>
                                <a:gd name="T29" fmla="*/ 61 h 145"/>
                                <a:gd name="T30" fmla="*/ 48 w 99"/>
                                <a:gd name="T31" fmla="*/ 61 h 145"/>
                                <a:gd name="T32" fmla="*/ 64 w 99"/>
                                <a:gd name="T33" fmla="*/ 58 h 145"/>
                                <a:gd name="T34" fmla="*/ 75 w 99"/>
                                <a:gd name="T35" fmla="*/ 38 h 145"/>
                                <a:gd name="T36" fmla="*/ 68 w 99"/>
                                <a:gd name="T37" fmla="*/ 22 h 145"/>
                                <a:gd name="T38" fmla="*/ 50 w 99"/>
                                <a:gd name="T39" fmla="*/ 16 h 145"/>
                                <a:gd name="T40" fmla="*/ 26 w 99"/>
                                <a:gd name="T41" fmla="*/ 28 h 145"/>
                                <a:gd name="T42" fmla="*/ 22 w 99"/>
                                <a:gd name="T43" fmla="*/ 46 h 145"/>
                                <a:gd name="T44" fmla="*/ 4 w 99"/>
                                <a:gd name="T45" fmla="*/ 46 h 145"/>
                                <a:gd name="T46" fmla="*/ 10 w 99"/>
                                <a:gd name="T47" fmla="*/ 19 h 145"/>
                                <a:gd name="T48" fmla="*/ 49 w 99"/>
                                <a:gd name="T49" fmla="*/ 0 h 145"/>
                                <a:gd name="T50" fmla="*/ 82 w 99"/>
                                <a:gd name="T51" fmla="*/ 9 h 145"/>
                                <a:gd name="T52" fmla="*/ 94 w 99"/>
                                <a:gd name="T53" fmla="*/ 37 h 145"/>
                                <a:gd name="T54" fmla="*/ 87 w 99"/>
                                <a:gd name="T55" fmla="*/ 58 h 145"/>
                                <a:gd name="T56" fmla="*/ 76 w 99"/>
                                <a:gd name="T57" fmla="*/ 66 h 145"/>
                                <a:gd name="T58" fmla="*/ 93 w 99"/>
                                <a:gd name="T59" fmla="*/ 78 h 145"/>
                                <a:gd name="T60" fmla="*/ 99 w 99"/>
                                <a:gd name="T61" fmla="*/ 99 h 145"/>
                                <a:gd name="T62" fmla="*/ 86 w 99"/>
                                <a:gd name="T63" fmla="*/ 132 h 145"/>
                                <a:gd name="T64" fmla="*/ 48 w 99"/>
                                <a:gd name="T65" fmla="*/ 145 h 145"/>
                                <a:gd name="T66" fmla="*/ 48 w 99"/>
                                <a:gd name="T67" fmla="*/ 145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99" h="145">
                                  <a:moveTo>
                                    <a:pt x="48" y="145"/>
                                  </a:moveTo>
                                  <a:lnTo>
                                    <a:pt x="48" y="145"/>
                                  </a:lnTo>
                                  <a:cubicBezTo>
                                    <a:pt x="31" y="145"/>
                                    <a:pt x="19" y="140"/>
                                    <a:pt x="12" y="131"/>
                                  </a:cubicBezTo>
                                  <a:cubicBezTo>
                                    <a:pt x="4" y="122"/>
                                    <a:pt x="0" y="111"/>
                                    <a:pt x="0" y="98"/>
                                  </a:cubicBezTo>
                                  <a:lnTo>
                                    <a:pt x="19" y="98"/>
                                  </a:lnTo>
                                  <a:cubicBezTo>
                                    <a:pt x="20" y="107"/>
                                    <a:pt x="22" y="114"/>
                                    <a:pt x="24" y="118"/>
                                  </a:cubicBezTo>
                                  <a:cubicBezTo>
                                    <a:pt x="29" y="125"/>
                                    <a:pt x="37" y="129"/>
                                    <a:pt x="49" y="129"/>
                                  </a:cubicBezTo>
                                  <a:cubicBezTo>
                                    <a:pt x="58" y="129"/>
                                    <a:pt x="66" y="126"/>
                                    <a:pt x="72" y="121"/>
                                  </a:cubicBezTo>
                                  <a:cubicBezTo>
                                    <a:pt x="77" y="116"/>
                                    <a:pt x="80" y="110"/>
                                    <a:pt x="80" y="102"/>
                                  </a:cubicBezTo>
                                  <a:cubicBezTo>
                                    <a:pt x="80" y="92"/>
                                    <a:pt x="77" y="85"/>
                                    <a:pt x="71" y="82"/>
                                  </a:cubicBezTo>
                                  <a:cubicBezTo>
                                    <a:pt x="65" y="78"/>
                                    <a:pt x="57" y="76"/>
                                    <a:pt x="46" y="76"/>
                                  </a:cubicBezTo>
                                  <a:cubicBezTo>
                                    <a:pt x="45" y="76"/>
                                    <a:pt x="44" y="76"/>
                                    <a:pt x="43" y="76"/>
                                  </a:cubicBezTo>
                                  <a:cubicBezTo>
                                    <a:pt x="42" y="76"/>
                                    <a:pt x="40" y="76"/>
                                    <a:pt x="39" y="76"/>
                                  </a:cubicBezTo>
                                  <a:lnTo>
                                    <a:pt x="39" y="60"/>
                                  </a:lnTo>
                                  <a:cubicBezTo>
                                    <a:pt x="41" y="60"/>
                                    <a:pt x="42" y="61"/>
                                    <a:pt x="44" y="61"/>
                                  </a:cubicBezTo>
                                  <a:cubicBezTo>
                                    <a:pt x="45" y="61"/>
                                    <a:pt x="46" y="61"/>
                                    <a:pt x="48" y="61"/>
                                  </a:cubicBezTo>
                                  <a:cubicBezTo>
                                    <a:pt x="54" y="61"/>
                                    <a:pt x="60" y="60"/>
                                    <a:pt x="64" y="58"/>
                                  </a:cubicBezTo>
                                  <a:cubicBezTo>
                                    <a:pt x="72" y="54"/>
                                    <a:pt x="75" y="47"/>
                                    <a:pt x="75" y="38"/>
                                  </a:cubicBezTo>
                                  <a:cubicBezTo>
                                    <a:pt x="75" y="31"/>
                                    <a:pt x="73" y="25"/>
                                    <a:pt x="68" y="22"/>
                                  </a:cubicBezTo>
                                  <a:cubicBezTo>
                                    <a:pt x="63" y="18"/>
                                    <a:pt x="57" y="16"/>
                                    <a:pt x="50" y="16"/>
                                  </a:cubicBezTo>
                                  <a:cubicBezTo>
                                    <a:pt x="39" y="16"/>
                                    <a:pt x="30" y="20"/>
                                    <a:pt x="26" y="28"/>
                                  </a:cubicBezTo>
                                  <a:cubicBezTo>
                                    <a:pt x="23" y="32"/>
                                    <a:pt x="22" y="38"/>
                                    <a:pt x="22" y="46"/>
                                  </a:cubicBezTo>
                                  <a:lnTo>
                                    <a:pt x="4" y="46"/>
                                  </a:lnTo>
                                  <a:cubicBezTo>
                                    <a:pt x="4" y="36"/>
                                    <a:pt x="6" y="27"/>
                                    <a:pt x="10" y="19"/>
                                  </a:cubicBezTo>
                                  <a:cubicBezTo>
                                    <a:pt x="18" y="6"/>
                                    <a:pt x="30" y="0"/>
                                    <a:pt x="49" y="0"/>
                                  </a:cubicBezTo>
                                  <a:cubicBezTo>
                                    <a:pt x="63" y="0"/>
                                    <a:pt x="74" y="3"/>
                                    <a:pt x="82" y="9"/>
                                  </a:cubicBezTo>
                                  <a:cubicBezTo>
                                    <a:pt x="90" y="16"/>
                                    <a:pt x="94" y="25"/>
                                    <a:pt x="94" y="37"/>
                                  </a:cubicBezTo>
                                  <a:cubicBezTo>
                                    <a:pt x="94" y="46"/>
                                    <a:pt x="91" y="53"/>
                                    <a:pt x="87" y="58"/>
                                  </a:cubicBezTo>
                                  <a:cubicBezTo>
                                    <a:pt x="84" y="62"/>
                                    <a:pt x="80" y="64"/>
                                    <a:pt x="76" y="66"/>
                                  </a:cubicBezTo>
                                  <a:cubicBezTo>
                                    <a:pt x="83" y="68"/>
                                    <a:pt x="89" y="72"/>
                                    <a:pt x="93" y="78"/>
                                  </a:cubicBezTo>
                                  <a:cubicBezTo>
                                    <a:pt x="97" y="84"/>
                                    <a:pt x="99" y="91"/>
                                    <a:pt x="99" y="99"/>
                                  </a:cubicBezTo>
                                  <a:cubicBezTo>
                                    <a:pt x="99" y="113"/>
                                    <a:pt x="95" y="124"/>
                                    <a:pt x="86" y="132"/>
                                  </a:cubicBezTo>
                                  <a:cubicBezTo>
                                    <a:pt x="77" y="141"/>
                                    <a:pt x="64" y="145"/>
                                    <a:pt x="48" y="145"/>
                                  </a:cubicBezTo>
                                  <a:lnTo>
                                    <a:pt x="48" y="145"/>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46" name="Freeform 1205"/>
                          <wps:cNvSpPr>
                            <a:spLocks/>
                          </wps:cNvSpPr>
                          <wps:spPr bwMode="auto">
                            <a:xfrm>
                              <a:off x="6977" y="1851"/>
                              <a:ext cx="16" cy="17"/>
                            </a:xfrm>
                            <a:custGeom>
                              <a:avLst/>
                              <a:gdLst>
                                <a:gd name="T0" fmla="*/ 0 w 20"/>
                                <a:gd name="T1" fmla="*/ 0 h 21"/>
                                <a:gd name="T2" fmla="*/ 0 w 20"/>
                                <a:gd name="T3" fmla="*/ 0 h 21"/>
                                <a:gd name="T4" fmla="*/ 20 w 20"/>
                                <a:gd name="T5" fmla="*/ 0 h 21"/>
                                <a:gd name="T6" fmla="*/ 20 w 20"/>
                                <a:gd name="T7" fmla="*/ 21 h 21"/>
                                <a:gd name="T8" fmla="*/ 0 w 20"/>
                                <a:gd name="T9" fmla="*/ 21 h 21"/>
                                <a:gd name="T10" fmla="*/ 0 w 20"/>
                                <a:gd name="T11" fmla="*/ 0 h 21"/>
                              </a:gdLst>
                              <a:ahLst/>
                              <a:cxnLst>
                                <a:cxn ang="0">
                                  <a:pos x="T0" y="T1"/>
                                </a:cxn>
                                <a:cxn ang="0">
                                  <a:pos x="T2" y="T3"/>
                                </a:cxn>
                                <a:cxn ang="0">
                                  <a:pos x="T4" y="T5"/>
                                </a:cxn>
                                <a:cxn ang="0">
                                  <a:pos x="T6" y="T7"/>
                                </a:cxn>
                                <a:cxn ang="0">
                                  <a:pos x="T8" y="T9"/>
                                </a:cxn>
                                <a:cxn ang="0">
                                  <a:pos x="T10" y="T11"/>
                                </a:cxn>
                              </a:cxnLst>
                              <a:rect l="0" t="0" r="r" b="b"/>
                              <a:pathLst>
                                <a:path w="20" h="21">
                                  <a:moveTo>
                                    <a:pt x="0" y="0"/>
                                  </a:moveTo>
                                  <a:lnTo>
                                    <a:pt x="0" y="0"/>
                                  </a:lnTo>
                                  <a:lnTo>
                                    <a:pt x="20" y="0"/>
                                  </a:lnTo>
                                  <a:lnTo>
                                    <a:pt x="20"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47" name="Freeform 1206"/>
                          <wps:cNvSpPr>
                            <a:spLocks/>
                          </wps:cNvSpPr>
                          <wps:spPr bwMode="auto">
                            <a:xfrm>
                              <a:off x="7014" y="1757"/>
                              <a:ext cx="77" cy="111"/>
                            </a:xfrm>
                            <a:custGeom>
                              <a:avLst/>
                              <a:gdLst>
                                <a:gd name="T0" fmla="*/ 98 w 98"/>
                                <a:gd name="T1" fmla="*/ 0 h 139"/>
                                <a:gd name="T2" fmla="*/ 98 w 98"/>
                                <a:gd name="T3" fmla="*/ 0 h 139"/>
                                <a:gd name="T4" fmla="*/ 98 w 98"/>
                                <a:gd name="T5" fmla="*/ 16 h 139"/>
                                <a:gd name="T6" fmla="*/ 80 w 98"/>
                                <a:gd name="T7" fmla="*/ 39 h 139"/>
                                <a:gd name="T8" fmla="*/ 60 w 98"/>
                                <a:gd name="T9" fmla="*/ 74 h 139"/>
                                <a:gd name="T10" fmla="*/ 47 w 98"/>
                                <a:gd name="T11" fmla="*/ 108 h 139"/>
                                <a:gd name="T12" fmla="*/ 40 w 98"/>
                                <a:gd name="T13" fmla="*/ 139 h 139"/>
                                <a:gd name="T14" fmla="*/ 20 w 98"/>
                                <a:gd name="T15" fmla="*/ 139 h 139"/>
                                <a:gd name="T16" fmla="*/ 50 w 98"/>
                                <a:gd name="T17" fmla="*/ 59 h 139"/>
                                <a:gd name="T18" fmla="*/ 78 w 98"/>
                                <a:gd name="T19" fmla="*/ 18 h 139"/>
                                <a:gd name="T20" fmla="*/ 0 w 98"/>
                                <a:gd name="T21" fmla="*/ 18 h 139"/>
                                <a:gd name="T22" fmla="*/ 0 w 98"/>
                                <a:gd name="T23" fmla="*/ 0 h 139"/>
                                <a:gd name="T24" fmla="*/ 98 w 98"/>
                                <a:gd name="T25"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98" h="139">
                                  <a:moveTo>
                                    <a:pt x="98" y="0"/>
                                  </a:moveTo>
                                  <a:lnTo>
                                    <a:pt x="98" y="0"/>
                                  </a:lnTo>
                                  <a:lnTo>
                                    <a:pt x="98" y="16"/>
                                  </a:lnTo>
                                  <a:cubicBezTo>
                                    <a:pt x="94" y="20"/>
                                    <a:pt x="88" y="28"/>
                                    <a:pt x="80" y="39"/>
                                  </a:cubicBezTo>
                                  <a:cubicBezTo>
                                    <a:pt x="73" y="50"/>
                                    <a:pt x="66" y="61"/>
                                    <a:pt x="60" y="74"/>
                                  </a:cubicBezTo>
                                  <a:cubicBezTo>
                                    <a:pt x="55" y="86"/>
                                    <a:pt x="50" y="98"/>
                                    <a:pt x="47" y="108"/>
                                  </a:cubicBezTo>
                                  <a:cubicBezTo>
                                    <a:pt x="45" y="114"/>
                                    <a:pt x="43" y="125"/>
                                    <a:pt x="40" y="139"/>
                                  </a:cubicBezTo>
                                  <a:lnTo>
                                    <a:pt x="20" y="139"/>
                                  </a:lnTo>
                                  <a:cubicBezTo>
                                    <a:pt x="25" y="112"/>
                                    <a:pt x="35" y="85"/>
                                    <a:pt x="50" y="59"/>
                                  </a:cubicBezTo>
                                  <a:cubicBezTo>
                                    <a:pt x="59" y="43"/>
                                    <a:pt x="68" y="30"/>
                                    <a:pt x="78" y="18"/>
                                  </a:cubicBezTo>
                                  <a:lnTo>
                                    <a:pt x="0" y="18"/>
                                  </a:lnTo>
                                  <a:lnTo>
                                    <a:pt x="0" y="0"/>
                                  </a:lnTo>
                                  <a:lnTo>
                                    <a:pt x="9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48" name="Freeform 1207"/>
                          <wps:cNvSpPr>
                            <a:spLocks/>
                          </wps:cNvSpPr>
                          <wps:spPr bwMode="auto">
                            <a:xfrm>
                              <a:off x="7113" y="1756"/>
                              <a:ext cx="41" cy="112"/>
                            </a:xfrm>
                            <a:custGeom>
                              <a:avLst/>
                              <a:gdLst>
                                <a:gd name="T0" fmla="*/ 0 w 52"/>
                                <a:gd name="T1" fmla="*/ 40 h 140"/>
                                <a:gd name="T2" fmla="*/ 0 w 52"/>
                                <a:gd name="T3" fmla="*/ 40 h 140"/>
                                <a:gd name="T4" fmla="*/ 0 w 52"/>
                                <a:gd name="T5" fmla="*/ 27 h 140"/>
                                <a:gd name="T6" fmla="*/ 27 w 52"/>
                                <a:gd name="T7" fmla="*/ 20 h 140"/>
                                <a:gd name="T8" fmla="*/ 38 w 52"/>
                                <a:gd name="T9" fmla="*/ 0 h 140"/>
                                <a:gd name="T10" fmla="*/ 52 w 52"/>
                                <a:gd name="T11" fmla="*/ 0 h 140"/>
                                <a:gd name="T12" fmla="*/ 52 w 52"/>
                                <a:gd name="T13" fmla="*/ 140 h 140"/>
                                <a:gd name="T14" fmla="*/ 33 w 52"/>
                                <a:gd name="T15" fmla="*/ 140 h 140"/>
                                <a:gd name="T16" fmla="*/ 33 w 52"/>
                                <a:gd name="T17" fmla="*/ 40 h 140"/>
                                <a:gd name="T18" fmla="*/ 0 w 52"/>
                                <a:gd name="T19" fmla="*/ 40 h 1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0">
                                  <a:moveTo>
                                    <a:pt x="0" y="40"/>
                                  </a:moveTo>
                                  <a:lnTo>
                                    <a:pt x="0" y="40"/>
                                  </a:lnTo>
                                  <a:lnTo>
                                    <a:pt x="0" y="27"/>
                                  </a:lnTo>
                                  <a:cubicBezTo>
                                    <a:pt x="13" y="25"/>
                                    <a:pt x="22" y="23"/>
                                    <a:pt x="27" y="20"/>
                                  </a:cubicBezTo>
                                  <a:cubicBezTo>
                                    <a:pt x="32" y="17"/>
                                    <a:pt x="36" y="10"/>
                                    <a:pt x="38" y="0"/>
                                  </a:cubicBezTo>
                                  <a:lnTo>
                                    <a:pt x="52" y="0"/>
                                  </a:lnTo>
                                  <a:lnTo>
                                    <a:pt x="52" y="140"/>
                                  </a:lnTo>
                                  <a:lnTo>
                                    <a:pt x="33" y="140"/>
                                  </a:lnTo>
                                  <a:lnTo>
                                    <a:pt x="33" y="40"/>
                                  </a:lnTo>
                                  <a:lnTo>
                                    <a:pt x="0" y="4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49" name="Freeform 1208"/>
                          <wps:cNvSpPr>
                            <a:spLocks/>
                          </wps:cNvSpPr>
                          <wps:spPr bwMode="auto">
                            <a:xfrm>
                              <a:off x="7192" y="1751"/>
                              <a:ext cx="37" cy="149"/>
                            </a:xfrm>
                            <a:custGeom>
                              <a:avLst/>
                              <a:gdLst>
                                <a:gd name="T0" fmla="*/ 0 w 46"/>
                                <a:gd name="T1" fmla="*/ 188 h 188"/>
                                <a:gd name="T2" fmla="*/ 0 w 46"/>
                                <a:gd name="T3" fmla="*/ 188 h 188"/>
                                <a:gd name="T4" fmla="*/ 21 w 46"/>
                                <a:gd name="T5" fmla="*/ 144 h 188"/>
                                <a:gd name="T6" fmla="*/ 28 w 46"/>
                                <a:gd name="T7" fmla="*/ 94 h 188"/>
                                <a:gd name="T8" fmla="*/ 20 w 46"/>
                                <a:gd name="T9" fmla="*/ 42 h 188"/>
                                <a:gd name="T10" fmla="*/ 0 w 46"/>
                                <a:gd name="T11" fmla="*/ 0 h 188"/>
                                <a:gd name="T12" fmla="*/ 12 w 46"/>
                                <a:gd name="T13" fmla="*/ 0 h 188"/>
                                <a:gd name="T14" fmla="*/ 31 w 46"/>
                                <a:gd name="T15" fmla="*/ 30 h 188"/>
                                <a:gd name="T16" fmla="*/ 37 w 46"/>
                                <a:gd name="T17" fmla="*/ 45 h 188"/>
                                <a:gd name="T18" fmla="*/ 44 w 46"/>
                                <a:gd name="T19" fmla="*/ 70 h 188"/>
                                <a:gd name="T20" fmla="*/ 46 w 46"/>
                                <a:gd name="T21" fmla="*/ 93 h 188"/>
                                <a:gd name="T22" fmla="*/ 37 w 46"/>
                                <a:gd name="T23" fmla="*/ 145 h 188"/>
                                <a:gd name="T24" fmla="*/ 13 w 46"/>
                                <a:gd name="T25" fmla="*/ 188 h 188"/>
                                <a:gd name="T26" fmla="*/ 0 w 46"/>
                                <a:gd name="T27" fmla="*/ 188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0" y="188"/>
                                  </a:moveTo>
                                  <a:lnTo>
                                    <a:pt x="0" y="188"/>
                                  </a:lnTo>
                                  <a:cubicBezTo>
                                    <a:pt x="11" y="168"/>
                                    <a:pt x="18" y="153"/>
                                    <a:pt x="21" y="144"/>
                                  </a:cubicBezTo>
                                  <a:cubicBezTo>
                                    <a:pt x="25" y="130"/>
                                    <a:pt x="28" y="113"/>
                                    <a:pt x="28" y="94"/>
                                  </a:cubicBezTo>
                                  <a:cubicBezTo>
                                    <a:pt x="28" y="75"/>
                                    <a:pt x="25" y="58"/>
                                    <a:pt x="20" y="42"/>
                                  </a:cubicBezTo>
                                  <a:cubicBezTo>
                                    <a:pt x="16" y="32"/>
                                    <a:pt x="10" y="18"/>
                                    <a:pt x="0" y="0"/>
                                  </a:cubicBezTo>
                                  <a:lnTo>
                                    <a:pt x="12" y="0"/>
                                  </a:lnTo>
                                  <a:cubicBezTo>
                                    <a:pt x="22" y="16"/>
                                    <a:pt x="28" y="26"/>
                                    <a:pt x="31" y="30"/>
                                  </a:cubicBezTo>
                                  <a:cubicBezTo>
                                    <a:pt x="33" y="34"/>
                                    <a:pt x="35" y="39"/>
                                    <a:pt x="37" y="45"/>
                                  </a:cubicBezTo>
                                  <a:cubicBezTo>
                                    <a:pt x="41" y="54"/>
                                    <a:pt x="43" y="62"/>
                                    <a:pt x="44" y="70"/>
                                  </a:cubicBezTo>
                                  <a:cubicBezTo>
                                    <a:pt x="46" y="78"/>
                                    <a:pt x="46" y="86"/>
                                    <a:pt x="46" y="93"/>
                                  </a:cubicBezTo>
                                  <a:cubicBezTo>
                                    <a:pt x="46" y="112"/>
                                    <a:pt x="43" y="130"/>
                                    <a:pt x="37" y="145"/>
                                  </a:cubicBezTo>
                                  <a:cubicBezTo>
                                    <a:pt x="33" y="155"/>
                                    <a:pt x="25" y="169"/>
                                    <a:pt x="13" y="188"/>
                                  </a:cubicBezTo>
                                  <a:lnTo>
                                    <a:pt x="0" y="18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50" name="Freeform 1209"/>
                          <wps:cNvSpPr>
                            <a:spLocks/>
                          </wps:cNvSpPr>
                          <wps:spPr bwMode="auto">
                            <a:xfrm>
                              <a:off x="7238" y="4579"/>
                              <a:ext cx="42" cy="112"/>
                            </a:xfrm>
                            <a:custGeom>
                              <a:avLst/>
                              <a:gdLst>
                                <a:gd name="T0" fmla="*/ 0 w 53"/>
                                <a:gd name="T1" fmla="*/ 41 h 141"/>
                                <a:gd name="T2" fmla="*/ 0 w 53"/>
                                <a:gd name="T3" fmla="*/ 41 h 141"/>
                                <a:gd name="T4" fmla="*/ 0 w 53"/>
                                <a:gd name="T5" fmla="*/ 28 h 141"/>
                                <a:gd name="T6" fmla="*/ 27 w 53"/>
                                <a:gd name="T7" fmla="*/ 21 h 141"/>
                                <a:gd name="T8" fmla="*/ 39 w 53"/>
                                <a:gd name="T9" fmla="*/ 0 h 141"/>
                                <a:gd name="T10" fmla="*/ 53 w 53"/>
                                <a:gd name="T11" fmla="*/ 0 h 141"/>
                                <a:gd name="T12" fmla="*/ 53 w 53"/>
                                <a:gd name="T13" fmla="*/ 141 h 141"/>
                                <a:gd name="T14" fmla="*/ 34 w 53"/>
                                <a:gd name="T15" fmla="*/ 141 h 141"/>
                                <a:gd name="T16" fmla="*/ 34 w 53"/>
                                <a:gd name="T17" fmla="*/ 41 h 141"/>
                                <a:gd name="T18" fmla="*/ 0 w 53"/>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3" h="141">
                                  <a:moveTo>
                                    <a:pt x="0" y="41"/>
                                  </a:moveTo>
                                  <a:lnTo>
                                    <a:pt x="0" y="41"/>
                                  </a:lnTo>
                                  <a:lnTo>
                                    <a:pt x="0" y="28"/>
                                  </a:lnTo>
                                  <a:cubicBezTo>
                                    <a:pt x="13" y="26"/>
                                    <a:pt x="22" y="24"/>
                                    <a:pt x="27" y="21"/>
                                  </a:cubicBezTo>
                                  <a:cubicBezTo>
                                    <a:pt x="32" y="18"/>
                                    <a:pt x="36" y="11"/>
                                    <a:pt x="39" y="0"/>
                                  </a:cubicBezTo>
                                  <a:lnTo>
                                    <a:pt x="53" y="0"/>
                                  </a:lnTo>
                                  <a:lnTo>
                                    <a:pt x="53" y="141"/>
                                  </a:lnTo>
                                  <a:lnTo>
                                    <a:pt x="34" y="141"/>
                                  </a:lnTo>
                                  <a:lnTo>
                                    <a:pt x="34"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51" name="Freeform 1210"/>
                          <wps:cNvSpPr>
                            <a:spLocks noEditPoints="1"/>
                          </wps:cNvSpPr>
                          <wps:spPr bwMode="auto">
                            <a:xfrm>
                              <a:off x="7318" y="4579"/>
                              <a:ext cx="78" cy="115"/>
                            </a:xfrm>
                            <a:custGeom>
                              <a:avLst/>
                              <a:gdLst>
                                <a:gd name="T0" fmla="*/ 49 w 98"/>
                                <a:gd name="T1" fmla="*/ 0 h 145"/>
                                <a:gd name="T2" fmla="*/ 49 w 98"/>
                                <a:gd name="T3" fmla="*/ 0 h 145"/>
                                <a:gd name="T4" fmla="*/ 88 w 98"/>
                                <a:gd name="T5" fmla="*/ 22 h 145"/>
                                <a:gd name="T6" fmla="*/ 98 w 98"/>
                                <a:gd name="T7" fmla="*/ 70 h 145"/>
                                <a:gd name="T8" fmla="*/ 89 w 98"/>
                                <a:gd name="T9" fmla="*/ 118 h 145"/>
                                <a:gd name="T10" fmla="*/ 48 w 98"/>
                                <a:gd name="T11" fmla="*/ 145 h 145"/>
                                <a:gd name="T12" fmla="*/ 11 w 98"/>
                                <a:gd name="T13" fmla="*/ 123 h 145"/>
                                <a:gd name="T14" fmla="*/ 0 w 98"/>
                                <a:gd name="T15" fmla="*/ 73 h 145"/>
                                <a:gd name="T16" fmla="*/ 6 w 98"/>
                                <a:gd name="T17" fmla="*/ 32 h 145"/>
                                <a:gd name="T18" fmla="*/ 49 w 98"/>
                                <a:gd name="T19" fmla="*/ 0 h 145"/>
                                <a:gd name="T20" fmla="*/ 49 w 98"/>
                                <a:gd name="T21" fmla="*/ 0 h 145"/>
                                <a:gd name="T22" fmla="*/ 48 w 98"/>
                                <a:gd name="T23" fmla="*/ 129 h 145"/>
                                <a:gd name="T24" fmla="*/ 48 w 98"/>
                                <a:gd name="T25" fmla="*/ 129 h 145"/>
                                <a:gd name="T26" fmla="*/ 70 w 98"/>
                                <a:gd name="T27" fmla="*/ 117 h 145"/>
                                <a:gd name="T28" fmla="*/ 78 w 98"/>
                                <a:gd name="T29" fmla="*/ 71 h 145"/>
                                <a:gd name="T30" fmla="*/ 73 w 98"/>
                                <a:gd name="T31" fmla="*/ 31 h 145"/>
                                <a:gd name="T32" fmla="*/ 50 w 98"/>
                                <a:gd name="T33" fmla="*/ 16 h 145"/>
                                <a:gd name="T34" fmla="*/ 27 w 98"/>
                                <a:gd name="T35" fmla="*/ 31 h 145"/>
                                <a:gd name="T36" fmla="*/ 19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7"/>
                                    <a:pt x="88" y="22"/>
                                  </a:cubicBezTo>
                                  <a:cubicBezTo>
                                    <a:pt x="94" y="34"/>
                                    <a:pt x="98" y="50"/>
                                    <a:pt x="98" y="70"/>
                                  </a:cubicBezTo>
                                  <a:cubicBezTo>
                                    <a:pt x="98" y="90"/>
                                    <a:pt x="95" y="105"/>
                                    <a:pt x="89" y="118"/>
                                  </a:cubicBezTo>
                                  <a:cubicBezTo>
                                    <a:pt x="81" y="136"/>
                                    <a:pt x="67" y="145"/>
                                    <a:pt x="48" y="145"/>
                                  </a:cubicBezTo>
                                  <a:cubicBezTo>
                                    <a:pt x="31" y="145"/>
                                    <a:pt x="19" y="138"/>
                                    <a:pt x="11" y="123"/>
                                  </a:cubicBezTo>
                                  <a:cubicBezTo>
                                    <a:pt x="4" y="111"/>
                                    <a:pt x="0" y="94"/>
                                    <a:pt x="0" y="73"/>
                                  </a:cubicBezTo>
                                  <a:cubicBezTo>
                                    <a:pt x="0" y="57"/>
                                    <a:pt x="2" y="44"/>
                                    <a:pt x="6" y="32"/>
                                  </a:cubicBezTo>
                                  <a:cubicBezTo>
                                    <a:pt x="14" y="11"/>
                                    <a:pt x="28" y="0"/>
                                    <a:pt x="49" y="0"/>
                                  </a:cubicBezTo>
                                  <a:lnTo>
                                    <a:pt x="49" y="0"/>
                                  </a:lnTo>
                                  <a:close/>
                                  <a:moveTo>
                                    <a:pt x="48" y="129"/>
                                  </a:moveTo>
                                  <a:lnTo>
                                    <a:pt x="48" y="129"/>
                                  </a:lnTo>
                                  <a:cubicBezTo>
                                    <a:pt x="58" y="129"/>
                                    <a:pt x="65" y="125"/>
                                    <a:pt x="70" y="117"/>
                                  </a:cubicBezTo>
                                  <a:cubicBezTo>
                                    <a:pt x="76" y="108"/>
                                    <a:pt x="78" y="93"/>
                                    <a:pt x="78" y="71"/>
                                  </a:cubicBezTo>
                                  <a:cubicBezTo>
                                    <a:pt x="78" y="55"/>
                                    <a:pt x="77" y="42"/>
                                    <a:pt x="73" y="31"/>
                                  </a:cubicBezTo>
                                  <a:cubicBezTo>
                                    <a:pt x="69" y="21"/>
                                    <a:pt x="61" y="16"/>
                                    <a:pt x="50" y="16"/>
                                  </a:cubicBezTo>
                                  <a:cubicBezTo>
                                    <a:pt x="39" y="16"/>
                                    <a:pt x="31" y="21"/>
                                    <a:pt x="27" y="31"/>
                                  </a:cubicBezTo>
                                  <a:cubicBezTo>
                                    <a:pt x="22" y="40"/>
                                    <a:pt x="19" y="55"/>
                                    <a:pt x="19" y="74"/>
                                  </a:cubicBezTo>
                                  <a:cubicBezTo>
                                    <a:pt x="19" y="88"/>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52" name="Freeform 1211"/>
                          <wps:cNvSpPr>
                            <a:spLocks noEditPoints="1"/>
                          </wps:cNvSpPr>
                          <wps:spPr bwMode="auto">
                            <a:xfrm>
                              <a:off x="7408" y="4579"/>
                              <a:ext cx="77" cy="115"/>
                            </a:xfrm>
                            <a:custGeom>
                              <a:avLst/>
                              <a:gdLst>
                                <a:gd name="T0" fmla="*/ 48 w 97"/>
                                <a:gd name="T1" fmla="*/ 0 h 145"/>
                                <a:gd name="T2" fmla="*/ 48 w 97"/>
                                <a:gd name="T3" fmla="*/ 0 h 145"/>
                                <a:gd name="T4" fmla="*/ 88 w 97"/>
                                <a:gd name="T5" fmla="*/ 22 h 145"/>
                                <a:gd name="T6" fmla="*/ 97 w 97"/>
                                <a:gd name="T7" fmla="*/ 70 h 145"/>
                                <a:gd name="T8" fmla="*/ 89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9 h 145"/>
                                <a:gd name="T24" fmla="*/ 48 w 97"/>
                                <a:gd name="T25" fmla="*/ 129 h 145"/>
                                <a:gd name="T26" fmla="*/ 70 w 97"/>
                                <a:gd name="T27" fmla="*/ 117 h 145"/>
                                <a:gd name="T28" fmla="*/ 78 w 97"/>
                                <a:gd name="T29" fmla="*/ 71 h 145"/>
                                <a:gd name="T30" fmla="*/ 72 w 97"/>
                                <a:gd name="T31" fmla="*/ 31 h 145"/>
                                <a:gd name="T32" fmla="*/ 49 w 97"/>
                                <a:gd name="T33" fmla="*/ 16 h 145"/>
                                <a:gd name="T34" fmla="*/ 26 w 97"/>
                                <a:gd name="T35" fmla="*/ 31 h 145"/>
                                <a:gd name="T36" fmla="*/ 19 w 97"/>
                                <a:gd name="T37" fmla="*/ 74 h 145"/>
                                <a:gd name="T38" fmla="*/ 24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7" y="0"/>
                                    <a:pt x="80" y="7"/>
                                    <a:pt x="88" y="22"/>
                                  </a:cubicBezTo>
                                  <a:cubicBezTo>
                                    <a:pt x="94" y="34"/>
                                    <a:pt x="97" y="50"/>
                                    <a:pt x="97" y="70"/>
                                  </a:cubicBezTo>
                                  <a:cubicBezTo>
                                    <a:pt x="97" y="90"/>
                                    <a:pt x="95" y="105"/>
                                    <a:pt x="89" y="118"/>
                                  </a:cubicBezTo>
                                  <a:cubicBezTo>
                                    <a:pt x="81" y="136"/>
                                    <a:pt x="67" y="145"/>
                                    <a:pt x="48" y="145"/>
                                  </a:cubicBezTo>
                                  <a:cubicBezTo>
                                    <a:pt x="31" y="145"/>
                                    <a:pt x="19" y="138"/>
                                    <a:pt x="10" y="123"/>
                                  </a:cubicBezTo>
                                  <a:cubicBezTo>
                                    <a:pt x="3" y="111"/>
                                    <a:pt x="0" y="94"/>
                                    <a:pt x="0" y="73"/>
                                  </a:cubicBezTo>
                                  <a:cubicBezTo>
                                    <a:pt x="0" y="57"/>
                                    <a:pt x="2" y="44"/>
                                    <a:pt x="6" y="32"/>
                                  </a:cubicBezTo>
                                  <a:cubicBezTo>
                                    <a:pt x="14" y="11"/>
                                    <a:pt x="28" y="0"/>
                                    <a:pt x="48" y="0"/>
                                  </a:cubicBezTo>
                                  <a:lnTo>
                                    <a:pt x="48" y="0"/>
                                  </a:lnTo>
                                  <a:close/>
                                  <a:moveTo>
                                    <a:pt x="48" y="129"/>
                                  </a:moveTo>
                                  <a:lnTo>
                                    <a:pt x="48" y="129"/>
                                  </a:lnTo>
                                  <a:cubicBezTo>
                                    <a:pt x="57" y="129"/>
                                    <a:pt x="65" y="125"/>
                                    <a:pt x="70" y="117"/>
                                  </a:cubicBezTo>
                                  <a:cubicBezTo>
                                    <a:pt x="76" y="108"/>
                                    <a:pt x="78" y="93"/>
                                    <a:pt x="78" y="71"/>
                                  </a:cubicBezTo>
                                  <a:cubicBezTo>
                                    <a:pt x="78" y="55"/>
                                    <a:pt x="76" y="42"/>
                                    <a:pt x="72" y="31"/>
                                  </a:cubicBezTo>
                                  <a:cubicBezTo>
                                    <a:pt x="68" y="21"/>
                                    <a:pt x="61" y="16"/>
                                    <a:pt x="49" y="16"/>
                                  </a:cubicBezTo>
                                  <a:cubicBezTo>
                                    <a:pt x="39" y="16"/>
                                    <a:pt x="31" y="21"/>
                                    <a:pt x="26" y="31"/>
                                  </a:cubicBezTo>
                                  <a:cubicBezTo>
                                    <a:pt x="22" y="40"/>
                                    <a:pt x="19" y="55"/>
                                    <a:pt x="19" y="74"/>
                                  </a:cubicBezTo>
                                  <a:cubicBezTo>
                                    <a:pt x="19" y="88"/>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53" name="Freeform 1212"/>
                          <wps:cNvSpPr>
                            <a:spLocks/>
                          </wps:cNvSpPr>
                          <wps:spPr bwMode="auto">
                            <a:xfrm>
                              <a:off x="7506" y="4674"/>
                              <a:ext cx="16" cy="17"/>
                            </a:xfrm>
                            <a:custGeom>
                              <a:avLst/>
                              <a:gdLst>
                                <a:gd name="T0" fmla="*/ 0 w 20"/>
                                <a:gd name="T1" fmla="*/ 0 h 21"/>
                                <a:gd name="T2" fmla="*/ 0 w 20"/>
                                <a:gd name="T3" fmla="*/ 0 h 21"/>
                                <a:gd name="T4" fmla="*/ 20 w 20"/>
                                <a:gd name="T5" fmla="*/ 0 h 21"/>
                                <a:gd name="T6" fmla="*/ 20 w 20"/>
                                <a:gd name="T7" fmla="*/ 21 h 21"/>
                                <a:gd name="T8" fmla="*/ 0 w 20"/>
                                <a:gd name="T9" fmla="*/ 21 h 21"/>
                                <a:gd name="T10" fmla="*/ 0 w 20"/>
                                <a:gd name="T11" fmla="*/ 0 h 21"/>
                              </a:gdLst>
                              <a:ahLst/>
                              <a:cxnLst>
                                <a:cxn ang="0">
                                  <a:pos x="T0" y="T1"/>
                                </a:cxn>
                                <a:cxn ang="0">
                                  <a:pos x="T2" y="T3"/>
                                </a:cxn>
                                <a:cxn ang="0">
                                  <a:pos x="T4" y="T5"/>
                                </a:cxn>
                                <a:cxn ang="0">
                                  <a:pos x="T6" y="T7"/>
                                </a:cxn>
                                <a:cxn ang="0">
                                  <a:pos x="T8" y="T9"/>
                                </a:cxn>
                                <a:cxn ang="0">
                                  <a:pos x="T10" y="T11"/>
                                </a:cxn>
                              </a:cxnLst>
                              <a:rect l="0" t="0" r="r" b="b"/>
                              <a:pathLst>
                                <a:path w="20" h="21">
                                  <a:moveTo>
                                    <a:pt x="0" y="0"/>
                                  </a:moveTo>
                                  <a:lnTo>
                                    <a:pt x="0" y="0"/>
                                  </a:lnTo>
                                  <a:lnTo>
                                    <a:pt x="20" y="0"/>
                                  </a:lnTo>
                                  <a:lnTo>
                                    <a:pt x="20"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54" name="Freeform 1213"/>
                          <wps:cNvSpPr>
                            <a:spLocks noEditPoints="1"/>
                          </wps:cNvSpPr>
                          <wps:spPr bwMode="auto">
                            <a:xfrm>
                              <a:off x="7542" y="4579"/>
                              <a:ext cx="78" cy="115"/>
                            </a:xfrm>
                            <a:custGeom>
                              <a:avLst/>
                              <a:gdLst>
                                <a:gd name="T0" fmla="*/ 49 w 98"/>
                                <a:gd name="T1" fmla="*/ 0 h 145"/>
                                <a:gd name="T2" fmla="*/ 49 w 98"/>
                                <a:gd name="T3" fmla="*/ 0 h 145"/>
                                <a:gd name="T4" fmla="*/ 88 w 98"/>
                                <a:gd name="T5" fmla="*/ 22 h 145"/>
                                <a:gd name="T6" fmla="*/ 98 w 98"/>
                                <a:gd name="T7" fmla="*/ 70 h 145"/>
                                <a:gd name="T8" fmla="*/ 89 w 98"/>
                                <a:gd name="T9" fmla="*/ 118 h 145"/>
                                <a:gd name="T10" fmla="*/ 49 w 98"/>
                                <a:gd name="T11" fmla="*/ 145 h 145"/>
                                <a:gd name="T12" fmla="*/ 11 w 98"/>
                                <a:gd name="T13" fmla="*/ 123 h 145"/>
                                <a:gd name="T14" fmla="*/ 0 w 98"/>
                                <a:gd name="T15" fmla="*/ 73 h 145"/>
                                <a:gd name="T16" fmla="*/ 6 w 98"/>
                                <a:gd name="T17" fmla="*/ 32 h 145"/>
                                <a:gd name="T18" fmla="*/ 49 w 98"/>
                                <a:gd name="T19" fmla="*/ 0 h 145"/>
                                <a:gd name="T20" fmla="*/ 49 w 98"/>
                                <a:gd name="T21" fmla="*/ 0 h 145"/>
                                <a:gd name="T22" fmla="*/ 48 w 98"/>
                                <a:gd name="T23" fmla="*/ 129 h 145"/>
                                <a:gd name="T24" fmla="*/ 48 w 98"/>
                                <a:gd name="T25" fmla="*/ 129 h 145"/>
                                <a:gd name="T26" fmla="*/ 70 w 98"/>
                                <a:gd name="T27" fmla="*/ 117 h 145"/>
                                <a:gd name="T28" fmla="*/ 79 w 98"/>
                                <a:gd name="T29" fmla="*/ 71 h 145"/>
                                <a:gd name="T30" fmla="*/ 73 w 98"/>
                                <a:gd name="T31" fmla="*/ 31 h 145"/>
                                <a:gd name="T32" fmla="*/ 50 w 98"/>
                                <a:gd name="T33" fmla="*/ 16 h 145"/>
                                <a:gd name="T34" fmla="*/ 27 w 98"/>
                                <a:gd name="T35" fmla="*/ 31 h 145"/>
                                <a:gd name="T36" fmla="*/ 20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7"/>
                                    <a:pt x="88" y="22"/>
                                  </a:cubicBezTo>
                                  <a:cubicBezTo>
                                    <a:pt x="95" y="34"/>
                                    <a:pt x="98" y="50"/>
                                    <a:pt x="98" y="70"/>
                                  </a:cubicBezTo>
                                  <a:cubicBezTo>
                                    <a:pt x="98" y="90"/>
                                    <a:pt x="95" y="105"/>
                                    <a:pt x="89" y="118"/>
                                  </a:cubicBezTo>
                                  <a:cubicBezTo>
                                    <a:pt x="81" y="136"/>
                                    <a:pt x="67" y="145"/>
                                    <a:pt x="49" y="145"/>
                                  </a:cubicBezTo>
                                  <a:cubicBezTo>
                                    <a:pt x="32" y="145"/>
                                    <a:pt x="19" y="138"/>
                                    <a:pt x="11" y="123"/>
                                  </a:cubicBezTo>
                                  <a:cubicBezTo>
                                    <a:pt x="4" y="111"/>
                                    <a:pt x="0" y="94"/>
                                    <a:pt x="0" y="73"/>
                                  </a:cubicBezTo>
                                  <a:cubicBezTo>
                                    <a:pt x="0" y="57"/>
                                    <a:pt x="2" y="44"/>
                                    <a:pt x="6" y="32"/>
                                  </a:cubicBezTo>
                                  <a:cubicBezTo>
                                    <a:pt x="14" y="11"/>
                                    <a:pt x="28" y="0"/>
                                    <a:pt x="49" y="0"/>
                                  </a:cubicBezTo>
                                  <a:lnTo>
                                    <a:pt x="49" y="0"/>
                                  </a:lnTo>
                                  <a:close/>
                                  <a:moveTo>
                                    <a:pt x="48" y="129"/>
                                  </a:moveTo>
                                  <a:lnTo>
                                    <a:pt x="48" y="129"/>
                                  </a:lnTo>
                                  <a:cubicBezTo>
                                    <a:pt x="58" y="129"/>
                                    <a:pt x="65" y="125"/>
                                    <a:pt x="70" y="117"/>
                                  </a:cubicBezTo>
                                  <a:cubicBezTo>
                                    <a:pt x="76" y="108"/>
                                    <a:pt x="79" y="93"/>
                                    <a:pt x="79" y="71"/>
                                  </a:cubicBezTo>
                                  <a:cubicBezTo>
                                    <a:pt x="79" y="55"/>
                                    <a:pt x="77" y="42"/>
                                    <a:pt x="73" y="31"/>
                                  </a:cubicBezTo>
                                  <a:cubicBezTo>
                                    <a:pt x="69" y="21"/>
                                    <a:pt x="61" y="16"/>
                                    <a:pt x="50" y="16"/>
                                  </a:cubicBezTo>
                                  <a:cubicBezTo>
                                    <a:pt x="39" y="16"/>
                                    <a:pt x="32" y="21"/>
                                    <a:pt x="27" y="31"/>
                                  </a:cubicBezTo>
                                  <a:cubicBezTo>
                                    <a:pt x="22" y="40"/>
                                    <a:pt x="20" y="55"/>
                                    <a:pt x="20" y="74"/>
                                  </a:cubicBezTo>
                                  <a:cubicBezTo>
                                    <a:pt x="20" y="88"/>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55" name="Freeform 1214"/>
                          <wps:cNvSpPr>
                            <a:spLocks noEditPoints="1"/>
                          </wps:cNvSpPr>
                          <wps:spPr bwMode="auto">
                            <a:xfrm>
                              <a:off x="7632" y="4579"/>
                              <a:ext cx="77" cy="115"/>
                            </a:xfrm>
                            <a:custGeom>
                              <a:avLst/>
                              <a:gdLst>
                                <a:gd name="T0" fmla="*/ 48 w 98"/>
                                <a:gd name="T1" fmla="*/ 0 h 145"/>
                                <a:gd name="T2" fmla="*/ 48 w 98"/>
                                <a:gd name="T3" fmla="*/ 0 h 145"/>
                                <a:gd name="T4" fmla="*/ 88 w 98"/>
                                <a:gd name="T5" fmla="*/ 22 h 145"/>
                                <a:gd name="T6" fmla="*/ 98 w 98"/>
                                <a:gd name="T7" fmla="*/ 70 h 145"/>
                                <a:gd name="T8" fmla="*/ 89 w 98"/>
                                <a:gd name="T9" fmla="*/ 118 h 145"/>
                                <a:gd name="T10" fmla="*/ 48 w 98"/>
                                <a:gd name="T11" fmla="*/ 145 h 145"/>
                                <a:gd name="T12" fmla="*/ 10 w 98"/>
                                <a:gd name="T13" fmla="*/ 123 h 145"/>
                                <a:gd name="T14" fmla="*/ 0 w 98"/>
                                <a:gd name="T15" fmla="*/ 73 h 145"/>
                                <a:gd name="T16" fmla="*/ 6 w 98"/>
                                <a:gd name="T17" fmla="*/ 32 h 145"/>
                                <a:gd name="T18" fmla="*/ 48 w 98"/>
                                <a:gd name="T19" fmla="*/ 0 h 145"/>
                                <a:gd name="T20" fmla="*/ 48 w 98"/>
                                <a:gd name="T21" fmla="*/ 0 h 145"/>
                                <a:gd name="T22" fmla="*/ 48 w 98"/>
                                <a:gd name="T23" fmla="*/ 129 h 145"/>
                                <a:gd name="T24" fmla="*/ 48 w 98"/>
                                <a:gd name="T25" fmla="*/ 129 h 145"/>
                                <a:gd name="T26" fmla="*/ 70 w 98"/>
                                <a:gd name="T27" fmla="*/ 117 h 145"/>
                                <a:gd name="T28" fmla="*/ 78 w 98"/>
                                <a:gd name="T29" fmla="*/ 71 h 145"/>
                                <a:gd name="T30" fmla="*/ 72 w 98"/>
                                <a:gd name="T31" fmla="*/ 31 h 145"/>
                                <a:gd name="T32" fmla="*/ 50 w 98"/>
                                <a:gd name="T33" fmla="*/ 16 h 145"/>
                                <a:gd name="T34" fmla="*/ 27 w 98"/>
                                <a:gd name="T35" fmla="*/ 31 h 145"/>
                                <a:gd name="T36" fmla="*/ 19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8" y="0"/>
                                  </a:moveTo>
                                  <a:lnTo>
                                    <a:pt x="48" y="0"/>
                                  </a:lnTo>
                                  <a:cubicBezTo>
                                    <a:pt x="67" y="0"/>
                                    <a:pt x="80" y="7"/>
                                    <a:pt x="88" y="22"/>
                                  </a:cubicBezTo>
                                  <a:cubicBezTo>
                                    <a:pt x="94" y="34"/>
                                    <a:pt x="98" y="50"/>
                                    <a:pt x="98" y="70"/>
                                  </a:cubicBezTo>
                                  <a:cubicBezTo>
                                    <a:pt x="98" y="90"/>
                                    <a:pt x="95" y="105"/>
                                    <a:pt x="89" y="118"/>
                                  </a:cubicBezTo>
                                  <a:cubicBezTo>
                                    <a:pt x="81" y="136"/>
                                    <a:pt x="67" y="145"/>
                                    <a:pt x="48" y="145"/>
                                  </a:cubicBezTo>
                                  <a:cubicBezTo>
                                    <a:pt x="31" y="145"/>
                                    <a:pt x="19" y="138"/>
                                    <a:pt x="10" y="123"/>
                                  </a:cubicBezTo>
                                  <a:cubicBezTo>
                                    <a:pt x="4" y="111"/>
                                    <a:pt x="0" y="94"/>
                                    <a:pt x="0" y="73"/>
                                  </a:cubicBezTo>
                                  <a:cubicBezTo>
                                    <a:pt x="0" y="57"/>
                                    <a:pt x="2" y="44"/>
                                    <a:pt x="6" y="32"/>
                                  </a:cubicBezTo>
                                  <a:cubicBezTo>
                                    <a:pt x="14" y="11"/>
                                    <a:pt x="28" y="0"/>
                                    <a:pt x="48" y="0"/>
                                  </a:cubicBezTo>
                                  <a:lnTo>
                                    <a:pt x="48" y="0"/>
                                  </a:lnTo>
                                  <a:close/>
                                  <a:moveTo>
                                    <a:pt x="48" y="129"/>
                                  </a:moveTo>
                                  <a:lnTo>
                                    <a:pt x="48" y="129"/>
                                  </a:lnTo>
                                  <a:cubicBezTo>
                                    <a:pt x="57" y="129"/>
                                    <a:pt x="65" y="125"/>
                                    <a:pt x="70" y="117"/>
                                  </a:cubicBezTo>
                                  <a:cubicBezTo>
                                    <a:pt x="76" y="108"/>
                                    <a:pt x="78" y="93"/>
                                    <a:pt x="78" y="71"/>
                                  </a:cubicBezTo>
                                  <a:cubicBezTo>
                                    <a:pt x="78" y="55"/>
                                    <a:pt x="76" y="42"/>
                                    <a:pt x="72" y="31"/>
                                  </a:cubicBezTo>
                                  <a:cubicBezTo>
                                    <a:pt x="69" y="21"/>
                                    <a:pt x="61" y="16"/>
                                    <a:pt x="50" y="16"/>
                                  </a:cubicBezTo>
                                  <a:cubicBezTo>
                                    <a:pt x="39" y="16"/>
                                    <a:pt x="31" y="21"/>
                                    <a:pt x="27" y="31"/>
                                  </a:cubicBezTo>
                                  <a:cubicBezTo>
                                    <a:pt x="22" y="40"/>
                                    <a:pt x="19" y="55"/>
                                    <a:pt x="19" y="74"/>
                                  </a:cubicBezTo>
                                  <a:cubicBezTo>
                                    <a:pt x="19" y="88"/>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56" name="Freeform 1215"/>
                          <wps:cNvSpPr>
                            <a:spLocks/>
                          </wps:cNvSpPr>
                          <wps:spPr bwMode="auto">
                            <a:xfrm>
                              <a:off x="7228" y="3323"/>
                              <a:ext cx="78" cy="113"/>
                            </a:xfrm>
                            <a:custGeom>
                              <a:avLst/>
                              <a:gdLst>
                                <a:gd name="T0" fmla="*/ 0 w 98"/>
                                <a:gd name="T1" fmla="*/ 142 h 142"/>
                                <a:gd name="T2" fmla="*/ 0 w 98"/>
                                <a:gd name="T3" fmla="*/ 142 h 142"/>
                                <a:gd name="T4" fmla="*/ 8 w 98"/>
                                <a:gd name="T5" fmla="*/ 110 h 142"/>
                                <a:gd name="T6" fmla="*/ 33 w 98"/>
                                <a:gd name="T7" fmla="*/ 85 h 142"/>
                                <a:gd name="T8" fmla="*/ 52 w 98"/>
                                <a:gd name="T9" fmla="*/ 74 h 142"/>
                                <a:gd name="T10" fmla="*/ 70 w 98"/>
                                <a:gd name="T11" fmla="*/ 62 h 142"/>
                                <a:gd name="T12" fmla="*/ 78 w 98"/>
                                <a:gd name="T13" fmla="*/ 43 h 142"/>
                                <a:gd name="T14" fmla="*/ 71 w 98"/>
                                <a:gd name="T15" fmla="*/ 23 h 142"/>
                                <a:gd name="T16" fmla="*/ 51 w 98"/>
                                <a:gd name="T17" fmla="*/ 16 h 142"/>
                                <a:gd name="T18" fmla="*/ 26 w 98"/>
                                <a:gd name="T19" fmla="*/ 30 h 142"/>
                                <a:gd name="T20" fmla="*/ 22 w 98"/>
                                <a:gd name="T21" fmla="*/ 50 h 142"/>
                                <a:gd name="T22" fmla="*/ 4 w 98"/>
                                <a:gd name="T23" fmla="*/ 50 h 142"/>
                                <a:gd name="T24" fmla="*/ 11 w 98"/>
                                <a:gd name="T25" fmla="*/ 20 h 142"/>
                                <a:gd name="T26" fmla="*/ 51 w 98"/>
                                <a:gd name="T27" fmla="*/ 0 h 142"/>
                                <a:gd name="T28" fmla="*/ 87 w 98"/>
                                <a:gd name="T29" fmla="*/ 13 h 142"/>
                                <a:gd name="T30" fmla="*/ 98 w 98"/>
                                <a:gd name="T31" fmla="*/ 42 h 142"/>
                                <a:gd name="T32" fmla="*/ 86 w 98"/>
                                <a:gd name="T33" fmla="*/ 71 h 142"/>
                                <a:gd name="T34" fmla="*/ 61 w 98"/>
                                <a:gd name="T35" fmla="*/ 88 h 142"/>
                                <a:gd name="T36" fmla="*/ 48 w 98"/>
                                <a:gd name="T37" fmla="*/ 96 h 142"/>
                                <a:gd name="T38" fmla="*/ 33 w 98"/>
                                <a:gd name="T39" fmla="*/ 106 h 142"/>
                                <a:gd name="T40" fmla="*/ 20 w 98"/>
                                <a:gd name="T41" fmla="*/ 125 h 142"/>
                                <a:gd name="T42" fmla="*/ 97 w 98"/>
                                <a:gd name="T43" fmla="*/ 125 h 142"/>
                                <a:gd name="T44" fmla="*/ 97 w 98"/>
                                <a:gd name="T45" fmla="*/ 142 h 142"/>
                                <a:gd name="T46" fmla="*/ 0 w 98"/>
                                <a:gd name="T47"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8" h="142">
                                  <a:moveTo>
                                    <a:pt x="0" y="142"/>
                                  </a:moveTo>
                                  <a:lnTo>
                                    <a:pt x="0" y="142"/>
                                  </a:lnTo>
                                  <a:cubicBezTo>
                                    <a:pt x="1" y="129"/>
                                    <a:pt x="4" y="119"/>
                                    <a:pt x="8" y="110"/>
                                  </a:cubicBezTo>
                                  <a:cubicBezTo>
                                    <a:pt x="12" y="101"/>
                                    <a:pt x="21" y="93"/>
                                    <a:pt x="33" y="85"/>
                                  </a:cubicBezTo>
                                  <a:lnTo>
                                    <a:pt x="52" y="74"/>
                                  </a:lnTo>
                                  <a:cubicBezTo>
                                    <a:pt x="61" y="69"/>
                                    <a:pt x="67" y="65"/>
                                    <a:pt x="70" y="62"/>
                                  </a:cubicBezTo>
                                  <a:cubicBezTo>
                                    <a:pt x="76" y="56"/>
                                    <a:pt x="78" y="50"/>
                                    <a:pt x="78" y="43"/>
                                  </a:cubicBezTo>
                                  <a:cubicBezTo>
                                    <a:pt x="78" y="35"/>
                                    <a:pt x="76" y="28"/>
                                    <a:pt x="71" y="23"/>
                                  </a:cubicBezTo>
                                  <a:cubicBezTo>
                                    <a:pt x="66" y="18"/>
                                    <a:pt x="59" y="16"/>
                                    <a:pt x="51" y="16"/>
                                  </a:cubicBezTo>
                                  <a:cubicBezTo>
                                    <a:pt x="39" y="16"/>
                                    <a:pt x="31" y="21"/>
                                    <a:pt x="26" y="30"/>
                                  </a:cubicBezTo>
                                  <a:cubicBezTo>
                                    <a:pt x="23" y="35"/>
                                    <a:pt x="22" y="42"/>
                                    <a:pt x="22" y="50"/>
                                  </a:cubicBezTo>
                                  <a:lnTo>
                                    <a:pt x="4" y="50"/>
                                  </a:lnTo>
                                  <a:cubicBezTo>
                                    <a:pt x="4" y="38"/>
                                    <a:pt x="6" y="28"/>
                                    <a:pt x="11" y="20"/>
                                  </a:cubicBezTo>
                                  <a:cubicBezTo>
                                    <a:pt x="18" y="7"/>
                                    <a:pt x="32" y="0"/>
                                    <a:pt x="51" y="0"/>
                                  </a:cubicBezTo>
                                  <a:cubicBezTo>
                                    <a:pt x="68" y="0"/>
                                    <a:pt x="79" y="4"/>
                                    <a:pt x="87" y="13"/>
                                  </a:cubicBezTo>
                                  <a:cubicBezTo>
                                    <a:pt x="94" y="22"/>
                                    <a:pt x="98" y="31"/>
                                    <a:pt x="98" y="42"/>
                                  </a:cubicBezTo>
                                  <a:cubicBezTo>
                                    <a:pt x="98" y="53"/>
                                    <a:pt x="94" y="63"/>
                                    <a:pt x="86" y="71"/>
                                  </a:cubicBezTo>
                                  <a:cubicBezTo>
                                    <a:pt x="81" y="76"/>
                                    <a:pt x="73" y="81"/>
                                    <a:pt x="61" y="88"/>
                                  </a:cubicBezTo>
                                  <a:lnTo>
                                    <a:pt x="48" y="96"/>
                                  </a:lnTo>
                                  <a:cubicBezTo>
                                    <a:pt x="41" y="99"/>
                                    <a:pt x="36" y="103"/>
                                    <a:pt x="33" y="106"/>
                                  </a:cubicBezTo>
                                  <a:cubicBezTo>
                                    <a:pt x="26" y="111"/>
                                    <a:pt x="22" y="118"/>
                                    <a:pt x="20" y="125"/>
                                  </a:cubicBezTo>
                                  <a:lnTo>
                                    <a:pt x="97" y="125"/>
                                  </a:lnTo>
                                  <a:lnTo>
                                    <a:pt x="97" y="142"/>
                                  </a:lnTo>
                                  <a:lnTo>
                                    <a:pt x="0"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57" name="Freeform 1216"/>
                          <wps:cNvSpPr>
                            <a:spLocks/>
                          </wps:cNvSpPr>
                          <wps:spPr bwMode="auto">
                            <a:xfrm>
                              <a:off x="7327" y="3419"/>
                              <a:ext cx="16" cy="17"/>
                            </a:xfrm>
                            <a:custGeom>
                              <a:avLst/>
                              <a:gdLst>
                                <a:gd name="T0" fmla="*/ 0 w 21"/>
                                <a:gd name="T1" fmla="*/ 0 h 22"/>
                                <a:gd name="T2" fmla="*/ 0 w 21"/>
                                <a:gd name="T3" fmla="*/ 0 h 22"/>
                                <a:gd name="T4" fmla="*/ 21 w 21"/>
                                <a:gd name="T5" fmla="*/ 0 h 22"/>
                                <a:gd name="T6" fmla="*/ 21 w 21"/>
                                <a:gd name="T7" fmla="*/ 22 h 22"/>
                                <a:gd name="T8" fmla="*/ 0 w 21"/>
                                <a:gd name="T9" fmla="*/ 22 h 22"/>
                                <a:gd name="T10" fmla="*/ 0 w 21"/>
                                <a:gd name="T11" fmla="*/ 0 h 22"/>
                              </a:gdLst>
                              <a:ahLst/>
                              <a:cxnLst>
                                <a:cxn ang="0">
                                  <a:pos x="T0" y="T1"/>
                                </a:cxn>
                                <a:cxn ang="0">
                                  <a:pos x="T2" y="T3"/>
                                </a:cxn>
                                <a:cxn ang="0">
                                  <a:pos x="T4" y="T5"/>
                                </a:cxn>
                                <a:cxn ang="0">
                                  <a:pos x="T6" y="T7"/>
                                </a:cxn>
                                <a:cxn ang="0">
                                  <a:pos x="T8" y="T9"/>
                                </a:cxn>
                                <a:cxn ang="0">
                                  <a:pos x="T10" y="T11"/>
                                </a:cxn>
                              </a:cxnLst>
                              <a:rect l="0" t="0" r="r" b="b"/>
                              <a:pathLst>
                                <a:path w="21" h="22">
                                  <a:moveTo>
                                    <a:pt x="0" y="0"/>
                                  </a:moveTo>
                                  <a:lnTo>
                                    <a:pt x="0" y="0"/>
                                  </a:lnTo>
                                  <a:lnTo>
                                    <a:pt x="21" y="0"/>
                                  </a:lnTo>
                                  <a:lnTo>
                                    <a:pt x="21"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58" name="Freeform 1217"/>
                          <wps:cNvSpPr>
                            <a:spLocks/>
                          </wps:cNvSpPr>
                          <wps:spPr bwMode="auto">
                            <a:xfrm>
                              <a:off x="7361" y="3323"/>
                              <a:ext cx="79" cy="116"/>
                            </a:xfrm>
                            <a:custGeom>
                              <a:avLst/>
                              <a:gdLst>
                                <a:gd name="T0" fmla="*/ 48 w 99"/>
                                <a:gd name="T1" fmla="*/ 145 h 145"/>
                                <a:gd name="T2" fmla="*/ 48 w 99"/>
                                <a:gd name="T3" fmla="*/ 145 h 145"/>
                                <a:gd name="T4" fmla="*/ 11 w 99"/>
                                <a:gd name="T5" fmla="*/ 132 h 145"/>
                                <a:gd name="T6" fmla="*/ 0 w 99"/>
                                <a:gd name="T7" fmla="*/ 98 h 145"/>
                                <a:gd name="T8" fmla="*/ 19 w 99"/>
                                <a:gd name="T9" fmla="*/ 98 h 145"/>
                                <a:gd name="T10" fmla="*/ 24 w 99"/>
                                <a:gd name="T11" fmla="*/ 118 h 145"/>
                                <a:gd name="T12" fmla="*/ 49 w 99"/>
                                <a:gd name="T13" fmla="*/ 129 h 145"/>
                                <a:gd name="T14" fmla="*/ 71 w 99"/>
                                <a:gd name="T15" fmla="*/ 122 h 145"/>
                                <a:gd name="T16" fmla="*/ 80 w 99"/>
                                <a:gd name="T17" fmla="*/ 102 h 145"/>
                                <a:gd name="T18" fmla="*/ 71 w 99"/>
                                <a:gd name="T19" fmla="*/ 82 h 145"/>
                                <a:gd name="T20" fmla="*/ 46 w 99"/>
                                <a:gd name="T21" fmla="*/ 76 h 145"/>
                                <a:gd name="T22" fmla="*/ 42 w 99"/>
                                <a:gd name="T23" fmla="*/ 76 h 145"/>
                                <a:gd name="T24" fmla="*/ 39 w 99"/>
                                <a:gd name="T25" fmla="*/ 76 h 145"/>
                                <a:gd name="T26" fmla="*/ 39 w 99"/>
                                <a:gd name="T27" fmla="*/ 61 h 145"/>
                                <a:gd name="T28" fmla="*/ 43 w 99"/>
                                <a:gd name="T29" fmla="*/ 61 h 145"/>
                                <a:gd name="T30" fmla="*/ 47 w 99"/>
                                <a:gd name="T31" fmla="*/ 61 h 145"/>
                                <a:gd name="T32" fmla="*/ 64 w 99"/>
                                <a:gd name="T33" fmla="*/ 58 h 145"/>
                                <a:gd name="T34" fmla="*/ 75 w 99"/>
                                <a:gd name="T35" fmla="*/ 38 h 145"/>
                                <a:gd name="T36" fmla="*/ 68 w 99"/>
                                <a:gd name="T37" fmla="*/ 22 h 145"/>
                                <a:gd name="T38" fmla="*/ 50 w 99"/>
                                <a:gd name="T39" fmla="*/ 16 h 145"/>
                                <a:gd name="T40" fmla="*/ 25 w 99"/>
                                <a:gd name="T41" fmla="*/ 28 h 145"/>
                                <a:gd name="T42" fmla="*/ 21 w 99"/>
                                <a:gd name="T43" fmla="*/ 47 h 145"/>
                                <a:gd name="T44" fmla="*/ 4 w 99"/>
                                <a:gd name="T45" fmla="*/ 47 h 145"/>
                                <a:gd name="T46" fmla="*/ 10 w 99"/>
                                <a:gd name="T47" fmla="*/ 20 h 145"/>
                                <a:gd name="T48" fmla="*/ 48 w 99"/>
                                <a:gd name="T49" fmla="*/ 0 h 145"/>
                                <a:gd name="T50" fmla="*/ 82 w 99"/>
                                <a:gd name="T51" fmla="*/ 10 h 145"/>
                                <a:gd name="T52" fmla="*/ 93 w 99"/>
                                <a:gd name="T53" fmla="*/ 38 h 145"/>
                                <a:gd name="T54" fmla="*/ 86 w 99"/>
                                <a:gd name="T55" fmla="*/ 59 h 145"/>
                                <a:gd name="T56" fmla="*/ 75 w 99"/>
                                <a:gd name="T57" fmla="*/ 67 h 145"/>
                                <a:gd name="T58" fmla="*/ 93 w 99"/>
                                <a:gd name="T59" fmla="*/ 78 h 145"/>
                                <a:gd name="T60" fmla="*/ 99 w 99"/>
                                <a:gd name="T61" fmla="*/ 100 h 145"/>
                                <a:gd name="T62" fmla="*/ 86 w 99"/>
                                <a:gd name="T63" fmla="*/ 133 h 145"/>
                                <a:gd name="T64" fmla="*/ 48 w 99"/>
                                <a:gd name="T65" fmla="*/ 145 h 145"/>
                                <a:gd name="T66" fmla="*/ 48 w 99"/>
                                <a:gd name="T67" fmla="*/ 145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99" h="145">
                                  <a:moveTo>
                                    <a:pt x="48" y="145"/>
                                  </a:moveTo>
                                  <a:lnTo>
                                    <a:pt x="48" y="145"/>
                                  </a:lnTo>
                                  <a:cubicBezTo>
                                    <a:pt x="31" y="145"/>
                                    <a:pt x="19" y="141"/>
                                    <a:pt x="11" y="132"/>
                                  </a:cubicBezTo>
                                  <a:cubicBezTo>
                                    <a:pt x="4" y="122"/>
                                    <a:pt x="0" y="111"/>
                                    <a:pt x="0" y="98"/>
                                  </a:cubicBezTo>
                                  <a:lnTo>
                                    <a:pt x="19" y="98"/>
                                  </a:lnTo>
                                  <a:cubicBezTo>
                                    <a:pt x="19" y="107"/>
                                    <a:pt x="21" y="114"/>
                                    <a:pt x="24" y="118"/>
                                  </a:cubicBezTo>
                                  <a:cubicBezTo>
                                    <a:pt x="28" y="126"/>
                                    <a:pt x="37" y="129"/>
                                    <a:pt x="49" y="129"/>
                                  </a:cubicBezTo>
                                  <a:cubicBezTo>
                                    <a:pt x="58" y="129"/>
                                    <a:pt x="66" y="127"/>
                                    <a:pt x="71" y="122"/>
                                  </a:cubicBezTo>
                                  <a:cubicBezTo>
                                    <a:pt x="77" y="117"/>
                                    <a:pt x="80" y="110"/>
                                    <a:pt x="80" y="102"/>
                                  </a:cubicBezTo>
                                  <a:cubicBezTo>
                                    <a:pt x="80" y="93"/>
                                    <a:pt x="77" y="86"/>
                                    <a:pt x="71" y="82"/>
                                  </a:cubicBezTo>
                                  <a:cubicBezTo>
                                    <a:pt x="65" y="78"/>
                                    <a:pt x="57" y="76"/>
                                    <a:pt x="46" y="76"/>
                                  </a:cubicBezTo>
                                  <a:cubicBezTo>
                                    <a:pt x="45" y="76"/>
                                    <a:pt x="44" y="76"/>
                                    <a:pt x="42" y="76"/>
                                  </a:cubicBezTo>
                                  <a:cubicBezTo>
                                    <a:pt x="41" y="76"/>
                                    <a:pt x="40" y="76"/>
                                    <a:pt x="39" y="76"/>
                                  </a:cubicBezTo>
                                  <a:lnTo>
                                    <a:pt x="39" y="61"/>
                                  </a:lnTo>
                                  <a:cubicBezTo>
                                    <a:pt x="41" y="61"/>
                                    <a:pt x="42" y="61"/>
                                    <a:pt x="43" y="61"/>
                                  </a:cubicBezTo>
                                  <a:cubicBezTo>
                                    <a:pt x="45" y="61"/>
                                    <a:pt x="46" y="61"/>
                                    <a:pt x="47" y="61"/>
                                  </a:cubicBezTo>
                                  <a:cubicBezTo>
                                    <a:pt x="54" y="61"/>
                                    <a:pt x="59" y="60"/>
                                    <a:pt x="64" y="58"/>
                                  </a:cubicBezTo>
                                  <a:cubicBezTo>
                                    <a:pt x="71" y="54"/>
                                    <a:pt x="75" y="48"/>
                                    <a:pt x="75" y="38"/>
                                  </a:cubicBezTo>
                                  <a:cubicBezTo>
                                    <a:pt x="75" y="31"/>
                                    <a:pt x="73" y="26"/>
                                    <a:pt x="68" y="22"/>
                                  </a:cubicBezTo>
                                  <a:cubicBezTo>
                                    <a:pt x="63" y="18"/>
                                    <a:pt x="57" y="16"/>
                                    <a:pt x="50" y="16"/>
                                  </a:cubicBezTo>
                                  <a:cubicBezTo>
                                    <a:pt x="38" y="16"/>
                                    <a:pt x="30" y="20"/>
                                    <a:pt x="25" y="28"/>
                                  </a:cubicBezTo>
                                  <a:cubicBezTo>
                                    <a:pt x="23" y="32"/>
                                    <a:pt x="22" y="39"/>
                                    <a:pt x="21" y="47"/>
                                  </a:cubicBezTo>
                                  <a:lnTo>
                                    <a:pt x="4" y="47"/>
                                  </a:lnTo>
                                  <a:cubicBezTo>
                                    <a:pt x="4" y="36"/>
                                    <a:pt x="6" y="27"/>
                                    <a:pt x="10" y="20"/>
                                  </a:cubicBezTo>
                                  <a:cubicBezTo>
                                    <a:pt x="17" y="7"/>
                                    <a:pt x="30" y="0"/>
                                    <a:pt x="48" y="0"/>
                                  </a:cubicBezTo>
                                  <a:cubicBezTo>
                                    <a:pt x="63" y="0"/>
                                    <a:pt x="74" y="3"/>
                                    <a:pt x="82" y="10"/>
                                  </a:cubicBezTo>
                                  <a:cubicBezTo>
                                    <a:pt x="89" y="16"/>
                                    <a:pt x="93" y="25"/>
                                    <a:pt x="93" y="38"/>
                                  </a:cubicBezTo>
                                  <a:cubicBezTo>
                                    <a:pt x="93" y="46"/>
                                    <a:pt x="91" y="53"/>
                                    <a:pt x="86" y="59"/>
                                  </a:cubicBezTo>
                                  <a:cubicBezTo>
                                    <a:pt x="84" y="62"/>
                                    <a:pt x="80" y="65"/>
                                    <a:pt x="75" y="67"/>
                                  </a:cubicBezTo>
                                  <a:cubicBezTo>
                                    <a:pt x="83" y="69"/>
                                    <a:pt x="88" y="73"/>
                                    <a:pt x="93" y="78"/>
                                  </a:cubicBezTo>
                                  <a:cubicBezTo>
                                    <a:pt x="97" y="84"/>
                                    <a:pt x="99" y="91"/>
                                    <a:pt x="99" y="100"/>
                                  </a:cubicBezTo>
                                  <a:cubicBezTo>
                                    <a:pt x="99" y="113"/>
                                    <a:pt x="94" y="124"/>
                                    <a:pt x="86" y="133"/>
                                  </a:cubicBezTo>
                                  <a:cubicBezTo>
                                    <a:pt x="77" y="141"/>
                                    <a:pt x="64" y="145"/>
                                    <a:pt x="48" y="145"/>
                                  </a:cubicBezTo>
                                  <a:lnTo>
                                    <a:pt x="48" y="145"/>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59" name="Freeform 1218"/>
                          <wps:cNvSpPr>
                            <a:spLocks noEditPoints="1"/>
                          </wps:cNvSpPr>
                          <wps:spPr bwMode="auto">
                            <a:xfrm>
                              <a:off x="7453" y="3323"/>
                              <a:ext cx="76" cy="116"/>
                            </a:xfrm>
                            <a:custGeom>
                              <a:avLst/>
                              <a:gdLst>
                                <a:gd name="T0" fmla="*/ 20 w 96"/>
                                <a:gd name="T1" fmla="*/ 107 h 145"/>
                                <a:gd name="T2" fmla="*/ 20 w 96"/>
                                <a:gd name="T3" fmla="*/ 107 h 145"/>
                                <a:gd name="T4" fmla="*/ 31 w 96"/>
                                <a:gd name="T5" fmla="*/ 128 h 145"/>
                                <a:gd name="T6" fmla="*/ 44 w 96"/>
                                <a:gd name="T7" fmla="*/ 131 h 145"/>
                                <a:gd name="T8" fmla="*/ 65 w 96"/>
                                <a:gd name="T9" fmla="*/ 120 h 145"/>
                                <a:gd name="T10" fmla="*/ 78 w 96"/>
                                <a:gd name="T11" fmla="*/ 77 h 145"/>
                                <a:gd name="T12" fmla="*/ 63 w 96"/>
                                <a:gd name="T13" fmla="*/ 90 h 145"/>
                                <a:gd name="T14" fmla="*/ 45 w 96"/>
                                <a:gd name="T15" fmla="*/ 94 h 145"/>
                                <a:gd name="T16" fmla="*/ 12 w 96"/>
                                <a:gd name="T17" fmla="*/ 81 h 145"/>
                                <a:gd name="T18" fmla="*/ 0 w 96"/>
                                <a:gd name="T19" fmla="*/ 49 h 145"/>
                                <a:gd name="T20" fmla="*/ 12 w 96"/>
                                <a:gd name="T21" fmla="*/ 15 h 145"/>
                                <a:gd name="T22" fmla="*/ 47 w 96"/>
                                <a:gd name="T23" fmla="*/ 0 h 145"/>
                                <a:gd name="T24" fmla="*/ 89 w 96"/>
                                <a:gd name="T25" fmla="*/ 28 h 145"/>
                                <a:gd name="T26" fmla="*/ 96 w 96"/>
                                <a:gd name="T27" fmla="*/ 66 h 145"/>
                                <a:gd name="T28" fmla="*/ 88 w 96"/>
                                <a:gd name="T29" fmla="*/ 112 h 145"/>
                                <a:gd name="T30" fmla="*/ 44 w 96"/>
                                <a:gd name="T31" fmla="*/ 145 h 145"/>
                                <a:gd name="T32" fmla="*/ 13 w 96"/>
                                <a:gd name="T33" fmla="*/ 135 h 145"/>
                                <a:gd name="T34" fmla="*/ 2 w 96"/>
                                <a:gd name="T35" fmla="*/ 107 h 145"/>
                                <a:gd name="T36" fmla="*/ 20 w 96"/>
                                <a:gd name="T37" fmla="*/ 107 h 145"/>
                                <a:gd name="T38" fmla="*/ 47 w 96"/>
                                <a:gd name="T39" fmla="*/ 78 h 145"/>
                                <a:gd name="T40" fmla="*/ 47 w 96"/>
                                <a:gd name="T41" fmla="*/ 78 h 145"/>
                                <a:gd name="T42" fmla="*/ 66 w 96"/>
                                <a:gd name="T43" fmla="*/ 71 h 145"/>
                                <a:gd name="T44" fmla="*/ 75 w 96"/>
                                <a:gd name="T45" fmla="*/ 47 h 145"/>
                                <a:gd name="T46" fmla="*/ 67 w 96"/>
                                <a:gd name="T47" fmla="*/ 24 h 145"/>
                                <a:gd name="T48" fmla="*/ 47 w 96"/>
                                <a:gd name="T49" fmla="*/ 16 h 145"/>
                                <a:gd name="T50" fmla="*/ 26 w 96"/>
                                <a:gd name="T51" fmla="*/ 25 h 145"/>
                                <a:gd name="T52" fmla="*/ 19 w 96"/>
                                <a:gd name="T53" fmla="*/ 48 h 145"/>
                                <a:gd name="T54" fmla="*/ 25 w 96"/>
                                <a:gd name="T55" fmla="*/ 70 h 145"/>
                                <a:gd name="T56" fmla="*/ 47 w 96"/>
                                <a:gd name="T57" fmla="*/ 78 h 145"/>
                                <a:gd name="T58" fmla="*/ 47 w 96"/>
                                <a:gd name="T59" fmla="*/ 7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96" h="145">
                                  <a:moveTo>
                                    <a:pt x="20" y="107"/>
                                  </a:moveTo>
                                  <a:lnTo>
                                    <a:pt x="20" y="107"/>
                                  </a:lnTo>
                                  <a:cubicBezTo>
                                    <a:pt x="20" y="117"/>
                                    <a:pt x="24" y="124"/>
                                    <a:pt x="31" y="128"/>
                                  </a:cubicBezTo>
                                  <a:cubicBezTo>
                                    <a:pt x="35" y="130"/>
                                    <a:pt x="39" y="131"/>
                                    <a:pt x="44" y="131"/>
                                  </a:cubicBezTo>
                                  <a:cubicBezTo>
                                    <a:pt x="52" y="131"/>
                                    <a:pt x="59" y="127"/>
                                    <a:pt x="65" y="120"/>
                                  </a:cubicBezTo>
                                  <a:cubicBezTo>
                                    <a:pt x="71" y="113"/>
                                    <a:pt x="75" y="99"/>
                                    <a:pt x="78" y="77"/>
                                  </a:cubicBezTo>
                                  <a:cubicBezTo>
                                    <a:pt x="74" y="83"/>
                                    <a:pt x="69" y="88"/>
                                    <a:pt x="63" y="90"/>
                                  </a:cubicBezTo>
                                  <a:cubicBezTo>
                                    <a:pt x="57" y="93"/>
                                    <a:pt x="51" y="94"/>
                                    <a:pt x="45" y="94"/>
                                  </a:cubicBezTo>
                                  <a:cubicBezTo>
                                    <a:pt x="31" y="94"/>
                                    <a:pt x="20" y="90"/>
                                    <a:pt x="12" y="81"/>
                                  </a:cubicBezTo>
                                  <a:cubicBezTo>
                                    <a:pt x="4" y="73"/>
                                    <a:pt x="0" y="62"/>
                                    <a:pt x="0" y="49"/>
                                  </a:cubicBezTo>
                                  <a:cubicBezTo>
                                    <a:pt x="0" y="36"/>
                                    <a:pt x="4" y="24"/>
                                    <a:pt x="12" y="15"/>
                                  </a:cubicBezTo>
                                  <a:cubicBezTo>
                                    <a:pt x="20" y="5"/>
                                    <a:pt x="31" y="0"/>
                                    <a:pt x="47" y="0"/>
                                  </a:cubicBezTo>
                                  <a:cubicBezTo>
                                    <a:pt x="67" y="0"/>
                                    <a:pt x="81" y="9"/>
                                    <a:pt x="89" y="28"/>
                                  </a:cubicBezTo>
                                  <a:cubicBezTo>
                                    <a:pt x="94" y="38"/>
                                    <a:pt x="96" y="51"/>
                                    <a:pt x="96" y="66"/>
                                  </a:cubicBezTo>
                                  <a:cubicBezTo>
                                    <a:pt x="96" y="83"/>
                                    <a:pt x="93" y="99"/>
                                    <a:pt x="88" y="112"/>
                                  </a:cubicBezTo>
                                  <a:cubicBezTo>
                                    <a:pt x="79" y="134"/>
                                    <a:pt x="65" y="145"/>
                                    <a:pt x="44" y="145"/>
                                  </a:cubicBezTo>
                                  <a:cubicBezTo>
                                    <a:pt x="30" y="145"/>
                                    <a:pt x="20" y="142"/>
                                    <a:pt x="13" y="135"/>
                                  </a:cubicBezTo>
                                  <a:cubicBezTo>
                                    <a:pt x="6" y="127"/>
                                    <a:pt x="2" y="118"/>
                                    <a:pt x="2" y="107"/>
                                  </a:cubicBezTo>
                                  <a:lnTo>
                                    <a:pt x="20" y="107"/>
                                  </a:lnTo>
                                  <a:close/>
                                  <a:moveTo>
                                    <a:pt x="47" y="78"/>
                                  </a:moveTo>
                                  <a:lnTo>
                                    <a:pt x="47" y="78"/>
                                  </a:lnTo>
                                  <a:cubicBezTo>
                                    <a:pt x="54" y="78"/>
                                    <a:pt x="60" y="76"/>
                                    <a:pt x="66" y="71"/>
                                  </a:cubicBezTo>
                                  <a:cubicBezTo>
                                    <a:pt x="72" y="67"/>
                                    <a:pt x="75" y="59"/>
                                    <a:pt x="75" y="47"/>
                                  </a:cubicBezTo>
                                  <a:cubicBezTo>
                                    <a:pt x="75" y="37"/>
                                    <a:pt x="72" y="29"/>
                                    <a:pt x="67" y="24"/>
                                  </a:cubicBezTo>
                                  <a:cubicBezTo>
                                    <a:pt x="62" y="19"/>
                                    <a:pt x="55" y="16"/>
                                    <a:pt x="47" y="16"/>
                                  </a:cubicBezTo>
                                  <a:cubicBezTo>
                                    <a:pt x="38" y="16"/>
                                    <a:pt x="32" y="19"/>
                                    <a:pt x="26" y="25"/>
                                  </a:cubicBezTo>
                                  <a:cubicBezTo>
                                    <a:pt x="21" y="31"/>
                                    <a:pt x="19" y="39"/>
                                    <a:pt x="19" y="48"/>
                                  </a:cubicBezTo>
                                  <a:cubicBezTo>
                                    <a:pt x="19" y="58"/>
                                    <a:pt x="21" y="65"/>
                                    <a:pt x="25" y="70"/>
                                  </a:cubicBezTo>
                                  <a:cubicBezTo>
                                    <a:pt x="30" y="76"/>
                                    <a:pt x="37" y="78"/>
                                    <a:pt x="47" y="78"/>
                                  </a:cubicBezTo>
                                  <a:lnTo>
                                    <a:pt x="47" y="7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60" name="Freeform 1219"/>
                          <wps:cNvSpPr>
                            <a:spLocks/>
                          </wps:cNvSpPr>
                          <wps:spPr bwMode="auto">
                            <a:xfrm>
                              <a:off x="7228" y="3637"/>
                              <a:ext cx="78" cy="113"/>
                            </a:xfrm>
                            <a:custGeom>
                              <a:avLst/>
                              <a:gdLst>
                                <a:gd name="T0" fmla="*/ 0 w 98"/>
                                <a:gd name="T1" fmla="*/ 142 h 142"/>
                                <a:gd name="T2" fmla="*/ 0 w 98"/>
                                <a:gd name="T3" fmla="*/ 142 h 142"/>
                                <a:gd name="T4" fmla="*/ 8 w 98"/>
                                <a:gd name="T5" fmla="*/ 110 h 142"/>
                                <a:gd name="T6" fmla="*/ 33 w 98"/>
                                <a:gd name="T7" fmla="*/ 86 h 142"/>
                                <a:gd name="T8" fmla="*/ 52 w 98"/>
                                <a:gd name="T9" fmla="*/ 75 h 142"/>
                                <a:gd name="T10" fmla="*/ 70 w 98"/>
                                <a:gd name="T11" fmla="*/ 62 h 142"/>
                                <a:gd name="T12" fmla="*/ 78 w 98"/>
                                <a:gd name="T13" fmla="*/ 43 h 142"/>
                                <a:gd name="T14" fmla="*/ 71 w 98"/>
                                <a:gd name="T15" fmla="*/ 24 h 142"/>
                                <a:gd name="T16" fmla="*/ 51 w 98"/>
                                <a:gd name="T17" fmla="*/ 16 h 142"/>
                                <a:gd name="T18" fmla="*/ 26 w 98"/>
                                <a:gd name="T19" fmla="*/ 30 h 142"/>
                                <a:gd name="T20" fmla="*/ 22 w 98"/>
                                <a:gd name="T21" fmla="*/ 51 h 142"/>
                                <a:gd name="T22" fmla="*/ 4 w 98"/>
                                <a:gd name="T23" fmla="*/ 51 h 142"/>
                                <a:gd name="T24" fmla="*/ 11 w 98"/>
                                <a:gd name="T25" fmla="*/ 21 h 142"/>
                                <a:gd name="T26" fmla="*/ 51 w 98"/>
                                <a:gd name="T27" fmla="*/ 0 h 142"/>
                                <a:gd name="T28" fmla="*/ 87 w 98"/>
                                <a:gd name="T29" fmla="*/ 13 h 142"/>
                                <a:gd name="T30" fmla="*/ 98 w 98"/>
                                <a:gd name="T31" fmla="*/ 43 h 142"/>
                                <a:gd name="T32" fmla="*/ 86 w 98"/>
                                <a:gd name="T33" fmla="*/ 72 h 142"/>
                                <a:gd name="T34" fmla="*/ 61 w 98"/>
                                <a:gd name="T35" fmla="*/ 88 h 142"/>
                                <a:gd name="T36" fmla="*/ 48 w 98"/>
                                <a:gd name="T37" fmla="*/ 96 h 142"/>
                                <a:gd name="T38" fmla="*/ 33 w 98"/>
                                <a:gd name="T39" fmla="*/ 106 h 142"/>
                                <a:gd name="T40" fmla="*/ 20 w 98"/>
                                <a:gd name="T41" fmla="*/ 125 h 142"/>
                                <a:gd name="T42" fmla="*/ 97 w 98"/>
                                <a:gd name="T43" fmla="*/ 125 h 142"/>
                                <a:gd name="T44" fmla="*/ 97 w 98"/>
                                <a:gd name="T45" fmla="*/ 142 h 142"/>
                                <a:gd name="T46" fmla="*/ 0 w 98"/>
                                <a:gd name="T47"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8" h="142">
                                  <a:moveTo>
                                    <a:pt x="0" y="142"/>
                                  </a:moveTo>
                                  <a:lnTo>
                                    <a:pt x="0" y="142"/>
                                  </a:lnTo>
                                  <a:cubicBezTo>
                                    <a:pt x="1" y="130"/>
                                    <a:pt x="4" y="119"/>
                                    <a:pt x="8" y="110"/>
                                  </a:cubicBezTo>
                                  <a:cubicBezTo>
                                    <a:pt x="12" y="101"/>
                                    <a:pt x="21" y="93"/>
                                    <a:pt x="33" y="86"/>
                                  </a:cubicBezTo>
                                  <a:lnTo>
                                    <a:pt x="52" y="75"/>
                                  </a:lnTo>
                                  <a:cubicBezTo>
                                    <a:pt x="61" y="70"/>
                                    <a:pt x="67" y="66"/>
                                    <a:pt x="70" y="62"/>
                                  </a:cubicBezTo>
                                  <a:cubicBezTo>
                                    <a:pt x="76" y="57"/>
                                    <a:pt x="78" y="50"/>
                                    <a:pt x="78" y="43"/>
                                  </a:cubicBezTo>
                                  <a:cubicBezTo>
                                    <a:pt x="78" y="35"/>
                                    <a:pt x="76" y="29"/>
                                    <a:pt x="71" y="24"/>
                                  </a:cubicBezTo>
                                  <a:cubicBezTo>
                                    <a:pt x="66" y="19"/>
                                    <a:pt x="59" y="16"/>
                                    <a:pt x="51" y="16"/>
                                  </a:cubicBezTo>
                                  <a:cubicBezTo>
                                    <a:pt x="39" y="16"/>
                                    <a:pt x="31" y="21"/>
                                    <a:pt x="26" y="30"/>
                                  </a:cubicBezTo>
                                  <a:cubicBezTo>
                                    <a:pt x="23" y="35"/>
                                    <a:pt x="22" y="42"/>
                                    <a:pt x="22" y="51"/>
                                  </a:cubicBezTo>
                                  <a:lnTo>
                                    <a:pt x="4" y="51"/>
                                  </a:lnTo>
                                  <a:cubicBezTo>
                                    <a:pt x="4" y="39"/>
                                    <a:pt x="6" y="28"/>
                                    <a:pt x="11" y="21"/>
                                  </a:cubicBezTo>
                                  <a:cubicBezTo>
                                    <a:pt x="18" y="7"/>
                                    <a:pt x="32" y="0"/>
                                    <a:pt x="51" y="0"/>
                                  </a:cubicBezTo>
                                  <a:cubicBezTo>
                                    <a:pt x="68" y="0"/>
                                    <a:pt x="79" y="5"/>
                                    <a:pt x="87" y="13"/>
                                  </a:cubicBezTo>
                                  <a:cubicBezTo>
                                    <a:pt x="94" y="22"/>
                                    <a:pt x="98" y="32"/>
                                    <a:pt x="98" y="43"/>
                                  </a:cubicBezTo>
                                  <a:cubicBezTo>
                                    <a:pt x="98" y="54"/>
                                    <a:pt x="94" y="64"/>
                                    <a:pt x="86" y="72"/>
                                  </a:cubicBezTo>
                                  <a:cubicBezTo>
                                    <a:pt x="81" y="76"/>
                                    <a:pt x="73" y="82"/>
                                    <a:pt x="61" y="88"/>
                                  </a:cubicBezTo>
                                  <a:lnTo>
                                    <a:pt x="48" y="96"/>
                                  </a:lnTo>
                                  <a:cubicBezTo>
                                    <a:pt x="41" y="100"/>
                                    <a:pt x="36" y="103"/>
                                    <a:pt x="33" y="106"/>
                                  </a:cubicBezTo>
                                  <a:cubicBezTo>
                                    <a:pt x="26" y="112"/>
                                    <a:pt x="22" y="118"/>
                                    <a:pt x="20" y="125"/>
                                  </a:cubicBezTo>
                                  <a:lnTo>
                                    <a:pt x="97" y="125"/>
                                  </a:lnTo>
                                  <a:lnTo>
                                    <a:pt x="97" y="142"/>
                                  </a:lnTo>
                                  <a:lnTo>
                                    <a:pt x="0"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61" name="Freeform 1220"/>
                          <wps:cNvSpPr>
                            <a:spLocks noEditPoints="1"/>
                          </wps:cNvSpPr>
                          <wps:spPr bwMode="auto">
                            <a:xfrm>
                              <a:off x="7318" y="3638"/>
                              <a:ext cx="78" cy="115"/>
                            </a:xfrm>
                            <a:custGeom>
                              <a:avLst/>
                              <a:gdLst>
                                <a:gd name="T0" fmla="*/ 49 w 98"/>
                                <a:gd name="T1" fmla="*/ 0 h 145"/>
                                <a:gd name="T2" fmla="*/ 49 w 98"/>
                                <a:gd name="T3" fmla="*/ 0 h 145"/>
                                <a:gd name="T4" fmla="*/ 88 w 98"/>
                                <a:gd name="T5" fmla="*/ 22 h 145"/>
                                <a:gd name="T6" fmla="*/ 98 w 98"/>
                                <a:gd name="T7" fmla="*/ 70 h 145"/>
                                <a:gd name="T8" fmla="*/ 89 w 98"/>
                                <a:gd name="T9" fmla="*/ 118 h 145"/>
                                <a:gd name="T10" fmla="*/ 48 w 98"/>
                                <a:gd name="T11" fmla="*/ 145 h 145"/>
                                <a:gd name="T12" fmla="*/ 11 w 98"/>
                                <a:gd name="T13" fmla="*/ 123 h 145"/>
                                <a:gd name="T14" fmla="*/ 0 w 98"/>
                                <a:gd name="T15" fmla="*/ 73 h 145"/>
                                <a:gd name="T16" fmla="*/ 6 w 98"/>
                                <a:gd name="T17" fmla="*/ 32 h 145"/>
                                <a:gd name="T18" fmla="*/ 49 w 98"/>
                                <a:gd name="T19" fmla="*/ 0 h 145"/>
                                <a:gd name="T20" fmla="*/ 49 w 98"/>
                                <a:gd name="T21" fmla="*/ 0 h 145"/>
                                <a:gd name="T22" fmla="*/ 48 w 98"/>
                                <a:gd name="T23" fmla="*/ 129 h 145"/>
                                <a:gd name="T24" fmla="*/ 48 w 98"/>
                                <a:gd name="T25" fmla="*/ 129 h 145"/>
                                <a:gd name="T26" fmla="*/ 70 w 98"/>
                                <a:gd name="T27" fmla="*/ 116 h 145"/>
                                <a:gd name="T28" fmla="*/ 78 w 98"/>
                                <a:gd name="T29" fmla="*/ 71 h 145"/>
                                <a:gd name="T30" fmla="*/ 73 w 98"/>
                                <a:gd name="T31" fmla="*/ 31 h 145"/>
                                <a:gd name="T32" fmla="*/ 50 w 98"/>
                                <a:gd name="T33" fmla="*/ 16 h 145"/>
                                <a:gd name="T34" fmla="*/ 27 w 98"/>
                                <a:gd name="T35" fmla="*/ 30 h 145"/>
                                <a:gd name="T36" fmla="*/ 19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7"/>
                                    <a:pt x="88" y="22"/>
                                  </a:cubicBezTo>
                                  <a:cubicBezTo>
                                    <a:pt x="94" y="34"/>
                                    <a:pt x="98" y="50"/>
                                    <a:pt x="98" y="70"/>
                                  </a:cubicBezTo>
                                  <a:cubicBezTo>
                                    <a:pt x="98" y="89"/>
                                    <a:pt x="95" y="105"/>
                                    <a:pt x="89" y="118"/>
                                  </a:cubicBezTo>
                                  <a:cubicBezTo>
                                    <a:pt x="81" y="136"/>
                                    <a:pt x="67" y="145"/>
                                    <a:pt x="48" y="145"/>
                                  </a:cubicBezTo>
                                  <a:cubicBezTo>
                                    <a:pt x="31" y="145"/>
                                    <a:pt x="19" y="137"/>
                                    <a:pt x="11" y="123"/>
                                  </a:cubicBezTo>
                                  <a:cubicBezTo>
                                    <a:pt x="4" y="110"/>
                                    <a:pt x="0" y="94"/>
                                    <a:pt x="0" y="73"/>
                                  </a:cubicBezTo>
                                  <a:cubicBezTo>
                                    <a:pt x="0" y="57"/>
                                    <a:pt x="2" y="43"/>
                                    <a:pt x="6" y="32"/>
                                  </a:cubicBezTo>
                                  <a:cubicBezTo>
                                    <a:pt x="14" y="10"/>
                                    <a:pt x="28" y="0"/>
                                    <a:pt x="49" y="0"/>
                                  </a:cubicBezTo>
                                  <a:lnTo>
                                    <a:pt x="49" y="0"/>
                                  </a:lnTo>
                                  <a:close/>
                                  <a:moveTo>
                                    <a:pt x="48" y="129"/>
                                  </a:moveTo>
                                  <a:lnTo>
                                    <a:pt x="48" y="129"/>
                                  </a:lnTo>
                                  <a:cubicBezTo>
                                    <a:pt x="58" y="129"/>
                                    <a:pt x="65" y="125"/>
                                    <a:pt x="70" y="116"/>
                                  </a:cubicBezTo>
                                  <a:cubicBezTo>
                                    <a:pt x="76" y="108"/>
                                    <a:pt x="78" y="93"/>
                                    <a:pt x="78" y="71"/>
                                  </a:cubicBezTo>
                                  <a:cubicBezTo>
                                    <a:pt x="78" y="55"/>
                                    <a:pt x="77" y="42"/>
                                    <a:pt x="73" y="31"/>
                                  </a:cubicBezTo>
                                  <a:cubicBezTo>
                                    <a:pt x="69" y="21"/>
                                    <a:pt x="61" y="16"/>
                                    <a:pt x="50" y="16"/>
                                  </a:cubicBezTo>
                                  <a:cubicBezTo>
                                    <a:pt x="39" y="16"/>
                                    <a:pt x="31" y="21"/>
                                    <a:pt x="27" y="30"/>
                                  </a:cubicBezTo>
                                  <a:cubicBezTo>
                                    <a:pt x="22" y="40"/>
                                    <a:pt x="19" y="55"/>
                                    <a:pt x="19" y="74"/>
                                  </a:cubicBezTo>
                                  <a:cubicBezTo>
                                    <a:pt x="19" y="88"/>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62" name="Freeform 1221"/>
                          <wps:cNvSpPr>
                            <a:spLocks/>
                          </wps:cNvSpPr>
                          <wps:spPr bwMode="auto">
                            <a:xfrm>
                              <a:off x="7416" y="3732"/>
                              <a:ext cx="17" cy="18"/>
                            </a:xfrm>
                            <a:custGeom>
                              <a:avLst/>
                              <a:gdLst>
                                <a:gd name="T0" fmla="*/ 0 w 21"/>
                                <a:gd name="T1" fmla="*/ 0 h 22"/>
                                <a:gd name="T2" fmla="*/ 0 w 21"/>
                                <a:gd name="T3" fmla="*/ 0 h 22"/>
                                <a:gd name="T4" fmla="*/ 21 w 21"/>
                                <a:gd name="T5" fmla="*/ 0 h 22"/>
                                <a:gd name="T6" fmla="*/ 21 w 21"/>
                                <a:gd name="T7" fmla="*/ 22 h 22"/>
                                <a:gd name="T8" fmla="*/ 0 w 21"/>
                                <a:gd name="T9" fmla="*/ 22 h 22"/>
                                <a:gd name="T10" fmla="*/ 0 w 21"/>
                                <a:gd name="T11" fmla="*/ 0 h 22"/>
                              </a:gdLst>
                              <a:ahLst/>
                              <a:cxnLst>
                                <a:cxn ang="0">
                                  <a:pos x="T0" y="T1"/>
                                </a:cxn>
                                <a:cxn ang="0">
                                  <a:pos x="T2" y="T3"/>
                                </a:cxn>
                                <a:cxn ang="0">
                                  <a:pos x="T4" y="T5"/>
                                </a:cxn>
                                <a:cxn ang="0">
                                  <a:pos x="T6" y="T7"/>
                                </a:cxn>
                                <a:cxn ang="0">
                                  <a:pos x="T8" y="T9"/>
                                </a:cxn>
                                <a:cxn ang="0">
                                  <a:pos x="T10" y="T11"/>
                                </a:cxn>
                              </a:cxnLst>
                              <a:rect l="0" t="0" r="r" b="b"/>
                              <a:pathLst>
                                <a:path w="21" h="22">
                                  <a:moveTo>
                                    <a:pt x="0" y="0"/>
                                  </a:moveTo>
                                  <a:lnTo>
                                    <a:pt x="0" y="0"/>
                                  </a:lnTo>
                                  <a:lnTo>
                                    <a:pt x="21" y="0"/>
                                  </a:lnTo>
                                  <a:lnTo>
                                    <a:pt x="21"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63" name="Freeform 1222"/>
                          <wps:cNvSpPr>
                            <a:spLocks noEditPoints="1"/>
                          </wps:cNvSpPr>
                          <wps:spPr bwMode="auto">
                            <a:xfrm>
                              <a:off x="7453" y="3638"/>
                              <a:ext cx="76" cy="115"/>
                            </a:xfrm>
                            <a:custGeom>
                              <a:avLst/>
                              <a:gdLst>
                                <a:gd name="T0" fmla="*/ 20 w 96"/>
                                <a:gd name="T1" fmla="*/ 107 h 145"/>
                                <a:gd name="T2" fmla="*/ 20 w 96"/>
                                <a:gd name="T3" fmla="*/ 107 h 145"/>
                                <a:gd name="T4" fmla="*/ 31 w 96"/>
                                <a:gd name="T5" fmla="*/ 127 h 145"/>
                                <a:gd name="T6" fmla="*/ 44 w 96"/>
                                <a:gd name="T7" fmla="*/ 130 h 145"/>
                                <a:gd name="T8" fmla="*/ 65 w 96"/>
                                <a:gd name="T9" fmla="*/ 119 h 145"/>
                                <a:gd name="T10" fmla="*/ 78 w 96"/>
                                <a:gd name="T11" fmla="*/ 76 h 145"/>
                                <a:gd name="T12" fmla="*/ 63 w 96"/>
                                <a:gd name="T13" fmla="*/ 90 h 145"/>
                                <a:gd name="T14" fmla="*/ 45 w 96"/>
                                <a:gd name="T15" fmla="*/ 93 h 145"/>
                                <a:gd name="T16" fmla="*/ 12 w 96"/>
                                <a:gd name="T17" fmla="*/ 81 h 145"/>
                                <a:gd name="T18" fmla="*/ 0 w 96"/>
                                <a:gd name="T19" fmla="*/ 48 h 145"/>
                                <a:gd name="T20" fmla="*/ 12 w 96"/>
                                <a:gd name="T21" fmla="*/ 14 h 145"/>
                                <a:gd name="T22" fmla="*/ 47 w 96"/>
                                <a:gd name="T23" fmla="*/ 0 h 145"/>
                                <a:gd name="T24" fmla="*/ 89 w 96"/>
                                <a:gd name="T25" fmla="*/ 27 h 145"/>
                                <a:gd name="T26" fmla="*/ 96 w 96"/>
                                <a:gd name="T27" fmla="*/ 66 h 145"/>
                                <a:gd name="T28" fmla="*/ 88 w 96"/>
                                <a:gd name="T29" fmla="*/ 112 h 145"/>
                                <a:gd name="T30" fmla="*/ 44 w 96"/>
                                <a:gd name="T31" fmla="*/ 145 h 145"/>
                                <a:gd name="T32" fmla="*/ 13 w 96"/>
                                <a:gd name="T33" fmla="*/ 134 h 145"/>
                                <a:gd name="T34" fmla="*/ 2 w 96"/>
                                <a:gd name="T35" fmla="*/ 107 h 145"/>
                                <a:gd name="T36" fmla="*/ 20 w 96"/>
                                <a:gd name="T37" fmla="*/ 107 h 145"/>
                                <a:gd name="T38" fmla="*/ 47 w 96"/>
                                <a:gd name="T39" fmla="*/ 78 h 145"/>
                                <a:gd name="T40" fmla="*/ 47 w 96"/>
                                <a:gd name="T41" fmla="*/ 78 h 145"/>
                                <a:gd name="T42" fmla="*/ 66 w 96"/>
                                <a:gd name="T43" fmla="*/ 71 h 145"/>
                                <a:gd name="T44" fmla="*/ 75 w 96"/>
                                <a:gd name="T45" fmla="*/ 47 h 145"/>
                                <a:gd name="T46" fmla="*/ 67 w 96"/>
                                <a:gd name="T47" fmla="*/ 23 h 145"/>
                                <a:gd name="T48" fmla="*/ 47 w 96"/>
                                <a:gd name="T49" fmla="*/ 16 h 145"/>
                                <a:gd name="T50" fmla="*/ 26 w 96"/>
                                <a:gd name="T51" fmla="*/ 24 h 145"/>
                                <a:gd name="T52" fmla="*/ 19 w 96"/>
                                <a:gd name="T53" fmla="*/ 48 h 145"/>
                                <a:gd name="T54" fmla="*/ 25 w 96"/>
                                <a:gd name="T55" fmla="*/ 70 h 145"/>
                                <a:gd name="T56" fmla="*/ 47 w 96"/>
                                <a:gd name="T57" fmla="*/ 78 h 145"/>
                                <a:gd name="T58" fmla="*/ 47 w 96"/>
                                <a:gd name="T59" fmla="*/ 7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96" h="145">
                                  <a:moveTo>
                                    <a:pt x="20" y="107"/>
                                  </a:moveTo>
                                  <a:lnTo>
                                    <a:pt x="20" y="107"/>
                                  </a:lnTo>
                                  <a:cubicBezTo>
                                    <a:pt x="20" y="117"/>
                                    <a:pt x="24" y="123"/>
                                    <a:pt x="31" y="127"/>
                                  </a:cubicBezTo>
                                  <a:cubicBezTo>
                                    <a:pt x="35" y="129"/>
                                    <a:pt x="39" y="130"/>
                                    <a:pt x="44" y="130"/>
                                  </a:cubicBezTo>
                                  <a:cubicBezTo>
                                    <a:pt x="52" y="130"/>
                                    <a:pt x="59" y="127"/>
                                    <a:pt x="65" y="119"/>
                                  </a:cubicBezTo>
                                  <a:cubicBezTo>
                                    <a:pt x="71" y="112"/>
                                    <a:pt x="75" y="98"/>
                                    <a:pt x="78" y="76"/>
                                  </a:cubicBezTo>
                                  <a:cubicBezTo>
                                    <a:pt x="74" y="83"/>
                                    <a:pt x="69" y="87"/>
                                    <a:pt x="63" y="90"/>
                                  </a:cubicBezTo>
                                  <a:cubicBezTo>
                                    <a:pt x="57" y="92"/>
                                    <a:pt x="51" y="93"/>
                                    <a:pt x="45" y="93"/>
                                  </a:cubicBezTo>
                                  <a:cubicBezTo>
                                    <a:pt x="31" y="93"/>
                                    <a:pt x="20" y="89"/>
                                    <a:pt x="12" y="81"/>
                                  </a:cubicBezTo>
                                  <a:cubicBezTo>
                                    <a:pt x="4" y="72"/>
                                    <a:pt x="0" y="61"/>
                                    <a:pt x="0" y="48"/>
                                  </a:cubicBezTo>
                                  <a:cubicBezTo>
                                    <a:pt x="0" y="35"/>
                                    <a:pt x="4" y="24"/>
                                    <a:pt x="12" y="14"/>
                                  </a:cubicBezTo>
                                  <a:cubicBezTo>
                                    <a:pt x="20" y="4"/>
                                    <a:pt x="31" y="0"/>
                                    <a:pt x="47" y="0"/>
                                  </a:cubicBezTo>
                                  <a:cubicBezTo>
                                    <a:pt x="67" y="0"/>
                                    <a:pt x="81" y="9"/>
                                    <a:pt x="89" y="27"/>
                                  </a:cubicBezTo>
                                  <a:cubicBezTo>
                                    <a:pt x="94" y="38"/>
                                    <a:pt x="96" y="50"/>
                                    <a:pt x="96" y="66"/>
                                  </a:cubicBezTo>
                                  <a:cubicBezTo>
                                    <a:pt x="96" y="83"/>
                                    <a:pt x="93" y="98"/>
                                    <a:pt x="88" y="112"/>
                                  </a:cubicBezTo>
                                  <a:cubicBezTo>
                                    <a:pt x="79" y="134"/>
                                    <a:pt x="65" y="145"/>
                                    <a:pt x="44" y="145"/>
                                  </a:cubicBezTo>
                                  <a:cubicBezTo>
                                    <a:pt x="30" y="145"/>
                                    <a:pt x="20" y="141"/>
                                    <a:pt x="13" y="134"/>
                                  </a:cubicBezTo>
                                  <a:cubicBezTo>
                                    <a:pt x="6" y="127"/>
                                    <a:pt x="2" y="118"/>
                                    <a:pt x="2" y="107"/>
                                  </a:cubicBezTo>
                                  <a:lnTo>
                                    <a:pt x="20" y="107"/>
                                  </a:lnTo>
                                  <a:close/>
                                  <a:moveTo>
                                    <a:pt x="47" y="78"/>
                                  </a:moveTo>
                                  <a:lnTo>
                                    <a:pt x="47" y="78"/>
                                  </a:lnTo>
                                  <a:cubicBezTo>
                                    <a:pt x="54" y="78"/>
                                    <a:pt x="60" y="76"/>
                                    <a:pt x="66" y="71"/>
                                  </a:cubicBezTo>
                                  <a:cubicBezTo>
                                    <a:pt x="72" y="66"/>
                                    <a:pt x="75" y="58"/>
                                    <a:pt x="75" y="47"/>
                                  </a:cubicBezTo>
                                  <a:cubicBezTo>
                                    <a:pt x="75" y="36"/>
                                    <a:pt x="72" y="28"/>
                                    <a:pt x="67" y="23"/>
                                  </a:cubicBezTo>
                                  <a:cubicBezTo>
                                    <a:pt x="62" y="18"/>
                                    <a:pt x="55" y="16"/>
                                    <a:pt x="47" y="16"/>
                                  </a:cubicBezTo>
                                  <a:cubicBezTo>
                                    <a:pt x="38" y="16"/>
                                    <a:pt x="32" y="19"/>
                                    <a:pt x="26" y="24"/>
                                  </a:cubicBezTo>
                                  <a:cubicBezTo>
                                    <a:pt x="21" y="30"/>
                                    <a:pt x="19" y="38"/>
                                    <a:pt x="19" y="48"/>
                                  </a:cubicBezTo>
                                  <a:cubicBezTo>
                                    <a:pt x="19" y="57"/>
                                    <a:pt x="21" y="64"/>
                                    <a:pt x="25" y="70"/>
                                  </a:cubicBezTo>
                                  <a:cubicBezTo>
                                    <a:pt x="30" y="75"/>
                                    <a:pt x="37" y="78"/>
                                    <a:pt x="47" y="78"/>
                                  </a:cubicBezTo>
                                  <a:lnTo>
                                    <a:pt x="47" y="7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64" name="Freeform 1223"/>
                          <wps:cNvSpPr>
                            <a:spLocks noEditPoints="1"/>
                          </wps:cNvSpPr>
                          <wps:spPr bwMode="auto">
                            <a:xfrm>
                              <a:off x="7542" y="3638"/>
                              <a:ext cx="78" cy="115"/>
                            </a:xfrm>
                            <a:custGeom>
                              <a:avLst/>
                              <a:gdLst>
                                <a:gd name="T0" fmla="*/ 49 w 98"/>
                                <a:gd name="T1" fmla="*/ 0 h 145"/>
                                <a:gd name="T2" fmla="*/ 49 w 98"/>
                                <a:gd name="T3" fmla="*/ 0 h 145"/>
                                <a:gd name="T4" fmla="*/ 88 w 98"/>
                                <a:gd name="T5" fmla="*/ 22 h 145"/>
                                <a:gd name="T6" fmla="*/ 98 w 98"/>
                                <a:gd name="T7" fmla="*/ 70 h 145"/>
                                <a:gd name="T8" fmla="*/ 89 w 98"/>
                                <a:gd name="T9" fmla="*/ 118 h 145"/>
                                <a:gd name="T10" fmla="*/ 49 w 98"/>
                                <a:gd name="T11" fmla="*/ 145 h 145"/>
                                <a:gd name="T12" fmla="*/ 11 w 98"/>
                                <a:gd name="T13" fmla="*/ 123 h 145"/>
                                <a:gd name="T14" fmla="*/ 0 w 98"/>
                                <a:gd name="T15" fmla="*/ 73 h 145"/>
                                <a:gd name="T16" fmla="*/ 6 w 98"/>
                                <a:gd name="T17" fmla="*/ 32 h 145"/>
                                <a:gd name="T18" fmla="*/ 49 w 98"/>
                                <a:gd name="T19" fmla="*/ 0 h 145"/>
                                <a:gd name="T20" fmla="*/ 49 w 98"/>
                                <a:gd name="T21" fmla="*/ 0 h 145"/>
                                <a:gd name="T22" fmla="*/ 48 w 98"/>
                                <a:gd name="T23" fmla="*/ 129 h 145"/>
                                <a:gd name="T24" fmla="*/ 48 w 98"/>
                                <a:gd name="T25" fmla="*/ 129 h 145"/>
                                <a:gd name="T26" fmla="*/ 70 w 98"/>
                                <a:gd name="T27" fmla="*/ 116 h 145"/>
                                <a:gd name="T28" fmla="*/ 79 w 98"/>
                                <a:gd name="T29" fmla="*/ 71 h 145"/>
                                <a:gd name="T30" fmla="*/ 73 w 98"/>
                                <a:gd name="T31" fmla="*/ 31 h 145"/>
                                <a:gd name="T32" fmla="*/ 50 w 98"/>
                                <a:gd name="T33" fmla="*/ 16 h 145"/>
                                <a:gd name="T34" fmla="*/ 27 w 98"/>
                                <a:gd name="T35" fmla="*/ 30 h 145"/>
                                <a:gd name="T36" fmla="*/ 20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7"/>
                                    <a:pt x="88" y="22"/>
                                  </a:cubicBezTo>
                                  <a:cubicBezTo>
                                    <a:pt x="95" y="34"/>
                                    <a:pt x="98" y="50"/>
                                    <a:pt x="98" y="70"/>
                                  </a:cubicBezTo>
                                  <a:cubicBezTo>
                                    <a:pt x="98" y="89"/>
                                    <a:pt x="95" y="105"/>
                                    <a:pt x="89" y="118"/>
                                  </a:cubicBezTo>
                                  <a:cubicBezTo>
                                    <a:pt x="81" y="136"/>
                                    <a:pt x="67" y="145"/>
                                    <a:pt x="49" y="145"/>
                                  </a:cubicBezTo>
                                  <a:cubicBezTo>
                                    <a:pt x="32" y="145"/>
                                    <a:pt x="19" y="137"/>
                                    <a:pt x="11" y="123"/>
                                  </a:cubicBezTo>
                                  <a:cubicBezTo>
                                    <a:pt x="4" y="110"/>
                                    <a:pt x="0" y="94"/>
                                    <a:pt x="0" y="73"/>
                                  </a:cubicBezTo>
                                  <a:cubicBezTo>
                                    <a:pt x="0" y="57"/>
                                    <a:pt x="2" y="43"/>
                                    <a:pt x="6" y="32"/>
                                  </a:cubicBezTo>
                                  <a:cubicBezTo>
                                    <a:pt x="14" y="10"/>
                                    <a:pt x="28" y="0"/>
                                    <a:pt x="49" y="0"/>
                                  </a:cubicBezTo>
                                  <a:lnTo>
                                    <a:pt x="49" y="0"/>
                                  </a:lnTo>
                                  <a:close/>
                                  <a:moveTo>
                                    <a:pt x="48" y="129"/>
                                  </a:moveTo>
                                  <a:lnTo>
                                    <a:pt x="48" y="129"/>
                                  </a:lnTo>
                                  <a:cubicBezTo>
                                    <a:pt x="58" y="129"/>
                                    <a:pt x="65" y="125"/>
                                    <a:pt x="70" y="116"/>
                                  </a:cubicBezTo>
                                  <a:cubicBezTo>
                                    <a:pt x="76" y="108"/>
                                    <a:pt x="79" y="93"/>
                                    <a:pt x="79" y="71"/>
                                  </a:cubicBezTo>
                                  <a:cubicBezTo>
                                    <a:pt x="79" y="55"/>
                                    <a:pt x="77" y="42"/>
                                    <a:pt x="73" y="31"/>
                                  </a:cubicBezTo>
                                  <a:cubicBezTo>
                                    <a:pt x="69" y="21"/>
                                    <a:pt x="61" y="16"/>
                                    <a:pt x="50" y="16"/>
                                  </a:cubicBezTo>
                                  <a:cubicBezTo>
                                    <a:pt x="39" y="16"/>
                                    <a:pt x="32" y="21"/>
                                    <a:pt x="27" y="30"/>
                                  </a:cubicBezTo>
                                  <a:cubicBezTo>
                                    <a:pt x="22" y="40"/>
                                    <a:pt x="20" y="55"/>
                                    <a:pt x="20" y="74"/>
                                  </a:cubicBezTo>
                                  <a:cubicBezTo>
                                    <a:pt x="20" y="88"/>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65" name="Freeform 1224"/>
                          <wps:cNvSpPr>
                            <a:spLocks/>
                          </wps:cNvSpPr>
                          <wps:spPr bwMode="auto">
                            <a:xfrm>
                              <a:off x="7228" y="4264"/>
                              <a:ext cx="78" cy="113"/>
                            </a:xfrm>
                            <a:custGeom>
                              <a:avLst/>
                              <a:gdLst>
                                <a:gd name="T0" fmla="*/ 0 w 98"/>
                                <a:gd name="T1" fmla="*/ 142 h 142"/>
                                <a:gd name="T2" fmla="*/ 0 w 98"/>
                                <a:gd name="T3" fmla="*/ 142 h 142"/>
                                <a:gd name="T4" fmla="*/ 8 w 98"/>
                                <a:gd name="T5" fmla="*/ 110 h 142"/>
                                <a:gd name="T6" fmla="*/ 33 w 98"/>
                                <a:gd name="T7" fmla="*/ 85 h 142"/>
                                <a:gd name="T8" fmla="*/ 52 w 98"/>
                                <a:gd name="T9" fmla="*/ 74 h 142"/>
                                <a:gd name="T10" fmla="*/ 70 w 98"/>
                                <a:gd name="T11" fmla="*/ 62 h 142"/>
                                <a:gd name="T12" fmla="*/ 78 w 98"/>
                                <a:gd name="T13" fmla="*/ 43 h 142"/>
                                <a:gd name="T14" fmla="*/ 71 w 98"/>
                                <a:gd name="T15" fmla="*/ 24 h 142"/>
                                <a:gd name="T16" fmla="*/ 51 w 98"/>
                                <a:gd name="T17" fmla="*/ 16 h 142"/>
                                <a:gd name="T18" fmla="*/ 26 w 98"/>
                                <a:gd name="T19" fmla="*/ 30 h 142"/>
                                <a:gd name="T20" fmla="*/ 22 w 98"/>
                                <a:gd name="T21" fmla="*/ 51 h 142"/>
                                <a:gd name="T22" fmla="*/ 4 w 98"/>
                                <a:gd name="T23" fmla="*/ 51 h 142"/>
                                <a:gd name="T24" fmla="*/ 11 w 98"/>
                                <a:gd name="T25" fmla="*/ 21 h 142"/>
                                <a:gd name="T26" fmla="*/ 51 w 98"/>
                                <a:gd name="T27" fmla="*/ 0 h 142"/>
                                <a:gd name="T28" fmla="*/ 87 w 98"/>
                                <a:gd name="T29" fmla="*/ 13 h 142"/>
                                <a:gd name="T30" fmla="*/ 98 w 98"/>
                                <a:gd name="T31" fmla="*/ 42 h 142"/>
                                <a:gd name="T32" fmla="*/ 86 w 98"/>
                                <a:gd name="T33" fmla="*/ 71 h 142"/>
                                <a:gd name="T34" fmla="*/ 61 w 98"/>
                                <a:gd name="T35" fmla="*/ 88 h 142"/>
                                <a:gd name="T36" fmla="*/ 48 w 98"/>
                                <a:gd name="T37" fmla="*/ 96 h 142"/>
                                <a:gd name="T38" fmla="*/ 33 w 98"/>
                                <a:gd name="T39" fmla="*/ 106 h 142"/>
                                <a:gd name="T40" fmla="*/ 20 w 98"/>
                                <a:gd name="T41" fmla="*/ 125 h 142"/>
                                <a:gd name="T42" fmla="*/ 97 w 98"/>
                                <a:gd name="T43" fmla="*/ 125 h 142"/>
                                <a:gd name="T44" fmla="*/ 97 w 98"/>
                                <a:gd name="T45" fmla="*/ 142 h 142"/>
                                <a:gd name="T46" fmla="*/ 0 w 98"/>
                                <a:gd name="T47"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8" h="142">
                                  <a:moveTo>
                                    <a:pt x="0" y="142"/>
                                  </a:moveTo>
                                  <a:lnTo>
                                    <a:pt x="0" y="142"/>
                                  </a:lnTo>
                                  <a:cubicBezTo>
                                    <a:pt x="1" y="130"/>
                                    <a:pt x="4" y="119"/>
                                    <a:pt x="8" y="110"/>
                                  </a:cubicBezTo>
                                  <a:cubicBezTo>
                                    <a:pt x="12" y="101"/>
                                    <a:pt x="21" y="93"/>
                                    <a:pt x="33" y="85"/>
                                  </a:cubicBezTo>
                                  <a:lnTo>
                                    <a:pt x="52" y="74"/>
                                  </a:lnTo>
                                  <a:cubicBezTo>
                                    <a:pt x="61" y="70"/>
                                    <a:pt x="67" y="65"/>
                                    <a:pt x="70" y="62"/>
                                  </a:cubicBezTo>
                                  <a:cubicBezTo>
                                    <a:pt x="76" y="56"/>
                                    <a:pt x="78" y="50"/>
                                    <a:pt x="78" y="43"/>
                                  </a:cubicBezTo>
                                  <a:cubicBezTo>
                                    <a:pt x="78" y="35"/>
                                    <a:pt x="76" y="28"/>
                                    <a:pt x="71" y="24"/>
                                  </a:cubicBezTo>
                                  <a:cubicBezTo>
                                    <a:pt x="66" y="19"/>
                                    <a:pt x="59" y="16"/>
                                    <a:pt x="51" y="16"/>
                                  </a:cubicBezTo>
                                  <a:cubicBezTo>
                                    <a:pt x="39" y="16"/>
                                    <a:pt x="31" y="21"/>
                                    <a:pt x="26" y="30"/>
                                  </a:cubicBezTo>
                                  <a:cubicBezTo>
                                    <a:pt x="23" y="35"/>
                                    <a:pt x="22" y="42"/>
                                    <a:pt x="22" y="51"/>
                                  </a:cubicBezTo>
                                  <a:lnTo>
                                    <a:pt x="4" y="51"/>
                                  </a:lnTo>
                                  <a:cubicBezTo>
                                    <a:pt x="4" y="38"/>
                                    <a:pt x="6" y="28"/>
                                    <a:pt x="11" y="21"/>
                                  </a:cubicBezTo>
                                  <a:cubicBezTo>
                                    <a:pt x="18" y="7"/>
                                    <a:pt x="32" y="0"/>
                                    <a:pt x="51" y="0"/>
                                  </a:cubicBezTo>
                                  <a:cubicBezTo>
                                    <a:pt x="68" y="0"/>
                                    <a:pt x="79" y="4"/>
                                    <a:pt x="87" y="13"/>
                                  </a:cubicBezTo>
                                  <a:cubicBezTo>
                                    <a:pt x="94" y="22"/>
                                    <a:pt x="98" y="32"/>
                                    <a:pt x="98" y="42"/>
                                  </a:cubicBezTo>
                                  <a:cubicBezTo>
                                    <a:pt x="98" y="54"/>
                                    <a:pt x="94" y="63"/>
                                    <a:pt x="86" y="71"/>
                                  </a:cubicBezTo>
                                  <a:cubicBezTo>
                                    <a:pt x="81" y="76"/>
                                    <a:pt x="73" y="82"/>
                                    <a:pt x="61" y="88"/>
                                  </a:cubicBezTo>
                                  <a:lnTo>
                                    <a:pt x="48" y="96"/>
                                  </a:lnTo>
                                  <a:cubicBezTo>
                                    <a:pt x="41" y="99"/>
                                    <a:pt x="36" y="103"/>
                                    <a:pt x="33" y="106"/>
                                  </a:cubicBezTo>
                                  <a:cubicBezTo>
                                    <a:pt x="26" y="112"/>
                                    <a:pt x="22" y="118"/>
                                    <a:pt x="20" y="125"/>
                                  </a:cubicBezTo>
                                  <a:lnTo>
                                    <a:pt x="97" y="125"/>
                                  </a:lnTo>
                                  <a:lnTo>
                                    <a:pt x="97" y="142"/>
                                  </a:lnTo>
                                  <a:lnTo>
                                    <a:pt x="0"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66" name="Freeform 1225"/>
                          <wps:cNvSpPr>
                            <a:spLocks noEditPoints="1"/>
                          </wps:cNvSpPr>
                          <wps:spPr bwMode="auto">
                            <a:xfrm>
                              <a:off x="7318" y="4265"/>
                              <a:ext cx="78" cy="115"/>
                            </a:xfrm>
                            <a:custGeom>
                              <a:avLst/>
                              <a:gdLst>
                                <a:gd name="T0" fmla="*/ 49 w 98"/>
                                <a:gd name="T1" fmla="*/ 0 h 145"/>
                                <a:gd name="T2" fmla="*/ 49 w 98"/>
                                <a:gd name="T3" fmla="*/ 0 h 145"/>
                                <a:gd name="T4" fmla="*/ 88 w 98"/>
                                <a:gd name="T5" fmla="*/ 22 h 145"/>
                                <a:gd name="T6" fmla="*/ 98 w 98"/>
                                <a:gd name="T7" fmla="*/ 70 h 145"/>
                                <a:gd name="T8" fmla="*/ 89 w 98"/>
                                <a:gd name="T9" fmla="*/ 118 h 145"/>
                                <a:gd name="T10" fmla="*/ 48 w 98"/>
                                <a:gd name="T11" fmla="*/ 145 h 145"/>
                                <a:gd name="T12" fmla="*/ 11 w 98"/>
                                <a:gd name="T13" fmla="*/ 123 h 145"/>
                                <a:gd name="T14" fmla="*/ 0 w 98"/>
                                <a:gd name="T15" fmla="*/ 73 h 145"/>
                                <a:gd name="T16" fmla="*/ 6 w 98"/>
                                <a:gd name="T17" fmla="*/ 32 h 145"/>
                                <a:gd name="T18" fmla="*/ 49 w 98"/>
                                <a:gd name="T19" fmla="*/ 0 h 145"/>
                                <a:gd name="T20" fmla="*/ 49 w 98"/>
                                <a:gd name="T21" fmla="*/ 0 h 145"/>
                                <a:gd name="T22" fmla="*/ 48 w 98"/>
                                <a:gd name="T23" fmla="*/ 128 h 145"/>
                                <a:gd name="T24" fmla="*/ 48 w 98"/>
                                <a:gd name="T25" fmla="*/ 128 h 145"/>
                                <a:gd name="T26" fmla="*/ 70 w 98"/>
                                <a:gd name="T27" fmla="*/ 116 h 145"/>
                                <a:gd name="T28" fmla="*/ 78 w 98"/>
                                <a:gd name="T29" fmla="*/ 71 h 145"/>
                                <a:gd name="T30" fmla="*/ 73 w 98"/>
                                <a:gd name="T31" fmla="*/ 31 h 145"/>
                                <a:gd name="T32" fmla="*/ 50 w 98"/>
                                <a:gd name="T33" fmla="*/ 15 h 145"/>
                                <a:gd name="T34" fmla="*/ 27 w 98"/>
                                <a:gd name="T35" fmla="*/ 30 h 145"/>
                                <a:gd name="T36" fmla="*/ 19 w 98"/>
                                <a:gd name="T37" fmla="*/ 74 h 145"/>
                                <a:gd name="T38" fmla="*/ 24 w 98"/>
                                <a:gd name="T39" fmla="*/ 108 h 145"/>
                                <a:gd name="T40" fmla="*/ 48 w 98"/>
                                <a:gd name="T41" fmla="*/ 128 h 145"/>
                                <a:gd name="T42" fmla="*/ 48 w 98"/>
                                <a:gd name="T43" fmla="*/ 12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7"/>
                                    <a:pt x="88" y="22"/>
                                  </a:cubicBezTo>
                                  <a:cubicBezTo>
                                    <a:pt x="94" y="34"/>
                                    <a:pt x="98" y="50"/>
                                    <a:pt x="98" y="70"/>
                                  </a:cubicBezTo>
                                  <a:cubicBezTo>
                                    <a:pt x="98" y="89"/>
                                    <a:pt x="95" y="105"/>
                                    <a:pt x="89" y="118"/>
                                  </a:cubicBezTo>
                                  <a:cubicBezTo>
                                    <a:pt x="81" y="136"/>
                                    <a:pt x="67" y="145"/>
                                    <a:pt x="48" y="145"/>
                                  </a:cubicBezTo>
                                  <a:cubicBezTo>
                                    <a:pt x="31" y="145"/>
                                    <a:pt x="19" y="137"/>
                                    <a:pt x="11" y="123"/>
                                  </a:cubicBezTo>
                                  <a:cubicBezTo>
                                    <a:pt x="4" y="110"/>
                                    <a:pt x="0" y="94"/>
                                    <a:pt x="0" y="73"/>
                                  </a:cubicBezTo>
                                  <a:cubicBezTo>
                                    <a:pt x="0" y="57"/>
                                    <a:pt x="2" y="43"/>
                                    <a:pt x="6" y="32"/>
                                  </a:cubicBezTo>
                                  <a:cubicBezTo>
                                    <a:pt x="14" y="10"/>
                                    <a:pt x="28" y="0"/>
                                    <a:pt x="49" y="0"/>
                                  </a:cubicBezTo>
                                  <a:lnTo>
                                    <a:pt x="49" y="0"/>
                                  </a:lnTo>
                                  <a:close/>
                                  <a:moveTo>
                                    <a:pt x="48" y="128"/>
                                  </a:moveTo>
                                  <a:lnTo>
                                    <a:pt x="48" y="128"/>
                                  </a:lnTo>
                                  <a:cubicBezTo>
                                    <a:pt x="58" y="128"/>
                                    <a:pt x="65" y="124"/>
                                    <a:pt x="70" y="116"/>
                                  </a:cubicBezTo>
                                  <a:cubicBezTo>
                                    <a:pt x="76" y="108"/>
                                    <a:pt x="78" y="93"/>
                                    <a:pt x="78" y="71"/>
                                  </a:cubicBezTo>
                                  <a:cubicBezTo>
                                    <a:pt x="78" y="55"/>
                                    <a:pt x="77" y="41"/>
                                    <a:pt x="73" y="31"/>
                                  </a:cubicBezTo>
                                  <a:cubicBezTo>
                                    <a:pt x="69" y="21"/>
                                    <a:pt x="61" y="15"/>
                                    <a:pt x="50" y="15"/>
                                  </a:cubicBezTo>
                                  <a:cubicBezTo>
                                    <a:pt x="39" y="15"/>
                                    <a:pt x="31" y="20"/>
                                    <a:pt x="27" y="30"/>
                                  </a:cubicBezTo>
                                  <a:cubicBezTo>
                                    <a:pt x="22" y="40"/>
                                    <a:pt x="19" y="55"/>
                                    <a:pt x="19" y="74"/>
                                  </a:cubicBezTo>
                                  <a:cubicBezTo>
                                    <a:pt x="19" y="88"/>
                                    <a:pt x="21" y="100"/>
                                    <a:pt x="24" y="108"/>
                                  </a:cubicBezTo>
                                  <a:cubicBezTo>
                                    <a:pt x="29" y="122"/>
                                    <a:pt x="37" y="128"/>
                                    <a:pt x="48" y="128"/>
                                  </a:cubicBezTo>
                                  <a:lnTo>
                                    <a:pt x="48" y="12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67" name="Freeform 1226"/>
                          <wps:cNvSpPr>
                            <a:spLocks/>
                          </wps:cNvSpPr>
                          <wps:spPr bwMode="auto">
                            <a:xfrm>
                              <a:off x="7416" y="4360"/>
                              <a:ext cx="17" cy="17"/>
                            </a:xfrm>
                            <a:custGeom>
                              <a:avLst/>
                              <a:gdLst>
                                <a:gd name="T0" fmla="*/ 0 w 21"/>
                                <a:gd name="T1" fmla="*/ 0 h 22"/>
                                <a:gd name="T2" fmla="*/ 0 w 21"/>
                                <a:gd name="T3" fmla="*/ 0 h 22"/>
                                <a:gd name="T4" fmla="*/ 21 w 21"/>
                                <a:gd name="T5" fmla="*/ 0 h 22"/>
                                <a:gd name="T6" fmla="*/ 21 w 21"/>
                                <a:gd name="T7" fmla="*/ 22 h 22"/>
                                <a:gd name="T8" fmla="*/ 0 w 21"/>
                                <a:gd name="T9" fmla="*/ 22 h 22"/>
                                <a:gd name="T10" fmla="*/ 0 w 21"/>
                                <a:gd name="T11" fmla="*/ 0 h 22"/>
                              </a:gdLst>
                              <a:ahLst/>
                              <a:cxnLst>
                                <a:cxn ang="0">
                                  <a:pos x="T0" y="T1"/>
                                </a:cxn>
                                <a:cxn ang="0">
                                  <a:pos x="T2" y="T3"/>
                                </a:cxn>
                                <a:cxn ang="0">
                                  <a:pos x="T4" y="T5"/>
                                </a:cxn>
                                <a:cxn ang="0">
                                  <a:pos x="T6" y="T7"/>
                                </a:cxn>
                                <a:cxn ang="0">
                                  <a:pos x="T8" y="T9"/>
                                </a:cxn>
                                <a:cxn ang="0">
                                  <a:pos x="T10" y="T11"/>
                                </a:cxn>
                              </a:cxnLst>
                              <a:rect l="0" t="0" r="r" b="b"/>
                              <a:pathLst>
                                <a:path w="21" h="22">
                                  <a:moveTo>
                                    <a:pt x="0" y="0"/>
                                  </a:moveTo>
                                  <a:lnTo>
                                    <a:pt x="0" y="0"/>
                                  </a:lnTo>
                                  <a:lnTo>
                                    <a:pt x="21" y="0"/>
                                  </a:lnTo>
                                  <a:lnTo>
                                    <a:pt x="21"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68" name="Freeform 1227"/>
                          <wps:cNvSpPr>
                            <a:spLocks noEditPoints="1"/>
                          </wps:cNvSpPr>
                          <wps:spPr bwMode="auto">
                            <a:xfrm>
                              <a:off x="7453" y="4264"/>
                              <a:ext cx="76" cy="116"/>
                            </a:xfrm>
                            <a:custGeom>
                              <a:avLst/>
                              <a:gdLst>
                                <a:gd name="T0" fmla="*/ 20 w 96"/>
                                <a:gd name="T1" fmla="*/ 108 h 146"/>
                                <a:gd name="T2" fmla="*/ 20 w 96"/>
                                <a:gd name="T3" fmla="*/ 108 h 146"/>
                                <a:gd name="T4" fmla="*/ 31 w 96"/>
                                <a:gd name="T5" fmla="*/ 128 h 146"/>
                                <a:gd name="T6" fmla="*/ 44 w 96"/>
                                <a:gd name="T7" fmla="*/ 131 h 146"/>
                                <a:gd name="T8" fmla="*/ 65 w 96"/>
                                <a:gd name="T9" fmla="*/ 120 h 146"/>
                                <a:gd name="T10" fmla="*/ 78 w 96"/>
                                <a:gd name="T11" fmla="*/ 77 h 146"/>
                                <a:gd name="T12" fmla="*/ 63 w 96"/>
                                <a:gd name="T13" fmla="*/ 90 h 146"/>
                                <a:gd name="T14" fmla="*/ 45 w 96"/>
                                <a:gd name="T15" fmla="*/ 94 h 146"/>
                                <a:gd name="T16" fmla="*/ 12 w 96"/>
                                <a:gd name="T17" fmla="*/ 81 h 146"/>
                                <a:gd name="T18" fmla="*/ 0 w 96"/>
                                <a:gd name="T19" fmla="*/ 49 h 146"/>
                                <a:gd name="T20" fmla="*/ 12 w 96"/>
                                <a:gd name="T21" fmla="*/ 15 h 146"/>
                                <a:gd name="T22" fmla="*/ 47 w 96"/>
                                <a:gd name="T23" fmla="*/ 0 h 146"/>
                                <a:gd name="T24" fmla="*/ 89 w 96"/>
                                <a:gd name="T25" fmla="*/ 28 h 146"/>
                                <a:gd name="T26" fmla="*/ 96 w 96"/>
                                <a:gd name="T27" fmla="*/ 66 h 146"/>
                                <a:gd name="T28" fmla="*/ 88 w 96"/>
                                <a:gd name="T29" fmla="*/ 112 h 146"/>
                                <a:gd name="T30" fmla="*/ 44 w 96"/>
                                <a:gd name="T31" fmla="*/ 146 h 146"/>
                                <a:gd name="T32" fmla="*/ 13 w 96"/>
                                <a:gd name="T33" fmla="*/ 135 h 146"/>
                                <a:gd name="T34" fmla="*/ 2 w 96"/>
                                <a:gd name="T35" fmla="*/ 108 h 146"/>
                                <a:gd name="T36" fmla="*/ 20 w 96"/>
                                <a:gd name="T37" fmla="*/ 108 h 146"/>
                                <a:gd name="T38" fmla="*/ 47 w 96"/>
                                <a:gd name="T39" fmla="*/ 79 h 146"/>
                                <a:gd name="T40" fmla="*/ 47 w 96"/>
                                <a:gd name="T41" fmla="*/ 79 h 146"/>
                                <a:gd name="T42" fmla="*/ 66 w 96"/>
                                <a:gd name="T43" fmla="*/ 72 h 146"/>
                                <a:gd name="T44" fmla="*/ 75 w 96"/>
                                <a:gd name="T45" fmla="*/ 47 h 146"/>
                                <a:gd name="T46" fmla="*/ 67 w 96"/>
                                <a:gd name="T47" fmla="*/ 24 h 146"/>
                                <a:gd name="T48" fmla="*/ 47 w 96"/>
                                <a:gd name="T49" fmla="*/ 16 h 146"/>
                                <a:gd name="T50" fmla="*/ 26 w 96"/>
                                <a:gd name="T51" fmla="*/ 25 h 146"/>
                                <a:gd name="T52" fmla="*/ 19 w 96"/>
                                <a:gd name="T53" fmla="*/ 49 h 146"/>
                                <a:gd name="T54" fmla="*/ 25 w 96"/>
                                <a:gd name="T55" fmla="*/ 70 h 146"/>
                                <a:gd name="T56" fmla="*/ 47 w 96"/>
                                <a:gd name="T57" fmla="*/ 79 h 146"/>
                                <a:gd name="T58" fmla="*/ 47 w 96"/>
                                <a:gd name="T59" fmla="*/ 79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96" h="146">
                                  <a:moveTo>
                                    <a:pt x="20" y="108"/>
                                  </a:moveTo>
                                  <a:lnTo>
                                    <a:pt x="20" y="108"/>
                                  </a:lnTo>
                                  <a:cubicBezTo>
                                    <a:pt x="20" y="117"/>
                                    <a:pt x="24" y="124"/>
                                    <a:pt x="31" y="128"/>
                                  </a:cubicBezTo>
                                  <a:cubicBezTo>
                                    <a:pt x="35" y="130"/>
                                    <a:pt x="39" y="131"/>
                                    <a:pt x="44" y="131"/>
                                  </a:cubicBezTo>
                                  <a:cubicBezTo>
                                    <a:pt x="52" y="131"/>
                                    <a:pt x="59" y="127"/>
                                    <a:pt x="65" y="120"/>
                                  </a:cubicBezTo>
                                  <a:cubicBezTo>
                                    <a:pt x="71" y="113"/>
                                    <a:pt x="75" y="99"/>
                                    <a:pt x="78" y="77"/>
                                  </a:cubicBezTo>
                                  <a:cubicBezTo>
                                    <a:pt x="74" y="84"/>
                                    <a:pt x="69" y="88"/>
                                    <a:pt x="63" y="90"/>
                                  </a:cubicBezTo>
                                  <a:cubicBezTo>
                                    <a:pt x="57" y="93"/>
                                    <a:pt x="51" y="94"/>
                                    <a:pt x="45" y="94"/>
                                  </a:cubicBezTo>
                                  <a:cubicBezTo>
                                    <a:pt x="31" y="94"/>
                                    <a:pt x="20" y="90"/>
                                    <a:pt x="12" y="81"/>
                                  </a:cubicBezTo>
                                  <a:cubicBezTo>
                                    <a:pt x="4" y="73"/>
                                    <a:pt x="0" y="62"/>
                                    <a:pt x="0" y="49"/>
                                  </a:cubicBezTo>
                                  <a:cubicBezTo>
                                    <a:pt x="0" y="36"/>
                                    <a:pt x="4" y="25"/>
                                    <a:pt x="12" y="15"/>
                                  </a:cubicBezTo>
                                  <a:cubicBezTo>
                                    <a:pt x="20" y="5"/>
                                    <a:pt x="31" y="0"/>
                                    <a:pt x="47" y="0"/>
                                  </a:cubicBezTo>
                                  <a:cubicBezTo>
                                    <a:pt x="67" y="0"/>
                                    <a:pt x="81" y="10"/>
                                    <a:pt x="89" y="28"/>
                                  </a:cubicBezTo>
                                  <a:cubicBezTo>
                                    <a:pt x="94" y="38"/>
                                    <a:pt x="96" y="51"/>
                                    <a:pt x="96" y="66"/>
                                  </a:cubicBezTo>
                                  <a:cubicBezTo>
                                    <a:pt x="96" y="84"/>
                                    <a:pt x="93" y="99"/>
                                    <a:pt x="88" y="112"/>
                                  </a:cubicBezTo>
                                  <a:cubicBezTo>
                                    <a:pt x="79" y="135"/>
                                    <a:pt x="65" y="146"/>
                                    <a:pt x="44" y="146"/>
                                  </a:cubicBezTo>
                                  <a:cubicBezTo>
                                    <a:pt x="30" y="146"/>
                                    <a:pt x="20" y="142"/>
                                    <a:pt x="13" y="135"/>
                                  </a:cubicBezTo>
                                  <a:cubicBezTo>
                                    <a:pt x="6" y="128"/>
                                    <a:pt x="2" y="119"/>
                                    <a:pt x="2" y="108"/>
                                  </a:cubicBezTo>
                                  <a:lnTo>
                                    <a:pt x="20" y="108"/>
                                  </a:lnTo>
                                  <a:close/>
                                  <a:moveTo>
                                    <a:pt x="47" y="79"/>
                                  </a:moveTo>
                                  <a:lnTo>
                                    <a:pt x="47" y="79"/>
                                  </a:lnTo>
                                  <a:cubicBezTo>
                                    <a:pt x="54" y="79"/>
                                    <a:pt x="60" y="76"/>
                                    <a:pt x="66" y="72"/>
                                  </a:cubicBezTo>
                                  <a:cubicBezTo>
                                    <a:pt x="72" y="67"/>
                                    <a:pt x="75" y="59"/>
                                    <a:pt x="75" y="47"/>
                                  </a:cubicBezTo>
                                  <a:cubicBezTo>
                                    <a:pt x="75" y="37"/>
                                    <a:pt x="72" y="29"/>
                                    <a:pt x="67" y="24"/>
                                  </a:cubicBezTo>
                                  <a:cubicBezTo>
                                    <a:pt x="62" y="19"/>
                                    <a:pt x="55" y="16"/>
                                    <a:pt x="47" y="16"/>
                                  </a:cubicBezTo>
                                  <a:cubicBezTo>
                                    <a:pt x="38" y="16"/>
                                    <a:pt x="32" y="19"/>
                                    <a:pt x="26" y="25"/>
                                  </a:cubicBezTo>
                                  <a:cubicBezTo>
                                    <a:pt x="21" y="31"/>
                                    <a:pt x="19" y="39"/>
                                    <a:pt x="19" y="49"/>
                                  </a:cubicBezTo>
                                  <a:cubicBezTo>
                                    <a:pt x="19" y="58"/>
                                    <a:pt x="21" y="65"/>
                                    <a:pt x="25" y="70"/>
                                  </a:cubicBezTo>
                                  <a:cubicBezTo>
                                    <a:pt x="30" y="76"/>
                                    <a:pt x="37" y="79"/>
                                    <a:pt x="47" y="79"/>
                                  </a:cubicBezTo>
                                  <a:lnTo>
                                    <a:pt x="47" y="7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69" name="Freeform 1228"/>
                          <wps:cNvSpPr>
                            <a:spLocks noEditPoints="1"/>
                          </wps:cNvSpPr>
                          <wps:spPr bwMode="auto">
                            <a:xfrm>
                              <a:off x="7542" y="4265"/>
                              <a:ext cx="78" cy="115"/>
                            </a:xfrm>
                            <a:custGeom>
                              <a:avLst/>
                              <a:gdLst>
                                <a:gd name="T0" fmla="*/ 49 w 98"/>
                                <a:gd name="T1" fmla="*/ 0 h 145"/>
                                <a:gd name="T2" fmla="*/ 49 w 98"/>
                                <a:gd name="T3" fmla="*/ 0 h 145"/>
                                <a:gd name="T4" fmla="*/ 88 w 98"/>
                                <a:gd name="T5" fmla="*/ 22 h 145"/>
                                <a:gd name="T6" fmla="*/ 98 w 98"/>
                                <a:gd name="T7" fmla="*/ 70 h 145"/>
                                <a:gd name="T8" fmla="*/ 89 w 98"/>
                                <a:gd name="T9" fmla="*/ 118 h 145"/>
                                <a:gd name="T10" fmla="*/ 49 w 98"/>
                                <a:gd name="T11" fmla="*/ 145 h 145"/>
                                <a:gd name="T12" fmla="*/ 11 w 98"/>
                                <a:gd name="T13" fmla="*/ 123 h 145"/>
                                <a:gd name="T14" fmla="*/ 0 w 98"/>
                                <a:gd name="T15" fmla="*/ 73 h 145"/>
                                <a:gd name="T16" fmla="*/ 6 w 98"/>
                                <a:gd name="T17" fmla="*/ 32 h 145"/>
                                <a:gd name="T18" fmla="*/ 49 w 98"/>
                                <a:gd name="T19" fmla="*/ 0 h 145"/>
                                <a:gd name="T20" fmla="*/ 49 w 98"/>
                                <a:gd name="T21" fmla="*/ 0 h 145"/>
                                <a:gd name="T22" fmla="*/ 48 w 98"/>
                                <a:gd name="T23" fmla="*/ 128 h 145"/>
                                <a:gd name="T24" fmla="*/ 48 w 98"/>
                                <a:gd name="T25" fmla="*/ 128 h 145"/>
                                <a:gd name="T26" fmla="*/ 70 w 98"/>
                                <a:gd name="T27" fmla="*/ 116 h 145"/>
                                <a:gd name="T28" fmla="*/ 79 w 98"/>
                                <a:gd name="T29" fmla="*/ 71 h 145"/>
                                <a:gd name="T30" fmla="*/ 73 w 98"/>
                                <a:gd name="T31" fmla="*/ 31 h 145"/>
                                <a:gd name="T32" fmla="*/ 50 w 98"/>
                                <a:gd name="T33" fmla="*/ 15 h 145"/>
                                <a:gd name="T34" fmla="*/ 27 w 98"/>
                                <a:gd name="T35" fmla="*/ 30 h 145"/>
                                <a:gd name="T36" fmla="*/ 20 w 98"/>
                                <a:gd name="T37" fmla="*/ 74 h 145"/>
                                <a:gd name="T38" fmla="*/ 24 w 98"/>
                                <a:gd name="T39" fmla="*/ 108 h 145"/>
                                <a:gd name="T40" fmla="*/ 48 w 98"/>
                                <a:gd name="T41" fmla="*/ 128 h 145"/>
                                <a:gd name="T42" fmla="*/ 48 w 98"/>
                                <a:gd name="T43" fmla="*/ 12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7"/>
                                    <a:pt x="88" y="22"/>
                                  </a:cubicBezTo>
                                  <a:cubicBezTo>
                                    <a:pt x="95" y="34"/>
                                    <a:pt x="98" y="50"/>
                                    <a:pt x="98" y="70"/>
                                  </a:cubicBezTo>
                                  <a:cubicBezTo>
                                    <a:pt x="98" y="89"/>
                                    <a:pt x="95" y="105"/>
                                    <a:pt x="89" y="118"/>
                                  </a:cubicBezTo>
                                  <a:cubicBezTo>
                                    <a:pt x="81" y="136"/>
                                    <a:pt x="67" y="145"/>
                                    <a:pt x="49" y="145"/>
                                  </a:cubicBezTo>
                                  <a:cubicBezTo>
                                    <a:pt x="32" y="145"/>
                                    <a:pt x="19" y="137"/>
                                    <a:pt x="11" y="123"/>
                                  </a:cubicBezTo>
                                  <a:cubicBezTo>
                                    <a:pt x="4" y="110"/>
                                    <a:pt x="0" y="94"/>
                                    <a:pt x="0" y="73"/>
                                  </a:cubicBezTo>
                                  <a:cubicBezTo>
                                    <a:pt x="0" y="57"/>
                                    <a:pt x="2" y="43"/>
                                    <a:pt x="6" y="32"/>
                                  </a:cubicBezTo>
                                  <a:cubicBezTo>
                                    <a:pt x="14" y="10"/>
                                    <a:pt x="28" y="0"/>
                                    <a:pt x="49" y="0"/>
                                  </a:cubicBezTo>
                                  <a:lnTo>
                                    <a:pt x="49" y="0"/>
                                  </a:lnTo>
                                  <a:close/>
                                  <a:moveTo>
                                    <a:pt x="48" y="128"/>
                                  </a:moveTo>
                                  <a:lnTo>
                                    <a:pt x="48" y="128"/>
                                  </a:lnTo>
                                  <a:cubicBezTo>
                                    <a:pt x="58" y="128"/>
                                    <a:pt x="65" y="124"/>
                                    <a:pt x="70" y="116"/>
                                  </a:cubicBezTo>
                                  <a:cubicBezTo>
                                    <a:pt x="76" y="108"/>
                                    <a:pt x="79" y="93"/>
                                    <a:pt x="79" y="71"/>
                                  </a:cubicBezTo>
                                  <a:cubicBezTo>
                                    <a:pt x="79" y="55"/>
                                    <a:pt x="77" y="41"/>
                                    <a:pt x="73" y="31"/>
                                  </a:cubicBezTo>
                                  <a:cubicBezTo>
                                    <a:pt x="69" y="21"/>
                                    <a:pt x="61" y="15"/>
                                    <a:pt x="50" y="15"/>
                                  </a:cubicBezTo>
                                  <a:cubicBezTo>
                                    <a:pt x="39" y="15"/>
                                    <a:pt x="32" y="20"/>
                                    <a:pt x="27" y="30"/>
                                  </a:cubicBezTo>
                                  <a:cubicBezTo>
                                    <a:pt x="22" y="40"/>
                                    <a:pt x="20" y="55"/>
                                    <a:pt x="20" y="74"/>
                                  </a:cubicBezTo>
                                  <a:cubicBezTo>
                                    <a:pt x="20" y="88"/>
                                    <a:pt x="21" y="100"/>
                                    <a:pt x="24" y="108"/>
                                  </a:cubicBezTo>
                                  <a:cubicBezTo>
                                    <a:pt x="29" y="122"/>
                                    <a:pt x="37" y="128"/>
                                    <a:pt x="48" y="128"/>
                                  </a:cubicBezTo>
                                  <a:lnTo>
                                    <a:pt x="48" y="12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70" name="Freeform 1229"/>
                          <wps:cNvSpPr>
                            <a:spLocks/>
                          </wps:cNvSpPr>
                          <wps:spPr bwMode="auto">
                            <a:xfrm>
                              <a:off x="7226" y="1125"/>
                              <a:ext cx="147" cy="115"/>
                            </a:xfrm>
                            <a:custGeom>
                              <a:avLst/>
                              <a:gdLst>
                                <a:gd name="T0" fmla="*/ 21 w 184"/>
                                <a:gd name="T1" fmla="*/ 0 h 145"/>
                                <a:gd name="T2" fmla="*/ 21 w 184"/>
                                <a:gd name="T3" fmla="*/ 0 h 145"/>
                                <a:gd name="T4" fmla="*/ 48 w 184"/>
                                <a:gd name="T5" fmla="*/ 118 h 145"/>
                                <a:gd name="T6" fmla="*/ 81 w 184"/>
                                <a:gd name="T7" fmla="*/ 0 h 145"/>
                                <a:gd name="T8" fmla="*/ 102 w 184"/>
                                <a:gd name="T9" fmla="*/ 0 h 145"/>
                                <a:gd name="T10" fmla="*/ 135 w 184"/>
                                <a:gd name="T11" fmla="*/ 118 h 145"/>
                                <a:gd name="T12" fmla="*/ 162 w 184"/>
                                <a:gd name="T13" fmla="*/ 0 h 145"/>
                                <a:gd name="T14" fmla="*/ 184 w 184"/>
                                <a:gd name="T15" fmla="*/ 0 h 145"/>
                                <a:gd name="T16" fmla="*/ 146 w 184"/>
                                <a:gd name="T17" fmla="*/ 145 h 145"/>
                                <a:gd name="T18" fmla="*/ 125 w 184"/>
                                <a:gd name="T19" fmla="*/ 145 h 145"/>
                                <a:gd name="T20" fmla="*/ 92 w 184"/>
                                <a:gd name="T21" fmla="*/ 25 h 145"/>
                                <a:gd name="T22" fmla="*/ 58 w 184"/>
                                <a:gd name="T23" fmla="*/ 145 h 145"/>
                                <a:gd name="T24" fmla="*/ 38 w 184"/>
                                <a:gd name="T25" fmla="*/ 145 h 145"/>
                                <a:gd name="T26" fmla="*/ 0 w 184"/>
                                <a:gd name="T27" fmla="*/ 0 h 145"/>
                                <a:gd name="T28" fmla="*/ 21 w 184"/>
                                <a:gd name="T29" fmla="*/ 0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84" h="145">
                                  <a:moveTo>
                                    <a:pt x="21" y="0"/>
                                  </a:moveTo>
                                  <a:lnTo>
                                    <a:pt x="21" y="0"/>
                                  </a:lnTo>
                                  <a:lnTo>
                                    <a:pt x="48" y="118"/>
                                  </a:lnTo>
                                  <a:lnTo>
                                    <a:pt x="81" y="0"/>
                                  </a:lnTo>
                                  <a:lnTo>
                                    <a:pt x="102" y="0"/>
                                  </a:lnTo>
                                  <a:lnTo>
                                    <a:pt x="135" y="118"/>
                                  </a:lnTo>
                                  <a:lnTo>
                                    <a:pt x="162" y="0"/>
                                  </a:lnTo>
                                  <a:lnTo>
                                    <a:pt x="184" y="0"/>
                                  </a:lnTo>
                                  <a:lnTo>
                                    <a:pt x="146" y="145"/>
                                  </a:lnTo>
                                  <a:lnTo>
                                    <a:pt x="125" y="145"/>
                                  </a:lnTo>
                                  <a:lnTo>
                                    <a:pt x="92" y="25"/>
                                  </a:lnTo>
                                  <a:lnTo>
                                    <a:pt x="58" y="145"/>
                                  </a:lnTo>
                                  <a:lnTo>
                                    <a:pt x="38" y="145"/>
                                  </a:lnTo>
                                  <a:lnTo>
                                    <a:pt x="0" y="0"/>
                                  </a:lnTo>
                                  <a:lnTo>
                                    <a:pt x="21"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71" name="Freeform 1230"/>
                          <wps:cNvSpPr>
                            <a:spLocks noEditPoints="1"/>
                          </wps:cNvSpPr>
                          <wps:spPr bwMode="auto">
                            <a:xfrm>
                              <a:off x="7378" y="1154"/>
                              <a:ext cx="77" cy="89"/>
                            </a:xfrm>
                            <a:custGeom>
                              <a:avLst/>
                              <a:gdLst>
                                <a:gd name="T0" fmla="*/ 50 w 97"/>
                                <a:gd name="T1" fmla="*/ 0 h 112"/>
                                <a:gd name="T2" fmla="*/ 50 w 97"/>
                                <a:gd name="T3" fmla="*/ 0 h 112"/>
                                <a:gd name="T4" fmla="*/ 72 w 97"/>
                                <a:gd name="T5" fmla="*/ 6 h 112"/>
                                <a:gd name="T6" fmla="*/ 88 w 97"/>
                                <a:gd name="T7" fmla="*/ 19 h 112"/>
                                <a:gd name="T8" fmla="*/ 95 w 97"/>
                                <a:gd name="T9" fmla="*/ 38 h 112"/>
                                <a:gd name="T10" fmla="*/ 97 w 97"/>
                                <a:gd name="T11" fmla="*/ 61 h 112"/>
                                <a:gd name="T12" fmla="*/ 19 w 97"/>
                                <a:gd name="T13" fmla="*/ 61 h 112"/>
                                <a:gd name="T14" fmla="*/ 27 w 97"/>
                                <a:gd name="T15" fmla="*/ 87 h 112"/>
                                <a:gd name="T16" fmla="*/ 49 w 97"/>
                                <a:gd name="T17" fmla="*/ 97 h 112"/>
                                <a:gd name="T18" fmla="*/ 71 w 97"/>
                                <a:gd name="T19" fmla="*/ 88 h 112"/>
                                <a:gd name="T20" fmla="*/ 78 w 97"/>
                                <a:gd name="T21" fmla="*/ 75 h 112"/>
                                <a:gd name="T22" fmla="*/ 95 w 97"/>
                                <a:gd name="T23" fmla="*/ 75 h 112"/>
                                <a:gd name="T24" fmla="*/ 90 w 97"/>
                                <a:gd name="T25" fmla="*/ 88 h 112"/>
                                <a:gd name="T26" fmla="*/ 82 w 97"/>
                                <a:gd name="T27" fmla="*/ 100 h 112"/>
                                <a:gd name="T28" fmla="*/ 62 w 97"/>
                                <a:gd name="T29" fmla="*/ 111 h 112"/>
                                <a:gd name="T30" fmla="*/ 47 w 97"/>
                                <a:gd name="T31" fmla="*/ 112 h 112"/>
                                <a:gd name="T32" fmla="*/ 14 w 97"/>
                                <a:gd name="T33" fmla="*/ 98 h 112"/>
                                <a:gd name="T34" fmla="*/ 0 w 97"/>
                                <a:gd name="T35" fmla="*/ 58 h 112"/>
                                <a:gd name="T36" fmla="*/ 14 w 97"/>
                                <a:gd name="T37" fmla="*/ 16 h 112"/>
                                <a:gd name="T38" fmla="*/ 50 w 97"/>
                                <a:gd name="T39" fmla="*/ 0 h 112"/>
                                <a:gd name="T40" fmla="*/ 50 w 97"/>
                                <a:gd name="T41" fmla="*/ 0 h 112"/>
                                <a:gd name="T42" fmla="*/ 78 w 97"/>
                                <a:gd name="T43" fmla="*/ 47 h 112"/>
                                <a:gd name="T44" fmla="*/ 78 w 97"/>
                                <a:gd name="T45" fmla="*/ 47 h 112"/>
                                <a:gd name="T46" fmla="*/ 73 w 97"/>
                                <a:gd name="T47" fmla="*/ 29 h 112"/>
                                <a:gd name="T48" fmla="*/ 49 w 97"/>
                                <a:gd name="T49" fmla="*/ 16 h 112"/>
                                <a:gd name="T50" fmla="*/ 28 w 97"/>
                                <a:gd name="T51" fmla="*/ 25 h 112"/>
                                <a:gd name="T52" fmla="*/ 20 w 97"/>
                                <a:gd name="T53" fmla="*/ 47 h 112"/>
                                <a:gd name="T54" fmla="*/ 78 w 97"/>
                                <a:gd name="T55" fmla="*/ 47 h 112"/>
                                <a:gd name="T56" fmla="*/ 48 w 97"/>
                                <a:gd name="T57" fmla="*/ 0 h 112"/>
                                <a:gd name="T58" fmla="*/ 48 w 97"/>
                                <a:gd name="T59" fmla="*/ 0 h 112"/>
                                <a:gd name="T60" fmla="*/ 48 w 97"/>
                                <a:gd name="T61"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97" h="112">
                                  <a:moveTo>
                                    <a:pt x="50" y="0"/>
                                  </a:moveTo>
                                  <a:lnTo>
                                    <a:pt x="50" y="0"/>
                                  </a:lnTo>
                                  <a:cubicBezTo>
                                    <a:pt x="57" y="0"/>
                                    <a:pt x="65" y="2"/>
                                    <a:pt x="72" y="6"/>
                                  </a:cubicBezTo>
                                  <a:cubicBezTo>
                                    <a:pt x="79" y="9"/>
                                    <a:pt x="84" y="14"/>
                                    <a:pt x="88" y="19"/>
                                  </a:cubicBezTo>
                                  <a:cubicBezTo>
                                    <a:pt x="91" y="25"/>
                                    <a:pt x="94" y="31"/>
                                    <a:pt x="95" y="38"/>
                                  </a:cubicBezTo>
                                  <a:cubicBezTo>
                                    <a:pt x="96" y="43"/>
                                    <a:pt x="97" y="51"/>
                                    <a:pt x="97" y="61"/>
                                  </a:cubicBezTo>
                                  <a:lnTo>
                                    <a:pt x="19" y="61"/>
                                  </a:lnTo>
                                  <a:cubicBezTo>
                                    <a:pt x="19" y="72"/>
                                    <a:pt x="22" y="81"/>
                                    <a:pt x="27" y="87"/>
                                  </a:cubicBezTo>
                                  <a:cubicBezTo>
                                    <a:pt x="31" y="93"/>
                                    <a:pt x="39" y="97"/>
                                    <a:pt x="49" y="97"/>
                                  </a:cubicBezTo>
                                  <a:cubicBezTo>
                                    <a:pt x="58" y="97"/>
                                    <a:pt x="65" y="94"/>
                                    <a:pt x="71" y="88"/>
                                  </a:cubicBezTo>
                                  <a:cubicBezTo>
                                    <a:pt x="74" y="84"/>
                                    <a:pt x="76" y="80"/>
                                    <a:pt x="78" y="75"/>
                                  </a:cubicBezTo>
                                  <a:lnTo>
                                    <a:pt x="95" y="75"/>
                                  </a:lnTo>
                                  <a:cubicBezTo>
                                    <a:pt x="95" y="79"/>
                                    <a:pt x="93" y="83"/>
                                    <a:pt x="90" y="88"/>
                                  </a:cubicBezTo>
                                  <a:cubicBezTo>
                                    <a:pt x="88" y="93"/>
                                    <a:pt x="85" y="97"/>
                                    <a:pt x="82" y="100"/>
                                  </a:cubicBezTo>
                                  <a:cubicBezTo>
                                    <a:pt x="76" y="105"/>
                                    <a:pt x="70" y="109"/>
                                    <a:pt x="62" y="111"/>
                                  </a:cubicBezTo>
                                  <a:cubicBezTo>
                                    <a:pt x="57" y="112"/>
                                    <a:pt x="53" y="112"/>
                                    <a:pt x="47" y="112"/>
                                  </a:cubicBezTo>
                                  <a:cubicBezTo>
                                    <a:pt x="34" y="112"/>
                                    <a:pt x="23" y="107"/>
                                    <a:pt x="14" y="98"/>
                                  </a:cubicBezTo>
                                  <a:cubicBezTo>
                                    <a:pt x="5" y="88"/>
                                    <a:pt x="0" y="75"/>
                                    <a:pt x="0" y="58"/>
                                  </a:cubicBezTo>
                                  <a:cubicBezTo>
                                    <a:pt x="0" y="41"/>
                                    <a:pt x="5" y="27"/>
                                    <a:pt x="14" y="16"/>
                                  </a:cubicBezTo>
                                  <a:cubicBezTo>
                                    <a:pt x="23" y="6"/>
                                    <a:pt x="35" y="0"/>
                                    <a:pt x="50" y="0"/>
                                  </a:cubicBezTo>
                                  <a:lnTo>
                                    <a:pt x="50" y="0"/>
                                  </a:lnTo>
                                  <a:close/>
                                  <a:moveTo>
                                    <a:pt x="78" y="47"/>
                                  </a:moveTo>
                                  <a:lnTo>
                                    <a:pt x="78" y="47"/>
                                  </a:lnTo>
                                  <a:cubicBezTo>
                                    <a:pt x="78" y="39"/>
                                    <a:pt x="76" y="33"/>
                                    <a:pt x="73" y="29"/>
                                  </a:cubicBezTo>
                                  <a:cubicBezTo>
                                    <a:pt x="68" y="20"/>
                                    <a:pt x="60" y="16"/>
                                    <a:pt x="49" y="16"/>
                                  </a:cubicBezTo>
                                  <a:cubicBezTo>
                                    <a:pt x="41" y="16"/>
                                    <a:pt x="34" y="19"/>
                                    <a:pt x="28" y="25"/>
                                  </a:cubicBezTo>
                                  <a:cubicBezTo>
                                    <a:pt x="23" y="31"/>
                                    <a:pt x="20" y="38"/>
                                    <a:pt x="20" y="47"/>
                                  </a:cubicBezTo>
                                  <a:lnTo>
                                    <a:pt x="78" y="47"/>
                                  </a:lnTo>
                                  <a:close/>
                                  <a:moveTo>
                                    <a:pt x="48" y="0"/>
                                  </a:moveTo>
                                  <a:lnTo>
                                    <a:pt x="48" y="0"/>
                                  </a:lnTo>
                                  <a:lnTo>
                                    <a:pt x="4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72" name="Freeform 1231"/>
                          <wps:cNvSpPr>
                            <a:spLocks noEditPoints="1"/>
                          </wps:cNvSpPr>
                          <wps:spPr bwMode="auto">
                            <a:xfrm>
                              <a:off x="7473" y="1125"/>
                              <a:ext cx="14" cy="115"/>
                            </a:xfrm>
                            <a:custGeom>
                              <a:avLst/>
                              <a:gdLst>
                                <a:gd name="T0" fmla="*/ 0 w 18"/>
                                <a:gd name="T1" fmla="*/ 40 h 145"/>
                                <a:gd name="T2" fmla="*/ 0 w 18"/>
                                <a:gd name="T3" fmla="*/ 40 h 145"/>
                                <a:gd name="T4" fmla="*/ 18 w 18"/>
                                <a:gd name="T5" fmla="*/ 40 h 145"/>
                                <a:gd name="T6" fmla="*/ 18 w 18"/>
                                <a:gd name="T7" fmla="*/ 145 h 145"/>
                                <a:gd name="T8" fmla="*/ 0 w 18"/>
                                <a:gd name="T9" fmla="*/ 145 h 145"/>
                                <a:gd name="T10" fmla="*/ 0 w 18"/>
                                <a:gd name="T11" fmla="*/ 40 h 145"/>
                                <a:gd name="T12" fmla="*/ 0 w 18"/>
                                <a:gd name="T13" fmla="*/ 0 h 145"/>
                                <a:gd name="T14" fmla="*/ 0 w 18"/>
                                <a:gd name="T15" fmla="*/ 0 h 145"/>
                                <a:gd name="T16" fmla="*/ 18 w 18"/>
                                <a:gd name="T17" fmla="*/ 0 h 145"/>
                                <a:gd name="T18" fmla="*/ 18 w 18"/>
                                <a:gd name="T19" fmla="*/ 21 h 145"/>
                                <a:gd name="T20" fmla="*/ 0 w 18"/>
                                <a:gd name="T21" fmla="*/ 21 h 145"/>
                                <a:gd name="T22" fmla="*/ 0 w 18"/>
                                <a:gd name="T23" fmla="*/ 0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8" h="145">
                                  <a:moveTo>
                                    <a:pt x="0" y="40"/>
                                  </a:moveTo>
                                  <a:lnTo>
                                    <a:pt x="0" y="40"/>
                                  </a:lnTo>
                                  <a:lnTo>
                                    <a:pt x="18" y="40"/>
                                  </a:lnTo>
                                  <a:lnTo>
                                    <a:pt x="18" y="145"/>
                                  </a:lnTo>
                                  <a:lnTo>
                                    <a:pt x="0" y="145"/>
                                  </a:lnTo>
                                  <a:lnTo>
                                    <a:pt x="0" y="40"/>
                                  </a:lnTo>
                                  <a:close/>
                                  <a:moveTo>
                                    <a:pt x="0" y="0"/>
                                  </a:moveTo>
                                  <a:lnTo>
                                    <a:pt x="0" y="0"/>
                                  </a:lnTo>
                                  <a:lnTo>
                                    <a:pt x="18" y="0"/>
                                  </a:lnTo>
                                  <a:lnTo>
                                    <a:pt x="18"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73" name="Freeform 1232"/>
                          <wps:cNvSpPr>
                            <a:spLocks noEditPoints="1"/>
                          </wps:cNvSpPr>
                          <wps:spPr bwMode="auto">
                            <a:xfrm>
                              <a:off x="7503" y="1154"/>
                              <a:ext cx="74" cy="122"/>
                            </a:xfrm>
                            <a:custGeom>
                              <a:avLst/>
                              <a:gdLst>
                                <a:gd name="T0" fmla="*/ 44 w 93"/>
                                <a:gd name="T1" fmla="*/ 1 h 153"/>
                                <a:gd name="T2" fmla="*/ 44 w 93"/>
                                <a:gd name="T3" fmla="*/ 1 h 153"/>
                                <a:gd name="T4" fmla="*/ 66 w 93"/>
                                <a:gd name="T5" fmla="*/ 7 h 153"/>
                                <a:gd name="T6" fmla="*/ 76 w 93"/>
                                <a:gd name="T7" fmla="*/ 17 h 153"/>
                                <a:gd name="T8" fmla="*/ 76 w 93"/>
                                <a:gd name="T9" fmla="*/ 4 h 153"/>
                                <a:gd name="T10" fmla="*/ 93 w 93"/>
                                <a:gd name="T11" fmla="*/ 4 h 153"/>
                                <a:gd name="T12" fmla="*/ 93 w 93"/>
                                <a:gd name="T13" fmla="*/ 100 h 153"/>
                                <a:gd name="T14" fmla="*/ 87 w 93"/>
                                <a:gd name="T15" fmla="*/ 132 h 153"/>
                                <a:gd name="T16" fmla="*/ 45 w 93"/>
                                <a:gd name="T17" fmla="*/ 153 h 153"/>
                                <a:gd name="T18" fmla="*/ 16 w 93"/>
                                <a:gd name="T19" fmla="*/ 145 h 153"/>
                                <a:gd name="T20" fmla="*/ 3 w 93"/>
                                <a:gd name="T21" fmla="*/ 121 h 153"/>
                                <a:gd name="T22" fmla="*/ 21 w 93"/>
                                <a:gd name="T23" fmla="*/ 121 h 153"/>
                                <a:gd name="T24" fmla="*/ 26 w 93"/>
                                <a:gd name="T25" fmla="*/ 132 h 153"/>
                                <a:gd name="T26" fmla="*/ 45 w 93"/>
                                <a:gd name="T27" fmla="*/ 138 h 153"/>
                                <a:gd name="T28" fmla="*/ 72 w 93"/>
                                <a:gd name="T29" fmla="*/ 124 h 153"/>
                                <a:gd name="T30" fmla="*/ 75 w 93"/>
                                <a:gd name="T31" fmla="*/ 94 h 153"/>
                                <a:gd name="T32" fmla="*/ 63 w 93"/>
                                <a:gd name="T33" fmla="*/ 106 h 153"/>
                                <a:gd name="T34" fmla="*/ 43 w 93"/>
                                <a:gd name="T35" fmla="*/ 110 h 153"/>
                                <a:gd name="T36" fmla="*/ 13 w 93"/>
                                <a:gd name="T37" fmla="*/ 97 h 153"/>
                                <a:gd name="T38" fmla="*/ 0 w 93"/>
                                <a:gd name="T39" fmla="*/ 57 h 153"/>
                                <a:gd name="T40" fmla="*/ 13 w 93"/>
                                <a:gd name="T41" fmla="*/ 16 h 153"/>
                                <a:gd name="T42" fmla="*/ 44 w 93"/>
                                <a:gd name="T43" fmla="*/ 1 h 153"/>
                                <a:gd name="T44" fmla="*/ 44 w 93"/>
                                <a:gd name="T45" fmla="*/ 1 h 153"/>
                                <a:gd name="T46" fmla="*/ 76 w 93"/>
                                <a:gd name="T47" fmla="*/ 55 h 153"/>
                                <a:gd name="T48" fmla="*/ 76 w 93"/>
                                <a:gd name="T49" fmla="*/ 55 h 153"/>
                                <a:gd name="T50" fmla="*/ 68 w 93"/>
                                <a:gd name="T51" fmla="*/ 26 h 153"/>
                                <a:gd name="T52" fmla="*/ 47 w 93"/>
                                <a:gd name="T53" fmla="*/ 17 h 153"/>
                                <a:gd name="T54" fmla="*/ 22 w 93"/>
                                <a:gd name="T55" fmla="*/ 34 h 153"/>
                                <a:gd name="T56" fmla="*/ 18 w 93"/>
                                <a:gd name="T57" fmla="*/ 59 h 153"/>
                                <a:gd name="T58" fmla="*/ 25 w 93"/>
                                <a:gd name="T59" fmla="*/ 86 h 153"/>
                                <a:gd name="T60" fmla="*/ 45 w 93"/>
                                <a:gd name="T61" fmla="*/ 95 h 153"/>
                                <a:gd name="T62" fmla="*/ 72 w 93"/>
                                <a:gd name="T63" fmla="*/ 78 h 153"/>
                                <a:gd name="T64" fmla="*/ 76 w 93"/>
                                <a:gd name="T65" fmla="*/ 55 h 153"/>
                                <a:gd name="T66" fmla="*/ 76 w 93"/>
                                <a:gd name="T67" fmla="*/ 55 h 153"/>
                                <a:gd name="T68" fmla="*/ 46 w 93"/>
                                <a:gd name="T69" fmla="*/ 0 h 153"/>
                                <a:gd name="T70" fmla="*/ 46 w 93"/>
                                <a:gd name="T71" fmla="*/ 0 h 153"/>
                                <a:gd name="T72" fmla="*/ 46 w 93"/>
                                <a:gd name="T73" fmla="*/ 0 h 1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Lst>
                              <a:rect l="0" t="0" r="r" b="b"/>
                              <a:pathLst>
                                <a:path w="93" h="153">
                                  <a:moveTo>
                                    <a:pt x="44" y="1"/>
                                  </a:moveTo>
                                  <a:lnTo>
                                    <a:pt x="44" y="1"/>
                                  </a:lnTo>
                                  <a:cubicBezTo>
                                    <a:pt x="52" y="1"/>
                                    <a:pt x="60" y="3"/>
                                    <a:pt x="66" y="7"/>
                                  </a:cubicBezTo>
                                  <a:cubicBezTo>
                                    <a:pt x="69" y="9"/>
                                    <a:pt x="73" y="13"/>
                                    <a:pt x="76" y="17"/>
                                  </a:cubicBezTo>
                                  <a:lnTo>
                                    <a:pt x="76" y="4"/>
                                  </a:lnTo>
                                  <a:lnTo>
                                    <a:pt x="93" y="4"/>
                                  </a:lnTo>
                                  <a:lnTo>
                                    <a:pt x="93" y="100"/>
                                  </a:lnTo>
                                  <a:cubicBezTo>
                                    <a:pt x="93" y="113"/>
                                    <a:pt x="91" y="124"/>
                                    <a:pt x="87" y="132"/>
                                  </a:cubicBezTo>
                                  <a:cubicBezTo>
                                    <a:pt x="79" y="146"/>
                                    <a:pt x="65" y="153"/>
                                    <a:pt x="45" y="153"/>
                                  </a:cubicBezTo>
                                  <a:cubicBezTo>
                                    <a:pt x="34" y="153"/>
                                    <a:pt x="24" y="150"/>
                                    <a:pt x="16" y="145"/>
                                  </a:cubicBezTo>
                                  <a:cubicBezTo>
                                    <a:pt x="8" y="140"/>
                                    <a:pt x="4" y="132"/>
                                    <a:pt x="3" y="121"/>
                                  </a:cubicBezTo>
                                  <a:lnTo>
                                    <a:pt x="21" y="121"/>
                                  </a:lnTo>
                                  <a:cubicBezTo>
                                    <a:pt x="22" y="126"/>
                                    <a:pt x="24" y="130"/>
                                    <a:pt x="26" y="132"/>
                                  </a:cubicBezTo>
                                  <a:cubicBezTo>
                                    <a:pt x="30" y="136"/>
                                    <a:pt x="37" y="138"/>
                                    <a:pt x="45" y="138"/>
                                  </a:cubicBezTo>
                                  <a:cubicBezTo>
                                    <a:pt x="59" y="138"/>
                                    <a:pt x="68" y="134"/>
                                    <a:pt x="72" y="124"/>
                                  </a:cubicBezTo>
                                  <a:cubicBezTo>
                                    <a:pt x="75" y="118"/>
                                    <a:pt x="76" y="108"/>
                                    <a:pt x="75" y="94"/>
                                  </a:cubicBezTo>
                                  <a:cubicBezTo>
                                    <a:pt x="72" y="99"/>
                                    <a:pt x="68" y="103"/>
                                    <a:pt x="63" y="106"/>
                                  </a:cubicBezTo>
                                  <a:cubicBezTo>
                                    <a:pt x="58" y="108"/>
                                    <a:pt x="51" y="110"/>
                                    <a:pt x="43" y="110"/>
                                  </a:cubicBezTo>
                                  <a:cubicBezTo>
                                    <a:pt x="31" y="110"/>
                                    <a:pt x="21" y="106"/>
                                    <a:pt x="13" y="97"/>
                                  </a:cubicBezTo>
                                  <a:cubicBezTo>
                                    <a:pt x="4" y="89"/>
                                    <a:pt x="0" y="76"/>
                                    <a:pt x="0" y="57"/>
                                  </a:cubicBezTo>
                                  <a:cubicBezTo>
                                    <a:pt x="0" y="39"/>
                                    <a:pt x="4" y="26"/>
                                    <a:pt x="13" y="16"/>
                                  </a:cubicBezTo>
                                  <a:cubicBezTo>
                                    <a:pt x="22" y="6"/>
                                    <a:pt x="32" y="1"/>
                                    <a:pt x="44" y="1"/>
                                  </a:cubicBezTo>
                                  <a:lnTo>
                                    <a:pt x="44" y="1"/>
                                  </a:lnTo>
                                  <a:close/>
                                  <a:moveTo>
                                    <a:pt x="76" y="55"/>
                                  </a:moveTo>
                                  <a:lnTo>
                                    <a:pt x="76" y="55"/>
                                  </a:lnTo>
                                  <a:cubicBezTo>
                                    <a:pt x="76" y="42"/>
                                    <a:pt x="73" y="32"/>
                                    <a:pt x="68" y="26"/>
                                  </a:cubicBezTo>
                                  <a:cubicBezTo>
                                    <a:pt x="63" y="20"/>
                                    <a:pt x="56" y="17"/>
                                    <a:pt x="47" y="17"/>
                                  </a:cubicBezTo>
                                  <a:cubicBezTo>
                                    <a:pt x="35" y="17"/>
                                    <a:pt x="26" y="22"/>
                                    <a:pt x="22" y="34"/>
                                  </a:cubicBezTo>
                                  <a:cubicBezTo>
                                    <a:pt x="19" y="40"/>
                                    <a:pt x="18" y="49"/>
                                    <a:pt x="18" y="59"/>
                                  </a:cubicBezTo>
                                  <a:cubicBezTo>
                                    <a:pt x="18" y="71"/>
                                    <a:pt x="21" y="80"/>
                                    <a:pt x="25" y="86"/>
                                  </a:cubicBezTo>
                                  <a:cubicBezTo>
                                    <a:pt x="30" y="92"/>
                                    <a:pt x="37" y="95"/>
                                    <a:pt x="45" y="95"/>
                                  </a:cubicBezTo>
                                  <a:cubicBezTo>
                                    <a:pt x="58" y="95"/>
                                    <a:pt x="67" y="89"/>
                                    <a:pt x="72" y="78"/>
                                  </a:cubicBezTo>
                                  <a:cubicBezTo>
                                    <a:pt x="75" y="71"/>
                                    <a:pt x="76" y="64"/>
                                    <a:pt x="76" y="55"/>
                                  </a:cubicBezTo>
                                  <a:lnTo>
                                    <a:pt x="76" y="55"/>
                                  </a:lnTo>
                                  <a:close/>
                                  <a:moveTo>
                                    <a:pt x="46" y="0"/>
                                  </a:moveTo>
                                  <a:lnTo>
                                    <a:pt x="46" y="0"/>
                                  </a:lnTo>
                                  <a:lnTo>
                                    <a:pt x="46"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74" name="Freeform 1233"/>
                          <wps:cNvSpPr>
                            <a:spLocks/>
                          </wps:cNvSpPr>
                          <wps:spPr bwMode="auto">
                            <a:xfrm>
                              <a:off x="7598" y="1125"/>
                              <a:ext cx="69" cy="115"/>
                            </a:xfrm>
                            <a:custGeom>
                              <a:avLst/>
                              <a:gdLst>
                                <a:gd name="T0" fmla="*/ 0 w 86"/>
                                <a:gd name="T1" fmla="*/ 0 h 145"/>
                                <a:gd name="T2" fmla="*/ 0 w 86"/>
                                <a:gd name="T3" fmla="*/ 0 h 145"/>
                                <a:gd name="T4" fmla="*/ 18 w 86"/>
                                <a:gd name="T5" fmla="*/ 0 h 145"/>
                                <a:gd name="T6" fmla="*/ 18 w 86"/>
                                <a:gd name="T7" fmla="*/ 54 h 145"/>
                                <a:gd name="T8" fmla="*/ 29 w 86"/>
                                <a:gd name="T9" fmla="*/ 43 h 145"/>
                                <a:gd name="T10" fmla="*/ 50 w 86"/>
                                <a:gd name="T11" fmla="*/ 37 h 145"/>
                                <a:gd name="T12" fmla="*/ 81 w 86"/>
                                <a:gd name="T13" fmla="*/ 53 h 145"/>
                                <a:gd name="T14" fmla="*/ 86 w 86"/>
                                <a:gd name="T15" fmla="*/ 78 h 145"/>
                                <a:gd name="T16" fmla="*/ 86 w 86"/>
                                <a:gd name="T17" fmla="*/ 145 h 145"/>
                                <a:gd name="T18" fmla="*/ 68 w 86"/>
                                <a:gd name="T19" fmla="*/ 145 h 145"/>
                                <a:gd name="T20" fmla="*/ 68 w 86"/>
                                <a:gd name="T21" fmla="*/ 79 h 145"/>
                                <a:gd name="T22" fmla="*/ 65 w 86"/>
                                <a:gd name="T23" fmla="*/ 62 h 145"/>
                                <a:gd name="T24" fmla="*/ 47 w 86"/>
                                <a:gd name="T25" fmla="*/ 53 h 145"/>
                                <a:gd name="T26" fmla="*/ 26 w 86"/>
                                <a:gd name="T27" fmla="*/ 61 h 145"/>
                                <a:gd name="T28" fmla="*/ 18 w 86"/>
                                <a:gd name="T29" fmla="*/ 89 h 145"/>
                                <a:gd name="T30" fmla="*/ 18 w 86"/>
                                <a:gd name="T31" fmla="*/ 145 h 145"/>
                                <a:gd name="T32" fmla="*/ 0 w 86"/>
                                <a:gd name="T33" fmla="*/ 145 h 145"/>
                                <a:gd name="T34" fmla="*/ 0 w 86"/>
                                <a:gd name="T35" fmla="*/ 0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86" h="145">
                                  <a:moveTo>
                                    <a:pt x="0" y="0"/>
                                  </a:moveTo>
                                  <a:lnTo>
                                    <a:pt x="0" y="0"/>
                                  </a:lnTo>
                                  <a:lnTo>
                                    <a:pt x="18" y="0"/>
                                  </a:lnTo>
                                  <a:lnTo>
                                    <a:pt x="18" y="54"/>
                                  </a:lnTo>
                                  <a:cubicBezTo>
                                    <a:pt x="22" y="49"/>
                                    <a:pt x="26" y="45"/>
                                    <a:pt x="29" y="43"/>
                                  </a:cubicBezTo>
                                  <a:cubicBezTo>
                                    <a:pt x="35" y="39"/>
                                    <a:pt x="42" y="37"/>
                                    <a:pt x="50" y="37"/>
                                  </a:cubicBezTo>
                                  <a:cubicBezTo>
                                    <a:pt x="66" y="37"/>
                                    <a:pt x="76" y="43"/>
                                    <a:pt x="81" y="53"/>
                                  </a:cubicBezTo>
                                  <a:cubicBezTo>
                                    <a:pt x="84" y="59"/>
                                    <a:pt x="86" y="67"/>
                                    <a:pt x="86" y="78"/>
                                  </a:cubicBezTo>
                                  <a:lnTo>
                                    <a:pt x="86" y="145"/>
                                  </a:lnTo>
                                  <a:lnTo>
                                    <a:pt x="68" y="145"/>
                                  </a:lnTo>
                                  <a:lnTo>
                                    <a:pt x="68" y="79"/>
                                  </a:lnTo>
                                  <a:cubicBezTo>
                                    <a:pt x="68" y="71"/>
                                    <a:pt x="67" y="65"/>
                                    <a:pt x="65" y="62"/>
                                  </a:cubicBezTo>
                                  <a:cubicBezTo>
                                    <a:pt x="61" y="56"/>
                                    <a:pt x="55" y="53"/>
                                    <a:pt x="47" y="53"/>
                                  </a:cubicBezTo>
                                  <a:cubicBezTo>
                                    <a:pt x="39" y="53"/>
                                    <a:pt x="32" y="56"/>
                                    <a:pt x="26" y="61"/>
                                  </a:cubicBezTo>
                                  <a:cubicBezTo>
                                    <a:pt x="21" y="66"/>
                                    <a:pt x="18" y="75"/>
                                    <a:pt x="18" y="89"/>
                                  </a:cubicBezTo>
                                  <a:lnTo>
                                    <a:pt x="18" y="145"/>
                                  </a:lnTo>
                                  <a:lnTo>
                                    <a:pt x="0" y="145"/>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75" name="Freeform 1234"/>
                          <wps:cNvSpPr>
                            <a:spLocks/>
                          </wps:cNvSpPr>
                          <wps:spPr bwMode="auto">
                            <a:xfrm>
                              <a:off x="7679" y="1133"/>
                              <a:ext cx="39" cy="109"/>
                            </a:xfrm>
                            <a:custGeom>
                              <a:avLst/>
                              <a:gdLst>
                                <a:gd name="T0" fmla="*/ 14 w 49"/>
                                <a:gd name="T1" fmla="*/ 0 h 137"/>
                                <a:gd name="T2" fmla="*/ 14 w 49"/>
                                <a:gd name="T3" fmla="*/ 0 h 137"/>
                                <a:gd name="T4" fmla="*/ 32 w 49"/>
                                <a:gd name="T5" fmla="*/ 0 h 137"/>
                                <a:gd name="T6" fmla="*/ 32 w 49"/>
                                <a:gd name="T7" fmla="*/ 30 h 137"/>
                                <a:gd name="T8" fmla="*/ 49 w 49"/>
                                <a:gd name="T9" fmla="*/ 30 h 137"/>
                                <a:gd name="T10" fmla="*/ 49 w 49"/>
                                <a:gd name="T11" fmla="*/ 44 h 137"/>
                                <a:gd name="T12" fmla="*/ 32 w 49"/>
                                <a:gd name="T13" fmla="*/ 44 h 137"/>
                                <a:gd name="T14" fmla="*/ 32 w 49"/>
                                <a:gd name="T15" fmla="*/ 113 h 137"/>
                                <a:gd name="T16" fmla="*/ 36 w 49"/>
                                <a:gd name="T17" fmla="*/ 121 h 137"/>
                                <a:gd name="T18" fmla="*/ 43 w 49"/>
                                <a:gd name="T19" fmla="*/ 122 h 137"/>
                                <a:gd name="T20" fmla="*/ 46 w 49"/>
                                <a:gd name="T21" fmla="*/ 122 h 137"/>
                                <a:gd name="T22" fmla="*/ 49 w 49"/>
                                <a:gd name="T23" fmla="*/ 121 h 137"/>
                                <a:gd name="T24" fmla="*/ 49 w 49"/>
                                <a:gd name="T25" fmla="*/ 135 h 137"/>
                                <a:gd name="T26" fmla="*/ 43 w 49"/>
                                <a:gd name="T27" fmla="*/ 137 h 137"/>
                                <a:gd name="T28" fmla="*/ 35 w 49"/>
                                <a:gd name="T29" fmla="*/ 137 h 137"/>
                                <a:gd name="T30" fmla="*/ 19 w 49"/>
                                <a:gd name="T31" fmla="*/ 131 h 137"/>
                                <a:gd name="T32" fmla="*/ 14 w 49"/>
                                <a:gd name="T33" fmla="*/ 114 h 137"/>
                                <a:gd name="T34" fmla="*/ 14 w 49"/>
                                <a:gd name="T35" fmla="*/ 44 h 137"/>
                                <a:gd name="T36" fmla="*/ 0 w 49"/>
                                <a:gd name="T37" fmla="*/ 44 h 137"/>
                                <a:gd name="T38" fmla="*/ 0 w 49"/>
                                <a:gd name="T39" fmla="*/ 30 h 137"/>
                                <a:gd name="T40" fmla="*/ 14 w 49"/>
                                <a:gd name="T41" fmla="*/ 30 h 137"/>
                                <a:gd name="T42" fmla="*/ 14 w 49"/>
                                <a:gd name="T43" fmla="*/ 0 h 1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49" h="137">
                                  <a:moveTo>
                                    <a:pt x="14" y="0"/>
                                  </a:moveTo>
                                  <a:lnTo>
                                    <a:pt x="14" y="0"/>
                                  </a:lnTo>
                                  <a:lnTo>
                                    <a:pt x="32" y="0"/>
                                  </a:lnTo>
                                  <a:lnTo>
                                    <a:pt x="32" y="30"/>
                                  </a:lnTo>
                                  <a:lnTo>
                                    <a:pt x="49" y="30"/>
                                  </a:lnTo>
                                  <a:lnTo>
                                    <a:pt x="49" y="44"/>
                                  </a:lnTo>
                                  <a:lnTo>
                                    <a:pt x="32" y="44"/>
                                  </a:lnTo>
                                  <a:lnTo>
                                    <a:pt x="32" y="113"/>
                                  </a:lnTo>
                                  <a:cubicBezTo>
                                    <a:pt x="32" y="117"/>
                                    <a:pt x="33" y="119"/>
                                    <a:pt x="36" y="121"/>
                                  </a:cubicBezTo>
                                  <a:cubicBezTo>
                                    <a:pt x="37" y="121"/>
                                    <a:pt x="40" y="122"/>
                                    <a:pt x="43" y="122"/>
                                  </a:cubicBezTo>
                                  <a:cubicBezTo>
                                    <a:pt x="44" y="122"/>
                                    <a:pt x="45" y="122"/>
                                    <a:pt x="46" y="122"/>
                                  </a:cubicBezTo>
                                  <a:cubicBezTo>
                                    <a:pt x="47" y="122"/>
                                    <a:pt x="48" y="121"/>
                                    <a:pt x="49" y="121"/>
                                  </a:cubicBezTo>
                                  <a:lnTo>
                                    <a:pt x="49" y="135"/>
                                  </a:lnTo>
                                  <a:cubicBezTo>
                                    <a:pt x="47" y="136"/>
                                    <a:pt x="45" y="136"/>
                                    <a:pt x="43" y="137"/>
                                  </a:cubicBezTo>
                                  <a:cubicBezTo>
                                    <a:pt x="40" y="137"/>
                                    <a:pt x="38" y="137"/>
                                    <a:pt x="35" y="137"/>
                                  </a:cubicBezTo>
                                  <a:cubicBezTo>
                                    <a:pt x="27" y="137"/>
                                    <a:pt x="22" y="135"/>
                                    <a:pt x="19" y="131"/>
                                  </a:cubicBezTo>
                                  <a:cubicBezTo>
                                    <a:pt x="16" y="126"/>
                                    <a:pt x="14" y="121"/>
                                    <a:pt x="14" y="114"/>
                                  </a:cubicBezTo>
                                  <a:lnTo>
                                    <a:pt x="14" y="44"/>
                                  </a:lnTo>
                                  <a:lnTo>
                                    <a:pt x="0" y="44"/>
                                  </a:lnTo>
                                  <a:lnTo>
                                    <a:pt x="0" y="30"/>
                                  </a:lnTo>
                                  <a:lnTo>
                                    <a:pt x="14" y="30"/>
                                  </a:lnTo>
                                  <a:lnTo>
                                    <a:pt x="14"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76" name="Freeform 1235"/>
                          <wps:cNvSpPr>
                            <a:spLocks/>
                          </wps:cNvSpPr>
                          <wps:spPr bwMode="auto">
                            <a:xfrm>
                              <a:off x="7238" y="2697"/>
                              <a:ext cx="42" cy="112"/>
                            </a:xfrm>
                            <a:custGeom>
                              <a:avLst/>
                              <a:gdLst>
                                <a:gd name="T0" fmla="*/ 0 w 53"/>
                                <a:gd name="T1" fmla="*/ 41 h 141"/>
                                <a:gd name="T2" fmla="*/ 0 w 53"/>
                                <a:gd name="T3" fmla="*/ 41 h 141"/>
                                <a:gd name="T4" fmla="*/ 0 w 53"/>
                                <a:gd name="T5" fmla="*/ 27 h 141"/>
                                <a:gd name="T6" fmla="*/ 27 w 53"/>
                                <a:gd name="T7" fmla="*/ 21 h 141"/>
                                <a:gd name="T8" fmla="*/ 39 w 53"/>
                                <a:gd name="T9" fmla="*/ 0 h 141"/>
                                <a:gd name="T10" fmla="*/ 53 w 53"/>
                                <a:gd name="T11" fmla="*/ 0 h 141"/>
                                <a:gd name="T12" fmla="*/ 53 w 53"/>
                                <a:gd name="T13" fmla="*/ 141 h 141"/>
                                <a:gd name="T14" fmla="*/ 34 w 53"/>
                                <a:gd name="T15" fmla="*/ 141 h 141"/>
                                <a:gd name="T16" fmla="*/ 34 w 53"/>
                                <a:gd name="T17" fmla="*/ 41 h 141"/>
                                <a:gd name="T18" fmla="*/ 0 w 53"/>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3" h="141">
                                  <a:moveTo>
                                    <a:pt x="0" y="41"/>
                                  </a:moveTo>
                                  <a:lnTo>
                                    <a:pt x="0" y="41"/>
                                  </a:lnTo>
                                  <a:lnTo>
                                    <a:pt x="0" y="27"/>
                                  </a:lnTo>
                                  <a:cubicBezTo>
                                    <a:pt x="13" y="26"/>
                                    <a:pt x="22" y="24"/>
                                    <a:pt x="27" y="21"/>
                                  </a:cubicBezTo>
                                  <a:cubicBezTo>
                                    <a:pt x="32" y="18"/>
                                    <a:pt x="36" y="11"/>
                                    <a:pt x="39" y="0"/>
                                  </a:cubicBezTo>
                                  <a:lnTo>
                                    <a:pt x="53" y="0"/>
                                  </a:lnTo>
                                  <a:lnTo>
                                    <a:pt x="53" y="141"/>
                                  </a:lnTo>
                                  <a:lnTo>
                                    <a:pt x="34" y="141"/>
                                  </a:lnTo>
                                  <a:lnTo>
                                    <a:pt x="34"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77" name="Freeform 1236"/>
                          <wps:cNvSpPr>
                            <a:spLocks/>
                          </wps:cNvSpPr>
                          <wps:spPr bwMode="auto">
                            <a:xfrm>
                              <a:off x="7327" y="2792"/>
                              <a:ext cx="16" cy="17"/>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78" name="Freeform 1237"/>
                          <wps:cNvSpPr>
                            <a:spLocks/>
                          </wps:cNvSpPr>
                          <wps:spPr bwMode="auto">
                            <a:xfrm>
                              <a:off x="7373" y="2697"/>
                              <a:ext cx="42" cy="112"/>
                            </a:xfrm>
                            <a:custGeom>
                              <a:avLst/>
                              <a:gdLst>
                                <a:gd name="T0" fmla="*/ 0 w 52"/>
                                <a:gd name="T1" fmla="*/ 41 h 141"/>
                                <a:gd name="T2" fmla="*/ 0 w 52"/>
                                <a:gd name="T3" fmla="*/ 41 h 141"/>
                                <a:gd name="T4" fmla="*/ 0 w 52"/>
                                <a:gd name="T5" fmla="*/ 27 h 141"/>
                                <a:gd name="T6" fmla="*/ 26 w 52"/>
                                <a:gd name="T7" fmla="*/ 21 h 141"/>
                                <a:gd name="T8" fmla="*/ 38 w 52"/>
                                <a:gd name="T9" fmla="*/ 0 h 141"/>
                                <a:gd name="T10" fmla="*/ 52 w 52"/>
                                <a:gd name="T11" fmla="*/ 0 h 141"/>
                                <a:gd name="T12" fmla="*/ 52 w 52"/>
                                <a:gd name="T13" fmla="*/ 141 h 141"/>
                                <a:gd name="T14" fmla="*/ 33 w 52"/>
                                <a:gd name="T15" fmla="*/ 141 h 141"/>
                                <a:gd name="T16" fmla="*/ 33 w 52"/>
                                <a:gd name="T17" fmla="*/ 41 h 141"/>
                                <a:gd name="T18" fmla="*/ 0 w 52"/>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1">
                                  <a:moveTo>
                                    <a:pt x="0" y="41"/>
                                  </a:moveTo>
                                  <a:lnTo>
                                    <a:pt x="0" y="41"/>
                                  </a:lnTo>
                                  <a:lnTo>
                                    <a:pt x="0" y="27"/>
                                  </a:lnTo>
                                  <a:cubicBezTo>
                                    <a:pt x="12" y="26"/>
                                    <a:pt x="21" y="24"/>
                                    <a:pt x="26" y="21"/>
                                  </a:cubicBezTo>
                                  <a:cubicBezTo>
                                    <a:pt x="32" y="18"/>
                                    <a:pt x="35" y="11"/>
                                    <a:pt x="38" y="0"/>
                                  </a:cubicBezTo>
                                  <a:lnTo>
                                    <a:pt x="52" y="0"/>
                                  </a:lnTo>
                                  <a:lnTo>
                                    <a:pt x="52" y="141"/>
                                  </a:lnTo>
                                  <a:lnTo>
                                    <a:pt x="33" y="141"/>
                                  </a:lnTo>
                                  <a:lnTo>
                                    <a:pt x="33"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79" name="Freeform 1238"/>
                          <wps:cNvSpPr>
                            <a:spLocks/>
                          </wps:cNvSpPr>
                          <wps:spPr bwMode="auto">
                            <a:xfrm>
                              <a:off x="7453" y="2698"/>
                              <a:ext cx="77" cy="114"/>
                            </a:xfrm>
                            <a:custGeom>
                              <a:avLst/>
                              <a:gdLst>
                                <a:gd name="T0" fmla="*/ 18 w 97"/>
                                <a:gd name="T1" fmla="*/ 103 h 143"/>
                                <a:gd name="T2" fmla="*/ 18 w 97"/>
                                <a:gd name="T3" fmla="*/ 103 h 143"/>
                                <a:gd name="T4" fmla="*/ 32 w 97"/>
                                <a:gd name="T5" fmla="*/ 124 h 143"/>
                                <a:gd name="T6" fmla="*/ 47 w 97"/>
                                <a:gd name="T7" fmla="*/ 127 h 143"/>
                                <a:gd name="T8" fmla="*/ 70 w 97"/>
                                <a:gd name="T9" fmla="*/ 117 h 143"/>
                                <a:gd name="T10" fmla="*/ 78 w 97"/>
                                <a:gd name="T11" fmla="*/ 95 h 143"/>
                                <a:gd name="T12" fmla="*/ 69 w 97"/>
                                <a:gd name="T13" fmla="*/ 72 h 143"/>
                                <a:gd name="T14" fmla="*/ 47 w 97"/>
                                <a:gd name="T15" fmla="*/ 64 h 143"/>
                                <a:gd name="T16" fmla="*/ 31 w 97"/>
                                <a:gd name="T17" fmla="*/ 67 h 143"/>
                                <a:gd name="T18" fmla="*/ 20 w 97"/>
                                <a:gd name="T19" fmla="*/ 77 h 143"/>
                                <a:gd name="T20" fmla="*/ 5 w 97"/>
                                <a:gd name="T21" fmla="*/ 76 h 143"/>
                                <a:gd name="T22" fmla="*/ 16 w 97"/>
                                <a:gd name="T23" fmla="*/ 0 h 143"/>
                                <a:gd name="T24" fmla="*/ 89 w 97"/>
                                <a:gd name="T25" fmla="*/ 0 h 143"/>
                                <a:gd name="T26" fmla="*/ 89 w 97"/>
                                <a:gd name="T27" fmla="*/ 17 h 143"/>
                                <a:gd name="T28" fmla="*/ 29 w 97"/>
                                <a:gd name="T29" fmla="*/ 17 h 143"/>
                                <a:gd name="T30" fmla="*/ 23 w 97"/>
                                <a:gd name="T31" fmla="*/ 57 h 143"/>
                                <a:gd name="T32" fmla="*/ 32 w 97"/>
                                <a:gd name="T33" fmla="*/ 51 h 143"/>
                                <a:gd name="T34" fmla="*/ 50 w 97"/>
                                <a:gd name="T35" fmla="*/ 48 h 143"/>
                                <a:gd name="T36" fmla="*/ 83 w 97"/>
                                <a:gd name="T37" fmla="*/ 60 h 143"/>
                                <a:gd name="T38" fmla="*/ 97 w 97"/>
                                <a:gd name="T39" fmla="*/ 92 h 143"/>
                                <a:gd name="T40" fmla="*/ 85 w 97"/>
                                <a:gd name="T41" fmla="*/ 127 h 143"/>
                                <a:gd name="T42" fmla="*/ 45 w 97"/>
                                <a:gd name="T43" fmla="*/ 143 h 143"/>
                                <a:gd name="T44" fmla="*/ 14 w 97"/>
                                <a:gd name="T45" fmla="*/ 133 h 143"/>
                                <a:gd name="T46" fmla="*/ 0 w 97"/>
                                <a:gd name="T47" fmla="*/ 103 h 143"/>
                                <a:gd name="T48" fmla="*/ 18 w 97"/>
                                <a:gd name="T49" fmla="*/ 103 h 1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7" h="143">
                                  <a:moveTo>
                                    <a:pt x="18" y="103"/>
                                  </a:moveTo>
                                  <a:lnTo>
                                    <a:pt x="18" y="103"/>
                                  </a:lnTo>
                                  <a:cubicBezTo>
                                    <a:pt x="19" y="113"/>
                                    <a:pt x="24" y="120"/>
                                    <a:pt x="32" y="124"/>
                                  </a:cubicBezTo>
                                  <a:cubicBezTo>
                                    <a:pt x="36" y="126"/>
                                    <a:pt x="41" y="127"/>
                                    <a:pt x="47" y="127"/>
                                  </a:cubicBezTo>
                                  <a:cubicBezTo>
                                    <a:pt x="57" y="127"/>
                                    <a:pt x="65" y="124"/>
                                    <a:pt x="70" y="117"/>
                                  </a:cubicBezTo>
                                  <a:cubicBezTo>
                                    <a:pt x="75" y="110"/>
                                    <a:pt x="78" y="103"/>
                                    <a:pt x="78" y="95"/>
                                  </a:cubicBezTo>
                                  <a:cubicBezTo>
                                    <a:pt x="78" y="85"/>
                                    <a:pt x="75" y="77"/>
                                    <a:pt x="69" y="72"/>
                                  </a:cubicBezTo>
                                  <a:cubicBezTo>
                                    <a:pt x="63" y="66"/>
                                    <a:pt x="55" y="64"/>
                                    <a:pt x="47" y="64"/>
                                  </a:cubicBezTo>
                                  <a:cubicBezTo>
                                    <a:pt x="41" y="64"/>
                                    <a:pt x="36" y="65"/>
                                    <a:pt x="31" y="67"/>
                                  </a:cubicBezTo>
                                  <a:cubicBezTo>
                                    <a:pt x="27" y="70"/>
                                    <a:pt x="23" y="73"/>
                                    <a:pt x="20" y="77"/>
                                  </a:cubicBezTo>
                                  <a:lnTo>
                                    <a:pt x="5" y="76"/>
                                  </a:lnTo>
                                  <a:lnTo>
                                    <a:pt x="16" y="0"/>
                                  </a:lnTo>
                                  <a:lnTo>
                                    <a:pt x="89" y="0"/>
                                  </a:lnTo>
                                  <a:lnTo>
                                    <a:pt x="89" y="17"/>
                                  </a:lnTo>
                                  <a:lnTo>
                                    <a:pt x="29" y="17"/>
                                  </a:lnTo>
                                  <a:lnTo>
                                    <a:pt x="23" y="57"/>
                                  </a:lnTo>
                                  <a:cubicBezTo>
                                    <a:pt x="26" y="54"/>
                                    <a:pt x="29" y="52"/>
                                    <a:pt x="32" y="51"/>
                                  </a:cubicBezTo>
                                  <a:cubicBezTo>
                                    <a:pt x="37" y="49"/>
                                    <a:pt x="44" y="48"/>
                                    <a:pt x="50" y="48"/>
                                  </a:cubicBezTo>
                                  <a:cubicBezTo>
                                    <a:pt x="63" y="48"/>
                                    <a:pt x="74" y="52"/>
                                    <a:pt x="83" y="60"/>
                                  </a:cubicBezTo>
                                  <a:cubicBezTo>
                                    <a:pt x="92" y="69"/>
                                    <a:pt x="97" y="79"/>
                                    <a:pt x="97" y="92"/>
                                  </a:cubicBezTo>
                                  <a:cubicBezTo>
                                    <a:pt x="97" y="105"/>
                                    <a:pt x="93" y="117"/>
                                    <a:pt x="85" y="127"/>
                                  </a:cubicBezTo>
                                  <a:cubicBezTo>
                                    <a:pt x="76" y="138"/>
                                    <a:pt x="63" y="143"/>
                                    <a:pt x="45" y="143"/>
                                  </a:cubicBezTo>
                                  <a:cubicBezTo>
                                    <a:pt x="34" y="143"/>
                                    <a:pt x="23" y="139"/>
                                    <a:pt x="14" y="133"/>
                                  </a:cubicBezTo>
                                  <a:cubicBezTo>
                                    <a:pt x="6" y="126"/>
                                    <a:pt x="1" y="116"/>
                                    <a:pt x="0" y="103"/>
                                  </a:cubicBezTo>
                                  <a:lnTo>
                                    <a:pt x="18" y="10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80" name="Freeform 1239"/>
                          <wps:cNvSpPr>
                            <a:spLocks noEditPoints="1"/>
                          </wps:cNvSpPr>
                          <wps:spPr bwMode="auto">
                            <a:xfrm>
                              <a:off x="7228" y="3010"/>
                              <a:ext cx="78" cy="115"/>
                            </a:xfrm>
                            <a:custGeom>
                              <a:avLst/>
                              <a:gdLst>
                                <a:gd name="T0" fmla="*/ 49 w 98"/>
                                <a:gd name="T1" fmla="*/ 0 h 145"/>
                                <a:gd name="T2" fmla="*/ 49 w 98"/>
                                <a:gd name="T3" fmla="*/ 0 h 145"/>
                                <a:gd name="T4" fmla="*/ 88 w 98"/>
                                <a:gd name="T5" fmla="*/ 23 h 145"/>
                                <a:gd name="T6" fmla="*/ 98 w 98"/>
                                <a:gd name="T7" fmla="*/ 71 h 145"/>
                                <a:gd name="T8" fmla="*/ 89 w 98"/>
                                <a:gd name="T9" fmla="*/ 118 h 145"/>
                                <a:gd name="T10" fmla="*/ 49 w 98"/>
                                <a:gd name="T11" fmla="*/ 145 h 145"/>
                                <a:gd name="T12" fmla="*/ 11 w 98"/>
                                <a:gd name="T13" fmla="*/ 123 h 145"/>
                                <a:gd name="T14" fmla="*/ 0 w 98"/>
                                <a:gd name="T15" fmla="*/ 74 h 145"/>
                                <a:gd name="T16" fmla="*/ 7 w 98"/>
                                <a:gd name="T17" fmla="*/ 32 h 145"/>
                                <a:gd name="T18" fmla="*/ 49 w 98"/>
                                <a:gd name="T19" fmla="*/ 0 h 145"/>
                                <a:gd name="T20" fmla="*/ 49 w 98"/>
                                <a:gd name="T21" fmla="*/ 0 h 145"/>
                                <a:gd name="T22" fmla="*/ 48 w 98"/>
                                <a:gd name="T23" fmla="*/ 129 h 145"/>
                                <a:gd name="T24" fmla="*/ 48 w 98"/>
                                <a:gd name="T25" fmla="*/ 129 h 145"/>
                                <a:gd name="T26" fmla="*/ 70 w 98"/>
                                <a:gd name="T27" fmla="*/ 117 h 145"/>
                                <a:gd name="T28" fmla="*/ 79 w 98"/>
                                <a:gd name="T29" fmla="*/ 71 h 145"/>
                                <a:gd name="T30" fmla="*/ 73 w 98"/>
                                <a:gd name="T31" fmla="*/ 32 h 145"/>
                                <a:gd name="T32" fmla="*/ 50 w 98"/>
                                <a:gd name="T33" fmla="*/ 16 h 145"/>
                                <a:gd name="T34" fmla="*/ 27 w 98"/>
                                <a:gd name="T35" fmla="*/ 31 h 145"/>
                                <a:gd name="T36" fmla="*/ 20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8"/>
                                    <a:pt x="88" y="23"/>
                                  </a:cubicBezTo>
                                  <a:cubicBezTo>
                                    <a:pt x="95" y="34"/>
                                    <a:pt x="98" y="50"/>
                                    <a:pt x="98" y="71"/>
                                  </a:cubicBezTo>
                                  <a:cubicBezTo>
                                    <a:pt x="98" y="90"/>
                                    <a:pt x="95" y="106"/>
                                    <a:pt x="89" y="118"/>
                                  </a:cubicBezTo>
                                  <a:cubicBezTo>
                                    <a:pt x="81" y="136"/>
                                    <a:pt x="67" y="145"/>
                                    <a:pt x="49" y="145"/>
                                  </a:cubicBezTo>
                                  <a:cubicBezTo>
                                    <a:pt x="32" y="145"/>
                                    <a:pt x="19" y="138"/>
                                    <a:pt x="11" y="123"/>
                                  </a:cubicBezTo>
                                  <a:cubicBezTo>
                                    <a:pt x="4" y="111"/>
                                    <a:pt x="0" y="94"/>
                                    <a:pt x="0" y="74"/>
                                  </a:cubicBezTo>
                                  <a:cubicBezTo>
                                    <a:pt x="0" y="58"/>
                                    <a:pt x="2" y="44"/>
                                    <a:pt x="7" y="32"/>
                                  </a:cubicBezTo>
                                  <a:cubicBezTo>
                                    <a:pt x="14" y="11"/>
                                    <a:pt x="28" y="0"/>
                                    <a:pt x="49" y="0"/>
                                  </a:cubicBezTo>
                                  <a:lnTo>
                                    <a:pt x="49" y="0"/>
                                  </a:lnTo>
                                  <a:close/>
                                  <a:moveTo>
                                    <a:pt x="48" y="129"/>
                                  </a:moveTo>
                                  <a:lnTo>
                                    <a:pt x="48" y="129"/>
                                  </a:lnTo>
                                  <a:cubicBezTo>
                                    <a:pt x="58" y="129"/>
                                    <a:pt x="65" y="125"/>
                                    <a:pt x="70" y="117"/>
                                  </a:cubicBezTo>
                                  <a:cubicBezTo>
                                    <a:pt x="76" y="109"/>
                                    <a:pt x="79" y="94"/>
                                    <a:pt x="79" y="71"/>
                                  </a:cubicBezTo>
                                  <a:cubicBezTo>
                                    <a:pt x="79" y="55"/>
                                    <a:pt x="77" y="42"/>
                                    <a:pt x="73" y="32"/>
                                  </a:cubicBezTo>
                                  <a:cubicBezTo>
                                    <a:pt x="69" y="21"/>
                                    <a:pt x="61" y="16"/>
                                    <a:pt x="50" y="16"/>
                                  </a:cubicBezTo>
                                  <a:cubicBezTo>
                                    <a:pt x="39" y="16"/>
                                    <a:pt x="32" y="21"/>
                                    <a:pt x="27" y="31"/>
                                  </a:cubicBezTo>
                                  <a:cubicBezTo>
                                    <a:pt x="22" y="41"/>
                                    <a:pt x="20" y="55"/>
                                    <a:pt x="20" y="74"/>
                                  </a:cubicBezTo>
                                  <a:cubicBezTo>
                                    <a:pt x="20" y="89"/>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81" name="Freeform 1240"/>
                          <wps:cNvSpPr>
                            <a:spLocks/>
                          </wps:cNvSpPr>
                          <wps:spPr bwMode="auto">
                            <a:xfrm>
                              <a:off x="7327" y="3105"/>
                              <a:ext cx="16" cy="17"/>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82" name="Freeform 1241"/>
                          <wps:cNvSpPr>
                            <a:spLocks noEditPoints="1"/>
                          </wps:cNvSpPr>
                          <wps:spPr bwMode="auto">
                            <a:xfrm>
                              <a:off x="7364" y="3010"/>
                              <a:ext cx="75" cy="115"/>
                            </a:xfrm>
                            <a:custGeom>
                              <a:avLst/>
                              <a:gdLst>
                                <a:gd name="T0" fmla="*/ 19 w 95"/>
                                <a:gd name="T1" fmla="*/ 107 h 145"/>
                                <a:gd name="T2" fmla="*/ 19 w 95"/>
                                <a:gd name="T3" fmla="*/ 107 h 145"/>
                                <a:gd name="T4" fmla="*/ 30 w 95"/>
                                <a:gd name="T5" fmla="*/ 128 h 145"/>
                                <a:gd name="T6" fmla="*/ 43 w 95"/>
                                <a:gd name="T7" fmla="*/ 131 h 145"/>
                                <a:gd name="T8" fmla="*/ 64 w 95"/>
                                <a:gd name="T9" fmla="*/ 120 h 145"/>
                                <a:gd name="T10" fmla="*/ 77 w 95"/>
                                <a:gd name="T11" fmla="*/ 77 h 145"/>
                                <a:gd name="T12" fmla="*/ 62 w 95"/>
                                <a:gd name="T13" fmla="*/ 90 h 145"/>
                                <a:gd name="T14" fmla="*/ 44 w 95"/>
                                <a:gd name="T15" fmla="*/ 94 h 145"/>
                                <a:gd name="T16" fmla="*/ 11 w 95"/>
                                <a:gd name="T17" fmla="*/ 81 h 145"/>
                                <a:gd name="T18" fmla="*/ 0 w 95"/>
                                <a:gd name="T19" fmla="*/ 48 h 145"/>
                                <a:gd name="T20" fmla="*/ 11 w 95"/>
                                <a:gd name="T21" fmla="*/ 15 h 145"/>
                                <a:gd name="T22" fmla="*/ 46 w 95"/>
                                <a:gd name="T23" fmla="*/ 0 h 145"/>
                                <a:gd name="T24" fmla="*/ 88 w 95"/>
                                <a:gd name="T25" fmla="*/ 28 h 145"/>
                                <a:gd name="T26" fmla="*/ 95 w 95"/>
                                <a:gd name="T27" fmla="*/ 66 h 145"/>
                                <a:gd name="T28" fmla="*/ 87 w 95"/>
                                <a:gd name="T29" fmla="*/ 112 h 145"/>
                                <a:gd name="T30" fmla="*/ 43 w 95"/>
                                <a:gd name="T31" fmla="*/ 145 h 145"/>
                                <a:gd name="T32" fmla="*/ 12 w 95"/>
                                <a:gd name="T33" fmla="*/ 135 h 145"/>
                                <a:gd name="T34" fmla="*/ 1 w 95"/>
                                <a:gd name="T35" fmla="*/ 107 h 145"/>
                                <a:gd name="T36" fmla="*/ 19 w 95"/>
                                <a:gd name="T37" fmla="*/ 107 h 145"/>
                                <a:gd name="T38" fmla="*/ 46 w 95"/>
                                <a:gd name="T39" fmla="*/ 78 h 145"/>
                                <a:gd name="T40" fmla="*/ 46 w 95"/>
                                <a:gd name="T41" fmla="*/ 78 h 145"/>
                                <a:gd name="T42" fmla="*/ 65 w 95"/>
                                <a:gd name="T43" fmla="*/ 71 h 145"/>
                                <a:gd name="T44" fmla="*/ 74 w 95"/>
                                <a:gd name="T45" fmla="*/ 47 h 145"/>
                                <a:gd name="T46" fmla="*/ 66 w 95"/>
                                <a:gd name="T47" fmla="*/ 24 h 145"/>
                                <a:gd name="T48" fmla="*/ 46 w 95"/>
                                <a:gd name="T49" fmla="*/ 16 h 145"/>
                                <a:gd name="T50" fmla="*/ 26 w 95"/>
                                <a:gd name="T51" fmla="*/ 25 h 145"/>
                                <a:gd name="T52" fmla="*/ 18 w 95"/>
                                <a:gd name="T53" fmla="*/ 48 h 145"/>
                                <a:gd name="T54" fmla="*/ 25 w 95"/>
                                <a:gd name="T55" fmla="*/ 70 h 145"/>
                                <a:gd name="T56" fmla="*/ 46 w 95"/>
                                <a:gd name="T57" fmla="*/ 78 h 145"/>
                                <a:gd name="T58" fmla="*/ 46 w 95"/>
                                <a:gd name="T59" fmla="*/ 7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95" h="145">
                                  <a:moveTo>
                                    <a:pt x="19" y="107"/>
                                  </a:moveTo>
                                  <a:lnTo>
                                    <a:pt x="19" y="107"/>
                                  </a:lnTo>
                                  <a:cubicBezTo>
                                    <a:pt x="20" y="117"/>
                                    <a:pt x="23" y="124"/>
                                    <a:pt x="30" y="128"/>
                                  </a:cubicBezTo>
                                  <a:cubicBezTo>
                                    <a:pt x="34" y="130"/>
                                    <a:pt x="38" y="131"/>
                                    <a:pt x="43" y="131"/>
                                  </a:cubicBezTo>
                                  <a:cubicBezTo>
                                    <a:pt x="51" y="131"/>
                                    <a:pt x="58" y="127"/>
                                    <a:pt x="64" y="120"/>
                                  </a:cubicBezTo>
                                  <a:cubicBezTo>
                                    <a:pt x="70" y="113"/>
                                    <a:pt x="75" y="99"/>
                                    <a:pt x="77" y="77"/>
                                  </a:cubicBezTo>
                                  <a:cubicBezTo>
                                    <a:pt x="73" y="83"/>
                                    <a:pt x="68" y="88"/>
                                    <a:pt x="62" y="90"/>
                                  </a:cubicBezTo>
                                  <a:cubicBezTo>
                                    <a:pt x="57" y="93"/>
                                    <a:pt x="50" y="94"/>
                                    <a:pt x="44" y="94"/>
                                  </a:cubicBezTo>
                                  <a:cubicBezTo>
                                    <a:pt x="30" y="94"/>
                                    <a:pt x="19" y="90"/>
                                    <a:pt x="11" y="81"/>
                                  </a:cubicBezTo>
                                  <a:cubicBezTo>
                                    <a:pt x="3" y="73"/>
                                    <a:pt x="0" y="62"/>
                                    <a:pt x="0" y="48"/>
                                  </a:cubicBezTo>
                                  <a:cubicBezTo>
                                    <a:pt x="0" y="36"/>
                                    <a:pt x="3" y="24"/>
                                    <a:pt x="11" y="15"/>
                                  </a:cubicBezTo>
                                  <a:cubicBezTo>
                                    <a:pt x="19" y="5"/>
                                    <a:pt x="31" y="0"/>
                                    <a:pt x="46" y="0"/>
                                  </a:cubicBezTo>
                                  <a:cubicBezTo>
                                    <a:pt x="66" y="0"/>
                                    <a:pt x="81" y="9"/>
                                    <a:pt x="88" y="28"/>
                                  </a:cubicBezTo>
                                  <a:cubicBezTo>
                                    <a:pt x="93" y="38"/>
                                    <a:pt x="95" y="51"/>
                                    <a:pt x="95" y="66"/>
                                  </a:cubicBezTo>
                                  <a:cubicBezTo>
                                    <a:pt x="95" y="83"/>
                                    <a:pt x="92" y="99"/>
                                    <a:pt x="87" y="112"/>
                                  </a:cubicBezTo>
                                  <a:cubicBezTo>
                                    <a:pt x="79" y="134"/>
                                    <a:pt x="64" y="145"/>
                                    <a:pt x="43" y="145"/>
                                  </a:cubicBezTo>
                                  <a:cubicBezTo>
                                    <a:pt x="30" y="145"/>
                                    <a:pt x="19" y="142"/>
                                    <a:pt x="12" y="135"/>
                                  </a:cubicBezTo>
                                  <a:cubicBezTo>
                                    <a:pt x="5" y="127"/>
                                    <a:pt x="1" y="118"/>
                                    <a:pt x="1" y="107"/>
                                  </a:cubicBezTo>
                                  <a:lnTo>
                                    <a:pt x="19" y="107"/>
                                  </a:lnTo>
                                  <a:close/>
                                  <a:moveTo>
                                    <a:pt x="46" y="78"/>
                                  </a:moveTo>
                                  <a:lnTo>
                                    <a:pt x="46" y="78"/>
                                  </a:lnTo>
                                  <a:cubicBezTo>
                                    <a:pt x="53" y="78"/>
                                    <a:pt x="60" y="76"/>
                                    <a:pt x="65" y="71"/>
                                  </a:cubicBezTo>
                                  <a:cubicBezTo>
                                    <a:pt x="71" y="67"/>
                                    <a:pt x="74" y="59"/>
                                    <a:pt x="74" y="47"/>
                                  </a:cubicBezTo>
                                  <a:cubicBezTo>
                                    <a:pt x="74" y="37"/>
                                    <a:pt x="71" y="29"/>
                                    <a:pt x="66" y="24"/>
                                  </a:cubicBezTo>
                                  <a:cubicBezTo>
                                    <a:pt x="61" y="19"/>
                                    <a:pt x="54" y="16"/>
                                    <a:pt x="46" y="16"/>
                                  </a:cubicBezTo>
                                  <a:cubicBezTo>
                                    <a:pt x="38" y="16"/>
                                    <a:pt x="31" y="19"/>
                                    <a:pt x="26" y="25"/>
                                  </a:cubicBezTo>
                                  <a:cubicBezTo>
                                    <a:pt x="20" y="31"/>
                                    <a:pt x="18" y="39"/>
                                    <a:pt x="18" y="48"/>
                                  </a:cubicBezTo>
                                  <a:cubicBezTo>
                                    <a:pt x="18" y="57"/>
                                    <a:pt x="20" y="65"/>
                                    <a:pt x="25" y="70"/>
                                  </a:cubicBezTo>
                                  <a:cubicBezTo>
                                    <a:pt x="29" y="76"/>
                                    <a:pt x="36" y="78"/>
                                    <a:pt x="46" y="78"/>
                                  </a:cubicBezTo>
                                  <a:lnTo>
                                    <a:pt x="46" y="7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83" name="Freeform 1242"/>
                          <wps:cNvSpPr>
                            <a:spLocks noEditPoints="1"/>
                          </wps:cNvSpPr>
                          <wps:spPr bwMode="auto">
                            <a:xfrm>
                              <a:off x="7452" y="3010"/>
                              <a:ext cx="78" cy="115"/>
                            </a:xfrm>
                            <a:custGeom>
                              <a:avLst/>
                              <a:gdLst>
                                <a:gd name="T0" fmla="*/ 49 w 98"/>
                                <a:gd name="T1" fmla="*/ 0 h 145"/>
                                <a:gd name="T2" fmla="*/ 49 w 98"/>
                                <a:gd name="T3" fmla="*/ 0 h 145"/>
                                <a:gd name="T4" fmla="*/ 88 w 98"/>
                                <a:gd name="T5" fmla="*/ 23 h 145"/>
                                <a:gd name="T6" fmla="*/ 98 w 98"/>
                                <a:gd name="T7" fmla="*/ 71 h 145"/>
                                <a:gd name="T8" fmla="*/ 89 w 98"/>
                                <a:gd name="T9" fmla="*/ 118 h 145"/>
                                <a:gd name="T10" fmla="*/ 49 w 98"/>
                                <a:gd name="T11" fmla="*/ 145 h 145"/>
                                <a:gd name="T12" fmla="*/ 11 w 98"/>
                                <a:gd name="T13" fmla="*/ 123 h 145"/>
                                <a:gd name="T14" fmla="*/ 0 w 98"/>
                                <a:gd name="T15" fmla="*/ 74 h 145"/>
                                <a:gd name="T16" fmla="*/ 7 w 98"/>
                                <a:gd name="T17" fmla="*/ 32 h 145"/>
                                <a:gd name="T18" fmla="*/ 49 w 98"/>
                                <a:gd name="T19" fmla="*/ 0 h 145"/>
                                <a:gd name="T20" fmla="*/ 49 w 98"/>
                                <a:gd name="T21" fmla="*/ 0 h 145"/>
                                <a:gd name="T22" fmla="*/ 49 w 98"/>
                                <a:gd name="T23" fmla="*/ 129 h 145"/>
                                <a:gd name="T24" fmla="*/ 49 w 98"/>
                                <a:gd name="T25" fmla="*/ 129 h 145"/>
                                <a:gd name="T26" fmla="*/ 71 w 98"/>
                                <a:gd name="T27" fmla="*/ 117 h 145"/>
                                <a:gd name="T28" fmla="*/ 79 w 98"/>
                                <a:gd name="T29" fmla="*/ 71 h 145"/>
                                <a:gd name="T30" fmla="*/ 73 w 98"/>
                                <a:gd name="T31" fmla="*/ 32 h 145"/>
                                <a:gd name="T32" fmla="*/ 50 w 98"/>
                                <a:gd name="T33" fmla="*/ 16 h 145"/>
                                <a:gd name="T34" fmla="*/ 27 w 98"/>
                                <a:gd name="T35" fmla="*/ 31 h 145"/>
                                <a:gd name="T36" fmla="*/ 20 w 98"/>
                                <a:gd name="T37" fmla="*/ 74 h 145"/>
                                <a:gd name="T38" fmla="*/ 24 w 98"/>
                                <a:gd name="T39" fmla="*/ 109 h 145"/>
                                <a:gd name="T40" fmla="*/ 49 w 98"/>
                                <a:gd name="T41" fmla="*/ 129 h 145"/>
                                <a:gd name="T42" fmla="*/ 49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8"/>
                                    <a:pt x="88" y="23"/>
                                  </a:cubicBezTo>
                                  <a:cubicBezTo>
                                    <a:pt x="95" y="34"/>
                                    <a:pt x="98" y="50"/>
                                    <a:pt x="98" y="71"/>
                                  </a:cubicBezTo>
                                  <a:cubicBezTo>
                                    <a:pt x="98" y="90"/>
                                    <a:pt x="95" y="106"/>
                                    <a:pt x="89" y="118"/>
                                  </a:cubicBezTo>
                                  <a:cubicBezTo>
                                    <a:pt x="81" y="136"/>
                                    <a:pt x="67" y="145"/>
                                    <a:pt x="49" y="145"/>
                                  </a:cubicBezTo>
                                  <a:cubicBezTo>
                                    <a:pt x="32" y="145"/>
                                    <a:pt x="19" y="138"/>
                                    <a:pt x="11" y="123"/>
                                  </a:cubicBezTo>
                                  <a:cubicBezTo>
                                    <a:pt x="4" y="111"/>
                                    <a:pt x="0" y="94"/>
                                    <a:pt x="0" y="74"/>
                                  </a:cubicBezTo>
                                  <a:cubicBezTo>
                                    <a:pt x="0" y="58"/>
                                    <a:pt x="3" y="44"/>
                                    <a:pt x="7" y="32"/>
                                  </a:cubicBezTo>
                                  <a:cubicBezTo>
                                    <a:pt x="14" y="11"/>
                                    <a:pt x="28" y="0"/>
                                    <a:pt x="49" y="0"/>
                                  </a:cubicBezTo>
                                  <a:lnTo>
                                    <a:pt x="49" y="0"/>
                                  </a:lnTo>
                                  <a:close/>
                                  <a:moveTo>
                                    <a:pt x="49" y="129"/>
                                  </a:moveTo>
                                  <a:lnTo>
                                    <a:pt x="49" y="129"/>
                                  </a:lnTo>
                                  <a:cubicBezTo>
                                    <a:pt x="58" y="129"/>
                                    <a:pt x="65" y="125"/>
                                    <a:pt x="71" y="117"/>
                                  </a:cubicBezTo>
                                  <a:cubicBezTo>
                                    <a:pt x="76" y="109"/>
                                    <a:pt x="79" y="94"/>
                                    <a:pt x="79" y="71"/>
                                  </a:cubicBezTo>
                                  <a:cubicBezTo>
                                    <a:pt x="79" y="55"/>
                                    <a:pt x="77" y="42"/>
                                    <a:pt x="73" y="32"/>
                                  </a:cubicBezTo>
                                  <a:cubicBezTo>
                                    <a:pt x="69" y="21"/>
                                    <a:pt x="61" y="16"/>
                                    <a:pt x="50" y="16"/>
                                  </a:cubicBezTo>
                                  <a:cubicBezTo>
                                    <a:pt x="39" y="16"/>
                                    <a:pt x="32" y="21"/>
                                    <a:pt x="27" y="31"/>
                                  </a:cubicBezTo>
                                  <a:cubicBezTo>
                                    <a:pt x="22" y="41"/>
                                    <a:pt x="20" y="55"/>
                                    <a:pt x="20" y="74"/>
                                  </a:cubicBezTo>
                                  <a:cubicBezTo>
                                    <a:pt x="20" y="89"/>
                                    <a:pt x="21" y="100"/>
                                    <a:pt x="24" y="109"/>
                                  </a:cubicBezTo>
                                  <a:cubicBezTo>
                                    <a:pt x="29" y="122"/>
                                    <a:pt x="37" y="129"/>
                                    <a:pt x="49" y="129"/>
                                  </a:cubicBezTo>
                                  <a:lnTo>
                                    <a:pt x="49"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84" name="Freeform 1243"/>
                          <wps:cNvSpPr>
                            <a:spLocks/>
                          </wps:cNvSpPr>
                          <wps:spPr bwMode="auto">
                            <a:xfrm>
                              <a:off x="7238" y="2383"/>
                              <a:ext cx="42" cy="112"/>
                            </a:xfrm>
                            <a:custGeom>
                              <a:avLst/>
                              <a:gdLst>
                                <a:gd name="T0" fmla="*/ 0 w 53"/>
                                <a:gd name="T1" fmla="*/ 41 h 141"/>
                                <a:gd name="T2" fmla="*/ 0 w 53"/>
                                <a:gd name="T3" fmla="*/ 41 h 141"/>
                                <a:gd name="T4" fmla="*/ 0 w 53"/>
                                <a:gd name="T5" fmla="*/ 27 h 141"/>
                                <a:gd name="T6" fmla="*/ 27 w 53"/>
                                <a:gd name="T7" fmla="*/ 21 h 141"/>
                                <a:gd name="T8" fmla="*/ 39 w 53"/>
                                <a:gd name="T9" fmla="*/ 0 h 141"/>
                                <a:gd name="T10" fmla="*/ 53 w 53"/>
                                <a:gd name="T11" fmla="*/ 0 h 141"/>
                                <a:gd name="T12" fmla="*/ 53 w 53"/>
                                <a:gd name="T13" fmla="*/ 141 h 141"/>
                                <a:gd name="T14" fmla="*/ 34 w 53"/>
                                <a:gd name="T15" fmla="*/ 141 h 141"/>
                                <a:gd name="T16" fmla="*/ 34 w 53"/>
                                <a:gd name="T17" fmla="*/ 41 h 141"/>
                                <a:gd name="T18" fmla="*/ 0 w 53"/>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3" h="141">
                                  <a:moveTo>
                                    <a:pt x="0" y="41"/>
                                  </a:moveTo>
                                  <a:lnTo>
                                    <a:pt x="0" y="41"/>
                                  </a:lnTo>
                                  <a:lnTo>
                                    <a:pt x="0" y="27"/>
                                  </a:lnTo>
                                  <a:cubicBezTo>
                                    <a:pt x="13" y="26"/>
                                    <a:pt x="22" y="24"/>
                                    <a:pt x="27" y="21"/>
                                  </a:cubicBezTo>
                                  <a:cubicBezTo>
                                    <a:pt x="32" y="18"/>
                                    <a:pt x="36" y="11"/>
                                    <a:pt x="39" y="0"/>
                                  </a:cubicBezTo>
                                  <a:lnTo>
                                    <a:pt x="53" y="0"/>
                                  </a:lnTo>
                                  <a:lnTo>
                                    <a:pt x="53" y="141"/>
                                  </a:lnTo>
                                  <a:lnTo>
                                    <a:pt x="34" y="141"/>
                                  </a:lnTo>
                                  <a:lnTo>
                                    <a:pt x="34"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85" name="Freeform 1244"/>
                          <wps:cNvSpPr>
                            <a:spLocks/>
                          </wps:cNvSpPr>
                          <wps:spPr bwMode="auto">
                            <a:xfrm>
                              <a:off x="7318" y="2385"/>
                              <a:ext cx="78" cy="113"/>
                            </a:xfrm>
                            <a:custGeom>
                              <a:avLst/>
                              <a:gdLst>
                                <a:gd name="T0" fmla="*/ 19 w 98"/>
                                <a:gd name="T1" fmla="*/ 103 h 142"/>
                                <a:gd name="T2" fmla="*/ 19 w 98"/>
                                <a:gd name="T3" fmla="*/ 103 h 142"/>
                                <a:gd name="T4" fmla="*/ 33 w 98"/>
                                <a:gd name="T5" fmla="*/ 124 h 142"/>
                                <a:gd name="T6" fmla="*/ 48 w 98"/>
                                <a:gd name="T7" fmla="*/ 127 h 142"/>
                                <a:gd name="T8" fmla="*/ 71 w 98"/>
                                <a:gd name="T9" fmla="*/ 117 h 142"/>
                                <a:gd name="T10" fmla="*/ 78 w 98"/>
                                <a:gd name="T11" fmla="*/ 94 h 142"/>
                                <a:gd name="T12" fmla="*/ 69 w 98"/>
                                <a:gd name="T13" fmla="*/ 71 h 142"/>
                                <a:gd name="T14" fmla="*/ 48 w 98"/>
                                <a:gd name="T15" fmla="*/ 63 h 142"/>
                                <a:gd name="T16" fmla="*/ 32 w 98"/>
                                <a:gd name="T17" fmla="*/ 67 h 142"/>
                                <a:gd name="T18" fmla="*/ 21 w 98"/>
                                <a:gd name="T19" fmla="*/ 77 h 142"/>
                                <a:gd name="T20" fmla="*/ 6 w 98"/>
                                <a:gd name="T21" fmla="*/ 76 h 142"/>
                                <a:gd name="T22" fmla="*/ 16 w 98"/>
                                <a:gd name="T23" fmla="*/ 0 h 142"/>
                                <a:gd name="T24" fmla="*/ 90 w 98"/>
                                <a:gd name="T25" fmla="*/ 0 h 142"/>
                                <a:gd name="T26" fmla="*/ 90 w 98"/>
                                <a:gd name="T27" fmla="*/ 17 h 142"/>
                                <a:gd name="T28" fmla="*/ 30 w 98"/>
                                <a:gd name="T29" fmla="*/ 17 h 142"/>
                                <a:gd name="T30" fmla="*/ 24 w 98"/>
                                <a:gd name="T31" fmla="*/ 56 h 142"/>
                                <a:gd name="T32" fmla="*/ 33 w 98"/>
                                <a:gd name="T33" fmla="*/ 51 h 142"/>
                                <a:gd name="T34" fmla="*/ 51 w 98"/>
                                <a:gd name="T35" fmla="*/ 47 h 142"/>
                                <a:gd name="T36" fmla="*/ 84 w 98"/>
                                <a:gd name="T37" fmla="*/ 60 h 142"/>
                                <a:gd name="T38" fmla="*/ 98 w 98"/>
                                <a:gd name="T39" fmla="*/ 92 h 142"/>
                                <a:gd name="T40" fmla="*/ 85 w 98"/>
                                <a:gd name="T41" fmla="*/ 127 h 142"/>
                                <a:gd name="T42" fmla="*/ 46 w 98"/>
                                <a:gd name="T43" fmla="*/ 142 h 142"/>
                                <a:gd name="T44" fmla="*/ 15 w 98"/>
                                <a:gd name="T45" fmla="*/ 132 h 142"/>
                                <a:gd name="T46" fmla="*/ 0 w 98"/>
                                <a:gd name="T47" fmla="*/ 103 h 142"/>
                                <a:gd name="T48" fmla="*/ 19 w 98"/>
                                <a:gd name="T49" fmla="*/ 103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8" h="142">
                                  <a:moveTo>
                                    <a:pt x="19" y="103"/>
                                  </a:moveTo>
                                  <a:lnTo>
                                    <a:pt x="19" y="103"/>
                                  </a:lnTo>
                                  <a:cubicBezTo>
                                    <a:pt x="20" y="113"/>
                                    <a:pt x="25" y="120"/>
                                    <a:pt x="33" y="124"/>
                                  </a:cubicBezTo>
                                  <a:cubicBezTo>
                                    <a:pt x="37" y="126"/>
                                    <a:pt x="42" y="127"/>
                                    <a:pt x="48" y="127"/>
                                  </a:cubicBezTo>
                                  <a:cubicBezTo>
                                    <a:pt x="58" y="127"/>
                                    <a:pt x="66" y="123"/>
                                    <a:pt x="71" y="117"/>
                                  </a:cubicBezTo>
                                  <a:cubicBezTo>
                                    <a:pt x="76" y="110"/>
                                    <a:pt x="78" y="102"/>
                                    <a:pt x="78" y="94"/>
                                  </a:cubicBezTo>
                                  <a:cubicBezTo>
                                    <a:pt x="78" y="84"/>
                                    <a:pt x="75" y="77"/>
                                    <a:pt x="69" y="71"/>
                                  </a:cubicBezTo>
                                  <a:cubicBezTo>
                                    <a:pt x="63" y="66"/>
                                    <a:pt x="56" y="63"/>
                                    <a:pt x="48" y="63"/>
                                  </a:cubicBezTo>
                                  <a:cubicBezTo>
                                    <a:pt x="42" y="63"/>
                                    <a:pt x="36" y="64"/>
                                    <a:pt x="32" y="67"/>
                                  </a:cubicBezTo>
                                  <a:cubicBezTo>
                                    <a:pt x="28" y="69"/>
                                    <a:pt x="24" y="73"/>
                                    <a:pt x="21" y="77"/>
                                  </a:cubicBezTo>
                                  <a:lnTo>
                                    <a:pt x="6" y="76"/>
                                  </a:lnTo>
                                  <a:lnTo>
                                    <a:pt x="16" y="0"/>
                                  </a:lnTo>
                                  <a:lnTo>
                                    <a:pt x="90" y="0"/>
                                  </a:lnTo>
                                  <a:lnTo>
                                    <a:pt x="90" y="17"/>
                                  </a:lnTo>
                                  <a:lnTo>
                                    <a:pt x="30" y="17"/>
                                  </a:lnTo>
                                  <a:lnTo>
                                    <a:pt x="24" y="56"/>
                                  </a:lnTo>
                                  <a:cubicBezTo>
                                    <a:pt x="27" y="54"/>
                                    <a:pt x="30" y="52"/>
                                    <a:pt x="33" y="51"/>
                                  </a:cubicBezTo>
                                  <a:cubicBezTo>
                                    <a:pt x="38" y="48"/>
                                    <a:pt x="44" y="47"/>
                                    <a:pt x="51" y="47"/>
                                  </a:cubicBezTo>
                                  <a:cubicBezTo>
                                    <a:pt x="64" y="47"/>
                                    <a:pt x="75" y="52"/>
                                    <a:pt x="84" y="60"/>
                                  </a:cubicBezTo>
                                  <a:cubicBezTo>
                                    <a:pt x="93" y="68"/>
                                    <a:pt x="98" y="79"/>
                                    <a:pt x="98" y="92"/>
                                  </a:cubicBezTo>
                                  <a:cubicBezTo>
                                    <a:pt x="98" y="105"/>
                                    <a:pt x="93" y="117"/>
                                    <a:pt x="85" y="127"/>
                                  </a:cubicBezTo>
                                  <a:cubicBezTo>
                                    <a:pt x="77" y="137"/>
                                    <a:pt x="64" y="142"/>
                                    <a:pt x="46" y="142"/>
                                  </a:cubicBezTo>
                                  <a:cubicBezTo>
                                    <a:pt x="34" y="142"/>
                                    <a:pt x="24" y="139"/>
                                    <a:pt x="15" y="132"/>
                                  </a:cubicBezTo>
                                  <a:cubicBezTo>
                                    <a:pt x="6" y="126"/>
                                    <a:pt x="1" y="116"/>
                                    <a:pt x="0" y="103"/>
                                  </a:cubicBezTo>
                                  <a:lnTo>
                                    <a:pt x="19" y="10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86" name="Freeform 1245"/>
                          <wps:cNvSpPr>
                            <a:spLocks/>
                          </wps:cNvSpPr>
                          <wps:spPr bwMode="auto">
                            <a:xfrm>
                              <a:off x="7416" y="2478"/>
                              <a:ext cx="17" cy="17"/>
                            </a:xfrm>
                            <a:custGeom>
                              <a:avLst/>
                              <a:gdLst>
                                <a:gd name="T0" fmla="*/ 0 w 21"/>
                                <a:gd name="T1" fmla="*/ 0 h 22"/>
                                <a:gd name="T2" fmla="*/ 0 w 21"/>
                                <a:gd name="T3" fmla="*/ 0 h 22"/>
                                <a:gd name="T4" fmla="*/ 21 w 21"/>
                                <a:gd name="T5" fmla="*/ 0 h 22"/>
                                <a:gd name="T6" fmla="*/ 21 w 21"/>
                                <a:gd name="T7" fmla="*/ 22 h 22"/>
                                <a:gd name="T8" fmla="*/ 0 w 21"/>
                                <a:gd name="T9" fmla="*/ 22 h 22"/>
                                <a:gd name="T10" fmla="*/ 0 w 21"/>
                                <a:gd name="T11" fmla="*/ 0 h 22"/>
                              </a:gdLst>
                              <a:ahLst/>
                              <a:cxnLst>
                                <a:cxn ang="0">
                                  <a:pos x="T0" y="T1"/>
                                </a:cxn>
                                <a:cxn ang="0">
                                  <a:pos x="T2" y="T3"/>
                                </a:cxn>
                                <a:cxn ang="0">
                                  <a:pos x="T4" y="T5"/>
                                </a:cxn>
                                <a:cxn ang="0">
                                  <a:pos x="T6" y="T7"/>
                                </a:cxn>
                                <a:cxn ang="0">
                                  <a:pos x="T8" y="T9"/>
                                </a:cxn>
                                <a:cxn ang="0">
                                  <a:pos x="T10" y="T11"/>
                                </a:cxn>
                              </a:cxnLst>
                              <a:rect l="0" t="0" r="r" b="b"/>
                              <a:pathLst>
                                <a:path w="21" h="22">
                                  <a:moveTo>
                                    <a:pt x="0" y="0"/>
                                  </a:moveTo>
                                  <a:lnTo>
                                    <a:pt x="0" y="0"/>
                                  </a:lnTo>
                                  <a:lnTo>
                                    <a:pt x="21" y="0"/>
                                  </a:lnTo>
                                  <a:lnTo>
                                    <a:pt x="21"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87" name="Freeform 1246"/>
                          <wps:cNvSpPr>
                            <a:spLocks noEditPoints="1"/>
                          </wps:cNvSpPr>
                          <wps:spPr bwMode="auto">
                            <a:xfrm>
                              <a:off x="7452" y="2382"/>
                              <a:ext cx="78" cy="116"/>
                            </a:xfrm>
                            <a:custGeom>
                              <a:avLst/>
                              <a:gdLst>
                                <a:gd name="T0" fmla="*/ 49 w 98"/>
                                <a:gd name="T1" fmla="*/ 0 h 145"/>
                                <a:gd name="T2" fmla="*/ 49 w 98"/>
                                <a:gd name="T3" fmla="*/ 0 h 145"/>
                                <a:gd name="T4" fmla="*/ 88 w 98"/>
                                <a:gd name="T5" fmla="*/ 23 h 145"/>
                                <a:gd name="T6" fmla="*/ 98 w 98"/>
                                <a:gd name="T7" fmla="*/ 71 h 145"/>
                                <a:gd name="T8" fmla="*/ 89 w 98"/>
                                <a:gd name="T9" fmla="*/ 118 h 145"/>
                                <a:gd name="T10" fmla="*/ 49 w 98"/>
                                <a:gd name="T11" fmla="*/ 145 h 145"/>
                                <a:gd name="T12" fmla="*/ 11 w 98"/>
                                <a:gd name="T13" fmla="*/ 123 h 145"/>
                                <a:gd name="T14" fmla="*/ 0 w 98"/>
                                <a:gd name="T15" fmla="*/ 74 h 145"/>
                                <a:gd name="T16" fmla="*/ 7 w 98"/>
                                <a:gd name="T17" fmla="*/ 33 h 145"/>
                                <a:gd name="T18" fmla="*/ 49 w 98"/>
                                <a:gd name="T19" fmla="*/ 0 h 145"/>
                                <a:gd name="T20" fmla="*/ 49 w 98"/>
                                <a:gd name="T21" fmla="*/ 0 h 145"/>
                                <a:gd name="T22" fmla="*/ 49 w 98"/>
                                <a:gd name="T23" fmla="*/ 129 h 145"/>
                                <a:gd name="T24" fmla="*/ 49 w 98"/>
                                <a:gd name="T25" fmla="*/ 129 h 145"/>
                                <a:gd name="T26" fmla="*/ 71 w 98"/>
                                <a:gd name="T27" fmla="*/ 117 h 145"/>
                                <a:gd name="T28" fmla="*/ 79 w 98"/>
                                <a:gd name="T29" fmla="*/ 72 h 145"/>
                                <a:gd name="T30" fmla="*/ 73 w 98"/>
                                <a:gd name="T31" fmla="*/ 32 h 145"/>
                                <a:gd name="T32" fmla="*/ 50 w 98"/>
                                <a:gd name="T33" fmla="*/ 16 h 145"/>
                                <a:gd name="T34" fmla="*/ 27 w 98"/>
                                <a:gd name="T35" fmla="*/ 31 h 145"/>
                                <a:gd name="T36" fmla="*/ 20 w 98"/>
                                <a:gd name="T37" fmla="*/ 75 h 145"/>
                                <a:gd name="T38" fmla="*/ 24 w 98"/>
                                <a:gd name="T39" fmla="*/ 109 h 145"/>
                                <a:gd name="T40" fmla="*/ 49 w 98"/>
                                <a:gd name="T41" fmla="*/ 129 h 145"/>
                                <a:gd name="T42" fmla="*/ 49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8"/>
                                    <a:pt x="88" y="23"/>
                                  </a:cubicBezTo>
                                  <a:cubicBezTo>
                                    <a:pt x="95" y="35"/>
                                    <a:pt x="98" y="51"/>
                                    <a:pt x="98" y="71"/>
                                  </a:cubicBezTo>
                                  <a:cubicBezTo>
                                    <a:pt x="98" y="90"/>
                                    <a:pt x="95" y="106"/>
                                    <a:pt x="89" y="118"/>
                                  </a:cubicBezTo>
                                  <a:cubicBezTo>
                                    <a:pt x="81" y="136"/>
                                    <a:pt x="67" y="145"/>
                                    <a:pt x="49" y="145"/>
                                  </a:cubicBezTo>
                                  <a:cubicBezTo>
                                    <a:pt x="32" y="145"/>
                                    <a:pt x="19" y="138"/>
                                    <a:pt x="11" y="123"/>
                                  </a:cubicBezTo>
                                  <a:cubicBezTo>
                                    <a:pt x="4" y="111"/>
                                    <a:pt x="0" y="95"/>
                                    <a:pt x="0" y="74"/>
                                  </a:cubicBezTo>
                                  <a:cubicBezTo>
                                    <a:pt x="0" y="58"/>
                                    <a:pt x="3" y="44"/>
                                    <a:pt x="7" y="33"/>
                                  </a:cubicBezTo>
                                  <a:cubicBezTo>
                                    <a:pt x="14" y="11"/>
                                    <a:pt x="28" y="0"/>
                                    <a:pt x="49" y="0"/>
                                  </a:cubicBezTo>
                                  <a:lnTo>
                                    <a:pt x="49" y="0"/>
                                  </a:lnTo>
                                  <a:close/>
                                  <a:moveTo>
                                    <a:pt x="49" y="129"/>
                                  </a:moveTo>
                                  <a:lnTo>
                                    <a:pt x="49" y="129"/>
                                  </a:lnTo>
                                  <a:cubicBezTo>
                                    <a:pt x="58" y="129"/>
                                    <a:pt x="65" y="125"/>
                                    <a:pt x="71" y="117"/>
                                  </a:cubicBezTo>
                                  <a:cubicBezTo>
                                    <a:pt x="76" y="109"/>
                                    <a:pt x="79" y="94"/>
                                    <a:pt x="79" y="72"/>
                                  </a:cubicBezTo>
                                  <a:cubicBezTo>
                                    <a:pt x="79" y="55"/>
                                    <a:pt x="77" y="42"/>
                                    <a:pt x="73" y="32"/>
                                  </a:cubicBezTo>
                                  <a:cubicBezTo>
                                    <a:pt x="69" y="22"/>
                                    <a:pt x="61" y="16"/>
                                    <a:pt x="50" y="16"/>
                                  </a:cubicBezTo>
                                  <a:cubicBezTo>
                                    <a:pt x="39" y="16"/>
                                    <a:pt x="32" y="21"/>
                                    <a:pt x="27" y="31"/>
                                  </a:cubicBezTo>
                                  <a:cubicBezTo>
                                    <a:pt x="22" y="41"/>
                                    <a:pt x="20" y="55"/>
                                    <a:pt x="20" y="75"/>
                                  </a:cubicBezTo>
                                  <a:cubicBezTo>
                                    <a:pt x="20" y="89"/>
                                    <a:pt x="21" y="101"/>
                                    <a:pt x="24" y="109"/>
                                  </a:cubicBezTo>
                                  <a:cubicBezTo>
                                    <a:pt x="29" y="123"/>
                                    <a:pt x="37" y="129"/>
                                    <a:pt x="49" y="129"/>
                                  </a:cubicBezTo>
                                  <a:lnTo>
                                    <a:pt x="49"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88" name="Freeform 1247"/>
                          <wps:cNvSpPr>
                            <a:spLocks/>
                          </wps:cNvSpPr>
                          <wps:spPr bwMode="auto">
                            <a:xfrm>
                              <a:off x="7542" y="2385"/>
                              <a:ext cx="78" cy="113"/>
                            </a:xfrm>
                            <a:custGeom>
                              <a:avLst/>
                              <a:gdLst>
                                <a:gd name="T0" fmla="*/ 19 w 98"/>
                                <a:gd name="T1" fmla="*/ 103 h 142"/>
                                <a:gd name="T2" fmla="*/ 19 w 98"/>
                                <a:gd name="T3" fmla="*/ 103 h 142"/>
                                <a:gd name="T4" fmla="*/ 33 w 98"/>
                                <a:gd name="T5" fmla="*/ 124 h 142"/>
                                <a:gd name="T6" fmla="*/ 48 w 98"/>
                                <a:gd name="T7" fmla="*/ 127 h 142"/>
                                <a:gd name="T8" fmla="*/ 71 w 98"/>
                                <a:gd name="T9" fmla="*/ 117 h 142"/>
                                <a:gd name="T10" fmla="*/ 79 w 98"/>
                                <a:gd name="T11" fmla="*/ 94 h 142"/>
                                <a:gd name="T12" fmla="*/ 70 w 98"/>
                                <a:gd name="T13" fmla="*/ 71 h 142"/>
                                <a:gd name="T14" fmla="*/ 48 w 98"/>
                                <a:gd name="T15" fmla="*/ 63 h 142"/>
                                <a:gd name="T16" fmla="*/ 32 w 98"/>
                                <a:gd name="T17" fmla="*/ 67 h 142"/>
                                <a:gd name="T18" fmla="*/ 21 w 98"/>
                                <a:gd name="T19" fmla="*/ 77 h 142"/>
                                <a:gd name="T20" fmla="*/ 6 w 98"/>
                                <a:gd name="T21" fmla="*/ 76 h 142"/>
                                <a:gd name="T22" fmla="*/ 16 w 98"/>
                                <a:gd name="T23" fmla="*/ 0 h 142"/>
                                <a:gd name="T24" fmla="*/ 90 w 98"/>
                                <a:gd name="T25" fmla="*/ 0 h 142"/>
                                <a:gd name="T26" fmla="*/ 90 w 98"/>
                                <a:gd name="T27" fmla="*/ 17 h 142"/>
                                <a:gd name="T28" fmla="*/ 30 w 98"/>
                                <a:gd name="T29" fmla="*/ 17 h 142"/>
                                <a:gd name="T30" fmla="*/ 24 w 98"/>
                                <a:gd name="T31" fmla="*/ 56 h 142"/>
                                <a:gd name="T32" fmla="*/ 33 w 98"/>
                                <a:gd name="T33" fmla="*/ 51 h 142"/>
                                <a:gd name="T34" fmla="*/ 51 w 98"/>
                                <a:gd name="T35" fmla="*/ 47 h 142"/>
                                <a:gd name="T36" fmla="*/ 84 w 98"/>
                                <a:gd name="T37" fmla="*/ 60 h 142"/>
                                <a:gd name="T38" fmla="*/ 98 w 98"/>
                                <a:gd name="T39" fmla="*/ 92 h 142"/>
                                <a:gd name="T40" fmla="*/ 85 w 98"/>
                                <a:gd name="T41" fmla="*/ 127 h 142"/>
                                <a:gd name="T42" fmla="*/ 46 w 98"/>
                                <a:gd name="T43" fmla="*/ 142 h 142"/>
                                <a:gd name="T44" fmla="*/ 15 w 98"/>
                                <a:gd name="T45" fmla="*/ 132 h 142"/>
                                <a:gd name="T46" fmla="*/ 0 w 98"/>
                                <a:gd name="T47" fmla="*/ 103 h 142"/>
                                <a:gd name="T48" fmla="*/ 19 w 98"/>
                                <a:gd name="T49" fmla="*/ 103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8" h="142">
                                  <a:moveTo>
                                    <a:pt x="19" y="103"/>
                                  </a:moveTo>
                                  <a:lnTo>
                                    <a:pt x="19" y="103"/>
                                  </a:lnTo>
                                  <a:cubicBezTo>
                                    <a:pt x="20" y="113"/>
                                    <a:pt x="25" y="120"/>
                                    <a:pt x="33" y="124"/>
                                  </a:cubicBezTo>
                                  <a:cubicBezTo>
                                    <a:pt x="37" y="126"/>
                                    <a:pt x="42" y="127"/>
                                    <a:pt x="48" y="127"/>
                                  </a:cubicBezTo>
                                  <a:cubicBezTo>
                                    <a:pt x="58" y="127"/>
                                    <a:pt x="66" y="123"/>
                                    <a:pt x="71" y="117"/>
                                  </a:cubicBezTo>
                                  <a:cubicBezTo>
                                    <a:pt x="76" y="110"/>
                                    <a:pt x="79" y="102"/>
                                    <a:pt x="79" y="94"/>
                                  </a:cubicBezTo>
                                  <a:cubicBezTo>
                                    <a:pt x="79" y="84"/>
                                    <a:pt x="76" y="77"/>
                                    <a:pt x="70" y="71"/>
                                  </a:cubicBezTo>
                                  <a:cubicBezTo>
                                    <a:pt x="64" y="66"/>
                                    <a:pt x="56" y="63"/>
                                    <a:pt x="48" y="63"/>
                                  </a:cubicBezTo>
                                  <a:cubicBezTo>
                                    <a:pt x="42" y="63"/>
                                    <a:pt x="37" y="64"/>
                                    <a:pt x="32" y="67"/>
                                  </a:cubicBezTo>
                                  <a:cubicBezTo>
                                    <a:pt x="28" y="69"/>
                                    <a:pt x="24" y="73"/>
                                    <a:pt x="21" y="77"/>
                                  </a:cubicBezTo>
                                  <a:lnTo>
                                    <a:pt x="6" y="76"/>
                                  </a:lnTo>
                                  <a:lnTo>
                                    <a:pt x="16" y="0"/>
                                  </a:lnTo>
                                  <a:lnTo>
                                    <a:pt x="90" y="0"/>
                                  </a:lnTo>
                                  <a:lnTo>
                                    <a:pt x="90" y="17"/>
                                  </a:lnTo>
                                  <a:lnTo>
                                    <a:pt x="30" y="17"/>
                                  </a:lnTo>
                                  <a:lnTo>
                                    <a:pt x="24" y="56"/>
                                  </a:lnTo>
                                  <a:cubicBezTo>
                                    <a:pt x="27" y="54"/>
                                    <a:pt x="30" y="52"/>
                                    <a:pt x="33" y="51"/>
                                  </a:cubicBezTo>
                                  <a:cubicBezTo>
                                    <a:pt x="38" y="48"/>
                                    <a:pt x="44" y="47"/>
                                    <a:pt x="51" y="47"/>
                                  </a:cubicBezTo>
                                  <a:cubicBezTo>
                                    <a:pt x="64" y="47"/>
                                    <a:pt x="75" y="52"/>
                                    <a:pt x="84" y="60"/>
                                  </a:cubicBezTo>
                                  <a:cubicBezTo>
                                    <a:pt x="93" y="68"/>
                                    <a:pt x="98" y="79"/>
                                    <a:pt x="98" y="92"/>
                                  </a:cubicBezTo>
                                  <a:cubicBezTo>
                                    <a:pt x="98" y="105"/>
                                    <a:pt x="94" y="117"/>
                                    <a:pt x="85" y="127"/>
                                  </a:cubicBezTo>
                                  <a:cubicBezTo>
                                    <a:pt x="77" y="137"/>
                                    <a:pt x="64" y="142"/>
                                    <a:pt x="46" y="142"/>
                                  </a:cubicBezTo>
                                  <a:cubicBezTo>
                                    <a:pt x="34" y="142"/>
                                    <a:pt x="24" y="139"/>
                                    <a:pt x="15" y="132"/>
                                  </a:cubicBezTo>
                                  <a:cubicBezTo>
                                    <a:pt x="6" y="126"/>
                                    <a:pt x="2" y="116"/>
                                    <a:pt x="0" y="103"/>
                                  </a:cubicBezTo>
                                  <a:lnTo>
                                    <a:pt x="19" y="10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89" name="Freeform 1248"/>
                          <wps:cNvSpPr>
                            <a:spLocks/>
                          </wps:cNvSpPr>
                          <wps:spPr bwMode="auto">
                            <a:xfrm>
                              <a:off x="7228" y="3951"/>
                              <a:ext cx="78" cy="112"/>
                            </a:xfrm>
                            <a:custGeom>
                              <a:avLst/>
                              <a:gdLst>
                                <a:gd name="T0" fmla="*/ 0 w 98"/>
                                <a:gd name="T1" fmla="*/ 141 h 141"/>
                                <a:gd name="T2" fmla="*/ 0 w 98"/>
                                <a:gd name="T3" fmla="*/ 141 h 141"/>
                                <a:gd name="T4" fmla="*/ 8 w 98"/>
                                <a:gd name="T5" fmla="*/ 110 h 141"/>
                                <a:gd name="T6" fmla="*/ 33 w 98"/>
                                <a:gd name="T7" fmla="*/ 85 h 141"/>
                                <a:gd name="T8" fmla="*/ 52 w 98"/>
                                <a:gd name="T9" fmla="*/ 74 h 141"/>
                                <a:gd name="T10" fmla="*/ 70 w 98"/>
                                <a:gd name="T11" fmla="*/ 61 h 141"/>
                                <a:gd name="T12" fmla="*/ 78 w 98"/>
                                <a:gd name="T13" fmla="*/ 43 h 141"/>
                                <a:gd name="T14" fmla="*/ 71 w 98"/>
                                <a:gd name="T15" fmla="*/ 23 h 141"/>
                                <a:gd name="T16" fmla="*/ 51 w 98"/>
                                <a:gd name="T17" fmla="*/ 16 h 141"/>
                                <a:gd name="T18" fmla="*/ 26 w 98"/>
                                <a:gd name="T19" fmla="*/ 30 h 141"/>
                                <a:gd name="T20" fmla="*/ 22 w 98"/>
                                <a:gd name="T21" fmla="*/ 50 h 141"/>
                                <a:gd name="T22" fmla="*/ 4 w 98"/>
                                <a:gd name="T23" fmla="*/ 50 h 141"/>
                                <a:gd name="T24" fmla="*/ 11 w 98"/>
                                <a:gd name="T25" fmla="*/ 20 h 141"/>
                                <a:gd name="T26" fmla="*/ 51 w 98"/>
                                <a:gd name="T27" fmla="*/ 0 h 141"/>
                                <a:gd name="T28" fmla="*/ 87 w 98"/>
                                <a:gd name="T29" fmla="*/ 13 h 141"/>
                                <a:gd name="T30" fmla="*/ 98 w 98"/>
                                <a:gd name="T31" fmla="*/ 42 h 141"/>
                                <a:gd name="T32" fmla="*/ 86 w 98"/>
                                <a:gd name="T33" fmla="*/ 71 h 141"/>
                                <a:gd name="T34" fmla="*/ 61 w 98"/>
                                <a:gd name="T35" fmla="*/ 88 h 141"/>
                                <a:gd name="T36" fmla="*/ 48 w 98"/>
                                <a:gd name="T37" fmla="*/ 95 h 141"/>
                                <a:gd name="T38" fmla="*/ 33 w 98"/>
                                <a:gd name="T39" fmla="*/ 106 h 141"/>
                                <a:gd name="T40" fmla="*/ 20 w 98"/>
                                <a:gd name="T41" fmla="*/ 125 h 141"/>
                                <a:gd name="T42" fmla="*/ 97 w 98"/>
                                <a:gd name="T43" fmla="*/ 125 h 141"/>
                                <a:gd name="T44" fmla="*/ 97 w 98"/>
                                <a:gd name="T45" fmla="*/ 141 h 141"/>
                                <a:gd name="T46" fmla="*/ 0 w 98"/>
                                <a:gd name="T47"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8" h="141">
                                  <a:moveTo>
                                    <a:pt x="0" y="141"/>
                                  </a:moveTo>
                                  <a:lnTo>
                                    <a:pt x="0" y="141"/>
                                  </a:lnTo>
                                  <a:cubicBezTo>
                                    <a:pt x="1" y="129"/>
                                    <a:pt x="4" y="119"/>
                                    <a:pt x="8" y="110"/>
                                  </a:cubicBezTo>
                                  <a:cubicBezTo>
                                    <a:pt x="12" y="101"/>
                                    <a:pt x="21" y="92"/>
                                    <a:pt x="33" y="85"/>
                                  </a:cubicBezTo>
                                  <a:lnTo>
                                    <a:pt x="52" y="74"/>
                                  </a:lnTo>
                                  <a:cubicBezTo>
                                    <a:pt x="61" y="69"/>
                                    <a:pt x="67" y="65"/>
                                    <a:pt x="70" y="61"/>
                                  </a:cubicBezTo>
                                  <a:cubicBezTo>
                                    <a:pt x="76" y="56"/>
                                    <a:pt x="78" y="50"/>
                                    <a:pt x="78" y="43"/>
                                  </a:cubicBezTo>
                                  <a:cubicBezTo>
                                    <a:pt x="78" y="34"/>
                                    <a:pt x="76" y="28"/>
                                    <a:pt x="71" y="23"/>
                                  </a:cubicBezTo>
                                  <a:cubicBezTo>
                                    <a:pt x="66" y="18"/>
                                    <a:pt x="59" y="16"/>
                                    <a:pt x="51" y="16"/>
                                  </a:cubicBezTo>
                                  <a:cubicBezTo>
                                    <a:pt x="39" y="16"/>
                                    <a:pt x="31" y="20"/>
                                    <a:pt x="26" y="30"/>
                                  </a:cubicBezTo>
                                  <a:cubicBezTo>
                                    <a:pt x="23" y="35"/>
                                    <a:pt x="22" y="41"/>
                                    <a:pt x="22" y="50"/>
                                  </a:cubicBezTo>
                                  <a:lnTo>
                                    <a:pt x="4" y="50"/>
                                  </a:lnTo>
                                  <a:cubicBezTo>
                                    <a:pt x="4" y="38"/>
                                    <a:pt x="6" y="28"/>
                                    <a:pt x="11" y="20"/>
                                  </a:cubicBezTo>
                                  <a:cubicBezTo>
                                    <a:pt x="18" y="6"/>
                                    <a:pt x="32" y="0"/>
                                    <a:pt x="51" y="0"/>
                                  </a:cubicBezTo>
                                  <a:cubicBezTo>
                                    <a:pt x="68" y="0"/>
                                    <a:pt x="79" y="4"/>
                                    <a:pt x="87" y="13"/>
                                  </a:cubicBezTo>
                                  <a:cubicBezTo>
                                    <a:pt x="94" y="21"/>
                                    <a:pt x="98" y="31"/>
                                    <a:pt x="98" y="42"/>
                                  </a:cubicBezTo>
                                  <a:cubicBezTo>
                                    <a:pt x="98" y="53"/>
                                    <a:pt x="94" y="63"/>
                                    <a:pt x="86" y="71"/>
                                  </a:cubicBezTo>
                                  <a:cubicBezTo>
                                    <a:pt x="81" y="76"/>
                                    <a:pt x="73" y="81"/>
                                    <a:pt x="61" y="88"/>
                                  </a:cubicBezTo>
                                  <a:lnTo>
                                    <a:pt x="48" y="95"/>
                                  </a:lnTo>
                                  <a:cubicBezTo>
                                    <a:pt x="41" y="99"/>
                                    <a:pt x="36" y="102"/>
                                    <a:pt x="33" y="106"/>
                                  </a:cubicBezTo>
                                  <a:cubicBezTo>
                                    <a:pt x="26" y="111"/>
                                    <a:pt x="22" y="118"/>
                                    <a:pt x="20" y="125"/>
                                  </a:cubicBezTo>
                                  <a:lnTo>
                                    <a:pt x="97" y="125"/>
                                  </a:lnTo>
                                  <a:lnTo>
                                    <a:pt x="97" y="141"/>
                                  </a:lnTo>
                                  <a:lnTo>
                                    <a:pt x="0" y="1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90" name="Freeform 1249"/>
                          <wps:cNvSpPr>
                            <a:spLocks/>
                          </wps:cNvSpPr>
                          <wps:spPr bwMode="auto">
                            <a:xfrm>
                              <a:off x="7328" y="3952"/>
                              <a:ext cx="41" cy="111"/>
                            </a:xfrm>
                            <a:custGeom>
                              <a:avLst/>
                              <a:gdLst>
                                <a:gd name="T0" fmla="*/ 0 w 52"/>
                                <a:gd name="T1" fmla="*/ 40 h 140"/>
                                <a:gd name="T2" fmla="*/ 0 w 52"/>
                                <a:gd name="T3" fmla="*/ 40 h 140"/>
                                <a:gd name="T4" fmla="*/ 0 w 52"/>
                                <a:gd name="T5" fmla="*/ 27 h 140"/>
                                <a:gd name="T6" fmla="*/ 27 w 52"/>
                                <a:gd name="T7" fmla="*/ 20 h 140"/>
                                <a:gd name="T8" fmla="*/ 38 w 52"/>
                                <a:gd name="T9" fmla="*/ 0 h 140"/>
                                <a:gd name="T10" fmla="*/ 52 w 52"/>
                                <a:gd name="T11" fmla="*/ 0 h 140"/>
                                <a:gd name="T12" fmla="*/ 52 w 52"/>
                                <a:gd name="T13" fmla="*/ 140 h 140"/>
                                <a:gd name="T14" fmla="*/ 33 w 52"/>
                                <a:gd name="T15" fmla="*/ 140 h 140"/>
                                <a:gd name="T16" fmla="*/ 33 w 52"/>
                                <a:gd name="T17" fmla="*/ 40 h 140"/>
                                <a:gd name="T18" fmla="*/ 0 w 52"/>
                                <a:gd name="T19" fmla="*/ 40 h 1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0">
                                  <a:moveTo>
                                    <a:pt x="0" y="40"/>
                                  </a:moveTo>
                                  <a:lnTo>
                                    <a:pt x="0" y="40"/>
                                  </a:lnTo>
                                  <a:lnTo>
                                    <a:pt x="0" y="27"/>
                                  </a:lnTo>
                                  <a:cubicBezTo>
                                    <a:pt x="13" y="25"/>
                                    <a:pt x="22" y="23"/>
                                    <a:pt x="27" y="20"/>
                                  </a:cubicBezTo>
                                  <a:cubicBezTo>
                                    <a:pt x="32" y="18"/>
                                    <a:pt x="36" y="11"/>
                                    <a:pt x="38" y="0"/>
                                  </a:cubicBezTo>
                                  <a:lnTo>
                                    <a:pt x="52" y="0"/>
                                  </a:lnTo>
                                  <a:lnTo>
                                    <a:pt x="52" y="140"/>
                                  </a:lnTo>
                                  <a:lnTo>
                                    <a:pt x="33" y="140"/>
                                  </a:lnTo>
                                  <a:lnTo>
                                    <a:pt x="33" y="40"/>
                                  </a:lnTo>
                                  <a:lnTo>
                                    <a:pt x="0" y="4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91" name="Freeform 1250"/>
                          <wps:cNvSpPr>
                            <a:spLocks/>
                          </wps:cNvSpPr>
                          <wps:spPr bwMode="auto">
                            <a:xfrm>
                              <a:off x="7416" y="4046"/>
                              <a:ext cx="17" cy="17"/>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92" name="Freeform 1251"/>
                          <wps:cNvSpPr>
                            <a:spLocks noEditPoints="1"/>
                          </wps:cNvSpPr>
                          <wps:spPr bwMode="auto">
                            <a:xfrm>
                              <a:off x="7451" y="3951"/>
                              <a:ext cx="80" cy="112"/>
                            </a:xfrm>
                            <a:custGeom>
                              <a:avLst/>
                              <a:gdLst>
                                <a:gd name="T0" fmla="*/ 62 w 101"/>
                                <a:gd name="T1" fmla="*/ 91 h 141"/>
                                <a:gd name="T2" fmla="*/ 62 w 101"/>
                                <a:gd name="T3" fmla="*/ 91 h 141"/>
                                <a:gd name="T4" fmla="*/ 62 w 101"/>
                                <a:gd name="T5" fmla="*/ 27 h 141"/>
                                <a:gd name="T6" fmla="*/ 17 w 101"/>
                                <a:gd name="T7" fmla="*/ 91 h 141"/>
                                <a:gd name="T8" fmla="*/ 62 w 101"/>
                                <a:gd name="T9" fmla="*/ 91 h 141"/>
                                <a:gd name="T10" fmla="*/ 62 w 101"/>
                                <a:gd name="T11" fmla="*/ 141 h 141"/>
                                <a:gd name="T12" fmla="*/ 62 w 101"/>
                                <a:gd name="T13" fmla="*/ 141 h 141"/>
                                <a:gd name="T14" fmla="*/ 62 w 101"/>
                                <a:gd name="T15" fmla="*/ 107 h 141"/>
                                <a:gd name="T16" fmla="*/ 0 w 101"/>
                                <a:gd name="T17" fmla="*/ 107 h 141"/>
                                <a:gd name="T18" fmla="*/ 0 w 101"/>
                                <a:gd name="T19" fmla="*/ 89 h 141"/>
                                <a:gd name="T20" fmla="*/ 65 w 101"/>
                                <a:gd name="T21" fmla="*/ 0 h 141"/>
                                <a:gd name="T22" fmla="*/ 80 w 101"/>
                                <a:gd name="T23" fmla="*/ 0 h 141"/>
                                <a:gd name="T24" fmla="*/ 80 w 101"/>
                                <a:gd name="T25" fmla="*/ 91 h 141"/>
                                <a:gd name="T26" fmla="*/ 101 w 101"/>
                                <a:gd name="T27" fmla="*/ 91 h 141"/>
                                <a:gd name="T28" fmla="*/ 101 w 101"/>
                                <a:gd name="T29" fmla="*/ 107 h 141"/>
                                <a:gd name="T30" fmla="*/ 80 w 101"/>
                                <a:gd name="T31" fmla="*/ 107 h 141"/>
                                <a:gd name="T32" fmla="*/ 80 w 101"/>
                                <a:gd name="T33" fmla="*/ 141 h 141"/>
                                <a:gd name="T34" fmla="*/ 62 w 101"/>
                                <a:gd name="T35"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01" h="141">
                                  <a:moveTo>
                                    <a:pt x="62" y="91"/>
                                  </a:moveTo>
                                  <a:lnTo>
                                    <a:pt x="62" y="91"/>
                                  </a:lnTo>
                                  <a:lnTo>
                                    <a:pt x="62" y="27"/>
                                  </a:lnTo>
                                  <a:lnTo>
                                    <a:pt x="17" y="91"/>
                                  </a:lnTo>
                                  <a:lnTo>
                                    <a:pt x="62" y="91"/>
                                  </a:lnTo>
                                  <a:close/>
                                  <a:moveTo>
                                    <a:pt x="62" y="141"/>
                                  </a:moveTo>
                                  <a:lnTo>
                                    <a:pt x="62" y="141"/>
                                  </a:lnTo>
                                  <a:lnTo>
                                    <a:pt x="62" y="107"/>
                                  </a:lnTo>
                                  <a:lnTo>
                                    <a:pt x="0" y="107"/>
                                  </a:lnTo>
                                  <a:lnTo>
                                    <a:pt x="0" y="89"/>
                                  </a:lnTo>
                                  <a:lnTo>
                                    <a:pt x="65" y="0"/>
                                  </a:lnTo>
                                  <a:lnTo>
                                    <a:pt x="80" y="0"/>
                                  </a:lnTo>
                                  <a:lnTo>
                                    <a:pt x="80" y="91"/>
                                  </a:lnTo>
                                  <a:lnTo>
                                    <a:pt x="101" y="91"/>
                                  </a:lnTo>
                                  <a:lnTo>
                                    <a:pt x="101" y="107"/>
                                  </a:lnTo>
                                  <a:lnTo>
                                    <a:pt x="80" y="107"/>
                                  </a:lnTo>
                                  <a:lnTo>
                                    <a:pt x="80" y="141"/>
                                  </a:lnTo>
                                  <a:lnTo>
                                    <a:pt x="62" y="1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93" name="Freeform 1252"/>
                          <wps:cNvSpPr>
                            <a:spLocks noEditPoints="1"/>
                          </wps:cNvSpPr>
                          <wps:spPr bwMode="auto">
                            <a:xfrm>
                              <a:off x="7542" y="3951"/>
                              <a:ext cx="78" cy="115"/>
                            </a:xfrm>
                            <a:custGeom>
                              <a:avLst/>
                              <a:gdLst>
                                <a:gd name="T0" fmla="*/ 49 w 98"/>
                                <a:gd name="T1" fmla="*/ 59 h 145"/>
                                <a:gd name="T2" fmla="*/ 49 w 98"/>
                                <a:gd name="T3" fmla="*/ 59 h 145"/>
                                <a:gd name="T4" fmla="*/ 67 w 98"/>
                                <a:gd name="T5" fmla="*/ 53 h 145"/>
                                <a:gd name="T6" fmla="*/ 74 w 98"/>
                                <a:gd name="T7" fmla="*/ 37 h 145"/>
                                <a:gd name="T8" fmla="*/ 68 w 98"/>
                                <a:gd name="T9" fmla="*/ 23 h 145"/>
                                <a:gd name="T10" fmla="*/ 48 w 98"/>
                                <a:gd name="T11" fmla="*/ 16 h 145"/>
                                <a:gd name="T12" fmla="*/ 30 w 98"/>
                                <a:gd name="T13" fmla="*/ 23 h 145"/>
                                <a:gd name="T14" fmla="*/ 24 w 98"/>
                                <a:gd name="T15" fmla="*/ 38 h 145"/>
                                <a:gd name="T16" fmla="*/ 31 w 98"/>
                                <a:gd name="T17" fmla="*/ 54 h 145"/>
                                <a:gd name="T18" fmla="*/ 49 w 98"/>
                                <a:gd name="T19" fmla="*/ 59 h 145"/>
                                <a:gd name="T20" fmla="*/ 49 w 98"/>
                                <a:gd name="T21" fmla="*/ 59 h 145"/>
                                <a:gd name="T22" fmla="*/ 50 w 98"/>
                                <a:gd name="T23" fmla="*/ 129 h 145"/>
                                <a:gd name="T24" fmla="*/ 50 w 98"/>
                                <a:gd name="T25" fmla="*/ 129 h 145"/>
                                <a:gd name="T26" fmla="*/ 70 w 98"/>
                                <a:gd name="T27" fmla="*/ 123 h 145"/>
                                <a:gd name="T28" fmla="*/ 79 w 98"/>
                                <a:gd name="T29" fmla="*/ 103 h 145"/>
                                <a:gd name="T30" fmla="*/ 70 w 98"/>
                                <a:gd name="T31" fmla="*/ 82 h 145"/>
                                <a:gd name="T32" fmla="*/ 49 w 98"/>
                                <a:gd name="T33" fmla="*/ 75 h 145"/>
                                <a:gd name="T34" fmla="*/ 28 w 98"/>
                                <a:gd name="T35" fmla="*/ 82 h 145"/>
                                <a:gd name="T36" fmla="*/ 20 w 98"/>
                                <a:gd name="T37" fmla="*/ 102 h 145"/>
                                <a:gd name="T38" fmla="*/ 27 w 98"/>
                                <a:gd name="T39" fmla="*/ 121 h 145"/>
                                <a:gd name="T40" fmla="*/ 50 w 98"/>
                                <a:gd name="T41" fmla="*/ 129 h 145"/>
                                <a:gd name="T42" fmla="*/ 50 w 98"/>
                                <a:gd name="T43" fmla="*/ 129 h 145"/>
                                <a:gd name="T44" fmla="*/ 25 w 98"/>
                                <a:gd name="T45" fmla="*/ 66 h 145"/>
                                <a:gd name="T46" fmla="*/ 25 w 98"/>
                                <a:gd name="T47" fmla="*/ 66 h 145"/>
                                <a:gd name="T48" fmla="*/ 13 w 98"/>
                                <a:gd name="T49" fmla="*/ 59 h 145"/>
                                <a:gd name="T50" fmla="*/ 5 w 98"/>
                                <a:gd name="T51" fmla="*/ 38 h 145"/>
                                <a:gd name="T52" fmla="*/ 17 w 98"/>
                                <a:gd name="T53" fmla="*/ 11 h 145"/>
                                <a:gd name="T54" fmla="*/ 49 w 98"/>
                                <a:gd name="T55" fmla="*/ 0 h 145"/>
                                <a:gd name="T56" fmla="*/ 81 w 98"/>
                                <a:gd name="T57" fmla="*/ 10 h 145"/>
                                <a:gd name="T58" fmla="*/ 93 w 98"/>
                                <a:gd name="T59" fmla="*/ 35 h 145"/>
                                <a:gd name="T60" fmla="*/ 86 w 98"/>
                                <a:gd name="T61" fmla="*/ 57 h 145"/>
                                <a:gd name="T62" fmla="*/ 74 w 98"/>
                                <a:gd name="T63" fmla="*/ 66 h 145"/>
                                <a:gd name="T64" fmla="*/ 88 w 98"/>
                                <a:gd name="T65" fmla="*/ 75 h 145"/>
                                <a:gd name="T66" fmla="*/ 98 w 98"/>
                                <a:gd name="T67" fmla="*/ 101 h 145"/>
                                <a:gd name="T68" fmla="*/ 85 w 98"/>
                                <a:gd name="T69" fmla="*/ 132 h 145"/>
                                <a:gd name="T70" fmla="*/ 50 w 98"/>
                                <a:gd name="T71" fmla="*/ 145 h 145"/>
                                <a:gd name="T72" fmla="*/ 15 w 98"/>
                                <a:gd name="T73" fmla="*/ 134 h 145"/>
                                <a:gd name="T74" fmla="*/ 0 w 98"/>
                                <a:gd name="T75" fmla="*/ 102 h 145"/>
                                <a:gd name="T76" fmla="*/ 7 w 98"/>
                                <a:gd name="T77" fmla="*/ 80 h 145"/>
                                <a:gd name="T78" fmla="*/ 25 w 98"/>
                                <a:gd name="T79" fmla="*/ 66 h 145"/>
                                <a:gd name="T80" fmla="*/ 25 w 98"/>
                                <a:gd name="T81" fmla="*/ 66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98" h="145">
                                  <a:moveTo>
                                    <a:pt x="49" y="59"/>
                                  </a:moveTo>
                                  <a:lnTo>
                                    <a:pt x="49" y="59"/>
                                  </a:lnTo>
                                  <a:cubicBezTo>
                                    <a:pt x="57" y="59"/>
                                    <a:pt x="63" y="57"/>
                                    <a:pt x="67" y="53"/>
                                  </a:cubicBezTo>
                                  <a:cubicBezTo>
                                    <a:pt x="72" y="48"/>
                                    <a:pt x="74" y="43"/>
                                    <a:pt x="74" y="37"/>
                                  </a:cubicBezTo>
                                  <a:cubicBezTo>
                                    <a:pt x="74" y="32"/>
                                    <a:pt x="72" y="27"/>
                                    <a:pt x="68" y="23"/>
                                  </a:cubicBezTo>
                                  <a:cubicBezTo>
                                    <a:pt x="63" y="18"/>
                                    <a:pt x="57" y="16"/>
                                    <a:pt x="48" y="16"/>
                                  </a:cubicBezTo>
                                  <a:cubicBezTo>
                                    <a:pt x="40" y="16"/>
                                    <a:pt x="34" y="18"/>
                                    <a:pt x="30" y="23"/>
                                  </a:cubicBezTo>
                                  <a:cubicBezTo>
                                    <a:pt x="26" y="27"/>
                                    <a:pt x="24" y="32"/>
                                    <a:pt x="24" y="38"/>
                                  </a:cubicBezTo>
                                  <a:cubicBezTo>
                                    <a:pt x="24" y="45"/>
                                    <a:pt x="26" y="50"/>
                                    <a:pt x="31" y="54"/>
                                  </a:cubicBezTo>
                                  <a:cubicBezTo>
                                    <a:pt x="36" y="57"/>
                                    <a:pt x="42" y="59"/>
                                    <a:pt x="49" y="59"/>
                                  </a:cubicBezTo>
                                  <a:lnTo>
                                    <a:pt x="49" y="59"/>
                                  </a:lnTo>
                                  <a:close/>
                                  <a:moveTo>
                                    <a:pt x="50" y="129"/>
                                  </a:moveTo>
                                  <a:lnTo>
                                    <a:pt x="50" y="129"/>
                                  </a:lnTo>
                                  <a:cubicBezTo>
                                    <a:pt x="58" y="129"/>
                                    <a:pt x="65" y="127"/>
                                    <a:pt x="70" y="123"/>
                                  </a:cubicBezTo>
                                  <a:cubicBezTo>
                                    <a:pt x="76" y="118"/>
                                    <a:pt x="79" y="111"/>
                                    <a:pt x="79" y="103"/>
                                  </a:cubicBezTo>
                                  <a:cubicBezTo>
                                    <a:pt x="79" y="94"/>
                                    <a:pt x="76" y="87"/>
                                    <a:pt x="70" y="82"/>
                                  </a:cubicBezTo>
                                  <a:cubicBezTo>
                                    <a:pt x="65" y="77"/>
                                    <a:pt x="57" y="75"/>
                                    <a:pt x="49" y="75"/>
                                  </a:cubicBezTo>
                                  <a:cubicBezTo>
                                    <a:pt x="40" y="75"/>
                                    <a:pt x="33" y="77"/>
                                    <a:pt x="28" y="82"/>
                                  </a:cubicBezTo>
                                  <a:cubicBezTo>
                                    <a:pt x="23" y="87"/>
                                    <a:pt x="20" y="94"/>
                                    <a:pt x="20" y="102"/>
                                  </a:cubicBezTo>
                                  <a:cubicBezTo>
                                    <a:pt x="20" y="109"/>
                                    <a:pt x="22" y="116"/>
                                    <a:pt x="27" y="121"/>
                                  </a:cubicBezTo>
                                  <a:cubicBezTo>
                                    <a:pt x="32" y="127"/>
                                    <a:pt x="40" y="129"/>
                                    <a:pt x="50" y="129"/>
                                  </a:cubicBezTo>
                                  <a:lnTo>
                                    <a:pt x="50" y="129"/>
                                  </a:lnTo>
                                  <a:close/>
                                  <a:moveTo>
                                    <a:pt x="25" y="66"/>
                                  </a:moveTo>
                                  <a:lnTo>
                                    <a:pt x="25" y="66"/>
                                  </a:lnTo>
                                  <a:cubicBezTo>
                                    <a:pt x="20" y="64"/>
                                    <a:pt x="16" y="62"/>
                                    <a:pt x="13" y="59"/>
                                  </a:cubicBezTo>
                                  <a:cubicBezTo>
                                    <a:pt x="8" y="53"/>
                                    <a:pt x="5" y="47"/>
                                    <a:pt x="5" y="38"/>
                                  </a:cubicBezTo>
                                  <a:cubicBezTo>
                                    <a:pt x="5" y="28"/>
                                    <a:pt x="9" y="19"/>
                                    <a:pt x="17" y="11"/>
                                  </a:cubicBezTo>
                                  <a:cubicBezTo>
                                    <a:pt x="24" y="3"/>
                                    <a:pt x="35" y="0"/>
                                    <a:pt x="49" y="0"/>
                                  </a:cubicBezTo>
                                  <a:cubicBezTo>
                                    <a:pt x="63" y="0"/>
                                    <a:pt x="73" y="3"/>
                                    <a:pt x="81" y="10"/>
                                  </a:cubicBezTo>
                                  <a:cubicBezTo>
                                    <a:pt x="89" y="18"/>
                                    <a:pt x="93" y="26"/>
                                    <a:pt x="93" y="35"/>
                                  </a:cubicBezTo>
                                  <a:cubicBezTo>
                                    <a:pt x="93" y="44"/>
                                    <a:pt x="90" y="51"/>
                                    <a:pt x="86" y="57"/>
                                  </a:cubicBezTo>
                                  <a:cubicBezTo>
                                    <a:pt x="83" y="60"/>
                                    <a:pt x="80" y="63"/>
                                    <a:pt x="74" y="66"/>
                                  </a:cubicBezTo>
                                  <a:cubicBezTo>
                                    <a:pt x="80" y="69"/>
                                    <a:pt x="85" y="72"/>
                                    <a:pt x="88" y="75"/>
                                  </a:cubicBezTo>
                                  <a:cubicBezTo>
                                    <a:pt x="94" y="82"/>
                                    <a:pt x="98" y="90"/>
                                    <a:pt x="98" y="101"/>
                                  </a:cubicBezTo>
                                  <a:cubicBezTo>
                                    <a:pt x="98" y="113"/>
                                    <a:pt x="93" y="124"/>
                                    <a:pt x="85" y="132"/>
                                  </a:cubicBezTo>
                                  <a:cubicBezTo>
                                    <a:pt x="77" y="141"/>
                                    <a:pt x="65" y="145"/>
                                    <a:pt x="50" y="145"/>
                                  </a:cubicBezTo>
                                  <a:cubicBezTo>
                                    <a:pt x="36" y="145"/>
                                    <a:pt x="24" y="142"/>
                                    <a:pt x="15" y="134"/>
                                  </a:cubicBezTo>
                                  <a:cubicBezTo>
                                    <a:pt x="5" y="127"/>
                                    <a:pt x="0" y="116"/>
                                    <a:pt x="0" y="102"/>
                                  </a:cubicBezTo>
                                  <a:cubicBezTo>
                                    <a:pt x="0" y="93"/>
                                    <a:pt x="3" y="86"/>
                                    <a:pt x="7" y="80"/>
                                  </a:cubicBezTo>
                                  <a:cubicBezTo>
                                    <a:pt x="11" y="74"/>
                                    <a:pt x="17" y="69"/>
                                    <a:pt x="25" y="66"/>
                                  </a:cubicBezTo>
                                  <a:lnTo>
                                    <a:pt x="25" y="66"/>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94" name="Freeform 1253"/>
                          <wps:cNvSpPr>
                            <a:spLocks/>
                          </wps:cNvSpPr>
                          <wps:spPr bwMode="auto">
                            <a:xfrm>
                              <a:off x="7238" y="2070"/>
                              <a:ext cx="42" cy="111"/>
                            </a:xfrm>
                            <a:custGeom>
                              <a:avLst/>
                              <a:gdLst>
                                <a:gd name="T0" fmla="*/ 0 w 53"/>
                                <a:gd name="T1" fmla="*/ 40 h 140"/>
                                <a:gd name="T2" fmla="*/ 0 w 53"/>
                                <a:gd name="T3" fmla="*/ 40 h 140"/>
                                <a:gd name="T4" fmla="*/ 0 w 53"/>
                                <a:gd name="T5" fmla="*/ 27 h 140"/>
                                <a:gd name="T6" fmla="*/ 27 w 53"/>
                                <a:gd name="T7" fmla="*/ 20 h 140"/>
                                <a:gd name="T8" fmla="*/ 39 w 53"/>
                                <a:gd name="T9" fmla="*/ 0 h 140"/>
                                <a:gd name="T10" fmla="*/ 53 w 53"/>
                                <a:gd name="T11" fmla="*/ 0 h 140"/>
                                <a:gd name="T12" fmla="*/ 53 w 53"/>
                                <a:gd name="T13" fmla="*/ 140 h 140"/>
                                <a:gd name="T14" fmla="*/ 34 w 53"/>
                                <a:gd name="T15" fmla="*/ 140 h 140"/>
                                <a:gd name="T16" fmla="*/ 34 w 53"/>
                                <a:gd name="T17" fmla="*/ 40 h 140"/>
                                <a:gd name="T18" fmla="*/ 0 w 53"/>
                                <a:gd name="T19" fmla="*/ 40 h 1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3" h="140">
                                  <a:moveTo>
                                    <a:pt x="0" y="40"/>
                                  </a:moveTo>
                                  <a:lnTo>
                                    <a:pt x="0" y="40"/>
                                  </a:lnTo>
                                  <a:lnTo>
                                    <a:pt x="0" y="27"/>
                                  </a:lnTo>
                                  <a:cubicBezTo>
                                    <a:pt x="13" y="25"/>
                                    <a:pt x="22" y="23"/>
                                    <a:pt x="27" y="20"/>
                                  </a:cubicBezTo>
                                  <a:cubicBezTo>
                                    <a:pt x="32" y="17"/>
                                    <a:pt x="36" y="11"/>
                                    <a:pt x="39" y="0"/>
                                  </a:cubicBezTo>
                                  <a:lnTo>
                                    <a:pt x="53" y="0"/>
                                  </a:lnTo>
                                  <a:lnTo>
                                    <a:pt x="53" y="140"/>
                                  </a:lnTo>
                                  <a:lnTo>
                                    <a:pt x="34" y="140"/>
                                  </a:lnTo>
                                  <a:lnTo>
                                    <a:pt x="34" y="40"/>
                                  </a:lnTo>
                                  <a:lnTo>
                                    <a:pt x="0" y="4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95" name="Freeform 1254"/>
                          <wps:cNvSpPr>
                            <a:spLocks/>
                          </wps:cNvSpPr>
                          <wps:spPr bwMode="auto">
                            <a:xfrm>
                              <a:off x="7316" y="2070"/>
                              <a:ext cx="41" cy="111"/>
                            </a:xfrm>
                            <a:custGeom>
                              <a:avLst/>
                              <a:gdLst>
                                <a:gd name="T0" fmla="*/ 0 w 52"/>
                                <a:gd name="T1" fmla="*/ 40 h 140"/>
                                <a:gd name="T2" fmla="*/ 0 w 52"/>
                                <a:gd name="T3" fmla="*/ 40 h 140"/>
                                <a:gd name="T4" fmla="*/ 0 w 52"/>
                                <a:gd name="T5" fmla="*/ 27 h 140"/>
                                <a:gd name="T6" fmla="*/ 27 w 52"/>
                                <a:gd name="T7" fmla="*/ 20 h 140"/>
                                <a:gd name="T8" fmla="*/ 38 w 52"/>
                                <a:gd name="T9" fmla="*/ 0 h 140"/>
                                <a:gd name="T10" fmla="*/ 52 w 52"/>
                                <a:gd name="T11" fmla="*/ 0 h 140"/>
                                <a:gd name="T12" fmla="*/ 52 w 52"/>
                                <a:gd name="T13" fmla="*/ 140 h 140"/>
                                <a:gd name="T14" fmla="*/ 33 w 52"/>
                                <a:gd name="T15" fmla="*/ 140 h 140"/>
                                <a:gd name="T16" fmla="*/ 33 w 52"/>
                                <a:gd name="T17" fmla="*/ 40 h 140"/>
                                <a:gd name="T18" fmla="*/ 0 w 52"/>
                                <a:gd name="T19" fmla="*/ 40 h 1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0">
                                  <a:moveTo>
                                    <a:pt x="0" y="40"/>
                                  </a:moveTo>
                                  <a:lnTo>
                                    <a:pt x="0" y="40"/>
                                  </a:lnTo>
                                  <a:lnTo>
                                    <a:pt x="0" y="27"/>
                                  </a:lnTo>
                                  <a:cubicBezTo>
                                    <a:pt x="13" y="25"/>
                                    <a:pt x="22" y="23"/>
                                    <a:pt x="27" y="20"/>
                                  </a:cubicBezTo>
                                  <a:cubicBezTo>
                                    <a:pt x="32" y="17"/>
                                    <a:pt x="36" y="11"/>
                                    <a:pt x="38" y="0"/>
                                  </a:cubicBezTo>
                                  <a:lnTo>
                                    <a:pt x="52" y="0"/>
                                  </a:lnTo>
                                  <a:lnTo>
                                    <a:pt x="52" y="140"/>
                                  </a:lnTo>
                                  <a:lnTo>
                                    <a:pt x="33" y="140"/>
                                  </a:lnTo>
                                  <a:lnTo>
                                    <a:pt x="33" y="40"/>
                                  </a:lnTo>
                                  <a:lnTo>
                                    <a:pt x="0" y="4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96" name="Freeform 1255"/>
                          <wps:cNvSpPr>
                            <a:spLocks/>
                          </wps:cNvSpPr>
                          <wps:spPr bwMode="auto">
                            <a:xfrm>
                              <a:off x="7404" y="2164"/>
                              <a:ext cx="17" cy="17"/>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97" name="Freeform 1256"/>
                          <wps:cNvSpPr>
                            <a:spLocks/>
                          </wps:cNvSpPr>
                          <wps:spPr bwMode="auto">
                            <a:xfrm>
                              <a:off x="7441" y="2071"/>
                              <a:ext cx="77" cy="113"/>
                            </a:xfrm>
                            <a:custGeom>
                              <a:avLst/>
                              <a:gdLst>
                                <a:gd name="T0" fmla="*/ 18 w 97"/>
                                <a:gd name="T1" fmla="*/ 103 h 143"/>
                                <a:gd name="T2" fmla="*/ 18 w 97"/>
                                <a:gd name="T3" fmla="*/ 103 h 143"/>
                                <a:gd name="T4" fmla="*/ 32 w 97"/>
                                <a:gd name="T5" fmla="*/ 124 h 143"/>
                                <a:gd name="T6" fmla="*/ 47 w 97"/>
                                <a:gd name="T7" fmla="*/ 127 h 143"/>
                                <a:gd name="T8" fmla="*/ 70 w 97"/>
                                <a:gd name="T9" fmla="*/ 117 h 143"/>
                                <a:gd name="T10" fmla="*/ 78 w 97"/>
                                <a:gd name="T11" fmla="*/ 95 h 143"/>
                                <a:gd name="T12" fmla="*/ 69 w 97"/>
                                <a:gd name="T13" fmla="*/ 72 h 143"/>
                                <a:gd name="T14" fmla="*/ 47 w 97"/>
                                <a:gd name="T15" fmla="*/ 64 h 143"/>
                                <a:gd name="T16" fmla="*/ 31 w 97"/>
                                <a:gd name="T17" fmla="*/ 67 h 143"/>
                                <a:gd name="T18" fmla="*/ 20 w 97"/>
                                <a:gd name="T19" fmla="*/ 77 h 143"/>
                                <a:gd name="T20" fmla="*/ 5 w 97"/>
                                <a:gd name="T21" fmla="*/ 76 h 143"/>
                                <a:gd name="T22" fmla="*/ 15 w 97"/>
                                <a:gd name="T23" fmla="*/ 0 h 143"/>
                                <a:gd name="T24" fmla="*/ 89 w 97"/>
                                <a:gd name="T25" fmla="*/ 0 h 143"/>
                                <a:gd name="T26" fmla="*/ 89 w 97"/>
                                <a:gd name="T27" fmla="*/ 18 h 143"/>
                                <a:gd name="T28" fmla="*/ 29 w 97"/>
                                <a:gd name="T29" fmla="*/ 18 h 143"/>
                                <a:gd name="T30" fmla="*/ 23 w 97"/>
                                <a:gd name="T31" fmla="*/ 57 h 143"/>
                                <a:gd name="T32" fmla="*/ 32 w 97"/>
                                <a:gd name="T33" fmla="*/ 51 h 143"/>
                                <a:gd name="T34" fmla="*/ 50 w 97"/>
                                <a:gd name="T35" fmla="*/ 48 h 143"/>
                                <a:gd name="T36" fmla="*/ 83 w 97"/>
                                <a:gd name="T37" fmla="*/ 60 h 143"/>
                                <a:gd name="T38" fmla="*/ 97 w 97"/>
                                <a:gd name="T39" fmla="*/ 92 h 143"/>
                                <a:gd name="T40" fmla="*/ 84 w 97"/>
                                <a:gd name="T41" fmla="*/ 128 h 143"/>
                                <a:gd name="T42" fmla="*/ 45 w 97"/>
                                <a:gd name="T43" fmla="*/ 143 h 143"/>
                                <a:gd name="T44" fmla="*/ 14 w 97"/>
                                <a:gd name="T45" fmla="*/ 133 h 143"/>
                                <a:gd name="T46" fmla="*/ 0 w 97"/>
                                <a:gd name="T47" fmla="*/ 103 h 143"/>
                                <a:gd name="T48" fmla="*/ 18 w 97"/>
                                <a:gd name="T49" fmla="*/ 103 h 1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7" h="143">
                                  <a:moveTo>
                                    <a:pt x="18" y="103"/>
                                  </a:moveTo>
                                  <a:lnTo>
                                    <a:pt x="18" y="103"/>
                                  </a:lnTo>
                                  <a:cubicBezTo>
                                    <a:pt x="19" y="113"/>
                                    <a:pt x="24" y="120"/>
                                    <a:pt x="32" y="124"/>
                                  </a:cubicBezTo>
                                  <a:cubicBezTo>
                                    <a:pt x="36" y="126"/>
                                    <a:pt x="41" y="127"/>
                                    <a:pt x="47" y="127"/>
                                  </a:cubicBezTo>
                                  <a:cubicBezTo>
                                    <a:pt x="57" y="127"/>
                                    <a:pt x="65" y="124"/>
                                    <a:pt x="70" y="117"/>
                                  </a:cubicBezTo>
                                  <a:cubicBezTo>
                                    <a:pt x="75" y="110"/>
                                    <a:pt x="78" y="103"/>
                                    <a:pt x="78" y="95"/>
                                  </a:cubicBezTo>
                                  <a:cubicBezTo>
                                    <a:pt x="78" y="85"/>
                                    <a:pt x="75" y="77"/>
                                    <a:pt x="69" y="72"/>
                                  </a:cubicBezTo>
                                  <a:cubicBezTo>
                                    <a:pt x="63" y="67"/>
                                    <a:pt x="55" y="64"/>
                                    <a:pt x="47" y="64"/>
                                  </a:cubicBezTo>
                                  <a:cubicBezTo>
                                    <a:pt x="41" y="64"/>
                                    <a:pt x="36" y="65"/>
                                    <a:pt x="31" y="67"/>
                                  </a:cubicBezTo>
                                  <a:cubicBezTo>
                                    <a:pt x="27" y="70"/>
                                    <a:pt x="23" y="73"/>
                                    <a:pt x="20" y="77"/>
                                  </a:cubicBezTo>
                                  <a:lnTo>
                                    <a:pt x="5" y="76"/>
                                  </a:lnTo>
                                  <a:lnTo>
                                    <a:pt x="15" y="0"/>
                                  </a:lnTo>
                                  <a:lnTo>
                                    <a:pt x="89" y="0"/>
                                  </a:lnTo>
                                  <a:lnTo>
                                    <a:pt x="89" y="18"/>
                                  </a:lnTo>
                                  <a:lnTo>
                                    <a:pt x="29" y="18"/>
                                  </a:lnTo>
                                  <a:lnTo>
                                    <a:pt x="23" y="57"/>
                                  </a:lnTo>
                                  <a:cubicBezTo>
                                    <a:pt x="26" y="54"/>
                                    <a:pt x="29" y="52"/>
                                    <a:pt x="32" y="51"/>
                                  </a:cubicBezTo>
                                  <a:cubicBezTo>
                                    <a:pt x="37" y="49"/>
                                    <a:pt x="43" y="48"/>
                                    <a:pt x="50" y="48"/>
                                  </a:cubicBezTo>
                                  <a:cubicBezTo>
                                    <a:pt x="63" y="48"/>
                                    <a:pt x="74" y="52"/>
                                    <a:pt x="83" y="60"/>
                                  </a:cubicBezTo>
                                  <a:cubicBezTo>
                                    <a:pt x="92" y="69"/>
                                    <a:pt x="97" y="79"/>
                                    <a:pt x="97" y="92"/>
                                  </a:cubicBezTo>
                                  <a:cubicBezTo>
                                    <a:pt x="97" y="106"/>
                                    <a:pt x="93" y="117"/>
                                    <a:pt x="84" y="128"/>
                                  </a:cubicBezTo>
                                  <a:cubicBezTo>
                                    <a:pt x="76" y="138"/>
                                    <a:pt x="63" y="143"/>
                                    <a:pt x="45" y="143"/>
                                  </a:cubicBezTo>
                                  <a:cubicBezTo>
                                    <a:pt x="33" y="143"/>
                                    <a:pt x="23" y="140"/>
                                    <a:pt x="14" y="133"/>
                                  </a:cubicBezTo>
                                  <a:cubicBezTo>
                                    <a:pt x="6" y="127"/>
                                    <a:pt x="1" y="117"/>
                                    <a:pt x="0" y="103"/>
                                  </a:cubicBezTo>
                                  <a:lnTo>
                                    <a:pt x="18" y="10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98" name="Freeform 1257"/>
                          <wps:cNvSpPr>
                            <a:spLocks/>
                          </wps:cNvSpPr>
                          <wps:spPr bwMode="auto">
                            <a:xfrm>
                              <a:off x="7531" y="2071"/>
                              <a:ext cx="78" cy="110"/>
                            </a:xfrm>
                            <a:custGeom>
                              <a:avLst/>
                              <a:gdLst>
                                <a:gd name="T0" fmla="*/ 99 w 99"/>
                                <a:gd name="T1" fmla="*/ 0 h 139"/>
                                <a:gd name="T2" fmla="*/ 99 w 99"/>
                                <a:gd name="T3" fmla="*/ 0 h 139"/>
                                <a:gd name="T4" fmla="*/ 99 w 99"/>
                                <a:gd name="T5" fmla="*/ 16 h 139"/>
                                <a:gd name="T6" fmla="*/ 80 w 99"/>
                                <a:gd name="T7" fmla="*/ 39 h 139"/>
                                <a:gd name="T8" fmla="*/ 60 w 99"/>
                                <a:gd name="T9" fmla="*/ 74 h 139"/>
                                <a:gd name="T10" fmla="*/ 47 w 99"/>
                                <a:gd name="T11" fmla="*/ 108 h 139"/>
                                <a:gd name="T12" fmla="*/ 40 w 99"/>
                                <a:gd name="T13" fmla="*/ 139 h 139"/>
                                <a:gd name="T14" fmla="*/ 20 w 99"/>
                                <a:gd name="T15" fmla="*/ 139 h 139"/>
                                <a:gd name="T16" fmla="*/ 50 w 99"/>
                                <a:gd name="T17" fmla="*/ 59 h 139"/>
                                <a:gd name="T18" fmla="*/ 78 w 99"/>
                                <a:gd name="T19" fmla="*/ 18 h 139"/>
                                <a:gd name="T20" fmla="*/ 0 w 99"/>
                                <a:gd name="T21" fmla="*/ 18 h 139"/>
                                <a:gd name="T22" fmla="*/ 0 w 99"/>
                                <a:gd name="T23" fmla="*/ 0 h 139"/>
                                <a:gd name="T24" fmla="*/ 99 w 99"/>
                                <a:gd name="T25"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99" h="139">
                                  <a:moveTo>
                                    <a:pt x="99" y="0"/>
                                  </a:moveTo>
                                  <a:lnTo>
                                    <a:pt x="99" y="0"/>
                                  </a:lnTo>
                                  <a:lnTo>
                                    <a:pt x="99" y="16"/>
                                  </a:lnTo>
                                  <a:cubicBezTo>
                                    <a:pt x="94" y="20"/>
                                    <a:pt x="88" y="28"/>
                                    <a:pt x="80" y="39"/>
                                  </a:cubicBezTo>
                                  <a:cubicBezTo>
                                    <a:pt x="73" y="50"/>
                                    <a:pt x="66" y="62"/>
                                    <a:pt x="60" y="74"/>
                                  </a:cubicBezTo>
                                  <a:cubicBezTo>
                                    <a:pt x="55" y="86"/>
                                    <a:pt x="50" y="98"/>
                                    <a:pt x="47" y="108"/>
                                  </a:cubicBezTo>
                                  <a:cubicBezTo>
                                    <a:pt x="46" y="114"/>
                                    <a:pt x="43" y="125"/>
                                    <a:pt x="40" y="139"/>
                                  </a:cubicBezTo>
                                  <a:lnTo>
                                    <a:pt x="20" y="139"/>
                                  </a:lnTo>
                                  <a:cubicBezTo>
                                    <a:pt x="25" y="112"/>
                                    <a:pt x="35" y="85"/>
                                    <a:pt x="50" y="59"/>
                                  </a:cubicBezTo>
                                  <a:cubicBezTo>
                                    <a:pt x="59" y="43"/>
                                    <a:pt x="68" y="30"/>
                                    <a:pt x="78" y="18"/>
                                  </a:cubicBezTo>
                                  <a:lnTo>
                                    <a:pt x="0" y="18"/>
                                  </a:lnTo>
                                  <a:lnTo>
                                    <a:pt x="0" y="0"/>
                                  </a:lnTo>
                                  <a:lnTo>
                                    <a:pt x="99"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99" name="Freeform 1258"/>
                          <wps:cNvSpPr>
                            <a:spLocks/>
                          </wps:cNvSpPr>
                          <wps:spPr bwMode="auto">
                            <a:xfrm>
                              <a:off x="7229" y="1757"/>
                              <a:ext cx="77" cy="114"/>
                            </a:xfrm>
                            <a:custGeom>
                              <a:avLst/>
                              <a:gdLst>
                                <a:gd name="T0" fmla="*/ 18 w 97"/>
                                <a:gd name="T1" fmla="*/ 103 h 143"/>
                                <a:gd name="T2" fmla="*/ 18 w 97"/>
                                <a:gd name="T3" fmla="*/ 103 h 143"/>
                                <a:gd name="T4" fmla="*/ 32 w 97"/>
                                <a:gd name="T5" fmla="*/ 124 h 143"/>
                                <a:gd name="T6" fmla="*/ 47 w 97"/>
                                <a:gd name="T7" fmla="*/ 127 h 143"/>
                                <a:gd name="T8" fmla="*/ 70 w 97"/>
                                <a:gd name="T9" fmla="*/ 117 h 143"/>
                                <a:gd name="T10" fmla="*/ 78 w 97"/>
                                <a:gd name="T11" fmla="*/ 95 h 143"/>
                                <a:gd name="T12" fmla="*/ 69 w 97"/>
                                <a:gd name="T13" fmla="*/ 72 h 143"/>
                                <a:gd name="T14" fmla="*/ 47 w 97"/>
                                <a:gd name="T15" fmla="*/ 64 h 143"/>
                                <a:gd name="T16" fmla="*/ 31 w 97"/>
                                <a:gd name="T17" fmla="*/ 67 h 143"/>
                                <a:gd name="T18" fmla="*/ 20 w 97"/>
                                <a:gd name="T19" fmla="*/ 77 h 143"/>
                                <a:gd name="T20" fmla="*/ 5 w 97"/>
                                <a:gd name="T21" fmla="*/ 76 h 143"/>
                                <a:gd name="T22" fmla="*/ 15 w 97"/>
                                <a:gd name="T23" fmla="*/ 0 h 143"/>
                                <a:gd name="T24" fmla="*/ 89 w 97"/>
                                <a:gd name="T25" fmla="*/ 0 h 143"/>
                                <a:gd name="T26" fmla="*/ 89 w 97"/>
                                <a:gd name="T27" fmla="*/ 17 h 143"/>
                                <a:gd name="T28" fmla="*/ 29 w 97"/>
                                <a:gd name="T29" fmla="*/ 17 h 143"/>
                                <a:gd name="T30" fmla="*/ 23 w 97"/>
                                <a:gd name="T31" fmla="*/ 57 h 143"/>
                                <a:gd name="T32" fmla="*/ 32 w 97"/>
                                <a:gd name="T33" fmla="*/ 51 h 143"/>
                                <a:gd name="T34" fmla="*/ 50 w 97"/>
                                <a:gd name="T35" fmla="*/ 48 h 143"/>
                                <a:gd name="T36" fmla="*/ 83 w 97"/>
                                <a:gd name="T37" fmla="*/ 60 h 143"/>
                                <a:gd name="T38" fmla="*/ 97 w 97"/>
                                <a:gd name="T39" fmla="*/ 92 h 143"/>
                                <a:gd name="T40" fmla="*/ 84 w 97"/>
                                <a:gd name="T41" fmla="*/ 127 h 143"/>
                                <a:gd name="T42" fmla="*/ 45 w 97"/>
                                <a:gd name="T43" fmla="*/ 143 h 143"/>
                                <a:gd name="T44" fmla="*/ 14 w 97"/>
                                <a:gd name="T45" fmla="*/ 133 h 143"/>
                                <a:gd name="T46" fmla="*/ 0 w 97"/>
                                <a:gd name="T47" fmla="*/ 103 h 143"/>
                                <a:gd name="T48" fmla="*/ 18 w 97"/>
                                <a:gd name="T49" fmla="*/ 103 h 1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7" h="143">
                                  <a:moveTo>
                                    <a:pt x="18" y="103"/>
                                  </a:moveTo>
                                  <a:lnTo>
                                    <a:pt x="18" y="103"/>
                                  </a:lnTo>
                                  <a:cubicBezTo>
                                    <a:pt x="19" y="113"/>
                                    <a:pt x="24" y="120"/>
                                    <a:pt x="32" y="124"/>
                                  </a:cubicBezTo>
                                  <a:cubicBezTo>
                                    <a:pt x="36" y="126"/>
                                    <a:pt x="41" y="127"/>
                                    <a:pt x="47" y="127"/>
                                  </a:cubicBezTo>
                                  <a:cubicBezTo>
                                    <a:pt x="57" y="127"/>
                                    <a:pt x="65" y="124"/>
                                    <a:pt x="70" y="117"/>
                                  </a:cubicBezTo>
                                  <a:cubicBezTo>
                                    <a:pt x="75" y="110"/>
                                    <a:pt x="78" y="103"/>
                                    <a:pt x="78" y="95"/>
                                  </a:cubicBezTo>
                                  <a:cubicBezTo>
                                    <a:pt x="78" y="85"/>
                                    <a:pt x="75" y="77"/>
                                    <a:pt x="69" y="72"/>
                                  </a:cubicBezTo>
                                  <a:cubicBezTo>
                                    <a:pt x="63" y="67"/>
                                    <a:pt x="55" y="64"/>
                                    <a:pt x="47" y="64"/>
                                  </a:cubicBezTo>
                                  <a:cubicBezTo>
                                    <a:pt x="41" y="64"/>
                                    <a:pt x="36" y="65"/>
                                    <a:pt x="31" y="67"/>
                                  </a:cubicBezTo>
                                  <a:cubicBezTo>
                                    <a:pt x="27" y="70"/>
                                    <a:pt x="23" y="73"/>
                                    <a:pt x="20" y="77"/>
                                  </a:cubicBezTo>
                                  <a:lnTo>
                                    <a:pt x="5" y="76"/>
                                  </a:lnTo>
                                  <a:lnTo>
                                    <a:pt x="15" y="0"/>
                                  </a:lnTo>
                                  <a:lnTo>
                                    <a:pt x="89" y="0"/>
                                  </a:lnTo>
                                  <a:lnTo>
                                    <a:pt x="89" y="17"/>
                                  </a:lnTo>
                                  <a:lnTo>
                                    <a:pt x="29" y="17"/>
                                  </a:lnTo>
                                  <a:lnTo>
                                    <a:pt x="23" y="57"/>
                                  </a:lnTo>
                                  <a:cubicBezTo>
                                    <a:pt x="26" y="54"/>
                                    <a:pt x="29" y="52"/>
                                    <a:pt x="32" y="51"/>
                                  </a:cubicBezTo>
                                  <a:cubicBezTo>
                                    <a:pt x="37" y="49"/>
                                    <a:pt x="43" y="48"/>
                                    <a:pt x="50" y="48"/>
                                  </a:cubicBezTo>
                                  <a:cubicBezTo>
                                    <a:pt x="63" y="48"/>
                                    <a:pt x="74" y="52"/>
                                    <a:pt x="83" y="60"/>
                                  </a:cubicBezTo>
                                  <a:cubicBezTo>
                                    <a:pt x="92" y="69"/>
                                    <a:pt x="97" y="79"/>
                                    <a:pt x="97" y="92"/>
                                  </a:cubicBezTo>
                                  <a:cubicBezTo>
                                    <a:pt x="97" y="105"/>
                                    <a:pt x="93" y="117"/>
                                    <a:pt x="84" y="127"/>
                                  </a:cubicBezTo>
                                  <a:cubicBezTo>
                                    <a:pt x="76" y="138"/>
                                    <a:pt x="63" y="143"/>
                                    <a:pt x="45" y="143"/>
                                  </a:cubicBezTo>
                                  <a:cubicBezTo>
                                    <a:pt x="33" y="143"/>
                                    <a:pt x="23" y="139"/>
                                    <a:pt x="14" y="133"/>
                                  </a:cubicBezTo>
                                  <a:cubicBezTo>
                                    <a:pt x="6" y="127"/>
                                    <a:pt x="1" y="117"/>
                                    <a:pt x="0" y="103"/>
                                  </a:cubicBezTo>
                                  <a:lnTo>
                                    <a:pt x="18" y="10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00" name="Freeform 1259"/>
                          <wps:cNvSpPr>
                            <a:spLocks/>
                          </wps:cNvSpPr>
                          <wps:spPr bwMode="auto">
                            <a:xfrm>
                              <a:off x="7327" y="1851"/>
                              <a:ext cx="16" cy="17"/>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01" name="Freeform 1260"/>
                          <wps:cNvSpPr>
                            <a:spLocks noEditPoints="1"/>
                          </wps:cNvSpPr>
                          <wps:spPr bwMode="auto">
                            <a:xfrm>
                              <a:off x="7364" y="1755"/>
                              <a:ext cx="77" cy="116"/>
                            </a:xfrm>
                            <a:custGeom>
                              <a:avLst/>
                              <a:gdLst>
                                <a:gd name="T0" fmla="*/ 51 w 97"/>
                                <a:gd name="T1" fmla="*/ 0 h 146"/>
                                <a:gd name="T2" fmla="*/ 51 w 97"/>
                                <a:gd name="T3" fmla="*/ 0 h 146"/>
                                <a:gd name="T4" fmla="*/ 84 w 97"/>
                                <a:gd name="T5" fmla="*/ 13 h 146"/>
                                <a:gd name="T6" fmla="*/ 94 w 97"/>
                                <a:gd name="T7" fmla="*/ 38 h 146"/>
                                <a:gd name="T8" fmla="*/ 76 w 97"/>
                                <a:gd name="T9" fmla="*/ 38 h 146"/>
                                <a:gd name="T10" fmla="*/ 71 w 97"/>
                                <a:gd name="T11" fmla="*/ 25 h 146"/>
                                <a:gd name="T12" fmla="*/ 52 w 97"/>
                                <a:gd name="T13" fmla="*/ 16 h 146"/>
                                <a:gd name="T14" fmla="*/ 28 w 97"/>
                                <a:gd name="T15" fmla="*/ 30 h 146"/>
                                <a:gd name="T16" fmla="*/ 18 w 97"/>
                                <a:gd name="T17" fmla="*/ 69 h 146"/>
                                <a:gd name="T18" fmla="*/ 34 w 97"/>
                                <a:gd name="T19" fmla="*/ 56 h 146"/>
                                <a:gd name="T20" fmla="*/ 53 w 97"/>
                                <a:gd name="T21" fmla="*/ 52 h 146"/>
                                <a:gd name="T22" fmla="*/ 84 w 97"/>
                                <a:gd name="T23" fmla="*/ 63 h 146"/>
                                <a:gd name="T24" fmla="*/ 97 w 97"/>
                                <a:gd name="T25" fmla="*/ 97 h 146"/>
                                <a:gd name="T26" fmla="*/ 84 w 97"/>
                                <a:gd name="T27" fmla="*/ 131 h 146"/>
                                <a:gd name="T28" fmla="*/ 49 w 97"/>
                                <a:gd name="T29" fmla="*/ 146 h 146"/>
                                <a:gd name="T30" fmla="*/ 14 w 97"/>
                                <a:gd name="T31" fmla="*/ 131 h 146"/>
                                <a:gd name="T32" fmla="*/ 0 w 97"/>
                                <a:gd name="T33" fmla="*/ 80 h 146"/>
                                <a:gd name="T34" fmla="*/ 6 w 97"/>
                                <a:gd name="T35" fmla="*/ 35 h 146"/>
                                <a:gd name="T36" fmla="*/ 51 w 97"/>
                                <a:gd name="T37" fmla="*/ 0 h 146"/>
                                <a:gd name="T38" fmla="*/ 51 w 97"/>
                                <a:gd name="T39" fmla="*/ 0 h 146"/>
                                <a:gd name="T40" fmla="*/ 50 w 97"/>
                                <a:gd name="T41" fmla="*/ 130 h 146"/>
                                <a:gd name="T42" fmla="*/ 50 w 97"/>
                                <a:gd name="T43" fmla="*/ 130 h 146"/>
                                <a:gd name="T44" fmla="*/ 71 w 97"/>
                                <a:gd name="T45" fmla="*/ 121 h 146"/>
                                <a:gd name="T46" fmla="*/ 78 w 97"/>
                                <a:gd name="T47" fmla="*/ 98 h 146"/>
                                <a:gd name="T48" fmla="*/ 72 w 97"/>
                                <a:gd name="T49" fmla="*/ 78 h 146"/>
                                <a:gd name="T50" fmla="*/ 49 w 97"/>
                                <a:gd name="T51" fmla="*/ 68 h 146"/>
                                <a:gd name="T52" fmla="*/ 29 w 97"/>
                                <a:gd name="T53" fmla="*/ 75 h 146"/>
                                <a:gd name="T54" fmla="*/ 21 w 97"/>
                                <a:gd name="T55" fmla="*/ 98 h 146"/>
                                <a:gd name="T56" fmla="*/ 28 w 97"/>
                                <a:gd name="T57" fmla="*/ 121 h 146"/>
                                <a:gd name="T58" fmla="*/ 50 w 97"/>
                                <a:gd name="T59" fmla="*/ 130 h 146"/>
                                <a:gd name="T60" fmla="*/ 50 w 97"/>
                                <a:gd name="T61" fmla="*/ 130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97" h="146">
                                  <a:moveTo>
                                    <a:pt x="51" y="0"/>
                                  </a:moveTo>
                                  <a:lnTo>
                                    <a:pt x="51" y="0"/>
                                  </a:lnTo>
                                  <a:cubicBezTo>
                                    <a:pt x="67" y="0"/>
                                    <a:pt x="78" y="4"/>
                                    <a:pt x="84" y="13"/>
                                  </a:cubicBezTo>
                                  <a:cubicBezTo>
                                    <a:pt x="91" y="21"/>
                                    <a:pt x="94" y="29"/>
                                    <a:pt x="94" y="38"/>
                                  </a:cubicBezTo>
                                  <a:lnTo>
                                    <a:pt x="76" y="38"/>
                                  </a:lnTo>
                                  <a:cubicBezTo>
                                    <a:pt x="75" y="32"/>
                                    <a:pt x="73" y="28"/>
                                    <a:pt x="71" y="25"/>
                                  </a:cubicBezTo>
                                  <a:cubicBezTo>
                                    <a:pt x="67" y="19"/>
                                    <a:pt x="60" y="16"/>
                                    <a:pt x="52" y="16"/>
                                  </a:cubicBezTo>
                                  <a:cubicBezTo>
                                    <a:pt x="42" y="16"/>
                                    <a:pt x="34" y="21"/>
                                    <a:pt x="28" y="30"/>
                                  </a:cubicBezTo>
                                  <a:cubicBezTo>
                                    <a:pt x="22" y="39"/>
                                    <a:pt x="19" y="52"/>
                                    <a:pt x="18" y="69"/>
                                  </a:cubicBezTo>
                                  <a:cubicBezTo>
                                    <a:pt x="22" y="63"/>
                                    <a:pt x="27" y="59"/>
                                    <a:pt x="34" y="56"/>
                                  </a:cubicBezTo>
                                  <a:cubicBezTo>
                                    <a:pt x="39" y="53"/>
                                    <a:pt x="46" y="52"/>
                                    <a:pt x="53" y="52"/>
                                  </a:cubicBezTo>
                                  <a:cubicBezTo>
                                    <a:pt x="64" y="52"/>
                                    <a:pt x="75" y="55"/>
                                    <a:pt x="84" y="63"/>
                                  </a:cubicBezTo>
                                  <a:cubicBezTo>
                                    <a:pt x="92" y="71"/>
                                    <a:pt x="97" y="82"/>
                                    <a:pt x="97" y="97"/>
                                  </a:cubicBezTo>
                                  <a:cubicBezTo>
                                    <a:pt x="97" y="110"/>
                                    <a:pt x="93" y="121"/>
                                    <a:pt x="84" y="131"/>
                                  </a:cubicBezTo>
                                  <a:cubicBezTo>
                                    <a:pt x="76" y="141"/>
                                    <a:pt x="64" y="146"/>
                                    <a:pt x="49" y="146"/>
                                  </a:cubicBezTo>
                                  <a:cubicBezTo>
                                    <a:pt x="35" y="146"/>
                                    <a:pt x="24" y="141"/>
                                    <a:pt x="14" y="131"/>
                                  </a:cubicBezTo>
                                  <a:cubicBezTo>
                                    <a:pt x="5" y="121"/>
                                    <a:pt x="0" y="104"/>
                                    <a:pt x="0" y="80"/>
                                  </a:cubicBezTo>
                                  <a:cubicBezTo>
                                    <a:pt x="0" y="63"/>
                                    <a:pt x="2" y="48"/>
                                    <a:pt x="6" y="35"/>
                                  </a:cubicBezTo>
                                  <a:cubicBezTo>
                                    <a:pt x="15" y="12"/>
                                    <a:pt x="30" y="0"/>
                                    <a:pt x="51" y="0"/>
                                  </a:cubicBezTo>
                                  <a:lnTo>
                                    <a:pt x="51" y="0"/>
                                  </a:lnTo>
                                  <a:close/>
                                  <a:moveTo>
                                    <a:pt x="50" y="130"/>
                                  </a:moveTo>
                                  <a:lnTo>
                                    <a:pt x="50" y="130"/>
                                  </a:lnTo>
                                  <a:cubicBezTo>
                                    <a:pt x="59" y="130"/>
                                    <a:pt x="66" y="127"/>
                                    <a:pt x="71" y="121"/>
                                  </a:cubicBezTo>
                                  <a:cubicBezTo>
                                    <a:pt x="76" y="114"/>
                                    <a:pt x="78" y="107"/>
                                    <a:pt x="78" y="98"/>
                                  </a:cubicBezTo>
                                  <a:cubicBezTo>
                                    <a:pt x="78" y="91"/>
                                    <a:pt x="76" y="84"/>
                                    <a:pt x="72" y="78"/>
                                  </a:cubicBezTo>
                                  <a:cubicBezTo>
                                    <a:pt x="68" y="71"/>
                                    <a:pt x="60" y="68"/>
                                    <a:pt x="49" y="68"/>
                                  </a:cubicBezTo>
                                  <a:cubicBezTo>
                                    <a:pt x="42" y="68"/>
                                    <a:pt x="35" y="70"/>
                                    <a:pt x="29" y="75"/>
                                  </a:cubicBezTo>
                                  <a:cubicBezTo>
                                    <a:pt x="23" y="81"/>
                                    <a:pt x="21" y="88"/>
                                    <a:pt x="21" y="98"/>
                                  </a:cubicBezTo>
                                  <a:cubicBezTo>
                                    <a:pt x="21" y="107"/>
                                    <a:pt x="23" y="115"/>
                                    <a:pt x="28" y="121"/>
                                  </a:cubicBezTo>
                                  <a:cubicBezTo>
                                    <a:pt x="34" y="127"/>
                                    <a:pt x="41" y="130"/>
                                    <a:pt x="50" y="130"/>
                                  </a:cubicBezTo>
                                  <a:lnTo>
                                    <a:pt x="50" y="13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02" name="Freeform 1261"/>
                          <wps:cNvSpPr>
                            <a:spLocks noEditPoints="1"/>
                          </wps:cNvSpPr>
                          <wps:spPr bwMode="auto">
                            <a:xfrm>
                              <a:off x="7451" y="1756"/>
                              <a:ext cx="80" cy="112"/>
                            </a:xfrm>
                            <a:custGeom>
                              <a:avLst/>
                              <a:gdLst>
                                <a:gd name="T0" fmla="*/ 62 w 101"/>
                                <a:gd name="T1" fmla="*/ 91 h 141"/>
                                <a:gd name="T2" fmla="*/ 62 w 101"/>
                                <a:gd name="T3" fmla="*/ 91 h 141"/>
                                <a:gd name="T4" fmla="*/ 62 w 101"/>
                                <a:gd name="T5" fmla="*/ 27 h 141"/>
                                <a:gd name="T6" fmla="*/ 17 w 101"/>
                                <a:gd name="T7" fmla="*/ 91 h 141"/>
                                <a:gd name="T8" fmla="*/ 62 w 101"/>
                                <a:gd name="T9" fmla="*/ 91 h 141"/>
                                <a:gd name="T10" fmla="*/ 62 w 101"/>
                                <a:gd name="T11" fmla="*/ 141 h 141"/>
                                <a:gd name="T12" fmla="*/ 62 w 101"/>
                                <a:gd name="T13" fmla="*/ 141 h 141"/>
                                <a:gd name="T14" fmla="*/ 62 w 101"/>
                                <a:gd name="T15" fmla="*/ 107 h 141"/>
                                <a:gd name="T16" fmla="*/ 0 w 101"/>
                                <a:gd name="T17" fmla="*/ 107 h 141"/>
                                <a:gd name="T18" fmla="*/ 0 w 101"/>
                                <a:gd name="T19" fmla="*/ 89 h 141"/>
                                <a:gd name="T20" fmla="*/ 65 w 101"/>
                                <a:gd name="T21" fmla="*/ 0 h 141"/>
                                <a:gd name="T22" fmla="*/ 80 w 101"/>
                                <a:gd name="T23" fmla="*/ 0 h 141"/>
                                <a:gd name="T24" fmla="*/ 80 w 101"/>
                                <a:gd name="T25" fmla="*/ 91 h 141"/>
                                <a:gd name="T26" fmla="*/ 101 w 101"/>
                                <a:gd name="T27" fmla="*/ 91 h 141"/>
                                <a:gd name="T28" fmla="*/ 101 w 101"/>
                                <a:gd name="T29" fmla="*/ 107 h 141"/>
                                <a:gd name="T30" fmla="*/ 80 w 101"/>
                                <a:gd name="T31" fmla="*/ 107 h 141"/>
                                <a:gd name="T32" fmla="*/ 80 w 101"/>
                                <a:gd name="T33" fmla="*/ 141 h 141"/>
                                <a:gd name="T34" fmla="*/ 62 w 101"/>
                                <a:gd name="T35"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01" h="141">
                                  <a:moveTo>
                                    <a:pt x="62" y="91"/>
                                  </a:moveTo>
                                  <a:lnTo>
                                    <a:pt x="62" y="91"/>
                                  </a:lnTo>
                                  <a:lnTo>
                                    <a:pt x="62" y="27"/>
                                  </a:lnTo>
                                  <a:lnTo>
                                    <a:pt x="17" y="91"/>
                                  </a:lnTo>
                                  <a:lnTo>
                                    <a:pt x="62" y="91"/>
                                  </a:lnTo>
                                  <a:close/>
                                  <a:moveTo>
                                    <a:pt x="62" y="141"/>
                                  </a:moveTo>
                                  <a:lnTo>
                                    <a:pt x="62" y="141"/>
                                  </a:lnTo>
                                  <a:lnTo>
                                    <a:pt x="62" y="107"/>
                                  </a:lnTo>
                                  <a:lnTo>
                                    <a:pt x="0" y="107"/>
                                  </a:lnTo>
                                  <a:lnTo>
                                    <a:pt x="0" y="89"/>
                                  </a:lnTo>
                                  <a:lnTo>
                                    <a:pt x="65" y="0"/>
                                  </a:lnTo>
                                  <a:lnTo>
                                    <a:pt x="80" y="0"/>
                                  </a:lnTo>
                                  <a:lnTo>
                                    <a:pt x="80" y="91"/>
                                  </a:lnTo>
                                  <a:lnTo>
                                    <a:pt x="101" y="91"/>
                                  </a:lnTo>
                                  <a:lnTo>
                                    <a:pt x="101" y="107"/>
                                  </a:lnTo>
                                  <a:lnTo>
                                    <a:pt x="80" y="107"/>
                                  </a:lnTo>
                                  <a:lnTo>
                                    <a:pt x="80" y="141"/>
                                  </a:lnTo>
                                  <a:lnTo>
                                    <a:pt x="62" y="1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03" name="Freeform 1262"/>
                          <wps:cNvSpPr>
                            <a:spLocks noEditPoints="1"/>
                          </wps:cNvSpPr>
                          <wps:spPr bwMode="auto">
                            <a:xfrm>
                              <a:off x="7229" y="815"/>
                              <a:ext cx="131" cy="115"/>
                            </a:xfrm>
                            <a:custGeom>
                              <a:avLst/>
                              <a:gdLst>
                                <a:gd name="T0" fmla="*/ 131 w 165"/>
                                <a:gd name="T1" fmla="*/ 72 h 145"/>
                                <a:gd name="T2" fmla="*/ 131 w 165"/>
                                <a:gd name="T3" fmla="*/ 72 h 145"/>
                                <a:gd name="T4" fmla="*/ 155 w 165"/>
                                <a:gd name="T5" fmla="*/ 82 h 145"/>
                                <a:gd name="T6" fmla="*/ 165 w 165"/>
                                <a:gd name="T7" fmla="*/ 107 h 145"/>
                                <a:gd name="T8" fmla="*/ 155 w 165"/>
                                <a:gd name="T9" fmla="*/ 131 h 145"/>
                                <a:gd name="T10" fmla="*/ 131 w 165"/>
                                <a:gd name="T11" fmla="*/ 141 h 145"/>
                                <a:gd name="T12" fmla="*/ 106 w 165"/>
                                <a:gd name="T13" fmla="*/ 131 h 145"/>
                                <a:gd name="T14" fmla="*/ 96 w 165"/>
                                <a:gd name="T15" fmla="*/ 107 h 145"/>
                                <a:gd name="T16" fmla="*/ 106 w 165"/>
                                <a:gd name="T17" fmla="*/ 82 h 145"/>
                                <a:gd name="T18" fmla="*/ 131 w 165"/>
                                <a:gd name="T19" fmla="*/ 72 h 145"/>
                                <a:gd name="T20" fmla="*/ 131 w 165"/>
                                <a:gd name="T21" fmla="*/ 72 h 145"/>
                                <a:gd name="T22" fmla="*/ 116 w 165"/>
                                <a:gd name="T23" fmla="*/ 0 h 145"/>
                                <a:gd name="T24" fmla="*/ 116 w 165"/>
                                <a:gd name="T25" fmla="*/ 0 h 145"/>
                                <a:gd name="T26" fmla="*/ 127 w 165"/>
                                <a:gd name="T27" fmla="*/ 0 h 145"/>
                                <a:gd name="T28" fmla="*/ 48 w 165"/>
                                <a:gd name="T29" fmla="*/ 145 h 145"/>
                                <a:gd name="T30" fmla="*/ 37 w 165"/>
                                <a:gd name="T31" fmla="*/ 145 h 145"/>
                                <a:gd name="T32" fmla="*/ 116 w 165"/>
                                <a:gd name="T33" fmla="*/ 0 h 145"/>
                                <a:gd name="T34" fmla="*/ 34 w 165"/>
                                <a:gd name="T35" fmla="*/ 59 h 145"/>
                                <a:gd name="T36" fmla="*/ 34 w 165"/>
                                <a:gd name="T37" fmla="*/ 59 h 145"/>
                                <a:gd name="T38" fmla="*/ 48 w 165"/>
                                <a:gd name="T39" fmla="*/ 53 h 145"/>
                                <a:gd name="T40" fmla="*/ 54 w 165"/>
                                <a:gd name="T41" fmla="*/ 38 h 145"/>
                                <a:gd name="T42" fmla="*/ 48 w 165"/>
                                <a:gd name="T43" fmla="*/ 24 h 145"/>
                                <a:gd name="T44" fmla="*/ 34 w 165"/>
                                <a:gd name="T45" fmla="*/ 18 h 145"/>
                                <a:gd name="T46" fmla="*/ 20 w 165"/>
                                <a:gd name="T47" fmla="*/ 24 h 145"/>
                                <a:gd name="T48" fmla="*/ 14 w 165"/>
                                <a:gd name="T49" fmla="*/ 38 h 145"/>
                                <a:gd name="T50" fmla="*/ 20 w 165"/>
                                <a:gd name="T51" fmla="*/ 53 h 145"/>
                                <a:gd name="T52" fmla="*/ 34 w 165"/>
                                <a:gd name="T53" fmla="*/ 59 h 145"/>
                                <a:gd name="T54" fmla="*/ 34 w 165"/>
                                <a:gd name="T55" fmla="*/ 59 h 145"/>
                                <a:gd name="T56" fmla="*/ 34 w 165"/>
                                <a:gd name="T57" fmla="*/ 4 h 145"/>
                                <a:gd name="T58" fmla="*/ 34 w 165"/>
                                <a:gd name="T59" fmla="*/ 4 h 145"/>
                                <a:gd name="T60" fmla="*/ 58 w 165"/>
                                <a:gd name="T61" fmla="*/ 14 h 145"/>
                                <a:gd name="T62" fmla="*/ 68 w 165"/>
                                <a:gd name="T63" fmla="*/ 38 h 145"/>
                                <a:gd name="T64" fmla="*/ 58 w 165"/>
                                <a:gd name="T65" fmla="*/ 63 h 145"/>
                                <a:gd name="T66" fmla="*/ 34 w 165"/>
                                <a:gd name="T67" fmla="*/ 73 h 145"/>
                                <a:gd name="T68" fmla="*/ 10 w 165"/>
                                <a:gd name="T69" fmla="*/ 63 h 145"/>
                                <a:gd name="T70" fmla="*/ 0 w 165"/>
                                <a:gd name="T71" fmla="*/ 38 h 145"/>
                                <a:gd name="T72" fmla="*/ 10 w 165"/>
                                <a:gd name="T73" fmla="*/ 14 h 145"/>
                                <a:gd name="T74" fmla="*/ 34 w 165"/>
                                <a:gd name="T75" fmla="*/ 4 h 145"/>
                                <a:gd name="T76" fmla="*/ 34 w 165"/>
                                <a:gd name="T77" fmla="*/ 4 h 145"/>
                                <a:gd name="T78" fmla="*/ 131 w 165"/>
                                <a:gd name="T79" fmla="*/ 127 h 145"/>
                                <a:gd name="T80" fmla="*/ 131 w 165"/>
                                <a:gd name="T81" fmla="*/ 127 h 145"/>
                                <a:gd name="T82" fmla="*/ 145 w 165"/>
                                <a:gd name="T83" fmla="*/ 121 h 145"/>
                                <a:gd name="T84" fmla="*/ 151 w 165"/>
                                <a:gd name="T85" fmla="*/ 107 h 145"/>
                                <a:gd name="T86" fmla="*/ 145 w 165"/>
                                <a:gd name="T87" fmla="*/ 92 h 145"/>
                                <a:gd name="T88" fmla="*/ 131 w 165"/>
                                <a:gd name="T89" fmla="*/ 86 h 145"/>
                                <a:gd name="T90" fmla="*/ 116 w 165"/>
                                <a:gd name="T91" fmla="*/ 92 h 145"/>
                                <a:gd name="T92" fmla="*/ 110 w 165"/>
                                <a:gd name="T93" fmla="*/ 107 h 145"/>
                                <a:gd name="T94" fmla="*/ 116 w 165"/>
                                <a:gd name="T95" fmla="*/ 121 h 145"/>
                                <a:gd name="T96" fmla="*/ 131 w 165"/>
                                <a:gd name="T97" fmla="*/ 127 h 145"/>
                                <a:gd name="T98" fmla="*/ 131 w 165"/>
                                <a:gd name="T99" fmla="*/ 127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165" h="145">
                                  <a:moveTo>
                                    <a:pt x="131" y="72"/>
                                  </a:moveTo>
                                  <a:lnTo>
                                    <a:pt x="131" y="72"/>
                                  </a:lnTo>
                                  <a:cubicBezTo>
                                    <a:pt x="140" y="72"/>
                                    <a:pt x="148" y="76"/>
                                    <a:pt x="155" y="82"/>
                                  </a:cubicBezTo>
                                  <a:cubicBezTo>
                                    <a:pt x="162" y="89"/>
                                    <a:pt x="165" y="97"/>
                                    <a:pt x="165" y="107"/>
                                  </a:cubicBezTo>
                                  <a:cubicBezTo>
                                    <a:pt x="165" y="116"/>
                                    <a:pt x="162" y="124"/>
                                    <a:pt x="155" y="131"/>
                                  </a:cubicBezTo>
                                  <a:cubicBezTo>
                                    <a:pt x="148" y="138"/>
                                    <a:pt x="140" y="141"/>
                                    <a:pt x="131" y="141"/>
                                  </a:cubicBezTo>
                                  <a:cubicBezTo>
                                    <a:pt x="121" y="141"/>
                                    <a:pt x="113" y="138"/>
                                    <a:pt x="106" y="131"/>
                                  </a:cubicBezTo>
                                  <a:cubicBezTo>
                                    <a:pt x="100" y="124"/>
                                    <a:pt x="96" y="116"/>
                                    <a:pt x="96" y="107"/>
                                  </a:cubicBezTo>
                                  <a:cubicBezTo>
                                    <a:pt x="96" y="97"/>
                                    <a:pt x="100" y="89"/>
                                    <a:pt x="106" y="82"/>
                                  </a:cubicBezTo>
                                  <a:cubicBezTo>
                                    <a:pt x="113" y="76"/>
                                    <a:pt x="121" y="72"/>
                                    <a:pt x="131" y="72"/>
                                  </a:cubicBezTo>
                                  <a:lnTo>
                                    <a:pt x="131" y="72"/>
                                  </a:lnTo>
                                  <a:close/>
                                  <a:moveTo>
                                    <a:pt x="116" y="0"/>
                                  </a:moveTo>
                                  <a:lnTo>
                                    <a:pt x="116" y="0"/>
                                  </a:lnTo>
                                  <a:lnTo>
                                    <a:pt x="127" y="0"/>
                                  </a:lnTo>
                                  <a:lnTo>
                                    <a:pt x="48" y="145"/>
                                  </a:lnTo>
                                  <a:lnTo>
                                    <a:pt x="37" y="145"/>
                                  </a:lnTo>
                                  <a:lnTo>
                                    <a:pt x="116" y="0"/>
                                  </a:lnTo>
                                  <a:close/>
                                  <a:moveTo>
                                    <a:pt x="34" y="59"/>
                                  </a:moveTo>
                                  <a:lnTo>
                                    <a:pt x="34" y="59"/>
                                  </a:lnTo>
                                  <a:cubicBezTo>
                                    <a:pt x="40" y="59"/>
                                    <a:pt x="44" y="57"/>
                                    <a:pt x="48" y="53"/>
                                  </a:cubicBezTo>
                                  <a:cubicBezTo>
                                    <a:pt x="52" y="49"/>
                                    <a:pt x="54" y="44"/>
                                    <a:pt x="54" y="38"/>
                                  </a:cubicBezTo>
                                  <a:cubicBezTo>
                                    <a:pt x="54" y="33"/>
                                    <a:pt x="52" y="28"/>
                                    <a:pt x="48" y="24"/>
                                  </a:cubicBezTo>
                                  <a:cubicBezTo>
                                    <a:pt x="44" y="20"/>
                                    <a:pt x="40" y="18"/>
                                    <a:pt x="34" y="18"/>
                                  </a:cubicBezTo>
                                  <a:cubicBezTo>
                                    <a:pt x="28" y="18"/>
                                    <a:pt x="23" y="20"/>
                                    <a:pt x="20" y="24"/>
                                  </a:cubicBezTo>
                                  <a:cubicBezTo>
                                    <a:pt x="16" y="28"/>
                                    <a:pt x="14" y="33"/>
                                    <a:pt x="14" y="38"/>
                                  </a:cubicBezTo>
                                  <a:cubicBezTo>
                                    <a:pt x="14" y="44"/>
                                    <a:pt x="16" y="49"/>
                                    <a:pt x="20" y="53"/>
                                  </a:cubicBezTo>
                                  <a:cubicBezTo>
                                    <a:pt x="23" y="57"/>
                                    <a:pt x="28" y="59"/>
                                    <a:pt x="34" y="59"/>
                                  </a:cubicBezTo>
                                  <a:lnTo>
                                    <a:pt x="34" y="59"/>
                                  </a:lnTo>
                                  <a:close/>
                                  <a:moveTo>
                                    <a:pt x="34" y="4"/>
                                  </a:moveTo>
                                  <a:lnTo>
                                    <a:pt x="34" y="4"/>
                                  </a:lnTo>
                                  <a:cubicBezTo>
                                    <a:pt x="43" y="4"/>
                                    <a:pt x="52" y="7"/>
                                    <a:pt x="58" y="14"/>
                                  </a:cubicBezTo>
                                  <a:cubicBezTo>
                                    <a:pt x="65" y="21"/>
                                    <a:pt x="68" y="29"/>
                                    <a:pt x="68" y="38"/>
                                  </a:cubicBezTo>
                                  <a:cubicBezTo>
                                    <a:pt x="68" y="48"/>
                                    <a:pt x="65" y="56"/>
                                    <a:pt x="58" y="63"/>
                                  </a:cubicBezTo>
                                  <a:cubicBezTo>
                                    <a:pt x="52" y="69"/>
                                    <a:pt x="43" y="73"/>
                                    <a:pt x="34" y="73"/>
                                  </a:cubicBezTo>
                                  <a:cubicBezTo>
                                    <a:pt x="24" y="73"/>
                                    <a:pt x="16" y="69"/>
                                    <a:pt x="10" y="63"/>
                                  </a:cubicBezTo>
                                  <a:cubicBezTo>
                                    <a:pt x="3" y="56"/>
                                    <a:pt x="0" y="48"/>
                                    <a:pt x="0" y="38"/>
                                  </a:cubicBezTo>
                                  <a:cubicBezTo>
                                    <a:pt x="0" y="29"/>
                                    <a:pt x="3" y="21"/>
                                    <a:pt x="10" y="14"/>
                                  </a:cubicBezTo>
                                  <a:cubicBezTo>
                                    <a:pt x="16" y="7"/>
                                    <a:pt x="24" y="4"/>
                                    <a:pt x="34" y="4"/>
                                  </a:cubicBezTo>
                                  <a:lnTo>
                                    <a:pt x="34" y="4"/>
                                  </a:lnTo>
                                  <a:close/>
                                  <a:moveTo>
                                    <a:pt x="131" y="127"/>
                                  </a:moveTo>
                                  <a:lnTo>
                                    <a:pt x="131" y="127"/>
                                  </a:lnTo>
                                  <a:cubicBezTo>
                                    <a:pt x="136" y="127"/>
                                    <a:pt x="141" y="125"/>
                                    <a:pt x="145" y="121"/>
                                  </a:cubicBezTo>
                                  <a:cubicBezTo>
                                    <a:pt x="149" y="117"/>
                                    <a:pt x="151" y="112"/>
                                    <a:pt x="151" y="107"/>
                                  </a:cubicBezTo>
                                  <a:cubicBezTo>
                                    <a:pt x="151" y="101"/>
                                    <a:pt x="149" y="96"/>
                                    <a:pt x="145" y="92"/>
                                  </a:cubicBezTo>
                                  <a:cubicBezTo>
                                    <a:pt x="141" y="88"/>
                                    <a:pt x="136" y="86"/>
                                    <a:pt x="131" y="86"/>
                                  </a:cubicBezTo>
                                  <a:cubicBezTo>
                                    <a:pt x="125" y="86"/>
                                    <a:pt x="120" y="88"/>
                                    <a:pt x="116" y="92"/>
                                  </a:cubicBezTo>
                                  <a:cubicBezTo>
                                    <a:pt x="112" y="96"/>
                                    <a:pt x="110" y="101"/>
                                    <a:pt x="110" y="107"/>
                                  </a:cubicBezTo>
                                  <a:cubicBezTo>
                                    <a:pt x="110" y="112"/>
                                    <a:pt x="112" y="117"/>
                                    <a:pt x="116" y="121"/>
                                  </a:cubicBezTo>
                                  <a:cubicBezTo>
                                    <a:pt x="120" y="125"/>
                                    <a:pt x="125" y="127"/>
                                    <a:pt x="131" y="127"/>
                                  </a:cubicBezTo>
                                  <a:lnTo>
                                    <a:pt x="131" y="127"/>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04" name="Freeform 1263"/>
                          <wps:cNvSpPr>
                            <a:spLocks/>
                          </wps:cNvSpPr>
                          <wps:spPr bwMode="auto">
                            <a:xfrm>
                              <a:off x="5974" y="4578"/>
                              <a:ext cx="77" cy="113"/>
                            </a:xfrm>
                            <a:custGeom>
                              <a:avLst/>
                              <a:gdLst>
                                <a:gd name="T0" fmla="*/ 0 w 97"/>
                                <a:gd name="T1" fmla="*/ 142 h 142"/>
                                <a:gd name="T2" fmla="*/ 0 w 97"/>
                                <a:gd name="T3" fmla="*/ 142 h 142"/>
                                <a:gd name="T4" fmla="*/ 7 w 97"/>
                                <a:gd name="T5" fmla="*/ 110 h 142"/>
                                <a:gd name="T6" fmla="*/ 33 w 97"/>
                                <a:gd name="T7" fmla="*/ 86 h 142"/>
                                <a:gd name="T8" fmla="*/ 52 w 97"/>
                                <a:gd name="T9" fmla="*/ 75 h 142"/>
                                <a:gd name="T10" fmla="*/ 70 w 97"/>
                                <a:gd name="T11" fmla="*/ 62 h 142"/>
                                <a:gd name="T12" fmla="*/ 78 w 97"/>
                                <a:gd name="T13" fmla="*/ 44 h 142"/>
                                <a:gd name="T14" fmla="*/ 70 w 97"/>
                                <a:gd name="T15" fmla="*/ 24 h 142"/>
                                <a:gd name="T16" fmla="*/ 51 w 97"/>
                                <a:gd name="T17" fmla="*/ 17 h 142"/>
                                <a:gd name="T18" fmla="*/ 25 w 97"/>
                                <a:gd name="T19" fmla="*/ 30 h 142"/>
                                <a:gd name="T20" fmla="*/ 21 w 97"/>
                                <a:gd name="T21" fmla="*/ 51 h 142"/>
                                <a:gd name="T22" fmla="*/ 3 w 97"/>
                                <a:gd name="T23" fmla="*/ 51 h 142"/>
                                <a:gd name="T24" fmla="*/ 10 w 97"/>
                                <a:gd name="T25" fmla="*/ 21 h 142"/>
                                <a:gd name="T26" fmla="*/ 51 w 97"/>
                                <a:gd name="T27" fmla="*/ 0 h 142"/>
                                <a:gd name="T28" fmla="*/ 86 w 97"/>
                                <a:gd name="T29" fmla="*/ 14 h 142"/>
                                <a:gd name="T30" fmla="*/ 97 w 97"/>
                                <a:gd name="T31" fmla="*/ 43 h 142"/>
                                <a:gd name="T32" fmla="*/ 86 w 97"/>
                                <a:gd name="T33" fmla="*/ 72 h 142"/>
                                <a:gd name="T34" fmla="*/ 61 w 97"/>
                                <a:gd name="T35" fmla="*/ 89 h 142"/>
                                <a:gd name="T36" fmla="*/ 47 w 97"/>
                                <a:gd name="T37" fmla="*/ 96 h 142"/>
                                <a:gd name="T38" fmla="*/ 32 w 97"/>
                                <a:gd name="T39" fmla="*/ 106 h 142"/>
                                <a:gd name="T40" fmla="*/ 20 w 97"/>
                                <a:gd name="T41" fmla="*/ 125 h 142"/>
                                <a:gd name="T42" fmla="*/ 97 w 97"/>
                                <a:gd name="T43" fmla="*/ 125 h 142"/>
                                <a:gd name="T44" fmla="*/ 97 w 97"/>
                                <a:gd name="T45" fmla="*/ 142 h 142"/>
                                <a:gd name="T46" fmla="*/ 0 w 97"/>
                                <a:gd name="T47"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7" h="142">
                                  <a:moveTo>
                                    <a:pt x="0" y="142"/>
                                  </a:moveTo>
                                  <a:lnTo>
                                    <a:pt x="0" y="142"/>
                                  </a:lnTo>
                                  <a:cubicBezTo>
                                    <a:pt x="0" y="130"/>
                                    <a:pt x="3" y="119"/>
                                    <a:pt x="7" y="110"/>
                                  </a:cubicBezTo>
                                  <a:cubicBezTo>
                                    <a:pt x="12" y="101"/>
                                    <a:pt x="20" y="93"/>
                                    <a:pt x="33" y="86"/>
                                  </a:cubicBezTo>
                                  <a:lnTo>
                                    <a:pt x="52" y="75"/>
                                  </a:lnTo>
                                  <a:cubicBezTo>
                                    <a:pt x="60" y="70"/>
                                    <a:pt x="66" y="66"/>
                                    <a:pt x="70" y="62"/>
                                  </a:cubicBezTo>
                                  <a:cubicBezTo>
                                    <a:pt x="75" y="57"/>
                                    <a:pt x="78" y="51"/>
                                    <a:pt x="78" y="44"/>
                                  </a:cubicBezTo>
                                  <a:cubicBezTo>
                                    <a:pt x="78" y="35"/>
                                    <a:pt x="75" y="29"/>
                                    <a:pt x="70" y="24"/>
                                  </a:cubicBezTo>
                                  <a:cubicBezTo>
                                    <a:pt x="66" y="19"/>
                                    <a:pt x="59" y="17"/>
                                    <a:pt x="51" y="17"/>
                                  </a:cubicBezTo>
                                  <a:cubicBezTo>
                                    <a:pt x="39" y="17"/>
                                    <a:pt x="30" y="21"/>
                                    <a:pt x="25" y="30"/>
                                  </a:cubicBezTo>
                                  <a:cubicBezTo>
                                    <a:pt x="23" y="35"/>
                                    <a:pt x="22" y="42"/>
                                    <a:pt x="21" y="51"/>
                                  </a:cubicBezTo>
                                  <a:lnTo>
                                    <a:pt x="3" y="51"/>
                                  </a:lnTo>
                                  <a:cubicBezTo>
                                    <a:pt x="3" y="39"/>
                                    <a:pt x="6" y="29"/>
                                    <a:pt x="10" y="21"/>
                                  </a:cubicBezTo>
                                  <a:cubicBezTo>
                                    <a:pt x="18" y="7"/>
                                    <a:pt x="31" y="0"/>
                                    <a:pt x="51" y="0"/>
                                  </a:cubicBezTo>
                                  <a:cubicBezTo>
                                    <a:pt x="67" y="0"/>
                                    <a:pt x="79" y="5"/>
                                    <a:pt x="86" y="14"/>
                                  </a:cubicBezTo>
                                  <a:cubicBezTo>
                                    <a:pt x="94" y="22"/>
                                    <a:pt x="97" y="32"/>
                                    <a:pt x="97" y="43"/>
                                  </a:cubicBezTo>
                                  <a:cubicBezTo>
                                    <a:pt x="97" y="54"/>
                                    <a:pt x="93" y="64"/>
                                    <a:pt x="86" y="72"/>
                                  </a:cubicBezTo>
                                  <a:cubicBezTo>
                                    <a:pt x="81" y="76"/>
                                    <a:pt x="73" y="82"/>
                                    <a:pt x="61" y="89"/>
                                  </a:cubicBezTo>
                                  <a:lnTo>
                                    <a:pt x="47" y="96"/>
                                  </a:lnTo>
                                  <a:cubicBezTo>
                                    <a:pt x="41" y="100"/>
                                    <a:pt x="36" y="103"/>
                                    <a:pt x="32" y="106"/>
                                  </a:cubicBezTo>
                                  <a:cubicBezTo>
                                    <a:pt x="26" y="112"/>
                                    <a:pt x="21" y="118"/>
                                    <a:pt x="20" y="125"/>
                                  </a:cubicBezTo>
                                  <a:lnTo>
                                    <a:pt x="97" y="125"/>
                                  </a:lnTo>
                                  <a:lnTo>
                                    <a:pt x="97" y="142"/>
                                  </a:lnTo>
                                  <a:lnTo>
                                    <a:pt x="0"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05" name="Freeform 1264"/>
                          <wps:cNvSpPr>
                            <a:spLocks/>
                          </wps:cNvSpPr>
                          <wps:spPr bwMode="auto">
                            <a:xfrm>
                              <a:off x="6072" y="4674"/>
                              <a:ext cx="16" cy="17"/>
                            </a:xfrm>
                            <a:custGeom>
                              <a:avLst/>
                              <a:gdLst>
                                <a:gd name="T0" fmla="*/ 0 w 20"/>
                                <a:gd name="T1" fmla="*/ 0 h 21"/>
                                <a:gd name="T2" fmla="*/ 0 w 20"/>
                                <a:gd name="T3" fmla="*/ 0 h 21"/>
                                <a:gd name="T4" fmla="*/ 20 w 20"/>
                                <a:gd name="T5" fmla="*/ 0 h 21"/>
                                <a:gd name="T6" fmla="*/ 20 w 20"/>
                                <a:gd name="T7" fmla="*/ 21 h 21"/>
                                <a:gd name="T8" fmla="*/ 0 w 20"/>
                                <a:gd name="T9" fmla="*/ 21 h 21"/>
                                <a:gd name="T10" fmla="*/ 0 w 20"/>
                                <a:gd name="T11" fmla="*/ 0 h 21"/>
                              </a:gdLst>
                              <a:ahLst/>
                              <a:cxnLst>
                                <a:cxn ang="0">
                                  <a:pos x="T0" y="T1"/>
                                </a:cxn>
                                <a:cxn ang="0">
                                  <a:pos x="T2" y="T3"/>
                                </a:cxn>
                                <a:cxn ang="0">
                                  <a:pos x="T4" y="T5"/>
                                </a:cxn>
                                <a:cxn ang="0">
                                  <a:pos x="T6" y="T7"/>
                                </a:cxn>
                                <a:cxn ang="0">
                                  <a:pos x="T8" y="T9"/>
                                </a:cxn>
                                <a:cxn ang="0">
                                  <a:pos x="T10" y="T11"/>
                                </a:cxn>
                              </a:cxnLst>
                              <a:rect l="0" t="0" r="r" b="b"/>
                              <a:pathLst>
                                <a:path w="20" h="21">
                                  <a:moveTo>
                                    <a:pt x="0" y="0"/>
                                  </a:moveTo>
                                  <a:lnTo>
                                    <a:pt x="0" y="0"/>
                                  </a:lnTo>
                                  <a:lnTo>
                                    <a:pt x="20" y="0"/>
                                  </a:lnTo>
                                  <a:lnTo>
                                    <a:pt x="20"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06" name="Freeform 1265"/>
                          <wps:cNvSpPr>
                            <a:spLocks/>
                          </wps:cNvSpPr>
                          <wps:spPr bwMode="auto">
                            <a:xfrm>
                              <a:off x="6118" y="4579"/>
                              <a:ext cx="42" cy="112"/>
                            </a:xfrm>
                            <a:custGeom>
                              <a:avLst/>
                              <a:gdLst>
                                <a:gd name="T0" fmla="*/ 0 w 52"/>
                                <a:gd name="T1" fmla="*/ 41 h 141"/>
                                <a:gd name="T2" fmla="*/ 0 w 52"/>
                                <a:gd name="T3" fmla="*/ 41 h 141"/>
                                <a:gd name="T4" fmla="*/ 0 w 52"/>
                                <a:gd name="T5" fmla="*/ 28 h 141"/>
                                <a:gd name="T6" fmla="*/ 27 w 52"/>
                                <a:gd name="T7" fmla="*/ 21 h 141"/>
                                <a:gd name="T8" fmla="*/ 38 w 52"/>
                                <a:gd name="T9" fmla="*/ 0 h 141"/>
                                <a:gd name="T10" fmla="*/ 52 w 52"/>
                                <a:gd name="T11" fmla="*/ 0 h 141"/>
                                <a:gd name="T12" fmla="*/ 52 w 52"/>
                                <a:gd name="T13" fmla="*/ 141 h 141"/>
                                <a:gd name="T14" fmla="*/ 33 w 52"/>
                                <a:gd name="T15" fmla="*/ 141 h 141"/>
                                <a:gd name="T16" fmla="*/ 33 w 52"/>
                                <a:gd name="T17" fmla="*/ 41 h 141"/>
                                <a:gd name="T18" fmla="*/ 0 w 52"/>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1">
                                  <a:moveTo>
                                    <a:pt x="0" y="41"/>
                                  </a:moveTo>
                                  <a:lnTo>
                                    <a:pt x="0" y="41"/>
                                  </a:lnTo>
                                  <a:lnTo>
                                    <a:pt x="0" y="28"/>
                                  </a:lnTo>
                                  <a:cubicBezTo>
                                    <a:pt x="13" y="26"/>
                                    <a:pt x="22" y="24"/>
                                    <a:pt x="27" y="21"/>
                                  </a:cubicBezTo>
                                  <a:cubicBezTo>
                                    <a:pt x="32" y="18"/>
                                    <a:pt x="36" y="11"/>
                                    <a:pt x="38" y="0"/>
                                  </a:cubicBezTo>
                                  <a:lnTo>
                                    <a:pt x="52" y="0"/>
                                  </a:lnTo>
                                  <a:lnTo>
                                    <a:pt x="52" y="141"/>
                                  </a:lnTo>
                                  <a:lnTo>
                                    <a:pt x="33" y="141"/>
                                  </a:lnTo>
                                  <a:lnTo>
                                    <a:pt x="33"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07" name="Freeform 1266"/>
                          <wps:cNvSpPr>
                            <a:spLocks/>
                          </wps:cNvSpPr>
                          <wps:spPr bwMode="auto">
                            <a:xfrm>
                              <a:off x="6196" y="4579"/>
                              <a:ext cx="41" cy="112"/>
                            </a:xfrm>
                            <a:custGeom>
                              <a:avLst/>
                              <a:gdLst>
                                <a:gd name="T0" fmla="*/ 0 w 52"/>
                                <a:gd name="T1" fmla="*/ 41 h 141"/>
                                <a:gd name="T2" fmla="*/ 0 w 52"/>
                                <a:gd name="T3" fmla="*/ 41 h 141"/>
                                <a:gd name="T4" fmla="*/ 0 w 52"/>
                                <a:gd name="T5" fmla="*/ 28 h 141"/>
                                <a:gd name="T6" fmla="*/ 27 w 52"/>
                                <a:gd name="T7" fmla="*/ 21 h 141"/>
                                <a:gd name="T8" fmla="*/ 38 w 52"/>
                                <a:gd name="T9" fmla="*/ 0 h 141"/>
                                <a:gd name="T10" fmla="*/ 52 w 52"/>
                                <a:gd name="T11" fmla="*/ 0 h 141"/>
                                <a:gd name="T12" fmla="*/ 52 w 52"/>
                                <a:gd name="T13" fmla="*/ 141 h 141"/>
                                <a:gd name="T14" fmla="*/ 33 w 52"/>
                                <a:gd name="T15" fmla="*/ 141 h 141"/>
                                <a:gd name="T16" fmla="*/ 33 w 52"/>
                                <a:gd name="T17" fmla="*/ 41 h 141"/>
                                <a:gd name="T18" fmla="*/ 0 w 52"/>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1">
                                  <a:moveTo>
                                    <a:pt x="0" y="41"/>
                                  </a:moveTo>
                                  <a:lnTo>
                                    <a:pt x="0" y="41"/>
                                  </a:lnTo>
                                  <a:lnTo>
                                    <a:pt x="0" y="28"/>
                                  </a:lnTo>
                                  <a:cubicBezTo>
                                    <a:pt x="13" y="26"/>
                                    <a:pt x="22" y="24"/>
                                    <a:pt x="27" y="21"/>
                                  </a:cubicBezTo>
                                  <a:cubicBezTo>
                                    <a:pt x="32" y="18"/>
                                    <a:pt x="36" y="11"/>
                                    <a:pt x="38" y="0"/>
                                  </a:cubicBezTo>
                                  <a:lnTo>
                                    <a:pt x="52" y="0"/>
                                  </a:lnTo>
                                  <a:lnTo>
                                    <a:pt x="52" y="141"/>
                                  </a:lnTo>
                                  <a:lnTo>
                                    <a:pt x="33" y="141"/>
                                  </a:lnTo>
                                  <a:lnTo>
                                    <a:pt x="33"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08" name="Freeform 1267"/>
                          <wps:cNvSpPr>
                            <a:spLocks/>
                          </wps:cNvSpPr>
                          <wps:spPr bwMode="auto">
                            <a:xfrm>
                              <a:off x="6326" y="4574"/>
                              <a:ext cx="37" cy="149"/>
                            </a:xfrm>
                            <a:custGeom>
                              <a:avLst/>
                              <a:gdLst>
                                <a:gd name="T0" fmla="*/ 46 w 46"/>
                                <a:gd name="T1" fmla="*/ 0 h 188"/>
                                <a:gd name="T2" fmla="*/ 46 w 46"/>
                                <a:gd name="T3" fmla="*/ 0 h 188"/>
                                <a:gd name="T4" fmla="*/ 25 w 46"/>
                                <a:gd name="T5" fmla="*/ 44 h 188"/>
                                <a:gd name="T6" fmla="*/ 18 w 46"/>
                                <a:gd name="T7" fmla="*/ 94 h 188"/>
                                <a:gd name="T8" fmla="*/ 26 w 46"/>
                                <a:gd name="T9" fmla="*/ 146 h 188"/>
                                <a:gd name="T10" fmla="*/ 46 w 46"/>
                                <a:gd name="T11" fmla="*/ 188 h 188"/>
                                <a:gd name="T12" fmla="*/ 34 w 46"/>
                                <a:gd name="T13" fmla="*/ 188 h 188"/>
                                <a:gd name="T14" fmla="*/ 16 w 46"/>
                                <a:gd name="T15" fmla="*/ 160 h 188"/>
                                <a:gd name="T16" fmla="*/ 9 w 46"/>
                                <a:gd name="T17" fmla="*/ 143 h 188"/>
                                <a:gd name="T18" fmla="*/ 1 w 46"/>
                                <a:gd name="T19" fmla="*/ 112 h 188"/>
                                <a:gd name="T20" fmla="*/ 0 w 46"/>
                                <a:gd name="T21" fmla="*/ 95 h 188"/>
                                <a:gd name="T22" fmla="*/ 9 w 46"/>
                                <a:gd name="T23" fmla="*/ 43 h 188"/>
                                <a:gd name="T24" fmla="*/ 33 w 46"/>
                                <a:gd name="T25" fmla="*/ 0 h 188"/>
                                <a:gd name="T26" fmla="*/ 46 w 46"/>
                                <a:gd name="T27" fmla="*/ 0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46" y="0"/>
                                  </a:moveTo>
                                  <a:lnTo>
                                    <a:pt x="46" y="0"/>
                                  </a:lnTo>
                                  <a:cubicBezTo>
                                    <a:pt x="35" y="20"/>
                                    <a:pt x="28" y="35"/>
                                    <a:pt x="25" y="44"/>
                                  </a:cubicBezTo>
                                  <a:cubicBezTo>
                                    <a:pt x="21" y="59"/>
                                    <a:pt x="18" y="75"/>
                                    <a:pt x="18" y="94"/>
                                  </a:cubicBezTo>
                                  <a:cubicBezTo>
                                    <a:pt x="18" y="113"/>
                                    <a:pt x="21" y="131"/>
                                    <a:pt x="26" y="146"/>
                                  </a:cubicBezTo>
                                  <a:cubicBezTo>
                                    <a:pt x="30" y="156"/>
                                    <a:pt x="36" y="170"/>
                                    <a:pt x="46" y="188"/>
                                  </a:cubicBezTo>
                                  <a:lnTo>
                                    <a:pt x="34" y="188"/>
                                  </a:lnTo>
                                  <a:cubicBezTo>
                                    <a:pt x="24" y="173"/>
                                    <a:pt x="18" y="164"/>
                                    <a:pt x="16" y="160"/>
                                  </a:cubicBezTo>
                                  <a:cubicBezTo>
                                    <a:pt x="14" y="156"/>
                                    <a:pt x="11" y="150"/>
                                    <a:pt x="9" y="143"/>
                                  </a:cubicBezTo>
                                  <a:cubicBezTo>
                                    <a:pt x="5" y="133"/>
                                    <a:pt x="2" y="123"/>
                                    <a:pt x="1" y="112"/>
                                  </a:cubicBezTo>
                                  <a:cubicBezTo>
                                    <a:pt x="0" y="106"/>
                                    <a:pt x="0" y="100"/>
                                    <a:pt x="0" y="95"/>
                                  </a:cubicBezTo>
                                  <a:cubicBezTo>
                                    <a:pt x="0" y="76"/>
                                    <a:pt x="3" y="58"/>
                                    <a:pt x="9" y="43"/>
                                  </a:cubicBezTo>
                                  <a:cubicBezTo>
                                    <a:pt x="13" y="34"/>
                                    <a:pt x="21" y="19"/>
                                    <a:pt x="33" y="0"/>
                                  </a:cubicBezTo>
                                  <a:lnTo>
                                    <a:pt x="46"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09" name="Freeform 1268"/>
                          <wps:cNvSpPr>
                            <a:spLocks noEditPoints="1"/>
                          </wps:cNvSpPr>
                          <wps:spPr bwMode="auto">
                            <a:xfrm>
                              <a:off x="6374" y="4579"/>
                              <a:ext cx="77" cy="115"/>
                            </a:xfrm>
                            <a:custGeom>
                              <a:avLst/>
                              <a:gdLst>
                                <a:gd name="T0" fmla="*/ 48 w 97"/>
                                <a:gd name="T1" fmla="*/ 0 h 145"/>
                                <a:gd name="T2" fmla="*/ 48 w 97"/>
                                <a:gd name="T3" fmla="*/ 0 h 145"/>
                                <a:gd name="T4" fmla="*/ 88 w 97"/>
                                <a:gd name="T5" fmla="*/ 22 h 145"/>
                                <a:gd name="T6" fmla="*/ 97 w 97"/>
                                <a:gd name="T7" fmla="*/ 70 h 145"/>
                                <a:gd name="T8" fmla="*/ 88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9 h 145"/>
                                <a:gd name="T24" fmla="*/ 48 w 97"/>
                                <a:gd name="T25" fmla="*/ 129 h 145"/>
                                <a:gd name="T26" fmla="*/ 70 w 97"/>
                                <a:gd name="T27" fmla="*/ 117 h 145"/>
                                <a:gd name="T28" fmla="*/ 78 w 97"/>
                                <a:gd name="T29" fmla="*/ 71 h 145"/>
                                <a:gd name="T30" fmla="*/ 72 w 97"/>
                                <a:gd name="T31" fmla="*/ 31 h 145"/>
                                <a:gd name="T32" fmla="*/ 49 w 97"/>
                                <a:gd name="T33" fmla="*/ 16 h 145"/>
                                <a:gd name="T34" fmla="*/ 26 w 97"/>
                                <a:gd name="T35" fmla="*/ 31 h 145"/>
                                <a:gd name="T36" fmla="*/ 19 w 97"/>
                                <a:gd name="T37" fmla="*/ 74 h 145"/>
                                <a:gd name="T38" fmla="*/ 23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79" y="7"/>
                                    <a:pt x="88" y="22"/>
                                  </a:cubicBezTo>
                                  <a:cubicBezTo>
                                    <a:pt x="94" y="34"/>
                                    <a:pt x="97" y="50"/>
                                    <a:pt x="97" y="70"/>
                                  </a:cubicBezTo>
                                  <a:cubicBezTo>
                                    <a:pt x="97" y="90"/>
                                    <a:pt x="94" y="105"/>
                                    <a:pt x="88" y="118"/>
                                  </a:cubicBezTo>
                                  <a:cubicBezTo>
                                    <a:pt x="80" y="136"/>
                                    <a:pt x="67" y="145"/>
                                    <a:pt x="48" y="145"/>
                                  </a:cubicBezTo>
                                  <a:cubicBezTo>
                                    <a:pt x="31" y="145"/>
                                    <a:pt x="18" y="138"/>
                                    <a:pt x="10" y="123"/>
                                  </a:cubicBezTo>
                                  <a:cubicBezTo>
                                    <a:pt x="3" y="111"/>
                                    <a:pt x="0" y="94"/>
                                    <a:pt x="0" y="73"/>
                                  </a:cubicBezTo>
                                  <a:cubicBezTo>
                                    <a:pt x="0" y="57"/>
                                    <a:pt x="2" y="44"/>
                                    <a:pt x="6" y="32"/>
                                  </a:cubicBezTo>
                                  <a:cubicBezTo>
                                    <a:pt x="14" y="11"/>
                                    <a:pt x="28" y="0"/>
                                    <a:pt x="48" y="0"/>
                                  </a:cubicBezTo>
                                  <a:lnTo>
                                    <a:pt x="48" y="0"/>
                                  </a:lnTo>
                                  <a:close/>
                                  <a:moveTo>
                                    <a:pt x="48" y="129"/>
                                  </a:moveTo>
                                  <a:lnTo>
                                    <a:pt x="48" y="129"/>
                                  </a:lnTo>
                                  <a:cubicBezTo>
                                    <a:pt x="57" y="129"/>
                                    <a:pt x="64" y="125"/>
                                    <a:pt x="70" y="117"/>
                                  </a:cubicBezTo>
                                  <a:cubicBezTo>
                                    <a:pt x="75" y="108"/>
                                    <a:pt x="78" y="93"/>
                                    <a:pt x="78" y="71"/>
                                  </a:cubicBezTo>
                                  <a:cubicBezTo>
                                    <a:pt x="78" y="55"/>
                                    <a:pt x="76" y="42"/>
                                    <a:pt x="72" y="31"/>
                                  </a:cubicBezTo>
                                  <a:cubicBezTo>
                                    <a:pt x="68" y="21"/>
                                    <a:pt x="60" y="16"/>
                                    <a:pt x="49" y="16"/>
                                  </a:cubicBezTo>
                                  <a:cubicBezTo>
                                    <a:pt x="39" y="16"/>
                                    <a:pt x="31" y="21"/>
                                    <a:pt x="26" y="31"/>
                                  </a:cubicBezTo>
                                  <a:cubicBezTo>
                                    <a:pt x="21" y="40"/>
                                    <a:pt x="19" y="55"/>
                                    <a:pt x="19" y="74"/>
                                  </a:cubicBezTo>
                                  <a:cubicBezTo>
                                    <a:pt x="19" y="88"/>
                                    <a:pt x="20" y="100"/>
                                    <a:pt x="23" y="109"/>
                                  </a:cubicBezTo>
                                  <a:cubicBezTo>
                                    <a:pt x="28" y="122"/>
                                    <a:pt x="36"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10" name="Freeform 1269"/>
                          <wps:cNvSpPr>
                            <a:spLocks/>
                          </wps:cNvSpPr>
                          <wps:spPr bwMode="auto">
                            <a:xfrm>
                              <a:off x="6472" y="4674"/>
                              <a:ext cx="16" cy="17"/>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11" name="Freeform 1270"/>
                          <wps:cNvSpPr>
                            <a:spLocks/>
                          </wps:cNvSpPr>
                          <wps:spPr bwMode="auto">
                            <a:xfrm>
                              <a:off x="6507" y="4579"/>
                              <a:ext cx="78" cy="115"/>
                            </a:xfrm>
                            <a:custGeom>
                              <a:avLst/>
                              <a:gdLst>
                                <a:gd name="T0" fmla="*/ 48 w 99"/>
                                <a:gd name="T1" fmla="*/ 145 h 145"/>
                                <a:gd name="T2" fmla="*/ 48 w 99"/>
                                <a:gd name="T3" fmla="*/ 145 h 145"/>
                                <a:gd name="T4" fmla="*/ 12 w 99"/>
                                <a:gd name="T5" fmla="*/ 131 h 145"/>
                                <a:gd name="T6" fmla="*/ 0 w 99"/>
                                <a:gd name="T7" fmla="*/ 98 h 145"/>
                                <a:gd name="T8" fmla="*/ 19 w 99"/>
                                <a:gd name="T9" fmla="*/ 98 h 145"/>
                                <a:gd name="T10" fmla="*/ 24 w 99"/>
                                <a:gd name="T11" fmla="*/ 118 h 145"/>
                                <a:gd name="T12" fmla="*/ 49 w 99"/>
                                <a:gd name="T13" fmla="*/ 129 h 145"/>
                                <a:gd name="T14" fmla="*/ 71 w 99"/>
                                <a:gd name="T15" fmla="*/ 121 h 145"/>
                                <a:gd name="T16" fmla="*/ 80 w 99"/>
                                <a:gd name="T17" fmla="*/ 102 h 145"/>
                                <a:gd name="T18" fmla="*/ 71 w 99"/>
                                <a:gd name="T19" fmla="*/ 82 h 145"/>
                                <a:gd name="T20" fmla="*/ 46 w 99"/>
                                <a:gd name="T21" fmla="*/ 76 h 145"/>
                                <a:gd name="T22" fmla="*/ 43 w 99"/>
                                <a:gd name="T23" fmla="*/ 76 h 145"/>
                                <a:gd name="T24" fmla="*/ 39 w 99"/>
                                <a:gd name="T25" fmla="*/ 76 h 145"/>
                                <a:gd name="T26" fmla="*/ 39 w 99"/>
                                <a:gd name="T27" fmla="*/ 60 h 145"/>
                                <a:gd name="T28" fmla="*/ 44 w 99"/>
                                <a:gd name="T29" fmla="*/ 61 h 145"/>
                                <a:gd name="T30" fmla="*/ 48 w 99"/>
                                <a:gd name="T31" fmla="*/ 61 h 145"/>
                                <a:gd name="T32" fmla="*/ 64 w 99"/>
                                <a:gd name="T33" fmla="*/ 58 h 145"/>
                                <a:gd name="T34" fmla="*/ 75 w 99"/>
                                <a:gd name="T35" fmla="*/ 38 h 145"/>
                                <a:gd name="T36" fmla="*/ 68 w 99"/>
                                <a:gd name="T37" fmla="*/ 22 h 145"/>
                                <a:gd name="T38" fmla="*/ 50 w 99"/>
                                <a:gd name="T39" fmla="*/ 16 h 145"/>
                                <a:gd name="T40" fmla="*/ 26 w 99"/>
                                <a:gd name="T41" fmla="*/ 28 h 145"/>
                                <a:gd name="T42" fmla="*/ 21 w 99"/>
                                <a:gd name="T43" fmla="*/ 46 h 145"/>
                                <a:gd name="T44" fmla="*/ 4 w 99"/>
                                <a:gd name="T45" fmla="*/ 46 h 145"/>
                                <a:gd name="T46" fmla="*/ 10 w 99"/>
                                <a:gd name="T47" fmla="*/ 19 h 145"/>
                                <a:gd name="T48" fmla="*/ 48 w 99"/>
                                <a:gd name="T49" fmla="*/ 0 h 145"/>
                                <a:gd name="T50" fmla="*/ 82 w 99"/>
                                <a:gd name="T51" fmla="*/ 9 h 145"/>
                                <a:gd name="T52" fmla="*/ 94 w 99"/>
                                <a:gd name="T53" fmla="*/ 37 h 145"/>
                                <a:gd name="T54" fmla="*/ 87 w 99"/>
                                <a:gd name="T55" fmla="*/ 58 h 145"/>
                                <a:gd name="T56" fmla="*/ 75 w 99"/>
                                <a:gd name="T57" fmla="*/ 66 h 145"/>
                                <a:gd name="T58" fmla="*/ 93 w 99"/>
                                <a:gd name="T59" fmla="*/ 78 h 145"/>
                                <a:gd name="T60" fmla="*/ 99 w 99"/>
                                <a:gd name="T61" fmla="*/ 99 h 145"/>
                                <a:gd name="T62" fmla="*/ 86 w 99"/>
                                <a:gd name="T63" fmla="*/ 132 h 145"/>
                                <a:gd name="T64" fmla="*/ 48 w 99"/>
                                <a:gd name="T65" fmla="*/ 145 h 145"/>
                                <a:gd name="T66" fmla="*/ 48 w 99"/>
                                <a:gd name="T67" fmla="*/ 145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99" h="145">
                                  <a:moveTo>
                                    <a:pt x="48" y="145"/>
                                  </a:moveTo>
                                  <a:lnTo>
                                    <a:pt x="48" y="145"/>
                                  </a:lnTo>
                                  <a:cubicBezTo>
                                    <a:pt x="31" y="145"/>
                                    <a:pt x="19" y="140"/>
                                    <a:pt x="12" y="131"/>
                                  </a:cubicBezTo>
                                  <a:cubicBezTo>
                                    <a:pt x="4" y="122"/>
                                    <a:pt x="0" y="111"/>
                                    <a:pt x="0" y="98"/>
                                  </a:cubicBezTo>
                                  <a:lnTo>
                                    <a:pt x="19" y="98"/>
                                  </a:lnTo>
                                  <a:cubicBezTo>
                                    <a:pt x="20" y="107"/>
                                    <a:pt x="21" y="114"/>
                                    <a:pt x="24" y="118"/>
                                  </a:cubicBezTo>
                                  <a:cubicBezTo>
                                    <a:pt x="29" y="125"/>
                                    <a:pt x="37" y="129"/>
                                    <a:pt x="49" y="129"/>
                                  </a:cubicBezTo>
                                  <a:cubicBezTo>
                                    <a:pt x="58" y="129"/>
                                    <a:pt x="66" y="126"/>
                                    <a:pt x="71" y="121"/>
                                  </a:cubicBezTo>
                                  <a:cubicBezTo>
                                    <a:pt x="77" y="116"/>
                                    <a:pt x="80" y="110"/>
                                    <a:pt x="80" y="102"/>
                                  </a:cubicBezTo>
                                  <a:cubicBezTo>
                                    <a:pt x="80" y="92"/>
                                    <a:pt x="77" y="85"/>
                                    <a:pt x="71" y="82"/>
                                  </a:cubicBezTo>
                                  <a:cubicBezTo>
                                    <a:pt x="65" y="78"/>
                                    <a:pt x="57" y="76"/>
                                    <a:pt x="46" y="76"/>
                                  </a:cubicBezTo>
                                  <a:cubicBezTo>
                                    <a:pt x="45" y="76"/>
                                    <a:pt x="44" y="76"/>
                                    <a:pt x="43" y="76"/>
                                  </a:cubicBezTo>
                                  <a:cubicBezTo>
                                    <a:pt x="41" y="76"/>
                                    <a:pt x="40" y="76"/>
                                    <a:pt x="39" y="76"/>
                                  </a:cubicBezTo>
                                  <a:lnTo>
                                    <a:pt x="39" y="60"/>
                                  </a:lnTo>
                                  <a:cubicBezTo>
                                    <a:pt x="41" y="60"/>
                                    <a:pt x="42" y="61"/>
                                    <a:pt x="44" y="61"/>
                                  </a:cubicBezTo>
                                  <a:cubicBezTo>
                                    <a:pt x="45" y="61"/>
                                    <a:pt x="46" y="61"/>
                                    <a:pt x="48" y="61"/>
                                  </a:cubicBezTo>
                                  <a:cubicBezTo>
                                    <a:pt x="54" y="61"/>
                                    <a:pt x="60" y="60"/>
                                    <a:pt x="64" y="58"/>
                                  </a:cubicBezTo>
                                  <a:cubicBezTo>
                                    <a:pt x="71" y="54"/>
                                    <a:pt x="75" y="47"/>
                                    <a:pt x="75" y="38"/>
                                  </a:cubicBezTo>
                                  <a:cubicBezTo>
                                    <a:pt x="75" y="31"/>
                                    <a:pt x="73" y="25"/>
                                    <a:pt x="68" y="22"/>
                                  </a:cubicBezTo>
                                  <a:cubicBezTo>
                                    <a:pt x="63" y="18"/>
                                    <a:pt x="57" y="16"/>
                                    <a:pt x="50" y="16"/>
                                  </a:cubicBezTo>
                                  <a:cubicBezTo>
                                    <a:pt x="38" y="16"/>
                                    <a:pt x="30" y="20"/>
                                    <a:pt x="26" y="28"/>
                                  </a:cubicBezTo>
                                  <a:cubicBezTo>
                                    <a:pt x="23" y="32"/>
                                    <a:pt x="22" y="38"/>
                                    <a:pt x="21" y="46"/>
                                  </a:cubicBezTo>
                                  <a:lnTo>
                                    <a:pt x="4" y="46"/>
                                  </a:lnTo>
                                  <a:cubicBezTo>
                                    <a:pt x="4" y="36"/>
                                    <a:pt x="6" y="27"/>
                                    <a:pt x="10" y="19"/>
                                  </a:cubicBezTo>
                                  <a:cubicBezTo>
                                    <a:pt x="17" y="6"/>
                                    <a:pt x="30" y="0"/>
                                    <a:pt x="48" y="0"/>
                                  </a:cubicBezTo>
                                  <a:cubicBezTo>
                                    <a:pt x="63" y="0"/>
                                    <a:pt x="74" y="3"/>
                                    <a:pt x="82" y="9"/>
                                  </a:cubicBezTo>
                                  <a:cubicBezTo>
                                    <a:pt x="90" y="16"/>
                                    <a:pt x="94" y="25"/>
                                    <a:pt x="94" y="37"/>
                                  </a:cubicBezTo>
                                  <a:cubicBezTo>
                                    <a:pt x="94" y="46"/>
                                    <a:pt x="91" y="53"/>
                                    <a:pt x="87" y="58"/>
                                  </a:cubicBezTo>
                                  <a:cubicBezTo>
                                    <a:pt x="84" y="62"/>
                                    <a:pt x="80" y="64"/>
                                    <a:pt x="75" y="66"/>
                                  </a:cubicBezTo>
                                  <a:cubicBezTo>
                                    <a:pt x="83" y="68"/>
                                    <a:pt x="89" y="72"/>
                                    <a:pt x="93" y="78"/>
                                  </a:cubicBezTo>
                                  <a:cubicBezTo>
                                    <a:pt x="97" y="84"/>
                                    <a:pt x="99" y="91"/>
                                    <a:pt x="99" y="99"/>
                                  </a:cubicBezTo>
                                  <a:cubicBezTo>
                                    <a:pt x="99" y="113"/>
                                    <a:pt x="95" y="124"/>
                                    <a:pt x="86" y="132"/>
                                  </a:cubicBezTo>
                                  <a:cubicBezTo>
                                    <a:pt x="77" y="141"/>
                                    <a:pt x="64" y="145"/>
                                    <a:pt x="48" y="145"/>
                                  </a:cubicBezTo>
                                  <a:lnTo>
                                    <a:pt x="48" y="145"/>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12" name="Freeform 1271"/>
                          <wps:cNvSpPr>
                            <a:spLocks/>
                          </wps:cNvSpPr>
                          <wps:spPr bwMode="auto">
                            <a:xfrm>
                              <a:off x="6599" y="4580"/>
                              <a:ext cx="78" cy="111"/>
                            </a:xfrm>
                            <a:custGeom>
                              <a:avLst/>
                              <a:gdLst>
                                <a:gd name="T0" fmla="*/ 98 w 98"/>
                                <a:gd name="T1" fmla="*/ 0 h 139"/>
                                <a:gd name="T2" fmla="*/ 98 w 98"/>
                                <a:gd name="T3" fmla="*/ 0 h 139"/>
                                <a:gd name="T4" fmla="*/ 98 w 98"/>
                                <a:gd name="T5" fmla="*/ 16 h 139"/>
                                <a:gd name="T6" fmla="*/ 80 w 98"/>
                                <a:gd name="T7" fmla="*/ 39 h 139"/>
                                <a:gd name="T8" fmla="*/ 60 w 98"/>
                                <a:gd name="T9" fmla="*/ 74 h 139"/>
                                <a:gd name="T10" fmla="*/ 47 w 98"/>
                                <a:gd name="T11" fmla="*/ 108 h 139"/>
                                <a:gd name="T12" fmla="*/ 39 w 98"/>
                                <a:gd name="T13" fmla="*/ 139 h 139"/>
                                <a:gd name="T14" fmla="*/ 20 w 98"/>
                                <a:gd name="T15" fmla="*/ 139 h 139"/>
                                <a:gd name="T16" fmla="*/ 49 w 98"/>
                                <a:gd name="T17" fmla="*/ 59 h 139"/>
                                <a:gd name="T18" fmla="*/ 78 w 98"/>
                                <a:gd name="T19" fmla="*/ 18 h 139"/>
                                <a:gd name="T20" fmla="*/ 0 w 98"/>
                                <a:gd name="T21" fmla="*/ 18 h 139"/>
                                <a:gd name="T22" fmla="*/ 0 w 98"/>
                                <a:gd name="T23" fmla="*/ 0 h 139"/>
                                <a:gd name="T24" fmla="*/ 98 w 98"/>
                                <a:gd name="T25"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98" h="139">
                                  <a:moveTo>
                                    <a:pt x="98" y="0"/>
                                  </a:moveTo>
                                  <a:lnTo>
                                    <a:pt x="98" y="0"/>
                                  </a:lnTo>
                                  <a:lnTo>
                                    <a:pt x="98" y="16"/>
                                  </a:lnTo>
                                  <a:cubicBezTo>
                                    <a:pt x="93" y="20"/>
                                    <a:pt x="87" y="28"/>
                                    <a:pt x="80" y="39"/>
                                  </a:cubicBezTo>
                                  <a:cubicBezTo>
                                    <a:pt x="72" y="50"/>
                                    <a:pt x="66" y="61"/>
                                    <a:pt x="60" y="74"/>
                                  </a:cubicBezTo>
                                  <a:cubicBezTo>
                                    <a:pt x="54" y="86"/>
                                    <a:pt x="50" y="98"/>
                                    <a:pt x="47" y="108"/>
                                  </a:cubicBezTo>
                                  <a:cubicBezTo>
                                    <a:pt x="45" y="114"/>
                                    <a:pt x="42" y="125"/>
                                    <a:pt x="39" y="139"/>
                                  </a:cubicBezTo>
                                  <a:lnTo>
                                    <a:pt x="20" y="139"/>
                                  </a:lnTo>
                                  <a:cubicBezTo>
                                    <a:pt x="24" y="112"/>
                                    <a:pt x="34" y="85"/>
                                    <a:pt x="49" y="59"/>
                                  </a:cubicBezTo>
                                  <a:cubicBezTo>
                                    <a:pt x="58" y="43"/>
                                    <a:pt x="68" y="30"/>
                                    <a:pt x="78" y="18"/>
                                  </a:cubicBezTo>
                                  <a:lnTo>
                                    <a:pt x="0" y="18"/>
                                  </a:lnTo>
                                  <a:lnTo>
                                    <a:pt x="0" y="0"/>
                                  </a:lnTo>
                                  <a:lnTo>
                                    <a:pt x="9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13" name="Freeform 1272"/>
                          <wps:cNvSpPr>
                            <a:spLocks/>
                          </wps:cNvSpPr>
                          <wps:spPr bwMode="auto">
                            <a:xfrm>
                              <a:off x="6696" y="4674"/>
                              <a:ext cx="16" cy="41"/>
                            </a:xfrm>
                            <a:custGeom>
                              <a:avLst/>
                              <a:gdLst>
                                <a:gd name="T0" fmla="*/ 0 w 21"/>
                                <a:gd name="T1" fmla="*/ 42 h 51"/>
                                <a:gd name="T2" fmla="*/ 0 w 21"/>
                                <a:gd name="T3" fmla="*/ 42 h 51"/>
                                <a:gd name="T4" fmla="*/ 9 w 21"/>
                                <a:gd name="T5" fmla="*/ 32 h 51"/>
                                <a:gd name="T6" fmla="*/ 11 w 21"/>
                                <a:gd name="T7" fmla="*/ 24 h 51"/>
                                <a:gd name="T8" fmla="*/ 11 w 21"/>
                                <a:gd name="T9" fmla="*/ 22 h 51"/>
                                <a:gd name="T10" fmla="*/ 11 w 21"/>
                                <a:gd name="T11" fmla="*/ 21 h 51"/>
                                <a:gd name="T12" fmla="*/ 0 w 21"/>
                                <a:gd name="T13" fmla="*/ 21 h 51"/>
                                <a:gd name="T14" fmla="*/ 0 w 21"/>
                                <a:gd name="T15" fmla="*/ 0 h 51"/>
                                <a:gd name="T16" fmla="*/ 21 w 21"/>
                                <a:gd name="T17" fmla="*/ 0 h 51"/>
                                <a:gd name="T18" fmla="*/ 21 w 21"/>
                                <a:gd name="T19" fmla="*/ 20 h 51"/>
                                <a:gd name="T20" fmla="*/ 16 w 21"/>
                                <a:gd name="T21" fmla="*/ 40 h 51"/>
                                <a:gd name="T22" fmla="*/ 0 w 21"/>
                                <a:gd name="T23" fmla="*/ 51 h 51"/>
                                <a:gd name="T24" fmla="*/ 0 w 21"/>
                                <a:gd name="T25" fmla="*/ 42 h 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1" h="51">
                                  <a:moveTo>
                                    <a:pt x="0" y="42"/>
                                  </a:moveTo>
                                  <a:lnTo>
                                    <a:pt x="0" y="42"/>
                                  </a:lnTo>
                                  <a:cubicBezTo>
                                    <a:pt x="4" y="41"/>
                                    <a:pt x="8" y="38"/>
                                    <a:pt x="9" y="32"/>
                                  </a:cubicBezTo>
                                  <a:cubicBezTo>
                                    <a:pt x="10" y="29"/>
                                    <a:pt x="11" y="26"/>
                                    <a:pt x="11" y="24"/>
                                  </a:cubicBezTo>
                                  <a:cubicBezTo>
                                    <a:pt x="11" y="23"/>
                                    <a:pt x="11" y="23"/>
                                    <a:pt x="11" y="22"/>
                                  </a:cubicBezTo>
                                  <a:cubicBezTo>
                                    <a:pt x="11" y="22"/>
                                    <a:pt x="11" y="22"/>
                                    <a:pt x="11" y="21"/>
                                  </a:cubicBezTo>
                                  <a:lnTo>
                                    <a:pt x="0" y="21"/>
                                  </a:lnTo>
                                  <a:lnTo>
                                    <a:pt x="0" y="0"/>
                                  </a:lnTo>
                                  <a:lnTo>
                                    <a:pt x="21" y="0"/>
                                  </a:lnTo>
                                  <a:lnTo>
                                    <a:pt x="21" y="20"/>
                                  </a:lnTo>
                                  <a:cubicBezTo>
                                    <a:pt x="21" y="27"/>
                                    <a:pt x="19" y="34"/>
                                    <a:pt x="16" y="40"/>
                                  </a:cubicBezTo>
                                  <a:cubicBezTo>
                                    <a:pt x="13" y="46"/>
                                    <a:pt x="8" y="50"/>
                                    <a:pt x="0" y="51"/>
                                  </a:cubicBezTo>
                                  <a:lnTo>
                                    <a:pt x="0" y="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14" name="Freeform 1273"/>
                          <wps:cNvSpPr>
                            <a:spLocks/>
                          </wps:cNvSpPr>
                          <wps:spPr bwMode="auto">
                            <a:xfrm>
                              <a:off x="6776" y="4579"/>
                              <a:ext cx="78" cy="115"/>
                            </a:xfrm>
                            <a:custGeom>
                              <a:avLst/>
                              <a:gdLst>
                                <a:gd name="T0" fmla="*/ 47 w 98"/>
                                <a:gd name="T1" fmla="*/ 145 h 145"/>
                                <a:gd name="T2" fmla="*/ 47 w 98"/>
                                <a:gd name="T3" fmla="*/ 145 h 145"/>
                                <a:gd name="T4" fmla="*/ 11 w 98"/>
                                <a:gd name="T5" fmla="*/ 131 h 145"/>
                                <a:gd name="T6" fmla="*/ 0 w 98"/>
                                <a:gd name="T7" fmla="*/ 98 h 145"/>
                                <a:gd name="T8" fmla="*/ 18 w 98"/>
                                <a:gd name="T9" fmla="*/ 98 h 145"/>
                                <a:gd name="T10" fmla="*/ 23 w 98"/>
                                <a:gd name="T11" fmla="*/ 118 h 145"/>
                                <a:gd name="T12" fmla="*/ 48 w 98"/>
                                <a:gd name="T13" fmla="*/ 129 h 145"/>
                                <a:gd name="T14" fmla="*/ 71 w 98"/>
                                <a:gd name="T15" fmla="*/ 121 h 145"/>
                                <a:gd name="T16" fmla="*/ 79 w 98"/>
                                <a:gd name="T17" fmla="*/ 102 h 145"/>
                                <a:gd name="T18" fmla="*/ 70 w 98"/>
                                <a:gd name="T19" fmla="*/ 82 h 145"/>
                                <a:gd name="T20" fmla="*/ 46 w 98"/>
                                <a:gd name="T21" fmla="*/ 76 h 145"/>
                                <a:gd name="T22" fmla="*/ 42 w 98"/>
                                <a:gd name="T23" fmla="*/ 76 h 145"/>
                                <a:gd name="T24" fmla="*/ 38 w 98"/>
                                <a:gd name="T25" fmla="*/ 76 h 145"/>
                                <a:gd name="T26" fmla="*/ 38 w 98"/>
                                <a:gd name="T27" fmla="*/ 60 h 145"/>
                                <a:gd name="T28" fmla="*/ 43 w 98"/>
                                <a:gd name="T29" fmla="*/ 61 h 145"/>
                                <a:gd name="T30" fmla="*/ 47 w 98"/>
                                <a:gd name="T31" fmla="*/ 61 h 145"/>
                                <a:gd name="T32" fmla="*/ 63 w 98"/>
                                <a:gd name="T33" fmla="*/ 58 h 145"/>
                                <a:gd name="T34" fmla="*/ 75 w 98"/>
                                <a:gd name="T35" fmla="*/ 38 h 145"/>
                                <a:gd name="T36" fmla="*/ 67 w 98"/>
                                <a:gd name="T37" fmla="*/ 22 h 145"/>
                                <a:gd name="T38" fmla="*/ 50 w 98"/>
                                <a:gd name="T39" fmla="*/ 16 h 145"/>
                                <a:gd name="T40" fmla="*/ 25 w 98"/>
                                <a:gd name="T41" fmla="*/ 28 h 145"/>
                                <a:gd name="T42" fmla="*/ 21 w 98"/>
                                <a:gd name="T43" fmla="*/ 46 h 145"/>
                                <a:gd name="T44" fmla="*/ 3 w 98"/>
                                <a:gd name="T45" fmla="*/ 46 h 145"/>
                                <a:gd name="T46" fmla="*/ 10 w 98"/>
                                <a:gd name="T47" fmla="*/ 19 h 145"/>
                                <a:gd name="T48" fmla="*/ 48 w 98"/>
                                <a:gd name="T49" fmla="*/ 0 h 145"/>
                                <a:gd name="T50" fmla="*/ 81 w 98"/>
                                <a:gd name="T51" fmla="*/ 9 h 145"/>
                                <a:gd name="T52" fmla="*/ 93 w 98"/>
                                <a:gd name="T53" fmla="*/ 37 h 145"/>
                                <a:gd name="T54" fmla="*/ 86 w 98"/>
                                <a:gd name="T55" fmla="*/ 58 h 145"/>
                                <a:gd name="T56" fmla="*/ 75 w 98"/>
                                <a:gd name="T57" fmla="*/ 66 h 145"/>
                                <a:gd name="T58" fmla="*/ 92 w 98"/>
                                <a:gd name="T59" fmla="*/ 78 h 145"/>
                                <a:gd name="T60" fmla="*/ 98 w 98"/>
                                <a:gd name="T61" fmla="*/ 99 h 145"/>
                                <a:gd name="T62" fmla="*/ 85 w 98"/>
                                <a:gd name="T63" fmla="*/ 132 h 145"/>
                                <a:gd name="T64" fmla="*/ 47 w 98"/>
                                <a:gd name="T65" fmla="*/ 145 h 145"/>
                                <a:gd name="T66" fmla="*/ 47 w 98"/>
                                <a:gd name="T67" fmla="*/ 145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98" h="145">
                                  <a:moveTo>
                                    <a:pt x="47" y="145"/>
                                  </a:moveTo>
                                  <a:lnTo>
                                    <a:pt x="47" y="145"/>
                                  </a:lnTo>
                                  <a:cubicBezTo>
                                    <a:pt x="31" y="145"/>
                                    <a:pt x="18" y="140"/>
                                    <a:pt x="11" y="131"/>
                                  </a:cubicBezTo>
                                  <a:cubicBezTo>
                                    <a:pt x="3" y="122"/>
                                    <a:pt x="0" y="111"/>
                                    <a:pt x="0" y="98"/>
                                  </a:cubicBezTo>
                                  <a:lnTo>
                                    <a:pt x="18" y="98"/>
                                  </a:lnTo>
                                  <a:cubicBezTo>
                                    <a:pt x="19" y="107"/>
                                    <a:pt x="21" y="114"/>
                                    <a:pt x="23" y="118"/>
                                  </a:cubicBezTo>
                                  <a:cubicBezTo>
                                    <a:pt x="28" y="125"/>
                                    <a:pt x="36" y="129"/>
                                    <a:pt x="48" y="129"/>
                                  </a:cubicBezTo>
                                  <a:cubicBezTo>
                                    <a:pt x="58" y="129"/>
                                    <a:pt x="65" y="126"/>
                                    <a:pt x="71" y="121"/>
                                  </a:cubicBezTo>
                                  <a:cubicBezTo>
                                    <a:pt x="76" y="116"/>
                                    <a:pt x="79" y="110"/>
                                    <a:pt x="79" y="102"/>
                                  </a:cubicBezTo>
                                  <a:cubicBezTo>
                                    <a:pt x="79" y="92"/>
                                    <a:pt x="76" y="85"/>
                                    <a:pt x="70" y="82"/>
                                  </a:cubicBezTo>
                                  <a:cubicBezTo>
                                    <a:pt x="64" y="78"/>
                                    <a:pt x="56" y="76"/>
                                    <a:pt x="46" y="76"/>
                                  </a:cubicBezTo>
                                  <a:cubicBezTo>
                                    <a:pt x="44" y="76"/>
                                    <a:pt x="43" y="76"/>
                                    <a:pt x="42" y="76"/>
                                  </a:cubicBezTo>
                                  <a:cubicBezTo>
                                    <a:pt x="41" y="76"/>
                                    <a:pt x="39" y="76"/>
                                    <a:pt x="38" y="76"/>
                                  </a:cubicBezTo>
                                  <a:lnTo>
                                    <a:pt x="38" y="60"/>
                                  </a:lnTo>
                                  <a:cubicBezTo>
                                    <a:pt x="40" y="60"/>
                                    <a:pt x="42" y="61"/>
                                    <a:pt x="43" y="61"/>
                                  </a:cubicBezTo>
                                  <a:cubicBezTo>
                                    <a:pt x="44" y="61"/>
                                    <a:pt x="45" y="61"/>
                                    <a:pt x="47" y="61"/>
                                  </a:cubicBezTo>
                                  <a:cubicBezTo>
                                    <a:pt x="54" y="61"/>
                                    <a:pt x="59" y="60"/>
                                    <a:pt x="63" y="58"/>
                                  </a:cubicBezTo>
                                  <a:cubicBezTo>
                                    <a:pt x="71" y="54"/>
                                    <a:pt x="75" y="47"/>
                                    <a:pt x="75" y="38"/>
                                  </a:cubicBezTo>
                                  <a:cubicBezTo>
                                    <a:pt x="75" y="31"/>
                                    <a:pt x="72" y="25"/>
                                    <a:pt x="67" y="22"/>
                                  </a:cubicBezTo>
                                  <a:cubicBezTo>
                                    <a:pt x="62" y="18"/>
                                    <a:pt x="56" y="16"/>
                                    <a:pt x="50" y="16"/>
                                  </a:cubicBezTo>
                                  <a:cubicBezTo>
                                    <a:pt x="38" y="16"/>
                                    <a:pt x="30" y="20"/>
                                    <a:pt x="25" y="28"/>
                                  </a:cubicBezTo>
                                  <a:cubicBezTo>
                                    <a:pt x="23" y="32"/>
                                    <a:pt x="21" y="38"/>
                                    <a:pt x="21" y="46"/>
                                  </a:cubicBezTo>
                                  <a:lnTo>
                                    <a:pt x="3" y="46"/>
                                  </a:lnTo>
                                  <a:cubicBezTo>
                                    <a:pt x="3" y="36"/>
                                    <a:pt x="5" y="27"/>
                                    <a:pt x="10" y="19"/>
                                  </a:cubicBezTo>
                                  <a:cubicBezTo>
                                    <a:pt x="17" y="6"/>
                                    <a:pt x="29" y="0"/>
                                    <a:pt x="48" y="0"/>
                                  </a:cubicBezTo>
                                  <a:cubicBezTo>
                                    <a:pt x="62" y="0"/>
                                    <a:pt x="73" y="3"/>
                                    <a:pt x="81" y="9"/>
                                  </a:cubicBezTo>
                                  <a:cubicBezTo>
                                    <a:pt x="89" y="16"/>
                                    <a:pt x="93" y="25"/>
                                    <a:pt x="93" y="37"/>
                                  </a:cubicBezTo>
                                  <a:cubicBezTo>
                                    <a:pt x="93" y="46"/>
                                    <a:pt x="91" y="53"/>
                                    <a:pt x="86" y="58"/>
                                  </a:cubicBezTo>
                                  <a:cubicBezTo>
                                    <a:pt x="83" y="62"/>
                                    <a:pt x="79" y="64"/>
                                    <a:pt x="75" y="66"/>
                                  </a:cubicBezTo>
                                  <a:cubicBezTo>
                                    <a:pt x="82" y="68"/>
                                    <a:pt x="88" y="72"/>
                                    <a:pt x="92" y="78"/>
                                  </a:cubicBezTo>
                                  <a:cubicBezTo>
                                    <a:pt x="96" y="84"/>
                                    <a:pt x="98" y="91"/>
                                    <a:pt x="98" y="99"/>
                                  </a:cubicBezTo>
                                  <a:cubicBezTo>
                                    <a:pt x="98" y="113"/>
                                    <a:pt x="94" y="124"/>
                                    <a:pt x="85" y="132"/>
                                  </a:cubicBezTo>
                                  <a:cubicBezTo>
                                    <a:pt x="76" y="141"/>
                                    <a:pt x="64" y="145"/>
                                    <a:pt x="47" y="145"/>
                                  </a:cubicBezTo>
                                  <a:lnTo>
                                    <a:pt x="47" y="145"/>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15" name="Freeform 1274"/>
                          <wps:cNvSpPr>
                            <a:spLocks/>
                          </wps:cNvSpPr>
                          <wps:spPr bwMode="auto">
                            <a:xfrm>
                              <a:off x="6875" y="4674"/>
                              <a:ext cx="17" cy="17"/>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16" name="Freeform 1275"/>
                          <wps:cNvSpPr>
                            <a:spLocks noEditPoints="1"/>
                          </wps:cNvSpPr>
                          <wps:spPr bwMode="auto">
                            <a:xfrm>
                              <a:off x="6912" y="4579"/>
                              <a:ext cx="77" cy="115"/>
                            </a:xfrm>
                            <a:custGeom>
                              <a:avLst/>
                              <a:gdLst>
                                <a:gd name="T0" fmla="*/ 48 w 97"/>
                                <a:gd name="T1" fmla="*/ 59 h 145"/>
                                <a:gd name="T2" fmla="*/ 48 w 97"/>
                                <a:gd name="T3" fmla="*/ 59 h 145"/>
                                <a:gd name="T4" fmla="*/ 66 w 97"/>
                                <a:gd name="T5" fmla="*/ 53 h 145"/>
                                <a:gd name="T6" fmla="*/ 73 w 97"/>
                                <a:gd name="T7" fmla="*/ 37 h 145"/>
                                <a:gd name="T8" fmla="*/ 67 w 97"/>
                                <a:gd name="T9" fmla="*/ 22 h 145"/>
                                <a:gd name="T10" fmla="*/ 47 w 97"/>
                                <a:gd name="T11" fmla="*/ 16 h 145"/>
                                <a:gd name="T12" fmla="*/ 29 w 97"/>
                                <a:gd name="T13" fmla="*/ 22 h 145"/>
                                <a:gd name="T14" fmla="*/ 23 w 97"/>
                                <a:gd name="T15" fmla="*/ 38 h 145"/>
                                <a:gd name="T16" fmla="*/ 30 w 97"/>
                                <a:gd name="T17" fmla="*/ 53 h 145"/>
                                <a:gd name="T18" fmla="*/ 48 w 97"/>
                                <a:gd name="T19" fmla="*/ 59 h 145"/>
                                <a:gd name="T20" fmla="*/ 48 w 97"/>
                                <a:gd name="T21" fmla="*/ 59 h 145"/>
                                <a:gd name="T22" fmla="*/ 49 w 97"/>
                                <a:gd name="T23" fmla="*/ 129 h 145"/>
                                <a:gd name="T24" fmla="*/ 49 w 97"/>
                                <a:gd name="T25" fmla="*/ 129 h 145"/>
                                <a:gd name="T26" fmla="*/ 70 w 97"/>
                                <a:gd name="T27" fmla="*/ 122 h 145"/>
                                <a:gd name="T28" fmla="*/ 78 w 97"/>
                                <a:gd name="T29" fmla="*/ 102 h 145"/>
                                <a:gd name="T30" fmla="*/ 69 w 97"/>
                                <a:gd name="T31" fmla="*/ 82 h 145"/>
                                <a:gd name="T32" fmla="*/ 48 w 97"/>
                                <a:gd name="T33" fmla="*/ 75 h 145"/>
                                <a:gd name="T34" fmla="*/ 27 w 97"/>
                                <a:gd name="T35" fmla="*/ 82 h 145"/>
                                <a:gd name="T36" fmla="*/ 19 w 97"/>
                                <a:gd name="T37" fmla="*/ 102 h 145"/>
                                <a:gd name="T38" fmla="*/ 26 w 97"/>
                                <a:gd name="T39" fmla="*/ 121 h 145"/>
                                <a:gd name="T40" fmla="*/ 49 w 97"/>
                                <a:gd name="T41" fmla="*/ 129 h 145"/>
                                <a:gd name="T42" fmla="*/ 49 w 97"/>
                                <a:gd name="T43" fmla="*/ 129 h 145"/>
                                <a:gd name="T44" fmla="*/ 24 w 97"/>
                                <a:gd name="T45" fmla="*/ 66 h 145"/>
                                <a:gd name="T46" fmla="*/ 24 w 97"/>
                                <a:gd name="T47" fmla="*/ 66 h 145"/>
                                <a:gd name="T48" fmla="*/ 12 w 97"/>
                                <a:gd name="T49" fmla="*/ 58 h 145"/>
                                <a:gd name="T50" fmla="*/ 4 w 97"/>
                                <a:gd name="T51" fmla="*/ 38 h 145"/>
                                <a:gd name="T52" fmla="*/ 16 w 97"/>
                                <a:gd name="T53" fmla="*/ 11 h 145"/>
                                <a:gd name="T54" fmla="*/ 48 w 97"/>
                                <a:gd name="T55" fmla="*/ 0 h 145"/>
                                <a:gd name="T56" fmla="*/ 80 w 97"/>
                                <a:gd name="T57" fmla="*/ 10 h 145"/>
                                <a:gd name="T58" fmla="*/ 92 w 97"/>
                                <a:gd name="T59" fmla="*/ 35 h 145"/>
                                <a:gd name="T60" fmla="*/ 85 w 97"/>
                                <a:gd name="T61" fmla="*/ 57 h 145"/>
                                <a:gd name="T62" fmla="*/ 73 w 97"/>
                                <a:gd name="T63" fmla="*/ 66 h 145"/>
                                <a:gd name="T64" fmla="*/ 87 w 97"/>
                                <a:gd name="T65" fmla="*/ 75 h 145"/>
                                <a:gd name="T66" fmla="*/ 97 w 97"/>
                                <a:gd name="T67" fmla="*/ 101 h 145"/>
                                <a:gd name="T68" fmla="*/ 84 w 97"/>
                                <a:gd name="T69" fmla="*/ 132 h 145"/>
                                <a:gd name="T70" fmla="*/ 49 w 97"/>
                                <a:gd name="T71" fmla="*/ 145 h 145"/>
                                <a:gd name="T72" fmla="*/ 14 w 97"/>
                                <a:gd name="T73" fmla="*/ 134 h 145"/>
                                <a:gd name="T74" fmla="*/ 0 w 97"/>
                                <a:gd name="T75" fmla="*/ 101 h 145"/>
                                <a:gd name="T76" fmla="*/ 6 w 97"/>
                                <a:gd name="T77" fmla="*/ 80 h 145"/>
                                <a:gd name="T78" fmla="*/ 24 w 97"/>
                                <a:gd name="T79" fmla="*/ 66 h 145"/>
                                <a:gd name="T80" fmla="*/ 24 w 97"/>
                                <a:gd name="T81" fmla="*/ 66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97" h="145">
                                  <a:moveTo>
                                    <a:pt x="48" y="59"/>
                                  </a:moveTo>
                                  <a:lnTo>
                                    <a:pt x="48" y="59"/>
                                  </a:lnTo>
                                  <a:cubicBezTo>
                                    <a:pt x="56" y="59"/>
                                    <a:pt x="62" y="57"/>
                                    <a:pt x="66" y="53"/>
                                  </a:cubicBezTo>
                                  <a:cubicBezTo>
                                    <a:pt x="71" y="48"/>
                                    <a:pt x="73" y="43"/>
                                    <a:pt x="73" y="37"/>
                                  </a:cubicBezTo>
                                  <a:cubicBezTo>
                                    <a:pt x="73" y="32"/>
                                    <a:pt x="71" y="27"/>
                                    <a:pt x="67" y="22"/>
                                  </a:cubicBezTo>
                                  <a:cubicBezTo>
                                    <a:pt x="62" y="18"/>
                                    <a:pt x="56" y="16"/>
                                    <a:pt x="47" y="16"/>
                                  </a:cubicBezTo>
                                  <a:cubicBezTo>
                                    <a:pt x="39" y="16"/>
                                    <a:pt x="33" y="18"/>
                                    <a:pt x="29" y="22"/>
                                  </a:cubicBezTo>
                                  <a:cubicBezTo>
                                    <a:pt x="25" y="27"/>
                                    <a:pt x="23" y="32"/>
                                    <a:pt x="23" y="38"/>
                                  </a:cubicBezTo>
                                  <a:cubicBezTo>
                                    <a:pt x="23" y="45"/>
                                    <a:pt x="26" y="50"/>
                                    <a:pt x="30" y="53"/>
                                  </a:cubicBezTo>
                                  <a:cubicBezTo>
                                    <a:pt x="35" y="57"/>
                                    <a:pt x="41" y="59"/>
                                    <a:pt x="48" y="59"/>
                                  </a:cubicBezTo>
                                  <a:lnTo>
                                    <a:pt x="48" y="59"/>
                                  </a:lnTo>
                                  <a:close/>
                                  <a:moveTo>
                                    <a:pt x="49" y="129"/>
                                  </a:moveTo>
                                  <a:lnTo>
                                    <a:pt x="49" y="129"/>
                                  </a:lnTo>
                                  <a:cubicBezTo>
                                    <a:pt x="57" y="129"/>
                                    <a:pt x="64" y="127"/>
                                    <a:pt x="70" y="122"/>
                                  </a:cubicBezTo>
                                  <a:cubicBezTo>
                                    <a:pt x="75" y="118"/>
                                    <a:pt x="78" y="111"/>
                                    <a:pt x="78" y="102"/>
                                  </a:cubicBezTo>
                                  <a:cubicBezTo>
                                    <a:pt x="78" y="93"/>
                                    <a:pt x="75" y="86"/>
                                    <a:pt x="69" y="82"/>
                                  </a:cubicBezTo>
                                  <a:cubicBezTo>
                                    <a:pt x="64" y="77"/>
                                    <a:pt x="57" y="75"/>
                                    <a:pt x="48" y="75"/>
                                  </a:cubicBezTo>
                                  <a:cubicBezTo>
                                    <a:pt x="39" y="75"/>
                                    <a:pt x="32" y="77"/>
                                    <a:pt x="27" y="82"/>
                                  </a:cubicBezTo>
                                  <a:cubicBezTo>
                                    <a:pt x="22" y="87"/>
                                    <a:pt x="19" y="93"/>
                                    <a:pt x="19" y="102"/>
                                  </a:cubicBezTo>
                                  <a:cubicBezTo>
                                    <a:pt x="19" y="109"/>
                                    <a:pt x="21" y="116"/>
                                    <a:pt x="26" y="121"/>
                                  </a:cubicBezTo>
                                  <a:cubicBezTo>
                                    <a:pt x="31" y="126"/>
                                    <a:pt x="39" y="129"/>
                                    <a:pt x="49" y="129"/>
                                  </a:cubicBezTo>
                                  <a:lnTo>
                                    <a:pt x="49" y="129"/>
                                  </a:lnTo>
                                  <a:close/>
                                  <a:moveTo>
                                    <a:pt x="24" y="66"/>
                                  </a:moveTo>
                                  <a:lnTo>
                                    <a:pt x="24" y="66"/>
                                  </a:lnTo>
                                  <a:cubicBezTo>
                                    <a:pt x="19" y="64"/>
                                    <a:pt x="15" y="61"/>
                                    <a:pt x="12" y="58"/>
                                  </a:cubicBezTo>
                                  <a:cubicBezTo>
                                    <a:pt x="7" y="53"/>
                                    <a:pt x="4" y="46"/>
                                    <a:pt x="4" y="38"/>
                                  </a:cubicBezTo>
                                  <a:cubicBezTo>
                                    <a:pt x="4" y="27"/>
                                    <a:pt x="8" y="18"/>
                                    <a:pt x="16" y="11"/>
                                  </a:cubicBezTo>
                                  <a:cubicBezTo>
                                    <a:pt x="24" y="3"/>
                                    <a:pt x="34" y="0"/>
                                    <a:pt x="48" y="0"/>
                                  </a:cubicBezTo>
                                  <a:cubicBezTo>
                                    <a:pt x="62" y="0"/>
                                    <a:pt x="73" y="3"/>
                                    <a:pt x="80" y="10"/>
                                  </a:cubicBezTo>
                                  <a:cubicBezTo>
                                    <a:pt x="88" y="17"/>
                                    <a:pt x="92" y="26"/>
                                    <a:pt x="92" y="35"/>
                                  </a:cubicBezTo>
                                  <a:cubicBezTo>
                                    <a:pt x="92" y="44"/>
                                    <a:pt x="90" y="51"/>
                                    <a:pt x="85" y="57"/>
                                  </a:cubicBezTo>
                                  <a:cubicBezTo>
                                    <a:pt x="83" y="60"/>
                                    <a:pt x="79" y="63"/>
                                    <a:pt x="73" y="66"/>
                                  </a:cubicBezTo>
                                  <a:cubicBezTo>
                                    <a:pt x="79" y="68"/>
                                    <a:pt x="84" y="71"/>
                                    <a:pt x="87" y="75"/>
                                  </a:cubicBezTo>
                                  <a:cubicBezTo>
                                    <a:pt x="93" y="82"/>
                                    <a:pt x="97" y="90"/>
                                    <a:pt x="97" y="101"/>
                                  </a:cubicBezTo>
                                  <a:cubicBezTo>
                                    <a:pt x="97" y="113"/>
                                    <a:pt x="92" y="124"/>
                                    <a:pt x="84" y="132"/>
                                  </a:cubicBezTo>
                                  <a:cubicBezTo>
                                    <a:pt x="76" y="141"/>
                                    <a:pt x="64" y="145"/>
                                    <a:pt x="49" y="145"/>
                                  </a:cubicBezTo>
                                  <a:cubicBezTo>
                                    <a:pt x="35" y="145"/>
                                    <a:pt x="23" y="141"/>
                                    <a:pt x="14" y="134"/>
                                  </a:cubicBezTo>
                                  <a:cubicBezTo>
                                    <a:pt x="4" y="127"/>
                                    <a:pt x="0" y="116"/>
                                    <a:pt x="0" y="101"/>
                                  </a:cubicBezTo>
                                  <a:cubicBezTo>
                                    <a:pt x="0" y="93"/>
                                    <a:pt x="2" y="86"/>
                                    <a:pt x="6" y="80"/>
                                  </a:cubicBezTo>
                                  <a:cubicBezTo>
                                    <a:pt x="10" y="74"/>
                                    <a:pt x="16" y="69"/>
                                    <a:pt x="24" y="66"/>
                                  </a:cubicBezTo>
                                  <a:lnTo>
                                    <a:pt x="24" y="66"/>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17" name="Freeform 1276"/>
                          <wps:cNvSpPr>
                            <a:spLocks/>
                          </wps:cNvSpPr>
                          <wps:spPr bwMode="auto">
                            <a:xfrm>
                              <a:off x="7001" y="4580"/>
                              <a:ext cx="78" cy="114"/>
                            </a:xfrm>
                            <a:custGeom>
                              <a:avLst/>
                              <a:gdLst>
                                <a:gd name="T0" fmla="*/ 19 w 98"/>
                                <a:gd name="T1" fmla="*/ 103 h 143"/>
                                <a:gd name="T2" fmla="*/ 19 w 98"/>
                                <a:gd name="T3" fmla="*/ 103 h 143"/>
                                <a:gd name="T4" fmla="*/ 33 w 98"/>
                                <a:gd name="T5" fmla="*/ 124 h 143"/>
                                <a:gd name="T6" fmla="*/ 48 w 98"/>
                                <a:gd name="T7" fmla="*/ 127 h 143"/>
                                <a:gd name="T8" fmla="*/ 71 w 98"/>
                                <a:gd name="T9" fmla="*/ 117 h 143"/>
                                <a:gd name="T10" fmla="*/ 78 w 98"/>
                                <a:gd name="T11" fmla="*/ 95 h 143"/>
                                <a:gd name="T12" fmla="*/ 69 w 98"/>
                                <a:gd name="T13" fmla="*/ 72 h 143"/>
                                <a:gd name="T14" fmla="*/ 48 w 98"/>
                                <a:gd name="T15" fmla="*/ 64 h 143"/>
                                <a:gd name="T16" fmla="*/ 32 w 98"/>
                                <a:gd name="T17" fmla="*/ 67 h 143"/>
                                <a:gd name="T18" fmla="*/ 21 w 98"/>
                                <a:gd name="T19" fmla="*/ 77 h 143"/>
                                <a:gd name="T20" fmla="*/ 5 w 98"/>
                                <a:gd name="T21" fmla="*/ 76 h 143"/>
                                <a:gd name="T22" fmla="*/ 16 w 98"/>
                                <a:gd name="T23" fmla="*/ 0 h 143"/>
                                <a:gd name="T24" fmla="*/ 90 w 98"/>
                                <a:gd name="T25" fmla="*/ 0 h 143"/>
                                <a:gd name="T26" fmla="*/ 90 w 98"/>
                                <a:gd name="T27" fmla="*/ 17 h 143"/>
                                <a:gd name="T28" fmla="*/ 30 w 98"/>
                                <a:gd name="T29" fmla="*/ 17 h 143"/>
                                <a:gd name="T30" fmla="*/ 24 w 98"/>
                                <a:gd name="T31" fmla="*/ 57 h 143"/>
                                <a:gd name="T32" fmla="*/ 33 w 98"/>
                                <a:gd name="T33" fmla="*/ 51 h 143"/>
                                <a:gd name="T34" fmla="*/ 51 w 98"/>
                                <a:gd name="T35" fmla="*/ 48 h 143"/>
                                <a:gd name="T36" fmla="*/ 84 w 98"/>
                                <a:gd name="T37" fmla="*/ 60 h 143"/>
                                <a:gd name="T38" fmla="*/ 98 w 98"/>
                                <a:gd name="T39" fmla="*/ 92 h 143"/>
                                <a:gd name="T40" fmla="*/ 85 w 98"/>
                                <a:gd name="T41" fmla="*/ 127 h 143"/>
                                <a:gd name="T42" fmla="*/ 46 w 98"/>
                                <a:gd name="T43" fmla="*/ 143 h 143"/>
                                <a:gd name="T44" fmla="*/ 15 w 98"/>
                                <a:gd name="T45" fmla="*/ 133 h 143"/>
                                <a:gd name="T46" fmla="*/ 0 w 98"/>
                                <a:gd name="T47" fmla="*/ 103 h 143"/>
                                <a:gd name="T48" fmla="*/ 19 w 98"/>
                                <a:gd name="T49" fmla="*/ 103 h 1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8" h="143">
                                  <a:moveTo>
                                    <a:pt x="19" y="103"/>
                                  </a:moveTo>
                                  <a:lnTo>
                                    <a:pt x="19" y="103"/>
                                  </a:lnTo>
                                  <a:cubicBezTo>
                                    <a:pt x="20" y="113"/>
                                    <a:pt x="25" y="120"/>
                                    <a:pt x="33" y="124"/>
                                  </a:cubicBezTo>
                                  <a:cubicBezTo>
                                    <a:pt x="37" y="126"/>
                                    <a:pt x="42" y="127"/>
                                    <a:pt x="48" y="127"/>
                                  </a:cubicBezTo>
                                  <a:cubicBezTo>
                                    <a:pt x="58" y="127"/>
                                    <a:pt x="66" y="124"/>
                                    <a:pt x="71" y="117"/>
                                  </a:cubicBezTo>
                                  <a:cubicBezTo>
                                    <a:pt x="76" y="110"/>
                                    <a:pt x="78" y="103"/>
                                    <a:pt x="78" y="95"/>
                                  </a:cubicBezTo>
                                  <a:cubicBezTo>
                                    <a:pt x="78" y="85"/>
                                    <a:pt x="75" y="77"/>
                                    <a:pt x="69" y="72"/>
                                  </a:cubicBezTo>
                                  <a:cubicBezTo>
                                    <a:pt x="63" y="66"/>
                                    <a:pt x="56" y="64"/>
                                    <a:pt x="48" y="64"/>
                                  </a:cubicBezTo>
                                  <a:cubicBezTo>
                                    <a:pt x="42" y="64"/>
                                    <a:pt x="36" y="65"/>
                                    <a:pt x="32" y="67"/>
                                  </a:cubicBezTo>
                                  <a:cubicBezTo>
                                    <a:pt x="28" y="70"/>
                                    <a:pt x="24" y="73"/>
                                    <a:pt x="21" y="77"/>
                                  </a:cubicBezTo>
                                  <a:lnTo>
                                    <a:pt x="5" y="76"/>
                                  </a:lnTo>
                                  <a:lnTo>
                                    <a:pt x="16" y="0"/>
                                  </a:lnTo>
                                  <a:lnTo>
                                    <a:pt x="90" y="0"/>
                                  </a:lnTo>
                                  <a:lnTo>
                                    <a:pt x="90" y="17"/>
                                  </a:lnTo>
                                  <a:lnTo>
                                    <a:pt x="30" y="17"/>
                                  </a:lnTo>
                                  <a:lnTo>
                                    <a:pt x="24" y="57"/>
                                  </a:lnTo>
                                  <a:cubicBezTo>
                                    <a:pt x="27" y="54"/>
                                    <a:pt x="30" y="52"/>
                                    <a:pt x="33" y="51"/>
                                  </a:cubicBezTo>
                                  <a:cubicBezTo>
                                    <a:pt x="38" y="49"/>
                                    <a:pt x="44" y="48"/>
                                    <a:pt x="51" y="48"/>
                                  </a:cubicBezTo>
                                  <a:cubicBezTo>
                                    <a:pt x="64" y="48"/>
                                    <a:pt x="75" y="52"/>
                                    <a:pt x="84" y="60"/>
                                  </a:cubicBezTo>
                                  <a:cubicBezTo>
                                    <a:pt x="93" y="69"/>
                                    <a:pt x="98" y="79"/>
                                    <a:pt x="98" y="92"/>
                                  </a:cubicBezTo>
                                  <a:cubicBezTo>
                                    <a:pt x="98" y="105"/>
                                    <a:pt x="93" y="117"/>
                                    <a:pt x="85" y="127"/>
                                  </a:cubicBezTo>
                                  <a:cubicBezTo>
                                    <a:pt x="77" y="138"/>
                                    <a:pt x="64" y="143"/>
                                    <a:pt x="46" y="143"/>
                                  </a:cubicBezTo>
                                  <a:cubicBezTo>
                                    <a:pt x="34" y="143"/>
                                    <a:pt x="24" y="139"/>
                                    <a:pt x="15" y="133"/>
                                  </a:cubicBezTo>
                                  <a:cubicBezTo>
                                    <a:pt x="6" y="127"/>
                                    <a:pt x="1" y="117"/>
                                    <a:pt x="0" y="103"/>
                                  </a:cubicBezTo>
                                  <a:lnTo>
                                    <a:pt x="19" y="10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18" name="Freeform 1277"/>
                          <wps:cNvSpPr>
                            <a:spLocks/>
                          </wps:cNvSpPr>
                          <wps:spPr bwMode="auto">
                            <a:xfrm>
                              <a:off x="7091" y="4574"/>
                              <a:ext cx="36" cy="149"/>
                            </a:xfrm>
                            <a:custGeom>
                              <a:avLst/>
                              <a:gdLst>
                                <a:gd name="T0" fmla="*/ 1 w 46"/>
                                <a:gd name="T1" fmla="*/ 188 h 188"/>
                                <a:gd name="T2" fmla="*/ 1 w 46"/>
                                <a:gd name="T3" fmla="*/ 188 h 188"/>
                                <a:gd name="T4" fmla="*/ 21 w 46"/>
                                <a:gd name="T5" fmla="*/ 144 h 188"/>
                                <a:gd name="T6" fmla="*/ 28 w 46"/>
                                <a:gd name="T7" fmla="*/ 94 h 188"/>
                                <a:gd name="T8" fmla="*/ 20 w 46"/>
                                <a:gd name="T9" fmla="*/ 42 h 188"/>
                                <a:gd name="T10" fmla="*/ 0 w 46"/>
                                <a:gd name="T11" fmla="*/ 0 h 188"/>
                                <a:gd name="T12" fmla="*/ 12 w 46"/>
                                <a:gd name="T13" fmla="*/ 0 h 188"/>
                                <a:gd name="T14" fmla="*/ 31 w 46"/>
                                <a:gd name="T15" fmla="*/ 30 h 188"/>
                                <a:gd name="T16" fmla="*/ 38 w 46"/>
                                <a:gd name="T17" fmla="*/ 45 h 188"/>
                                <a:gd name="T18" fmla="*/ 44 w 46"/>
                                <a:gd name="T19" fmla="*/ 70 h 188"/>
                                <a:gd name="T20" fmla="*/ 46 w 46"/>
                                <a:gd name="T21" fmla="*/ 93 h 188"/>
                                <a:gd name="T22" fmla="*/ 37 w 46"/>
                                <a:gd name="T23" fmla="*/ 145 h 188"/>
                                <a:gd name="T24" fmla="*/ 13 w 46"/>
                                <a:gd name="T25" fmla="*/ 188 h 188"/>
                                <a:gd name="T26" fmla="*/ 1 w 46"/>
                                <a:gd name="T27" fmla="*/ 188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1" y="188"/>
                                  </a:moveTo>
                                  <a:lnTo>
                                    <a:pt x="1" y="188"/>
                                  </a:lnTo>
                                  <a:cubicBezTo>
                                    <a:pt x="11" y="168"/>
                                    <a:pt x="18" y="153"/>
                                    <a:pt x="21" y="144"/>
                                  </a:cubicBezTo>
                                  <a:cubicBezTo>
                                    <a:pt x="25" y="130"/>
                                    <a:pt x="28" y="113"/>
                                    <a:pt x="28" y="94"/>
                                  </a:cubicBezTo>
                                  <a:cubicBezTo>
                                    <a:pt x="28" y="75"/>
                                    <a:pt x="25" y="58"/>
                                    <a:pt x="20" y="42"/>
                                  </a:cubicBezTo>
                                  <a:cubicBezTo>
                                    <a:pt x="17" y="32"/>
                                    <a:pt x="10" y="18"/>
                                    <a:pt x="0" y="0"/>
                                  </a:cubicBezTo>
                                  <a:lnTo>
                                    <a:pt x="12" y="0"/>
                                  </a:lnTo>
                                  <a:cubicBezTo>
                                    <a:pt x="22" y="16"/>
                                    <a:pt x="29" y="26"/>
                                    <a:pt x="31" y="30"/>
                                  </a:cubicBezTo>
                                  <a:cubicBezTo>
                                    <a:pt x="33" y="34"/>
                                    <a:pt x="35" y="39"/>
                                    <a:pt x="38" y="45"/>
                                  </a:cubicBezTo>
                                  <a:cubicBezTo>
                                    <a:pt x="41" y="54"/>
                                    <a:pt x="43" y="62"/>
                                    <a:pt x="44" y="70"/>
                                  </a:cubicBezTo>
                                  <a:cubicBezTo>
                                    <a:pt x="46" y="78"/>
                                    <a:pt x="46" y="86"/>
                                    <a:pt x="46" y="93"/>
                                  </a:cubicBezTo>
                                  <a:cubicBezTo>
                                    <a:pt x="46" y="112"/>
                                    <a:pt x="43" y="130"/>
                                    <a:pt x="37" y="145"/>
                                  </a:cubicBezTo>
                                  <a:cubicBezTo>
                                    <a:pt x="33" y="155"/>
                                    <a:pt x="25" y="169"/>
                                    <a:pt x="13" y="188"/>
                                  </a:cubicBezTo>
                                  <a:lnTo>
                                    <a:pt x="1" y="18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19" name="Freeform 1278"/>
                          <wps:cNvSpPr>
                            <a:spLocks noEditPoints="1"/>
                          </wps:cNvSpPr>
                          <wps:spPr bwMode="auto">
                            <a:xfrm>
                              <a:off x="5974" y="3323"/>
                              <a:ext cx="77" cy="116"/>
                            </a:xfrm>
                            <a:custGeom>
                              <a:avLst/>
                              <a:gdLst>
                                <a:gd name="T0" fmla="*/ 48 w 97"/>
                                <a:gd name="T1" fmla="*/ 59 h 146"/>
                                <a:gd name="T2" fmla="*/ 48 w 97"/>
                                <a:gd name="T3" fmla="*/ 59 h 146"/>
                                <a:gd name="T4" fmla="*/ 67 w 97"/>
                                <a:gd name="T5" fmla="*/ 53 h 146"/>
                                <a:gd name="T6" fmla="*/ 73 w 97"/>
                                <a:gd name="T7" fmla="*/ 37 h 146"/>
                                <a:gd name="T8" fmla="*/ 67 w 97"/>
                                <a:gd name="T9" fmla="*/ 23 h 146"/>
                                <a:gd name="T10" fmla="*/ 48 w 97"/>
                                <a:gd name="T11" fmla="*/ 16 h 146"/>
                                <a:gd name="T12" fmla="*/ 29 w 97"/>
                                <a:gd name="T13" fmla="*/ 23 h 146"/>
                                <a:gd name="T14" fmla="*/ 24 w 97"/>
                                <a:gd name="T15" fmla="*/ 38 h 146"/>
                                <a:gd name="T16" fmla="*/ 31 w 97"/>
                                <a:gd name="T17" fmla="*/ 54 h 146"/>
                                <a:gd name="T18" fmla="*/ 48 w 97"/>
                                <a:gd name="T19" fmla="*/ 59 h 146"/>
                                <a:gd name="T20" fmla="*/ 48 w 97"/>
                                <a:gd name="T21" fmla="*/ 59 h 146"/>
                                <a:gd name="T22" fmla="*/ 50 w 97"/>
                                <a:gd name="T23" fmla="*/ 129 h 146"/>
                                <a:gd name="T24" fmla="*/ 50 w 97"/>
                                <a:gd name="T25" fmla="*/ 129 h 146"/>
                                <a:gd name="T26" fmla="*/ 70 w 97"/>
                                <a:gd name="T27" fmla="*/ 123 h 146"/>
                                <a:gd name="T28" fmla="*/ 78 w 97"/>
                                <a:gd name="T29" fmla="*/ 103 h 146"/>
                                <a:gd name="T30" fmla="*/ 70 w 97"/>
                                <a:gd name="T31" fmla="*/ 82 h 146"/>
                                <a:gd name="T32" fmla="*/ 48 w 97"/>
                                <a:gd name="T33" fmla="*/ 75 h 146"/>
                                <a:gd name="T34" fmla="*/ 27 w 97"/>
                                <a:gd name="T35" fmla="*/ 82 h 146"/>
                                <a:gd name="T36" fmla="*/ 19 w 97"/>
                                <a:gd name="T37" fmla="*/ 102 h 146"/>
                                <a:gd name="T38" fmla="*/ 27 w 97"/>
                                <a:gd name="T39" fmla="*/ 121 h 146"/>
                                <a:gd name="T40" fmla="*/ 50 w 97"/>
                                <a:gd name="T41" fmla="*/ 129 h 146"/>
                                <a:gd name="T42" fmla="*/ 50 w 97"/>
                                <a:gd name="T43" fmla="*/ 129 h 146"/>
                                <a:gd name="T44" fmla="*/ 24 w 97"/>
                                <a:gd name="T45" fmla="*/ 66 h 146"/>
                                <a:gd name="T46" fmla="*/ 24 w 97"/>
                                <a:gd name="T47" fmla="*/ 66 h 146"/>
                                <a:gd name="T48" fmla="*/ 13 w 97"/>
                                <a:gd name="T49" fmla="*/ 59 h 146"/>
                                <a:gd name="T50" fmla="*/ 5 w 97"/>
                                <a:gd name="T51" fmla="*/ 38 h 146"/>
                                <a:gd name="T52" fmla="*/ 16 w 97"/>
                                <a:gd name="T53" fmla="*/ 11 h 146"/>
                                <a:gd name="T54" fmla="*/ 49 w 97"/>
                                <a:gd name="T55" fmla="*/ 0 h 146"/>
                                <a:gd name="T56" fmla="*/ 81 w 97"/>
                                <a:gd name="T57" fmla="*/ 11 h 146"/>
                                <a:gd name="T58" fmla="*/ 92 w 97"/>
                                <a:gd name="T59" fmla="*/ 36 h 146"/>
                                <a:gd name="T60" fmla="*/ 86 w 97"/>
                                <a:gd name="T61" fmla="*/ 57 h 146"/>
                                <a:gd name="T62" fmla="*/ 74 w 97"/>
                                <a:gd name="T63" fmla="*/ 66 h 146"/>
                                <a:gd name="T64" fmla="*/ 88 w 97"/>
                                <a:gd name="T65" fmla="*/ 75 h 146"/>
                                <a:gd name="T66" fmla="*/ 97 w 97"/>
                                <a:gd name="T67" fmla="*/ 101 h 146"/>
                                <a:gd name="T68" fmla="*/ 85 w 97"/>
                                <a:gd name="T69" fmla="*/ 133 h 146"/>
                                <a:gd name="T70" fmla="*/ 49 w 97"/>
                                <a:gd name="T71" fmla="*/ 146 h 146"/>
                                <a:gd name="T72" fmla="*/ 14 w 97"/>
                                <a:gd name="T73" fmla="*/ 134 h 146"/>
                                <a:gd name="T74" fmla="*/ 0 w 97"/>
                                <a:gd name="T75" fmla="*/ 102 h 146"/>
                                <a:gd name="T76" fmla="*/ 6 w 97"/>
                                <a:gd name="T77" fmla="*/ 80 h 146"/>
                                <a:gd name="T78" fmla="*/ 24 w 97"/>
                                <a:gd name="T79" fmla="*/ 66 h 146"/>
                                <a:gd name="T80" fmla="*/ 24 w 97"/>
                                <a:gd name="T81" fmla="*/ 66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97" h="146">
                                  <a:moveTo>
                                    <a:pt x="48" y="59"/>
                                  </a:moveTo>
                                  <a:lnTo>
                                    <a:pt x="48" y="59"/>
                                  </a:lnTo>
                                  <a:cubicBezTo>
                                    <a:pt x="56" y="59"/>
                                    <a:pt x="62" y="57"/>
                                    <a:pt x="67" y="53"/>
                                  </a:cubicBezTo>
                                  <a:cubicBezTo>
                                    <a:pt x="71" y="49"/>
                                    <a:pt x="73" y="43"/>
                                    <a:pt x="73" y="37"/>
                                  </a:cubicBezTo>
                                  <a:cubicBezTo>
                                    <a:pt x="73" y="32"/>
                                    <a:pt x="71" y="27"/>
                                    <a:pt x="67" y="23"/>
                                  </a:cubicBezTo>
                                  <a:cubicBezTo>
                                    <a:pt x="63" y="18"/>
                                    <a:pt x="56" y="16"/>
                                    <a:pt x="48" y="16"/>
                                  </a:cubicBezTo>
                                  <a:cubicBezTo>
                                    <a:pt x="39" y="16"/>
                                    <a:pt x="33" y="18"/>
                                    <a:pt x="29" y="23"/>
                                  </a:cubicBezTo>
                                  <a:cubicBezTo>
                                    <a:pt x="26" y="27"/>
                                    <a:pt x="24" y="32"/>
                                    <a:pt x="24" y="38"/>
                                  </a:cubicBezTo>
                                  <a:cubicBezTo>
                                    <a:pt x="24" y="45"/>
                                    <a:pt x="26" y="50"/>
                                    <a:pt x="31" y="54"/>
                                  </a:cubicBezTo>
                                  <a:cubicBezTo>
                                    <a:pt x="36" y="58"/>
                                    <a:pt x="42" y="59"/>
                                    <a:pt x="48" y="59"/>
                                  </a:cubicBezTo>
                                  <a:lnTo>
                                    <a:pt x="48" y="59"/>
                                  </a:lnTo>
                                  <a:close/>
                                  <a:moveTo>
                                    <a:pt x="50" y="129"/>
                                  </a:moveTo>
                                  <a:lnTo>
                                    <a:pt x="50" y="129"/>
                                  </a:lnTo>
                                  <a:cubicBezTo>
                                    <a:pt x="58" y="129"/>
                                    <a:pt x="65" y="127"/>
                                    <a:pt x="70" y="123"/>
                                  </a:cubicBezTo>
                                  <a:cubicBezTo>
                                    <a:pt x="75" y="118"/>
                                    <a:pt x="78" y="112"/>
                                    <a:pt x="78" y="103"/>
                                  </a:cubicBezTo>
                                  <a:cubicBezTo>
                                    <a:pt x="78" y="94"/>
                                    <a:pt x="75" y="87"/>
                                    <a:pt x="70" y="82"/>
                                  </a:cubicBezTo>
                                  <a:cubicBezTo>
                                    <a:pt x="64" y="77"/>
                                    <a:pt x="57" y="75"/>
                                    <a:pt x="48" y="75"/>
                                  </a:cubicBezTo>
                                  <a:cubicBezTo>
                                    <a:pt x="40" y="75"/>
                                    <a:pt x="33" y="77"/>
                                    <a:pt x="27" y="82"/>
                                  </a:cubicBezTo>
                                  <a:cubicBezTo>
                                    <a:pt x="22" y="87"/>
                                    <a:pt x="19" y="94"/>
                                    <a:pt x="19" y="102"/>
                                  </a:cubicBezTo>
                                  <a:cubicBezTo>
                                    <a:pt x="19" y="110"/>
                                    <a:pt x="22" y="116"/>
                                    <a:pt x="27" y="121"/>
                                  </a:cubicBezTo>
                                  <a:cubicBezTo>
                                    <a:pt x="32" y="127"/>
                                    <a:pt x="39" y="129"/>
                                    <a:pt x="50" y="129"/>
                                  </a:cubicBezTo>
                                  <a:lnTo>
                                    <a:pt x="50" y="129"/>
                                  </a:lnTo>
                                  <a:close/>
                                  <a:moveTo>
                                    <a:pt x="24" y="66"/>
                                  </a:moveTo>
                                  <a:lnTo>
                                    <a:pt x="24" y="66"/>
                                  </a:lnTo>
                                  <a:cubicBezTo>
                                    <a:pt x="19" y="64"/>
                                    <a:pt x="16" y="62"/>
                                    <a:pt x="13" y="59"/>
                                  </a:cubicBezTo>
                                  <a:cubicBezTo>
                                    <a:pt x="8" y="54"/>
                                    <a:pt x="5" y="47"/>
                                    <a:pt x="5" y="38"/>
                                  </a:cubicBezTo>
                                  <a:cubicBezTo>
                                    <a:pt x="5" y="28"/>
                                    <a:pt x="9" y="19"/>
                                    <a:pt x="16" y="11"/>
                                  </a:cubicBezTo>
                                  <a:cubicBezTo>
                                    <a:pt x="24" y="4"/>
                                    <a:pt x="35" y="0"/>
                                    <a:pt x="49" y="0"/>
                                  </a:cubicBezTo>
                                  <a:cubicBezTo>
                                    <a:pt x="62" y="0"/>
                                    <a:pt x="73" y="3"/>
                                    <a:pt x="81" y="11"/>
                                  </a:cubicBezTo>
                                  <a:cubicBezTo>
                                    <a:pt x="88" y="18"/>
                                    <a:pt x="92" y="26"/>
                                    <a:pt x="92" y="36"/>
                                  </a:cubicBezTo>
                                  <a:cubicBezTo>
                                    <a:pt x="92" y="44"/>
                                    <a:pt x="90" y="52"/>
                                    <a:pt x="86" y="57"/>
                                  </a:cubicBezTo>
                                  <a:cubicBezTo>
                                    <a:pt x="83" y="60"/>
                                    <a:pt x="79" y="63"/>
                                    <a:pt x="74" y="66"/>
                                  </a:cubicBezTo>
                                  <a:cubicBezTo>
                                    <a:pt x="80" y="69"/>
                                    <a:pt x="84" y="72"/>
                                    <a:pt x="88" y="75"/>
                                  </a:cubicBezTo>
                                  <a:cubicBezTo>
                                    <a:pt x="94" y="82"/>
                                    <a:pt x="97" y="90"/>
                                    <a:pt x="97" y="101"/>
                                  </a:cubicBezTo>
                                  <a:cubicBezTo>
                                    <a:pt x="97" y="113"/>
                                    <a:pt x="93" y="124"/>
                                    <a:pt x="85" y="133"/>
                                  </a:cubicBezTo>
                                  <a:cubicBezTo>
                                    <a:pt x="76" y="141"/>
                                    <a:pt x="64" y="146"/>
                                    <a:pt x="49" y="146"/>
                                  </a:cubicBezTo>
                                  <a:cubicBezTo>
                                    <a:pt x="35" y="146"/>
                                    <a:pt x="24" y="142"/>
                                    <a:pt x="14" y="134"/>
                                  </a:cubicBezTo>
                                  <a:cubicBezTo>
                                    <a:pt x="5" y="127"/>
                                    <a:pt x="0" y="116"/>
                                    <a:pt x="0" y="102"/>
                                  </a:cubicBezTo>
                                  <a:cubicBezTo>
                                    <a:pt x="0" y="94"/>
                                    <a:pt x="2" y="86"/>
                                    <a:pt x="6" y="80"/>
                                  </a:cubicBezTo>
                                  <a:cubicBezTo>
                                    <a:pt x="10" y="74"/>
                                    <a:pt x="16" y="70"/>
                                    <a:pt x="24" y="66"/>
                                  </a:cubicBezTo>
                                  <a:lnTo>
                                    <a:pt x="24" y="66"/>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20" name="Freeform 1279"/>
                          <wps:cNvSpPr>
                            <a:spLocks/>
                          </wps:cNvSpPr>
                          <wps:spPr bwMode="auto">
                            <a:xfrm>
                              <a:off x="6072" y="3419"/>
                              <a:ext cx="16" cy="17"/>
                            </a:xfrm>
                            <a:custGeom>
                              <a:avLst/>
                              <a:gdLst>
                                <a:gd name="T0" fmla="*/ 0 w 20"/>
                                <a:gd name="T1" fmla="*/ 0 h 22"/>
                                <a:gd name="T2" fmla="*/ 0 w 20"/>
                                <a:gd name="T3" fmla="*/ 0 h 22"/>
                                <a:gd name="T4" fmla="*/ 20 w 20"/>
                                <a:gd name="T5" fmla="*/ 0 h 22"/>
                                <a:gd name="T6" fmla="*/ 20 w 20"/>
                                <a:gd name="T7" fmla="*/ 22 h 22"/>
                                <a:gd name="T8" fmla="*/ 0 w 20"/>
                                <a:gd name="T9" fmla="*/ 22 h 22"/>
                                <a:gd name="T10" fmla="*/ 0 w 20"/>
                                <a:gd name="T11" fmla="*/ 0 h 22"/>
                              </a:gdLst>
                              <a:ahLst/>
                              <a:cxnLst>
                                <a:cxn ang="0">
                                  <a:pos x="T0" y="T1"/>
                                </a:cxn>
                                <a:cxn ang="0">
                                  <a:pos x="T2" y="T3"/>
                                </a:cxn>
                                <a:cxn ang="0">
                                  <a:pos x="T4" y="T5"/>
                                </a:cxn>
                                <a:cxn ang="0">
                                  <a:pos x="T6" y="T7"/>
                                </a:cxn>
                                <a:cxn ang="0">
                                  <a:pos x="T8" y="T9"/>
                                </a:cxn>
                                <a:cxn ang="0">
                                  <a:pos x="T10" y="T11"/>
                                </a:cxn>
                              </a:cxnLst>
                              <a:rect l="0" t="0" r="r" b="b"/>
                              <a:pathLst>
                                <a:path w="20" h="22">
                                  <a:moveTo>
                                    <a:pt x="0" y="0"/>
                                  </a:moveTo>
                                  <a:lnTo>
                                    <a:pt x="0" y="0"/>
                                  </a:lnTo>
                                  <a:lnTo>
                                    <a:pt x="20" y="0"/>
                                  </a:lnTo>
                                  <a:lnTo>
                                    <a:pt x="20"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21" name="Freeform 1280"/>
                          <wps:cNvSpPr>
                            <a:spLocks/>
                          </wps:cNvSpPr>
                          <wps:spPr bwMode="auto">
                            <a:xfrm>
                              <a:off x="6108" y="3326"/>
                              <a:ext cx="77" cy="113"/>
                            </a:xfrm>
                            <a:custGeom>
                              <a:avLst/>
                              <a:gdLst>
                                <a:gd name="T0" fmla="*/ 19 w 97"/>
                                <a:gd name="T1" fmla="*/ 103 h 142"/>
                                <a:gd name="T2" fmla="*/ 19 w 97"/>
                                <a:gd name="T3" fmla="*/ 103 h 142"/>
                                <a:gd name="T4" fmla="*/ 33 w 97"/>
                                <a:gd name="T5" fmla="*/ 124 h 142"/>
                                <a:gd name="T6" fmla="*/ 47 w 97"/>
                                <a:gd name="T7" fmla="*/ 127 h 142"/>
                                <a:gd name="T8" fmla="*/ 71 w 97"/>
                                <a:gd name="T9" fmla="*/ 116 h 142"/>
                                <a:gd name="T10" fmla="*/ 78 w 97"/>
                                <a:gd name="T11" fmla="*/ 94 h 142"/>
                                <a:gd name="T12" fmla="*/ 69 w 97"/>
                                <a:gd name="T13" fmla="*/ 71 h 142"/>
                                <a:gd name="T14" fmla="*/ 48 w 97"/>
                                <a:gd name="T15" fmla="*/ 63 h 142"/>
                                <a:gd name="T16" fmla="*/ 32 w 97"/>
                                <a:gd name="T17" fmla="*/ 67 h 142"/>
                                <a:gd name="T18" fmla="*/ 21 w 97"/>
                                <a:gd name="T19" fmla="*/ 77 h 142"/>
                                <a:gd name="T20" fmla="*/ 5 w 97"/>
                                <a:gd name="T21" fmla="*/ 76 h 142"/>
                                <a:gd name="T22" fmla="*/ 16 w 97"/>
                                <a:gd name="T23" fmla="*/ 0 h 142"/>
                                <a:gd name="T24" fmla="*/ 89 w 97"/>
                                <a:gd name="T25" fmla="*/ 0 h 142"/>
                                <a:gd name="T26" fmla="*/ 89 w 97"/>
                                <a:gd name="T27" fmla="*/ 17 h 142"/>
                                <a:gd name="T28" fmla="*/ 29 w 97"/>
                                <a:gd name="T29" fmla="*/ 17 h 142"/>
                                <a:gd name="T30" fmla="*/ 23 w 97"/>
                                <a:gd name="T31" fmla="*/ 56 h 142"/>
                                <a:gd name="T32" fmla="*/ 33 w 97"/>
                                <a:gd name="T33" fmla="*/ 50 h 142"/>
                                <a:gd name="T34" fmla="*/ 51 w 97"/>
                                <a:gd name="T35" fmla="*/ 47 h 142"/>
                                <a:gd name="T36" fmla="*/ 84 w 97"/>
                                <a:gd name="T37" fmla="*/ 60 h 142"/>
                                <a:gd name="T38" fmla="*/ 97 w 97"/>
                                <a:gd name="T39" fmla="*/ 91 h 142"/>
                                <a:gd name="T40" fmla="*/ 85 w 97"/>
                                <a:gd name="T41" fmla="*/ 127 h 142"/>
                                <a:gd name="T42" fmla="*/ 46 w 97"/>
                                <a:gd name="T43" fmla="*/ 142 h 142"/>
                                <a:gd name="T44" fmla="*/ 15 w 97"/>
                                <a:gd name="T45" fmla="*/ 132 h 142"/>
                                <a:gd name="T46" fmla="*/ 0 w 97"/>
                                <a:gd name="T47" fmla="*/ 103 h 142"/>
                                <a:gd name="T48" fmla="*/ 19 w 97"/>
                                <a:gd name="T49" fmla="*/ 103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7" h="142">
                                  <a:moveTo>
                                    <a:pt x="19" y="103"/>
                                  </a:moveTo>
                                  <a:lnTo>
                                    <a:pt x="19" y="103"/>
                                  </a:lnTo>
                                  <a:cubicBezTo>
                                    <a:pt x="20" y="113"/>
                                    <a:pt x="25" y="120"/>
                                    <a:pt x="33" y="124"/>
                                  </a:cubicBezTo>
                                  <a:cubicBezTo>
                                    <a:pt x="37" y="126"/>
                                    <a:pt x="42" y="127"/>
                                    <a:pt x="47" y="127"/>
                                  </a:cubicBezTo>
                                  <a:cubicBezTo>
                                    <a:pt x="58" y="127"/>
                                    <a:pt x="66" y="123"/>
                                    <a:pt x="71" y="116"/>
                                  </a:cubicBezTo>
                                  <a:cubicBezTo>
                                    <a:pt x="76" y="110"/>
                                    <a:pt x="78" y="102"/>
                                    <a:pt x="78" y="94"/>
                                  </a:cubicBezTo>
                                  <a:cubicBezTo>
                                    <a:pt x="78" y="84"/>
                                    <a:pt x="75" y="77"/>
                                    <a:pt x="69" y="71"/>
                                  </a:cubicBezTo>
                                  <a:cubicBezTo>
                                    <a:pt x="63" y="66"/>
                                    <a:pt x="56" y="63"/>
                                    <a:pt x="48" y="63"/>
                                  </a:cubicBezTo>
                                  <a:cubicBezTo>
                                    <a:pt x="42" y="63"/>
                                    <a:pt x="36" y="64"/>
                                    <a:pt x="32" y="67"/>
                                  </a:cubicBezTo>
                                  <a:cubicBezTo>
                                    <a:pt x="28" y="69"/>
                                    <a:pt x="24" y="72"/>
                                    <a:pt x="21" y="77"/>
                                  </a:cubicBezTo>
                                  <a:lnTo>
                                    <a:pt x="5" y="76"/>
                                  </a:lnTo>
                                  <a:lnTo>
                                    <a:pt x="16" y="0"/>
                                  </a:lnTo>
                                  <a:lnTo>
                                    <a:pt x="89" y="0"/>
                                  </a:lnTo>
                                  <a:lnTo>
                                    <a:pt x="89" y="17"/>
                                  </a:lnTo>
                                  <a:lnTo>
                                    <a:pt x="29" y="17"/>
                                  </a:lnTo>
                                  <a:lnTo>
                                    <a:pt x="23" y="56"/>
                                  </a:lnTo>
                                  <a:cubicBezTo>
                                    <a:pt x="27" y="54"/>
                                    <a:pt x="30" y="52"/>
                                    <a:pt x="33" y="50"/>
                                  </a:cubicBezTo>
                                  <a:cubicBezTo>
                                    <a:pt x="38" y="48"/>
                                    <a:pt x="44" y="47"/>
                                    <a:pt x="51" y="47"/>
                                  </a:cubicBezTo>
                                  <a:cubicBezTo>
                                    <a:pt x="64" y="47"/>
                                    <a:pt x="75" y="51"/>
                                    <a:pt x="84" y="60"/>
                                  </a:cubicBezTo>
                                  <a:cubicBezTo>
                                    <a:pt x="93" y="68"/>
                                    <a:pt x="97" y="79"/>
                                    <a:pt x="97" y="91"/>
                                  </a:cubicBezTo>
                                  <a:cubicBezTo>
                                    <a:pt x="97" y="105"/>
                                    <a:pt x="93" y="117"/>
                                    <a:pt x="85" y="127"/>
                                  </a:cubicBezTo>
                                  <a:cubicBezTo>
                                    <a:pt x="77" y="137"/>
                                    <a:pt x="64" y="142"/>
                                    <a:pt x="46" y="142"/>
                                  </a:cubicBezTo>
                                  <a:cubicBezTo>
                                    <a:pt x="34" y="142"/>
                                    <a:pt x="24" y="139"/>
                                    <a:pt x="15" y="132"/>
                                  </a:cubicBezTo>
                                  <a:cubicBezTo>
                                    <a:pt x="6" y="126"/>
                                    <a:pt x="1" y="116"/>
                                    <a:pt x="0" y="103"/>
                                  </a:cubicBezTo>
                                  <a:lnTo>
                                    <a:pt x="19" y="10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22" name="Freeform 1281"/>
                          <wps:cNvSpPr>
                            <a:spLocks/>
                          </wps:cNvSpPr>
                          <wps:spPr bwMode="auto">
                            <a:xfrm>
                              <a:off x="6199" y="3326"/>
                              <a:ext cx="77" cy="110"/>
                            </a:xfrm>
                            <a:custGeom>
                              <a:avLst/>
                              <a:gdLst>
                                <a:gd name="T0" fmla="*/ 98 w 98"/>
                                <a:gd name="T1" fmla="*/ 0 h 139"/>
                                <a:gd name="T2" fmla="*/ 98 w 98"/>
                                <a:gd name="T3" fmla="*/ 0 h 139"/>
                                <a:gd name="T4" fmla="*/ 98 w 98"/>
                                <a:gd name="T5" fmla="*/ 15 h 139"/>
                                <a:gd name="T6" fmla="*/ 80 w 98"/>
                                <a:gd name="T7" fmla="*/ 38 h 139"/>
                                <a:gd name="T8" fmla="*/ 60 w 98"/>
                                <a:gd name="T9" fmla="*/ 73 h 139"/>
                                <a:gd name="T10" fmla="*/ 47 w 98"/>
                                <a:gd name="T11" fmla="*/ 107 h 139"/>
                                <a:gd name="T12" fmla="*/ 40 w 98"/>
                                <a:gd name="T13" fmla="*/ 139 h 139"/>
                                <a:gd name="T14" fmla="*/ 20 w 98"/>
                                <a:gd name="T15" fmla="*/ 139 h 139"/>
                                <a:gd name="T16" fmla="*/ 50 w 98"/>
                                <a:gd name="T17" fmla="*/ 58 h 139"/>
                                <a:gd name="T18" fmla="*/ 78 w 98"/>
                                <a:gd name="T19" fmla="*/ 18 h 139"/>
                                <a:gd name="T20" fmla="*/ 0 w 98"/>
                                <a:gd name="T21" fmla="*/ 18 h 139"/>
                                <a:gd name="T22" fmla="*/ 0 w 98"/>
                                <a:gd name="T23" fmla="*/ 0 h 139"/>
                                <a:gd name="T24" fmla="*/ 98 w 98"/>
                                <a:gd name="T25"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98" h="139">
                                  <a:moveTo>
                                    <a:pt x="98" y="0"/>
                                  </a:moveTo>
                                  <a:lnTo>
                                    <a:pt x="98" y="0"/>
                                  </a:lnTo>
                                  <a:lnTo>
                                    <a:pt x="98" y="15"/>
                                  </a:lnTo>
                                  <a:cubicBezTo>
                                    <a:pt x="94" y="20"/>
                                    <a:pt x="88" y="27"/>
                                    <a:pt x="80" y="38"/>
                                  </a:cubicBezTo>
                                  <a:cubicBezTo>
                                    <a:pt x="73" y="49"/>
                                    <a:pt x="66" y="61"/>
                                    <a:pt x="60" y="73"/>
                                  </a:cubicBezTo>
                                  <a:cubicBezTo>
                                    <a:pt x="54" y="86"/>
                                    <a:pt x="50" y="97"/>
                                    <a:pt x="47" y="107"/>
                                  </a:cubicBezTo>
                                  <a:cubicBezTo>
                                    <a:pt x="45" y="114"/>
                                    <a:pt x="43" y="124"/>
                                    <a:pt x="40" y="139"/>
                                  </a:cubicBezTo>
                                  <a:lnTo>
                                    <a:pt x="20" y="139"/>
                                  </a:lnTo>
                                  <a:cubicBezTo>
                                    <a:pt x="25" y="112"/>
                                    <a:pt x="34" y="85"/>
                                    <a:pt x="50" y="58"/>
                                  </a:cubicBezTo>
                                  <a:cubicBezTo>
                                    <a:pt x="59" y="42"/>
                                    <a:pt x="68" y="29"/>
                                    <a:pt x="78" y="18"/>
                                  </a:cubicBezTo>
                                  <a:lnTo>
                                    <a:pt x="0" y="18"/>
                                  </a:lnTo>
                                  <a:lnTo>
                                    <a:pt x="0" y="0"/>
                                  </a:lnTo>
                                  <a:lnTo>
                                    <a:pt x="9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23" name="Freeform 1282"/>
                          <wps:cNvSpPr>
                            <a:spLocks/>
                          </wps:cNvSpPr>
                          <wps:spPr bwMode="auto">
                            <a:xfrm>
                              <a:off x="6338" y="3319"/>
                              <a:ext cx="37" cy="150"/>
                            </a:xfrm>
                            <a:custGeom>
                              <a:avLst/>
                              <a:gdLst>
                                <a:gd name="T0" fmla="*/ 45 w 46"/>
                                <a:gd name="T1" fmla="*/ 0 h 189"/>
                                <a:gd name="T2" fmla="*/ 45 w 46"/>
                                <a:gd name="T3" fmla="*/ 0 h 189"/>
                                <a:gd name="T4" fmla="*/ 25 w 46"/>
                                <a:gd name="T5" fmla="*/ 45 h 189"/>
                                <a:gd name="T6" fmla="*/ 18 w 46"/>
                                <a:gd name="T7" fmla="*/ 94 h 189"/>
                                <a:gd name="T8" fmla="*/ 26 w 46"/>
                                <a:gd name="T9" fmla="*/ 147 h 189"/>
                                <a:gd name="T10" fmla="*/ 46 w 46"/>
                                <a:gd name="T11" fmla="*/ 189 h 189"/>
                                <a:gd name="T12" fmla="*/ 34 w 46"/>
                                <a:gd name="T13" fmla="*/ 189 h 189"/>
                                <a:gd name="T14" fmla="*/ 16 w 46"/>
                                <a:gd name="T15" fmla="*/ 160 h 189"/>
                                <a:gd name="T16" fmla="*/ 8 w 46"/>
                                <a:gd name="T17" fmla="*/ 143 h 189"/>
                                <a:gd name="T18" fmla="*/ 1 w 46"/>
                                <a:gd name="T19" fmla="*/ 112 h 189"/>
                                <a:gd name="T20" fmla="*/ 0 w 46"/>
                                <a:gd name="T21" fmla="*/ 96 h 189"/>
                                <a:gd name="T22" fmla="*/ 9 w 46"/>
                                <a:gd name="T23" fmla="*/ 44 h 189"/>
                                <a:gd name="T24" fmla="*/ 33 w 46"/>
                                <a:gd name="T25" fmla="*/ 0 h 189"/>
                                <a:gd name="T26" fmla="*/ 45 w 46"/>
                                <a:gd name="T27" fmla="*/ 0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45" y="0"/>
                                  </a:moveTo>
                                  <a:lnTo>
                                    <a:pt x="45" y="0"/>
                                  </a:lnTo>
                                  <a:cubicBezTo>
                                    <a:pt x="35" y="20"/>
                                    <a:pt x="28" y="35"/>
                                    <a:pt x="25" y="45"/>
                                  </a:cubicBezTo>
                                  <a:cubicBezTo>
                                    <a:pt x="21" y="59"/>
                                    <a:pt x="18" y="76"/>
                                    <a:pt x="18" y="94"/>
                                  </a:cubicBezTo>
                                  <a:cubicBezTo>
                                    <a:pt x="18" y="114"/>
                                    <a:pt x="21" y="131"/>
                                    <a:pt x="26" y="147"/>
                                  </a:cubicBezTo>
                                  <a:cubicBezTo>
                                    <a:pt x="30" y="156"/>
                                    <a:pt x="36" y="170"/>
                                    <a:pt x="46" y="189"/>
                                  </a:cubicBezTo>
                                  <a:lnTo>
                                    <a:pt x="34" y="189"/>
                                  </a:lnTo>
                                  <a:cubicBezTo>
                                    <a:pt x="24" y="174"/>
                                    <a:pt x="18" y="164"/>
                                    <a:pt x="16" y="160"/>
                                  </a:cubicBezTo>
                                  <a:cubicBezTo>
                                    <a:pt x="14" y="156"/>
                                    <a:pt x="11" y="150"/>
                                    <a:pt x="8" y="143"/>
                                  </a:cubicBezTo>
                                  <a:cubicBezTo>
                                    <a:pt x="5" y="133"/>
                                    <a:pt x="2" y="123"/>
                                    <a:pt x="1" y="112"/>
                                  </a:cubicBezTo>
                                  <a:cubicBezTo>
                                    <a:pt x="0" y="106"/>
                                    <a:pt x="0" y="101"/>
                                    <a:pt x="0" y="96"/>
                                  </a:cubicBezTo>
                                  <a:cubicBezTo>
                                    <a:pt x="0" y="76"/>
                                    <a:pt x="3" y="59"/>
                                    <a:pt x="9" y="44"/>
                                  </a:cubicBezTo>
                                  <a:cubicBezTo>
                                    <a:pt x="13" y="34"/>
                                    <a:pt x="21" y="20"/>
                                    <a:pt x="33" y="0"/>
                                  </a:cubicBezTo>
                                  <a:lnTo>
                                    <a:pt x="45"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24" name="Freeform 1283"/>
                          <wps:cNvSpPr>
                            <a:spLocks/>
                          </wps:cNvSpPr>
                          <wps:spPr bwMode="auto">
                            <a:xfrm>
                              <a:off x="6396" y="3324"/>
                              <a:ext cx="42" cy="112"/>
                            </a:xfrm>
                            <a:custGeom>
                              <a:avLst/>
                              <a:gdLst>
                                <a:gd name="T0" fmla="*/ 0 w 52"/>
                                <a:gd name="T1" fmla="*/ 41 h 141"/>
                                <a:gd name="T2" fmla="*/ 0 w 52"/>
                                <a:gd name="T3" fmla="*/ 41 h 141"/>
                                <a:gd name="T4" fmla="*/ 0 w 52"/>
                                <a:gd name="T5" fmla="*/ 27 h 141"/>
                                <a:gd name="T6" fmla="*/ 26 w 52"/>
                                <a:gd name="T7" fmla="*/ 21 h 141"/>
                                <a:gd name="T8" fmla="*/ 38 w 52"/>
                                <a:gd name="T9" fmla="*/ 0 h 141"/>
                                <a:gd name="T10" fmla="*/ 52 w 52"/>
                                <a:gd name="T11" fmla="*/ 0 h 141"/>
                                <a:gd name="T12" fmla="*/ 52 w 52"/>
                                <a:gd name="T13" fmla="*/ 141 h 141"/>
                                <a:gd name="T14" fmla="*/ 33 w 52"/>
                                <a:gd name="T15" fmla="*/ 141 h 141"/>
                                <a:gd name="T16" fmla="*/ 33 w 52"/>
                                <a:gd name="T17" fmla="*/ 41 h 141"/>
                                <a:gd name="T18" fmla="*/ 0 w 52"/>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1">
                                  <a:moveTo>
                                    <a:pt x="0" y="41"/>
                                  </a:moveTo>
                                  <a:lnTo>
                                    <a:pt x="0" y="41"/>
                                  </a:lnTo>
                                  <a:lnTo>
                                    <a:pt x="0" y="27"/>
                                  </a:lnTo>
                                  <a:cubicBezTo>
                                    <a:pt x="12" y="26"/>
                                    <a:pt x="21" y="24"/>
                                    <a:pt x="26" y="21"/>
                                  </a:cubicBezTo>
                                  <a:cubicBezTo>
                                    <a:pt x="31" y="18"/>
                                    <a:pt x="35" y="11"/>
                                    <a:pt x="38" y="0"/>
                                  </a:cubicBezTo>
                                  <a:lnTo>
                                    <a:pt x="52" y="0"/>
                                  </a:lnTo>
                                  <a:lnTo>
                                    <a:pt x="52" y="141"/>
                                  </a:lnTo>
                                  <a:lnTo>
                                    <a:pt x="33" y="141"/>
                                  </a:lnTo>
                                  <a:lnTo>
                                    <a:pt x="33"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25" name="Freeform 1284"/>
                          <wps:cNvSpPr>
                            <a:spLocks/>
                          </wps:cNvSpPr>
                          <wps:spPr bwMode="auto">
                            <a:xfrm>
                              <a:off x="6484" y="3419"/>
                              <a:ext cx="16" cy="17"/>
                            </a:xfrm>
                            <a:custGeom>
                              <a:avLst/>
                              <a:gdLst>
                                <a:gd name="T0" fmla="*/ 0 w 21"/>
                                <a:gd name="T1" fmla="*/ 0 h 22"/>
                                <a:gd name="T2" fmla="*/ 0 w 21"/>
                                <a:gd name="T3" fmla="*/ 0 h 22"/>
                                <a:gd name="T4" fmla="*/ 21 w 21"/>
                                <a:gd name="T5" fmla="*/ 0 h 22"/>
                                <a:gd name="T6" fmla="*/ 21 w 21"/>
                                <a:gd name="T7" fmla="*/ 22 h 22"/>
                                <a:gd name="T8" fmla="*/ 0 w 21"/>
                                <a:gd name="T9" fmla="*/ 22 h 22"/>
                                <a:gd name="T10" fmla="*/ 0 w 21"/>
                                <a:gd name="T11" fmla="*/ 0 h 22"/>
                              </a:gdLst>
                              <a:ahLst/>
                              <a:cxnLst>
                                <a:cxn ang="0">
                                  <a:pos x="T0" y="T1"/>
                                </a:cxn>
                                <a:cxn ang="0">
                                  <a:pos x="T2" y="T3"/>
                                </a:cxn>
                                <a:cxn ang="0">
                                  <a:pos x="T4" y="T5"/>
                                </a:cxn>
                                <a:cxn ang="0">
                                  <a:pos x="T6" y="T7"/>
                                </a:cxn>
                                <a:cxn ang="0">
                                  <a:pos x="T8" y="T9"/>
                                </a:cxn>
                                <a:cxn ang="0">
                                  <a:pos x="T10" y="T11"/>
                                </a:cxn>
                              </a:cxnLst>
                              <a:rect l="0" t="0" r="r" b="b"/>
                              <a:pathLst>
                                <a:path w="21" h="22">
                                  <a:moveTo>
                                    <a:pt x="0" y="0"/>
                                  </a:moveTo>
                                  <a:lnTo>
                                    <a:pt x="0" y="0"/>
                                  </a:lnTo>
                                  <a:lnTo>
                                    <a:pt x="21" y="0"/>
                                  </a:lnTo>
                                  <a:lnTo>
                                    <a:pt x="21"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26" name="Freeform 1285"/>
                          <wps:cNvSpPr>
                            <a:spLocks noEditPoints="1"/>
                          </wps:cNvSpPr>
                          <wps:spPr bwMode="auto">
                            <a:xfrm>
                              <a:off x="6520" y="3323"/>
                              <a:ext cx="77" cy="116"/>
                            </a:xfrm>
                            <a:custGeom>
                              <a:avLst/>
                              <a:gdLst>
                                <a:gd name="T0" fmla="*/ 48 w 97"/>
                                <a:gd name="T1" fmla="*/ 59 h 146"/>
                                <a:gd name="T2" fmla="*/ 48 w 97"/>
                                <a:gd name="T3" fmla="*/ 59 h 146"/>
                                <a:gd name="T4" fmla="*/ 67 w 97"/>
                                <a:gd name="T5" fmla="*/ 53 h 146"/>
                                <a:gd name="T6" fmla="*/ 73 w 97"/>
                                <a:gd name="T7" fmla="*/ 37 h 146"/>
                                <a:gd name="T8" fmla="*/ 67 w 97"/>
                                <a:gd name="T9" fmla="*/ 23 h 146"/>
                                <a:gd name="T10" fmla="*/ 48 w 97"/>
                                <a:gd name="T11" fmla="*/ 16 h 146"/>
                                <a:gd name="T12" fmla="*/ 29 w 97"/>
                                <a:gd name="T13" fmla="*/ 23 h 146"/>
                                <a:gd name="T14" fmla="*/ 24 w 97"/>
                                <a:gd name="T15" fmla="*/ 38 h 146"/>
                                <a:gd name="T16" fmla="*/ 31 w 97"/>
                                <a:gd name="T17" fmla="*/ 54 h 146"/>
                                <a:gd name="T18" fmla="*/ 48 w 97"/>
                                <a:gd name="T19" fmla="*/ 59 h 146"/>
                                <a:gd name="T20" fmla="*/ 48 w 97"/>
                                <a:gd name="T21" fmla="*/ 59 h 146"/>
                                <a:gd name="T22" fmla="*/ 49 w 97"/>
                                <a:gd name="T23" fmla="*/ 129 h 146"/>
                                <a:gd name="T24" fmla="*/ 49 w 97"/>
                                <a:gd name="T25" fmla="*/ 129 h 146"/>
                                <a:gd name="T26" fmla="*/ 70 w 97"/>
                                <a:gd name="T27" fmla="*/ 123 h 146"/>
                                <a:gd name="T28" fmla="*/ 78 w 97"/>
                                <a:gd name="T29" fmla="*/ 103 h 146"/>
                                <a:gd name="T30" fmla="*/ 70 w 97"/>
                                <a:gd name="T31" fmla="*/ 82 h 146"/>
                                <a:gd name="T32" fmla="*/ 48 w 97"/>
                                <a:gd name="T33" fmla="*/ 75 h 146"/>
                                <a:gd name="T34" fmla="*/ 27 w 97"/>
                                <a:gd name="T35" fmla="*/ 82 h 146"/>
                                <a:gd name="T36" fmla="*/ 19 w 97"/>
                                <a:gd name="T37" fmla="*/ 102 h 146"/>
                                <a:gd name="T38" fmla="*/ 27 w 97"/>
                                <a:gd name="T39" fmla="*/ 121 h 146"/>
                                <a:gd name="T40" fmla="*/ 49 w 97"/>
                                <a:gd name="T41" fmla="*/ 129 h 146"/>
                                <a:gd name="T42" fmla="*/ 49 w 97"/>
                                <a:gd name="T43" fmla="*/ 129 h 146"/>
                                <a:gd name="T44" fmla="*/ 24 w 97"/>
                                <a:gd name="T45" fmla="*/ 66 h 146"/>
                                <a:gd name="T46" fmla="*/ 24 w 97"/>
                                <a:gd name="T47" fmla="*/ 66 h 146"/>
                                <a:gd name="T48" fmla="*/ 13 w 97"/>
                                <a:gd name="T49" fmla="*/ 59 h 146"/>
                                <a:gd name="T50" fmla="*/ 5 w 97"/>
                                <a:gd name="T51" fmla="*/ 38 h 146"/>
                                <a:gd name="T52" fmla="*/ 16 w 97"/>
                                <a:gd name="T53" fmla="*/ 11 h 146"/>
                                <a:gd name="T54" fmla="*/ 49 w 97"/>
                                <a:gd name="T55" fmla="*/ 0 h 146"/>
                                <a:gd name="T56" fmla="*/ 81 w 97"/>
                                <a:gd name="T57" fmla="*/ 11 h 146"/>
                                <a:gd name="T58" fmla="*/ 92 w 97"/>
                                <a:gd name="T59" fmla="*/ 36 h 146"/>
                                <a:gd name="T60" fmla="*/ 85 w 97"/>
                                <a:gd name="T61" fmla="*/ 57 h 146"/>
                                <a:gd name="T62" fmla="*/ 74 w 97"/>
                                <a:gd name="T63" fmla="*/ 66 h 146"/>
                                <a:gd name="T64" fmla="*/ 88 w 97"/>
                                <a:gd name="T65" fmla="*/ 75 h 146"/>
                                <a:gd name="T66" fmla="*/ 97 w 97"/>
                                <a:gd name="T67" fmla="*/ 101 h 146"/>
                                <a:gd name="T68" fmla="*/ 84 w 97"/>
                                <a:gd name="T69" fmla="*/ 133 h 146"/>
                                <a:gd name="T70" fmla="*/ 49 w 97"/>
                                <a:gd name="T71" fmla="*/ 146 h 146"/>
                                <a:gd name="T72" fmla="*/ 14 w 97"/>
                                <a:gd name="T73" fmla="*/ 134 h 146"/>
                                <a:gd name="T74" fmla="*/ 0 w 97"/>
                                <a:gd name="T75" fmla="*/ 102 h 146"/>
                                <a:gd name="T76" fmla="*/ 6 w 97"/>
                                <a:gd name="T77" fmla="*/ 80 h 146"/>
                                <a:gd name="T78" fmla="*/ 24 w 97"/>
                                <a:gd name="T79" fmla="*/ 66 h 146"/>
                                <a:gd name="T80" fmla="*/ 24 w 97"/>
                                <a:gd name="T81" fmla="*/ 66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97" h="146">
                                  <a:moveTo>
                                    <a:pt x="48" y="59"/>
                                  </a:moveTo>
                                  <a:lnTo>
                                    <a:pt x="48" y="59"/>
                                  </a:lnTo>
                                  <a:cubicBezTo>
                                    <a:pt x="56" y="59"/>
                                    <a:pt x="62" y="57"/>
                                    <a:pt x="67" y="53"/>
                                  </a:cubicBezTo>
                                  <a:cubicBezTo>
                                    <a:pt x="71" y="49"/>
                                    <a:pt x="73" y="43"/>
                                    <a:pt x="73" y="37"/>
                                  </a:cubicBezTo>
                                  <a:cubicBezTo>
                                    <a:pt x="73" y="32"/>
                                    <a:pt x="71" y="27"/>
                                    <a:pt x="67" y="23"/>
                                  </a:cubicBezTo>
                                  <a:cubicBezTo>
                                    <a:pt x="63" y="18"/>
                                    <a:pt x="56" y="16"/>
                                    <a:pt x="48" y="16"/>
                                  </a:cubicBezTo>
                                  <a:cubicBezTo>
                                    <a:pt x="39" y="16"/>
                                    <a:pt x="33" y="18"/>
                                    <a:pt x="29" y="23"/>
                                  </a:cubicBezTo>
                                  <a:cubicBezTo>
                                    <a:pt x="25" y="27"/>
                                    <a:pt x="24" y="32"/>
                                    <a:pt x="24" y="38"/>
                                  </a:cubicBezTo>
                                  <a:cubicBezTo>
                                    <a:pt x="24" y="45"/>
                                    <a:pt x="26" y="50"/>
                                    <a:pt x="31" y="54"/>
                                  </a:cubicBezTo>
                                  <a:cubicBezTo>
                                    <a:pt x="36" y="58"/>
                                    <a:pt x="42" y="59"/>
                                    <a:pt x="48" y="59"/>
                                  </a:cubicBezTo>
                                  <a:lnTo>
                                    <a:pt x="48" y="59"/>
                                  </a:lnTo>
                                  <a:close/>
                                  <a:moveTo>
                                    <a:pt x="49" y="129"/>
                                  </a:moveTo>
                                  <a:lnTo>
                                    <a:pt x="49" y="129"/>
                                  </a:lnTo>
                                  <a:cubicBezTo>
                                    <a:pt x="58" y="129"/>
                                    <a:pt x="65" y="127"/>
                                    <a:pt x="70" y="123"/>
                                  </a:cubicBezTo>
                                  <a:cubicBezTo>
                                    <a:pt x="75" y="118"/>
                                    <a:pt x="78" y="112"/>
                                    <a:pt x="78" y="103"/>
                                  </a:cubicBezTo>
                                  <a:cubicBezTo>
                                    <a:pt x="78" y="94"/>
                                    <a:pt x="75" y="87"/>
                                    <a:pt x="70" y="82"/>
                                  </a:cubicBezTo>
                                  <a:cubicBezTo>
                                    <a:pt x="64" y="77"/>
                                    <a:pt x="57" y="75"/>
                                    <a:pt x="48" y="75"/>
                                  </a:cubicBezTo>
                                  <a:cubicBezTo>
                                    <a:pt x="40" y="75"/>
                                    <a:pt x="33" y="77"/>
                                    <a:pt x="27" y="82"/>
                                  </a:cubicBezTo>
                                  <a:cubicBezTo>
                                    <a:pt x="22" y="87"/>
                                    <a:pt x="19" y="94"/>
                                    <a:pt x="19" y="102"/>
                                  </a:cubicBezTo>
                                  <a:cubicBezTo>
                                    <a:pt x="19" y="110"/>
                                    <a:pt x="22" y="116"/>
                                    <a:pt x="27" y="121"/>
                                  </a:cubicBezTo>
                                  <a:cubicBezTo>
                                    <a:pt x="32" y="127"/>
                                    <a:pt x="39" y="129"/>
                                    <a:pt x="49" y="129"/>
                                  </a:cubicBezTo>
                                  <a:lnTo>
                                    <a:pt x="49" y="129"/>
                                  </a:lnTo>
                                  <a:close/>
                                  <a:moveTo>
                                    <a:pt x="24" y="66"/>
                                  </a:moveTo>
                                  <a:lnTo>
                                    <a:pt x="24" y="66"/>
                                  </a:lnTo>
                                  <a:cubicBezTo>
                                    <a:pt x="19" y="64"/>
                                    <a:pt x="15" y="62"/>
                                    <a:pt x="13" y="59"/>
                                  </a:cubicBezTo>
                                  <a:cubicBezTo>
                                    <a:pt x="7" y="54"/>
                                    <a:pt x="5" y="47"/>
                                    <a:pt x="5" y="38"/>
                                  </a:cubicBezTo>
                                  <a:cubicBezTo>
                                    <a:pt x="5" y="28"/>
                                    <a:pt x="9" y="19"/>
                                    <a:pt x="16" y="11"/>
                                  </a:cubicBezTo>
                                  <a:cubicBezTo>
                                    <a:pt x="24" y="4"/>
                                    <a:pt x="35" y="0"/>
                                    <a:pt x="49" y="0"/>
                                  </a:cubicBezTo>
                                  <a:cubicBezTo>
                                    <a:pt x="62" y="0"/>
                                    <a:pt x="73" y="3"/>
                                    <a:pt x="81" y="11"/>
                                  </a:cubicBezTo>
                                  <a:cubicBezTo>
                                    <a:pt x="88" y="18"/>
                                    <a:pt x="92" y="26"/>
                                    <a:pt x="92" y="36"/>
                                  </a:cubicBezTo>
                                  <a:cubicBezTo>
                                    <a:pt x="92" y="44"/>
                                    <a:pt x="90" y="52"/>
                                    <a:pt x="85" y="57"/>
                                  </a:cubicBezTo>
                                  <a:cubicBezTo>
                                    <a:pt x="83" y="60"/>
                                    <a:pt x="79" y="63"/>
                                    <a:pt x="74" y="66"/>
                                  </a:cubicBezTo>
                                  <a:cubicBezTo>
                                    <a:pt x="80" y="69"/>
                                    <a:pt x="84" y="72"/>
                                    <a:pt x="88" y="75"/>
                                  </a:cubicBezTo>
                                  <a:cubicBezTo>
                                    <a:pt x="94" y="82"/>
                                    <a:pt x="97" y="90"/>
                                    <a:pt x="97" y="101"/>
                                  </a:cubicBezTo>
                                  <a:cubicBezTo>
                                    <a:pt x="97" y="113"/>
                                    <a:pt x="93" y="124"/>
                                    <a:pt x="84" y="133"/>
                                  </a:cubicBezTo>
                                  <a:cubicBezTo>
                                    <a:pt x="76" y="141"/>
                                    <a:pt x="64" y="146"/>
                                    <a:pt x="49" y="146"/>
                                  </a:cubicBezTo>
                                  <a:cubicBezTo>
                                    <a:pt x="35" y="146"/>
                                    <a:pt x="24" y="142"/>
                                    <a:pt x="14" y="134"/>
                                  </a:cubicBezTo>
                                  <a:cubicBezTo>
                                    <a:pt x="5" y="127"/>
                                    <a:pt x="0" y="116"/>
                                    <a:pt x="0" y="102"/>
                                  </a:cubicBezTo>
                                  <a:cubicBezTo>
                                    <a:pt x="0" y="94"/>
                                    <a:pt x="2" y="86"/>
                                    <a:pt x="6" y="80"/>
                                  </a:cubicBezTo>
                                  <a:cubicBezTo>
                                    <a:pt x="10" y="74"/>
                                    <a:pt x="16" y="70"/>
                                    <a:pt x="24" y="66"/>
                                  </a:cubicBezTo>
                                  <a:lnTo>
                                    <a:pt x="24" y="66"/>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27" name="Freeform 1286"/>
                          <wps:cNvSpPr>
                            <a:spLocks noEditPoints="1"/>
                          </wps:cNvSpPr>
                          <wps:spPr bwMode="auto">
                            <a:xfrm>
                              <a:off x="6610" y="3323"/>
                              <a:ext cx="77" cy="116"/>
                            </a:xfrm>
                            <a:custGeom>
                              <a:avLst/>
                              <a:gdLst>
                                <a:gd name="T0" fmla="*/ 48 w 97"/>
                                <a:gd name="T1" fmla="*/ 0 h 145"/>
                                <a:gd name="T2" fmla="*/ 48 w 97"/>
                                <a:gd name="T3" fmla="*/ 0 h 145"/>
                                <a:gd name="T4" fmla="*/ 88 w 97"/>
                                <a:gd name="T5" fmla="*/ 23 h 145"/>
                                <a:gd name="T6" fmla="*/ 97 w 97"/>
                                <a:gd name="T7" fmla="*/ 71 h 145"/>
                                <a:gd name="T8" fmla="*/ 88 w 97"/>
                                <a:gd name="T9" fmla="*/ 118 h 145"/>
                                <a:gd name="T10" fmla="*/ 48 w 97"/>
                                <a:gd name="T11" fmla="*/ 145 h 145"/>
                                <a:gd name="T12" fmla="*/ 10 w 97"/>
                                <a:gd name="T13" fmla="*/ 123 h 145"/>
                                <a:gd name="T14" fmla="*/ 0 w 97"/>
                                <a:gd name="T15" fmla="*/ 74 h 145"/>
                                <a:gd name="T16" fmla="*/ 6 w 97"/>
                                <a:gd name="T17" fmla="*/ 32 h 145"/>
                                <a:gd name="T18" fmla="*/ 48 w 97"/>
                                <a:gd name="T19" fmla="*/ 0 h 145"/>
                                <a:gd name="T20" fmla="*/ 48 w 97"/>
                                <a:gd name="T21" fmla="*/ 0 h 145"/>
                                <a:gd name="T22" fmla="*/ 48 w 97"/>
                                <a:gd name="T23" fmla="*/ 129 h 145"/>
                                <a:gd name="T24" fmla="*/ 48 w 97"/>
                                <a:gd name="T25" fmla="*/ 129 h 145"/>
                                <a:gd name="T26" fmla="*/ 70 w 97"/>
                                <a:gd name="T27" fmla="*/ 117 h 145"/>
                                <a:gd name="T28" fmla="*/ 78 w 97"/>
                                <a:gd name="T29" fmla="*/ 71 h 145"/>
                                <a:gd name="T30" fmla="*/ 72 w 97"/>
                                <a:gd name="T31" fmla="*/ 32 h 145"/>
                                <a:gd name="T32" fmla="*/ 49 w 97"/>
                                <a:gd name="T33" fmla="*/ 16 h 145"/>
                                <a:gd name="T34" fmla="*/ 26 w 97"/>
                                <a:gd name="T35" fmla="*/ 31 h 145"/>
                                <a:gd name="T36" fmla="*/ 19 w 97"/>
                                <a:gd name="T37" fmla="*/ 74 h 145"/>
                                <a:gd name="T38" fmla="*/ 23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79" y="8"/>
                                    <a:pt x="88" y="23"/>
                                  </a:cubicBezTo>
                                  <a:cubicBezTo>
                                    <a:pt x="94" y="35"/>
                                    <a:pt x="97" y="50"/>
                                    <a:pt x="97" y="71"/>
                                  </a:cubicBezTo>
                                  <a:cubicBezTo>
                                    <a:pt x="97" y="90"/>
                                    <a:pt x="94" y="106"/>
                                    <a:pt x="88" y="118"/>
                                  </a:cubicBezTo>
                                  <a:cubicBezTo>
                                    <a:pt x="80" y="136"/>
                                    <a:pt x="67" y="145"/>
                                    <a:pt x="48" y="145"/>
                                  </a:cubicBezTo>
                                  <a:cubicBezTo>
                                    <a:pt x="31" y="145"/>
                                    <a:pt x="18" y="138"/>
                                    <a:pt x="10" y="123"/>
                                  </a:cubicBezTo>
                                  <a:cubicBezTo>
                                    <a:pt x="3" y="111"/>
                                    <a:pt x="0" y="94"/>
                                    <a:pt x="0" y="74"/>
                                  </a:cubicBezTo>
                                  <a:cubicBezTo>
                                    <a:pt x="0" y="58"/>
                                    <a:pt x="2" y="44"/>
                                    <a:pt x="6" y="32"/>
                                  </a:cubicBezTo>
                                  <a:cubicBezTo>
                                    <a:pt x="14" y="11"/>
                                    <a:pt x="28" y="0"/>
                                    <a:pt x="48" y="0"/>
                                  </a:cubicBezTo>
                                  <a:lnTo>
                                    <a:pt x="48" y="0"/>
                                  </a:lnTo>
                                  <a:close/>
                                  <a:moveTo>
                                    <a:pt x="48" y="129"/>
                                  </a:moveTo>
                                  <a:lnTo>
                                    <a:pt x="48" y="129"/>
                                  </a:lnTo>
                                  <a:cubicBezTo>
                                    <a:pt x="57" y="129"/>
                                    <a:pt x="64" y="125"/>
                                    <a:pt x="70" y="117"/>
                                  </a:cubicBezTo>
                                  <a:cubicBezTo>
                                    <a:pt x="75" y="109"/>
                                    <a:pt x="78" y="94"/>
                                    <a:pt x="78" y="71"/>
                                  </a:cubicBezTo>
                                  <a:cubicBezTo>
                                    <a:pt x="78" y="55"/>
                                    <a:pt x="76" y="42"/>
                                    <a:pt x="72" y="32"/>
                                  </a:cubicBezTo>
                                  <a:cubicBezTo>
                                    <a:pt x="68" y="21"/>
                                    <a:pt x="60" y="16"/>
                                    <a:pt x="49" y="16"/>
                                  </a:cubicBezTo>
                                  <a:cubicBezTo>
                                    <a:pt x="39" y="16"/>
                                    <a:pt x="31" y="21"/>
                                    <a:pt x="26" y="31"/>
                                  </a:cubicBezTo>
                                  <a:cubicBezTo>
                                    <a:pt x="21" y="41"/>
                                    <a:pt x="19" y="55"/>
                                    <a:pt x="19" y="74"/>
                                  </a:cubicBezTo>
                                  <a:cubicBezTo>
                                    <a:pt x="19" y="89"/>
                                    <a:pt x="20" y="100"/>
                                    <a:pt x="23" y="109"/>
                                  </a:cubicBezTo>
                                  <a:cubicBezTo>
                                    <a:pt x="28" y="123"/>
                                    <a:pt x="36"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28" name="Freeform 1287"/>
                          <wps:cNvSpPr>
                            <a:spLocks/>
                          </wps:cNvSpPr>
                          <wps:spPr bwMode="auto">
                            <a:xfrm>
                              <a:off x="6708" y="3419"/>
                              <a:ext cx="16" cy="41"/>
                            </a:xfrm>
                            <a:custGeom>
                              <a:avLst/>
                              <a:gdLst>
                                <a:gd name="T0" fmla="*/ 0 w 21"/>
                                <a:gd name="T1" fmla="*/ 42 h 52"/>
                                <a:gd name="T2" fmla="*/ 0 w 21"/>
                                <a:gd name="T3" fmla="*/ 42 h 52"/>
                                <a:gd name="T4" fmla="*/ 9 w 21"/>
                                <a:gd name="T5" fmla="*/ 33 h 52"/>
                                <a:gd name="T6" fmla="*/ 11 w 21"/>
                                <a:gd name="T7" fmla="*/ 24 h 52"/>
                                <a:gd name="T8" fmla="*/ 11 w 21"/>
                                <a:gd name="T9" fmla="*/ 23 h 52"/>
                                <a:gd name="T10" fmla="*/ 11 w 21"/>
                                <a:gd name="T11" fmla="*/ 22 h 52"/>
                                <a:gd name="T12" fmla="*/ 0 w 21"/>
                                <a:gd name="T13" fmla="*/ 22 h 52"/>
                                <a:gd name="T14" fmla="*/ 0 w 21"/>
                                <a:gd name="T15" fmla="*/ 0 h 52"/>
                                <a:gd name="T16" fmla="*/ 21 w 21"/>
                                <a:gd name="T17" fmla="*/ 0 h 52"/>
                                <a:gd name="T18" fmla="*/ 21 w 21"/>
                                <a:gd name="T19" fmla="*/ 20 h 52"/>
                                <a:gd name="T20" fmla="*/ 16 w 21"/>
                                <a:gd name="T21" fmla="*/ 41 h 52"/>
                                <a:gd name="T22" fmla="*/ 0 w 21"/>
                                <a:gd name="T23" fmla="*/ 52 h 52"/>
                                <a:gd name="T24" fmla="*/ 0 w 21"/>
                                <a:gd name="T25" fmla="*/ 42 h 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1" h="52">
                                  <a:moveTo>
                                    <a:pt x="0" y="42"/>
                                  </a:moveTo>
                                  <a:lnTo>
                                    <a:pt x="0" y="42"/>
                                  </a:lnTo>
                                  <a:cubicBezTo>
                                    <a:pt x="4" y="41"/>
                                    <a:pt x="8" y="38"/>
                                    <a:pt x="9" y="33"/>
                                  </a:cubicBezTo>
                                  <a:cubicBezTo>
                                    <a:pt x="10" y="30"/>
                                    <a:pt x="11" y="27"/>
                                    <a:pt x="11" y="24"/>
                                  </a:cubicBezTo>
                                  <a:cubicBezTo>
                                    <a:pt x="11" y="24"/>
                                    <a:pt x="11" y="23"/>
                                    <a:pt x="11" y="23"/>
                                  </a:cubicBezTo>
                                  <a:cubicBezTo>
                                    <a:pt x="11" y="22"/>
                                    <a:pt x="11" y="22"/>
                                    <a:pt x="11" y="22"/>
                                  </a:cubicBezTo>
                                  <a:lnTo>
                                    <a:pt x="0" y="22"/>
                                  </a:lnTo>
                                  <a:lnTo>
                                    <a:pt x="0" y="0"/>
                                  </a:lnTo>
                                  <a:lnTo>
                                    <a:pt x="21" y="0"/>
                                  </a:lnTo>
                                  <a:lnTo>
                                    <a:pt x="21" y="20"/>
                                  </a:lnTo>
                                  <a:cubicBezTo>
                                    <a:pt x="21" y="28"/>
                                    <a:pt x="19" y="35"/>
                                    <a:pt x="16" y="41"/>
                                  </a:cubicBezTo>
                                  <a:cubicBezTo>
                                    <a:pt x="13" y="46"/>
                                    <a:pt x="8" y="50"/>
                                    <a:pt x="0" y="52"/>
                                  </a:cubicBezTo>
                                  <a:lnTo>
                                    <a:pt x="0" y="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29" name="Freeform 1288"/>
                          <wps:cNvSpPr>
                            <a:spLocks/>
                          </wps:cNvSpPr>
                          <wps:spPr bwMode="auto">
                            <a:xfrm>
                              <a:off x="6789" y="3323"/>
                              <a:ext cx="78" cy="113"/>
                            </a:xfrm>
                            <a:custGeom>
                              <a:avLst/>
                              <a:gdLst>
                                <a:gd name="T0" fmla="*/ 0 w 98"/>
                                <a:gd name="T1" fmla="*/ 142 h 142"/>
                                <a:gd name="T2" fmla="*/ 0 w 98"/>
                                <a:gd name="T3" fmla="*/ 142 h 142"/>
                                <a:gd name="T4" fmla="*/ 8 w 98"/>
                                <a:gd name="T5" fmla="*/ 110 h 142"/>
                                <a:gd name="T6" fmla="*/ 33 w 98"/>
                                <a:gd name="T7" fmla="*/ 85 h 142"/>
                                <a:gd name="T8" fmla="*/ 52 w 98"/>
                                <a:gd name="T9" fmla="*/ 74 h 142"/>
                                <a:gd name="T10" fmla="*/ 70 w 98"/>
                                <a:gd name="T11" fmla="*/ 62 h 142"/>
                                <a:gd name="T12" fmla="*/ 78 w 98"/>
                                <a:gd name="T13" fmla="*/ 43 h 142"/>
                                <a:gd name="T14" fmla="*/ 71 w 98"/>
                                <a:gd name="T15" fmla="*/ 23 h 142"/>
                                <a:gd name="T16" fmla="*/ 51 w 98"/>
                                <a:gd name="T17" fmla="*/ 16 h 142"/>
                                <a:gd name="T18" fmla="*/ 26 w 98"/>
                                <a:gd name="T19" fmla="*/ 30 h 142"/>
                                <a:gd name="T20" fmla="*/ 22 w 98"/>
                                <a:gd name="T21" fmla="*/ 50 h 142"/>
                                <a:gd name="T22" fmla="*/ 4 w 98"/>
                                <a:gd name="T23" fmla="*/ 50 h 142"/>
                                <a:gd name="T24" fmla="*/ 10 w 98"/>
                                <a:gd name="T25" fmla="*/ 20 h 142"/>
                                <a:gd name="T26" fmla="*/ 51 w 98"/>
                                <a:gd name="T27" fmla="*/ 0 h 142"/>
                                <a:gd name="T28" fmla="*/ 87 w 98"/>
                                <a:gd name="T29" fmla="*/ 13 h 142"/>
                                <a:gd name="T30" fmla="*/ 98 w 98"/>
                                <a:gd name="T31" fmla="*/ 42 h 142"/>
                                <a:gd name="T32" fmla="*/ 86 w 98"/>
                                <a:gd name="T33" fmla="*/ 71 h 142"/>
                                <a:gd name="T34" fmla="*/ 61 w 98"/>
                                <a:gd name="T35" fmla="*/ 88 h 142"/>
                                <a:gd name="T36" fmla="*/ 48 w 98"/>
                                <a:gd name="T37" fmla="*/ 96 h 142"/>
                                <a:gd name="T38" fmla="*/ 32 w 98"/>
                                <a:gd name="T39" fmla="*/ 106 h 142"/>
                                <a:gd name="T40" fmla="*/ 20 w 98"/>
                                <a:gd name="T41" fmla="*/ 125 h 142"/>
                                <a:gd name="T42" fmla="*/ 97 w 98"/>
                                <a:gd name="T43" fmla="*/ 125 h 142"/>
                                <a:gd name="T44" fmla="*/ 97 w 98"/>
                                <a:gd name="T45" fmla="*/ 142 h 142"/>
                                <a:gd name="T46" fmla="*/ 0 w 98"/>
                                <a:gd name="T47"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8" h="142">
                                  <a:moveTo>
                                    <a:pt x="0" y="142"/>
                                  </a:moveTo>
                                  <a:lnTo>
                                    <a:pt x="0" y="142"/>
                                  </a:lnTo>
                                  <a:cubicBezTo>
                                    <a:pt x="1" y="129"/>
                                    <a:pt x="3" y="119"/>
                                    <a:pt x="8" y="110"/>
                                  </a:cubicBezTo>
                                  <a:cubicBezTo>
                                    <a:pt x="12" y="101"/>
                                    <a:pt x="21" y="93"/>
                                    <a:pt x="33" y="85"/>
                                  </a:cubicBezTo>
                                  <a:lnTo>
                                    <a:pt x="52" y="74"/>
                                  </a:lnTo>
                                  <a:cubicBezTo>
                                    <a:pt x="61" y="69"/>
                                    <a:pt x="67" y="65"/>
                                    <a:pt x="70" y="62"/>
                                  </a:cubicBezTo>
                                  <a:cubicBezTo>
                                    <a:pt x="75" y="56"/>
                                    <a:pt x="78" y="50"/>
                                    <a:pt x="78" y="43"/>
                                  </a:cubicBezTo>
                                  <a:cubicBezTo>
                                    <a:pt x="78" y="35"/>
                                    <a:pt x="76" y="28"/>
                                    <a:pt x="71" y="23"/>
                                  </a:cubicBezTo>
                                  <a:cubicBezTo>
                                    <a:pt x="66" y="18"/>
                                    <a:pt x="59" y="16"/>
                                    <a:pt x="51" y="16"/>
                                  </a:cubicBezTo>
                                  <a:cubicBezTo>
                                    <a:pt x="39" y="16"/>
                                    <a:pt x="30" y="21"/>
                                    <a:pt x="26" y="30"/>
                                  </a:cubicBezTo>
                                  <a:cubicBezTo>
                                    <a:pt x="23" y="35"/>
                                    <a:pt x="22" y="42"/>
                                    <a:pt x="22" y="50"/>
                                  </a:cubicBezTo>
                                  <a:lnTo>
                                    <a:pt x="4" y="50"/>
                                  </a:lnTo>
                                  <a:cubicBezTo>
                                    <a:pt x="4" y="38"/>
                                    <a:pt x="6" y="28"/>
                                    <a:pt x="10" y="20"/>
                                  </a:cubicBezTo>
                                  <a:cubicBezTo>
                                    <a:pt x="18" y="7"/>
                                    <a:pt x="32" y="0"/>
                                    <a:pt x="51" y="0"/>
                                  </a:cubicBezTo>
                                  <a:cubicBezTo>
                                    <a:pt x="67" y="0"/>
                                    <a:pt x="79" y="4"/>
                                    <a:pt x="87" y="13"/>
                                  </a:cubicBezTo>
                                  <a:cubicBezTo>
                                    <a:pt x="94" y="22"/>
                                    <a:pt x="98" y="31"/>
                                    <a:pt x="98" y="42"/>
                                  </a:cubicBezTo>
                                  <a:cubicBezTo>
                                    <a:pt x="98" y="53"/>
                                    <a:pt x="94" y="63"/>
                                    <a:pt x="86" y="71"/>
                                  </a:cubicBezTo>
                                  <a:cubicBezTo>
                                    <a:pt x="81" y="76"/>
                                    <a:pt x="73" y="81"/>
                                    <a:pt x="61" y="88"/>
                                  </a:cubicBezTo>
                                  <a:lnTo>
                                    <a:pt x="48" y="96"/>
                                  </a:lnTo>
                                  <a:cubicBezTo>
                                    <a:pt x="41" y="99"/>
                                    <a:pt x="36" y="103"/>
                                    <a:pt x="32" y="106"/>
                                  </a:cubicBezTo>
                                  <a:cubicBezTo>
                                    <a:pt x="26" y="111"/>
                                    <a:pt x="22" y="118"/>
                                    <a:pt x="20" y="125"/>
                                  </a:cubicBezTo>
                                  <a:lnTo>
                                    <a:pt x="97" y="125"/>
                                  </a:lnTo>
                                  <a:lnTo>
                                    <a:pt x="97" y="142"/>
                                  </a:lnTo>
                                  <a:lnTo>
                                    <a:pt x="0"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30" name="Freeform 1289"/>
                          <wps:cNvSpPr>
                            <a:spLocks/>
                          </wps:cNvSpPr>
                          <wps:spPr bwMode="auto">
                            <a:xfrm>
                              <a:off x="6877" y="3323"/>
                              <a:ext cx="79" cy="116"/>
                            </a:xfrm>
                            <a:custGeom>
                              <a:avLst/>
                              <a:gdLst>
                                <a:gd name="T0" fmla="*/ 48 w 99"/>
                                <a:gd name="T1" fmla="*/ 145 h 145"/>
                                <a:gd name="T2" fmla="*/ 48 w 99"/>
                                <a:gd name="T3" fmla="*/ 145 h 145"/>
                                <a:gd name="T4" fmla="*/ 12 w 99"/>
                                <a:gd name="T5" fmla="*/ 132 h 145"/>
                                <a:gd name="T6" fmla="*/ 0 w 99"/>
                                <a:gd name="T7" fmla="*/ 98 h 145"/>
                                <a:gd name="T8" fmla="*/ 19 w 99"/>
                                <a:gd name="T9" fmla="*/ 98 h 145"/>
                                <a:gd name="T10" fmla="*/ 24 w 99"/>
                                <a:gd name="T11" fmla="*/ 118 h 145"/>
                                <a:gd name="T12" fmla="*/ 49 w 99"/>
                                <a:gd name="T13" fmla="*/ 129 h 145"/>
                                <a:gd name="T14" fmla="*/ 72 w 99"/>
                                <a:gd name="T15" fmla="*/ 122 h 145"/>
                                <a:gd name="T16" fmla="*/ 80 w 99"/>
                                <a:gd name="T17" fmla="*/ 102 h 145"/>
                                <a:gd name="T18" fmla="*/ 71 w 99"/>
                                <a:gd name="T19" fmla="*/ 82 h 145"/>
                                <a:gd name="T20" fmla="*/ 46 w 99"/>
                                <a:gd name="T21" fmla="*/ 76 h 145"/>
                                <a:gd name="T22" fmla="*/ 43 w 99"/>
                                <a:gd name="T23" fmla="*/ 76 h 145"/>
                                <a:gd name="T24" fmla="*/ 39 w 99"/>
                                <a:gd name="T25" fmla="*/ 76 h 145"/>
                                <a:gd name="T26" fmla="*/ 39 w 99"/>
                                <a:gd name="T27" fmla="*/ 61 h 145"/>
                                <a:gd name="T28" fmla="*/ 44 w 99"/>
                                <a:gd name="T29" fmla="*/ 61 h 145"/>
                                <a:gd name="T30" fmla="*/ 48 w 99"/>
                                <a:gd name="T31" fmla="*/ 61 h 145"/>
                                <a:gd name="T32" fmla="*/ 64 w 99"/>
                                <a:gd name="T33" fmla="*/ 58 h 145"/>
                                <a:gd name="T34" fmla="*/ 75 w 99"/>
                                <a:gd name="T35" fmla="*/ 38 h 145"/>
                                <a:gd name="T36" fmla="*/ 68 w 99"/>
                                <a:gd name="T37" fmla="*/ 22 h 145"/>
                                <a:gd name="T38" fmla="*/ 50 w 99"/>
                                <a:gd name="T39" fmla="*/ 16 h 145"/>
                                <a:gd name="T40" fmla="*/ 26 w 99"/>
                                <a:gd name="T41" fmla="*/ 28 h 145"/>
                                <a:gd name="T42" fmla="*/ 22 w 99"/>
                                <a:gd name="T43" fmla="*/ 47 h 145"/>
                                <a:gd name="T44" fmla="*/ 4 w 99"/>
                                <a:gd name="T45" fmla="*/ 47 h 145"/>
                                <a:gd name="T46" fmla="*/ 10 w 99"/>
                                <a:gd name="T47" fmla="*/ 20 h 145"/>
                                <a:gd name="T48" fmla="*/ 49 w 99"/>
                                <a:gd name="T49" fmla="*/ 0 h 145"/>
                                <a:gd name="T50" fmla="*/ 82 w 99"/>
                                <a:gd name="T51" fmla="*/ 10 h 145"/>
                                <a:gd name="T52" fmla="*/ 94 w 99"/>
                                <a:gd name="T53" fmla="*/ 38 h 145"/>
                                <a:gd name="T54" fmla="*/ 87 w 99"/>
                                <a:gd name="T55" fmla="*/ 59 h 145"/>
                                <a:gd name="T56" fmla="*/ 76 w 99"/>
                                <a:gd name="T57" fmla="*/ 67 h 145"/>
                                <a:gd name="T58" fmla="*/ 93 w 99"/>
                                <a:gd name="T59" fmla="*/ 78 h 145"/>
                                <a:gd name="T60" fmla="*/ 99 w 99"/>
                                <a:gd name="T61" fmla="*/ 100 h 145"/>
                                <a:gd name="T62" fmla="*/ 86 w 99"/>
                                <a:gd name="T63" fmla="*/ 133 h 145"/>
                                <a:gd name="T64" fmla="*/ 48 w 99"/>
                                <a:gd name="T65" fmla="*/ 145 h 145"/>
                                <a:gd name="T66" fmla="*/ 48 w 99"/>
                                <a:gd name="T67" fmla="*/ 145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99" h="145">
                                  <a:moveTo>
                                    <a:pt x="48" y="145"/>
                                  </a:moveTo>
                                  <a:lnTo>
                                    <a:pt x="48" y="145"/>
                                  </a:lnTo>
                                  <a:cubicBezTo>
                                    <a:pt x="31" y="145"/>
                                    <a:pt x="19" y="141"/>
                                    <a:pt x="12" y="132"/>
                                  </a:cubicBezTo>
                                  <a:cubicBezTo>
                                    <a:pt x="4" y="122"/>
                                    <a:pt x="0" y="111"/>
                                    <a:pt x="0" y="98"/>
                                  </a:cubicBezTo>
                                  <a:lnTo>
                                    <a:pt x="19" y="98"/>
                                  </a:lnTo>
                                  <a:cubicBezTo>
                                    <a:pt x="20" y="107"/>
                                    <a:pt x="22" y="114"/>
                                    <a:pt x="24" y="118"/>
                                  </a:cubicBezTo>
                                  <a:cubicBezTo>
                                    <a:pt x="29" y="126"/>
                                    <a:pt x="37" y="129"/>
                                    <a:pt x="49" y="129"/>
                                  </a:cubicBezTo>
                                  <a:cubicBezTo>
                                    <a:pt x="58" y="129"/>
                                    <a:pt x="66" y="127"/>
                                    <a:pt x="72" y="122"/>
                                  </a:cubicBezTo>
                                  <a:cubicBezTo>
                                    <a:pt x="77" y="117"/>
                                    <a:pt x="80" y="110"/>
                                    <a:pt x="80" y="102"/>
                                  </a:cubicBezTo>
                                  <a:cubicBezTo>
                                    <a:pt x="80" y="93"/>
                                    <a:pt x="77" y="86"/>
                                    <a:pt x="71" y="82"/>
                                  </a:cubicBezTo>
                                  <a:cubicBezTo>
                                    <a:pt x="65" y="78"/>
                                    <a:pt x="57" y="76"/>
                                    <a:pt x="46" y="76"/>
                                  </a:cubicBezTo>
                                  <a:cubicBezTo>
                                    <a:pt x="45" y="76"/>
                                    <a:pt x="44" y="76"/>
                                    <a:pt x="43" y="76"/>
                                  </a:cubicBezTo>
                                  <a:cubicBezTo>
                                    <a:pt x="42" y="76"/>
                                    <a:pt x="40" y="76"/>
                                    <a:pt x="39" y="76"/>
                                  </a:cubicBezTo>
                                  <a:lnTo>
                                    <a:pt x="39" y="61"/>
                                  </a:lnTo>
                                  <a:cubicBezTo>
                                    <a:pt x="41" y="61"/>
                                    <a:pt x="42" y="61"/>
                                    <a:pt x="44" y="61"/>
                                  </a:cubicBezTo>
                                  <a:cubicBezTo>
                                    <a:pt x="45" y="61"/>
                                    <a:pt x="46" y="61"/>
                                    <a:pt x="48" y="61"/>
                                  </a:cubicBezTo>
                                  <a:cubicBezTo>
                                    <a:pt x="54" y="61"/>
                                    <a:pt x="60" y="60"/>
                                    <a:pt x="64" y="58"/>
                                  </a:cubicBezTo>
                                  <a:cubicBezTo>
                                    <a:pt x="72" y="54"/>
                                    <a:pt x="75" y="48"/>
                                    <a:pt x="75" y="38"/>
                                  </a:cubicBezTo>
                                  <a:cubicBezTo>
                                    <a:pt x="75" y="31"/>
                                    <a:pt x="73" y="26"/>
                                    <a:pt x="68" y="22"/>
                                  </a:cubicBezTo>
                                  <a:cubicBezTo>
                                    <a:pt x="63" y="18"/>
                                    <a:pt x="57" y="16"/>
                                    <a:pt x="50" y="16"/>
                                  </a:cubicBezTo>
                                  <a:cubicBezTo>
                                    <a:pt x="39" y="16"/>
                                    <a:pt x="30" y="20"/>
                                    <a:pt x="26" y="28"/>
                                  </a:cubicBezTo>
                                  <a:cubicBezTo>
                                    <a:pt x="23" y="32"/>
                                    <a:pt x="22" y="39"/>
                                    <a:pt x="22" y="47"/>
                                  </a:cubicBezTo>
                                  <a:lnTo>
                                    <a:pt x="4" y="47"/>
                                  </a:lnTo>
                                  <a:cubicBezTo>
                                    <a:pt x="4" y="36"/>
                                    <a:pt x="6" y="27"/>
                                    <a:pt x="10" y="20"/>
                                  </a:cubicBezTo>
                                  <a:cubicBezTo>
                                    <a:pt x="18" y="7"/>
                                    <a:pt x="30" y="0"/>
                                    <a:pt x="49" y="0"/>
                                  </a:cubicBezTo>
                                  <a:cubicBezTo>
                                    <a:pt x="63" y="0"/>
                                    <a:pt x="74" y="3"/>
                                    <a:pt x="82" y="10"/>
                                  </a:cubicBezTo>
                                  <a:cubicBezTo>
                                    <a:pt x="90" y="16"/>
                                    <a:pt x="94" y="25"/>
                                    <a:pt x="94" y="38"/>
                                  </a:cubicBezTo>
                                  <a:cubicBezTo>
                                    <a:pt x="94" y="46"/>
                                    <a:pt x="91" y="53"/>
                                    <a:pt x="87" y="59"/>
                                  </a:cubicBezTo>
                                  <a:cubicBezTo>
                                    <a:pt x="84" y="62"/>
                                    <a:pt x="80" y="65"/>
                                    <a:pt x="76" y="67"/>
                                  </a:cubicBezTo>
                                  <a:cubicBezTo>
                                    <a:pt x="83" y="69"/>
                                    <a:pt x="89" y="73"/>
                                    <a:pt x="93" y="78"/>
                                  </a:cubicBezTo>
                                  <a:cubicBezTo>
                                    <a:pt x="97" y="84"/>
                                    <a:pt x="99" y="91"/>
                                    <a:pt x="99" y="100"/>
                                  </a:cubicBezTo>
                                  <a:cubicBezTo>
                                    <a:pt x="99" y="113"/>
                                    <a:pt x="95" y="124"/>
                                    <a:pt x="86" y="133"/>
                                  </a:cubicBezTo>
                                  <a:cubicBezTo>
                                    <a:pt x="77" y="141"/>
                                    <a:pt x="64" y="145"/>
                                    <a:pt x="48" y="145"/>
                                  </a:cubicBezTo>
                                  <a:lnTo>
                                    <a:pt x="48" y="145"/>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31" name="Freeform 1290"/>
                          <wps:cNvSpPr>
                            <a:spLocks/>
                          </wps:cNvSpPr>
                          <wps:spPr bwMode="auto">
                            <a:xfrm>
                              <a:off x="6977" y="3419"/>
                              <a:ext cx="16" cy="17"/>
                            </a:xfrm>
                            <a:custGeom>
                              <a:avLst/>
                              <a:gdLst>
                                <a:gd name="T0" fmla="*/ 0 w 20"/>
                                <a:gd name="T1" fmla="*/ 0 h 22"/>
                                <a:gd name="T2" fmla="*/ 0 w 20"/>
                                <a:gd name="T3" fmla="*/ 0 h 22"/>
                                <a:gd name="T4" fmla="*/ 20 w 20"/>
                                <a:gd name="T5" fmla="*/ 0 h 22"/>
                                <a:gd name="T6" fmla="*/ 20 w 20"/>
                                <a:gd name="T7" fmla="*/ 22 h 22"/>
                                <a:gd name="T8" fmla="*/ 0 w 20"/>
                                <a:gd name="T9" fmla="*/ 22 h 22"/>
                                <a:gd name="T10" fmla="*/ 0 w 20"/>
                                <a:gd name="T11" fmla="*/ 0 h 22"/>
                              </a:gdLst>
                              <a:ahLst/>
                              <a:cxnLst>
                                <a:cxn ang="0">
                                  <a:pos x="T0" y="T1"/>
                                </a:cxn>
                                <a:cxn ang="0">
                                  <a:pos x="T2" y="T3"/>
                                </a:cxn>
                                <a:cxn ang="0">
                                  <a:pos x="T4" y="T5"/>
                                </a:cxn>
                                <a:cxn ang="0">
                                  <a:pos x="T6" y="T7"/>
                                </a:cxn>
                                <a:cxn ang="0">
                                  <a:pos x="T8" y="T9"/>
                                </a:cxn>
                                <a:cxn ang="0">
                                  <a:pos x="T10" y="T11"/>
                                </a:cxn>
                              </a:cxnLst>
                              <a:rect l="0" t="0" r="r" b="b"/>
                              <a:pathLst>
                                <a:path w="20" h="22">
                                  <a:moveTo>
                                    <a:pt x="0" y="0"/>
                                  </a:moveTo>
                                  <a:lnTo>
                                    <a:pt x="0" y="0"/>
                                  </a:lnTo>
                                  <a:lnTo>
                                    <a:pt x="20" y="0"/>
                                  </a:lnTo>
                                  <a:lnTo>
                                    <a:pt x="20"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32" name="Freeform 1291"/>
                          <wps:cNvSpPr>
                            <a:spLocks noEditPoints="1"/>
                          </wps:cNvSpPr>
                          <wps:spPr bwMode="auto">
                            <a:xfrm>
                              <a:off x="7013" y="3323"/>
                              <a:ext cx="78" cy="116"/>
                            </a:xfrm>
                            <a:custGeom>
                              <a:avLst/>
                              <a:gdLst>
                                <a:gd name="T0" fmla="*/ 48 w 98"/>
                                <a:gd name="T1" fmla="*/ 0 h 145"/>
                                <a:gd name="T2" fmla="*/ 48 w 98"/>
                                <a:gd name="T3" fmla="*/ 0 h 145"/>
                                <a:gd name="T4" fmla="*/ 88 w 98"/>
                                <a:gd name="T5" fmla="*/ 23 h 145"/>
                                <a:gd name="T6" fmla="*/ 98 w 98"/>
                                <a:gd name="T7" fmla="*/ 71 h 145"/>
                                <a:gd name="T8" fmla="*/ 89 w 98"/>
                                <a:gd name="T9" fmla="*/ 118 h 145"/>
                                <a:gd name="T10" fmla="*/ 48 w 98"/>
                                <a:gd name="T11" fmla="*/ 145 h 145"/>
                                <a:gd name="T12" fmla="*/ 10 w 98"/>
                                <a:gd name="T13" fmla="*/ 123 h 145"/>
                                <a:gd name="T14" fmla="*/ 0 w 98"/>
                                <a:gd name="T15" fmla="*/ 74 h 145"/>
                                <a:gd name="T16" fmla="*/ 6 w 98"/>
                                <a:gd name="T17" fmla="*/ 32 h 145"/>
                                <a:gd name="T18" fmla="*/ 48 w 98"/>
                                <a:gd name="T19" fmla="*/ 0 h 145"/>
                                <a:gd name="T20" fmla="*/ 48 w 98"/>
                                <a:gd name="T21" fmla="*/ 0 h 145"/>
                                <a:gd name="T22" fmla="*/ 48 w 98"/>
                                <a:gd name="T23" fmla="*/ 129 h 145"/>
                                <a:gd name="T24" fmla="*/ 48 w 98"/>
                                <a:gd name="T25" fmla="*/ 129 h 145"/>
                                <a:gd name="T26" fmla="*/ 70 w 98"/>
                                <a:gd name="T27" fmla="*/ 117 h 145"/>
                                <a:gd name="T28" fmla="*/ 78 w 98"/>
                                <a:gd name="T29" fmla="*/ 71 h 145"/>
                                <a:gd name="T30" fmla="*/ 73 w 98"/>
                                <a:gd name="T31" fmla="*/ 32 h 145"/>
                                <a:gd name="T32" fmla="*/ 50 w 98"/>
                                <a:gd name="T33" fmla="*/ 16 h 145"/>
                                <a:gd name="T34" fmla="*/ 27 w 98"/>
                                <a:gd name="T35" fmla="*/ 31 h 145"/>
                                <a:gd name="T36" fmla="*/ 19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8" y="0"/>
                                  </a:moveTo>
                                  <a:lnTo>
                                    <a:pt x="48" y="0"/>
                                  </a:lnTo>
                                  <a:cubicBezTo>
                                    <a:pt x="67" y="0"/>
                                    <a:pt x="80" y="8"/>
                                    <a:pt x="88" y="23"/>
                                  </a:cubicBezTo>
                                  <a:cubicBezTo>
                                    <a:pt x="94" y="35"/>
                                    <a:pt x="98" y="50"/>
                                    <a:pt x="98" y="71"/>
                                  </a:cubicBezTo>
                                  <a:cubicBezTo>
                                    <a:pt x="98" y="90"/>
                                    <a:pt x="95" y="106"/>
                                    <a:pt x="89" y="118"/>
                                  </a:cubicBezTo>
                                  <a:cubicBezTo>
                                    <a:pt x="81" y="136"/>
                                    <a:pt x="67" y="145"/>
                                    <a:pt x="48" y="145"/>
                                  </a:cubicBezTo>
                                  <a:cubicBezTo>
                                    <a:pt x="31" y="145"/>
                                    <a:pt x="19" y="138"/>
                                    <a:pt x="10" y="123"/>
                                  </a:cubicBezTo>
                                  <a:cubicBezTo>
                                    <a:pt x="4" y="111"/>
                                    <a:pt x="0" y="94"/>
                                    <a:pt x="0" y="74"/>
                                  </a:cubicBezTo>
                                  <a:cubicBezTo>
                                    <a:pt x="0" y="58"/>
                                    <a:pt x="2" y="44"/>
                                    <a:pt x="6" y="32"/>
                                  </a:cubicBezTo>
                                  <a:cubicBezTo>
                                    <a:pt x="14" y="11"/>
                                    <a:pt x="28" y="0"/>
                                    <a:pt x="48" y="0"/>
                                  </a:cubicBezTo>
                                  <a:lnTo>
                                    <a:pt x="48" y="0"/>
                                  </a:lnTo>
                                  <a:close/>
                                  <a:moveTo>
                                    <a:pt x="48" y="129"/>
                                  </a:moveTo>
                                  <a:lnTo>
                                    <a:pt x="48" y="129"/>
                                  </a:lnTo>
                                  <a:cubicBezTo>
                                    <a:pt x="57" y="129"/>
                                    <a:pt x="65" y="125"/>
                                    <a:pt x="70" y="117"/>
                                  </a:cubicBezTo>
                                  <a:cubicBezTo>
                                    <a:pt x="76" y="109"/>
                                    <a:pt x="78" y="94"/>
                                    <a:pt x="78" y="71"/>
                                  </a:cubicBezTo>
                                  <a:cubicBezTo>
                                    <a:pt x="78" y="55"/>
                                    <a:pt x="76" y="42"/>
                                    <a:pt x="73" y="32"/>
                                  </a:cubicBezTo>
                                  <a:cubicBezTo>
                                    <a:pt x="69" y="21"/>
                                    <a:pt x="61" y="16"/>
                                    <a:pt x="50" y="16"/>
                                  </a:cubicBezTo>
                                  <a:cubicBezTo>
                                    <a:pt x="39" y="16"/>
                                    <a:pt x="31" y="21"/>
                                    <a:pt x="27" y="31"/>
                                  </a:cubicBezTo>
                                  <a:cubicBezTo>
                                    <a:pt x="22" y="41"/>
                                    <a:pt x="19" y="55"/>
                                    <a:pt x="19" y="74"/>
                                  </a:cubicBezTo>
                                  <a:cubicBezTo>
                                    <a:pt x="19" y="89"/>
                                    <a:pt x="21" y="100"/>
                                    <a:pt x="24" y="109"/>
                                  </a:cubicBezTo>
                                  <a:cubicBezTo>
                                    <a:pt x="29" y="123"/>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33" name="Freeform 1292"/>
                          <wps:cNvSpPr>
                            <a:spLocks noEditPoints="1"/>
                          </wps:cNvSpPr>
                          <wps:spPr bwMode="auto">
                            <a:xfrm>
                              <a:off x="7103" y="3323"/>
                              <a:ext cx="77" cy="116"/>
                            </a:xfrm>
                            <a:custGeom>
                              <a:avLst/>
                              <a:gdLst>
                                <a:gd name="T0" fmla="*/ 52 w 97"/>
                                <a:gd name="T1" fmla="*/ 0 h 145"/>
                                <a:gd name="T2" fmla="*/ 52 w 97"/>
                                <a:gd name="T3" fmla="*/ 0 h 145"/>
                                <a:gd name="T4" fmla="*/ 85 w 97"/>
                                <a:gd name="T5" fmla="*/ 12 h 145"/>
                                <a:gd name="T6" fmla="*/ 94 w 97"/>
                                <a:gd name="T7" fmla="*/ 37 h 145"/>
                                <a:gd name="T8" fmla="*/ 76 w 97"/>
                                <a:gd name="T9" fmla="*/ 37 h 145"/>
                                <a:gd name="T10" fmla="*/ 71 w 97"/>
                                <a:gd name="T11" fmla="*/ 24 h 145"/>
                                <a:gd name="T12" fmla="*/ 52 w 97"/>
                                <a:gd name="T13" fmla="*/ 15 h 145"/>
                                <a:gd name="T14" fmla="*/ 28 w 97"/>
                                <a:gd name="T15" fmla="*/ 29 h 145"/>
                                <a:gd name="T16" fmla="*/ 19 w 97"/>
                                <a:gd name="T17" fmla="*/ 68 h 145"/>
                                <a:gd name="T18" fmla="*/ 34 w 97"/>
                                <a:gd name="T19" fmla="*/ 55 h 145"/>
                                <a:gd name="T20" fmla="*/ 53 w 97"/>
                                <a:gd name="T21" fmla="*/ 51 h 145"/>
                                <a:gd name="T22" fmla="*/ 84 w 97"/>
                                <a:gd name="T23" fmla="*/ 62 h 145"/>
                                <a:gd name="T24" fmla="*/ 97 w 97"/>
                                <a:gd name="T25" fmla="*/ 96 h 145"/>
                                <a:gd name="T26" fmla="*/ 85 w 97"/>
                                <a:gd name="T27" fmla="*/ 130 h 145"/>
                                <a:gd name="T28" fmla="*/ 49 w 97"/>
                                <a:gd name="T29" fmla="*/ 145 h 145"/>
                                <a:gd name="T30" fmla="*/ 15 w 97"/>
                                <a:gd name="T31" fmla="*/ 130 h 145"/>
                                <a:gd name="T32" fmla="*/ 0 w 97"/>
                                <a:gd name="T33" fmla="*/ 79 h 145"/>
                                <a:gd name="T34" fmla="*/ 7 w 97"/>
                                <a:gd name="T35" fmla="*/ 35 h 145"/>
                                <a:gd name="T36" fmla="*/ 52 w 97"/>
                                <a:gd name="T37" fmla="*/ 0 h 145"/>
                                <a:gd name="T38" fmla="*/ 52 w 97"/>
                                <a:gd name="T39" fmla="*/ 0 h 145"/>
                                <a:gd name="T40" fmla="*/ 50 w 97"/>
                                <a:gd name="T41" fmla="*/ 129 h 145"/>
                                <a:gd name="T42" fmla="*/ 50 w 97"/>
                                <a:gd name="T43" fmla="*/ 129 h 145"/>
                                <a:gd name="T44" fmla="*/ 71 w 97"/>
                                <a:gd name="T45" fmla="*/ 120 h 145"/>
                                <a:gd name="T46" fmla="*/ 78 w 97"/>
                                <a:gd name="T47" fmla="*/ 98 h 145"/>
                                <a:gd name="T48" fmla="*/ 72 w 97"/>
                                <a:gd name="T49" fmla="*/ 77 h 145"/>
                                <a:gd name="T50" fmla="*/ 50 w 97"/>
                                <a:gd name="T51" fmla="*/ 67 h 145"/>
                                <a:gd name="T52" fmla="*/ 29 w 97"/>
                                <a:gd name="T53" fmla="*/ 75 h 145"/>
                                <a:gd name="T54" fmla="*/ 21 w 97"/>
                                <a:gd name="T55" fmla="*/ 98 h 145"/>
                                <a:gd name="T56" fmla="*/ 29 w 97"/>
                                <a:gd name="T57" fmla="*/ 120 h 145"/>
                                <a:gd name="T58" fmla="*/ 50 w 97"/>
                                <a:gd name="T59" fmla="*/ 129 h 145"/>
                                <a:gd name="T60" fmla="*/ 50 w 97"/>
                                <a:gd name="T61"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97" h="145">
                                  <a:moveTo>
                                    <a:pt x="52" y="0"/>
                                  </a:moveTo>
                                  <a:lnTo>
                                    <a:pt x="52" y="0"/>
                                  </a:lnTo>
                                  <a:cubicBezTo>
                                    <a:pt x="68" y="0"/>
                                    <a:pt x="78" y="4"/>
                                    <a:pt x="85" y="12"/>
                                  </a:cubicBezTo>
                                  <a:cubicBezTo>
                                    <a:pt x="91" y="20"/>
                                    <a:pt x="94" y="29"/>
                                    <a:pt x="94" y="37"/>
                                  </a:cubicBezTo>
                                  <a:lnTo>
                                    <a:pt x="76" y="37"/>
                                  </a:lnTo>
                                  <a:cubicBezTo>
                                    <a:pt x="75" y="32"/>
                                    <a:pt x="74" y="27"/>
                                    <a:pt x="71" y="24"/>
                                  </a:cubicBezTo>
                                  <a:cubicBezTo>
                                    <a:pt x="67" y="18"/>
                                    <a:pt x="61" y="15"/>
                                    <a:pt x="52" y="15"/>
                                  </a:cubicBezTo>
                                  <a:cubicBezTo>
                                    <a:pt x="42" y="15"/>
                                    <a:pt x="34" y="20"/>
                                    <a:pt x="28" y="29"/>
                                  </a:cubicBezTo>
                                  <a:cubicBezTo>
                                    <a:pt x="22" y="38"/>
                                    <a:pt x="19" y="51"/>
                                    <a:pt x="19" y="68"/>
                                  </a:cubicBezTo>
                                  <a:cubicBezTo>
                                    <a:pt x="23" y="62"/>
                                    <a:pt x="28" y="58"/>
                                    <a:pt x="34" y="55"/>
                                  </a:cubicBezTo>
                                  <a:cubicBezTo>
                                    <a:pt x="40" y="52"/>
                                    <a:pt x="46" y="51"/>
                                    <a:pt x="53" y="51"/>
                                  </a:cubicBezTo>
                                  <a:cubicBezTo>
                                    <a:pt x="65" y="51"/>
                                    <a:pt x="75" y="55"/>
                                    <a:pt x="84" y="62"/>
                                  </a:cubicBezTo>
                                  <a:cubicBezTo>
                                    <a:pt x="93" y="70"/>
                                    <a:pt x="97" y="81"/>
                                    <a:pt x="97" y="96"/>
                                  </a:cubicBezTo>
                                  <a:cubicBezTo>
                                    <a:pt x="97" y="109"/>
                                    <a:pt x="93" y="120"/>
                                    <a:pt x="85" y="130"/>
                                  </a:cubicBezTo>
                                  <a:cubicBezTo>
                                    <a:pt x="76" y="140"/>
                                    <a:pt x="64" y="145"/>
                                    <a:pt x="49" y="145"/>
                                  </a:cubicBezTo>
                                  <a:cubicBezTo>
                                    <a:pt x="36" y="145"/>
                                    <a:pt x="24" y="140"/>
                                    <a:pt x="15" y="130"/>
                                  </a:cubicBezTo>
                                  <a:cubicBezTo>
                                    <a:pt x="5" y="120"/>
                                    <a:pt x="0" y="103"/>
                                    <a:pt x="0" y="79"/>
                                  </a:cubicBezTo>
                                  <a:cubicBezTo>
                                    <a:pt x="0" y="62"/>
                                    <a:pt x="2" y="47"/>
                                    <a:pt x="7" y="35"/>
                                  </a:cubicBezTo>
                                  <a:cubicBezTo>
                                    <a:pt x="15" y="11"/>
                                    <a:pt x="30" y="0"/>
                                    <a:pt x="52" y="0"/>
                                  </a:cubicBezTo>
                                  <a:lnTo>
                                    <a:pt x="52" y="0"/>
                                  </a:lnTo>
                                  <a:close/>
                                  <a:moveTo>
                                    <a:pt x="50" y="129"/>
                                  </a:moveTo>
                                  <a:lnTo>
                                    <a:pt x="50" y="129"/>
                                  </a:lnTo>
                                  <a:cubicBezTo>
                                    <a:pt x="60" y="129"/>
                                    <a:pt x="67" y="126"/>
                                    <a:pt x="71" y="120"/>
                                  </a:cubicBezTo>
                                  <a:cubicBezTo>
                                    <a:pt x="76" y="114"/>
                                    <a:pt x="78" y="106"/>
                                    <a:pt x="78" y="98"/>
                                  </a:cubicBezTo>
                                  <a:cubicBezTo>
                                    <a:pt x="78" y="91"/>
                                    <a:pt x="76" y="84"/>
                                    <a:pt x="72" y="77"/>
                                  </a:cubicBezTo>
                                  <a:cubicBezTo>
                                    <a:pt x="68" y="71"/>
                                    <a:pt x="60" y="67"/>
                                    <a:pt x="50" y="67"/>
                                  </a:cubicBezTo>
                                  <a:cubicBezTo>
                                    <a:pt x="42" y="67"/>
                                    <a:pt x="35" y="70"/>
                                    <a:pt x="29" y="75"/>
                                  </a:cubicBezTo>
                                  <a:cubicBezTo>
                                    <a:pt x="24" y="80"/>
                                    <a:pt x="21" y="88"/>
                                    <a:pt x="21" y="98"/>
                                  </a:cubicBezTo>
                                  <a:cubicBezTo>
                                    <a:pt x="21" y="107"/>
                                    <a:pt x="23" y="114"/>
                                    <a:pt x="29" y="120"/>
                                  </a:cubicBezTo>
                                  <a:cubicBezTo>
                                    <a:pt x="34" y="126"/>
                                    <a:pt x="41" y="129"/>
                                    <a:pt x="50" y="129"/>
                                  </a:cubicBezTo>
                                  <a:lnTo>
                                    <a:pt x="50"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34" name="Freeform 1293"/>
                          <wps:cNvSpPr>
                            <a:spLocks/>
                          </wps:cNvSpPr>
                          <wps:spPr bwMode="auto">
                            <a:xfrm>
                              <a:off x="7192" y="3319"/>
                              <a:ext cx="37" cy="150"/>
                            </a:xfrm>
                            <a:custGeom>
                              <a:avLst/>
                              <a:gdLst>
                                <a:gd name="T0" fmla="*/ 0 w 46"/>
                                <a:gd name="T1" fmla="*/ 189 h 189"/>
                                <a:gd name="T2" fmla="*/ 0 w 46"/>
                                <a:gd name="T3" fmla="*/ 189 h 189"/>
                                <a:gd name="T4" fmla="*/ 21 w 46"/>
                                <a:gd name="T5" fmla="*/ 144 h 189"/>
                                <a:gd name="T6" fmla="*/ 28 w 46"/>
                                <a:gd name="T7" fmla="*/ 94 h 189"/>
                                <a:gd name="T8" fmla="*/ 20 w 46"/>
                                <a:gd name="T9" fmla="*/ 42 h 189"/>
                                <a:gd name="T10" fmla="*/ 0 w 46"/>
                                <a:gd name="T11" fmla="*/ 0 h 189"/>
                                <a:gd name="T12" fmla="*/ 12 w 46"/>
                                <a:gd name="T13" fmla="*/ 0 h 189"/>
                                <a:gd name="T14" fmla="*/ 31 w 46"/>
                                <a:gd name="T15" fmla="*/ 30 h 189"/>
                                <a:gd name="T16" fmla="*/ 37 w 46"/>
                                <a:gd name="T17" fmla="*/ 46 h 189"/>
                                <a:gd name="T18" fmla="*/ 44 w 46"/>
                                <a:gd name="T19" fmla="*/ 70 h 189"/>
                                <a:gd name="T20" fmla="*/ 46 w 46"/>
                                <a:gd name="T21" fmla="*/ 93 h 189"/>
                                <a:gd name="T22" fmla="*/ 37 w 46"/>
                                <a:gd name="T23" fmla="*/ 145 h 189"/>
                                <a:gd name="T24" fmla="*/ 13 w 46"/>
                                <a:gd name="T25" fmla="*/ 189 h 189"/>
                                <a:gd name="T26" fmla="*/ 0 w 46"/>
                                <a:gd name="T27" fmla="*/ 189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0" y="189"/>
                                  </a:moveTo>
                                  <a:lnTo>
                                    <a:pt x="0" y="189"/>
                                  </a:lnTo>
                                  <a:cubicBezTo>
                                    <a:pt x="11" y="168"/>
                                    <a:pt x="18" y="154"/>
                                    <a:pt x="21" y="144"/>
                                  </a:cubicBezTo>
                                  <a:cubicBezTo>
                                    <a:pt x="25" y="130"/>
                                    <a:pt x="28" y="113"/>
                                    <a:pt x="28" y="94"/>
                                  </a:cubicBezTo>
                                  <a:cubicBezTo>
                                    <a:pt x="28" y="75"/>
                                    <a:pt x="25" y="58"/>
                                    <a:pt x="20" y="42"/>
                                  </a:cubicBezTo>
                                  <a:cubicBezTo>
                                    <a:pt x="16" y="33"/>
                                    <a:pt x="10" y="19"/>
                                    <a:pt x="0" y="0"/>
                                  </a:cubicBezTo>
                                  <a:lnTo>
                                    <a:pt x="12" y="0"/>
                                  </a:lnTo>
                                  <a:cubicBezTo>
                                    <a:pt x="22" y="16"/>
                                    <a:pt x="28" y="26"/>
                                    <a:pt x="31" y="30"/>
                                  </a:cubicBezTo>
                                  <a:cubicBezTo>
                                    <a:pt x="33" y="34"/>
                                    <a:pt x="35" y="39"/>
                                    <a:pt x="37" y="46"/>
                                  </a:cubicBezTo>
                                  <a:cubicBezTo>
                                    <a:pt x="41" y="54"/>
                                    <a:pt x="43" y="62"/>
                                    <a:pt x="44" y="70"/>
                                  </a:cubicBezTo>
                                  <a:cubicBezTo>
                                    <a:pt x="46" y="78"/>
                                    <a:pt x="46" y="86"/>
                                    <a:pt x="46" y="93"/>
                                  </a:cubicBezTo>
                                  <a:cubicBezTo>
                                    <a:pt x="46" y="113"/>
                                    <a:pt x="43" y="130"/>
                                    <a:pt x="37" y="145"/>
                                  </a:cubicBezTo>
                                  <a:cubicBezTo>
                                    <a:pt x="33" y="155"/>
                                    <a:pt x="25" y="170"/>
                                    <a:pt x="13" y="189"/>
                                  </a:cubicBezTo>
                                  <a:lnTo>
                                    <a:pt x="0" y="18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35" name="Freeform 1294"/>
                          <wps:cNvSpPr>
                            <a:spLocks noEditPoints="1"/>
                          </wps:cNvSpPr>
                          <wps:spPr bwMode="auto">
                            <a:xfrm>
                              <a:off x="5974" y="3638"/>
                              <a:ext cx="77" cy="115"/>
                            </a:xfrm>
                            <a:custGeom>
                              <a:avLst/>
                              <a:gdLst>
                                <a:gd name="T0" fmla="*/ 48 w 97"/>
                                <a:gd name="T1" fmla="*/ 0 h 145"/>
                                <a:gd name="T2" fmla="*/ 48 w 97"/>
                                <a:gd name="T3" fmla="*/ 0 h 145"/>
                                <a:gd name="T4" fmla="*/ 88 w 97"/>
                                <a:gd name="T5" fmla="*/ 22 h 145"/>
                                <a:gd name="T6" fmla="*/ 97 w 97"/>
                                <a:gd name="T7" fmla="*/ 70 h 145"/>
                                <a:gd name="T8" fmla="*/ 89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9 h 145"/>
                                <a:gd name="T24" fmla="*/ 48 w 97"/>
                                <a:gd name="T25" fmla="*/ 129 h 145"/>
                                <a:gd name="T26" fmla="*/ 70 w 97"/>
                                <a:gd name="T27" fmla="*/ 116 h 145"/>
                                <a:gd name="T28" fmla="*/ 78 w 97"/>
                                <a:gd name="T29" fmla="*/ 71 h 145"/>
                                <a:gd name="T30" fmla="*/ 72 w 97"/>
                                <a:gd name="T31" fmla="*/ 31 h 145"/>
                                <a:gd name="T32" fmla="*/ 49 w 97"/>
                                <a:gd name="T33" fmla="*/ 16 h 145"/>
                                <a:gd name="T34" fmla="*/ 26 w 97"/>
                                <a:gd name="T35" fmla="*/ 30 h 145"/>
                                <a:gd name="T36" fmla="*/ 19 w 97"/>
                                <a:gd name="T37" fmla="*/ 74 h 145"/>
                                <a:gd name="T38" fmla="*/ 24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80" y="7"/>
                                    <a:pt x="88" y="22"/>
                                  </a:cubicBezTo>
                                  <a:cubicBezTo>
                                    <a:pt x="94" y="34"/>
                                    <a:pt x="97" y="50"/>
                                    <a:pt x="97" y="70"/>
                                  </a:cubicBezTo>
                                  <a:cubicBezTo>
                                    <a:pt x="97" y="89"/>
                                    <a:pt x="94" y="105"/>
                                    <a:pt x="89" y="118"/>
                                  </a:cubicBezTo>
                                  <a:cubicBezTo>
                                    <a:pt x="80" y="136"/>
                                    <a:pt x="67" y="145"/>
                                    <a:pt x="48" y="145"/>
                                  </a:cubicBezTo>
                                  <a:cubicBezTo>
                                    <a:pt x="31" y="145"/>
                                    <a:pt x="18" y="137"/>
                                    <a:pt x="10" y="123"/>
                                  </a:cubicBezTo>
                                  <a:cubicBezTo>
                                    <a:pt x="3" y="110"/>
                                    <a:pt x="0" y="94"/>
                                    <a:pt x="0" y="73"/>
                                  </a:cubicBezTo>
                                  <a:cubicBezTo>
                                    <a:pt x="0" y="57"/>
                                    <a:pt x="2" y="43"/>
                                    <a:pt x="6" y="32"/>
                                  </a:cubicBezTo>
                                  <a:cubicBezTo>
                                    <a:pt x="14" y="10"/>
                                    <a:pt x="28" y="0"/>
                                    <a:pt x="48" y="0"/>
                                  </a:cubicBezTo>
                                  <a:lnTo>
                                    <a:pt x="48" y="0"/>
                                  </a:lnTo>
                                  <a:close/>
                                  <a:moveTo>
                                    <a:pt x="48" y="129"/>
                                  </a:moveTo>
                                  <a:lnTo>
                                    <a:pt x="48" y="129"/>
                                  </a:lnTo>
                                  <a:cubicBezTo>
                                    <a:pt x="57" y="129"/>
                                    <a:pt x="64" y="125"/>
                                    <a:pt x="70" y="116"/>
                                  </a:cubicBezTo>
                                  <a:cubicBezTo>
                                    <a:pt x="75" y="108"/>
                                    <a:pt x="78" y="93"/>
                                    <a:pt x="78" y="71"/>
                                  </a:cubicBezTo>
                                  <a:cubicBezTo>
                                    <a:pt x="78" y="55"/>
                                    <a:pt x="76" y="42"/>
                                    <a:pt x="72" y="31"/>
                                  </a:cubicBezTo>
                                  <a:cubicBezTo>
                                    <a:pt x="68" y="21"/>
                                    <a:pt x="61" y="16"/>
                                    <a:pt x="49" y="16"/>
                                  </a:cubicBezTo>
                                  <a:cubicBezTo>
                                    <a:pt x="39" y="16"/>
                                    <a:pt x="31" y="21"/>
                                    <a:pt x="26" y="30"/>
                                  </a:cubicBezTo>
                                  <a:cubicBezTo>
                                    <a:pt x="21" y="40"/>
                                    <a:pt x="19" y="55"/>
                                    <a:pt x="19" y="74"/>
                                  </a:cubicBezTo>
                                  <a:cubicBezTo>
                                    <a:pt x="19" y="88"/>
                                    <a:pt x="21" y="100"/>
                                    <a:pt x="24" y="109"/>
                                  </a:cubicBezTo>
                                  <a:cubicBezTo>
                                    <a:pt x="28"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36" name="Freeform 1295"/>
                          <wps:cNvSpPr>
                            <a:spLocks/>
                          </wps:cNvSpPr>
                          <wps:spPr bwMode="auto">
                            <a:xfrm>
                              <a:off x="6072" y="3732"/>
                              <a:ext cx="16" cy="18"/>
                            </a:xfrm>
                            <a:custGeom>
                              <a:avLst/>
                              <a:gdLst>
                                <a:gd name="T0" fmla="*/ 0 w 20"/>
                                <a:gd name="T1" fmla="*/ 0 h 22"/>
                                <a:gd name="T2" fmla="*/ 0 w 20"/>
                                <a:gd name="T3" fmla="*/ 0 h 22"/>
                                <a:gd name="T4" fmla="*/ 20 w 20"/>
                                <a:gd name="T5" fmla="*/ 0 h 22"/>
                                <a:gd name="T6" fmla="*/ 20 w 20"/>
                                <a:gd name="T7" fmla="*/ 22 h 22"/>
                                <a:gd name="T8" fmla="*/ 0 w 20"/>
                                <a:gd name="T9" fmla="*/ 22 h 22"/>
                                <a:gd name="T10" fmla="*/ 0 w 20"/>
                                <a:gd name="T11" fmla="*/ 0 h 22"/>
                              </a:gdLst>
                              <a:ahLst/>
                              <a:cxnLst>
                                <a:cxn ang="0">
                                  <a:pos x="T0" y="T1"/>
                                </a:cxn>
                                <a:cxn ang="0">
                                  <a:pos x="T2" y="T3"/>
                                </a:cxn>
                                <a:cxn ang="0">
                                  <a:pos x="T4" y="T5"/>
                                </a:cxn>
                                <a:cxn ang="0">
                                  <a:pos x="T6" y="T7"/>
                                </a:cxn>
                                <a:cxn ang="0">
                                  <a:pos x="T8" y="T9"/>
                                </a:cxn>
                                <a:cxn ang="0">
                                  <a:pos x="T10" y="T11"/>
                                </a:cxn>
                              </a:cxnLst>
                              <a:rect l="0" t="0" r="r" b="b"/>
                              <a:pathLst>
                                <a:path w="20" h="22">
                                  <a:moveTo>
                                    <a:pt x="0" y="0"/>
                                  </a:moveTo>
                                  <a:lnTo>
                                    <a:pt x="0" y="0"/>
                                  </a:lnTo>
                                  <a:lnTo>
                                    <a:pt x="20" y="0"/>
                                  </a:lnTo>
                                  <a:lnTo>
                                    <a:pt x="20"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37" name="Freeform 1296"/>
                          <wps:cNvSpPr>
                            <a:spLocks/>
                          </wps:cNvSpPr>
                          <wps:spPr bwMode="auto">
                            <a:xfrm>
                              <a:off x="6107" y="3638"/>
                              <a:ext cx="78" cy="115"/>
                            </a:xfrm>
                            <a:custGeom>
                              <a:avLst/>
                              <a:gdLst>
                                <a:gd name="T0" fmla="*/ 47 w 98"/>
                                <a:gd name="T1" fmla="*/ 145 h 145"/>
                                <a:gd name="T2" fmla="*/ 47 w 98"/>
                                <a:gd name="T3" fmla="*/ 145 h 145"/>
                                <a:gd name="T4" fmla="*/ 11 w 98"/>
                                <a:gd name="T5" fmla="*/ 131 h 145"/>
                                <a:gd name="T6" fmla="*/ 0 w 98"/>
                                <a:gd name="T7" fmla="*/ 98 h 145"/>
                                <a:gd name="T8" fmla="*/ 18 w 98"/>
                                <a:gd name="T9" fmla="*/ 98 h 145"/>
                                <a:gd name="T10" fmla="*/ 23 w 98"/>
                                <a:gd name="T11" fmla="*/ 117 h 145"/>
                                <a:gd name="T12" fmla="*/ 48 w 98"/>
                                <a:gd name="T13" fmla="*/ 129 h 145"/>
                                <a:gd name="T14" fmla="*/ 71 w 98"/>
                                <a:gd name="T15" fmla="*/ 121 h 145"/>
                                <a:gd name="T16" fmla="*/ 79 w 98"/>
                                <a:gd name="T17" fmla="*/ 102 h 145"/>
                                <a:gd name="T18" fmla="*/ 70 w 98"/>
                                <a:gd name="T19" fmla="*/ 81 h 145"/>
                                <a:gd name="T20" fmla="*/ 45 w 98"/>
                                <a:gd name="T21" fmla="*/ 76 h 145"/>
                                <a:gd name="T22" fmla="*/ 42 w 98"/>
                                <a:gd name="T23" fmla="*/ 76 h 145"/>
                                <a:gd name="T24" fmla="*/ 38 w 98"/>
                                <a:gd name="T25" fmla="*/ 76 h 145"/>
                                <a:gd name="T26" fmla="*/ 38 w 98"/>
                                <a:gd name="T27" fmla="*/ 60 h 145"/>
                                <a:gd name="T28" fmla="*/ 43 w 98"/>
                                <a:gd name="T29" fmla="*/ 60 h 145"/>
                                <a:gd name="T30" fmla="*/ 47 w 98"/>
                                <a:gd name="T31" fmla="*/ 61 h 145"/>
                                <a:gd name="T32" fmla="*/ 63 w 98"/>
                                <a:gd name="T33" fmla="*/ 57 h 145"/>
                                <a:gd name="T34" fmla="*/ 74 w 98"/>
                                <a:gd name="T35" fmla="*/ 38 h 145"/>
                                <a:gd name="T36" fmla="*/ 67 w 98"/>
                                <a:gd name="T37" fmla="*/ 21 h 145"/>
                                <a:gd name="T38" fmla="*/ 49 w 98"/>
                                <a:gd name="T39" fmla="*/ 16 h 145"/>
                                <a:gd name="T40" fmla="*/ 25 w 98"/>
                                <a:gd name="T41" fmla="*/ 28 h 145"/>
                                <a:gd name="T42" fmla="*/ 21 w 98"/>
                                <a:gd name="T43" fmla="*/ 46 h 145"/>
                                <a:gd name="T44" fmla="*/ 3 w 98"/>
                                <a:gd name="T45" fmla="*/ 46 h 145"/>
                                <a:gd name="T46" fmla="*/ 9 w 98"/>
                                <a:gd name="T47" fmla="*/ 19 h 145"/>
                                <a:gd name="T48" fmla="*/ 48 w 98"/>
                                <a:gd name="T49" fmla="*/ 0 h 145"/>
                                <a:gd name="T50" fmla="*/ 81 w 98"/>
                                <a:gd name="T51" fmla="*/ 9 h 145"/>
                                <a:gd name="T52" fmla="*/ 93 w 98"/>
                                <a:gd name="T53" fmla="*/ 37 h 145"/>
                                <a:gd name="T54" fmla="*/ 86 w 98"/>
                                <a:gd name="T55" fmla="*/ 58 h 145"/>
                                <a:gd name="T56" fmla="*/ 75 w 98"/>
                                <a:gd name="T57" fmla="*/ 66 h 145"/>
                                <a:gd name="T58" fmla="*/ 92 w 98"/>
                                <a:gd name="T59" fmla="*/ 78 h 145"/>
                                <a:gd name="T60" fmla="*/ 98 w 98"/>
                                <a:gd name="T61" fmla="*/ 99 h 145"/>
                                <a:gd name="T62" fmla="*/ 85 w 98"/>
                                <a:gd name="T63" fmla="*/ 132 h 145"/>
                                <a:gd name="T64" fmla="*/ 47 w 98"/>
                                <a:gd name="T65" fmla="*/ 145 h 145"/>
                                <a:gd name="T66" fmla="*/ 47 w 98"/>
                                <a:gd name="T67" fmla="*/ 145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98" h="145">
                                  <a:moveTo>
                                    <a:pt x="47" y="145"/>
                                  </a:moveTo>
                                  <a:lnTo>
                                    <a:pt x="47" y="145"/>
                                  </a:lnTo>
                                  <a:cubicBezTo>
                                    <a:pt x="30" y="145"/>
                                    <a:pt x="18" y="140"/>
                                    <a:pt x="11" y="131"/>
                                  </a:cubicBezTo>
                                  <a:cubicBezTo>
                                    <a:pt x="3" y="122"/>
                                    <a:pt x="0" y="111"/>
                                    <a:pt x="0" y="98"/>
                                  </a:cubicBezTo>
                                  <a:lnTo>
                                    <a:pt x="18" y="98"/>
                                  </a:lnTo>
                                  <a:cubicBezTo>
                                    <a:pt x="19" y="107"/>
                                    <a:pt x="21" y="113"/>
                                    <a:pt x="23" y="117"/>
                                  </a:cubicBezTo>
                                  <a:cubicBezTo>
                                    <a:pt x="28" y="125"/>
                                    <a:pt x="36" y="129"/>
                                    <a:pt x="48" y="129"/>
                                  </a:cubicBezTo>
                                  <a:cubicBezTo>
                                    <a:pt x="58" y="129"/>
                                    <a:pt x="65" y="126"/>
                                    <a:pt x="71" y="121"/>
                                  </a:cubicBezTo>
                                  <a:cubicBezTo>
                                    <a:pt x="76" y="116"/>
                                    <a:pt x="79" y="110"/>
                                    <a:pt x="79" y="102"/>
                                  </a:cubicBezTo>
                                  <a:cubicBezTo>
                                    <a:pt x="79" y="92"/>
                                    <a:pt x="76" y="85"/>
                                    <a:pt x="70" y="81"/>
                                  </a:cubicBezTo>
                                  <a:cubicBezTo>
                                    <a:pt x="64" y="78"/>
                                    <a:pt x="56" y="76"/>
                                    <a:pt x="45" y="76"/>
                                  </a:cubicBezTo>
                                  <a:cubicBezTo>
                                    <a:pt x="44" y="76"/>
                                    <a:pt x="43" y="76"/>
                                    <a:pt x="42" y="76"/>
                                  </a:cubicBezTo>
                                  <a:cubicBezTo>
                                    <a:pt x="41" y="76"/>
                                    <a:pt x="39" y="76"/>
                                    <a:pt x="38" y="76"/>
                                  </a:cubicBezTo>
                                  <a:lnTo>
                                    <a:pt x="38" y="60"/>
                                  </a:lnTo>
                                  <a:cubicBezTo>
                                    <a:pt x="40" y="60"/>
                                    <a:pt x="41" y="60"/>
                                    <a:pt x="43" y="60"/>
                                  </a:cubicBezTo>
                                  <a:cubicBezTo>
                                    <a:pt x="44" y="61"/>
                                    <a:pt x="45" y="61"/>
                                    <a:pt x="47" y="61"/>
                                  </a:cubicBezTo>
                                  <a:cubicBezTo>
                                    <a:pt x="53" y="61"/>
                                    <a:pt x="59" y="60"/>
                                    <a:pt x="63" y="57"/>
                                  </a:cubicBezTo>
                                  <a:cubicBezTo>
                                    <a:pt x="71" y="54"/>
                                    <a:pt x="74" y="47"/>
                                    <a:pt x="74" y="38"/>
                                  </a:cubicBezTo>
                                  <a:cubicBezTo>
                                    <a:pt x="74" y="31"/>
                                    <a:pt x="72" y="25"/>
                                    <a:pt x="67" y="21"/>
                                  </a:cubicBezTo>
                                  <a:cubicBezTo>
                                    <a:pt x="62" y="18"/>
                                    <a:pt x="56" y="16"/>
                                    <a:pt x="49" y="16"/>
                                  </a:cubicBezTo>
                                  <a:cubicBezTo>
                                    <a:pt x="38" y="16"/>
                                    <a:pt x="29" y="20"/>
                                    <a:pt x="25" y="28"/>
                                  </a:cubicBezTo>
                                  <a:cubicBezTo>
                                    <a:pt x="22" y="32"/>
                                    <a:pt x="21" y="38"/>
                                    <a:pt x="21" y="46"/>
                                  </a:cubicBezTo>
                                  <a:lnTo>
                                    <a:pt x="3" y="46"/>
                                  </a:lnTo>
                                  <a:cubicBezTo>
                                    <a:pt x="3" y="36"/>
                                    <a:pt x="5" y="27"/>
                                    <a:pt x="9" y="19"/>
                                  </a:cubicBezTo>
                                  <a:cubicBezTo>
                                    <a:pt x="17" y="6"/>
                                    <a:pt x="29" y="0"/>
                                    <a:pt x="48" y="0"/>
                                  </a:cubicBezTo>
                                  <a:cubicBezTo>
                                    <a:pt x="62" y="0"/>
                                    <a:pt x="73" y="3"/>
                                    <a:pt x="81" y="9"/>
                                  </a:cubicBezTo>
                                  <a:cubicBezTo>
                                    <a:pt x="89" y="16"/>
                                    <a:pt x="93" y="25"/>
                                    <a:pt x="93" y="37"/>
                                  </a:cubicBezTo>
                                  <a:cubicBezTo>
                                    <a:pt x="93" y="46"/>
                                    <a:pt x="91" y="53"/>
                                    <a:pt x="86" y="58"/>
                                  </a:cubicBezTo>
                                  <a:cubicBezTo>
                                    <a:pt x="83" y="61"/>
                                    <a:pt x="79" y="64"/>
                                    <a:pt x="75" y="66"/>
                                  </a:cubicBezTo>
                                  <a:cubicBezTo>
                                    <a:pt x="82" y="68"/>
                                    <a:pt x="88" y="72"/>
                                    <a:pt x="92" y="78"/>
                                  </a:cubicBezTo>
                                  <a:cubicBezTo>
                                    <a:pt x="96" y="84"/>
                                    <a:pt x="98" y="91"/>
                                    <a:pt x="98" y="99"/>
                                  </a:cubicBezTo>
                                  <a:cubicBezTo>
                                    <a:pt x="98" y="113"/>
                                    <a:pt x="94" y="124"/>
                                    <a:pt x="85" y="132"/>
                                  </a:cubicBezTo>
                                  <a:cubicBezTo>
                                    <a:pt x="76" y="141"/>
                                    <a:pt x="63" y="145"/>
                                    <a:pt x="47" y="145"/>
                                  </a:cubicBezTo>
                                  <a:lnTo>
                                    <a:pt x="47" y="145"/>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38" name="Freeform 1297"/>
                          <wps:cNvSpPr>
                            <a:spLocks noEditPoints="1"/>
                          </wps:cNvSpPr>
                          <wps:spPr bwMode="auto">
                            <a:xfrm>
                              <a:off x="6198" y="3637"/>
                              <a:ext cx="77" cy="116"/>
                            </a:xfrm>
                            <a:custGeom>
                              <a:avLst/>
                              <a:gdLst>
                                <a:gd name="T0" fmla="*/ 48 w 97"/>
                                <a:gd name="T1" fmla="*/ 60 h 146"/>
                                <a:gd name="T2" fmla="*/ 48 w 97"/>
                                <a:gd name="T3" fmla="*/ 60 h 146"/>
                                <a:gd name="T4" fmla="*/ 67 w 97"/>
                                <a:gd name="T5" fmla="*/ 53 h 146"/>
                                <a:gd name="T6" fmla="*/ 73 w 97"/>
                                <a:gd name="T7" fmla="*/ 38 h 146"/>
                                <a:gd name="T8" fmla="*/ 67 w 97"/>
                                <a:gd name="T9" fmla="*/ 23 h 146"/>
                                <a:gd name="T10" fmla="*/ 48 w 97"/>
                                <a:gd name="T11" fmla="*/ 17 h 146"/>
                                <a:gd name="T12" fmla="*/ 29 w 97"/>
                                <a:gd name="T13" fmla="*/ 23 h 146"/>
                                <a:gd name="T14" fmla="*/ 24 w 97"/>
                                <a:gd name="T15" fmla="*/ 39 h 146"/>
                                <a:gd name="T16" fmla="*/ 31 w 97"/>
                                <a:gd name="T17" fmla="*/ 54 h 146"/>
                                <a:gd name="T18" fmla="*/ 48 w 97"/>
                                <a:gd name="T19" fmla="*/ 60 h 146"/>
                                <a:gd name="T20" fmla="*/ 48 w 97"/>
                                <a:gd name="T21" fmla="*/ 60 h 146"/>
                                <a:gd name="T22" fmla="*/ 50 w 97"/>
                                <a:gd name="T23" fmla="*/ 130 h 146"/>
                                <a:gd name="T24" fmla="*/ 50 w 97"/>
                                <a:gd name="T25" fmla="*/ 130 h 146"/>
                                <a:gd name="T26" fmla="*/ 70 w 97"/>
                                <a:gd name="T27" fmla="*/ 123 h 146"/>
                                <a:gd name="T28" fmla="*/ 78 w 97"/>
                                <a:gd name="T29" fmla="*/ 103 h 146"/>
                                <a:gd name="T30" fmla="*/ 70 w 97"/>
                                <a:gd name="T31" fmla="*/ 82 h 146"/>
                                <a:gd name="T32" fmla="*/ 48 w 97"/>
                                <a:gd name="T33" fmla="*/ 75 h 146"/>
                                <a:gd name="T34" fmla="*/ 28 w 97"/>
                                <a:gd name="T35" fmla="*/ 83 h 146"/>
                                <a:gd name="T36" fmla="*/ 19 w 97"/>
                                <a:gd name="T37" fmla="*/ 103 h 146"/>
                                <a:gd name="T38" fmla="*/ 27 w 97"/>
                                <a:gd name="T39" fmla="*/ 122 h 146"/>
                                <a:gd name="T40" fmla="*/ 50 w 97"/>
                                <a:gd name="T41" fmla="*/ 130 h 146"/>
                                <a:gd name="T42" fmla="*/ 50 w 97"/>
                                <a:gd name="T43" fmla="*/ 130 h 146"/>
                                <a:gd name="T44" fmla="*/ 24 w 97"/>
                                <a:gd name="T45" fmla="*/ 67 h 146"/>
                                <a:gd name="T46" fmla="*/ 24 w 97"/>
                                <a:gd name="T47" fmla="*/ 67 h 146"/>
                                <a:gd name="T48" fmla="*/ 13 w 97"/>
                                <a:gd name="T49" fmla="*/ 59 h 146"/>
                                <a:gd name="T50" fmla="*/ 5 w 97"/>
                                <a:gd name="T51" fmla="*/ 39 h 146"/>
                                <a:gd name="T52" fmla="*/ 16 w 97"/>
                                <a:gd name="T53" fmla="*/ 12 h 146"/>
                                <a:gd name="T54" fmla="*/ 49 w 97"/>
                                <a:gd name="T55" fmla="*/ 0 h 146"/>
                                <a:gd name="T56" fmla="*/ 81 w 97"/>
                                <a:gd name="T57" fmla="*/ 11 h 146"/>
                                <a:gd name="T58" fmla="*/ 92 w 97"/>
                                <a:gd name="T59" fmla="*/ 36 h 146"/>
                                <a:gd name="T60" fmla="*/ 86 w 97"/>
                                <a:gd name="T61" fmla="*/ 57 h 146"/>
                                <a:gd name="T62" fmla="*/ 74 w 97"/>
                                <a:gd name="T63" fmla="*/ 66 h 146"/>
                                <a:gd name="T64" fmla="*/ 88 w 97"/>
                                <a:gd name="T65" fmla="*/ 76 h 146"/>
                                <a:gd name="T66" fmla="*/ 97 w 97"/>
                                <a:gd name="T67" fmla="*/ 101 h 146"/>
                                <a:gd name="T68" fmla="*/ 85 w 97"/>
                                <a:gd name="T69" fmla="*/ 133 h 146"/>
                                <a:gd name="T70" fmla="*/ 49 w 97"/>
                                <a:gd name="T71" fmla="*/ 146 h 146"/>
                                <a:gd name="T72" fmla="*/ 14 w 97"/>
                                <a:gd name="T73" fmla="*/ 135 h 146"/>
                                <a:gd name="T74" fmla="*/ 0 w 97"/>
                                <a:gd name="T75" fmla="*/ 102 h 146"/>
                                <a:gd name="T76" fmla="*/ 6 w 97"/>
                                <a:gd name="T77" fmla="*/ 81 h 146"/>
                                <a:gd name="T78" fmla="*/ 24 w 97"/>
                                <a:gd name="T79" fmla="*/ 67 h 146"/>
                                <a:gd name="T80" fmla="*/ 24 w 97"/>
                                <a:gd name="T81" fmla="*/ 67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97" h="146">
                                  <a:moveTo>
                                    <a:pt x="48" y="60"/>
                                  </a:moveTo>
                                  <a:lnTo>
                                    <a:pt x="48" y="60"/>
                                  </a:lnTo>
                                  <a:cubicBezTo>
                                    <a:pt x="56" y="60"/>
                                    <a:pt x="62" y="58"/>
                                    <a:pt x="67" y="53"/>
                                  </a:cubicBezTo>
                                  <a:cubicBezTo>
                                    <a:pt x="71" y="49"/>
                                    <a:pt x="73" y="44"/>
                                    <a:pt x="73" y="38"/>
                                  </a:cubicBezTo>
                                  <a:cubicBezTo>
                                    <a:pt x="73" y="32"/>
                                    <a:pt x="71" y="28"/>
                                    <a:pt x="67" y="23"/>
                                  </a:cubicBezTo>
                                  <a:cubicBezTo>
                                    <a:pt x="63" y="19"/>
                                    <a:pt x="56" y="17"/>
                                    <a:pt x="48" y="17"/>
                                  </a:cubicBezTo>
                                  <a:cubicBezTo>
                                    <a:pt x="39" y="17"/>
                                    <a:pt x="33" y="19"/>
                                    <a:pt x="29" y="23"/>
                                  </a:cubicBezTo>
                                  <a:cubicBezTo>
                                    <a:pt x="26" y="28"/>
                                    <a:pt x="24" y="33"/>
                                    <a:pt x="24" y="39"/>
                                  </a:cubicBezTo>
                                  <a:cubicBezTo>
                                    <a:pt x="24" y="45"/>
                                    <a:pt x="26" y="51"/>
                                    <a:pt x="31" y="54"/>
                                  </a:cubicBezTo>
                                  <a:cubicBezTo>
                                    <a:pt x="36" y="58"/>
                                    <a:pt x="42" y="60"/>
                                    <a:pt x="48" y="60"/>
                                  </a:cubicBezTo>
                                  <a:lnTo>
                                    <a:pt x="48" y="60"/>
                                  </a:lnTo>
                                  <a:close/>
                                  <a:moveTo>
                                    <a:pt x="50" y="130"/>
                                  </a:moveTo>
                                  <a:lnTo>
                                    <a:pt x="50" y="130"/>
                                  </a:lnTo>
                                  <a:cubicBezTo>
                                    <a:pt x="58" y="130"/>
                                    <a:pt x="65" y="128"/>
                                    <a:pt x="70" y="123"/>
                                  </a:cubicBezTo>
                                  <a:cubicBezTo>
                                    <a:pt x="75" y="119"/>
                                    <a:pt x="78" y="112"/>
                                    <a:pt x="78" y="103"/>
                                  </a:cubicBezTo>
                                  <a:cubicBezTo>
                                    <a:pt x="78" y="94"/>
                                    <a:pt x="75" y="87"/>
                                    <a:pt x="70" y="82"/>
                                  </a:cubicBezTo>
                                  <a:cubicBezTo>
                                    <a:pt x="64" y="78"/>
                                    <a:pt x="57" y="75"/>
                                    <a:pt x="48" y="75"/>
                                  </a:cubicBezTo>
                                  <a:cubicBezTo>
                                    <a:pt x="40" y="75"/>
                                    <a:pt x="33" y="78"/>
                                    <a:pt x="28" y="83"/>
                                  </a:cubicBezTo>
                                  <a:cubicBezTo>
                                    <a:pt x="22" y="87"/>
                                    <a:pt x="19" y="94"/>
                                    <a:pt x="19" y="103"/>
                                  </a:cubicBezTo>
                                  <a:cubicBezTo>
                                    <a:pt x="19" y="110"/>
                                    <a:pt x="22" y="116"/>
                                    <a:pt x="27" y="122"/>
                                  </a:cubicBezTo>
                                  <a:cubicBezTo>
                                    <a:pt x="32" y="127"/>
                                    <a:pt x="39" y="130"/>
                                    <a:pt x="50" y="130"/>
                                  </a:cubicBezTo>
                                  <a:lnTo>
                                    <a:pt x="50" y="130"/>
                                  </a:lnTo>
                                  <a:close/>
                                  <a:moveTo>
                                    <a:pt x="24" y="67"/>
                                  </a:moveTo>
                                  <a:lnTo>
                                    <a:pt x="24" y="67"/>
                                  </a:lnTo>
                                  <a:cubicBezTo>
                                    <a:pt x="19" y="65"/>
                                    <a:pt x="16" y="62"/>
                                    <a:pt x="13" y="59"/>
                                  </a:cubicBezTo>
                                  <a:cubicBezTo>
                                    <a:pt x="8" y="54"/>
                                    <a:pt x="5" y="47"/>
                                    <a:pt x="5" y="39"/>
                                  </a:cubicBezTo>
                                  <a:cubicBezTo>
                                    <a:pt x="5" y="28"/>
                                    <a:pt x="9" y="19"/>
                                    <a:pt x="16" y="12"/>
                                  </a:cubicBezTo>
                                  <a:cubicBezTo>
                                    <a:pt x="24" y="4"/>
                                    <a:pt x="35" y="0"/>
                                    <a:pt x="49" y="0"/>
                                  </a:cubicBezTo>
                                  <a:cubicBezTo>
                                    <a:pt x="62" y="0"/>
                                    <a:pt x="73" y="4"/>
                                    <a:pt x="81" y="11"/>
                                  </a:cubicBezTo>
                                  <a:cubicBezTo>
                                    <a:pt x="88" y="18"/>
                                    <a:pt x="92" y="26"/>
                                    <a:pt x="92" y="36"/>
                                  </a:cubicBezTo>
                                  <a:cubicBezTo>
                                    <a:pt x="92" y="45"/>
                                    <a:pt x="90" y="52"/>
                                    <a:pt x="86" y="57"/>
                                  </a:cubicBezTo>
                                  <a:cubicBezTo>
                                    <a:pt x="83" y="61"/>
                                    <a:pt x="79" y="64"/>
                                    <a:pt x="74" y="66"/>
                                  </a:cubicBezTo>
                                  <a:cubicBezTo>
                                    <a:pt x="80" y="69"/>
                                    <a:pt x="84" y="72"/>
                                    <a:pt x="88" y="76"/>
                                  </a:cubicBezTo>
                                  <a:cubicBezTo>
                                    <a:pt x="94" y="82"/>
                                    <a:pt x="97" y="91"/>
                                    <a:pt x="97" y="101"/>
                                  </a:cubicBezTo>
                                  <a:cubicBezTo>
                                    <a:pt x="97" y="114"/>
                                    <a:pt x="93" y="124"/>
                                    <a:pt x="85" y="133"/>
                                  </a:cubicBezTo>
                                  <a:cubicBezTo>
                                    <a:pt x="76" y="142"/>
                                    <a:pt x="64" y="146"/>
                                    <a:pt x="49" y="146"/>
                                  </a:cubicBezTo>
                                  <a:cubicBezTo>
                                    <a:pt x="35" y="146"/>
                                    <a:pt x="24" y="142"/>
                                    <a:pt x="14" y="135"/>
                                  </a:cubicBezTo>
                                  <a:cubicBezTo>
                                    <a:pt x="5" y="127"/>
                                    <a:pt x="0" y="117"/>
                                    <a:pt x="0" y="102"/>
                                  </a:cubicBezTo>
                                  <a:cubicBezTo>
                                    <a:pt x="0" y="94"/>
                                    <a:pt x="2" y="87"/>
                                    <a:pt x="6" y="81"/>
                                  </a:cubicBezTo>
                                  <a:cubicBezTo>
                                    <a:pt x="10" y="75"/>
                                    <a:pt x="16" y="70"/>
                                    <a:pt x="24" y="67"/>
                                  </a:cubicBezTo>
                                  <a:lnTo>
                                    <a:pt x="24" y="67"/>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39" name="Freeform 1298"/>
                          <wps:cNvSpPr>
                            <a:spLocks/>
                          </wps:cNvSpPr>
                          <wps:spPr bwMode="auto">
                            <a:xfrm>
                              <a:off x="6338" y="3633"/>
                              <a:ext cx="37" cy="149"/>
                            </a:xfrm>
                            <a:custGeom>
                              <a:avLst/>
                              <a:gdLst>
                                <a:gd name="T0" fmla="*/ 45 w 46"/>
                                <a:gd name="T1" fmla="*/ 0 h 188"/>
                                <a:gd name="T2" fmla="*/ 45 w 46"/>
                                <a:gd name="T3" fmla="*/ 0 h 188"/>
                                <a:gd name="T4" fmla="*/ 25 w 46"/>
                                <a:gd name="T5" fmla="*/ 44 h 188"/>
                                <a:gd name="T6" fmla="*/ 18 w 46"/>
                                <a:gd name="T7" fmla="*/ 94 h 188"/>
                                <a:gd name="T8" fmla="*/ 26 w 46"/>
                                <a:gd name="T9" fmla="*/ 146 h 188"/>
                                <a:gd name="T10" fmla="*/ 46 w 46"/>
                                <a:gd name="T11" fmla="*/ 188 h 188"/>
                                <a:gd name="T12" fmla="*/ 34 w 46"/>
                                <a:gd name="T13" fmla="*/ 188 h 188"/>
                                <a:gd name="T14" fmla="*/ 16 w 46"/>
                                <a:gd name="T15" fmla="*/ 159 h 188"/>
                                <a:gd name="T16" fmla="*/ 8 w 46"/>
                                <a:gd name="T17" fmla="*/ 143 h 188"/>
                                <a:gd name="T18" fmla="*/ 1 w 46"/>
                                <a:gd name="T19" fmla="*/ 111 h 188"/>
                                <a:gd name="T20" fmla="*/ 0 w 46"/>
                                <a:gd name="T21" fmla="*/ 95 h 188"/>
                                <a:gd name="T22" fmla="*/ 9 w 46"/>
                                <a:gd name="T23" fmla="*/ 43 h 188"/>
                                <a:gd name="T24" fmla="*/ 33 w 46"/>
                                <a:gd name="T25" fmla="*/ 0 h 188"/>
                                <a:gd name="T26" fmla="*/ 45 w 46"/>
                                <a:gd name="T27" fmla="*/ 0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45" y="0"/>
                                  </a:moveTo>
                                  <a:lnTo>
                                    <a:pt x="45" y="0"/>
                                  </a:lnTo>
                                  <a:cubicBezTo>
                                    <a:pt x="35" y="20"/>
                                    <a:pt x="28" y="35"/>
                                    <a:pt x="25" y="44"/>
                                  </a:cubicBezTo>
                                  <a:cubicBezTo>
                                    <a:pt x="21" y="58"/>
                                    <a:pt x="18" y="75"/>
                                    <a:pt x="18" y="94"/>
                                  </a:cubicBezTo>
                                  <a:cubicBezTo>
                                    <a:pt x="18" y="113"/>
                                    <a:pt x="21" y="130"/>
                                    <a:pt x="26" y="146"/>
                                  </a:cubicBezTo>
                                  <a:cubicBezTo>
                                    <a:pt x="30" y="156"/>
                                    <a:pt x="36" y="170"/>
                                    <a:pt x="46" y="188"/>
                                  </a:cubicBezTo>
                                  <a:lnTo>
                                    <a:pt x="34" y="188"/>
                                  </a:lnTo>
                                  <a:cubicBezTo>
                                    <a:pt x="24" y="173"/>
                                    <a:pt x="18" y="164"/>
                                    <a:pt x="16" y="159"/>
                                  </a:cubicBezTo>
                                  <a:cubicBezTo>
                                    <a:pt x="14" y="155"/>
                                    <a:pt x="11" y="150"/>
                                    <a:pt x="8" y="143"/>
                                  </a:cubicBezTo>
                                  <a:cubicBezTo>
                                    <a:pt x="5" y="133"/>
                                    <a:pt x="2" y="122"/>
                                    <a:pt x="1" y="111"/>
                                  </a:cubicBezTo>
                                  <a:cubicBezTo>
                                    <a:pt x="0" y="106"/>
                                    <a:pt x="0" y="100"/>
                                    <a:pt x="0" y="95"/>
                                  </a:cubicBezTo>
                                  <a:cubicBezTo>
                                    <a:pt x="0" y="76"/>
                                    <a:pt x="3" y="58"/>
                                    <a:pt x="9" y="43"/>
                                  </a:cubicBezTo>
                                  <a:cubicBezTo>
                                    <a:pt x="13" y="33"/>
                                    <a:pt x="21" y="19"/>
                                    <a:pt x="33" y="0"/>
                                  </a:cubicBezTo>
                                  <a:lnTo>
                                    <a:pt x="45"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40" name="Freeform 1299"/>
                          <wps:cNvSpPr>
                            <a:spLocks noEditPoints="1"/>
                          </wps:cNvSpPr>
                          <wps:spPr bwMode="auto">
                            <a:xfrm>
                              <a:off x="6386" y="3638"/>
                              <a:ext cx="77" cy="115"/>
                            </a:xfrm>
                            <a:custGeom>
                              <a:avLst/>
                              <a:gdLst>
                                <a:gd name="T0" fmla="*/ 48 w 97"/>
                                <a:gd name="T1" fmla="*/ 0 h 145"/>
                                <a:gd name="T2" fmla="*/ 48 w 97"/>
                                <a:gd name="T3" fmla="*/ 0 h 145"/>
                                <a:gd name="T4" fmla="*/ 88 w 97"/>
                                <a:gd name="T5" fmla="*/ 22 h 145"/>
                                <a:gd name="T6" fmla="*/ 97 w 97"/>
                                <a:gd name="T7" fmla="*/ 70 h 145"/>
                                <a:gd name="T8" fmla="*/ 88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9 h 145"/>
                                <a:gd name="T24" fmla="*/ 48 w 97"/>
                                <a:gd name="T25" fmla="*/ 129 h 145"/>
                                <a:gd name="T26" fmla="*/ 70 w 97"/>
                                <a:gd name="T27" fmla="*/ 116 h 145"/>
                                <a:gd name="T28" fmla="*/ 78 w 97"/>
                                <a:gd name="T29" fmla="*/ 71 h 145"/>
                                <a:gd name="T30" fmla="*/ 72 w 97"/>
                                <a:gd name="T31" fmla="*/ 31 h 145"/>
                                <a:gd name="T32" fmla="*/ 49 w 97"/>
                                <a:gd name="T33" fmla="*/ 16 h 145"/>
                                <a:gd name="T34" fmla="*/ 26 w 97"/>
                                <a:gd name="T35" fmla="*/ 30 h 145"/>
                                <a:gd name="T36" fmla="*/ 19 w 97"/>
                                <a:gd name="T37" fmla="*/ 74 h 145"/>
                                <a:gd name="T38" fmla="*/ 23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79" y="7"/>
                                    <a:pt x="88" y="22"/>
                                  </a:cubicBezTo>
                                  <a:cubicBezTo>
                                    <a:pt x="94" y="34"/>
                                    <a:pt x="97" y="50"/>
                                    <a:pt x="97" y="70"/>
                                  </a:cubicBezTo>
                                  <a:cubicBezTo>
                                    <a:pt x="97" y="89"/>
                                    <a:pt x="94" y="105"/>
                                    <a:pt x="88" y="118"/>
                                  </a:cubicBezTo>
                                  <a:cubicBezTo>
                                    <a:pt x="80" y="136"/>
                                    <a:pt x="67" y="145"/>
                                    <a:pt x="48" y="145"/>
                                  </a:cubicBezTo>
                                  <a:cubicBezTo>
                                    <a:pt x="31" y="145"/>
                                    <a:pt x="18" y="137"/>
                                    <a:pt x="10" y="123"/>
                                  </a:cubicBezTo>
                                  <a:cubicBezTo>
                                    <a:pt x="3" y="110"/>
                                    <a:pt x="0" y="94"/>
                                    <a:pt x="0" y="73"/>
                                  </a:cubicBezTo>
                                  <a:cubicBezTo>
                                    <a:pt x="0" y="57"/>
                                    <a:pt x="2" y="43"/>
                                    <a:pt x="6" y="32"/>
                                  </a:cubicBezTo>
                                  <a:cubicBezTo>
                                    <a:pt x="14" y="10"/>
                                    <a:pt x="28" y="0"/>
                                    <a:pt x="48" y="0"/>
                                  </a:cubicBezTo>
                                  <a:lnTo>
                                    <a:pt x="48" y="0"/>
                                  </a:lnTo>
                                  <a:close/>
                                  <a:moveTo>
                                    <a:pt x="48" y="129"/>
                                  </a:moveTo>
                                  <a:lnTo>
                                    <a:pt x="48" y="129"/>
                                  </a:lnTo>
                                  <a:cubicBezTo>
                                    <a:pt x="57" y="129"/>
                                    <a:pt x="64" y="125"/>
                                    <a:pt x="70" y="116"/>
                                  </a:cubicBezTo>
                                  <a:cubicBezTo>
                                    <a:pt x="75" y="108"/>
                                    <a:pt x="78" y="93"/>
                                    <a:pt x="78" y="71"/>
                                  </a:cubicBezTo>
                                  <a:cubicBezTo>
                                    <a:pt x="78" y="55"/>
                                    <a:pt x="76" y="42"/>
                                    <a:pt x="72" y="31"/>
                                  </a:cubicBezTo>
                                  <a:cubicBezTo>
                                    <a:pt x="68" y="21"/>
                                    <a:pt x="60" y="16"/>
                                    <a:pt x="49" y="16"/>
                                  </a:cubicBezTo>
                                  <a:cubicBezTo>
                                    <a:pt x="39" y="16"/>
                                    <a:pt x="31" y="21"/>
                                    <a:pt x="26" y="30"/>
                                  </a:cubicBezTo>
                                  <a:cubicBezTo>
                                    <a:pt x="21" y="40"/>
                                    <a:pt x="19" y="55"/>
                                    <a:pt x="19" y="74"/>
                                  </a:cubicBezTo>
                                  <a:cubicBezTo>
                                    <a:pt x="19" y="88"/>
                                    <a:pt x="20" y="100"/>
                                    <a:pt x="23" y="109"/>
                                  </a:cubicBezTo>
                                  <a:cubicBezTo>
                                    <a:pt x="28" y="122"/>
                                    <a:pt x="36"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41" name="Freeform 1300"/>
                          <wps:cNvSpPr>
                            <a:spLocks/>
                          </wps:cNvSpPr>
                          <wps:spPr bwMode="auto">
                            <a:xfrm>
                              <a:off x="6484" y="3732"/>
                              <a:ext cx="16" cy="18"/>
                            </a:xfrm>
                            <a:custGeom>
                              <a:avLst/>
                              <a:gdLst>
                                <a:gd name="T0" fmla="*/ 0 w 21"/>
                                <a:gd name="T1" fmla="*/ 0 h 22"/>
                                <a:gd name="T2" fmla="*/ 0 w 21"/>
                                <a:gd name="T3" fmla="*/ 0 h 22"/>
                                <a:gd name="T4" fmla="*/ 21 w 21"/>
                                <a:gd name="T5" fmla="*/ 0 h 22"/>
                                <a:gd name="T6" fmla="*/ 21 w 21"/>
                                <a:gd name="T7" fmla="*/ 22 h 22"/>
                                <a:gd name="T8" fmla="*/ 0 w 21"/>
                                <a:gd name="T9" fmla="*/ 22 h 22"/>
                                <a:gd name="T10" fmla="*/ 0 w 21"/>
                                <a:gd name="T11" fmla="*/ 0 h 22"/>
                              </a:gdLst>
                              <a:ahLst/>
                              <a:cxnLst>
                                <a:cxn ang="0">
                                  <a:pos x="T0" y="T1"/>
                                </a:cxn>
                                <a:cxn ang="0">
                                  <a:pos x="T2" y="T3"/>
                                </a:cxn>
                                <a:cxn ang="0">
                                  <a:pos x="T4" y="T5"/>
                                </a:cxn>
                                <a:cxn ang="0">
                                  <a:pos x="T6" y="T7"/>
                                </a:cxn>
                                <a:cxn ang="0">
                                  <a:pos x="T8" y="T9"/>
                                </a:cxn>
                                <a:cxn ang="0">
                                  <a:pos x="T10" y="T11"/>
                                </a:cxn>
                              </a:cxnLst>
                              <a:rect l="0" t="0" r="r" b="b"/>
                              <a:pathLst>
                                <a:path w="21" h="22">
                                  <a:moveTo>
                                    <a:pt x="0" y="0"/>
                                  </a:moveTo>
                                  <a:lnTo>
                                    <a:pt x="0" y="0"/>
                                  </a:lnTo>
                                  <a:lnTo>
                                    <a:pt x="21" y="0"/>
                                  </a:lnTo>
                                  <a:lnTo>
                                    <a:pt x="21"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42" name="Freeform 1301"/>
                          <wps:cNvSpPr>
                            <a:spLocks noEditPoints="1"/>
                          </wps:cNvSpPr>
                          <wps:spPr bwMode="auto">
                            <a:xfrm>
                              <a:off x="6520" y="3638"/>
                              <a:ext cx="77" cy="115"/>
                            </a:xfrm>
                            <a:custGeom>
                              <a:avLst/>
                              <a:gdLst>
                                <a:gd name="T0" fmla="*/ 48 w 97"/>
                                <a:gd name="T1" fmla="*/ 0 h 145"/>
                                <a:gd name="T2" fmla="*/ 48 w 97"/>
                                <a:gd name="T3" fmla="*/ 0 h 145"/>
                                <a:gd name="T4" fmla="*/ 88 w 97"/>
                                <a:gd name="T5" fmla="*/ 22 h 145"/>
                                <a:gd name="T6" fmla="*/ 97 w 97"/>
                                <a:gd name="T7" fmla="*/ 70 h 145"/>
                                <a:gd name="T8" fmla="*/ 89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9 h 145"/>
                                <a:gd name="T24" fmla="*/ 48 w 97"/>
                                <a:gd name="T25" fmla="*/ 129 h 145"/>
                                <a:gd name="T26" fmla="*/ 70 w 97"/>
                                <a:gd name="T27" fmla="*/ 116 h 145"/>
                                <a:gd name="T28" fmla="*/ 78 w 97"/>
                                <a:gd name="T29" fmla="*/ 71 h 145"/>
                                <a:gd name="T30" fmla="*/ 72 w 97"/>
                                <a:gd name="T31" fmla="*/ 31 h 145"/>
                                <a:gd name="T32" fmla="*/ 49 w 97"/>
                                <a:gd name="T33" fmla="*/ 16 h 145"/>
                                <a:gd name="T34" fmla="*/ 26 w 97"/>
                                <a:gd name="T35" fmla="*/ 30 h 145"/>
                                <a:gd name="T36" fmla="*/ 19 w 97"/>
                                <a:gd name="T37" fmla="*/ 74 h 145"/>
                                <a:gd name="T38" fmla="*/ 24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80" y="7"/>
                                    <a:pt x="88" y="22"/>
                                  </a:cubicBezTo>
                                  <a:cubicBezTo>
                                    <a:pt x="94" y="34"/>
                                    <a:pt x="97" y="50"/>
                                    <a:pt x="97" y="70"/>
                                  </a:cubicBezTo>
                                  <a:cubicBezTo>
                                    <a:pt x="97" y="89"/>
                                    <a:pt x="94" y="105"/>
                                    <a:pt x="89" y="118"/>
                                  </a:cubicBezTo>
                                  <a:cubicBezTo>
                                    <a:pt x="80" y="136"/>
                                    <a:pt x="67" y="145"/>
                                    <a:pt x="48" y="145"/>
                                  </a:cubicBezTo>
                                  <a:cubicBezTo>
                                    <a:pt x="31" y="145"/>
                                    <a:pt x="18" y="137"/>
                                    <a:pt x="10" y="123"/>
                                  </a:cubicBezTo>
                                  <a:cubicBezTo>
                                    <a:pt x="3" y="110"/>
                                    <a:pt x="0" y="94"/>
                                    <a:pt x="0" y="73"/>
                                  </a:cubicBezTo>
                                  <a:cubicBezTo>
                                    <a:pt x="0" y="57"/>
                                    <a:pt x="2" y="43"/>
                                    <a:pt x="6" y="32"/>
                                  </a:cubicBezTo>
                                  <a:cubicBezTo>
                                    <a:pt x="14" y="10"/>
                                    <a:pt x="28" y="0"/>
                                    <a:pt x="48" y="0"/>
                                  </a:cubicBezTo>
                                  <a:lnTo>
                                    <a:pt x="48" y="0"/>
                                  </a:lnTo>
                                  <a:close/>
                                  <a:moveTo>
                                    <a:pt x="48" y="129"/>
                                  </a:moveTo>
                                  <a:lnTo>
                                    <a:pt x="48" y="129"/>
                                  </a:lnTo>
                                  <a:cubicBezTo>
                                    <a:pt x="57" y="129"/>
                                    <a:pt x="64" y="125"/>
                                    <a:pt x="70" y="116"/>
                                  </a:cubicBezTo>
                                  <a:cubicBezTo>
                                    <a:pt x="75" y="108"/>
                                    <a:pt x="78" y="93"/>
                                    <a:pt x="78" y="71"/>
                                  </a:cubicBezTo>
                                  <a:cubicBezTo>
                                    <a:pt x="78" y="55"/>
                                    <a:pt x="76" y="42"/>
                                    <a:pt x="72" y="31"/>
                                  </a:cubicBezTo>
                                  <a:cubicBezTo>
                                    <a:pt x="68" y="21"/>
                                    <a:pt x="61" y="16"/>
                                    <a:pt x="49" y="16"/>
                                  </a:cubicBezTo>
                                  <a:cubicBezTo>
                                    <a:pt x="39" y="16"/>
                                    <a:pt x="31" y="21"/>
                                    <a:pt x="26" y="30"/>
                                  </a:cubicBezTo>
                                  <a:cubicBezTo>
                                    <a:pt x="21" y="40"/>
                                    <a:pt x="19" y="55"/>
                                    <a:pt x="19" y="74"/>
                                  </a:cubicBezTo>
                                  <a:cubicBezTo>
                                    <a:pt x="19" y="88"/>
                                    <a:pt x="21" y="100"/>
                                    <a:pt x="24" y="109"/>
                                  </a:cubicBezTo>
                                  <a:cubicBezTo>
                                    <a:pt x="28" y="122"/>
                                    <a:pt x="36"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43" name="Freeform 1302"/>
                          <wps:cNvSpPr>
                            <a:spLocks/>
                          </wps:cNvSpPr>
                          <wps:spPr bwMode="auto">
                            <a:xfrm>
                              <a:off x="6620" y="3638"/>
                              <a:ext cx="42" cy="112"/>
                            </a:xfrm>
                            <a:custGeom>
                              <a:avLst/>
                              <a:gdLst>
                                <a:gd name="T0" fmla="*/ 0 w 52"/>
                                <a:gd name="T1" fmla="*/ 41 h 141"/>
                                <a:gd name="T2" fmla="*/ 0 w 52"/>
                                <a:gd name="T3" fmla="*/ 41 h 141"/>
                                <a:gd name="T4" fmla="*/ 0 w 52"/>
                                <a:gd name="T5" fmla="*/ 27 h 141"/>
                                <a:gd name="T6" fmla="*/ 26 w 52"/>
                                <a:gd name="T7" fmla="*/ 21 h 141"/>
                                <a:gd name="T8" fmla="*/ 38 w 52"/>
                                <a:gd name="T9" fmla="*/ 0 h 141"/>
                                <a:gd name="T10" fmla="*/ 52 w 52"/>
                                <a:gd name="T11" fmla="*/ 0 h 141"/>
                                <a:gd name="T12" fmla="*/ 52 w 52"/>
                                <a:gd name="T13" fmla="*/ 141 h 141"/>
                                <a:gd name="T14" fmla="*/ 33 w 52"/>
                                <a:gd name="T15" fmla="*/ 141 h 141"/>
                                <a:gd name="T16" fmla="*/ 33 w 52"/>
                                <a:gd name="T17" fmla="*/ 41 h 141"/>
                                <a:gd name="T18" fmla="*/ 0 w 52"/>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1">
                                  <a:moveTo>
                                    <a:pt x="0" y="41"/>
                                  </a:moveTo>
                                  <a:lnTo>
                                    <a:pt x="0" y="41"/>
                                  </a:lnTo>
                                  <a:lnTo>
                                    <a:pt x="0" y="27"/>
                                  </a:lnTo>
                                  <a:cubicBezTo>
                                    <a:pt x="12" y="26"/>
                                    <a:pt x="21" y="24"/>
                                    <a:pt x="26" y="21"/>
                                  </a:cubicBezTo>
                                  <a:cubicBezTo>
                                    <a:pt x="31" y="18"/>
                                    <a:pt x="35" y="11"/>
                                    <a:pt x="38" y="0"/>
                                  </a:cubicBezTo>
                                  <a:lnTo>
                                    <a:pt x="52" y="0"/>
                                  </a:lnTo>
                                  <a:lnTo>
                                    <a:pt x="52" y="141"/>
                                  </a:lnTo>
                                  <a:lnTo>
                                    <a:pt x="33" y="141"/>
                                  </a:lnTo>
                                  <a:lnTo>
                                    <a:pt x="33"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44" name="Freeform 1303"/>
                          <wps:cNvSpPr>
                            <a:spLocks/>
                          </wps:cNvSpPr>
                          <wps:spPr bwMode="auto">
                            <a:xfrm>
                              <a:off x="6708" y="3732"/>
                              <a:ext cx="16" cy="42"/>
                            </a:xfrm>
                            <a:custGeom>
                              <a:avLst/>
                              <a:gdLst>
                                <a:gd name="T0" fmla="*/ 0 w 21"/>
                                <a:gd name="T1" fmla="*/ 43 h 52"/>
                                <a:gd name="T2" fmla="*/ 0 w 21"/>
                                <a:gd name="T3" fmla="*/ 43 h 52"/>
                                <a:gd name="T4" fmla="*/ 9 w 21"/>
                                <a:gd name="T5" fmla="*/ 33 h 52"/>
                                <a:gd name="T6" fmla="*/ 11 w 21"/>
                                <a:gd name="T7" fmla="*/ 24 h 52"/>
                                <a:gd name="T8" fmla="*/ 11 w 21"/>
                                <a:gd name="T9" fmla="*/ 23 h 52"/>
                                <a:gd name="T10" fmla="*/ 11 w 21"/>
                                <a:gd name="T11" fmla="*/ 22 h 52"/>
                                <a:gd name="T12" fmla="*/ 0 w 21"/>
                                <a:gd name="T13" fmla="*/ 22 h 52"/>
                                <a:gd name="T14" fmla="*/ 0 w 21"/>
                                <a:gd name="T15" fmla="*/ 0 h 52"/>
                                <a:gd name="T16" fmla="*/ 21 w 21"/>
                                <a:gd name="T17" fmla="*/ 0 h 52"/>
                                <a:gd name="T18" fmla="*/ 21 w 21"/>
                                <a:gd name="T19" fmla="*/ 20 h 52"/>
                                <a:gd name="T20" fmla="*/ 16 w 21"/>
                                <a:gd name="T21" fmla="*/ 41 h 52"/>
                                <a:gd name="T22" fmla="*/ 0 w 21"/>
                                <a:gd name="T23" fmla="*/ 52 h 52"/>
                                <a:gd name="T24" fmla="*/ 0 w 21"/>
                                <a:gd name="T25" fmla="*/ 43 h 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1" h="52">
                                  <a:moveTo>
                                    <a:pt x="0" y="43"/>
                                  </a:moveTo>
                                  <a:lnTo>
                                    <a:pt x="0" y="43"/>
                                  </a:lnTo>
                                  <a:cubicBezTo>
                                    <a:pt x="4" y="42"/>
                                    <a:pt x="8" y="39"/>
                                    <a:pt x="9" y="33"/>
                                  </a:cubicBezTo>
                                  <a:cubicBezTo>
                                    <a:pt x="10" y="30"/>
                                    <a:pt x="11" y="27"/>
                                    <a:pt x="11" y="24"/>
                                  </a:cubicBezTo>
                                  <a:cubicBezTo>
                                    <a:pt x="11" y="24"/>
                                    <a:pt x="11" y="24"/>
                                    <a:pt x="11" y="23"/>
                                  </a:cubicBezTo>
                                  <a:cubicBezTo>
                                    <a:pt x="11" y="23"/>
                                    <a:pt x="11" y="22"/>
                                    <a:pt x="11" y="22"/>
                                  </a:cubicBezTo>
                                  <a:lnTo>
                                    <a:pt x="0" y="22"/>
                                  </a:lnTo>
                                  <a:lnTo>
                                    <a:pt x="0" y="0"/>
                                  </a:lnTo>
                                  <a:lnTo>
                                    <a:pt x="21" y="0"/>
                                  </a:lnTo>
                                  <a:lnTo>
                                    <a:pt x="21" y="20"/>
                                  </a:lnTo>
                                  <a:cubicBezTo>
                                    <a:pt x="21" y="28"/>
                                    <a:pt x="19" y="35"/>
                                    <a:pt x="16" y="41"/>
                                  </a:cubicBezTo>
                                  <a:cubicBezTo>
                                    <a:pt x="13" y="47"/>
                                    <a:pt x="8" y="51"/>
                                    <a:pt x="0" y="52"/>
                                  </a:cubicBezTo>
                                  <a:lnTo>
                                    <a:pt x="0" y="4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45" name="Freeform 1304"/>
                          <wps:cNvSpPr>
                            <a:spLocks/>
                          </wps:cNvSpPr>
                          <wps:spPr bwMode="auto">
                            <a:xfrm>
                              <a:off x="6789" y="3637"/>
                              <a:ext cx="78" cy="113"/>
                            </a:xfrm>
                            <a:custGeom>
                              <a:avLst/>
                              <a:gdLst>
                                <a:gd name="T0" fmla="*/ 0 w 98"/>
                                <a:gd name="T1" fmla="*/ 142 h 142"/>
                                <a:gd name="T2" fmla="*/ 0 w 98"/>
                                <a:gd name="T3" fmla="*/ 142 h 142"/>
                                <a:gd name="T4" fmla="*/ 8 w 98"/>
                                <a:gd name="T5" fmla="*/ 110 h 142"/>
                                <a:gd name="T6" fmla="*/ 33 w 98"/>
                                <a:gd name="T7" fmla="*/ 86 h 142"/>
                                <a:gd name="T8" fmla="*/ 52 w 98"/>
                                <a:gd name="T9" fmla="*/ 75 h 142"/>
                                <a:gd name="T10" fmla="*/ 70 w 98"/>
                                <a:gd name="T11" fmla="*/ 62 h 142"/>
                                <a:gd name="T12" fmla="*/ 78 w 98"/>
                                <a:gd name="T13" fmla="*/ 43 h 142"/>
                                <a:gd name="T14" fmla="*/ 71 w 98"/>
                                <a:gd name="T15" fmla="*/ 24 h 142"/>
                                <a:gd name="T16" fmla="*/ 51 w 98"/>
                                <a:gd name="T17" fmla="*/ 16 h 142"/>
                                <a:gd name="T18" fmla="*/ 26 w 98"/>
                                <a:gd name="T19" fmla="*/ 30 h 142"/>
                                <a:gd name="T20" fmla="*/ 22 w 98"/>
                                <a:gd name="T21" fmla="*/ 51 h 142"/>
                                <a:gd name="T22" fmla="*/ 4 w 98"/>
                                <a:gd name="T23" fmla="*/ 51 h 142"/>
                                <a:gd name="T24" fmla="*/ 10 w 98"/>
                                <a:gd name="T25" fmla="*/ 21 h 142"/>
                                <a:gd name="T26" fmla="*/ 51 w 98"/>
                                <a:gd name="T27" fmla="*/ 0 h 142"/>
                                <a:gd name="T28" fmla="*/ 87 w 98"/>
                                <a:gd name="T29" fmla="*/ 13 h 142"/>
                                <a:gd name="T30" fmla="*/ 98 w 98"/>
                                <a:gd name="T31" fmla="*/ 43 h 142"/>
                                <a:gd name="T32" fmla="*/ 86 w 98"/>
                                <a:gd name="T33" fmla="*/ 72 h 142"/>
                                <a:gd name="T34" fmla="*/ 61 w 98"/>
                                <a:gd name="T35" fmla="*/ 88 h 142"/>
                                <a:gd name="T36" fmla="*/ 48 w 98"/>
                                <a:gd name="T37" fmla="*/ 96 h 142"/>
                                <a:gd name="T38" fmla="*/ 32 w 98"/>
                                <a:gd name="T39" fmla="*/ 106 h 142"/>
                                <a:gd name="T40" fmla="*/ 20 w 98"/>
                                <a:gd name="T41" fmla="*/ 125 h 142"/>
                                <a:gd name="T42" fmla="*/ 97 w 98"/>
                                <a:gd name="T43" fmla="*/ 125 h 142"/>
                                <a:gd name="T44" fmla="*/ 97 w 98"/>
                                <a:gd name="T45" fmla="*/ 142 h 142"/>
                                <a:gd name="T46" fmla="*/ 0 w 98"/>
                                <a:gd name="T47"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8" h="142">
                                  <a:moveTo>
                                    <a:pt x="0" y="142"/>
                                  </a:moveTo>
                                  <a:lnTo>
                                    <a:pt x="0" y="142"/>
                                  </a:lnTo>
                                  <a:cubicBezTo>
                                    <a:pt x="1" y="130"/>
                                    <a:pt x="3" y="119"/>
                                    <a:pt x="8" y="110"/>
                                  </a:cubicBezTo>
                                  <a:cubicBezTo>
                                    <a:pt x="12" y="101"/>
                                    <a:pt x="21" y="93"/>
                                    <a:pt x="33" y="86"/>
                                  </a:cubicBezTo>
                                  <a:lnTo>
                                    <a:pt x="52" y="75"/>
                                  </a:lnTo>
                                  <a:cubicBezTo>
                                    <a:pt x="61" y="70"/>
                                    <a:pt x="67" y="66"/>
                                    <a:pt x="70" y="62"/>
                                  </a:cubicBezTo>
                                  <a:cubicBezTo>
                                    <a:pt x="75" y="57"/>
                                    <a:pt x="78" y="50"/>
                                    <a:pt x="78" y="43"/>
                                  </a:cubicBezTo>
                                  <a:cubicBezTo>
                                    <a:pt x="78" y="35"/>
                                    <a:pt x="76" y="29"/>
                                    <a:pt x="71" y="24"/>
                                  </a:cubicBezTo>
                                  <a:cubicBezTo>
                                    <a:pt x="66" y="19"/>
                                    <a:pt x="59" y="16"/>
                                    <a:pt x="51" y="16"/>
                                  </a:cubicBezTo>
                                  <a:cubicBezTo>
                                    <a:pt x="39" y="16"/>
                                    <a:pt x="30" y="21"/>
                                    <a:pt x="26" y="30"/>
                                  </a:cubicBezTo>
                                  <a:cubicBezTo>
                                    <a:pt x="23" y="35"/>
                                    <a:pt x="22" y="42"/>
                                    <a:pt x="22" y="51"/>
                                  </a:cubicBezTo>
                                  <a:lnTo>
                                    <a:pt x="4" y="51"/>
                                  </a:lnTo>
                                  <a:cubicBezTo>
                                    <a:pt x="4" y="39"/>
                                    <a:pt x="6" y="28"/>
                                    <a:pt x="10" y="21"/>
                                  </a:cubicBezTo>
                                  <a:cubicBezTo>
                                    <a:pt x="18" y="7"/>
                                    <a:pt x="32" y="0"/>
                                    <a:pt x="51" y="0"/>
                                  </a:cubicBezTo>
                                  <a:cubicBezTo>
                                    <a:pt x="67" y="0"/>
                                    <a:pt x="79" y="5"/>
                                    <a:pt x="87" y="13"/>
                                  </a:cubicBezTo>
                                  <a:cubicBezTo>
                                    <a:pt x="94" y="22"/>
                                    <a:pt x="98" y="32"/>
                                    <a:pt x="98" y="43"/>
                                  </a:cubicBezTo>
                                  <a:cubicBezTo>
                                    <a:pt x="98" y="54"/>
                                    <a:pt x="94" y="64"/>
                                    <a:pt x="86" y="72"/>
                                  </a:cubicBezTo>
                                  <a:cubicBezTo>
                                    <a:pt x="81" y="76"/>
                                    <a:pt x="73" y="82"/>
                                    <a:pt x="61" y="88"/>
                                  </a:cubicBezTo>
                                  <a:lnTo>
                                    <a:pt x="48" y="96"/>
                                  </a:lnTo>
                                  <a:cubicBezTo>
                                    <a:pt x="41" y="100"/>
                                    <a:pt x="36" y="103"/>
                                    <a:pt x="32" y="106"/>
                                  </a:cubicBezTo>
                                  <a:cubicBezTo>
                                    <a:pt x="26" y="112"/>
                                    <a:pt x="22" y="118"/>
                                    <a:pt x="20" y="125"/>
                                  </a:cubicBezTo>
                                  <a:lnTo>
                                    <a:pt x="97" y="125"/>
                                  </a:lnTo>
                                  <a:lnTo>
                                    <a:pt x="97" y="142"/>
                                  </a:lnTo>
                                  <a:lnTo>
                                    <a:pt x="0"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46" name="Freeform 1305"/>
                          <wps:cNvSpPr>
                            <a:spLocks/>
                          </wps:cNvSpPr>
                          <wps:spPr bwMode="auto">
                            <a:xfrm>
                              <a:off x="6887" y="3732"/>
                              <a:ext cx="17" cy="18"/>
                            </a:xfrm>
                            <a:custGeom>
                              <a:avLst/>
                              <a:gdLst>
                                <a:gd name="T0" fmla="*/ 0 w 21"/>
                                <a:gd name="T1" fmla="*/ 0 h 22"/>
                                <a:gd name="T2" fmla="*/ 0 w 21"/>
                                <a:gd name="T3" fmla="*/ 0 h 22"/>
                                <a:gd name="T4" fmla="*/ 21 w 21"/>
                                <a:gd name="T5" fmla="*/ 0 h 22"/>
                                <a:gd name="T6" fmla="*/ 21 w 21"/>
                                <a:gd name="T7" fmla="*/ 22 h 22"/>
                                <a:gd name="T8" fmla="*/ 0 w 21"/>
                                <a:gd name="T9" fmla="*/ 22 h 22"/>
                                <a:gd name="T10" fmla="*/ 0 w 21"/>
                                <a:gd name="T11" fmla="*/ 0 h 22"/>
                              </a:gdLst>
                              <a:ahLst/>
                              <a:cxnLst>
                                <a:cxn ang="0">
                                  <a:pos x="T0" y="T1"/>
                                </a:cxn>
                                <a:cxn ang="0">
                                  <a:pos x="T2" y="T3"/>
                                </a:cxn>
                                <a:cxn ang="0">
                                  <a:pos x="T4" y="T5"/>
                                </a:cxn>
                                <a:cxn ang="0">
                                  <a:pos x="T6" y="T7"/>
                                </a:cxn>
                                <a:cxn ang="0">
                                  <a:pos x="T8" y="T9"/>
                                </a:cxn>
                                <a:cxn ang="0">
                                  <a:pos x="T10" y="T11"/>
                                </a:cxn>
                              </a:cxnLst>
                              <a:rect l="0" t="0" r="r" b="b"/>
                              <a:pathLst>
                                <a:path w="21" h="22">
                                  <a:moveTo>
                                    <a:pt x="0" y="0"/>
                                  </a:moveTo>
                                  <a:lnTo>
                                    <a:pt x="0" y="0"/>
                                  </a:lnTo>
                                  <a:lnTo>
                                    <a:pt x="21" y="0"/>
                                  </a:lnTo>
                                  <a:lnTo>
                                    <a:pt x="21"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47" name="Freeform 1306"/>
                          <wps:cNvSpPr>
                            <a:spLocks/>
                          </wps:cNvSpPr>
                          <wps:spPr bwMode="auto">
                            <a:xfrm>
                              <a:off x="6933" y="3638"/>
                              <a:ext cx="42" cy="112"/>
                            </a:xfrm>
                            <a:custGeom>
                              <a:avLst/>
                              <a:gdLst>
                                <a:gd name="T0" fmla="*/ 0 w 53"/>
                                <a:gd name="T1" fmla="*/ 41 h 141"/>
                                <a:gd name="T2" fmla="*/ 0 w 53"/>
                                <a:gd name="T3" fmla="*/ 41 h 141"/>
                                <a:gd name="T4" fmla="*/ 0 w 53"/>
                                <a:gd name="T5" fmla="*/ 27 h 141"/>
                                <a:gd name="T6" fmla="*/ 27 w 53"/>
                                <a:gd name="T7" fmla="*/ 21 h 141"/>
                                <a:gd name="T8" fmla="*/ 38 w 53"/>
                                <a:gd name="T9" fmla="*/ 0 h 141"/>
                                <a:gd name="T10" fmla="*/ 53 w 53"/>
                                <a:gd name="T11" fmla="*/ 0 h 141"/>
                                <a:gd name="T12" fmla="*/ 53 w 53"/>
                                <a:gd name="T13" fmla="*/ 141 h 141"/>
                                <a:gd name="T14" fmla="*/ 34 w 53"/>
                                <a:gd name="T15" fmla="*/ 141 h 141"/>
                                <a:gd name="T16" fmla="*/ 34 w 53"/>
                                <a:gd name="T17" fmla="*/ 41 h 141"/>
                                <a:gd name="T18" fmla="*/ 0 w 53"/>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3" h="141">
                                  <a:moveTo>
                                    <a:pt x="0" y="41"/>
                                  </a:moveTo>
                                  <a:lnTo>
                                    <a:pt x="0" y="41"/>
                                  </a:lnTo>
                                  <a:lnTo>
                                    <a:pt x="0" y="27"/>
                                  </a:lnTo>
                                  <a:cubicBezTo>
                                    <a:pt x="13" y="26"/>
                                    <a:pt x="22" y="24"/>
                                    <a:pt x="27" y="21"/>
                                  </a:cubicBezTo>
                                  <a:cubicBezTo>
                                    <a:pt x="32" y="18"/>
                                    <a:pt x="36" y="11"/>
                                    <a:pt x="38" y="0"/>
                                  </a:cubicBezTo>
                                  <a:lnTo>
                                    <a:pt x="53" y="0"/>
                                  </a:lnTo>
                                  <a:lnTo>
                                    <a:pt x="53" y="141"/>
                                  </a:lnTo>
                                  <a:lnTo>
                                    <a:pt x="34" y="141"/>
                                  </a:lnTo>
                                  <a:lnTo>
                                    <a:pt x="34"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48" name="Freeform 1307"/>
                          <wps:cNvSpPr>
                            <a:spLocks/>
                          </wps:cNvSpPr>
                          <wps:spPr bwMode="auto">
                            <a:xfrm>
                              <a:off x="7011" y="3638"/>
                              <a:ext cx="41" cy="112"/>
                            </a:xfrm>
                            <a:custGeom>
                              <a:avLst/>
                              <a:gdLst>
                                <a:gd name="T0" fmla="*/ 0 w 52"/>
                                <a:gd name="T1" fmla="*/ 41 h 141"/>
                                <a:gd name="T2" fmla="*/ 0 w 52"/>
                                <a:gd name="T3" fmla="*/ 41 h 141"/>
                                <a:gd name="T4" fmla="*/ 0 w 52"/>
                                <a:gd name="T5" fmla="*/ 27 h 141"/>
                                <a:gd name="T6" fmla="*/ 27 w 52"/>
                                <a:gd name="T7" fmla="*/ 21 h 141"/>
                                <a:gd name="T8" fmla="*/ 38 w 52"/>
                                <a:gd name="T9" fmla="*/ 0 h 141"/>
                                <a:gd name="T10" fmla="*/ 52 w 52"/>
                                <a:gd name="T11" fmla="*/ 0 h 141"/>
                                <a:gd name="T12" fmla="*/ 52 w 52"/>
                                <a:gd name="T13" fmla="*/ 141 h 141"/>
                                <a:gd name="T14" fmla="*/ 33 w 52"/>
                                <a:gd name="T15" fmla="*/ 141 h 141"/>
                                <a:gd name="T16" fmla="*/ 33 w 52"/>
                                <a:gd name="T17" fmla="*/ 41 h 141"/>
                                <a:gd name="T18" fmla="*/ 0 w 52"/>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1">
                                  <a:moveTo>
                                    <a:pt x="0" y="41"/>
                                  </a:moveTo>
                                  <a:lnTo>
                                    <a:pt x="0" y="41"/>
                                  </a:lnTo>
                                  <a:lnTo>
                                    <a:pt x="0" y="27"/>
                                  </a:lnTo>
                                  <a:cubicBezTo>
                                    <a:pt x="13" y="26"/>
                                    <a:pt x="22" y="24"/>
                                    <a:pt x="27" y="21"/>
                                  </a:cubicBezTo>
                                  <a:cubicBezTo>
                                    <a:pt x="32" y="18"/>
                                    <a:pt x="36" y="11"/>
                                    <a:pt x="38" y="0"/>
                                  </a:cubicBezTo>
                                  <a:lnTo>
                                    <a:pt x="52" y="0"/>
                                  </a:lnTo>
                                  <a:lnTo>
                                    <a:pt x="52" y="141"/>
                                  </a:lnTo>
                                  <a:lnTo>
                                    <a:pt x="33" y="141"/>
                                  </a:lnTo>
                                  <a:lnTo>
                                    <a:pt x="33"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49" name="Freeform 1308"/>
                          <wps:cNvSpPr>
                            <a:spLocks/>
                          </wps:cNvSpPr>
                          <wps:spPr bwMode="auto">
                            <a:xfrm>
                              <a:off x="7091" y="3633"/>
                              <a:ext cx="36" cy="149"/>
                            </a:xfrm>
                            <a:custGeom>
                              <a:avLst/>
                              <a:gdLst>
                                <a:gd name="T0" fmla="*/ 1 w 46"/>
                                <a:gd name="T1" fmla="*/ 188 h 188"/>
                                <a:gd name="T2" fmla="*/ 1 w 46"/>
                                <a:gd name="T3" fmla="*/ 188 h 188"/>
                                <a:gd name="T4" fmla="*/ 21 w 46"/>
                                <a:gd name="T5" fmla="*/ 144 h 188"/>
                                <a:gd name="T6" fmla="*/ 28 w 46"/>
                                <a:gd name="T7" fmla="*/ 94 h 188"/>
                                <a:gd name="T8" fmla="*/ 20 w 46"/>
                                <a:gd name="T9" fmla="*/ 42 h 188"/>
                                <a:gd name="T10" fmla="*/ 0 w 46"/>
                                <a:gd name="T11" fmla="*/ 0 h 188"/>
                                <a:gd name="T12" fmla="*/ 12 w 46"/>
                                <a:gd name="T13" fmla="*/ 0 h 188"/>
                                <a:gd name="T14" fmla="*/ 31 w 46"/>
                                <a:gd name="T15" fmla="*/ 30 h 188"/>
                                <a:gd name="T16" fmla="*/ 38 w 46"/>
                                <a:gd name="T17" fmla="*/ 45 h 188"/>
                                <a:gd name="T18" fmla="*/ 44 w 46"/>
                                <a:gd name="T19" fmla="*/ 70 h 188"/>
                                <a:gd name="T20" fmla="*/ 46 w 46"/>
                                <a:gd name="T21" fmla="*/ 93 h 188"/>
                                <a:gd name="T22" fmla="*/ 37 w 46"/>
                                <a:gd name="T23" fmla="*/ 145 h 188"/>
                                <a:gd name="T24" fmla="*/ 13 w 46"/>
                                <a:gd name="T25" fmla="*/ 188 h 188"/>
                                <a:gd name="T26" fmla="*/ 1 w 46"/>
                                <a:gd name="T27" fmla="*/ 188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1" y="188"/>
                                  </a:moveTo>
                                  <a:lnTo>
                                    <a:pt x="1" y="188"/>
                                  </a:lnTo>
                                  <a:cubicBezTo>
                                    <a:pt x="11" y="168"/>
                                    <a:pt x="18" y="153"/>
                                    <a:pt x="21" y="144"/>
                                  </a:cubicBezTo>
                                  <a:cubicBezTo>
                                    <a:pt x="25" y="129"/>
                                    <a:pt x="28" y="113"/>
                                    <a:pt x="28" y="94"/>
                                  </a:cubicBezTo>
                                  <a:cubicBezTo>
                                    <a:pt x="28" y="75"/>
                                    <a:pt x="25" y="57"/>
                                    <a:pt x="20" y="42"/>
                                  </a:cubicBezTo>
                                  <a:cubicBezTo>
                                    <a:pt x="17" y="32"/>
                                    <a:pt x="10" y="18"/>
                                    <a:pt x="0" y="0"/>
                                  </a:cubicBezTo>
                                  <a:lnTo>
                                    <a:pt x="12" y="0"/>
                                  </a:lnTo>
                                  <a:cubicBezTo>
                                    <a:pt x="22" y="16"/>
                                    <a:pt x="29" y="26"/>
                                    <a:pt x="31" y="30"/>
                                  </a:cubicBezTo>
                                  <a:cubicBezTo>
                                    <a:pt x="33" y="33"/>
                                    <a:pt x="35" y="39"/>
                                    <a:pt x="38" y="45"/>
                                  </a:cubicBezTo>
                                  <a:cubicBezTo>
                                    <a:pt x="41" y="53"/>
                                    <a:pt x="43" y="62"/>
                                    <a:pt x="44" y="70"/>
                                  </a:cubicBezTo>
                                  <a:cubicBezTo>
                                    <a:pt x="46" y="78"/>
                                    <a:pt x="46" y="85"/>
                                    <a:pt x="46" y="93"/>
                                  </a:cubicBezTo>
                                  <a:cubicBezTo>
                                    <a:pt x="46" y="112"/>
                                    <a:pt x="43" y="130"/>
                                    <a:pt x="37" y="145"/>
                                  </a:cubicBezTo>
                                  <a:cubicBezTo>
                                    <a:pt x="33" y="155"/>
                                    <a:pt x="25" y="169"/>
                                    <a:pt x="13" y="188"/>
                                  </a:cubicBezTo>
                                  <a:lnTo>
                                    <a:pt x="1" y="18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50" name="Freeform 1309"/>
                          <wps:cNvSpPr>
                            <a:spLocks noEditPoints="1"/>
                          </wps:cNvSpPr>
                          <wps:spPr bwMode="auto">
                            <a:xfrm>
                              <a:off x="5974" y="4265"/>
                              <a:ext cx="77" cy="115"/>
                            </a:xfrm>
                            <a:custGeom>
                              <a:avLst/>
                              <a:gdLst>
                                <a:gd name="T0" fmla="*/ 48 w 97"/>
                                <a:gd name="T1" fmla="*/ 0 h 145"/>
                                <a:gd name="T2" fmla="*/ 48 w 97"/>
                                <a:gd name="T3" fmla="*/ 0 h 145"/>
                                <a:gd name="T4" fmla="*/ 88 w 97"/>
                                <a:gd name="T5" fmla="*/ 22 h 145"/>
                                <a:gd name="T6" fmla="*/ 97 w 97"/>
                                <a:gd name="T7" fmla="*/ 70 h 145"/>
                                <a:gd name="T8" fmla="*/ 89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8 h 145"/>
                                <a:gd name="T24" fmla="*/ 48 w 97"/>
                                <a:gd name="T25" fmla="*/ 128 h 145"/>
                                <a:gd name="T26" fmla="*/ 70 w 97"/>
                                <a:gd name="T27" fmla="*/ 116 h 145"/>
                                <a:gd name="T28" fmla="*/ 78 w 97"/>
                                <a:gd name="T29" fmla="*/ 71 h 145"/>
                                <a:gd name="T30" fmla="*/ 72 w 97"/>
                                <a:gd name="T31" fmla="*/ 31 h 145"/>
                                <a:gd name="T32" fmla="*/ 49 w 97"/>
                                <a:gd name="T33" fmla="*/ 15 h 145"/>
                                <a:gd name="T34" fmla="*/ 26 w 97"/>
                                <a:gd name="T35" fmla="*/ 30 h 145"/>
                                <a:gd name="T36" fmla="*/ 19 w 97"/>
                                <a:gd name="T37" fmla="*/ 74 h 145"/>
                                <a:gd name="T38" fmla="*/ 24 w 97"/>
                                <a:gd name="T39" fmla="*/ 108 h 145"/>
                                <a:gd name="T40" fmla="*/ 48 w 97"/>
                                <a:gd name="T41" fmla="*/ 128 h 145"/>
                                <a:gd name="T42" fmla="*/ 48 w 97"/>
                                <a:gd name="T43" fmla="*/ 12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80" y="7"/>
                                    <a:pt x="88" y="22"/>
                                  </a:cubicBezTo>
                                  <a:cubicBezTo>
                                    <a:pt x="94" y="34"/>
                                    <a:pt x="97" y="50"/>
                                    <a:pt x="97" y="70"/>
                                  </a:cubicBezTo>
                                  <a:cubicBezTo>
                                    <a:pt x="97" y="89"/>
                                    <a:pt x="94" y="105"/>
                                    <a:pt x="89" y="118"/>
                                  </a:cubicBezTo>
                                  <a:cubicBezTo>
                                    <a:pt x="80" y="136"/>
                                    <a:pt x="67" y="145"/>
                                    <a:pt x="48" y="145"/>
                                  </a:cubicBezTo>
                                  <a:cubicBezTo>
                                    <a:pt x="31" y="145"/>
                                    <a:pt x="18" y="137"/>
                                    <a:pt x="10" y="123"/>
                                  </a:cubicBezTo>
                                  <a:cubicBezTo>
                                    <a:pt x="3" y="110"/>
                                    <a:pt x="0" y="94"/>
                                    <a:pt x="0" y="73"/>
                                  </a:cubicBezTo>
                                  <a:cubicBezTo>
                                    <a:pt x="0" y="57"/>
                                    <a:pt x="2" y="43"/>
                                    <a:pt x="6" y="32"/>
                                  </a:cubicBezTo>
                                  <a:cubicBezTo>
                                    <a:pt x="14" y="10"/>
                                    <a:pt x="28" y="0"/>
                                    <a:pt x="48" y="0"/>
                                  </a:cubicBezTo>
                                  <a:lnTo>
                                    <a:pt x="48" y="0"/>
                                  </a:lnTo>
                                  <a:close/>
                                  <a:moveTo>
                                    <a:pt x="48" y="128"/>
                                  </a:moveTo>
                                  <a:lnTo>
                                    <a:pt x="48" y="128"/>
                                  </a:lnTo>
                                  <a:cubicBezTo>
                                    <a:pt x="57" y="128"/>
                                    <a:pt x="64" y="124"/>
                                    <a:pt x="70" y="116"/>
                                  </a:cubicBezTo>
                                  <a:cubicBezTo>
                                    <a:pt x="75" y="108"/>
                                    <a:pt x="78" y="93"/>
                                    <a:pt x="78" y="71"/>
                                  </a:cubicBezTo>
                                  <a:cubicBezTo>
                                    <a:pt x="78" y="55"/>
                                    <a:pt x="76" y="41"/>
                                    <a:pt x="72" y="31"/>
                                  </a:cubicBezTo>
                                  <a:cubicBezTo>
                                    <a:pt x="68" y="21"/>
                                    <a:pt x="61" y="15"/>
                                    <a:pt x="49" y="15"/>
                                  </a:cubicBezTo>
                                  <a:cubicBezTo>
                                    <a:pt x="39" y="15"/>
                                    <a:pt x="31" y="20"/>
                                    <a:pt x="26" y="30"/>
                                  </a:cubicBezTo>
                                  <a:cubicBezTo>
                                    <a:pt x="21" y="40"/>
                                    <a:pt x="19" y="55"/>
                                    <a:pt x="19" y="74"/>
                                  </a:cubicBezTo>
                                  <a:cubicBezTo>
                                    <a:pt x="19" y="88"/>
                                    <a:pt x="21" y="100"/>
                                    <a:pt x="24" y="108"/>
                                  </a:cubicBezTo>
                                  <a:cubicBezTo>
                                    <a:pt x="28" y="122"/>
                                    <a:pt x="37" y="128"/>
                                    <a:pt x="48" y="128"/>
                                  </a:cubicBezTo>
                                  <a:lnTo>
                                    <a:pt x="48" y="12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51" name="Freeform 1310"/>
                          <wps:cNvSpPr>
                            <a:spLocks/>
                          </wps:cNvSpPr>
                          <wps:spPr bwMode="auto">
                            <a:xfrm>
                              <a:off x="6072" y="4360"/>
                              <a:ext cx="16" cy="17"/>
                            </a:xfrm>
                            <a:custGeom>
                              <a:avLst/>
                              <a:gdLst>
                                <a:gd name="T0" fmla="*/ 0 w 20"/>
                                <a:gd name="T1" fmla="*/ 0 h 22"/>
                                <a:gd name="T2" fmla="*/ 0 w 20"/>
                                <a:gd name="T3" fmla="*/ 0 h 22"/>
                                <a:gd name="T4" fmla="*/ 20 w 20"/>
                                <a:gd name="T5" fmla="*/ 0 h 22"/>
                                <a:gd name="T6" fmla="*/ 20 w 20"/>
                                <a:gd name="T7" fmla="*/ 22 h 22"/>
                                <a:gd name="T8" fmla="*/ 0 w 20"/>
                                <a:gd name="T9" fmla="*/ 22 h 22"/>
                                <a:gd name="T10" fmla="*/ 0 w 20"/>
                                <a:gd name="T11" fmla="*/ 0 h 22"/>
                              </a:gdLst>
                              <a:ahLst/>
                              <a:cxnLst>
                                <a:cxn ang="0">
                                  <a:pos x="T0" y="T1"/>
                                </a:cxn>
                                <a:cxn ang="0">
                                  <a:pos x="T2" y="T3"/>
                                </a:cxn>
                                <a:cxn ang="0">
                                  <a:pos x="T4" y="T5"/>
                                </a:cxn>
                                <a:cxn ang="0">
                                  <a:pos x="T6" y="T7"/>
                                </a:cxn>
                                <a:cxn ang="0">
                                  <a:pos x="T8" y="T9"/>
                                </a:cxn>
                                <a:cxn ang="0">
                                  <a:pos x="T10" y="T11"/>
                                </a:cxn>
                              </a:cxnLst>
                              <a:rect l="0" t="0" r="r" b="b"/>
                              <a:pathLst>
                                <a:path w="20" h="22">
                                  <a:moveTo>
                                    <a:pt x="0" y="0"/>
                                  </a:moveTo>
                                  <a:lnTo>
                                    <a:pt x="0" y="0"/>
                                  </a:lnTo>
                                  <a:lnTo>
                                    <a:pt x="20" y="0"/>
                                  </a:lnTo>
                                  <a:lnTo>
                                    <a:pt x="20"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52" name="Freeform 1311"/>
                          <wps:cNvSpPr>
                            <a:spLocks noEditPoints="1"/>
                          </wps:cNvSpPr>
                          <wps:spPr bwMode="auto">
                            <a:xfrm>
                              <a:off x="6108" y="4265"/>
                              <a:ext cx="77" cy="115"/>
                            </a:xfrm>
                            <a:custGeom>
                              <a:avLst/>
                              <a:gdLst>
                                <a:gd name="T0" fmla="*/ 48 w 97"/>
                                <a:gd name="T1" fmla="*/ 0 h 145"/>
                                <a:gd name="T2" fmla="*/ 48 w 97"/>
                                <a:gd name="T3" fmla="*/ 0 h 145"/>
                                <a:gd name="T4" fmla="*/ 88 w 97"/>
                                <a:gd name="T5" fmla="*/ 22 h 145"/>
                                <a:gd name="T6" fmla="*/ 97 w 97"/>
                                <a:gd name="T7" fmla="*/ 70 h 145"/>
                                <a:gd name="T8" fmla="*/ 89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8 h 145"/>
                                <a:gd name="T24" fmla="*/ 48 w 97"/>
                                <a:gd name="T25" fmla="*/ 128 h 145"/>
                                <a:gd name="T26" fmla="*/ 70 w 97"/>
                                <a:gd name="T27" fmla="*/ 116 h 145"/>
                                <a:gd name="T28" fmla="*/ 78 w 97"/>
                                <a:gd name="T29" fmla="*/ 71 h 145"/>
                                <a:gd name="T30" fmla="*/ 72 w 97"/>
                                <a:gd name="T31" fmla="*/ 31 h 145"/>
                                <a:gd name="T32" fmla="*/ 49 w 97"/>
                                <a:gd name="T33" fmla="*/ 15 h 145"/>
                                <a:gd name="T34" fmla="*/ 27 w 97"/>
                                <a:gd name="T35" fmla="*/ 30 h 145"/>
                                <a:gd name="T36" fmla="*/ 19 w 97"/>
                                <a:gd name="T37" fmla="*/ 74 h 145"/>
                                <a:gd name="T38" fmla="*/ 24 w 97"/>
                                <a:gd name="T39" fmla="*/ 108 h 145"/>
                                <a:gd name="T40" fmla="*/ 48 w 97"/>
                                <a:gd name="T41" fmla="*/ 128 h 145"/>
                                <a:gd name="T42" fmla="*/ 48 w 97"/>
                                <a:gd name="T43" fmla="*/ 12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7" y="0"/>
                                    <a:pt x="80" y="7"/>
                                    <a:pt x="88" y="22"/>
                                  </a:cubicBezTo>
                                  <a:cubicBezTo>
                                    <a:pt x="94" y="34"/>
                                    <a:pt x="97" y="50"/>
                                    <a:pt x="97" y="70"/>
                                  </a:cubicBezTo>
                                  <a:cubicBezTo>
                                    <a:pt x="97" y="89"/>
                                    <a:pt x="95" y="105"/>
                                    <a:pt x="89" y="118"/>
                                  </a:cubicBezTo>
                                  <a:cubicBezTo>
                                    <a:pt x="81" y="136"/>
                                    <a:pt x="67" y="145"/>
                                    <a:pt x="48" y="145"/>
                                  </a:cubicBezTo>
                                  <a:cubicBezTo>
                                    <a:pt x="31" y="145"/>
                                    <a:pt x="19" y="137"/>
                                    <a:pt x="10" y="123"/>
                                  </a:cubicBezTo>
                                  <a:cubicBezTo>
                                    <a:pt x="3" y="110"/>
                                    <a:pt x="0" y="94"/>
                                    <a:pt x="0" y="73"/>
                                  </a:cubicBezTo>
                                  <a:cubicBezTo>
                                    <a:pt x="0" y="57"/>
                                    <a:pt x="2" y="43"/>
                                    <a:pt x="6" y="32"/>
                                  </a:cubicBezTo>
                                  <a:cubicBezTo>
                                    <a:pt x="14" y="10"/>
                                    <a:pt x="28" y="0"/>
                                    <a:pt x="48" y="0"/>
                                  </a:cubicBezTo>
                                  <a:lnTo>
                                    <a:pt x="48" y="0"/>
                                  </a:lnTo>
                                  <a:close/>
                                  <a:moveTo>
                                    <a:pt x="48" y="128"/>
                                  </a:moveTo>
                                  <a:lnTo>
                                    <a:pt x="48" y="128"/>
                                  </a:lnTo>
                                  <a:cubicBezTo>
                                    <a:pt x="57" y="128"/>
                                    <a:pt x="65" y="124"/>
                                    <a:pt x="70" y="116"/>
                                  </a:cubicBezTo>
                                  <a:cubicBezTo>
                                    <a:pt x="76" y="108"/>
                                    <a:pt x="78" y="93"/>
                                    <a:pt x="78" y="71"/>
                                  </a:cubicBezTo>
                                  <a:cubicBezTo>
                                    <a:pt x="78" y="55"/>
                                    <a:pt x="76" y="41"/>
                                    <a:pt x="72" y="31"/>
                                  </a:cubicBezTo>
                                  <a:cubicBezTo>
                                    <a:pt x="68" y="21"/>
                                    <a:pt x="61" y="15"/>
                                    <a:pt x="49" y="15"/>
                                  </a:cubicBezTo>
                                  <a:cubicBezTo>
                                    <a:pt x="39" y="15"/>
                                    <a:pt x="31" y="20"/>
                                    <a:pt x="27" y="30"/>
                                  </a:cubicBezTo>
                                  <a:cubicBezTo>
                                    <a:pt x="22" y="40"/>
                                    <a:pt x="19" y="55"/>
                                    <a:pt x="19" y="74"/>
                                  </a:cubicBezTo>
                                  <a:cubicBezTo>
                                    <a:pt x="19" y="88"/>
                                    <a:pt x="21" y="100"/>
                                    <a:pt x="24" y="108"/>
                                  </a:cubicBezTo>
                                  <a:cubicBezTo>
                                    <a:pt x="29" y="122"/>
                                    <a:pt x="37" y="128"/>
                                    <a:pt x="48" y="128"/>
                                  </a:cubicBezTo>
                                  <a:lnTo>
                                    <a:pt x="48" y="12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53" name="Freeform 1312"/>
                          <wps:cNvSpPr>
                            <a:spLocks noEditPoints="1"/>
                          </wps:cNvSpPr>
                          <wps:spPr bwMode="auto">
                            <a:xfrm>
                              <a:off x="6198" y="4265"/>
                              <a:ext cx="77" cy="115"/>
                            </a:xfrm>
                            <a:custGeom>
                              <a:avLst/>
                              <a:gdLst>
                                <a:gd name="T0" fmla="*/ 48 w 97"/>
                                <a:gd name="T1" fmla="*/ 0 h 145"/>
                                <a:gd name="T2" fmla="*/ 48 w 97"/>
                                <a:gd name="T3" fmla="*/ 0 h 145"/>
                                <a:gd name="T4" fmla="*/ 88 w 97"/>
                                <a:gd name="T5" fmla="*/ 22 h 145"/>
                                <a:gd name="T6" fmla="*/ 97 w 97"/>
                                <a:gd name="T7" fmla="*/ 70 h 145"/>
                                <a:gd name="T8" fmla="*/ 89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8 h 145"/>
                                <a:gd name="T24" fmla="*/ 48 w 97"/>
                                <a:gd name="T25" fmla="*/ 128 h 145"/>
                                <a:gd name="T26" fmla="*/ 70 w 97"/>
                                <a:gd name="T27" fmla="*/ 116 h 145"/>
                                <a:gd name="T28" fmla="*/ 78 w 97"/>
                                <a:gd name="T29" fmla="*/ 71 h 145"/>
                                <a:gd name="T30" fmla="*/ 72 w 97"/>
                                <a:gd name="T31" fmla="*/ 31 h 145"/>
                                <a:gd name="T32" fmla="*/ 49 w 97"/>
                                <a:gd name="T33" fmla="*/ 15 h 145"/>
                                <a:gd name="T34" fmla="*/ 26 w 97"/>
                                <a:gd name="T35" fmla="*/ 30 h 145"/>
                                <a:gd name="T36" fmla="*/ 19 w 97"/>
                                <a:gd name="T37" fmla="*/ 74 h 145"/>
                                <a:gd name="T38" fmla="*/ 24 w 97"/>
                                <a:gd name="T39" fmla="*/ 108 h 145"/>
                                <a:gd name="T40" fmla="*/ 48 w 97"/>
                                <a:gd name="T41" fmla="*/ 128 h 145"/>
                                <a:gd name="T42" fmla="*/ 48 w 97"/>
                                <a:gd name="T43" fmla="*/ 12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80" y="7"/>
                                    <a:pt x="88" y="22"/>
                                  </a:cubicBezTo>
                                  <a:cubicBezTo>
                                    <a:pt x="94" y="34"/>
                                    <a:pt x="97" y="50"/>
                                    <a:pt x="97" y="70"/>
                                  </a:cubicBezTo>
                                  <a:cubicBezTo>
                                    <a:pt x="97" y="89"/>
                                    <a:pt x="94" y="105"/>
                                    <a:pt x="89" y="118"/>
                                  </a:cubicBezTo>
                                  <a:cubicBezTo>
                                    <a:pt x="80" y="136"/>
                                    <a:pt x="67" y="145"/>
                                    <a:pt x="48" y="145"/>
                                  </a:cubicBezTo>
                                  <a:cubicBezTo>
                                    <a:pt x="31" y="145"/>
                                    <a:pt x="18" y="137"/>
                                    <a:pt x="10" y="123"/>
                                  </a:cubicBezTo>
                                  <a:cubicBezTo>
                                    <a:pt x="3" y="110"/>
                                    <a:pt x="0" y="94"/>
                                    <a:pt x="0" y="73"/>
                                  </a:cubicBezTo>
                                  <a:cubicBezTo>
                                    <a:pt x="0" y="57"/>
                                    <a:pt x="2" y="43"/>
                                    <a:pt x="6" y="32"/>
                                  </a:cubicBezTo>
                                  <a:cubicBezTo>
                                    <a:pt x="14" y="10"/>
                                    <a:pt x="28" y="0"/>
                                    <a:pt x="48" y="0"/>
                                  </a:cubicBezTo>
                                  <a:lnTo>
                                    <a:pt x="48" y="0"/>
                                  </a:lnTo>
                                  <a:close/>
                                  <a:moveTo>
                                    <a:pt x="48" y="128"/>
                                  </a:moveTo>
                                  <a:lnTo>
                                    <a:pt x="48" y="128"/>
                                  </a:lnTo>
                                  <a:cubicBezTo>
                                    <a:pt x="57" y="128"/>
                                    <a:pt x="65" y="124"/>
                                    <a:pt x="70" y="116"/>
                                  </a:cubicBezTo>
                                  <a:cubicBezTo>
                                    <a:pt x="75" y="108"/>
                                    <a:pt x="78" y="93"/>
                                    <a:pt x="78" y="71"/>
                                  </a:cubicBezTo>
                                  <a:cubicBezTo>
                                    <a:pt x="78" y="55"/>
                                    <a:pt x="76" y="41"/>
                                    <a:pt x="72" y="31"/>
                                  </a:cubicBezTo>
                                  <a:cubicBezTo>
                                    <a:pt x="68" y="21"/>
                                    <a:pt x="61" y="15"/>
                                    <a:pt x="49" y="15"/>
                                  </a:cubicBezTo>
                                  <a:cubicBezTo>
                                    <a:pt x="39" y="15"/>
                                    <a:pt x="31" y="20"/>
                                    <a:pt x="26" y="30"/>
                                  </a:cubicBezTo>
                                  <a:cubicBezTo>
                                    <a:pt x="21" y="40"/>
                                    <a:pt x="19" y="55"/>
                                    <a:pt x="19" y="74"/>
                                  </a:cubicBezTo>
                                  <a:cubicBezTo>
                                    <a:pt x="19" y="88"/>
                                    <a:pt x="21" y="100"/>
                                    <a:pt x="24" y="108"/>
                                  </a:cubicBezTo>
                                  <a:cubicBezTo>
                                    <a:pt x="28" y="122"/>
                                    <a:pt x="37" y="128"/>
                                    <a:pt x="48" y="128"/>
                                  </a:cubicBezTo>
                                  <a:lnTo>
                                    <a:pt x="48" y="12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54" name="Freeform 1313"/>
                          <wps:cNvSpPr>
                            <a:spLocks/>
                          </wps:cNvSpPr>
                          <wps:spPr bwMode="auto">
                            <a:xfrm>
                              <a:off x="6338" y="4260"/>
                              <a:ext cx="37" cy="150"/>
                            </a:xfrm>
                            <a:custGeom>
                              <a:avLst/>
                              <a:gdLst>
                                <a:gd name="T0" fmla="*/ 45 w 46"/>
                                <a:gd name="T1" fmla="*/ 0 h 189"/>
                                <a:gd name="T2" fmla="*/ 45 w 46"/>
                                <a:gd name="T3" fmla="*/ 0 h 189"/>
                                <a:gd name="T4" fmla="*/ 25 w 46"/>
                                <a:gd name="T5" fmla="*/ 45 h 189"/>
                                <a:gd name="T6" fmla="*/ 18 w 46"/>
                                <a:gd name="T7" fmla="*/ 95 h 189"/>
                                <a:gd name="T8" fmla="*/ 26 w 46"/>
                                <a:gd name="T9" fmla="*/ 147 h 189"/>
                                <a:gd name="T10" fmla="*/ 46 w 46"/>
                                <a:gd name="T11" fmla="*/ 189 h 189"/>
                                <a:gd name="T12" fmla="*/ 34 w 46"/>
                                <a:gd name="T13" fmla="*/ 189 h 189"/>
                                <a:gd name="T14" fmla="*/ 16 w 46"/>
                                <a:gd name="T15" fmla="*/ 160 h 189"/>
                                <a:gd name="T16" fmla="*/ 8 w 46"/>
                                <a:gd name="T17" fmla="*/ 143 h 189"/>
                                <a:gd name="T18" fmla="*/ 1 w 46"/>
                                <a:gd name="T19" fmla="*/ 112 h 189"/>
                                <a:gd name="T20" fmla="*/ 0 w 46"/>
                                <a:gd name="T21" fmla="*/ 96 h 189"/>
                                <a:gd name="T22" fmla="*/ 9 w 46"/>
                                <a:gd name="T23" fmla="*/ 44 h 189"/>
                                <a:gd name="T24" fmla="*/ 33 w 46"/>
                                <a:gd name="T25" fmla="*/ 0 h 189"/>
                                <a:gd name="T26" fmla="*/ 45 w 46"/>
                                <a:gd name="T27" fmla="*/ 0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45" y="0"/>
                                  </a:moveTo>
                                  <a:lnTo>
                                    <a:pt x="45" y="0"/>
                                  </a:lnTo>
                                  <a:cubicBezTo>
                                    <a:pt x="35" y="21"/>
                                    <a:pt x="28" y="35"/>
                                    <a:pt x="25" y="45"/>
                                  </a:cubicBezTo>
                                  <a:cubicBezTo>
                                    <a:pt x="21" y="59"/>
                                    <a:pt x="18" y="76"/>
                                    <a:pt x="18" y="95"/>
                                  </a:cubicBezTo>
                                  <a:cubicBezTo>
                                    <a:pt x="18" y="114"/>
                                    <a:pt x="21" y="131"/>
                                    <a:pt x="26" y="147"/>
                                  </a:cubicBezTo>
                                  <a:cubicBezTo>
                                    <a:pt x="30" y="157"/>
                                    <a:pt x="36" y="171"/>
                                    <a:pt x="46" y="189"/>
                                  </a:cubicBezTo>
                                  <a:lnTo>
                                    <a:pt x="34" y="189"/>
                                  </a:lnTo>
                                  <a:cubicBezTo>
                                    <a:pt x="24" y="174"/>
                                    <a:pt x="18" y="164"/>
                                    <a:pt x="16" y="160"/>
                                  </a:cubicBezTo>
                                  <a:cubicBezTo>
                                    <a:pt x="14" y="156"/>
                                    <a:pt x="11" y="151"/>
                                    <a:pt x="8" y="143"/>
                                  </a:cubicBezTo>
                                  <a:cubicBezTo>
                                    <a:pt x="5" y="134"/>
                                    <a:pt x="2" y="123"/>
                                    <a:pt x="1" y="112"/>
                                  </a:cubicBezTo>
                                  <a:cubicBezTo>
                                    <a:pt x="0" y="107"/>
                                    <a:pt x="0" y="101"/>
                                    <a:pt x="0" y="96"/>
                                  </a:cubicBezTo>
                                  <a:cubicBezTo>
                                    <a:pt x="0" y="76"/>
                                    <a:pt x="3" y="59"/>
                                    <a:pt x="9" y="44"/>
                                  </a:cubicBezTo>
                                  <a:cubicBezTo>
                                    <a:pt x="13" y="34"/>
                                    <a:pt x="21" y="20"/>
                                    <a:pt x="33" y="0"/>
                                  </a:cubicBezTo>
                                  <a:lnTo>
                                    <a:pt x="45"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55" name="Freeform 1314"/>
                          <wps:cNvSpPr>
                            <a:spLocks noEditPoints="1"/>
                          </wps:cNvSpPr>
                          <wps:spPr bwMode="auto">
                            <a:xfrm>
                              <a:off x="6386" y="4265"/>
                              <a:ext cx="77" cy="115"/>
                            </a:xfrm>
                            <a:custGeom>
                              <a:avLst/>
                              <a:gdLst>
                                <a:gd name="T0" fmla="*/ 48 w 97"/>
                                <a:gd name="T1" fmla="*/ 0 h 145"/>
                                <a:gd name="T2" fmla="*/ 48 w 97"/>
                                <a:gd name="T3" fmla="*/ 0 h 145"/>
                                <a:gd name="T4" fmla="*/ 88 w 97"/>
                                <a:gd name="T5" fmla="*/ 22 h 145"/>
                                <a:gd name="T6" fmla="*/ 97 w 97"/>
                                <a:gd name="T7" fmla="*/ 70 h 145"/>
                                <a:gd name="T8" fmla="*/ 88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8 h 145"/>
                                <a:gd name="T24" fmla="*/ 48 w 97"/>
                                <a:gd name="T25" fmla="*/ 128 h 145"/>
                                <a:gd name="T26" fmla="*/ 70 w 97"/>
                                <a:gd name="T27" fmla="*/ 116 h 145"/>
                                <a:gd name="T28" fmla="*/ 78 w 97"/>
                                <a:gd name="T29" fmla="*/ 71 h 145"/>
                                <a:gd name="T30" fmla="*/ 72 w 97"/>
                                <a:gd name="T31" fmla="*/ 31 h 145"/>
                                <a:gd name="T32" fmla="*/ 49 w 97"/>
                                <a:gd name="T33" fmla="*/ 15 h 145"/>
                                <a:gd name="T34" fmla="*/ 26 w 97"/>
                                <a:gd name="T35" fmla="*/ 30 h 145"/>
                                <a:gd name="T36" fmla="*/ 19 w 97"/>
                                <a:gd name="T37" fmla="*/ 74 h 145"/>
                                <a:gd name="T38" fmla="*/ 23 w 97"/>
                                <a:gd name="T39" fmla="*/ 108 h 145"/>
                                <a:gd name="T40" fmla="*/ 48 w 97"/>
                                <a:gd name="T41" fmla="*/ 128 h 145"/>
                                <a:gd name="T42" fmla="*/ 48 w 97"/>
                                <a:gd name="T43" fmla="*/ 12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79" y="7"/>
                                    <a:pt x="88" y="22"/>
                                  </a:cubicBezTo>
                                  <a:cubicBezTo>
                                    <a:pt x="94" y="34"/>
                                    <a:pt x="97" y="50"/>
                                    <a:pt x="97" y="70"/>
                                  </a:cubicBezTo>
                                  <a:cubicBezTo>
                                    <a:pt x="97" y="89"/>
                                    <a:pt x="94" y="105"/>
                                    <a:pt x="88" y="118"/>
                                  </a:cubicBezTo>
                                  <a:cubicBezTo>
                                    <a:pt x="80" y="136"/>
                                    <a:pt x="67" y="145"/>
                                    <a:pt x="48" y="145"/>
                                  </a:cubicBezTo>
                                  <a:cubicBezTo>
                                    <a:pt x="31" y="145"/>
                                    <a:pt x="18" y="137"/>
                                    <a:pt x="10" y="123"/>
                                  </a:cubicBezTo>
                                  <a:cubicBezTo>
                                    <a:pt x="3" y="110"/>
                                    <a:pt x="0" y="94"/>
                                    <a:pt x="0" y="73"/>
                                  </a:cubicBezTo>
                                  <a:cubicBezTo>
                                    <a:pt x="0" y="57"/>
                                    <a:pt x="2" y="43"/>
                                    <a:pt x="6" y="32"/>
                                  </a:cubicBezTo>
                                  <a:cubicBezTo>
                                    <a:pt x="14" y="10"/>
                                    <a:pt x="28" y="0"/>
                                    <a:pt x="48" y="0"/>
                                  </a:cubicBezTo>
                                  <a:lnTo>
                                    <a:pt x="48" y="0"/>
                                  </a:lnTo>
                                  <a:close/>
                                  <a:moveTo>
                                    <a:pt x="48" y="128"/>
                                  </a:moveTo>
                                  <a:lnTo>
                                    <a:pt x="48" y="128"/>
                                  </a:lnTo>
                                  <a:cubicBezTo>
                                    <a:pt x="57" y="128"/>
                                    <a:pt x="64" y="124"/>
                                    <a:pt x="70" y="116"/>
                                  </a:cubicBezTo>
                                  <a:cubicBezTo>
                                    <a:pt x="75" y="108"/>
                                    <a:pt x="78" y="93"/>
                                    <a:pt x="78" y="71"/>
                                  </a:cubicBezTo>
                                  <a:cubicBezTo>
                                    <a:pt x="78" y="55"/>
                                    <a:pt x="76" y="41"/>
                                    <a:pt x="72" y="31"/>
                                  </a:cubicBezTo>
                                  <a:cubicBezTo>
                                    <a:pt x="68" y="21"/>
                                    <a:pt x="60" y="15"/>
                                    <a:pt x="49" y="15"/>
                                  </a:cubicBezTo>
                                  <a:cubicBezTo>
                                    <a:pt x="39" y="15"/>
                                    <a:pt x="31" y="20"/>
                                    <a:pt x="26" y="30"/>
                                  </a:cubicBezTo>
                                  <a:cubicBezTo>
                                    <a:pt x="21" y="40"/>
                                    <a:pt x="19" y="55"/>
                                    <a:pt x="19" y="74"/>
                                  </a:cubicBezTo>
                                  <a:cubicBezTo>
                                    <a:pt x="19" y="88"/>
                                    <a:pt x="20" y="100"/>
                                    <a:pt x="23" y="108"/>
                                  </a:cubicBezTo>
                                  <a:cubicBezTo>
                                    <a:pt x="28" y="122"/>
                                    <a:pt x="36" y="128"/>
                                    <a:pt x="48" y="128"/>
                                  </a:cubicBezTo>
                                  <a:lnTo>
                                    <a:pt x="48" y="12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56" name="Freeform 1315"/>
                          <wps:cNvSpPr>
                            <a:spLocks/>
                          </wps:cNvSpPr>
                          <wps:spPr bwMode="auto">
                            <a:xfrm>
                              <a:off x="6484" y="4360"/>
                              <a:ext cx="16" cy="17"/>
                            </a:xfrm>
                            <a:custGeom>
                              <a:avLst/>
                              <a:gdLst>
                                <a:gd name="T0" fmla="*/ 0 w 21"/>
                                <a:gd name="T1" fmla="*/ 0 h 22"/>
                                <a:gd name="T2" fmla="*/ 0 w 21"/>
                                <a:gd name="T3" fmla="*/ 0 h 22"/>
                                <a:gd name="T4" fmla="*/ 21 w 21"/>
                                <a:gd name="T5" fmla="*/ 0 h 22"/>
                                <a:gd name="T6" fmla="*/ 21 w 21"/>
                                <a:gd name="T7" fmla="*/ 22 h 22"/>
                                <a:gd name="T8" fmla="*/ 0 w 21"/>
                                <a:gd name="T9" fmla="*/ 22 h 22"/>
                                <a:gd name="T10" fmla="*/ 0 w 21"/>
                                <a:gd name="T11" fmla="*/ 0 h 22"/>
                              </a:gdLst>
                              <a:ahLst/>
                              <a:cxnLst>
                                <a:cxn ang="0">
                                  <a:pos x="T0" y="T1"/>
                                </a:cxn>
                                <a:cxn ang="0">
                                  <a:pos x="T2" y="T3"/>
                                </a:cxn>
                                <a:cxn ang="0">
                                  <a:pos x="T4" y="T5"/>
                                </a:cxn>
                                <a:cxn ang="0">
                                  <a:pos x="T6" y="T7"/>
                                </a:cxn>
                                <a:cxn ang="0">
                                  <a:pos x="T8" y="T9"/>
                                </a:cxn>
                                <a:cxn ang="0">
                                  <a:pos x="T10" y="T11"/>
                                </a:cxn>
                              </a:cxnLst>
                              <a:rect l="0" t="0" r="r" b="b"/>
                              <a:pathLst>
                                <a:path w="21" h="22">
                                  <a:moveTo>
                                    <a:pt x="0" y="0"/>
                                  </a:moveTo>
                                  <a:lnTo>
                                    <a:pt x="0" y="0"/>
                                  </a:lnTo>
                                  <a:lnTo>
                                    <a:pt x="21" y="0"/>
                                  </a:lnTo>
                                  <a:lnTo>
                                    <a:pt x="21"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57" name="Freeform 1316"/>
                          <wps:cNvSpPr>
                            <a:spLocks noEditPoints="1"/>
                          </wps:cNvSpPr>
                          <wps:spPr bwMode="auto">
                            <a:xfrm>
                              <a:off x="6520" y="4265"/>
                              <a:ext cx="77" cy="115"/>
                            </a:xfrm>
                            <a:custGeom>
                              <a:avLst/>
                              <a:gdLst>
                                <a:gd name="T0" fmla="*/ 48 w 97"/>
                                <a:gd name="T1" fmla="*/ 0 h 145"/>
                                <a:gd name="T2" fmla="*/ 48 w 97"/>
                                <a:gd name="T3" fmla="*/ 0 h 145"/>
                                <a:gd name="T4" fmla="*/ 88 w 97"/>
                                <a:gd name="T5" fmla="*/ 22 h 145"/>
                                <a:gd name="T6" fmla="*/ 97 w 97"/>
                                <a:gd name="T7" fmla="*/ 70 h 145"/>
                                <a:gd name="T8" fmla="*/ 89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8 h 145"/>
                                <a:gd name="T24" fmla="*/ 48 w 97"/>
                                <a:gd name="T25" fmla="*/ 128 h 145"/>
                                <a:gd name="T26" fmla="*/ 70 w 97"/>
                                <a:gd name="T27" fmla="*/ 116 h 145"/>
                                <a:gd name="T28" fmla="*/ 78 w 97"/>
                                <a:gd name="T29" fmla="*/ 71 h 145"/>
                                <a:gd name="T30" fmla="*/ 72 w 97"/>
                                <a:gd name="T31" fmla="*/ 31 h 145"/>
                                <a:gd name="T32" fmla="*/ 49 w 97"/>
                                <a:gd name="T33" fmla="*/ 15 h 145"/>
                                <a:gd name="T34" fmla="*/ 26 w 97"/>
                                <a:gd name="T35" fmla="*/ 30 h 145"/>
                                <a:gd name="T36" fmla="*/ 19 w 97"/>
                                <a:gd name="T37" fmla="*/ 74 h 145"/>
                                <a:gd name="T38" fmla="*/ 24 w 97"/>
                                <a:gd name="T39" fmla="*/ 108 h 145"/>
                                <a:gd name="T40" fmla="*/ 48 w 97"/>
                                <a:gd name="T41" fmla="*/ 128 h 145"/>
                                <a:gd name="T42" fmla="*/ 48 w 97"/>
                                <a:gd name="T43" fmla="*/ 12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80" y="7"/>
                                    <a:pt x="88" y="22"/>
                                  </a:cubicBezTo>
                                  <a:cubicBezTo>
                                    <a:pt x="94" y="34"/>
                                    <a:pt x="97" y="50"/>
                                    <a:pt x="97" y="70"/>
                                  </a:cubicBezTo>
                                  <a:cubicBezTo>
                                    <a:pt x="97" y="89"/>
                                    <a:pt x="94" y="105"/>
                                    <a:pt x="89" y="118"/>
                                  </a:cubicBezTo>
                                  <a:cubicBezTo>
                                    <a:pt x="80" y="136"/>
                                    <a:pt x="67" y="145"/>
                                    <a:pt x="48" y="145"/>
                                  </a:cubicBezTo>
                                  <a:cubicBezTo>
                                    <a:pt x="31" y="145"/>
                                    <a:pt x="18" y="137"/>
                                    <a:pt x="10" y="123"/>
                                  </a:cubicBezTo>
                                  <a:cubicBezTo>
                                    <a:pt x="3" y="110"/>
                                    <a:pt x="0" y="94"/>
                                    <a:pt x="0" y="73"/>
                                  </a:cubicBezTo>
                                  <a:cubicBezTo>
                                    <a:pt x="0" y="57"/>
                                    <a:pt x="2" y="43"/>
                                    <a:pt x="6" y="32"/>
                                  </a:cubicBezTo>
                                  <a:cubicBezTo>
                                    <a:pt x="14" y="10"/>
                                    <a:pt x="28" y="0"/>
                                    <a:pt x="48" y="0"/>
                                  </a:cubicBezTo>
                                  <a:lnTo>
                                    <a:pt x="48" y="0"/>
                                  </a:lnTo>
                                  <a:close/>
                                  <a:moveTo>
                                    <a:pt x="48" y="128"/>
                                  </a:moveTo>
                                  <a:lnTo>
                                    <a:pt x="48" y="128"/>
                                  </a:lnTo>
                                  <a:cubicBezTo>
                                    <a:pt x="57" y="128"/>
                                    <a:pt x="64" y="124"/>
                                    <a:pt x="70" y="116"/>
                                  </a:cubicBezTo>
                                  <a:cubicBezTo>
                                    <a:pt x="75" y="108"/>
                                    <a:pt x="78" y="93"/>
                                    <a:pt x="78" y="71"/>
                                  </a:cubicBezTo>
                                  <a:cubicBezTo>
                                    <a:pt x="78" y="55"/>
                                    <a:pt x="76" y="41"/>
                                    <a:pt x="72" y="31"/>
                                  </a:cubicBezTo>
                                  <a:cubicBezTo>
                                    <a:pt x="68" y="21"/>
                                    <a:pt x="61" y="15"/>
                                    <a:pt x="49" y="15"/>
                                  </a:cubicBezTo>
                                  <a:cubicBezTo>
                                    <a:pt x="39" y="15"/>
                                    <a:pt x="31" y="20"/>
                                    <a:pt x="26" y="30"/>
                                  </a:cubicBezTo>
                                  <a:cubicBezTo>
                                    <a:pt x="21" y="40"/>
                                    <a:pt x="19" y="55"/>
                                    <a:pt x="19" y="74"/>
                                  </a:cubicBezTo>
                                  <a:cubicBezTo>
                                    <a:pt x="19" y="88"/>
                                    <a:pt x="21" y="100"/>
                                    <a:pt x="24" y="108"/>
                                  </a:cubicBezTo>
                                  <a:cubicBezTo>
                                    <a:pt x="28" y="122"/>
                                    <a:pt x="36" y="128"/>
                                    <a:pt x="48" y="128"/>
                                  </a:cubicBezTo>
                                  <a:lnTo>
                                    <a:pt x="48" y="12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58" name="Freeform 1317"/>
                          <wps:cNvSpPr>
                            <a:spLocks noEditPoints="1"/>
                          </wps:cNvSpPr>
                          <wps:spPr bwMode="auto">
                            <a:xfrm>
                              <a:off x="6610" y="4265"/>
                              <a:ext cx="77" cy="115"/>
                            </a:xfrm>
                            <a:custGeom>
                              <a:avLst/>
                              <a:gdLst>
                                <a:gd name="T0" fmla="*/ 48 w 97"/>
                                <a:gd name="T1" fmla="*/ 0 h 145"/>
                                <a:gd name="T2" fmla="*/ 48 w 97"/>
                                <a:gd name="T3" fmla="*/ 0 h 145"/>
                                <a:gd name="T4" fmla="*/ 88 w 97"/>
                                <a:gd name="T5" fmla="*/ 22 h 145"/>
                                <a:gd name="T6" fmla="*/ 97 w 97"/>
                                <a:gd name="T7" fmla="*/ 70 h 145"/>
                                <a:gd name="T8" fmla="*/ 88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8 h 145"/>
                                <a:gd name="T24" fmla="*/ 48 w 97"/>
                                <a:gd name="T25" fmla="*/ 128 h 145"/>
                                <a:gd name="T26" fmla="*/ 70 w 97"/>
                                <a:gd name="T27" fmla="*/ 116 h 145"/>
                                <a:gd name="T28" fmla="*/ 78 w 97"/>
                                <a:gd name="T29" fmla="*/ 71 h 145"/>
                                <a:gd name="T30" fmla="*/ 72 w 97"/>
                                <a:gd name="T31" fmla="*/ 31 h 145"/>
                                <a:gd name="T32" fmla="*/ 49 w 97"/>
                                <a:gd name="T33" fmla="*/ 15 h 145"/>
                                <a:gd name="T34" fmla="*/ 26 w 97"/>
                                <a:gd name="T35" fmla="*/ 30 h 145"/>
                                <a:gd name="T36" fmla="*/ 19 w 97"/>
                                <a:gd name="T37" fmla="*/ 74 h 145"/>
                                <a:gd name="T38" fmla="*/ 23 w 97"/>
                                <a:gd name="T39" fmla="*/ 108 h 145"/>
                                <a:gd name="T40" fmla="*/ 48 w 97"/>
                                <a:gd name="T41" fmla="*/ 128 h 145"/>
                                <a:gd name="T42" fmla="*/ 48 w 97"/>
                                <a:gd name="T43" fmla="*/ 12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79" y="7"/>
                                    <a:pt x="88" y="22"/>
                                  </a:cubicBezTo>
                                  <a:cubicBezTo>
                                    <a:pt x="94" y="34"/>
                                    <a:pt x="97" y="50"/>
                                    <a:pt x="97" y="70"/>
                                  </a:cubicBezTo>
                                  <a:cubicBezTo>
                                    <a:pt x="97" y="89"/>
                                    <a:pt x="94" y="105"/>
                                    <a:pt x="88" y="118"/>
                                  </a:cubicBezTo>
                                  <a:cubicBezTo>
                                    <a:pt x="80" y="136"/>
                                    <a:pt x="67" y="145"/>
                                    <a:pt x="48" y="145"/>
                                  </a:cubicBezTo>
                                  <a:cubicBezTo>
                                    <a:pt x="31" y="145"/>
                                    <a:pt x="18" y="137"/>
                                    <a:pt x="10" y="123"/>
                                  </a:cubicBezTo>
                                  <a:cubicBezTo>
                                    <a:pt x="3" y="110"/>
                                    <a:pt x="0" y="94"/>
                                    <a:pt x="0" y="73"/>
                                  </a:cubicBezTo>
                                  <a:cubicBezTo>
                                    <a:pt x="0" y="57"/>
                                    <a:pt x="2" y="43"/>
                                    <a:pt x="6" y="32"/>
                                  </a:cubicBezTo>
                                  <a:cubicBezTo>
                                    <a:pt x="14" y="10"/>
                                    <a:pt x="28" y="0"/>
                                    <a:pt x="48" y="0"/>
                                  </a:cubicBezTo>
                                  <a:lnTo>
                                    <a:pt x="48" y="0"/>
                                  </a:lnTo>
                                  <a:close/>
                                  <a:moveTo>
                                    <a:pt x="48" y="128"/>
                                  </a:moveTo>
                                  <a:lnTo>
                                    <a:pt x="48" y="128"/>
                                  </a:lnTo>
                                  <a:cubicBezTo>
                                    <a:pt x="57" y="128"/>
                                    <a:pt x="64" y="124"/>
                                    <a:pt x="70" y="116"/>
                                  </a:cubicBezTo>
                                  <a:cubicBezTo>
                                    <a:pt x="75" y="108"/>
                                    <a:pt x="78" y="93"/>
                                    <a:pt x="78" y="71"/>
                                  </a:cubicBezTo>
                                  <a:cubicBezTo>
                                    <a:pt x="78" y="55"/>
                                    <a:pt x="76" y="41"/>
                                    <a:pt x="72" y="31"/>
                                  </a:cubicBezTo>
                                  <a:cubicBezTo>
                                    <a:pt x="68" y="21"/>
                                    <a:pt x="60" y="15"/>
                                    <a:pt x="49" y="15"/>
                                  </a:cubicBezTo>
                                  <a:cubicBezTo>
                                    <a:pt x="39" y="15"/>
                                    <a:pt x="31" y="20"/>
                                    <a:pt x="26" y="30"/>
                                  </a:cubicBezTo>
                                  <a:cubicBezTo>
                                    <a:pt x="21" y="40"/>
                                    <a:pt x="19" y="55"/>
                                    <a:pt x="19" y="74"/>
                                  </a:cubicBezTo>
                                  <a:cubicBezTo>
                                    <a:pt x="19" y="88"/>
                                    <a:pt x="20" y="100"/>
                                    <a:pt x="23" y="108"/>
                                  </a:cubicBezTo>
                                  <a:cubicBezTo>
                                    <a:pt x="28" y="122"/>
                                    <a:pt x="36" y="128"/>
                                    <a:pt x="48" y="128"/>
                                  </a:cubicBezTo>
                                  <a:lnTo>
                                    <a:pt x="48" y="12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59" name="Freeform 1318"/>
                          <wps:cNvSpPr>
                            <a:spLocks/>
                          </wps:cNvSpPr>
                          <wps:spPr bwMode="auto">
                            <a:xfrm>
                              <a:off x="6708" y="4360"/>
                              <a:ext cx="16" cy="41"/>
                            </a:xfrm>
                            <a:custGeom>
                              <a:avLst/>
                              <a:gdLst>
                                <a:gd name="T0" fmla="*/ 0 w 21"/>
                                <a:gd name="T1" fmla="*/ 42 h 52"/>
                                <a:gd name="T2" fmla="*/ 0 w 21"/>
                                <a:gd name="T3" fmla="*/ 42 h 52"/>
                                <a:gd name="T4" fmla="*/ 9 w 21"/>
                                <a:gd name="T5" fmla="*/ 33 h 52"/>
                                <a:gd name="T6" fmla="*/ 11 w 21"/>
                                <a:gd name="T7" fmla="*/ 24 h 52"/>
                                <a:gd name="T8" fmla="*/ 11 w 21"/>
                                <a:gd name="T9" fmla="*/ 23 h 52"/>
                                <a:gd name="T10" fmla="*/ 11 w 21"/>
                                <a:gd name="T11" fmla="*/ 22 h 52"/>
                                <a:gd name="T12" fmla="*/ 0 w 21"/>
                                <a:gd name="T13" fmla="*/ 22 h 52"/>
                                <a:gd name="T14" fmla="*/ 0 w 21"/>
                                <a:gd name="T15" fmla="*/ 0 h 52"/>
                                <a:gd name="T16" fmla="*/ 21 w 21"/>
                                <a:gd name="T17" fmla="*/ 0 h 52"/>
                                <a:gd name="T18" fmla="*/ 21 w 21"/>
                                <a:gd name="T19" fmla="*/ 20 h 52"/>
                                <a:gd name="T20" fmla="*/ 16 w 21"/>
                                <a:gd name="T21" fmla="*/ 41 h 52"/>
                                <a:gd name="T22" fmla="*/ 0 w 21"/>
                                <a:gd name="T23" fmla="*/ 52 h 52"/>
                                <a:gd name="T24" fmla="*/ 0 w 21"/>
                                <a:gd name="T25" fmla="*/ 42 h 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1" h="52">
                                  <a:moveTo>
                                    <a:pt x="0" y="42"/>
                                  </a:moveTo>
                                  <a:lnTo>
                                    <a:pt x="0" y="42"/>
                                  </a:lnTo>
                                  <a:cubicBezTo>
                                    <a:pt x="4" y="42"/>
                                    <a:pt x="8" y="38"/>
                                    <a:pt x="9" y="33"/>
                                  </a:cubicBezTo>
                                  <a:cubicBezTo>
                                    <a:pt x="10" y="30"/>
                                    <a:pt x="11" y="27"/>
                                    <a:pt x="11" y="24"/>
                                  </a:cubicBezTo>
                                  <a:cubicBezTo>
                                    <a:pt x="11" y="24"/>
                                    <a:pt x="11" y="23"/>
                                    <a:pt x="11" y="23"/>
                                  </a:cubicBezTo>
                                  <a:cubicBezTo>
                                    <a:pt x="11" y="23"/>
                                    <a:pt x="11" y="22"/>
                                    <a:pt x="11" y="22"/>
                                  </a:cubicBezTo>
                                  <a:lnTo>
                                    <a:pt x="0" y="22"/>
                                  </a:lnTo>
                                  <a:lnTo>
                                    <a:pt x="0" y="0"/>
                                  </a:lnTo>
                                  <a:lnTo>
                                    <a:pt x="21" y="0"/>
                                  </a:lnTo>
                                  <a:lnTo>
                                    <a:pt x="21" y="20"/>
                                  </a:lnTo>
                                  <a:cubicBezTo>
                                    <a:pt x="21" y="28"/>
                                    <a:pt x="19" y="35"/>
                                    <a:pt x="16" y="41"/>
                                  </a:cubicBezTo>
                                  <a:cubicBezTo>
                                    <a:pt x="13" y="47"/>
                                    <a:pt x="8" y="50"/>
                                    <a:pt x="0" y="52"/>
                                  </a:cubicBezTo>
                                  <a:lnTo>
                                    <a:pt x="0" y="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60" name="Freeform 1319"/>
                          <wps:cNvSpPr>
                            <a:spLocks/>
                          </wps:cNvSpPr>
                          <wps:spPr bwMode="auto">
                            <a:xfrm>
                              <a:off x="6789" y="4264"/>
                              <a:ext cx="78" cy="113"/>
                            </a:xfrm>
                            <a:custGeom>
                              <a:avLst/>
                              <a:gdLst>
                                <a:gd name="T0" fmla="*/ 0 w 98"/>
                                <a:gd name="T1" fmla="*/ 142 h 142"/>
                                <a:gd name="T2" fmla="*/ 0 w 98"/>
                                <a:gd name="T3" fmla="*/ 142 h 142"/>
                                <a:gd name="T4" fmla="*/ 8 w 98"/>
                                <a:gd name="T5" fmla="*/ 110 h 142"/>
                                <a:gd name="T6" fmla="*/ 33 w 98"/>
                                <a:gd name="T7" fmla="*/ 85 h 142"/>
                                <a:gd name="T8" fmla="*/ 52 w 98"/>
                                <a:gd name="T9" fmla="*/ 74 h 142"/>
                                <a:gd name="T10" fmla="*/ 70 w 98"/>
                                <a:gd name="T11" fmla="*/ 62 h 142"/>
                                <a:gd name="T12" fmla="*/ 78 w 98"/>
                                <a:gd name="T13" fmla="*/ 43 h 142"/>
                                <a:gd name="T14" fmla="*/ 71 w 98"/>
                                <a:gd name="T15" fmla="*/ 24 h 142"/>
                                <a:gd name="T16" fmla="*/ 51 w 98"/>
                                <a:gd name="T17" fmla="*/ 16 h 142"/>
                                <a:gd name="T18" fmla="*/ 26 w 98"/>
                                <a:gd name="T19" fmla="*/ 30 h 142"/>
                                <a:gd name="T20" fmla="*/ 22 w 98"/>
                                <a:gd name="T21" fmla="*/ 51 h 142"/>
                                <a:gd name="T22" fmla="*/ 4 w 98"/>
                                <a:gd name="T23" fmla="*/ 51 h 142"/>
                                <a:gd name="T24" fmla="*/ 10 w 98"/>
                                <a:gd name="T25" fmla="*/ 21 h 142"/>
                                <a:gd name="T26" fmla="*/ 51 w 98"/>
                                <a:gd name="T27" fmla="*/ 0 h 142"/>
                                <a:gd name="T28" fmla="*/ 87 w 98"/>
                                <a:gd name="T29" fmla="*/ 13 h 142"/>
                                <a:gd name="T30" fmla="*/ 98 w 98"/>
                                <a:gd name="T31" fmla="*/ 42 h 142"/>
                                <a:gd name="T32" fmla="*/ 86 w 98"/>
                                <a:gd name="T33" fmla="*/ 71 h 142"/>
                                <a:gd name="T34" fmla="*/ 61 w 98"/>
                                <a:gd name="T35" fmla="*/ 88 h 142"/>
                                <a:gd name="T36" fmla="*/ 48 w 98"/>
                                <a:gd name="T37" fmla="*/ 96 h 142"/>
                                <a:gd name="T38" fmla="*/ 32 w 98"/>
                                <a:gd name="T39" fmla="*/ 106 h 142"/>
                                <a:gd name="T40" fmla="*/ 20 w 98"/>
                                <a:gd name="T41" fmla="*/ 125 h 142"/>
                                <a:gd name="T42" fmla="*/ 97 w 98"/>
                                <a:gd name="T43" fmla="*/ 125 h 142"/>
                                <a:gd name="T44" fmla="*/ 97 w 98"/>
                                <a:gd name="T45" fmla="*/ 142 h 142"/>
                                <a:gd name="T46" fmla="*/ 0 w 98"/>
                                <a:gd name="T47"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8" h="142">
                                  <a:moveTo>
                                    <a:pt x="0" y="142"/>
                                  </a:moveTo>
                                  <a:lnTo>
                                    <a:pt x="0" y="142"/>
                                  </a:lnTo>
                                  <a:cubicBezTo>
                                    <a:pt x="1" y="130"/>
                                    <a:pt x="3" y="119"/>
                                    <a:pt x="8" y="110"/>
                                  </a:cubicBezTo>
                                  <a:cubicBezTo>
                                    <a:pt x="12" y="101"/>
                                    <a:pt x="21" y="93"/>
                                    <a:pt x="33" y="85"/>
                                  </a:cubicBezTo>
                                  <a:lnTo>
                                    <a:pt x="52" y="74"/>
                                  </a:lnTo>
                                  <a:cubicBezTo>
                                    <a:pt x="61" y="70"/>
                                    <a:pt x="67" y="65"/>
                                    <a:pt x="70" y="62"/>
                                  </a:cubicBezTo>
                                  <a:cubicBezTo>
                                    <a:pt x="75" y="56"/>
                                    <a:pt x="78" y="50"/>
                                    <a:pt x="78" y="43"/>
                                  </a:cubicBezTo>
                                  <a:cubicBezTo>
                                    <a:pt x="78" y="35"/>
                                    <a:pt x="76" y="28"/>
                                    <a:pt x="71" y="24"/>
                                  </a:cubicBezTo>
                                  <a:cubicBezTo>
                                    <a:pt x="66" y="19"/>
                                    <a:pt x="59" y="16"/>
                                    <a:pt x="51" y="16"/>
                                  </a:cubicBezTo>
                                  <a:cubicBezTo>
                                    <a:pt x="39" y="16"/>
                                    <a:pt x="30" y="21"/>
                                    <a:pt x="26" y="30"/>
                                  </a:cubicBezTo>
                                  <a:cubicBezTo>
                                    <a:pt x="23" y="35"/>
                                    <a:pt x="22" y="42"/>
                                    <a:pt x="22" y="51"/>
                                  </a:cubicBezTo>
                                  <a:lnTo>
                                    <a:pt x="4" y="51"/>
                                  </a:lnTo>
                                  <a:cubicBezTo>
                                    <a:pt x="4" y="38"/>
                                    <a:pt x="6" y="28"/>
                                    <a:pt x="10" y="21"/>
                                  </a:cubicBezTo>
                                  <a:cubicBezTo>
                                    <a:pt x="18" y="7"/>
                                    <a:pt x="32" y="0"/>
                                    <a:pt x="51" y="0"/>
                                  </a:cubicBezTo>
                                  <a:cubicBezTo>
                                    <a:pt x="67" y="0"/>
                                    <a:pt x="79" y="4"/>
                                    <a:pt x="87" y="13"/>
                                  </a:cubicBezTo>
                                  <a:cubicBezTo>
                                    <a:pt x="94" y="22"/>
                                    <a:pt x="98" y="32"/>
                                    <a:pt x="98" y="42"/>
                                  </a:cubicBezTo>
                                  <a:cubicBezTo>
                                    <a:pt x="98" y="54"/>
                                    <a:pt x="94" y="63"/>
                                    <a:pt x="86" y="71"/>
                                  </a:cubicBezTo>
                                  <a:cubicBezTo>
                                    <a:pt x="81" y="76"/>
                                    <a:pt x="73" y="82"/>
                                    <a:pt x="61" y="88"/>
                                  </a:cubicBezTo>
                                  <a:lnTo>
                                    <a:pt x="48" y="96"/>
                                  </a:lnTo>
                                  <a:cubicBezTo>
                                    <a:pt x="41" y="99"/>
                                    <a:pt x="36" y="103"/>
                                    <a:pt x="32" y="106"/>
                                  </a:cubicBezTo>
                                  <a:cubicBezTo>
                                    <a:pt x="26" y="112"/>
                                    <a:pt x="22" y="118"/>
                                    <a:pt x="20" y="125"/>
                                  </a:cubicBezTo>
                                  <a:lnTo>
                                    <a:pt x="97" y="125"/>
                                  </a:lnTo>
                                  <a:lnTo>
                                    <a:pt x="97" y="142"/>
                                  </a:lnTo>
                                  <a:lnTo>
                                    <a:pt x="0"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61" name="Freeform 1320"/>
                          <wps:cNvSpPr>
                            <a:spLocks/>
                          </wps:cNvSpPr>
                          <wps:spPr bwMode="auto">
                            <a:xfrm>
                              <a:off x="6887" y="4360"/>
                              <a:ext cx="17" cy="17"/>
                            </a:xfrm>
                            <a:custGeom>
                              <a:avLst/>
                              <a:gdLst>
                                <a:gd name="T0" fmla="*/ 0 w 21"/>
                                <a:gd name="T1" fmla="*/ 0 h 22"/>
                                <a:gd name="T2" fmla="*/ 0 w 21"/>
                                <a:gd name="T3" fmla="*/ 0 h 22"/>
                                <a:gd name="T4" fmla="*/ 21 w 21"/>
                                <a:gd name="T5" fmla="*/ 0 h 22"/>
                                <a:gd name="T6" fmla="*/ 21 w 21"/>
                                <a:gd name="T7" fmla="*/ 22 h 22"/>
                                <a:gd name="T8" fmla="*/ 0 w 21"/>
                                <a:gd name="T9" fmla="*/ 22 h 22"/>
                                <a:gd name="T10" fmla="*/ 0 w 21"/>
                                <a:gd name="T11" fmla="*/ 0 h 22"/>
                              </a:gdLst>
                              <a:ahLst/>
                              <a:cxnLst>
                                <a:cxn ang="0">
                                  <a:pos x="T0" y="T1"/>
                                </a:cxn>
                                <a:cxn ang="0">
                                  <a:pos x="T2" y="T3"/>
                                </a:cxn>
                                <a:cxn ang="0">
                                  <a:pos x="T4" y="T5"/>
                                </a:cxn>
                                <a:cxn ang="0">
                                  <a:pos x="T6" y="T7"/>
                                </a:cxn>
                                <a:cxn ang="0">
                                  <a:pos x="T8" y="T9"/>
                                </a:cxn>
                                <a:cxn ang="0">
                                  <a:pos x="T10" y="T11"/>
                                </a:cxn>
                              </a:cxnLst>
                              <a:rect l="0" t="0" r="r" b="b"/>
                              <a:pathLst>
                                <a:path w="21" h="22">
                                  <a:moveTo>
                                    <a:pt x="0" y="0"/>
                                  </a:moveTo>
                                  <a:lnTo>
                                    <a:pt x="0" y="0"/>
                                  </a:lnTo>
                                  <a:lnTo>
                                    <a:pt x="21" y="0"/>
                                  </a:lnTo>
                                  <a:lnTo>
                                    <a:pt x="21"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62" name="Freeform 1321"/>
                          <wps:cNvSpPr>
                            <a:spLocks/>
                          </wps:cNvSpPr>
                          <wps:spPr bwMode="auto">
                            <a:xfrm>
                              <a:off x="6933" y="4265"/>
                              <a:ext cx="42" cy="112"/>
                            </a:xfrm>
                            <a:custGeom>
                              <a:avLst/>
                              <a:gdLst>
                                <a:gd name="T0" fmla="*/ 0 w 53"/>
                                <a:gd name="T1" fmla="*/ 41 h 141"/>
                                <a:gd name="T2" fmla="*/ 0 w 53"/>
                                <a:gd name="T3" fmla="*/ 41 h 141"/>
                                <a:gd name="T4" fmla="*/ 0 w 53"/>
                                <a:gd name="T5" fmla="*/ 27 h 141"/>
                                <a:gd name="T6" fmla="*/ 27 w 53"/>
                                <a:gd name="T7" fmla="*/ 21 h 141"/>
                                <a:gd name="T8" fmla="*/ 38 w 53"/>
                                <a:gd name="T9" fmla="*/ 0 h 141"/>
                                <a:gd name="T10" fmla="*/ 53 w 53"/>
                                <a:gd name="T11" fmla="*/ 0 h 141"/>
                                <a:gd name="T12" fmla="*/ 53 w 53"/>
                                <a:gd name="T13" fmla="*/ 141 h 141"/>
                                <a:gd name="T14" fmla="*/ 34 w 53"/>
                                <a:gd name="T15" fmla="*/ 141 h 141"/>
                                <a:gd name="T16" fmla="*/ 34 w 53"/>
                                <a:gd name="T17" fmla="*/ 41 h 141"/>
                                <a:gd name="T18" fmla="*/ 0 w 53"/>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3" h="141">
                                  <a:moveTo>
                                    <a:pt x="0" y="41"/>
                                  </a:moveTo>
                                  <a:lnTo>
                                    <a:pt x="0" y="41"/>
                                  </a:lnTo>
                                  <a:lnTo>
                                    <a:pt x="0" y="27"/>
                                  </a:lnTo>
                                  <a:cubicBezTo>
                                    <a:pt x="13" y="26"/>
                                    <a:pt x="22" y="24"/>
                                    <a:pt x="27" y="21"/>
                                  </a:cubicBezTo>
                                  <a:cubicBezTo>
                                    <a:pt x="32" y="18"/>
                                    <a:pt x="36" y="11"/>
                                    <a:pt x="38" y="0"/>
                                  </a:cubicBezTo>
                                  <a:lnTo>
                                    <a:pt x="53" y="0"/>
                                  </a:lnTo>
                                  <a:lnTo>
                                    <a:pt x="53" y="141"/>
                                  </a:lnTo>
                                  <a:lnTo>
                                    <a:pt x="34" y="141"/>
                                  </a:lnTo>
                                  <a:lnTo>
                                    <a:pt x="34"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63" name="Freeform 1322"/>
                          <wps:cNvSpPr>
                            <a:spLocks noEditPoints="1"/>
                          </wps:cNvSpPr>
                          <wps:spPr bwMode="auto">
                            <a:xfrm>
                              <a:off x="7013" y="4265"/>
                              <a:ext cx="78" cy="115"/>
                            </a:xfrm>
                            <a:custGeom>
                              <a:avLst/>
                              <a:gdLst>
                                <a:gd name="T0" fmla="*/ 48 w 98"/>
                                <a:gd name="T1" fmla="*/ 0 h 145"/>
                                <a:gd name="T2" fmla="*/ 48 w 98"/>
                                <a:gd name="T3" fmla="*/ 0 h 145"/>
                                <a:gd name="T4" fmla="*/ 88 w 98"/>
                                <a:gd name="T5" fmla="*/ 22 h 145"/>
                                <a:gd name="T6" fmla="*/ 98 w 98"/>
                                <a:gd name="T7" fmla="*/ 70 h 145"/>
                                <a:gd name="T8" fmla="*/ 89 w 98"/>
                                <a:gd name="T9" fmla="*/ 118 h 145"/>
                                <a:gd name="T10" fmla="*/ 48 w 98"/>
                                <a:gd name="T11" fmla="*/ 145 h 145"/>
                                <a:gd name="T12" fmla="*/ 10 w 98"/>
                                <a:gd name="T13" fmla="*/ 123 h 145"/>
                                <a:gd name="T14" fmla="*/ 0 w 98"/>
                                <a:gd name="T15" fmla="*/ 73 h 145"/>
                                <a:gd name="T16" fmla="*/ 6 w 98"/>
                                <a:gd name="T17" fmla="*/ 32 h 145"/>
                                <a:gd name="T18" fmla="*/ 48 w 98"/>
                                <a:gd name="T19" fmla="*/ 0 h 145"/>
                                <a:gd name="T20" fmla="*/ 48 w 98"/>
                                <a:gd name="T21" fmla="*/ 0 h 145"/>
                                <a:gd name="T22" fmla="*/ 48 w 98"/>
                                <a:gd name="T23" fmla="*/ 128 h 145"/>
                                <a:gd name="T24" fmla="*/ 48 w 98"/>
                                <a:gd name="T25" fmla="*/ 128 h 145"/>
                                <a:gd name="T26" fmla="*/ 70 w 98"/>
                                <a:gd name="T27" fmla="*/ 116 h 145"/>
                                <a:gd name="T28" fmla="*/ 78 w 98"/>
                                <a:gd name="T29" fmla="*/ 71 h 145"/>
                                <a:gd name="T30" fmla="*/ 73 w 98"/>
                                <a:gd name="T31" fmla="*/ 31 h 145"/>
                                <a:gd name="T32" fmla="*/ 50 w 98"/>
                                <a:gd name="T33" fmla="*/ 15 h 145"/>
                                <a:gd name="T34" fmla="*/ 27 w 98"/>
                                <a:gd name="T35" fmla="*/ 30 h 145"/>
                                <a:gd name="T36" fmla="*/ 19 w 98"/>
                                <a:gd name="T37" fmla="*/ 74 h 145"/>
                                <a:gd name="T38" fmla="*/ 24 w 98"/>
                                <a:gd name="T39" fmla="*/ 108 h 145"/>
                                <a:gd name="T40" fmla="*/ 48 w 98"/>
                                <a:gd name="T41" fmla="*/ 128 h 145"/>
                                <a:gd name="T42" fmla="*/ 48 w 98"/>
                                <a:gd name="T43" fmla="*/ 12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8" y="0"/>
                                  </a:moveTo>
                                  <a:lnTo>
                                    <a:pt x="48" y="0"/>
                                  </a:lnTo>
                                  <a:cubicBezTo>
                                    <a:pt x="67" y="0"/>
                                    <a:pt x="80" y="7"/>
                                    <a:pt x="88" y="22"/>
                                  </a:cubicBezTo>
                                  <a:cubicBezTo>
                                    <a:pt x="94" y="34"/>
                                    <a:pt x="98" y="50"/>
                                    <a:pt x="98" y="70"/>
                                  </a:cubicBezTo>
                                  <a:cubicBezTo>
                                    <a:pt x="98" y="89"/>
                                    <a:pt x="95" y="105"/>
                                    <a:pt x="89" y="118"/>
                                  </a:cubicBezTo>
                                  <a:cubicBezTo>
                                    <a:pt x="81" y="136"/>
                                    <a:pt x="67" y="145"/>
                                    <a:pt x="48" y="145"/>
                                  </a:cubicBezTo>
                                  <a:cubicBezTo>
                                    <a:pt x="31" y="145"/>
                                    <a:pt x="19" y="137"/>
                                    <a:pt x="10" y="123"/>
                                  </a:cubicBezTo>
                                  <a:cubicBezTo>
                                    <a:pt x="4" y="110"/>
                                    <a:pt x="0" y="94"/>
                                    <a:pt x="0" y="73"/>
                                  </a:cubicBezTo>
                                  <a:cubicBezTo>
                                    <a:pt x="0" y="57"/>
                                    <a:pt x="2" y="43"/>
                                    <a:pt x="6" y="32"/>
                                  </a:cubicBezTo>
                                  <a:cubicBezTo>
                                    <a:pt x="14" y="10"/>
                                    <a:pt x="28" y="0"/>
                                    <a:pt x="48" y="0"/>
                                  </a:cubicBezTo>
                                  <a:lnTo>
                                    <a:pt x="48" y="0"/>
                                  </a:lnTo>
                                  <a:close/>
                                  <a:moveTo>
                                    <a:pt x="48" y="128"/>
                                  </a:moveTo>
                                  <a:lnTo>
                                    <a:pt x="48" y="128"/>
                                  </a:lnTo>
                                  <a:cubicBezTo>
                                    <a:pt x="57" y="128"/>
                                    <a:pt x="65" y="124"/>
                                    <a:pt x="70" y="116"/>
                                  </a:cubicBezTo>
                                  <a:cubicBezTo>
                                    <a:pt x="76" y="108"/>
                                    <a:pt x="78" y="93"/>
                                    <a:pt x="78" y="71"/>
                                  </a:cubicBezTo>
                                  <a:cubicBezTo>
                                    <a:pt x="78" y="55"/>
                                    <a:pt x="76" y="41"/>
                                    <a:pt x="73" y="31"/>
                                  </a:cubicBezTo>
                                  <a:cubicBezTo>
                                    <a:pt x="69" y="21"/>
                                    <a:pt x="61" y="15"/>
                                    <a:pt x="50" y="15"/>
                                  </a:cubicBezTo>
                                  <a:cubicBezTo>
                                    <a:pt x="39" y="15"/>
                                    <a:pt x="31" y="20"/>
                                    <a:pt x="27" y="30"/>
                                  </a:cubicBezTo>
                                  <a:cubicBezTo>
                                    <a:pt x="22" y="40"/>
                                    <a:pt x="19" y="55"/>
                                    <a:pt x="19" y="74"/>
                                  </a:cubicBezTo>
                                  <a:cubicBezTo>
                                    <a:pt x="19" y="88"/>
                                    <a:pt x="21" y="100"/>
                                    <a:pt x="24" y="108"/>
                                  </a:cubicBezTo>
                                  <a:cubicBezTo>
                                    <a:pt x="29" y="122"/>
                                    <a:pt x="37" y="128"/>
                                    <a:pt x="48" y="128"/>
                                  </a:cubicBezTo>
                                  <a:lnTo>
                                    <a:pt x="48" y="12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64" name="Freeform 1323"/>
                          <wps:cNvSpPr>
                            <a:spLocks/>
                          </wps:cNvSpPr>
                          <wps:spPr bwMode="auto">
                            <a:xfrm>
                              <a:off x="7102" y="4260"/>
                              <a:ext cx="37" cy="150"/>
                            </a:xfrm>
                            <a:custGeom>
                              <a:avLst/>
                              <a:gdLst>
                                <a:gd name="T0" fmla="*/ 1 w 46"/>
                                <a:gd name="T1" fmla="*/ 189 h 189"/>
                                <a:gd name="T2" fmla="*/ 1 w 46"/>
                                <a:gd name="T3" fmla="*/ 189 h 189"/>
                                <a:gd name="T4" fmla="*/ 21 w 46"/>
                                <a:gd name="T5" fmla="*/ 144 h 189"/>
                                <a:gd name="T6" fmla="*/ 28 w 46"/>
                                <a:gd name="T7" fmla="*/ 95 h 189"/>
                                <a:gd name="T8" fmla="*/ 20 w 46"/>
                                <a:gd name="T9" fmla="*/ 43 h 189"/>
                                <a:gd name="T10" fmla="*/ 0 w 46"/>
                                <a:gd name="T11" fmla="*/ 0 h 189"/>
                                <a:gd name="T12" fmla="*/ 12 w 46"/>
                                <a:gd name="T13" fmla="*/ 0 h 189"/>
                                <a:gd name="T14" fmla="*/ 31 w 46"/>
                                <a:gd name="T15" fmla="*/ 30 h 189"/>
                                <a:gd name="T16" fmla="*/ 38 w 46"/>
                                <a:gd name="T17" fmla="*/ 46 h 189"/>
                                <a:gd name="T18" fmla="*/ 44 w 46"/>
                                <a:gd name="T19" fmla="*/ 70 h 189"/>
                                <a:gd name="T20" fmla="*/ 46 w 46"/>
                                <a:gd name="T21" fmla="*/ 94 h 189"/>
                                <a:gd name="T22" fmla="*/ 37 w 46"/>
                                <a:gd name="T23" fmla="*/ 146 h 189"/>
                                <a:gd name="T24" fmla="*/ 13 w 46"/>
                                <a:gd name="T25" fmla="*/ 189 h 189"/>
                                <a:gd name="T26" fmla="*/ 1 w 46"/>
                                <a:gd name="T27" fmla="*/ 189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1" y="189"/>
                                  </a:moveTo>
                                  <a:lnTo>
                                    <a:pt x="1" y="189"/>
                                  </a:lnTo>
                                  <a:cubicBezTo>
                                    <a:pt x="11" y="169"/>
                                    <a:pt x="18" y="154"/>
                                    <a:pt x="21" y="144"/>
                                  </a:cubicBezTo>
                                  <a:cubicBezTo>
                                    <a:pt x="25" y="130"/>
                                    <a:pt x="28" y="114"/>
                                    <a:pt x="28" y="95"/>
                                  </a:cubicBezTo>
                                  <a:cubicBezTo>
                                    <a:pt x="28" y="76"/>
                                    <a:pt x="25" y="58"/>
                                    <a:pt x="20" y="43"/>
                                  </a:cubicBezTo>
                                  <a:cubicBezTo>
                                    <a:pt x="16" y="33"/>
                                    <a:pt x="10" y="19"/>
                                    <a:pt x="0" y="0"/>
                                  </a:cubicBezTo>
                                  <a:lnTo>
                                    <a:pt x="12" y="0"/>
                                  </a:lnTo>
                                  <a:cubicBezTo>
                                    <a:pt x="22" y="17"/>
                                    <a:pt x="29" y="27"/>
                                    <a:pt x="31" y="30"/>
                                  </a:cubicBezTo>
                                  <a:cubicBezTo>
                                    <a:pt x="33" y="34"/>
                                    <a:pt x="35" y="39"/>
                                    <a:pt x="38" y="46"/>
                                  </a:cubicBezTo>
                                  <a:cubicBezTo>
                                    <a:pt x="41" y="54"/>
                                    <a:pt x="43" y="62"/>
                                    <a:pt x="44" y="70"/>
                                  </a:cubicBezTo>
                                  <a:cubicBezTo>
                                    <a:pt x="46" y="78"/>
                                    <a:pt x="46" y="86"/>
                                    <a:pt x="46" y="94"/>
                                  </a:cubicBezTo>
                                  <a:cubicBezTo>
                                    <a:pt x="46" y="113"/>
                                    <a:pt x="43" y="130"/>
                                    <a:pt x="37" y="146"/>
                                  </a:cubicBezTo>
                                  <a:cubicBezTo>
                                    <a:pt x="33" y="155"/>
                                    <a:pt x="25" y="170"/>
                                    <a:pt x="13" y="189"/>
                                  </a:cubicBezTo>
                                  <a:lnTo>
                                    <a:pt x="1" y="18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65" name="Freeform 1324"/>
                          <wps:cNvSpPr>
                            <a:spLocks noEditPoints="1"/>
                          </wps:cNvSpPr>
                          <wps:spPr bwMode="auto">
                            <a:xfrm>
                              <a:off x="5982" y="1125"/>
                              <a:ext cx="86" cy="115"/>
                            </a:xfrm>
                            <a:custGeom>
                              <a:avLst/>
                              <a:gdLst>
                                <a:gd name="T0" fmla="*/ 0 w 108"/>
                                <a:gd name="T1" fmla="*/ 0 h 145"/>
                                <a:gd name="T2" fmla="*/ 0 w 108"/>
                                <a:gd name="T3" fmla="*/ 0 h 145"/>
                                <a:gd name="T4" fmla="*/ 65 w 108"/>
                                <a:gd name="T5" fmla="*/ 0 h 145"/>
                                <a:gd name="T6" fmla="*/ 96 w 108"/>
                                <a:gd name="T7" fmla="*/ 11 h 145"/>
                                <a:gd name="T8" fmla="*/ 108 w 108"/>
                                <a:gd name="T9" fmla="*/ 42 h 145"/>
                                <a:gd name="T10" fmla="*/ 97 w 108"/>
                                <a:gd name="T11" fmla="*/ 72 h 145"/>
                                <a:gd name="T12" fmla="*/ 65 w 108"/>
                                <a:gd name="T13" fmla="*/ 84 h 145"/>
                                <a:gd name="T14" fmla="*/ 19 w 108"/>
                                <a:gd name="T15" fmla="*/ 84 h 145"/>
                                <a:gd name="T16" fmla="*/ 19 w 108"/>
                                <a:gd name="T17" fmla="*/ 145 h 145"/>
                                <a:gd name="T18" fmla="*/ 0 w 108"/>
                                <a:gd name="T19" fmla="*/ 145 h 145"/>
                                <a:gd name="T20" fmla="*/ 0 w 108"/>
                                <a:gd name="T21" fmla="*/ 0 h 145"/>
                                <a:gd name="T22" fmla="*/ 88 w 108"/>
                                <a:gd name="T23" fmla="*/ 42 h 145"/>
                                <a:gd name="T24" fmla="*/ 88 w 108"/>
                                <a:gd name="T25" fmla="*/ 42 h 145"/>
                                <a:gd name="T26" fmla="*/ 76 w 108"/>
                                <a:gd name="T27" fmla="*/ 20 h 145"/>
                                <a:gd name="T28" fmla="*/ 58 w 108"/>
                                <a:gd name="T29" fmla="*/ 17 h 145"/>
                                <a:gd name="T30" fmla="*/ 19 w 108"/>
                                <a:gd name="T31" fmla="*/ 17 h 145"/>
                                <a:gd name="T32" fmla="*/ 19 w 108"/>
                                <a:gd name="T33" fmla="*/ 68 h 145"/>
                                <a:gd name="T34" fmla="*/ 58 w 108"/>
                                <a:gd name="T35" fmla="*/ 68 h 145"/>
                                <a:gd name="T36" fmla="*/ 80 w 108"/>
                                <a:gd name="T37" fmla="*/ 62 h 145"/>
                                <a:gd name="T38" fmla="*/ 88 w 108"/>
                                <a:gd name="T39" fmla="*/ 42 h 145"/>
                                <a:gd name="T40" fmla="*/ 88 w 108"/>
                                <a:gd name="T41" fmla="*/ 42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08" h="145">
                                  <a:moveTo>
                                    <a:pt x="0" y="0"/>
                                  </a:moveTo>
                                  <a:lnTo>
                                    <a:pt x="0" y="0"/>
                                  </a:lnTo>
                                  <a:lnTo>
                                    <a:pt x="65" y="0"/>
                                  </a:lnTo>
                                  <a:cubicBezTo>
                                    <a:pt x="78" y="0"/>
                                    <a:pt x="88" y="4"/>
                                    <a:pt x="96" y="11"/>
                                  </a:cubicBezTo>
                                  <a:cubicBezTo>
                                    <a:pt x="104" y="19"/>
                                    <a:pt x="108" y="29"/>
                                    <a:pt x="108" y="42"/>
                                  </a:cubicBezTo>
                                  <a:cubicBezTo>
                                    <a:pt x="108" y="53"/>
                                    <a:pt x="104" y="63"/>
                                    <a:pt x="97" y="72"/>
                                  </a:cubicBezTo>
                                  <a:cubicBezTo>
                                    <a:pt x="90" y="80"/>
                                    <a:pt x="80" y="84"/>
                                    <a:pt x="65" y="84"/>
                                  </a:cubicBezTo>
                                  <a:lnTo>
                                    <a:pt x="19" y="84"/>
                                  </a:lnTo>
                                  <a:lnTo>
                                    <a:pt x="19" y="145"/>
                                  </a:lnTo>
                                  <a:lnTo>
                                    <a:pt x="0" y="145"/>
                                  </a:lnTo>
                                  <a:lnTo>
                                    <a:pt x="0" y="0"/>
                                  </a:lnTo>
                                  <a:close/>
                                  <a:moveTo>
                                    <a:pt x="88" y="42"/>
                                  </a:moveTo>
                                  <a:lnTo>
                                    <a:pt x="88" y="42"/>
                                  </a:lnTo>
                                  <a:cubicBezTo>
                                    <a:pt x="88" y="31"/>
                                    <a:pt x="84" y="24"/>
                                    <a:pt x="76" y="20"/>
                                  </a:cubicBezTo>
                                  <a:cubicBezTo>
                                    <a:pt x="72" y="18"/>
                                    <a:pt x="66" y="17"/>
                                    <a:pt x="58" y="17"/>
                                  </a:cubicBezTo>
                                  <a:lnTo>
                                    <a:pt x="19" y="17"/>
                                  </a:lnTo>
                                  <a:lnTo>
                                    <a:pt x="19" y="68"/>
                                  </a:lnTo>
                                  <a:lnTo>
                                    <a:pt x="58" y="68"/>
                                  </a:lnTo>
                                  <a:cubicBezTo>
                                    <a:pt x="67" y="68"/>
                                    <a:pt x="74" y="66"/>
                                    <a:pt x="80" y="62"/>
                                  </a:cubicBezTo>
                                  <a:cubicBezTo>
                                    <a:pt x="85" y="58"/>
                                    <a:pt x="88" y="52"/>
                                    <a:pt x="88" y="42"/>
                                  </a:cubicBezTo>
                                  <a:lnTo>
                                    <a:pt x="88" y="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66" name="Freeform 1325"/>
                          <wps:cNvSpPr>
                            <a:spLocks noEditPoints="1"/>
                          </wps:cNvSpPr>
                          <wps:spPr bwMode="auto">
                            <a:xfrm>
                              <a:off x="6082" y="1154"/>
                              <a:ext cx="76" cy="89"/>
                            </a:xfrm>
                            <a:custGeom>
                              <a:avLst/>
                              <a:gdLst>
                                <a:gd name="T0" fmla="*/ 50 w 96"/>
                                <a:gd name="T1" fmla="*/ 0 h 112"/>
                                <a:gd name="T2" fmla="*/ 50 w 96"/>
                                <a:gd name="T3" fmla="*/ 0 h 112"/>
                                <a:gd name="T4" fmla="*/ 72 w 96"/>
                                <a:gd name="T5" fmla="*/ 6 h 112"/>
                                <a:gd name="T6" fmla="*/ 88 w 96"/>
                                <a:gd name="T7" fmla="*/ 19 h 112"/>
                                <a:gd name="T8" fmla="*/ 95 w 96"/>
                                <a:gd name="T9" fmla="*/ 38 h 112"/>
                                <a:gd name="T10" fmla="*/ 96 w 96"/>
                                <a:gd name="T11" fmla="*/ 61 h 112"/>
                                <a:gd name="T12" fmla="*/ 19 w 96"/>
                                <a:gd name="T13" fmla="*/ 61 h 112"/>
                                <a:gd name="T14" fmla="*/ 27 w 96"/>
                                <a:gd name="T15" fmla="*/ 87 h 112"/>
                                <a:gd name="T16" fmla="*/ 49 w 96"/>
                                <a:gd name="T17" fmla="*/ 97 h 112"/>
                                <a:gd name="T18" fmla="*/ 71 w 96"/>
                                <a:gd name="T19" fmla="*/ 88 h 112"/>
                                <a:gd name="T20" fmla="*/ 77 w 96"/>
                                <a:gd name="T21" fmla="*/ 75 h 112"/>
                                <a:gd name="T22" fmla="*/ 95 w 96"/>
                                <a:gd name="T23" fmla="*/ 75 h 112"/>
                                <a:gd name="T24" fmla="*/ 90 w 96"/>
                                <a:gd name="T25" fmla="*/ 88 h 112"/>
                                <a:gd name="T26" fmla="*/ 82 w 96"/>
                                <a:gd name="T27" fmla="*/ 100 h 112"/>
                                <a:gd name="T28" fmla="*/ 62 w 96"/>
                                <a:gd name="T29" fmla="*/ 111 h 112"/>
                                <a:gd name="T30" fmla="*/ 47 w 96"/>
                                <a:gd name="T31" fmla="*/ 112 h 112"/>
                                <a:gd name="T32" fmla="*/ 14 w 96"/>
                                <a:gd name="T33" fmla="*/ 98 h 112"/>
                                <a:gd name="T34" fmla="*/ 0 w 96"/>
                                <a:gd name="T35" fmla="*/ 58 h 112"/>
                                <a:gd name="T36" fmla="*/ 14 w 96"/>
                                <a:gd name="T37" fmla="*/ 16 h 112"/>
                                <a:gd name="T38" fmla="*/ 50 w 96"/>
                                <a:gd name="T39" fmla="*/ 0 h 112"/>
                                <a:gd name="T40" fmla="*/ 50 w 96"/>
                                <a:gd name="T41" fmla="*/ 0 h 112"/>
                                <a:gd name="T42" fmla="*/ 78 w 96"/>
                                <a:gd name="T43" fmla="*/ 47 h 112"/>
                                <a:gd name="T44" fmla="*/ 78 w 96"/>
                                <a:gd name="T45" fmla="*/ 47 h 112"/>
                                <a:gd name="T46" fmla="*/ 73 w 96"/>
                                <a:gd name="T47" fmla="*/ 29 h 112"/>
                                <a:gd name="T48" fmla="*/ 49 w 96"/>
                                <a:gd name="T49" fmla="*/ 16 h 112"/>
                                <a:gd name="T50" fmla="*/ 28 w 96"/>
                                <a:gd name="T51" fmla="*/ 25 h 112"/>
                                <a:gd name="T52" fmla="*/ 19 w 96"/>
                                <a:gd name="T53" fmla="*/ 47 h 112"/>
                                <a:gd name="T54" fmla="*/ 78 w 96"/>
                                <a:gd name="T55" fmla="*/ 47 h 112"/>
                                <a:gd name="T56" fmla="*/ 48 w 96"/>
                                <a:gd name="T57" fmla="*/ 0 h 112"/>
                                <a:gd name="T58" fmla="*/ 48 w 96"/>
                                <a:gd name="T59" fmla="*/ 0 h 112"/>
                                <a:gd name="T60" fmla="*/ 48 w 96"/>
                                <a:gd name="T61"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96" h="112">
                                  <a:moveTo>
                                    <a:pt x="50" y="0"/>
                                  </a:moveTo>
                                  <a:lnTo>
                                    <a:pt x="50" y="0"/>
                                  </a:lnTo>
                                  <a:cubicBezTo>
                                    <a:pt x="57" y="0"/>
                                    <a:pt x="65" y="2"/>
                                    <a:pt x="72" y="6"/>
                                  </a:cubicBezTo>
                                  <a:cubicBezTo>
                                    <a:pt x="79" y="9"/>
                                    <a:pt x="84" y="14"/>
                                    <a:pt x="88" y="19"/>
                                  </a:cubicBezTo>
                                  <a:cubicBezTo>
                                    <a:pt x="91" y="25"/>
                                    <a:pt x="94" y="31"/>
                                    <a:pt x="95" y="38"/>
                                  </a:cubicBezTo>
                                  <a:cubicBezTo>
                                    <a:pt x="96" y="43"/>
                                    <a:pt x="96" y="51"/>
                                    <a:pt x="96" y="61"/>
                                  </a:cubicBezTo>
                                  <a:lnTo>
                                    <a:pt x="19" y="61"/>
                                  </a:lnTo>
                                  <a:cubicBezTo>
                                    <a:pt x="19" y="72"/>
                                    <a:pt x="22" y="81"/>
                                    <a:pt x="27" y="87"/>
                                  </a:cubicBezTo>
                                  <a:cubicBezTo>
                                    <a:pt x="31" y="93"/>
                                    <a:pt x="39" y="97"/>
                                    <a:pt x="49" y="97"/>
                                  </a:cubicBezTo>
                                  <a:cubicBezTo>
                                    <a:pt x="58" y="97"/>
                                    <a:pt x="65" y="94"/>
                                    <a:pt x="71" y="88"/>
                                  </a:cubicBezTo>
                                  <a:cubicBezTo>
                                    <a:pt x="74" y="84"/>
                                    <a:pt x="76" y="80"/>
                                    <a:pt x="77" y="75"/>
                                  </a:cubicBezTo>
                                  <a:lnTo>
                                    <a:pt x="95" y="75"/>
                                  </a:lnTo>
                                  <a:cubicBezTo>
                                    <a:pt x="94" y="79"/>
                                    <a:pt x="93" y="83"/>
                                    <a:pt x="90" y="88"/>
                                  </a:cubicBezTo>
                                  <a:cubicBezTo>
                                    <a:pt x="88" y="93"/>
                                    <a:pt x="85" y="97"/>
                                    <a:pt x="82" y="100"/>
                                  </a:cubicBezTo>
                                  <a:cubicBezTo>
                                    <a:pt x="76" y="105"/>
                                    <a:pt x="70" y="109"/>
                                    <a:pt x="62" y="111"/>
                                  </a:cubicBezTo>
                                  <a:cubicBezTo>
                                    <a:pt x="57" y="112"/>
                                    <a:pt x="52" y="112"/>
                                    <a:pt x="47" y="112"/>
                                  </a:cubicBezTo>
                                  <a:cubicBezTo>
                                    <a:pt x="34" y="112"/>
                                    <a:pt x="23" y="107"/>
                                    <a:pt x="14" y="98"/>
                                  </a:cubicBezTo>
                                  <a:cubicBezTo>
                                    <a:pt x="4" y="88"/>
                                    <a:pt x="0" y="75"/>
                                    <a:pt x="0" y="58"/>
                                  </a:cubicBezTo>
                                  <a:cubicBezTo>
                                    <a:pt x="0" y="41"/>
                                    <a:pt x="5" y="27"/>
                                    <a:pt x="14" y="16"/>
                                  </a:cubicBezTo>
                                  <a:cubicBezTo>
                                    <a:pt x="23" y="6"/>
                                    <a:pt x="35" y="0"/>
                                    <a:pt x="50" y="0"/>
                                  </a:cubicBezTo>
                                  <a:lnTo>
                                    <a:pt x="50" y="0"/>
                                  </a:lnTo>
                                  <a:close/>
                                  <a:moveTo>
                                    <a:pt x="78" y="47"/>
                                  </a:moveTo>
                                  <a:lnTo>
                                    <a:pt x="78" y="47"/>
                                  </a:lnTo>
                                  <a:cubicBezTo>
                                    <a:pt x="77" y="39"/>
                                    <a:pt x="76" y="33"/>
                                    <a:pt x="73" y="29"/>
                                  </a:cubicBezTo>
                                  <a:cubicBezTo>
                                    <a:pt x="68" y="20"/>
                                    <a:pt x="60" y="16"/>
                                    <a:pt x="49" y="16"/>
                                  </a:cubicBezTo>
                                  <a:cubicBezTo>
                                    <a:pt x="41" y="16"/>
                                    <a:pt x="34" y="19"/>
                                    <a:pt x="28" y="25"/>
                                  </a:cubicBezTo>
                                  <a:cubicBezTo>
                                    <a:pt x="23" y="31"/>
                                    <a:pt x="20" y="38"/>
                                    <a:pt x="19" y="47"/>
                                  </a:cubicBezTo>
                                  <a:lnTo>
                                    <a:pt x="78" y="47"/>
                                  </a:lnTo>
                                  <a:close/>
                                  <a:moveTo>
                                    <a:pt x="48" y="0"/>
                                  </a:moveTo>
                                  <a:lnTo>
                                    <a:pt x="48" y="0"/>
                                  </a:lnTo>
                                  <a:lnTo>
                                    <a:pt x="4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67" name="Freeform 1326"/>
                          <wps:cNvSpPr>
                            <a:spLocks/>
                          </wps:cNvSpPr>
                          <wps:spPr bwMode="auto">
                            <a:xfrm>
                              <a:off x="6176" y="1154"/>
                              <a:ext cx="42" cy="86"/>
                            </a:xfrm>
                            <a:custGeom>
                              <a:avLst/>
                              <a:gdLst>
                                <a:gd name="T0" fmla="*/ 0 w 52"/>
                                <a:gd name="T1" fmla="*/ 3 h 108"/>
                                <a:gd name="T2" fmla="*/ 0 w 52"/>
                                <a:gd name="T3" fmla="*/ 3 h 108"/>
                                <a:gd name="T4" fmla="*/ 17 w 52"/>
                                <a:gd name="T5" fmla="*/ 3 h 108"/>
                                <a:gd name="T6" fmla="*/ 17 w 52"/>
                                <a:gd name="T7" fmla="*/ 21 h 108"/>
                                <a:gd name="T8" fmla="*/ 27 w 52"/>
                                <a:gd name="T9" fmla="*/ 8 h 108"/>
                                <a:gd name="T10" fmla="*/ 46 w 52"/>
                                <a:gd name="T11" fmla="*/ 0 h 108"/>
                                <a:gd name="T12" fmla="*/ 48 w 52"/>
                                <a:gd name="T13" fmla="*/ 0 h 108"/>
                                <a:gd name="T14" fmla="*/ 52 w 52"/>
                                <a:gd name="T15" fmla="*/ 1 h 108"/>
                                <a:gd name="T16" fmla="*/ 52 w 52"/>
                                <a:gd name="T17" fmla="*/ 20 h 108"/>
                                <a:gd name="T18" fmla="*/ 49 w 52"/>
                                <a:gd name="T19" fmla="*/ 19 h 108"/>
                                <a:gd name="T20" fmla="*/ 46 w 52"/>
                                <a:gd name="T21" fmla="*/ 19 h 108"/>
                                <a:gd name="T22" fmla="*/ 25 w 52"/>
                                <a:gd name="T23" fmla="*/ 28 h 108"/>
                                <a:gd name="T24" fmla="*/ 18 w 52"/>
                                <a:gd name="T25" fmla="*/ 48 h 108"/>
                                <a:gd name="T26" fmla="*/ 18 w 52"/>
                                <a:gd name="T27" fmla="*/ 108 h 108"/>
                                <a:gd name="T28" fmla="*/ 0 w 52"/>
                                <a:gd name="T29" fmla="*/ 108 h 108"/>
                                <a:gd name="T30" fmla="*/ 0 w 52"/>
                                <a:gd name="T31" fmla="*/ 3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52" h="108">
                                  <a:moveTo>
                                    <a:pt x="0" y="3"/>
                                  </a:moveTo>
                                  <a:lnTo>
                                    <a:pt x="0" y="3"/>
                                  </a:lnTo>
                                  <a:lnTo>
                                    <a:pt x="17" y="3"/>
                                  </a:lnTo>
                                  <a:lnTo>
                                    <a:pt x="17" y="21"/>
                                  </a:lnTo>
                                  <a:cubicBezTo>
                                    <a:pt x="18" y="17"/>
                                    <a:pt x="22" y="13"/>
                                    <a:pt x="27" y="8"/>
                                  </a:cubicBezTo>
                                  <a:cubicBezTo>
                                    <a:pt x="33" y="3"/>
                                    <a:pt x="39" y="0"/>
                                    <a:pt x="46" y="0"/>
                                  </a:cubicBezTo>
                                  <a:cubicBezTo>
                                    <a:pt x="46" y="0"/>
                                    <a:pt x="47" y="0"/>
                                    <a:pt x="48" y="0"/>
                                  </a:cubicBezTo>
                                  <a:cubicBezTo>
                                    <a:pt x="48" y="1"/>
                                    <a:pt x="50" y="1"/>
                                    <a:pt x="52" y="1"/>
                                  </a:cubicBezTo>
                                  <a:lnTo>
                                    <a:pt x="52" y="20"/>
                                  </a:lnTo>
                                  <a:cubicBezTo>
                                    <a:pt x="50" y="19"/>
                                    <a:pt x="50" y="19"/>
                                    <a:pt x="49" y="19"/>
                                  </a:cubicBezTo>
                                  <a:cubicBezTo>
                                    <a:pt x="48" y="19"/>
                                    <a:pt x="47" y="19"/>
                                    <a:pt x="46" y="19"/>
                                  </a:cubicBezTo>
                                  <a:cubicBezTo>
                                    <a:pt x="37" y="19"/>
                                    <a:pt x="30" y="22"/>
                                    <a:pt x="25" y="28"/>
                                  </a:cubicBezTo>
                                  <a:cubicBezTo>
                                    <a:pt x="20" y="33"/>
                                    <a:pt x="18" y="40"/>
                                    <a:pt x="18" y="48"/>
                                  </a:cubicBezTo>
                                  <a:lnTo>
                                    <a:pt x="18" y="108"/>
                                  </a:lnTo>
                                  <a:lnTo>
                                    <a:pt x="0" y="108"/>
                                  </a:lnTo>
                                  <a:lnTo>
                                    <a:pt x="0" y="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68" name="Freeform 1327"/>
                          <wps:cNvSpPr>
                            <a:spLocks noEditPoints="1"/>
                          </wps:cNvSpPr>
                          <wps:spPr bwMode="auto">
                            <a:xfrm>
                              <a:off x="6224" y="1154"/>
                              <a:ext cx="71" cy="88"/>
                            </a:xfrm>
                            <a:custGeom>
                              <a:avLst/>
                              <a:gdLst>
                                <a:gd name="T0" fmla="*/ 48 w 90"/>
                                <a:gd name="T1" fmla="*/ 0 h 111"/>
                                <a:gd name="T2" fmla="*/ 48 w 90"/>
                                <a:gd name="T3" fmla="*/ 0 h 111"/>
                                <a:gd name="T4" fmla="*/ 77 w 90"/>
                                <a:gd name="T5" fmla="*/ 8 h 111"/>
                                <a:gd name="T6" fmla="*/ 90 w 90"/>
                                <a:gd name="T7" fmla="*/ 38 h 111"/>
                                <a:gd name="T8" fmla="*/ 73 w 90"/>
                                <a:gd name="T9" fmla="*/ 38 h 111"/>
                                <a:gd name="T10" fmla="*/ 66 w 90"/>
                                <a:gd name="T11" fmla="*/ 22 h 111"/>
                                <a:gd name="T12" fmla="*/ 48 w 90"/>
                                <a:gd name="T13" fmla="*/ 16 h 111"/>
                                <a:gd name="T14" fmla="*/ 24 w 90"/>
                                <a:gd name="T15" fmla="*/ 32 h 111"/>
                                <a:gd name="T16" fmla="*/ 19 w 90"/>
                                <a:gd name="T17" fmla="*/ 59 h 111"/>
                                <a:gd name="T18" fmla="*/ 26 w 90"/>
                                <a:gd name="T19" fmla="*/ 85 h 111"/>
                                <a:gd name="T20" fmla="*/ 47 w 90"/>
                                <a:gd name="T21" fmla="*/ 96 h 111"/>
                                <a:gd name="T22" fmla="*/ 64 w 90"/>
                                <a:gd name="T23" fmla="*/ 89 h 111"/>
                                <a:gd name="T24" fmla="*/ 73 w 90"/>
                                <a:gd name="T25" fmla="*/ 71 h 111"/>
                                <a:gd name="T26" fmla="*/ 90 w 90"/>
                                <a:gd name="T27" fmla="*/ 71 h 111"/>
                                <a:gd name="T28" fmla="*/ 76 w 90"/>
                                <a:gd name="T29" fmla="*/ 102 h 111"/>
                                <a:gd name="T30" fmla="*/ 45 w 90"/>
                                <a:gd name="T31" fmla="*/ 111 h 111"/>
                                <a:gd name="T32" fmla="*/ 12 w 90"/>
                                <a:gd name="T33" fmla="*/ 96 h 111"/>
                                <a:gd name="T34" fmla="*/ 0 w 90"/>
                                <a:gd name="T35" fmla="*/ 58 h 111"/>
                                <a:gd name="T36" fmla="*/ 14 w 90"/>
                                <a:gd name="T37" fmla="*/ 15 h 111"/>
                                <a:gd name="T38" fmla="*/ 48 w 90"/>
                                <a:gd name="T39" fmla="*/ 0 h 111"/>
                                <a:gd name="T40" fmla="*/ 48 w 90"/>
                                <a:gd name="T41" fmla="*/ 0 h 111"/>
                                <a:gd name="T42" fmla="*/ 45 w 90"/>
                                <a:gd name="T43" fmla="*/ 0 h 111"/>
                                <a:gd name="T44" fmla="*/ 45 w 90"/>
                                <a:gd name="T45" fmla="*/ 0 h 111"/>
                                <a:gd name="T46" fmla="*/ 45 w 90"/>
                                <a:gd name="T47" fmla="*/ 0 h 1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0" h="111">
                                  <a:moveTo>
                                    <a:pt x="48" y="0"/>
                                  </a:moveTo>
                                  <a:lnTo>
                                    <a:pt x="48" y="0"/>
                                  </a:lnTo>
                                  <a:cubicBezTo>
                                    <a:pt x="60" y="0"/>
                                    <a:pt x="70" y="3"/>
                                    <a:pt x="77" y="8"/>
                                  </a:cubicBezTo>
                                  <a:cubicBezTo>
                                    <a:pt x="84" y="14"/>
                                    <a:pt x="89" y="24"/>
                                    <a:pt x="90" y="38"/>
                                  </a:cubicBezTo>
                                  <a:lnTo>
                                    <a:pt x="73" y="38"/>
                                  </a:lnTo>
                                  <a:cubicBezTo>
                                    <a:pt x="72" y="32"/>
                                    <a:pt x="70" y="26"/>
                                    <a:pt x="66" y="22"/>
                                  </a:cubicBezTo>
                                  <a:cubicBezTo>
                                    <a:pt x="62" y="18"/>
                                    <a:pt x="56" y="16"/>
                                    <a:pt x="48" y="16"/>
                                  </a:cubicBezTo>
                                  <a:cubicBezTo>
                                    <a:pt x="37" y="16"/>
                                    <a:pt x="29" y="21"/>
                                    <a:pt x="24" y="32"/>
                                  </a:cubicBezTo>
                                  <a:cubicBezTo>
                                    <a:pt x="21" y="39"/>
                                    <a:pt x="19" y="48"/>
                                    <a:pt x="19" y="59"/>
                                  </a:cubicBezTo>
                                  <a:cubicBezTo>
                                    <a:pt x="19" y="69"/>
                                    <a:pt x="21" y="78"/>
                                    <a:pt x="26" y="85"/>
                                  </a:cubicBezTo>
                                  <a:cubicBezTo>
                                    <a:pt x="30" y="93"/>
                                    <a:pt x="37" y="96"/>
                                    <a:pt x="47" y="96"/>
                                  </a:cubicBezTo>
                                  <a:cubicBezTo>
                                    <a:pt x="54" y="96"/>
                                    <a:pt x="60" y="94"/>
                                    <a:pt x="64" y="89"/>
                                  </a:cubicBezTo>
                                  <a:cubicBezTo>
                                    <a:pt x="69" y="85"/>
                                    <a:pt x="72" y="79"/>
                                    <a:pt x="73" y="71"/>
                                  </a:cubicBezTo>
                                  <a:lnTo>
                                    <a:pt x="90" y="71"/>
                                  </a:lnTo>
                                  <a:cubicBezTo>
                                    <a:pt x="89" y="85"/>
                                    <a:pt x="84" y="95"/>
                                    <a:pt x="76" y="102"/>
                                  </a:cubicBezTo>
                                  <a:cubicBezTo>
                                    <a:pt x="68" y="108"/>
                                    <a:pt x="58" y="111"/>
                                    <a:pt x="45" y="111"/>
                                  </a:cubicBezTo>
                                  <a:cubicBezTo>
                                    <a:pt x="32" y="111"/>
                                    <a:pt x="21" y="106"/>
                                    <a:pt x="12" y="96"/>
                                  </a:cubicBezTo>
                                  <a:cubicBezTo>
                                    <a:pt x="4" y="86"/>
                                    <a:pt x="0" y="74"/>
                                    <a:pt x="0" y="58"/>
                                  </a:cubicBezTo>
                                  <a:cubicBezTo>
                                    <a:pt x="0" y="40"/>
                                    <a:pt x="5" y="25"/>
                                    <a:pt x="14" y="15"/>
                                  </a:cubicBezTo>
                                  <a:cubicBezTo>
                                    <a:pt x="23" y="5"/>
                                    <a:pt x="34" y="0"/>
                                    <a:pt x="48" y="0"/>
                                  </a:cubicBezTo>
                                  <a:lnTo>
                                    <a:pt x="48" y="0"/>
                                  </a:lnTo>
                                  <a:close/>
                                  <a:moveTo>
                                    <a:pt x="45" y="0"/>
                                  </a:moveTo>
                                  <a:lnTo>
                                    <a:pt x="45" y="0"/>
                                  </a:lnTo>
                                  <a:lnTo>
                                    <a:pt x="45"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69" name="Freeform 1328"/>
                          <wps:cNvSpPr>
                            <a:spLocks noEditPoints="1"/>
                          </wps:cNvSpPr>
                          <wps:spPr bwMode="auto">
                            <a:xfrm>
                              <a:off x="6306" y="1154"/>
                              <a:ext cx="76" cy="89"/>
                            </a:xfrm>
                            <a:custGeom>
                              <a:avLst/>
                              <a:gdLst>
                                <a:gd name="T0" fmla="*/ 50 w 96"/>
                                <a:gd name="T1" fmla="*/ 0 h 112"/>
                                <a:gd name="T2" fmla="*/ 50 w 96"/>
                                <a:gd name="T3" fmla="*/ 0 h 112"/>
                                <a:gd name="T4" fmla="*/ 71 w 96"/>
                                <a:gd name="T5" fmla="*/ 6 h 112"/>
                                <a:gd name="T6" fmla="*/ 88 w 96"/>
                                <a:gd name="T7" fmla="*/ 19 h 112"/>
                                <a:gd name="T8" fmla="*/ 95 w 96"/>
                                <a:gd name="T9" fmla="*/ 38 h 112"/>
                                <a:gd name="T10" fmla="*/ 96 w 96"/>
                                <a:gd name="T11" fmla="*/ 61 h 112"/>
                                <a:gd name="T12" fmla="*/ 19 w 96"/>
                                <a:gd name="T13" fmla="*/ 61 h 112"/>
                                <a:gd name="T14" fmla="*/ 26 w 96"/>
                                <a:gd name="T15" fmla="*/ 87 h 112"/>
                                <a:gd name="T16" fmla="*/ 48 w 96"/>
                                <a:gd name="T17" fmla="*/ 97 h 112"/>
                                <a:gd name="T18" fmla="*/ 71 w 96"/>
                                <a:gd name="T19" fmla="*/ 88 h 112"/>
                                <a:gd name="T20" fmla="*/ 77 w 96"/>
                                <a:gd name="T21" fmla="*/ 75 h 112"/>
                                <a:gd name="T22" fmla="*/ 95 w 96"/>
                                <a:gd name="T23" fmla="*/ 75 h 112"/>
                                <a:gd name="T24" fmla="*/ 90 w 96"/>
                                <a:gd name="T25" fmla="*/ 88 h 112"/>
                                <a:gd name="T26" fmla="*/ 81 w 96"/>
                                <a:gd name="T27" fmla="*/ 100 h 112"/>
                                <a:gd name="T28" fmla="*/ 61 w 96"/>
                                <a:gd name="T29" fmla="*/ 111 h 112"/>
                                <a:gd name="T30" fmla="*/ 47 w 96"/>
                                <a:gd name="T31" fmla="*/ 112 h 112"/>
                                <a:gd name="T32" fmla="*/ 13 w 96"/>
                                <a:gd name="T33" fmla="*/ 98 h 112"/>
                                <a:gd name="T34" fmla="*/ 0 w 96"/>
                                <a:gd name="T35" fmla="*/ 58 h 112"/>
                                <a:gd name="T36" fmla="*/ 14 w 96"/>
                                <a:gd name="T37" fmla="*/ 16 h 112"/>
                                <a:gd name="T38" fmla="*/ 50 w 96"/>
                                <a:gd name="T39" fmla="*/ 0 h 112"/>
                                <a:gd name="T40" fmla="*/ 50 w 96"/>
                                <a:gd name="T41" fmla="*/ 0 h 112"/>
                                <a:gd name="T42" fmla="*/ 78 w 96"/>
                                <a:gd name="T43" fmla="*/ 47 h 112"/>
                                <a:gd name="T44" fmla="*/ 78 w 96"/>
                                <a:gd name="T45" fmla="*/ 47 h 112"/>
                                <a:gd name="T46" fmla="*/ 73 w 96"/>
                                <a:gd name="T47" fmla="*/ 29 h 112"/>
                                <a:gd name="T48" fmla="*/ 49 w 96"/>
                                <a:gd name="T49" fmla="*/ 16 h 112"/>
                                <a:gd name="T50" fmla="*/ 28 w 96"/>
                                <a:gd name="T51" fmla="*/ 25 h 112"/>
                                <a:gd name="T52" fmla="*/ 19 w 96"/>
                                <a:gd name="T53" fmla="*/ 47 h 112"/>
                                <a:gd name="T54" fmla="*/ 78 w 96"/>
                                <a:gd name="T55" fmla="*/ 47 h 112"/>
                                <a:gd name="T56" fmla="*/ 48 w 96"/>
                                <a:gd name="T57" fmla="*/ 0 h 112"/>
                                <a:gd name="T58" fmla="*/ 48 w 96"/>
                                <a:gd name="T59" fmla="*/ 0 h 112"/>
                                <a:gd name="T60" fmla="*/ 48 w 96"/>
                                <a:gd name="T61"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96" h="112">
                                  <a:moveTo>
                                    <a:pt x="50" y="0"/>
                                  </a:moveTo>
                                  <a:lnTo>
                                    <a:pt x="50" y="0"/>
                                  </a:lnTo>
                                  <a:cubicBezTo>
                                    <a:pt x="57" y="0"/>
                                    <a:pt x="64" y="2"/>
                                    <a:pt x="71" y="6"/>
                                  </a:cubicBezTo>
                                  <a:cubicBezTo>
                                    <a:pt x="78" y="9"/>
                                    <a:pt x="84" y="14"/>
                                    <a:pt x="88" y="19"/>
                                  </a:cubicBezTo>
                                  <a:cubicBezTo>
                                    <a:pt x="91" y="25"/>
                                    <a:pt x="93" y="31"/>
                                    <a:pt x="95" y="38"/>
                                  </a:cubicBezTo>
                                  <a:cubicBezTo>
                                    <a:pt x="96" y="43"/>
                                    <a:pt x="96" y="51"/>
                                    <a:pt x="96" y="61"/>
                                  </a:cubicBezTo>
                                  <a:lnTo>
                                    <a:pt x="19" y="61"/>
                                  </a:lnTo>
                                  <a:cubicBezTo>
                                    <a:pt x="19" y="72"/>
                                    <a:pt x="22" y="81"/>
                                    <a:pt x="26" y="87"/>
                                  </a:cubicBezTo>
                                  <a:cubicBezTo>
                                    <a:pt x="31" y="93"/>
                                    <a:pt x="38" y="97"/>
                                    <a:pt x="48" y="97"/>
                                  </a:cubicBezTo>
                                  <a:cubicBezTo>
                                    <a:pt x="58" y="97"/>
                                    <a:pt x="65" y="94"/>
                                    <a:pt x="71" y="88"/>
                                  </a:cubicBezTo>
                                  <a:cubicBezTo>
                                    <a:pt x="74" y="84"/>
                                    <a:pt x="76" y="80"/>
                                    <a:pt x="77" y="75"/>
                                  </a:cubicBezTo>
                                  <a:lnTo>
                                    <a:pt x="95" y="75"/>
                                  </a:lnTo>
                                  <a:cubicBezTo>
                                    <a:pt x="94" y="79"/>
                                    <a:pt x="93" y="83"/>
                                    <a:pt x="90" y="88"/>
                                  </a:cubicBezTo>
                                  <a:cubicBezTo>
                                    <a:pt x="88" y="93"/>
                                    <a:pt x="85" y="97"/>
                                    <a:pt x="81" y="100"/>
                                  </a:cubicBezTo>
                                  <a:cubicBezTo>
                                    <a:pt x="76" y="105"/>
                                    <a:pt x="69" y="109"/>
                                    <a:pt x="61" y="111"/>
                                  </a:cubicBezTo>
                                  <a:cubicBezTo>
                                    <a:pt x="57" y="112"/>
                                    <a:pt x="52" y="112"/>
                                    <a:pt x="47" y="112"/>
                                  </a:cubicBezTo>
                                  <a:cubicBezTo>
                                    <a:pt x="34" y="112"/>
                                    <a:pt x="23" y="107"/>
                                    <a:pt x="13" y="98"/>
                                  </a:cubicBezTo>
                                  <a:cubicBezTo>
                                    <a:pt x="4" y="88"/>
                                    <a:pt x="0" y="75"/>
                                    <a:pt x="0" y="58"/>
                                  </a:cubicBezTo>
                                  <a:cubicBezTo>
                                    <a:pt x="0" y="41"/>
                                    <a:pt x="4" y="27"/>
                                    <a:pt x="14" y="16"/>
                                  </a:cubicBezTo>
                                  <a:cubicBezTo>
                                    <a:pt x="23" y="6"/>
                                    <a:pt x="35" y="0"/>
                                    <a:pt x="50" y="0"/>
                                  </a:cubicBezTo>
                                  <a:lnTo>
                                    <a:pt x="50" y="0"/>
                                  </a:lnTo>
                                  <a:close/>
                                  <a:moveTo>
                                    <a:pt x="78" y="47"/>
                                  </a:moveTo>
                                  <a:lnTo>
                                    <a:pt x="78" y="47"/>
                                  </a:lnTo>
                                  <a:cubicBezTo>
                                    <a:pt x="77" y="39"/>
                                    <a:pt x="76" y="33"/>
                                    <a:pt x="73" y="29"/>
                                  </a:cubicBezTo>
                                  <a:cubicBezTo>
                                    <a:pt x="68" y="20"/>
                                    <a:pt x="60" y="16"/>
                                    <a:pt x="49" y="16"/>
                                  </a:cubicBezTo>
                                  <a:cubicBezTo>
                                    <a:pt x="40" y="16"/>
                                    <a:pt x="34" y="19"/>
                                    <a:pt x="28" y="25"/>
                                  </a:cubicBezTo>
                                  <a:cubicBezTo>
                                    <a:pt x="23" y="31"/>
                                    <a:pt x="20" y="38"/>
                                    <a:pt x="19" y="47"/>
                                  </a:cubicBezTo>
                                  <a:lnTo>
                                    <a:pt x="78" y="47"/>
                                  </a:lnTo>
                                  <a:close/>
                                  <a:moveTo>
                                    <a:pt x="48" y="0"/>
                                  </a:moveTo>
                                  <a:lnTo>
                                    <a:pt x="48" y="0"/>
                                  </a:lnTo>
                                  <a:lnTo>
                                    <a:pt x="4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70" name="Freeform 1329"/>
                          <wps:cNvSpPr>
                            <a:spLocks noEditPoints="1"/>
                          </wps:cNvSpPr>
                          <wps:spPr bwMode="auto">
                            <a:xfrm>
                              <a:off x="6399" y="1154"/>
                              <a:ext cx="70" cy="86"/>
                            </a:xfrm>
                            <a:custGeom>
                              <a:avLst/>
                              <a:gdLst>
                                <a:gd name="T0" fmla="*/ 0 w 87"/>
                                <a:gd name="T1" fmla="*/ 3 h 108"/>
                                <a:gd name="T2" fmla="*/ 0 w 87"/>
                                <a:gd name="T3" fmla="*/ 3 h 108"/>
                                <a:gd name="T4" fmla="*/ 17 w 87"/>
                                <a:gd name="T5" fmla="*/ 3 h 108"/>
                                <a:gd name="T6" fmla="*/ 17 w 87"/>
                                <a:gd name="T7" fmla="*/ 18 h 108"/>
                                <a:gd name="T8" fmla="*/ 33 w 87"/>
                                <a:gd name="T9" fmla="*/ 4 h 108"/>
                                <a:gd name="T10" fmla="*/ 52 w 87"/>
                                <a:gd name="T11" fmla="*/ 0 h 108"/>
                                <a:gd name="T12" fmla="*/ 82 w 87"/>
                                <a:gd name="T13" fmla="*/ 16 h 108"/>
                                <a:gd name="T14" fmla="*/ 87 w 87"/>
                                <a:gd name="T15" fmla="*/ 41 h 108"/>
                                <a:gd name="T16" fmla="*/ 87 w 87"/>
                                <a:gd name="T17" fmla="*/ 108 h 108"/>
                                <a:gd name="T18" fmla="*/ 69 w 87"/>
                                <a:gd name="T19" fmla="*/ 108 h 108"/>
                                <a:gd name="T20" fmla="*/ 69 w 87"/>
                                <a:gd name="T21" fmla="*/ 42 h 108"/>
                                <a:gd name="T22" fmla="*/ 66 w 87"/>
                                <a:gd name="T23" fmla="*/ 26 h 108"/>
                                <a:gd name="T24" fmla="*/ 49 w 87"/>
                                <a:gd name="T25" fmla="*/ 16 h 108"/>
                                <a:gd name="T26" fmla="*/ 38 w 87"/>
                                <a:gd name="T27" fmla="*/ 18 h 108"/>
                                <a:gd name="T28" fmla="*/ 25 w 87"/>
                                <a:gd name="T29" fmla="*/ 26 h 108"/>
                                <a:gd name="T30" fmla="*/ 20 w 87"/>
                                <a:gd name="T31" fmla="*/ 37 h 108"/>
                                <a:gd name="T32" fmla="*/ 18 w 87"/>
                                <a:gd name="T33" fmla="*/ 53 h 108"/>
                                <a:gd name="T34" fmla="*/ 18 w 87"/>
                                <a:gd name="T35" fmla="*/ 108 h 108"/>
                                <a:gd name="T36" fmla="*/ 0 w 87"/>
                                <a:gd name="T37" fmla="*/ 108 h 108"/>
                                <a:gd name="T38" fmla="*/ 0 w 87"/>
                                <a:gd name="T39" fmla="*/ 3 h 108"/>
                                <a:gd name="T40" fmla="*/ 42 w 87"/>
                                <a:gd name="T41" fmla="*/ 0 h 108"/>
                                <a:gd name="T42" fmla="*/ 42 w 87"/>
                                <a:gd name="T43" fmla="*/ 0 h 108"/>
                                <a:gd name="T44" fmla="*/ 42 w 87"/>
                                <a:gd name="T45" fmla="*/ 0 h 10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87" h="108">
                                  <a:moveTo>
                                    <a:pt x="0" y="3"/>
                                  </a:moveTo>
                                  <a:lnTo>
                                    <a:pt x="0" y="3"/>
                                  </a:lnTo>
                                  <a:lnTo>
                                    <a:pt x="17" y="3"/>
                                  </a:lnTo>
                                  <a:lnTo>
                                    <a:pt x="17" y="18"/>
                                  </a:lnTo>
                                  <a:cubicBezTo>
                                    <a:pt x="22" y="12"/>
                                    <a:pt x="28" y="7"/>
                                    <a:pt x="33" y="4"/>
                                  </a:cubicBezTo>
                                  <a:cubicBezTo>
                                    <a:pt x="39" y="2"/>
                                    <a:pt x="45" y="0"/>
                                    <a:pt x="52" y="0"/>
                                  </a:cubicBezTo>
                                  <a:cubicBezTo>
                                    <a:pt x="67" y="0"/>
                                    <a:pt x="77" y="6"/>
                                    <a:pt x="82" y="16"/>
                                  </a:cubicBezTo>
                                  <a:cubicBezTo>
                                    <a:pt x="85" y="22"/>
                                    <a:pt x="87" y="30"/>
                                    <a:pt x="87" y="41"/>
                                  </a:cubicBezTo>
                                  <a:lnTo>
                                    <a:pt x="87" y="108"/>
                                  </a:lnTo>
                                  <a:lnTo>
                                    <a:pt x="69" y="108"/>
                                  </a:lnTo>
                                  <a:lnTo>
                                    <a:pt x="69" y="42"/>
                                  </a:lnTo>
                                  <a:cubicBezTo>
                                    <a:pt x="69" y="35"/>
                                    <a:pt x="68" y="30"/>
                                    <a:pt x="66" y="26"/>
                                  </a:cubicBezTo>
                                  <a:cubicBezTo>
                                    <a:pt x="63" y="20"/>
                                    <a:pt x="57" y="16"/>
                                    <a:pt x="49" y="16"/>
                                  </a:cubicBezTo>
                                  <a:cubicBezTo>
                                    <a:pt x="44" y="16"/>
                                    <a:pt x="41" y="17"/>
                                    <a:pt x="38" y="18"/>
                                  </a:cubicBezTo>
                                  <a:cubicBezTo>
                                    <a:pt x="33" y="19"/>
                                    <a:pt x="29" y="22"/>
                                    <a:pt x="25" y="26"/>
                                  </a:cubicBezTo>
                                  <a:cubicBezTo>
                                    <a:pt x="22" y="30"/>
                                    <a:pt x="20" y="33"/>
                                    <a:pt x="20" y="37"/>
                                  </a:cubicBezTo>
                                  <a:cubicBezTo>
                                    <a:pt x="19" y="41"/>
                                    <a:pt x="18" y="46"/>
                                    <a:pt x="18" y="53"/>
                                  </a:cubicBezTo>
                                  <a:lnTo>
                                    <a:pt x="18" y="108"/>
                                  </a:lnTo>
                                  <a:lnTo>
                                    <a:pt x="0" y="108"/>
                                  </a:lnTo>
                                  <a:lnTo>
                                    <a:pt x="0" y="3"/>
                                  </a:lnTo>
                                  <a:close/>
                                  <a:moveTo>
                                    <a:pt x="42" y="0"/>
                                  </a:moveTo>
                                  <a:lnTo>
                                    <a:pt x="42" y="0"/>
                                  </a:lnTo>
                                  <a:lnTo>
                                    <a:pt x="42"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71" name="Freeform 1330"/>
                          <wps:cNvSpPr>
                            <a:spLocks/>
                          </wps:cNvSpPr>
                          <wps:spPr bwMode="auto">
                            <a:xfrm>
                              <a:off x="6481" y="1133"/>
                              <a:ext cx="39" cy="109"/>
                            </a:xfrm>
                            <a:custGeom>
                              <a:avLst/>
                              <a:gdLst>
                                <a:gd name="T0" fmla="*/ 14 w 49"/>
                                <a:gd name="T1" fmla="*/ 0 h 137"/>
                                <a:gd name="T2" fmla="*/ 14 w 49"/>
                                <a:gd name="T3" fmla="*/ 0 h 137"/>
                                <a:gd name="T4" fmla="*/ 32 w 49"/>
                                <a:gd name="T5" fmla="*/ 0 h 137"/>
                                <a:gd name="T6" fmla="*/ 32 w 49"/>
                                <a:gd name="T7" fmla="*/ 30 h 137"/>
                                <a:gd name="T8" fmla="*/ 49 w 49"/>
                                <a:gd name="T9" fmla="*/ 30 h 137"/>
                                <a:gd name="T10" fmla="*/ 49 w 49"/>
                                <a:gd name="T11" fmla="*/ 44 h 137"/>
                                <a:gd name="T12" fmla="*/ 32 w 49"/>
                                <a:gd name="T13" fmla="*/ 44 h 137"/>
                                <a:gd name="T14" fmla="*/ 32 w 49"/>
                                <a:gd name="T15" fmla="*/ 113 h 137"/>
                                <a:gd name="T16" fmla="*/ 36 w 49"/>
                                <a:gd name="T17" fmla="*/ 121 h 137"/>
                                <a:gd name="T18" fmla="*/ 42 w 49"/>
                                <a:gd name="T19" fmla="*/ 122 h 137"/>
                                <a:gd name="T20" fmla="*/ 45 w 49"/>
                                <a:gd name="T21" fmla="*/ 122 h 137"/>
                                <a:gd name="T22" fmla="*/ 49 w 49"/>
                                <a:gd name="T23" fmla="*/ 121 h 137"/>
                                <a:gd name="T24" fmla="*/ 49 w 49"/>
                                <a:gd name="T25" fmla="*/ 135 h 137"/>
                                <a:gd name="T26" fmla="*/ 42 w 49"/>
                                <a:gd name="T27" fmla="*/ 137 h 137"/>
                                <a:gd name="T28" fmla="*/ 35 w 49"/>
                                <a:gd name="T29" fmla="*/ 137 h 137"/>
                                <a:gd name="T30" fmla="*/ 18 w 49"/>
                                <a:gd name="T31" fmla="*/ 131 h 137"/>
                                <a:gd name="T32" fmla="*/ 14 w 49"/>
                                <a:gd name="T33" fmla="*/ 114 h 137"/>
                                <a:gd name="T34" fmla="*/ 14 w 49"/>
                                <a:gd name="T35" fmla="*/ 44 h 137"/>
                                <a:gd name="T36" fmla="*/ 0 w 49"/>
                                <a:gd name="T37" fmla="*/ 44 h 137"/>
                                <a:gd name="T38" fmla="*/ 0 w 49"/>
                                <a:gd name="T39" fmla="*/ 30 h 137"/>
                                <a:gd name="T40" fmla="*/ 14 w 49"/>
                                <a:gd name="T41" fmla="*/ 30 h 137"/>
                                <a:gd name="T42" fmla="*/ 14 w 49"/>
                                <a:gd name="T43" fmla="*/ 0 h 1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49" h="137">
                                  <a:moveTo>
                                    <a:pt x="14" y="0"/>
                                  </a:moveTo>
                                  <a:lnTo>
                                    <a:pt x="14" y="0"/>
                                  </a:lnTo>
                                  <a:lnTo>
                                    <a:pt x="32" y="0"/>
                                  </a:lnTo>
                                  <a:lnTo>
                                    <a:pt x="32" y="30"/>
                                  </a:lnTo>
                                  <a:lnTo>
                                    <a:pt x="49" y="30"/>
                                  </a:lnTo>
                                  <a:lnTo>
                                    <a:pt x="49" y="44"/>
                                  </a:lnTo>
                                  <a:lnTo>
                                    <a:pt x="32" y="44"/>
                                  </a:lnTo>
                                  <a:lnTo>
                                    <a:pt x="32" y="113"/>
                                  </a:lnTo>
                                  <a:cubicBezTo>
                                    <a:pt x="32" y="117"/>
                                    <a:pt x="33" y="119"/>
                                    <a:pt x="36" y="121"/>
                                  </a:cubicBezTo>
                                  <a:cubicBezTo>
                                    <a:pt x="37" y="121"/>
                                    <a:pt x="39" y="122"/>
                                    <a:pt x="42" y="122"/>
                                  </a:cubicBezTo>
                                  <a:cubicBezTo>
                                    <a:pt x="43" y="122"/>
                                    <a:pt x="44" y="122"/>
                                    <a:pt x="45" y="122"/>
                                  </a:cubicBezTo>
                                  <a:cubicBezTo>
                                    <a:pt x="46" y="122"/>
                                    <a:pt x="47" y="121"/>
                                    <a:pt x="49" y="121"/>
                                  </a:cubicBezTo>
                                  <a:lnTo>
                                    <a:pt x="49" y="135"/>
                                  </a:lnTo>
                                  <a:cubicBezTo>
                                    <a:pt x="47" y="136"/>
                                    <a:pt x="45" y="136"/>
                                    <a:pt x="42" y="137"/>
                                  </a:cubicBezTo>
                                  <a:cubicBezTo>
                                    <a:pt x="40" y="137"/>
                                    <a:pt x="38" y="137"/>
                                    <a:pt x="35" y="137"/>
                                  </a:cubicBezTo>
                                  <a:cubicBezTo>
                                    <a:pt x="27" y="137"/>
                                    <a:pt x="21" y="135"/>
                                    <a:pt x="18" y="131"/>
                                  </a:cubicBezTo>
                                  <a:cubicBezTo>
                                    <a:pt x="15" y="126"/>
                                    <a:pt x="14" y="121"/>
                                    <a:pt x="14" y="114"/>
                                  </a:cubicBezTo>
                                  <a:lnTo>
                                    <a:pt x="14" y="44"/>
                                  </a:lnTo>
                                  <a:lnTo>
                                    <a:pt x="0" y="44"/>
                                  </a:lnTo>
                                  <a:lnTo>
                                    <a:pt x="0" y="30"/>
                                  </a:lnTo>
                                  <a:lnTo>
                                    <a:pt x="14" y="30"/>
                                  </a:lnTo>
                                  <a:lnTo>
                                    <a:pt x="14"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72" name="Freeform 1331"/>
                          <wps:cNvSpPr>
                            <a:spLocks/>
                          </wps:cNvSpPr>
                          <wps:spPr bwMode="auto">
                            <a:xfrm>
                              <a:off x="6580" y="1123"/>
                              <a:ext cx="36" cy="150"/>
                            </a:xfrm>
                            <a:custGeom>
                              <a:avLst/>
                              <a:gdLst>
                                <a:gd name="T0" fmla="*/ 46 w 46"/>
                                <a:gd name="T1" fmla="*/ 0 h 189"/>
                                <a:gd name="T2" fmla="*/ 46 w 46"/>
                                <a:gd name="T3" fmla="*/ 0 h 189"/>
                                <a:gd name="T4" fmla="*/ 26 w 46"/>
                                <a:gd name="T5" fmla="*/ 44 h 189"/>
                                <a:gd name="T6" fmla="*/ 19 w 46"/>
                                <a:gd name="T7" fmla="*/ 94 h 189"/>
                                <a:gd name="T8" fmla="*/ 27 w 46"/>
                                <a:gd name="T9" fmla="*/ 147 h 189"/>
                                <a:gd name="T10" fmla="*/ 46 w 46"/>
                                <a:gd name="T11" fmla="*/ 189 h 189"/>
                                <a:gd name="T12" fmla="*/ 34 w 46"/>
                                <a:gd name="T13" fmla="*/ 189 h 189"/>
                                <a:gd name="T14" fmla="*/ 16 w 46"/>
                                <a:gd name="T15" fmla="*/ 160 h 189"/>
                                <a:gd name="T16" fmla="*/ 9 w 46"/>
                                <a:gd name="T17" fmla="*/ 143 h 189"/>
                                <a:gd name="T18" fmla="*/ 1 w 46"/>
                                <a:gd name="T19" fmla="*/ 112 h 189"/>
                                <a:gd name="T20" fmla="*/ 0 w 46"/>
                                <a:gd name="T21" fmla="*/ 95 h 189"/>
                                <a:gd name="T22" fmla="*/ 9 w 46"/>
                                <a:gd name="T23" fmla="*/ 43 h 189"/>
                                <a:gd name="T24" fmla="*/ 33 w 46"/>
                                <a:gd name="T25" fmla="*/ 0 h 189"/>
                                <a:gd name="T26" fmla="*/ 46 w 46"/>
                                <a:gd name="T27" fmla="*/ 0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46" y="0"/>
                                  </a:moveTo>
                                  <a:lnTo>
                                    <a:pt x="46" y="0"/>
                                  </a:lnTo>
                                  <a:cubicBezTo>
                                    <a:pt x="35" y="20"/>
                                    <a:pt x="29" y="35"/>
                                    <a:pt x="26" y="44"/>
                                  </a:cubicBezTo>
                                  <a:cubicBezTo>
                                    <a:pt x="21" y="59"/>
                                    <a:pt x="19" y="75"/>
                                    <a:pt x="19" y="94"/>
                                  </a:cubicBezTo>
                                  <a:cubicBezTo>
                                    <a:pt x="19" y="113"/>
                                    <a:pt x="21" y="131"/>
                                    <a:pt x="27" y="147"/>
                                  </a:cubicBezTo>
                                  <a:cubicBezTo>
                                    <a:pt x="30" y="156"/>
                                    <a:pt x="36" y="170"/>
                                    <a:pt x="46" y="189"/>
                                  </a:cubicBezTo>
                                  <a:lnTo>
                                    <a:pt x="34" y="189"/>
                                  </a:lnTo>
                                  <a:cubicBezTo>
                                    <a:pt x="25" y="174"/>
                                    <a:pt x="19" y="164"/>
                                    <a:pt x="16" y="160"/>
                                  </a:cubicBezTo>
                                  <a:cubicBezTo>
                                    <a:pt x="14" y="156"/>
                                    <a:pt x="11" y="150"/>
                                    <a:pt x="9" y="143"/>
                                  </a:cubicBezTo>
                                  <a:cubicBezTo>
                                    <a:pt x="5" y="133"/>
                                    <a:pt x="3" y="123"/>
                                    <a:pt x="1" y="112"/>
                                  </a:cubicBezTo>
                                  <a:cubicBezTo>
                                    <a:pt x="0" y="106"/>
                                    <a:pt x="0" y="101"/>
                                    <a:pt x="0" y="95"/>
                                  </a:cubicBezTo>
                                  <a:cubicBezTo>
                                    <a:pt x="0" y="76"/>
                                    <a:pt x="3" y="59"/>
                                    <a:pt x="9" y="43"/>
                                  </a:cubicBezTo>
                                  <a:cubicBezTo>
                                    <a:pt x="13" y="34"/>
                                    <a:pt x="21" y="19"/>
                                    <a:pt x="33" y="0"/>
                                  </a:cubicBezTo>
                                  <a:lnTo>
                                    <a:pt x="46"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73" name="Freeform 1332"/>
                          <wps:cNvSpPr>
                            <a:spLocks noEditPoints="1"/>
                          </wps:cNvSpPr>
                          <wps:spPr bwMode="auto">
                            <a:xfrm>
                              <a:off x="6628" y="1128"/>
                              <a:ext cx="76" cy="115"/>
                            </a:xfrm>
                            <a:custGeom>
                              <a:avLst/>
                              <a:gdLst>
                                <a:gd name="T0" fmla="*/ 19 w 95"/>
                                <a:gd name="T1" fmla="*/ 107 h 145"/>
                                <a:gd name="T2" fmla="*/ 19 w 95"/>
                                <a:gd name="T3" fmla="*/ 107 h 145"/>
                                <a:gd name="T4" fmla="*/ 31 w 95"/>
                                <a:gd name="T5" fmla="*/ 128 h 145"/>
                                <a:gd name="T6" fmla="*/ 43 w 95"/>
                                <a:gd name="T7" fmla="*/ 131 h 145"/>
                                <a:gd name="T8" fmla="*/ 65 w 95"/>
                                <a:gd name="T9" fmla="*/ 120 h 145"/>
                                <a:gd name="T10" fmla="*/ 77 w 95"/>
                                <a:gd name="T11" fmla="*/ 77 h 145"/>
                                <a:gd name="T12" fmla="*/ 63 w 95"/>
                                <a:gd name="T13" fmla="*/ 90 h 145"/>
                                <a:gd name="T14" fmla="*/ 44 w 95"/>
                                <a:gd name="T15" fmla="*/ 94 h 145"/>
                                <a:gd name="T16" fmla="*/ 12 w 95"/>
                                <a:gd name="T17" fmla="*/ 81 h 145"/>
                                <a:gd name="T18" fmla="*/ 0 w 95"/>
                                <a:gd name="T19" fmla="*/ 48 h 145"/>
                                <a:gd name="T20" fmla="*/ 11 w 95"/>
                                <a:gd name="T21" fmla="*/ 15 h 145"/>
                                <a:gd name="T22" fmla="*/ 46 w 95"/>
                                <a:gd name="T23" fmla="*/ 0 h 145"/>
                                <a:gd name="T24" fmla="*/ 89 w 95"/>
                                <a:gd name="T25" fmla="*/ 28 h 145"/>
                                <a:gd name="T26" fmla="*/ 95 w 95"/>
                                <a:gd name="T27" fmla="*/ 66 h 145"/>
                                <a:gd name="T28" fmla="*/ 87 w 95"/>
                                <a:gd name="T29" fmla="*/ 112 h 145"/>
                                <a:gd name="T30" fmla="*/ 44 w 95"/>
                                <a:gd name="T31" fmla="*/ 145 h 145"/>
                                <a:gd name="T32" fmla="*/ 12 w 95"/>
                                <a:gd name="T33" fmla="*/ 134 h 145"/>
                                <a:gd name="T34" fmla="*/ 1 w 95"/>
                                <a:gd name="T35" fmla="*/ 107 h 145"/>
                                <a:gd name="T36" fmla="*/ 19 w 95"/>
                                <a:gd name="T37" fmla="*/ 107 h 145"/>
                                <a:gd name="T38" fmla="*/ 46 w 95"/>
                                <a:gd name="T39" fmla="*/ 78 h 145"/>
                                <a:gd name="T40" fmla="*/ 46 w 95"/>
                                <a:gd name="T41" fmla="*/ 78 h 145"/>
                                <a:gd name="T42" fmla="*/ 66 w 95"/>
                                <a:gd name="T43" fmla="*/ 71 h 145"/>
                                <a:gd name="T44" fmla="*/ 74 w 95"/>
                                <a:gd name="T45" fmla="*/ 47 h 145"/>
                                <a:gd name="T46" fmla="*/ 66 w 95"/>
                                <a:gd name="T47" fmla="*/ 24 h 145"/>
                                <a:gd name="T48" fmla="*/ 47 w 95"/>
                                <a:gd name="T49" fmla="*/ 16 h 145"/>
                                <a:gd name="T50" fmla="*/ 26 w 95"/>
                                <a:gd name="T51" fmla="*/ 25 h 145"/>
                                <a:gd name="T52" fmla="*/ 18 w 95"/>
                                <a:gd name="T53" fmla="*/ 48 h 145"/>
                                <a:gd name="T54" fmla="*/ 25 w 95"/>
                                <a:gd name="T55" fmla="*/ 70 h 145"/>
                                <a:gd name="T56" fmla="*/ 46 w 95"/>
                                <a:gd name="T57" fmla="*/ 78 h 145"/>
                                <a:gd name="T58" fmla="*/ 46 w 95"/>
                                <a:gd name="T59" fmla="*/ 7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95" h="145">
                                  <a:moveTo>
                                    <a:pt x="19" y="107"/>
                                  </a:moveTo>
                                  <a:lnTo>
                                    <a:pt x="19" y="107"/>
                                  </a:lnTo>
                                  <a:cubicBezTo>
                                    <a:pt x="20" y="117"/>
                                    <a:pt x="24" y="124"/>
                                    <a:pt x="31" y="128"/>
                                  </a:cubicBezTo>
                                  <a:cubicBezTo>
                                    <a:pt x="34" y="130"/>
                                    <a:pt x="38" y="131"/>
                                    <a:pt x="43" y="131"/>
                                  </a:cubicBezTo>
                                  <a:cubicBezTo>
                                    <a:pt x="51" y="131"/>
                                    <a:pt x="59" y="127"/>
                                    <a:pt x="65" y="120"/>
                                  </a:cubicBezTo>
                                  <a:cubicBezTo>
                                    <a:pt x="71" y="113"/>
                                    <a:pt x="75" y="98"/>
                                    <a:pt x="77" y="77"/>
                                  </a:cubicBezTo>
                                  <a:cubicBezTo>
                                    <a:pt x="73" y="83"/>
                                    <a:pt x="69" y="87"/>
                                    <a:pt x="63" y="90"/>
                                  </a:cubicBezTo>
                                  <a:cubicBezTo>
                                    <a:pt x="57" y="93"/>
                                    <a:pt x="51" y="94"/>
                                    <a:pt x="44" y="94"/>
                                  </a:cubicBezTo>
                                  <a:cubicBezTo>
                                    <a:pt x="30" y="94"/>
                                    <a:pt x="20" y="90"/>
                                    <a:pt x="12" y="81"/>
                                  </a:cubicBezTo>
                                  <a:cubicBezTo>
                                    <a:pt x="4" y="73"/>
                                    <a:pt x="0" y="62"/>
                                    <a:pt x="0" y="48"/>
                                  </a:cubicBezTo>
                                  <a:cubicBezTo>
                                    <a:pt x="0" y="36"/>
                                    <a:pt x="4" y="24"/>
                                    <a:pt x="11" y="15"/>
                                  </a:cubicBezTo>
                                  <a:cubicBezTo>
                                    <a:pt x="19" y="5"/>
                                    <a:pt x="31" y="0"/>
                                    <a:pt x="46" y="0"/>
                                  </a:cubicBezTo>
                                  <a:cubicBezTo>
                                    <a:pt x="67" y="0"/>
                                    <a:pt x="81" y="9"/>
                                    <a:pt x="89" y="28"/>
                                  </a:cubicBezTo>
                                  <a:cubicBezTo>
                                    <a:pt x="93" y="38"/>
                                    <a:pt x="95" y="51"/>
                                    <a:pt x="95" y="66"/>
                                  </a:cubicBezTo>
                                  <a:cubicBezTo>
                                    <a:pt x="95" y="83"/>
                                    <a:pt x="93" y="99"/>
                                    <a:pt x="87" y="112"/>
                                  </a:cubicBezTo>
                                  <a:cubicBezTo>
                                    <a:pt x="79" y="134"/>
                                    <a:pt x="64" y="145"/>
                                    <a:pt x="44" y="145"/>
                                  </a:cubicBezTo>
                                  <a:cubicBezTo>
                                    <a:pt x="30" y="145"/>
                                    <a:pt x="19" y="142"/>
                                    <a:pt x="12" y="134"/>
                                  </a:cubicBezTo>
                                  <a:cubicBezTo>
                                    <a:pt x="5" y="127"/>
                                    <a:pt x="1" y="118"/>
                                    <a:pt x="1" y="107"/>
                                  </a:cubicBezTo>
                                  <a:lnTo>
                                    <a:pt x="19" y="107"/>
                                  </a:lnTo>
                                  <a:close/>
                                  <a:moveTo>
                                    <a:pt x="46" y="78"/>
                                  </a:moveTo>
                                  <a:lnTo>
                                    <a:pt x="46" y="78"/>
                                  </a:lnTo>
                                  <a:cubicBezTo>
                                    <a:pt x="53" y="78"/>
                                    <a:pt x="60" y="76"/>
                                    <a:pt x="66" y="71"/>
                                  </a:cubicBezTo>
                                  <a:cubicBezTo>
                                    <a:pt x="71" y="67"/>
                                    <a:pt x="74" y="59"/>
                                    <a:pt x="74" y="47"/>
                                  </a:cubicBezTo>
                                  <a:cubicBezTo>
                                    <a:pt x="74" y="37"/>
                                    <a:pt x="72" y="29"/>
                                    <a:pt x="66" y="24"/>
                                  </a:cubicBezTo>
                                  <a:cubicBezTo>
                                    <a:pt x="61" y="19"/>
                                    <a:pt x="55" y="16"/>
                                    <a:pt x="47" y="16"/>
                                  </a:cubicBezTo>
                                  <a:cubicBezTo>
                                    <a:pt x="38" y="16"/>
                                    <a:pt x="31" y="19"/>
                                    <a:pt x="26" y="25"/>
                                  </a:cubicBezTo>
                                  <a:cubicBezTo>
                                    <a:pt x="21" y="31"/>
                                    <a:pt x="18" y="38"/>
                                    <a:pt x="18" y="48"/>
                                  </a:cubicBezTo>
                                  <a:cubicBezTo>
                                    <a:pt x="18" y="57"/>
                                    <a:pt x="20" y="65"/>
                                    <a:pt x="25" y="70"/>
                                  </a:cubicBezTo>
                                  <a:cubicBezTo>
                                    <a:pt x="29" y="76"/>
                                    <a:pt x="37" y="78"/>
                                    <a:pt x="46" y="78"/>
                                  </a:cubicBezTo>
                                  <a:lnTo>
                                    <a:pt x="46" y="7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74" name="Freeform 1333"/>
                          <wps:cNvSpPr>
                            <a:spLocks/>
                          </wps:cNvSpPr>
                          <wps:spPr bwMode="auto">
                            <a:xfrm>
                              <a:off x="6717" y="1130"/>
                              <a:ext cx="77" cy="113"/>
                            </a:xfrm>
                            <a:custGeom>
                              <a:avLst/>
                              <a:gdLst>
                                <a:gd name="T0" fmla="*/ 18 w 97"/>
                                <a:gd name="T1" fmla="*/ 103 h 143"/>
                                <a:gd name="T2" fmla="*/ 18 w 97"/>
                                <a:gd name="T3" fmla="*/ 103 h 143"/>
                                <a:gd name="T4" fmla="*/ 32 w 97"/>
                                <a:gd name="T5" fmla="*/ 124 h 143"/>
                                <a:gd name="T6" fmla="*/ 47 w 97"/>
                                <a:gd name="T7" fmla="*/ 127 h 143"/>
                                <a:gd name="T8" fmla="*/ 70 w 97"/>
                                <a:gd name="T9" fmla="*/ 117 h 143"/>
                                <a:gd name="T10" fmla="*/ 78 w 97"/>
                                <a:gd name="T11" fmla="*/ 95 h 143"/>
                                <a:gd name="T12" fmla="*/ 69 w 97"/>
                                <a:gd name="T13" fmla="*/ 72 h 143"/>
                                <a:gd name="T14" fmla="*/ 47 w 97"/>
                                <a:gd name="T15" fmla="*/ 64 h 143"/>
                                <a:gd name="T16" fmla="*/ 32 w 97"/>
                                <a:gd name="T17" fmla="*/ 68 h 143"/>
                                <a:gd name="T18" fmla="*/ 20 w 97"/>
                                <a:gd name="T19" fmla="*/ 77 h 143"/>
                                <a:gd name="T20" fmla="*/ 5 w 97"/>
                                <a:gd name="T21" fmla="*/ 77 h 143"/>
                                <a:gd name="T22" fmla="*/ 16 w 97"/>
                                <a:gd name="T23" fmla="*/ 0 h 143"/>
                                <a:gd name="T24" fmla="*/ 89 w 97"/>
                                <a:gd name="T25" fmla="*/ 0 h 143"/>
                                <a:gd name="T26" fmla="*/ 89 w 97"/>
                                <a:gd name="T27" fmla="*/ 18 h 143"/>
                                <a:gd name="T28" fmla="*/ 29 w 97"/>
                                <a:gd name="T29" fmla="*/ 18 h 143"/>
                                <a:gd name="T30" fmla="*/ 23 w 97"/>
                                <a:gd name="T31" fmla="*/ 57 h 143"/>
                                <a:gd name="T32" fmla="*/ 32 w 97"/>
                                <a:gd name="T33" fmla="*/ 51 h 143"/>
                                <a:gd name="T34" fmla="*/ 51 w 97"/>
                                <a:gd name="T35" fmla="*/ 48 h 143"/>
                                <a:gd name="T36" fmla="*/ 84 w 97"/>
                                <a:gd name="T37" fmla="*/ 61 h 143"/>
                                <a:gd name="T38" fmla="*/ 97 w 97"/>
                                <a:gd name="T39" fmla="*/ 92 h 143"/>
                                <a:gd name="T40" fmla="*/ 85 w 97"/>
                                <a:gd name="T41" fmla="*/ 128 h 143"/>
                                <a:gd name="T42" fmla="*/ 45 w 97"/>
                                <a:gd name="T43" fmla="*/ 143 h 143"/>
                                <a:gd name="T44" fmla="*/ 15 w 97"/>
                                <a:gd name="T45" fmla="*/ 133 h 143"/>
                                <a:gd name="T46" fmla="*/ 0 w 97"/>
                                <a:gd name="T47" fmla="*/ 103 h 143"/>
                                <a:gd name="T48" fmla="*/ 18 w 97"/>
                                <a:gd name="T49" fmla="*/ 103 h 1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7" h="143">
                                  <a:moveTo>
                                    <a:pt x="18" y="103"/>
                                  </a:moveTo>
                                  <a:lnTo>
                                    <a:pt x="18" y="103"/>
                                  </a:lnTo>
                                  <a:cubicBezTo>
                                    <a:pt x="20" y="113"/>
                                    <a:pt x="24" y="120"/>
                                    <a:pt x="32" y="124"/>
                                  </a:cubicBezTo>
                                  <a:cubicBezTo>
                                    <a:pt x="37" y="126"/>
                                    <a:pt x="42" y="127"/>
                                    <a:pt x="47" y="127"/>
                                  </a:cubicBezTo>
                                  <a:cubicBezTo>
                                    <a:pt x="58" y="127"/>
                                    <a:pt x="65" y="124"/>
                                    <a:pt x="70" y="117"/>
                                  </a:cubicBezTo>
                                  <a:cubicBezTo>
                                    <a:pt x="75" y="111"/>
                                    <a:pt x="78" y="103"/>
                                    <a:pt x="78" y="95"/>
                                  </a:cubicBezTo>
                                  <a:cubicBezTo>
                                    <a:pt x="78" y="85"/>
                                    <a:pt x="75" y="77"/>
                                    <a:pt x="69" y="72"/>
                                  </a:cubicBezTo>
                                  <a:cubicBezTo>
                                    <a:pt x="63" y="67"/>
                                    <a:pt x="56" y="64"/>
                                    <a:pt x="47" y="64"/>
                                  </a:cubicBezTo>
                                  <a:cubicBezTo>
                                    <a:pt x="41" y="64"/>
                                    <a:pt x="36" y="65"/>
                                    <a:pt x="32" y="68"/>
                                  </a:cubicBezTo>
                                  <a:cubicBezTo>
                                    <a:pt x="27" y="70"/>
                                    <a:pt x="23" y="73"/>
                                    <a:pt x="20" y="77"/>
                                  </a:cubicBezTo>
                                  <a:lnTo>
                                    <a:pt x="5" y="77"/>
                                  </a:lnTo>
                                  <a:lnTo>
                                    <a:pt x="16" y="0"/>
                                  </a:lnTo>
                                  <a:lnTo>
                                    <a:pt x="89" y="0"/>
                                  </a:lnTo>
                                  <a:lnTo>
                                    <a:pt x="89" y="18"/>
                                  </a:lnTo>
                                  <a:lnTo>
                                    <a:pt x="29" y="18"/>
                                  </a:lnTo>
                                  <a:lnTo>
                                    <a:pt x="23" y="57"/>
                                  </a:lnTo>
                                  <a:cubicBezTo>
                                    <a:pt x="26" y="54"/>
                                    <a:pt x="29" y="53"/>
                                    <a:pt x="32" y="51"/>
                                  </a:cubicBezTo>
                                  <a:cubicBezTo>
                                    <a:pt x="38" y="49"/>
                                    <a:pt x="44" y="48"/>
                                    <a:pt x="51" y="48"/>
                                  </a:cubicBezTo>
                                  <a:cubicBezTo>
                                    <a:pt x="64" y="48"/>
                                    <a:pt x="75" y="52"/>
                                    <a:pt x="84" y="61"/>
                                  </a:cubicBezTo>
                                  <a:cubicBezTo>
                                    <a:pt x="93" y="69"/>
                                    <a:pt x="97" y="79"/>
                                    <a:pt x="97" y="92"/>
                                  </a:cubicBezTo>
                                  <a:cubicBezTo>
                                    <a:pt x="97" y="106"/>
                                    <a:pt x="93" y="117"/>
                                    <a:pt x="85" y="128"/>
                                  </a:cubicBezTo>
                                  <a:cubicBezTo>
                                    <a:pt x="77" y="138"/>
                                    <a:pt x="63" y="143"/>
                                    <a:pt x="45" y="143"/>
                                  </a:cubicBezTo>
                                  <a:cubicBezTo>
                                    <a:pt x="34" y="143"/>
                                    <a:pt x="24" y="140"/>
                                    <a:pt x="15" y="133"/>
                                  </a:cubicBezTo>
                                  <a:cubicBezTo>
                                    <a:pt x="6" y="127"/>
                                    <a:pt x="1" y="117"/>
                                    <a:pt x="0" y="103"/>
                                  </a:cubicBezTo>
                                  <a:lnTo>
                                    <a:pt x="18" y="10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75" name="Freeform 1334"/>
                          <wps:cNvSpPr>
                            <a:spLocks noEditPoints="1"/>
                          </wps:cNvSpPr>
                          <wps:spPr bwMode="auto">
                            <a:xfrm>
                              <a:off x="6807" y="1129"/>
                              <a:ext cx="131" cy="114"/>
                            </a:xfrm>
                            <a:custGeom>
                              <a:avLst/>
                              <a:gdLst>
                                <a:gd name="T0" fmla="*/ 131 w 165"/>
                                <a:gd name="T1" fmla="*/ 72 h 144"/>
                                <a:gd name="T2" fmla="*/ 131 w 165"/>
                                <a:gd name="T3" fmla="*/ 72 h 144"/>
                                <a:gd name="T4" fmla="*/ 155 w 165"/>
                                <a:gd name="T5" fmla="*/ 82 h 144"/>
                                <a:gd name="T6" fmla="*/ 165 w 165"/>
                                <a:gd name="T7" fmla="*/ 106 h 144"/>
                                <a:gd name="T8" fmla="*/ 155 w 165"/>
                                <a:gd name="T9" fmla="*/ 130 h 144"/>
                                <a:gd name="T10" fmla="*/ 131 w 165"/>
                                <a:gd name="T11" fmla="*/ 140 h 144"/>
                                <a:gd name="T12" fmla="*/ 107 w 165"/>
                                <a:gd name="T13" fmla="*/ 130 h 144"/>
                                <a:gd name="T14" fmla="*/ 96 w 165"/>
                                <a:gd name="T15" fmla="*/ 106 h 144"/>
                                <a:gd name="T16" fmla="*/ 107 w 165"/>
                                <a:gd name="T17" fmla="*/ 82 h 144"/>
                                <a:gd name="T18" fmla="*/ 131 w 165"/>
                                <a:gd name="T19" fmla="*/ 72 h 144"/>
                                <a:gd name="T20" fmla="*/ 131 w 165"/>
                                <a:gd name="T21" fmla="*/ 72 h 144"/>
                                <a:gd name="T22" fmla="*/ 117 w 165"/>
                                <a:gd name="T23" fmla="*/ 0 h 144"/>
                                <a:gd name="T24" fmla="*/ 117 w 165"/>
                                <a:gd name="T25" fmla="*/ 0 h 144"/>
                                <a:gd name="T26" fmla="*/ 128 w 165"/>
                                <a:gd name="T27" fmla="*/ 0 h 144"/>
                                <a:gd name="T28" fmla="*/ 49 w 165"/>
                                <a:gd name="T29" fmla="*/ 144 h 144"/>
                                <a:gd name="T30" fmla="*/ 38 w 165"/>
                                <a:gd name="T31" fmla="*/ 144 h 144"/>
                                <a:gd name="T32" fmla="*/ 117 w 165"/>
                                <a:gd name="T33" fmla="*/ 0 h 144"/>
                                <a:gd name="T34" fmla="*/ 34 w 165"/>
                                <a:gd name="T35" fmla="*/ 58 h 144"/>
                                <a:gd name="T36" fmla="*/ 34 w 165"/>
                                <a:gd name="T37" fmla="*/ 58 h 144"/>
                                <a:gd name="T38" fmla="*/ 48 w 165"/>
                                <a:gd name="T39" fmla="*/ 52 h 144"/>
                                <a:gd name="T40" fmla="*/ 54 w 165"/>
                                <a:gd name="T41" fmla="*/ 38 h 144"/>
                                <a:gd name="T42" fmla="*/ 48 w 165"/>
                                <a:gd name="T43" fmla="*/ 23 h 144"/>
                                <a:gd name="T44" fmla="*/ 34 w 165"/>
                                <a:gd name="T45" fmla="*/ 17 h 144"/>
                                <a:gd name="T46" fmla="*/ 20 w 165"/>
                                <a:gd name="T47" fmla="*/ 23 h 144"/>
                                <a:gd name="T48" fmla="*/ 14 w 165"/>
                                <a:gd name="T49" fmla="*/ 38 h 144"/>
                                <a:gd name="T50" fmla="*/ 20 w 165"/>
                                <a:gd name="T51" fmla="*/ 52 h 144"/>
                                <a:gd name="T52" fmla="*/ 34 w 165"/>
                                <a:gd name="T53" fmla="*/ 58 h 144"/>
                                <a:gd name="T54" fmla="*/ 34 w 165"/>
                                <a:gd name="T55" fmla="*/ 58 h 144"/>
                                <a:gd name="T56" fmla="*/ 34 w 165"/>
                                <a:gd name="T57" fmla="*/ 3 h 144"/>
                                <a:gd name="T58" fmla="*/ 34 w 165"/>
                                <a:gd name="T59" fmla="*/ 3 h 144"/>
                                <a:gd name="T60" fmla="*/ 58 w 165"/>
                                <a:gd name="T61" fmla="*/ 13 h 144"/>
                                <a:gd name="T62" fmla="*/ 68 w 165"/>
                                <a:gd name="T63" fmla="*/ 38 h 144"/>
                                <a:gd name="T64" fmla="*/ 58 w 165"/>
                                <a:gd name="T65" fmla="*/ 62 h 144"/>
                                <a:gd name="T66" fmla="*/ 34 w 165"/>
                                <a:gd name="T67" fmla="*/ 72 h 144"/>
                                <a:gd name="T68" fmla="*/ 10 w 165"/>
                                <a:gd name="T69" fmla="*/ 62 h 144"/>
                                <a:gd name="T70" fmla="*/ 0 w 165"/>
                                <a:gd name="T71" fmla="*/ 38 h 144"/>
                                <a:gd name="T72" fmla="*/ 10 w 165"/>
                                <a:gd name="T73" fmla="*/ 13 h 144"/>
                                <a:gd name="T74" fmla="*/ 34 w 165"/>
                                <a:gd name="T75" fmla="*/ 3 h 144"/>
                                <a:gd name="T76" fmla="*/ 34 w 165"/>
                                <a:gd name="T77" fmla="*/ 3 h 144"/>
                                <a:gd name="T78" fmla="*/ 131 w 165"/>
                                <a:gd name="T79" fmla="*/ 126 h 144"/>
                                <a:gd name="T80" fmla="*/ 131 w 165"/>
                                <a:gd name="T81" fmla="*/ 126 h 144"/>
                                <a:gd name="T82" fmla="*/ 145 w 165"/>
                                <a:gd name="T83" fmla="*/ 120 h 144"/>
                                <a:gd name="T84" fmla="*/ 151 w 165"/>
                                <a:gd name="T85" fmla="*/ 106 h 144"/>
                                <a:gd name="T86" fmla="*/ 145 w 165"/>
                                <a:gd name="T87" fmla="*/ 92 h 144"/>
                                <a:gd name="T88" fmla="*/ 131 w 165"/>
                                <a:gd name="T89" fmla="*/ 86 h 144"/>
                                <a:gd name="T90" fmla="*/ 116 w 165"/>
                                <a:gd name="T91" fmla="*/ 92 h 144"/>
                                <a:gd name="T92" fmla="*/ 110 w 165"/>
                                <a:gd name="T93" fmla="*/ 106 h 144"/>
                                <a:gd name="T94" fmla="*/ 116 w 165"/>
                                <a:gd name="T95" fmla="*/ 120 h 144"/>
                                <a:gd name="T96" fmla="*/ 131 w 165"/>
                                <a:gd name="T97" fmla="*/ 126 h 144"/>
                                <a:gd name="T98" fmla="*/ 131 w 165"/>
                                <a:gd name="T99" fmla="*/ 126 h 14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165" h="144">
                                  <a:moveTo>
                                    <a:pt x="131" y="72"/>
                                  </a:moveTo>
                                  <a:lnTo>
                                    <a:pt x="131" y="72"/>
                                  </a:lnTo>
                                  <a:cubicBezTo>
                                    <a:pt x="140" y="72"/>
                                    <a:pt x="148" y="75"/>
                                    <a:pt x="155" y="82"/>
                                  </a:cubicBezTo>
                                  <a:cubicBezTo>
                                    <a:pt x="162" y="88"/>
                                    <a:pt x="165" y="97"/>
                                    <a:pt x="165" y="106"/>
                                  </a:cubicBezTo>
                                  <a:cubicBezTo>
                                    <a:pt x="165" y="115"/>
                                    <a:pt x="162" y="124"/>
                                    <a:pt x="155" y="130"/>
                                  </a:cubicBezTo>
                                  <a:cubicBezTo>
                                    <a:pt x="148" y="137"/>
                                    <a:pt x="140" y="140"/>
                                    <a:pt x="131" y="140"/>
                                  </a:cubicBezTo>
                                  <a:cubicBezTo>
                                    <a:pt x="121" y="140"/>
                                    <a:pt x="113" y="137"/>
                                    <a:pt x="107" y="130"/>
                                  </a:cubicBezTo>
                                  <a:cubicBezTo>
                                    <a:pt x="100" y="124"/>
                                    <a:pt x="96" y="115"/>
                                    <a:pt x="96" y="106"/>
                                  </a:cubicBezTo>
                                  <a:cubicBezTo>
                                    <a:pt x="96" y="97"/>
                                    <a:pt x="100" y="88"/>
                                    <a:pt x="107" y="82"/>
                                  </a:cubicBezTo>
                                  <a:cubicBezTo>
                                    <a:pt x="113" y="75"/>
                                    <a:pt x="121" y="72"/>
                                    <a:pt x="131" y="72"/>
                                  </a:cubicBezTo>
                                  <a:lnTo>
                                    <a:pt x="131" y="72"/>
                                  </a:lnTo>
                                  <a:close/>
                                  <a:moveTo>
                                    <a:pt x="117" y="0"/>
                                  </a:moveTo>
                                  <a:lnTo>
                                    <a:pt x="117" y="0"/>
                                  </a:lnTo>
                                  <a:lnTo>
                                    <a:pt x="128" y="0"/>
                                  </a:lnTo>
                                  <a:lnTo>
                                    <a:pt x="49" y="144"/>
                                  </a:lnTo>
                                  <a:lnTo>
                                    <a:pt x="38" y="144"/>
                                  </a:lnTo>
                                  <a:lnTo>
                                    <a:pt x="117" y="0"/>
                                  </a:lnTo>
                                  <a:close/>
                                  <a:moveTo>
                                    <a:pt x="34" y="58"/>
                                  </a:moveTo>
                                  <a:lnTo>
                                    <a:pt x="34" y="58"/>
                                  </a:lnTo>
                                  <a:cubicBezTo>
                                    <a:pt x="40" y="58"/>
                                    <a:pt x="45" y="56"/>
                                    <a:pt x="48" y="52"/>
                                  </a:cubicBezTo>
                                  <a:cubicBezTo>
                                    <a:pt x="52" y="48"/>
                                    <a:pt x="54" y="43"/>
                                    <a:pt x="54" y="38"/>
                                  </a:cubicBezTo>
                                  <a:cubicBezTo>
                                    <a:pt x="54" y="32"/>
                                    <a:pt x="52" y="27"/>
                                    <a:pt x="48" y="23"/>
                                  </a:cubicBezTo>
                                  <a:cubicBezTo>
                                    <a:pt x="45" y="19"/>
                                    <a:pt x="40" y="17"/>
                                    <a:pt x="34" y="17"/>
                                  </a:cubicBezTo>
                                  <a:cubicBezTo>
                                    <a:pt x="28" y="17"/>
                                    <a:pt x="24" y="19"/>
                                    <a:pt x="20" y="23"/>
                                  </a:cubicBezTo>
                                  <a:cubicBezTo>
                                    <a:pt x="16" y="27"/>
                                    <a:pt x="14" y="32"/>
                                    <a:pt x="14" y="38"/>
                                  </a:cubicBezTo>
                                  <a:cubicBezTo>
                                    <a:pt x="14" y="43"/>
                                    <a:pt x="16" y="48"/>
                                    <a:pt x="20" y="52"/>
                                  </a:cubicBezTo>
                                  <a:cubicBezTo>
                                    <a:pt x="24" y="56"/>
                                    <a:pt x="28" y="58"/>
                                    <a:pt x="34" y="58"/>
                                  </a:cubicBezTo>
                                  <a:lnTo>
                                    <a:pt x="34" y="58"/>
                                  </a:lnTo>
                                  <a:close/>
                                  <a:moveTo>
                                    <a:pt x="34" y="3"/>
                                  </a:moveTo>
                                  <a:lnTo>
                                    <a:pt x="34" y="3"/>
                                  </a:lnTo>
                                  <a:cubicBezTo>
                                    <a:pt x="44" y="3"/>
                                    <a:pt x="52" y="7"/>
                                    <a:pt x="58" y="13"/>
                                  </a:cubicBezTo>
                                  <a:cubicBezTo>
                                    <a:pt x="65" y="20"/>
                                    <a:pt x="68" y="28"/>
                                    <a:pt x="68" y="38"/>
                                  </a:cubicBezTo>
                                  <a:cubicBezTo>
                                    <a:pt x="68" y="47"/>
                                    <a:pt x="65" y="55"/>
                                    <a:pt x="58" y="62"/>
                                  </a:cubicBezTo>
                                  <a:cubicBezTo>
                                    <a:pt x="52" y="69"/>
                                    <a:pt x="44" y="72"/>
                                    <a:pt x="34" y="72"/>
                                  </a:cubicBezTo>
                                  <a:cubicBezTo>
                                    <a:pt x="25" y="72"/>
                                    <a:pt x="16" y="69"/>
                                    <a:pt x="10" y="62"/>
                                  </a:cubicBezTo>
                                  <a:cubicBezTo>
                                    <a:pt x="3" y="55"/>
                                    <a:pt x="0" y="47"/>
                                    <a:pt x="0" y="38"/>
                                  </a:cubicBezTo>
                                  <a:cubicBezTo>
                                    <a:pt x="0" y="28"/>
                                    <a:pt x="3" y="20"/>
                                    <a:pt x="10" y="13"/>
                                  </a:cubicBezTo>
                                  <a:cubicBezTo>
                                    <a:pt x="16" y="7"/>
                                    <a:pt x="25" y="3"/>
                                    <a:pt x="34" y="3"/>
                                  </a:cubicBezTo>
                                  <a:lnTo>
                                    <a:pt x="34" y="3"/>
                                  </a:lnTo>
                                  <a:close/>
                                  <a:moveTo>
                                    <a:pt x="131" y="126"/>
                                  </a:moveTo>
                                  <a:lnTo>
                                    <a:pt x="131" y="126"/>
                                  </a:lnTo>
                                  <a:cubicBezTo>
                                    <a:pt x="136" y="126"/>
                                    <a:pt x="141" y="124"/>
                                    <a:pt x="145" y="120"/>
                                  </a:cubicBezTo>
                                  <a:cubicBezTo>
                                    <a:pt x="149" y="116"/>
                                    <a:pt x="151" y="112"/>
                                    <a:pt x="151" y="106"/>
                                  </a:cubicBezTo>
                                  <a:cubicBezTo>
                                    <a:pt x="151" y="100"/>
                                    <a:pt x="149" y="96"/>
                                    <a:pt x="145" y="92"/>
                                  </a:cubicBezTo>
                                  <a:cubicBezTo>
                                    <a:pt x="141" y="88"/>
                                    <a:pt x="136" y="86"/>
                                    <a:pt x="131" y="86"/>
                                  </a:cubicBezTo>
                                  <a:cubicBezTo>
                                    <a:pt x="125" y="86"/>
                                    <a:pt x="120" y="88"/>
                                    <a:pt x="116" y="92"/>
                                  </a:cubicBezTo>
                                  <a:cubicBezTo>
                                    <a:pt x="112" y="96"/>
                                    <a:pt x="110" y="100"/>
                                    <a:pt x="110" y="106"/>
                                  </a:cubicBezTo>
                                  <a:cubicBezTo>
                                    <a:pt x="110" y="112"/>
                                    <a:pt x="112" y="116"/>
                                    <a:pt x="116" y="120"/>
                                  </a:cubicBezTo>
                                  <a:cubicBezTo>
                                    <a:pt x="120" y="124"/>
                                    <a:pt x="125" y="126"/>
                                    <a:pt x="131" y="126"/>
                                  </a:cubicBezTo>
                                  <a:lnTo>
                                    <a:pt x="131" y="126"/>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76" name="Freeform 1335"/>
                          <wps:cNvSpPr>
                            <a:spLocks noEditPoints="1"/>
                          </wps:cNvSpPr>
                          <wps:spPr bwMode="auto">
                            <a:xfrm>
                              <a:off x="6997" y="1122"/>
                              <a:ext cx="102" cy="121"/>
                            </a:xfrm>
                            <a:custGeom>
                              <a:avLst/>
                              <a:gdLst>
                                <a:gd name="T0" fmla="*/ 67 w 128"/>
                                <a:gd name="T1" fmla="*/ 0 h 152"/>
                                <a:gd name="T2" fmla="*/ 67 w 128"/>
                                <a:gd name="T3" fmla="*/ 0 h 152"/>
                                <a:gd name="T4" fmla="*/ 110 w 128"/>
                                <a:gd name="T5" fmla="*/ 14 h 152"/>
                                <a:gd name="T6" fmla="*/ 127 w 128"/>
                                <a:gd name="T7" fmla="*/ 47 h 152"/>
                                <a:gd name="T8" fmla="*/ 108 w 128"/>
                                <a:gd name="T9" fmla="*/ 47 h 152"/>
                                <a:gd name="T10" fmla="*/ 95 w 128"/>
                                <a:gd name="T11" fmla="*/ 25 h 152"/>
                                <a:gd name="T12" fmla="*/ 68 w 128"/>
                                <a:gd name="T13" fmla="*/ 17 h 152"/>
                                <a:gd name="T14" fmla="*/ 33 w 128"/>
                                <a:gd name="T15" fmla="*/ 32 h 152"/>
                                <a:gd name="T16" fmla="*/ 20 w 128"/>
                                <a:gd name="T17" fmla="*/ 78 h 152"/>
                                <a:gd name="T18" fmla="*/ 32 w 128"/>
                                <a:gd name="T19" fmla="*/ 119 h 152"/>
                                <a:gd name="T20" fmla="*/ 67 w 128"/>
                                <a:gd name="T21" fmla="*/ 135 h 152"/>
                                <a:gd name="T22" fmla="*/ 100 w 128"/>
                                <a:gd name="T23" fmla="*/ 118 h 152"/>
                                <a:gd name="T24" fmla="*/ 109 w 128"/>
                                <a:gd name="T25" fmla="*/ 95 h 152"/>
                                <a:gd name="T26" fmla="*/ 128 w 128"/>
                                <a:gd name="T27" fmla="*/ 95 h 152"/>
                                <a:gd name="T28" fmla="*/ 111 w 128"/>
                                <a:gd name="T29" fmla="*/ 133 h 152"/>
                                <a:gd name="T30" fmla="*/ 65 w 128"/>
                                <a:gd name="T31" fmla="*/ 152 h 152"/>
                                <a:gd name="T32" fmla="*/ 22 w 128"/>
                                <a:gd name="T33" fmla="*/ 137 h 152"/>
                                <a:gd name="T34" fmla="*/ 0 w 128"/>
                                <a:gd name="T35" fmla="*/ 74 h 152"/>
                                <a:gd name="T36" fmla="*/ 17 w 128"/>
                                <a:gd name="T37" fmla="*/ 22 h 152"/>
                                <a:gd name="T38" fmla="*/ 67 w 128"/>
                                <a:gd name="T39" fmla="*/ 0 h 152"/>
                                <a:gd name="T40" fmla="*/ 67 w 128"/>
                                <a:gd name="T41" fmla="*/ 0 h 152"/>
                                <a:gd name="T42" fmla="*/ 63 w 128"/>
                                <a:gd name="T43" fmla="*/ 0 h 152"/>
                                <a:gd name="T44" fmla="*/ 63 w 128"/>
                                <a:gd name="T45" fmla="*/ 0 h 152"/>
                                <a:gd name="T46" fmla="*/ 63 w 128"/>
                                <a:gd name="T47" fmla="*/ 0 h 1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128" h="152">
                                  <a:moveTo>
                                    <a:pt x="67" y="0"/>
                                  </a:moveTo>
                                  <a:lnTo>
                                    <a:pt x="67" y="0"/>
                                  </a:lnTo>
                                  <a:cubicBezTo>
                                    <a:pt x="86" y="0"/>
                                    <a:pt x="100" y="4"/>
                                    <a:pt x="110" y="14"/>
                                  </a:cubicBezTo>
                                  <a:cubicBezTo>
                                    <a:pt x="120" y="24"/>
                                    <a:pt x="126" y="35"/>
                                    <a:pt x="127" y="47"/>
                                  </a:cubicBezTo>
                                  <a:lnTo>
                                    <a:pt x="108" y="47"/>
                                  </a:lnTo>
                                  <a:cubicBezTo>
                                    <a:pt x="106" y="38"/>
                                    <a:pt x="101" y="30"/>
                                    <a:pt x="95" y="25"/>
                                  </a:cubicBezTo>
                                  <a:cubicBezTo>
                                    <a:pt x="88" y="19"/>
                                    <a:pt x="79" y="17"/>
                                    <a:pt x="68" y="17"/>
                                  </a:cubicBezTo>
                                  <a:cubicBezTo>
                                    <a:pt x="53" y="17"/>
                                    <a:pt x="42" y="22"/>
                                    <a:pt x="33" y="32"/>
                                  </a:cubicBezTo>
                                  <a:cubicBezTo>
                                    <a:pt x="24" y="42"/>
                                    <a:pt x="20" y="57"/>
                                    <a:pt x="20" y="78"/>
                                  </a:cubicBezTo>
                                  <a:cubicBezTo>
                                    <a:pt x="20" y="95"/>
                                    <a:pt x="24" y="108"/>
                                    <a:pt x="32" y="119"/>
                                  </a:cubicBezTo>
                                  <a:cubicBezTo>
                                    <a:pt x="40" y="130"/>
                                    <a:pt x="51" y="135"/>
                                    <a:pt x="67" y="135"/>
                                  </a:cubicBezTo>
                                  <a:cubicBezTo>
                                    <a:pt x="82" y="135"/>
                                    <a:pt x="93" y="129"/>
                                    <a:pt x="100" y="118"/>
                                  </a:cubicBezTo>
                                  <a:cubicBezTo>
                                    <a:pt x="104" y="112"/>
                                    <a:pt x="107" y="105"/>
                                    <a:pt x="109" y="95"/>
                                  </a:cubicBezTo>
                                  <a:lnTo>
                                    <a:pt x="128" y="95"/>
                                  </a:lnTo>
                                  <a:cubicBezTo>
                                    <a:pt x="127" y="110"/>
                                    <a:pt x="121" y="123"/>
                                    <a:pt x="111" y="133"/>
                                  </a:cubicBezTo>
                                  <a:cubicBezTo>
                                    <a:pt x="100" y="146"/>
                                    <a:pt x="84" y="152"/>
                                    <a:pt x="65" y="152"/>
                                  </a:cubicBezTo>
                                  <a:cubicBezTo>
                                    <a:pt x="48" y="152"/>
                                    <a:pt x="34" y="147"/>
                                    <a:pt x="22" y="137"/>
                                  </a:cubicBezTo>
                                  <a:cubicBezTo>
                                    <a:pt x="7" y="123"/>
                                    <a:pt x="0" y="103"/>
                                    <a:pt x="0" y="74"/>
                                  </a:cubicBezTo>
                                  <a:cubicBezTo>
                                    <a:pt x="0" y="53"/>
                                    <a:pt x="5" y="35"/>
                                    <a:pt x="17" y="22"/>
                                  </a:cubicBezTo>
                                  <a:cubicBezTo>
                                    <a:pt x="29" y="7"/>
                                    <a:pt x="46" y="0"/>
                                    <a:pt x="67" y="0"/>
                                  </a:cubicBezTo>
                                  <a:lnTo>
                                    <a:pt x="67" y="0"/>
                                  </a:lnTo>
                                  <a:close/>
                                  <a:moveTo>
                                    <a:pt x="63" y="0"/>
                                  </a:moveTo>
                                  <a:lnTo>
                                    <a:pt x="63" y="0"/>
                                  </a:lnTo>
                                  <a:lnTo>
                                    <a:pt x="63"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77" name="Freeform 1336"/>
                          <wps:cNvSpPr>
                            <a:spLocks/>
                          </wps:cNvSpPr>
                          <wps:spPr bwMode="auto">
                            <a:xfrm>
                              <a:off x="7122" y="1125"/>
                              <a:ext cx="15" cy="115"/>
                            </a:xfrm>
                            <a:custGeom>
                              <a:avLst/>
                              <a:gdLst>
                                <a:gd name="T0" fmla="*/ 0 w 20"/>
                                <a:gd name="T1" fmla="*/ 0 h 145"/>
                                <a:gd name="T2" fmla="*/ 0 w 20"/>
                                <a:gd name="T3" fmla="*/ 0 h 145"/>
                                <a:gd name="T4" fmla="*/ 20 w 20"/>
                                <a:gd name="T5" fmla="*/ 0 h 145"/>
                                <a:gd name="T6" fmla="*/ 20 w 20"/>
                                <a:gd name="T7" fmla="*/ 145 h 145"/>
                                <a:gd name="T8" fmla="*/ 0 w 20"/>
                                <a:gd name="T9" fmla="*/ 145 h 145"/>
                                <a:gd name="T10" fmla="*/ 0 w 20"/>
                                <a:gd name="T11" fmla="*/ 0 h 145"/>
                              </a:gdLst>
                              <a:ahLst/>
                              <a:cxnLst>
                                <a:cxn ang="0">
                                  <a:pos x="T0" y="T1"/>
                                </a:cxn>
                                <a:cxn ang="0">
                                  <a:pos x="T2" y="T3"/>
                                </a:cxn>
                                <a:cxn ang="0">
                                  <a:pos x="T4" y="T5"/>
                                </a:cxn>
                                <a:cxn ang="0">
                                  <a:pos x="T6" y="T7"/>
                                </a:cxn>
                                <a:cxn ang="0">
                                  <a:pos x="T8" y="T9"/>
                                </a:cxn>
                                <a:cxn ang="0">
                                  <a:pos x="T10" y="T11"/>
                                </a:cxn>
                              </a:cxnLst>
                              <a:rect l="0" t="0" r="r" b="b"/>
                              <a:pathLst>
                                <a:path w="20" h="145">
                                  <a:moveTo>
                                    <a:pt x="0" y="0"/>
                                  </a:moveTo>
                                  <a:lnTo>
                                    <a:pt x="0" y="0"/>
                                  </a:lnTo>
                                  <a:lnTo>
                                    <a:pt x="20" y="0"/>
                                  </a:lnTo>
                                  <a:lnTo>
                                    <a:pt x="20" y="145"/>
                                  </a:lnTo>
                                  <a:lnTo>
                                    <a:pt x="0" y="145"/>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78" name="Freeform 1337"/>
                          <wps:cNvSpPr>
                            <a:spLocks/>
                          </wps:cNvSpPr>
                          <wps:spPr bwMode="auto">
                            <a:xfrm>
                              <a:off x="7157" y="1123"/>
                              <a:ext cx="36" cy="150"/>
                            </a:xfrm>
                            <a:custGeom>
                              <a:avLst/>
                              <a:gdLst>
                                <a:gd name="T0" fmla="*/ 0 w 46"/>
                                <a:gd name="T1" fmla="*/ 189 h 189"/>
                                <a:gd name="T2" fmla="*/ 0 w 46"/>
                                <a:gd name="T3" fmla="*/ 189 h 189"/>
                                <a:gd name="T4" fmla="*/ 20 w 46"/>
                                <a:gd name="T5" fmla="*/ 144 h 189"/>
                                <a:gd name="T6" fmla="*/ 27 w 46"/>
                                <a:gd name="T7" fmla="*/ 94 h 189"/>
                                <a:gd name="T8" fmla="*/ 19 w 46"/>
                                <a:gd name="T9" fmla="*/ 42 h 189"/>
                                <a:gd name="T10" fmla="*/ 0 w 46"/>
                                <a:gd name="T11" fmla="*/ 0 h 189"/>
                                <a:gd name="T12" fmla="*/ 11 w 46"/>
                                <a:gd name="T13" fmla="*/ 0 h 189"/>
                                <a:gd name="T14" fmla="*/ 30 w 46"/>
                                <a:gd name="T15" fmla="*/ 30 h 189"/>
                                <a:gd name="T16" fmla="*/ 37 w 46"/>
                                <a:gd name="T17" fmla="*/ 46 h 189"/>
                                <a:gd name="T18" fmla="*/ 44 w 46"/>
                                <a:gd name="T19" fmla="*/ 70 h 189"/>
                                <a:gd name="T20" fmla="*/ 46 w 46"/>
                                <a:gd name="T21" fmla="*/ 93 h 189"/>
                                <a:gd name="T22" fmla="*/ 36 w 46"/>
                                <a:gd name="T23" fmla="*/ 145 h 189"/>
                                <a:gd name="T24" fmla="*/ 12 w 46"/>
                                <a:gd name="T25" fmla="*/ 189 h 189"/>
                                <a:gd name="T26" fmla="*/ 0 w 46"/>
                                <a:gd name="T27" fmla="*/ 189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0" y="189"/>
                                  </a:moveTo>
                                  <a:lnTo>
                                    <a:pt x="0" y="189"/>
                                  </a:lnTo>
                                  <a:cubicBezTo>
                                    <a:pt x="10" y="168"/>
                                    <a:pt x="17" y="153"/>
                                    <a:pt x="20" y="144"/>
                                  </a:cubicBezTo>
                                  <a:cubicBezTo>
                                    <a:pt x="25" y="130"/>
                                    <a:pt x="27" y="113"/>
                                    <a:pt x="27" y="94"/>
                                  </a:cubicBezTo>
                                  <a:cubicBezTo>
                                    <a:pt x="27" y="75"/>
                                    <a:pt x="24" y="58"/>
                                    <a:pt x="19" y="42"/>
                                  </a:cubicBezTo>
                                  <a:cubicBezTo>
                                    <a:pt x="16" y="32"/>
                                    <a:pt x="9" y="18"/>
                                    <a:pt x="0" y="0"/>
                                  </a:cubicBezTo>
                                  <a:lnTo>
                                    <a:pt x="11" y="0"/>
                                  </a:lnTo>
                                  <a:cubicBezTo>
                                    <a:pt x="22" y="16"/>
                                    <a:pt x="28" y="26"/>
                                    <a:pt x="30" y="30"/>
                                  </a:cubicBezTo>
                                  <a:cubicBezTo>
                                    <a:pt x="32" y="34"/>
                                    <a:pt x="34" y="39"/>
                                    <a:pt x="37" y="46"/>
                                  </a:cubicBezTo>
                                  <a:cubicBezTo>
                                    <a:pt x="40" y="54"/>
                                    <a:pt x="42" y="62"/>
                                    <a:pt x="44" y="70"/>
                                  </a:cubicBezTo>
                                  <a:cubicBezTo>
                                    <a:pt x="45" y="78"/>
                                    <a:pt x="46" y="86"/>
                                    <a:pt x="46" y="93"/>
                                  </a:cubicBezTo>
                                  <a:cubicBezTo>
                                    <a:pt x="46" y="113"/>
                                    <a:pt x="42" y="130"/>
                                    <a:pt x="36" y="145"/>
                                  </a:cubicBezTo>
                                  <a:cubicBezTo>
                                    <a:pt x="32" y="155"/>
                                    <a:pt x="24" y="170"/>
                                    <a:pt x="12" y="189"/>
                                  </a:cubicBezTo>
                                  <a:lnTo>
                                    <a:pt x="0" y="18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79" name="Freeform 1338"/>
                          <wps:cNvSpPr>
                            <a:spLocks/>
                          </wps:cNvSpPr>
                          <wps:spPr bwMode="auto">
                            <a:xfrm>
                              <a:off x="5984" y="2697"/>
                              <a:ext cx="41" cy="112"/>
                            </a:xfrm>
                            <a:custGeom>
                              <a:avLst/>
                              <a:gdLst>
                                <a:gd name="T0" fmla="*/ 0 w 52"/>
                                <a:gd name="T1" fmla="*/ 41 h 141"/>
                                <a:gd name="T2" fmla="*/ 0 w 52"/>
                                <a:gd name="T3" fmla="*/ 41 h 141"/>
                                <a:gd name="T4" fmla="*/ 0 w 52"/>
                                <a:gd name="T5" fmla="*/ 27 h 141"/>
                                <a:gd name="T6" fmla="*/ 27 w 52"/>
                                <a:gd name="T7" fmla="*/ 21 h 141"/>
                                <a:gd name="T8" fmla="*/ 38 w 52"/>
                                <a:gd name="T9" fmla="*/ 0 h 141"/>
                                <a:gd name="T10" fmla="*/ 52 w 52"/>
                                <a:gd name="T11" fmla="*/ 0 h 141"/>
                                <a:gd name="T12" fmla="*/ 52 w 52"/>
                                <a:gd name="T13" fmla="*/ 141 h 141"/>
                                <a:gd name="T14" fmla="*/ 33 w 52"/>
                                <a:gd name="T15" fmla="*/ 141 h 141"/>
                                <a:gd name="T16" fmla="*/ 33 w 52"/>
                                <a:gd name="T17" fmla="*/ 41 h 141"/>
                                <a:gd name="T18" fmla="*/ 0 w 52"/>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1">
                                  <a:moveTo>
                                    <a:pt x="0" y="41"/>
                                  </a:moveTo>
                                  <a:lnTo>
                                    <a:pt x="0" y="41"/>
                                  </a:lnTo>
                                  <a:lnTo>
                                    <a:pt x="0" y="27"/>
                                  </a:lnTo>
                                  <a:cubicBezTo>
                                    <a:pt x="13" y="26"/>
                                    <a:pt x="22" y="24"/>
                                    <a:pt x="27" y="21"/>
                                  </a:cubicBezTo>
                                  <a:cubicBezTo>
                                    <a:pt x="32" y="18"/>
                                    <a:pt x="36" y="11"/>
                                    <a:pt x="38" y="0"/>
                                  </a:cubicBezTo>
                                  <a:lnTo>
                                    <a:pt x="52" y="0"/>
                                  </a:lnTo>
                                  <a:lnTo>
                                    <a:pt x="52" y="141"/>
                                  </a:lnTo>
                                  <a:lnTo>
                                    <a:pt x="33" y="141"/>
                                  </a:lnTo>
                                  <a:lnTo>
                                    <a:pt x="33"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80" name="Freeform 1339"/>
                          <wps:cNvSpPr>
                            <a:spLocks noEditPoints="1"/>
                          </wps:cNvSpPr>
                          <wps:spPr bwMode="auto">
                            <a:xfrm>
                              <a:off x="6064" y="2696"/>
                              <a:ext cx="77" cy="116"/>
                            </a:xfrm>
                            <a:custGeom>
                              <a:avLst/>
                              <a:gdLst>
                                <a:gd name="T0" fmla="*/ 51 w 97"/>
                                <a:gd name="T1" fmla="*/ 0 h 146"/>
                                <a:gd name="T2" fmla="*/ 51 w 97"/>
                                <a:gd name="T3" fmla="*/ 0 h 146"/>
                                <a:gd name="T4" fmla="*/ 84 w 97"/>
                                <a:gd name="T5" fmla="*/ 13 h 146"/>
                                <a:gd name="T6" fmla="*/ 94 w 97"/>
                                <a:gd name="T7" fmla="*/ 38 h 146"/>
                                <a:gd name="T8" fmla="*/ 76 w 97"/>
                                <a:gd name="T9" fmla="*/ 38 h 146"/>
                                <a:gd name="T10" fmla="*/ 71 w 97"/>
                                <a:gd name="T11" fmla="*/ 25 h 146"/>
                                <a:gd name="T12" fmla="*/ 52 w 97"/>
                                <a:gd name="T13" fmla="*/ 16 h 146"/>
                                <a:gd name="T14" fmla="*/ 28 w 97"/>
                                <a:gd name="T15" fmla="*/ 30 h 146"/>
                                <a:gd name="T16" fmla="*/ 18 w 97"/>
                                <a:gd name="T17" fmla="*/ 69 h 146"/>
                                <a:gd name="T18" fmla="*/ 34 w 97"/>
                                <a:gd name="T19" fmla="*/ 56 h 146"/>
                                <a:gd name="T20" fmla="*/ 53 w 97"/>
                                <a:gd name="T21" fmla="*/ 52 h 146"/>
                                <a:gd name="T22" fmla="*/ 84 w 97"/>
                                <a:gd name="T23" fmla="*/ 63 h 146"/>
                                <a:gd name="T24" fmla="*/ 97 w 97"/>
                                <a:gd name="T25" fmla="*/ 97 h 146"/>
                                <a:gd name="T26" fmla="*/ 84 w 97"/>
                                <a:gd name="T27" fmla="*/ 131 h 146"/>
                                <a:gd name="T28" fmla="*/ 49 w 97"/>
                                <a:gd name="T29" fmla="*/ 146 h 146"/>
                                <a:gd name="T30" fmla="*/ 14 w 97"/>
                                <a:gd name="T31" fmla="*/ 131 h 146"/>
                                <a:gd name="T32" fmla="*/ 0 w 97"/>
                                <a:gd name="T33" fmla="*/ 80 h 146"/>
                                <a:gd name="T34" fmla="*/ 6 w 97"/>
                                <a:gd name="T35" fmla="*/ 35 h 146"/>
                                <a:gd name="T36" fmla="*/ 51 w 97"/>
                                <a:gd name="T37" fmla="*/ 0 h 146"/>
                                <a:gd name="T38" fmla="*/ 51 w 97"/>
                                <a:gd name="T39" fmla="*/ 0 h 146"/>
                                <a:gd name="T40" fmla="*/ 50 w 97"/>
                                <a:gd name="T41" fmla="*/ 130 h 146"/>
                                <a:gd name="T42" fmla="*/ 50 w 97"/>
                                <a:gd name="T43" fmla="*/ 130 h 146"/>
                                <a:gd name="T44" fmla="*/ 71 w 97"/>
                                <a:gd name="T45" fmla="*/ 121 h 146"/>
                                <a:gd name="T46" fmla="*/ 78 w 97"/>
                                <a:gd name="T47" fmla="*/ 98 h 146"/>
                                <a:gd name="T48" fmla="*/ 72 w 97"/>
                                <a:gd name="T49" fmla="*/ 78 h 146"/>
                                <a:gd name="T50" fmla="*/ 49 w 97"/>
                                <a:gd name="T51" fmla="*/ 68 h 146"/>
                                <a:gd name="T52" fmla="*/ 29 w 97"/>
                                <a:gd name="T53" fmla="*/ 75 h 146"/>
                                <a:gd name="T54" fmla="*/ 21 w 97"/>
                                <a:gd name="T55" fmla="*/ 98 h 146"/>
                                <a:gd name="T56" fmla="*/ 28 w 97"/>
                                <a:gd name="T57" fmla="*/ 121 h 146"/>
                                <a:gd name="T58" fmla="*/ 50 w 97"/>
                                <a:gd name="T59" fmla="*/ 130 h 146"/>
                                <a:gd name="T60" fmla="*/ 50 w 97"/>
                                <a:gd name="T61" fmla="*/ 130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97" h="146">
                                  <a:moveTo>
                                    <a:pt x="51" y="0"/>
                                  </a:moveTo>
                                  <a:lnTo>
                                    <a:pt x="51" y="0"/>
                                  </a:lnTo>
                                  <a:cubicBezTo>
                                    <a:pt x="67" y="0"/>
                                    <a:pt x="78" y="4"/>
                                    <a:pt x="84" y="13"/>
                                  </a:cubicBezTo>
                                  <a:cubicBezTo>
                                    <a:pt x="91" y="21"/>
                                    <a:pt x="94" y="29"/>
                                    <a:pt x="94" y="38"/>
                                  </a:cubicBezTo>
                                  <a:lnTo>
                                    <a:pt x="76" y="38"/>
                                  </a:lnTo>
                                  <a:cubicBezTo>
                                    <a:pt x="75" y="32"/>
                                    <a:pt x="73" y="28"/>
                                    <a:pt x="71" y="25"/>
                                  </a:cubicBezTo>
                                  <a:cubicBezTo>
                                    <a:pt x="67" y="19"/>
                                    <a:pt x="60" y="16"/>
                                    <a:pt x="52" y="16"/>
                                  </a:cubicBezTo>
                                  <a:cubicBezTo>
                                    <a:pt x="42" y="16"/>
                                    <a:pt x="34" y="20"/>
                                    <a:pt x="28" y="30"/>
                                  </a:cubicBezTo>
                                  <a:cubicBezTo>
                                    <a:pt x="22" y="39"/>
                                    <a:pt x="19" y="52"/>
                                    <a:pt x="18" y="69"/>
                                  </a:cubicBezTo>
                                  <a:cubicBezTo>
                                    <a:pt x="22" y="63"/>
                                    <a:pt x="27" y="59"/>
                                    <a:pt x="34" y="56"/>
                                  </a:cubicBezTo>
                                  <a:cubicBezTo>
                                    <a:pt x="39" y="53"/>
                                    <a:pt x="46" y="52"/>
                                    <a:pt x="53" y="52"/>
                                  </a:cubicBezTo>
                                  <a:cubicBezTo>
                                    <a:pt x="64" y="52"/>
                                    <a:pt x="75" y="55"/>
                                    <a:pt x="84" y="63"/>
                                  </a:cubicBezTo>
                                  <a:cubicBezTo>
                                    <a:pt x="92" y="71"/>
                                    <a:pt x="97" y="82"/>
                                    <a:pt x="97" y="97"/>
                                  </a:cubicBezTo>
                                  <a:cubicBezTo>
                                    <a:pt x="97" y="110"/>
                                    <a:pt x="93" y="121"/>
                                    <a:pt x="84" y="131"/>
                                  </a:cubicBezTo>
                                  <a:cubicBezTo>
                                    <a:pt x="76" y="141"/>
                                    <a:pt x="64" y="146"/>
                                    <a:pt x="49" y="146"/>
                                  </a:cubicBezTo>
                                  <a:cubicBezTo>
                                    <a:pt x="35" y="146"/>
                                    <a:pt x="24" y="141"/>
                                    <a:pt x="14" y="131"/>
                                  </a:cubicBezTo>
                                  <a:cubicBezTo>
                                    <a:pt x="5" y="121"/>
                                    <a:pt x="0" y="104"/>
                                    <a:pt x="0" y="80"/>
                                  </a:cubicBezTo>
                                  <a:cubicBezTo>
                                    <a:pt x="0" y="62"/>
                                    <a:pt x="2" y="48"/>
                                    <a:pt x="6" y="35"/>
                                  </a:cubicBezTo>
                                  <a:cubicBezTo>
                                    <a:pt x="15" y="12"/>
                                    <a:pt x="30" y="0"/>
                                    <a:pt x="51" y="0"/>
                                  </a:cubicBezTo>
                                  <a:lnTo>
                                    <a:pt x="51" y="0"/>
                                  </a:lnTo>
                                  <a:close/>
                                  <a:moveTo>
                                    <a:pt x="50" y="130"/>
                                  </a:moveTo>
                                  <a:lnTo>
                                    <a:pt x="50" y="130"/>
                                  </a:lnTo>
                                  <a:cubicBezTo>
                                    <a:pt x="59" y="130"/>
                                    <a:pt x="66" y="127"/>
                                    <a:pt x="71" y="121"/>
                                  </a:cubicBezTo>
                                  <a:cubicBezTo>
                                    <a:pt x="76" y="114"/>
                                    <a:pt x="78" y="107"/>
                                    <a:pt x="78" y="98"/>
                                  </a:cubicBezTo>
                                  <a:cubicBezTo>
                                    <a:pt x="78" y="91"/>
                                    <a:pt x="76" y="84"/>
                                    <a:pt x="72" y="78"/>
                                  </a:cubicBezTo>
                                  <a:cubicBezTo>
                                    <a:pt x="68" y="71"/>
                                    <a:pt x="60" y="68"/>
                                    <a:pt x="49" y="68"/>
                                  </a:cubicBezTo>
                                  <a:cubicBezTo>
                                    <a:pt x="42" y="68"/>
                                    <a:pt x="35" y="70"/>
                                    <a:pt x="29" y="75"/>
                                  </a:cubicBezTo>
                                  <a:cubicBezTo>
                                    <a:pt x="23" y="80"/>
                                    <a:pt x="21" y="88"/>
                                    <a:pt x="21" y="98"/>
                                  </a:cubicBezTo>
                                  <a:cubicBezTo>
                                    <a:pt x="21" y="107"/>
                                    <a:pt x="23" y="115"/>
                                    <a:pt x="28" y="121"/>
                                  </a:cubicBezTo>
                                  <a:cubicBezTo>
                                    <a:pt x="34" y="127"/>
                                    <a:pt x="41" y="130"/>
                                    <a:pt x="50" y="130"/>
                                  </a:cubicBezTo>
                                  <a:lnTo>
                                    <a:pt x="50" y="13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81" name="Freeform 1340"/>
                          <wps:cNvSpPr>
                            <a:spLocks/>
                          </wps:cNvSpPr>
                          <wps:spPr bwMode="auto">
                            <a:xfrm>
                              <a:off x="6161" y="2792"/>
                              <a:ext cx="17" cy="17"/>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82" name="Freeform 1341"/>
                          <wps:cNvSpPr>
                            <a:spLocks noEditPoints="1"/>
                          </wps:cNvSpPr>
                          <wps:spPr bwMode="auto">
                            <a:xfrm>
                              <a:off x="6198" y="2697"/>
                              <a:ext cx="77" cy="115"/>
                            </a:xfrm>
                            <a:custGeom>
                              <a:avLst/>
                              <a:gdLst>
                                <a:gd name="T0" fmla="*/ 48 w 97"/>
                                <a:gd name="T1" fmla="*/ 0 h 145"/>
                                <a:gd name="T2" fmla="*/ 48 w 97"/>
                                <a:gd name="T3" fmla="*/ 0 h 145"/>
                                <a:gd name="T4" fmla="*/ 88 w 97"/>
                                <a:gd name="T5" fmla="*/ 22 h 145"/>
                                <a:gd name="T6" fmla="*/ 97 w 97"/>
                                <a:gd name="T7" fmla="*/ 70 h 145"/>
                                <a:gd name="T8" fmla="*/ 89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9 h 145"/>
                                <a:gd name="T24" fmla="*/ 48 w 97"/>
                                <a:gd name="T25" fmla="*/ 129 h 145"/>
                                <a:gd name="T26" fmla="*/ 70 w 97"/>
                                <a:gd name="T27" fmla="*/ 116 h 145"/>
                                <a:gd name="T28" fmla="*/ 78 w 97"/>
                                <a:gd name="T29" fmla="*/ 71 h 145"/>
                                <a:gd name="T30" fmla="*/ 72 w 97"/>
                                <a:gd name="T31" fmla="*/ 31 h 145"/>
                                <a:gd name="T32" fmla="*/ 49 w 97"/>
                                <a:gd name="T33" fmla="*/ 16 h 145"/>
                                <a:gd name="T34" fmla="*/ 26 w 97"/>
                                <a:gd name="T35" fmla="*/ 31 h 145"/>
                                <a:gd name="T36" fmla="*/ 19 w 97"/>
                                <a:gd name="T37" fmla="*/ 74 h 145"/>
                                <a:gd name="T38" fmla="*/ 24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80" y="7"/>
                                    <a:pt x="88" y="22"/>
                                  </a:cubicBezTo>
                                  <a:cubicBezTo>
                                    <a:pt x="94" y="34"/>
                                    <a:pt x="97" y="50"/>
                                    <a:pt x="97" y="70"/>
                                  </a:cubicBezTo>
                                  <a:cubicBezTo>
                                    <a:pt x="97" y="89"/>
                                    <a:pt x="94" y="105"/>
                                    <a:pt x="89" y="118"/>
                                  </a:cubicBezTo>
                                  <a:cubicBezTo>
                                    <a:pt x="80" y="136"/>
                                    <a:pt x="67" y="145"/>
                                    <a:pt x="48" y="145"/>
                                  </a:cubicBezTo>
                                  <a:cubicBezTo>
                                    <a:pt x="31" y="145"/>
                                    <a:pt x="18" y="138"/>
                                    <a:pt x="10" y="123"/>
                                  </a:cubicBezTo>
                                  <a:cubicBezTo>
                                    <a:pt x="3" y="111"/>
                                    <a:pt x="0" y="94"/>
                                    <a:pt x="0" y="73"/>
                                  </a:cubicBezTo>
                                  <a:cubicBezTo>
                                    <a:pt x="0" y="57"/>
                                    <a:pt x="2" y="43"/>
                                    <a:pt x="6" y="32"/>
                                  </a:cubicBezTo>
                                  <a:cubicBezTo>
                                    <a:pt x="14" y="11"/>
                                    <a:pt x="28" y="0"/>
                                    <a:pt x="48" y="0"/>
                                  </a:cubicBezTo>
                                  <a:lnTo>
                                    <a:pt x="48" y="0"/>
                                  </a:lnTo>
                                  <a:close/>
                                  <a:moveTo>
                                    <a:pt x="48" y="129"/>
                                  </a:moveTo>
                                  <a:lnTo>
                                    <a:pt x="48" y="129"/>
                                  </a:lnTo>
                                  <a:cubicBezTo>
                                    <a:pt x="57" y="129"/>
                                    <a:pt x="65" y="125"/>
                                    <a:pt x="70" y="116"/>
                                  </a:cubicBezTo>
                                  <a:cubicBezTo>
                                    <a:pt x="75" y="108"/>
                                    <a:pt x="78" y="93"/>
                                    <a:pt x="78" y="71"/>
                                  </a:cubicBezTo>
                                  <a:cubicBezTo>
                                    <a:pt x="78" y="55"/>
                                    <a:pt x="76" y="42"/>
                                    <a:pt x="72" y="31"/>
                                  </a:cubicBezTo>
                                  <a:cubicBezTo>
                                    <a:pt x="68" y="21"/>
                                    <a:pt x="61" y="16"/>
                                    <a:pt x="49" y="16"/>
                                  </a:cubicBezTo>
                                  <a:cubicBezTo>
                                    <a:pt x="39" y="16"/>
                                    <a:pt x="31" y="21"/>
                                    <a:pt x="26" y="31"/>
                                  </a:cubicBezTo>
                                  <a:cubicBezTo>
                                    <a:pt x="21" y="40"/>
                                    <a:pt x="19" y="55"/>
                                    <a:pt x="19" y="74"/>
                                  </a:cubicBezTo>
                                  <a:cubicBezTo>
                                    <a:pt x="19" y="88"/>
                                    <a:pt x="21" y="100"/>
                                    <a:pt x="24" y="109"/>
                                  </a:cubicBezTo>
                                  <a:cubicBezTo>
                                    <a:pt x="28"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83" name="Freeform 1342"/>
                          <wps:cNvSpPr>
                            <a:spLocks noEditPoints="1"/>
                          </wps:cNvSpPr>
                          <wps:spPr bwMode="auto">
                            <a:xfrm>
                              <a:off x="6287" y="2697"/>
                              <a:ext cx="78" cy="115"/>
                            </a:xfrm>
                            <a:custGeom>
                              <a:avLst/>
                              <a:gdLst>
                                <a:gd name="T0" fmla="*/ 48 w 97"/>
                                <a:gd name="T1" fmla="*/ 0 h 145"/>
                                <a:gd name="T2" fmla="*/ 48 w 97"/>
                                <a:gd name="T3" fmla="*/ 0 h 145"/>
                                <a:gd name="T4" fmla="*/ 88 w 97"/>
                                <a:gd name="T5" fmla="*/ 22 h 145"/>
                                <a:gd name="T6" fmla="*/ 97 w 97"/>
                                <a:gd name="T7" fmla="*/ 70 h 145"/>
                                <a:gd name="T8" fmla="*/ 89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9 h 145"/>
                                <a:gd name="T24" fmla="*/ 48 w 97"/>
                                <a:gd name="T25" fmla="*/ 129 h 145"/>
                                <a:gd name="T26" fmla="*/ 70 w 97"/>
                                <a:gd name="T27" fmla="*/ 116 h 145"/>
                                <a:gd name="T28" fmla="*/ 78 w 97"/>
                                <a:gd name="T29" fmla="*/ 71 h 145"/>
                                <a:gd name="T30" fmla="*/ 72 w 97"/>
                                <a:gd name="T31" fmla="*/ 31 h 145"/>
                                <a:gd name="T32" fmla="*/ 49 w 97"/>
                                <a:gd name="T33" fmla="*/ 16 h 145"/>
                                <a:gd name="T34" fmla="*/ 26 w 97"/>
                                <a:gd name="T35" fmla="*/ 31 h 145"/>
                                <a:gd name="T36" fmla="*/ 19 w 97"/>
                                <a:gd name="T37" fmla="*/ 74 h 145"/>
                                <a:gd name="T38" fmla="*/ 24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80" y="7"/>
                                    <a:pt x="88" y="22"/>
                                  </a:cubicBezTo>
                                  <a:cubicBezTo>
                                    <a:pt x="94" y="34"/>
                                    <a:pt x="97" y="50"/>
                                    <a:pt x="97" y="70"/>
                                  </a:cubicBezTo>
                                  <a:cubicBezTo>
                                    <a:pt x="97" y="89"/>
                                    <a:pt x="94" y="105"/>
                                    <a:pt x="89" y="118"/>
                                  </a:cubicBezTo>
                                  <a:cubicBezTo>
                                    <a:pt x="80" y="136"/>
                                    <a:pt x="67" y="145"/>
                                    <a:pt x="48" y="145"/>
                                  </a:cubicBezTo>
                                  <a:cubicBezTo>
                                    <a:pt x="31" y="145"/>
                                    <a:pt x="18" y="138"/>
                                    <a:pt x="10" y="123"/>
                                  </a:cubicBezTo>
                                  <a:cubicBezTo>
                                    <a:pt x="3" y="111"/>
                                    <a:pt x="0" y="94"/>
                                    <a:pt x="0" y="73"/>
                                  </a:cubicBezTo>
                                  <a:cubicBezTo>
                                    <a:pt x="0" y="57"/>
                                    <a:pt x="2" y="43"/>
                                    <a:pt x="6" y="32"/>
                                  </a:cubicBezTo>
                                  <a:cubicBezTo>
                                    <a:pt x="14" y="11"/>
                                    <a:pt x="28" y="0"/>
                                    <a:pt x="48" y="0"/>
                                  </a:cubicBezTo>
                                  <a:lnTo>
                                    <a:pt x="48" y="0"/>
                                  </a:lnTo>
                                  <a:close/>
                                  <a:moveTo>
                                    <a:pt x="48" y="129"/>
                                  </a:moveTo>
                                  <a:lnTo>
                                    <a:pt x="48" y="129"/>
                                  </a:lnTo>
                                  <a:cubicBezTo>
                                    <a:pt x="57" y="129"/>
                                    <a:pt x="64" y="125"/>
                                    <a:pt x="70" y="116"/>
                                  </a:cubicBezTo>
                                  <a:cubicBezTo>
                                    <a:pt x="75" y="108"/>
                                    <a:pt x="78" y="93"/>
                                    <a:pt x="78" y="71"/>
                                  </a:cubicBezTo>
                                  <a:cubicBezTo>
                                    <a:pt x="78" y="55"/>
                                    <a:pt x="76" y="42"/>
                                    <a:pt x="72" y="31"/>
                                  </a:cubicBezTo>
                                  <a:cubicBezTo>
                                    <a:pt x="68" y="21"/>
                                    <a:pt x="60" y="16"/>
                                    <a:pt x="49" y="16"/>
                                  </a:cubicBezTo>
                                  <a:cubicBezTo>
                                    <a:pt x="39" y="16"/>
                                    <a:pt x="31" y="21"/>
                                    <a:pt x="26" y="31"/>
                                  </a:cubicBezTo>
                                  <a:cubicBezTo>
                                    <a:pt x="21" y="40"/>
                                    <a:pt x="19" y="55"/>
                                    <a:pt x="19" y="74"/>
                                  </a:cubicBezTo>
                                  <a:cubicBezTo>
                                    <a:pt x="19" y="88"/>
                                    <a:pt x="20" y="100"/>
                                    <a:pt x="24" y="109"/>
                                  </a:cubicBezTo>
                                  <a:cubicBezTo>
                                    <a:pt x="28" y="122"/>
                                    <a:pt x="36"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84" name="Freeform 1343"/>
                          <wps:cNvSpPr>
                            <a:spLocks/>
                          </wps:cNvSpPr>
                          <wps:spPr bwMode="auto">
                            <a:xfrm>
                              <a:off x="6428" y="2692"/>
                              <a:ext cx="37" cy="149"/>
                            </a:xfrm>
                            <a:custGeom>
                              <a:avLst/>
                              <a:gdLst>
                                <a:gd name="T0" fmla="*/ 45 w 46"/>
                                <a:gd name="T1" fmla="*/ 0 h 188"/>
                                <a:gd name="T2" fmla="*/ 45 w 46"/>
                                <a:gd name="T3" fmla="*/ 0 h 188"/>
                                <a:gd name="T4" fmla="*/ 25 w 46"/>
                                <a:gd name="T5" fmla="*/ 44 h 188"/>
                                <a:gd name="T6" fmla="*/ 18 w 46"/>
                                <a:gd name="T7" fmla="*/ 94 h 188"/>
                                <a:gd name="T8" fmla="*/ 26 w 46"/>
                                <a:gd name="T9" fmla="*/ 146 h 188"/>
                                <a:gd name="T10" fmla="*/ 46 w 46"/>
                                <a:gd name="T11" fmla="*/ 188 h 188"/>
                                <a:gd name="T12" fmla="*/ 34 w 46"/>
                                <a:gd name="T13" fmla="*/ 188 h 188"/>
                                <a:gd name="T14" fmla="*/ 16 w 46"/>
                                <a:gd name="T15" fmla="*/ 160 h 188"/>
                                <a:gd name="T16" fmla="*/ 8 w 46"/>
                                <a:gd name="T17" fmla="*/ 143 h 188"/>
                                <a:gd name="T18" fmla="*/ 1 w 46"/>
                                <a:gd name="T19" fmla="*/ 112 h 188"/>
                                <a:gd name="T20" fmla="*/ 0 w 46"/>
                                <a:gd name="T21" fmla="*/ 95 h 188"/>
                                <a:gd name="T22" fmla="*/ 9 w 46"/>
                                <a:gd name="T23" fmla="*/ 43 h 188"/>
                                <a:gd name="T24" fmla="*/ 33 w 46"/>
                                <a:gd name="T25" fmla="*/ 0 h 188"/>
                                <a:gd name="T26" fmla="*/ 45 w 46"/>
                                <a:gd name="T27" fmla="*/ 0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45" y="0"/>
                                  </a:moveTo>
                                  <a:lnTo>
                                    <a:pt x="45" y="0"/>
                                  </a:lnTo>
                                  <a:cubicBezTo>
                                    <a:pt x="35" y="20"/>
                                    <a:pt x="28" y="35"/>
                                    <a:pt x="25" y="44"/>
                                  </a:cubicBezTo>
                                  <a:cubicBezTo>
                                    <a:pt x="21" y="58"/>
                                    <a:pt x="18" y="75"/>
                                    <a:pt x="18" y="94"/>
                                  </a:cubicBezTo>
                                  <a:cubicBezTo>
                                    <a:pt x="18" y="113"/>
                                    <a:pt x="21" y="130"/>
                                    <a:pt x="26" y="146"/>
                                  </a:cubicBezTo>
                                  <a:cubicBezTo>
                                    <a:pt x="29" y="156"/>
                                    <a:pt x="36" y="170"/>
                                    <a:pt x="46" y="188"/>
                                  </a:cubicBezTo>
                                  <a:lnTo>
                                    <a:pt x="34" y="188"/>
                                  </a:lnTo>
                                  <a:cubicBezTo>
                                    <a:pt x="24" y="173"/>
                                    <a:pt x="18" y="164"/>
                                    <a:pt x="16" y="160"/>
                                  </a:cubicBezTo>
                                  <a:cubicBezTo>
                                    <a:pt x="14" y="155"/>
                                    <a:pt x="11" y="150"/>
                                    <a:pt x="8" y="143"/>
                                  </a:cubicBezTo>
                                  <a:cubicBezTo>
                                    <a:pt x="5" y="133"/>
                                    <a:pt x="2" y="123"/>
                                    <a:pt x="1" y="112"/>
                                  </a:cubicBezTo>
                                  <a:cubicBezTo>
                                    <a:pt x="0" y="106"/>
                                    <a:pt x="0" y="100"/>
                                    <a:pt x="0" y="95"/>
                                  </a:cubicBezTo>
                                  <a:cubicBezTo>
                                    <a:pt x="0" y="76"/>
                                    <a:pt x="3" y="58"/>
                                    <a:pt x="9" y="43"/>
                                  </a:cubicBezTo>
                                  <a:cubicBezTo>
                                    <a:pt x="13" y="34"/>
                                    <a:pt x="21" y="19"/>
                                    <a:pt x="33" y="0"/>
                                  </a:cubicBezTo>
                                  <a:lnTo>
                                    <a:pt x="45"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85" name="Freeform 1344"/>
                          <wps:cNvSpPr>
                            <a:spLocks noEditPoints="1"/>
                          </wps:cNvSpPr>
                          <wps:spPr bwMode="auto">
                            <a:xfrm>
                              <a:off x="6474" y="2696"/>
                              <a:ext cx="80" cy="113"/>
                            </a:xfrm>
                            <a:custGeom>
                              <a:avLst/>
                              <a:gdLst>
                                <a:gd name="T0" fmla="*/ 62 w 101"/>
                                <a:gd name="T1" fmla="*/ 92 h 142"/>
                                <a:gd name="T2" fmla="*/ 62 w 101"/>
                                <a:gd name="T3" fmla="*/ 92 h 142"/>
                                <a:gd name="T4" fmla="*/ 62 w 101"/>
                                <a:gd name="T5" fmla="*/ 28 h 142"/>
                                <a:gd name="T6" fmla="*/ 17 w 101"/>
                                <a:gd name="T7" fmla="*/ 92 h 142"/>
                                <a:gd name="T8" fmla="*/ 62 w 101"/>
                                <a:gd name="T9" fmla="*/ 92 h 142"/>
                                <a:gd name="T10" fmla="*/ 62 w 101"/>
                                <a:gd name="T11" fmla="*/ 142 h 142"/>
                                <a:gd name="T12" fmla="*/ 62 w 101"/>
                                <a:gd name="T13" fmla="*/ 142 h 142"/>
                                <a:gd name="T14" fmla="*/ 62 w 101"/>
                                <a:gd name="T15" fmla="*/ 108 h 142"/>
                                <a:gd name="T16" fmla="*/ 0 w 101"/>
                                <a:gd name="T17" fmla="*/ 108 h 142"/>
                                <a:gd name="T18" fmla="*/ 0 w 101"/>
                                <a:gd name="T19" fmla="*/ 90 h 142"/>
                                <a:gd name="T20" fmla="*/ 65 w 101"/>
                                <a:gd name="T21" fmla="*/ 0 h 142"/>
                                <a:gd name="T22" fmla="*/ 80 w 101"/>
                                <a:gd name="T23" fmla="*/ 0 h 142"/>
                                <a:gd name="T24" fmla="*/ 80 w 101"/>
                                <a:gd name="T25" fmla="*/ 92 h 142"/>
                                <a:gd name="T26" fmla="*/ 101 w 101"/>
                                <a:gd name="T27" fmla="*/ 92 h 142"/>
                                <a:gd name="T28" fmla="*/ 101 w 101"/>
                                <a:gd name="T29" fmla="*/ 108 h 142"/>
                                <a:gd name="T30" fmla="*/ 80 w 101"/>
                                <a:gd name="T31" fmla="*/ 108 h 142"/>
                                <a:gd name="T32" fmla="*/ 80 w 101"/>
                                <a:gd name="T33" fmla="*/ 142 h 142"/>
                                <a:gd name="T34" fmla="*/ 62 w 101"/>
                                <a:gd name="T35"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01" h="142">
                                  <a:moveTo>
                                    <a:pt x="62" y="92"/>
                                  </a:moveTo>
                                  <a:lnTo>
                                    <a:pt x="62" y="92"/>
                                  </a:lnTo>
                                  <a:lnTo>
                                    <a:pt x="62" y="28"/>
                                  </a:lnTo>
                                  <a:lnTo>
                                    <a:pt x="17" y="92"/>
                                  </a:lnTo>
                                  <a:lnTo>
                                    <a:pt x="62" y="92"/>
                                  </a:lnTo>
                                  <a:close/>
                                  <a:moveTo>
                                    <a:pt x="62" y="142"/>
                                  </a:moveTo>
                                  <a:lnTo>
                                    <a:pt x="62" y="142"/>
                                  </a:lnTo>
                                  <a:lnTo>
                                    <a:pt x="62" y="108"/>
                                  </a:lnTo>
                                  <a:lnTo>
                                    <a:pt x="0" y="108"/>
                                  </a:lnTo>
                                  <a:lnTo>
                                    <a:pt x="0" y="90"/>
                                  </a:lnTo>
                                  <a:lnTo>
                                    <a:pt x="65" y="0"/>
                                  </a:lnTo>
                                  <a:lnTo>
                                    <a:pt x="80" y="0"/>
                                  </a:lnTo>
                                  <a:lnTo>
                                    <a:pt x="80" y="92"/>
                                  </a:lnTo>
                                  <a:lnTo>
                                    <a:pt x="101" y="92"/>
                                  </a:lnTo>
                                  <a:lnTo>
                                    <a:pt x="101" y="108"/>
                                  </a:lnTo>
                                  <a:lnTo>
                                    <a:pt x="80" y="108"/>
                                  </a:lnTo>
                                  <a:lnTo>
                                    <a:pt x="80" y="142"/>
                                  </a:lnTo>
                                  <a:lnTo>
                                    <a:pt x="62"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86" name="Freeform 1345"/>
                          <wps:cNvSpPr>
                            <a:spLocks/>
                          </wps:cNvSpPr>
                          <wps:spPr bwMode="auto">
                            <a:xfrm>
                              <a:off x="6573" y="2792"/>
                              <a:ext cx="17" cy="17"/>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87" name="Freeform 1346"/>
                          <wps:cNvSpPr>
                            <a:spLocks/>
                          </wps:cNvSpPr>
                          <wps:spPr bwMode="auto">
                            <a:xfrm>
                              <a:off x="6610" y="2698"/>
                              <a:ext cx="77" cy="114"/>
                            </a:xfrm>
                            <a:custGeom>
                              <a:avLst/>
                              <a:gdLst>
                                <a:gd name="T0" fmla="*/ 18 w 97"/>
                                <a:gd name="T1" fmla="*/ 103 h 143"/>
                                <a:gd name="T2" fmla="*/ 18 w 97"/>
                                <a:gd name="T3" fmla="*/ 103 h 143"/>
                                <a:gd name="T4" fmla="*/ 32 w 97"/>
                                <a:gd name="T5" fmla="*/ 124 h 143"/>
                                <a:gd name="T6" fmla="*/ 47 w 97"/>
                                <a:gd name="T7" fmla="*/ 127 h 143"/>
                                <a:gd name="T8" fmla="*/ 70 w 97"/>
                                <a:gd name="T9" fmla="*/ 117 h 143"/>
                                <a:gd name="T10" fmla="*/ 78 w 97"/>
                                <a:gd name="T11" fmla="*/ 95 h 143"/>
                                <a:gd name="T12" fmla="*/ 69 w 97"/>
                                <a:gd name="T13" fmla="*/ 72 h 143"/>
                                <a:gd name="T14" fmla="*/ 47 w 97"/>
                                <a:gd name="T15" fmla="*/ 64 h 143"/>
                                <a:gd name="T16" fmla="*/ 31 w 97"/>
                                <a:gd name="T17" fmla="*/ 67 h 143"/>
                                <a:gd name="T18" fmla="*/ 20 w 97"/>
                                <a:gd name="T19" fmla="*/ 77 h 143"/>
                                <a:gd name="T20" fmla="*/ 5 w 97"/>
                                <a:gd name="T21" fmla="*/ 76 h 143"/>
                                <a:gd name="T22" fmla="*/ 16 w 97"/>
                                <a:gd name="T23" fmla="*/ 0 h 143"/>
                                <a:gd name="T24" fmla="*/ 89 w 97"/>
                                <a:gd name="T25" fmla="*/ 0 h 143"/>
                                <a:gd name="T26" fmla="*/ 89 w 97"/>
                                <a:gd name="T27" fmla="*/ 17 h 143"/>
                                <a:gd name="T28" fmla="*/ 29 w 97"/>
                                <a:gd name="T29" fmla="*/ 17 h 143"/>
                                <a:gd name="T30" fmla="*/ 23 w 97"/>
                                <a:gd name="T31" fmla="*/ 57 h 143"/>
                                <a:gd name="T32" fmla="*/ 32 w 97"/>
                                <a:gd name="T33" fmla="*/ 51 h 143"/>
                                <a:gd name="T34" fmla="*/ 51 w 97"/>
                                <a:gd name="T35" fmla="*/ 48 h 143"/>
                                <a:gd name="T36" fmla="*/ 84 w 97"/>
                                <a:gd name="T37" fmla="*/ 60 h 143"/>
                                <a:gd name="T38" fmla="*/ 97 w 97"/>
                                <a:gd name="T39" fmla="*/ 92 h 143"/>
                                <a:gd name="T40" fmla="*/ 85 w 97"/>
                                <a:gd name="T41" fmla="*/ 127 h 143"/>
                                <a:gd name="T42" fmla="*/ 45 w 97"/>
                                <a:gd name="T43" fmla="*/ 143 h 143"/>
                                <a:gd name="T44" fmla="*/ 15 w 97"/>
                                <a:gd name="T45" fmla="*/ 133 h 143"/>
                                <a:gd name="T46" fmla="*/ 0 w 97"/>
                                <a:gd name="T47" fmla="*/ 103 h 143"/>
                                <a:gd name="T48" fmla="*/ 18 w 97"/>
                                <a:gd name="T49" fmla="*/ 103 h 1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7" h="143">
                                  <a:moveTo>
                                    <a:pt x="18" y="103"/>
                                  </a:moveTo>
                                  <a:lnTo>
                                    <a:pt x="18" y="103"/>
                                  </a:lnTo>
                                  <a:cubicBezTo>
                                    <a:pt x="19" y="113"/>
                                    <a:pt x="24" y="120"/>
                                    <a:pt x="32" y="124"/>
                                  </a:cubicBezTo>
                                  <a:cubicBezTo>
                                    <a:pt x="37" y="126"/>
                                    <a:pt x="41" y="127"/>
                                    <a:pt x="47" y="127"/>
                                  </a:cubicBezTo>
                                  <a:cubicBezTo>
                                    <a:pt x="57" y="127"/>
                                    <a:pt x="65" y="124"/>
                                    <a:pt x="70" y="117"/>
                                  </a:cubicBezTo>
                                  <a:cubicBezTo>
                                    <a:pt x="75" y="110"/>
                                    <a:pt x="78" y="103"/>
                                    <a:pt x="78" y="95"/>
                                  </a:cubicBezTo>
                                  <a:cubicBezTo>
                                    <a:pt x="78" y="85"/>
                                    <a:pt x="75" y="77"/>
                                    <a:pt x="69" y="72"/>
                                  </a:cubicBezTo>
                                  <a:cubicBezTo>
                                    <a:pt x="63" y="66"/>
                                    <a:pt x="56" y="64"/>
                                    <a:pt x="47" y="64"/>
                                  </a:cubicBezTo>
                                  <a:cubicBezTo>
                                    <a:pt x="41" y="64"/>
                                    <a:pt x="36" y="65"/>
                                    <a:pt x="31" y="67"/>
                                  </a:cubicBezTo>
                                  <a:cubicBezTo>
                                    <a:pt x="27" y="70"/>
                                    <a:pt x="23" y="73"/>
                                    <a:pt x="20" y="77"/>
                                  </a:cubicBezTo>
                                  <a:lnTo>
                                    <a:pt x="5" y="76"/>
                                  </a:lnTo>
                                  <a:lnTo>
                                    <a:pt x="16" y="0"/>
                                  </a:lnTo>
                                  <a:lnTo>
                                    <a:pt x="89" y="0"/>
                                  </a:lnTo>
                                  <a:lnTo>
                                    <a:pt x="89" y="17"/>
                                  </a:lnTo>
                                  <a:lnTo>
                                    <a:pt x="29" y="17"/>
                                  </a:lnTo>
                                  <a:lnTo>
                                    <a:pt x="23" y="57"/>
                                  </a:lnTo>
                                  <a:cubicBezTo>
                                    <a:pt x="26" y="54"/>
                                    <a:pt x="29" y="52"/>
                                    <a:pt x="32" y="51"/>
                                  </a:cubicBezTo>
                                  <a:cubicBezTo>
                                    <a:pt x="38" y="49"/>
                                    <a:pt x="44" y="48"/>
                                    <a:pt x="51" y="48"/>
                                  </a:cubicBezTo>
                                  <a:cubicBezTo>
                                    <a:pt x="64" y="48"/>
                                    <a:pt x="75" y="52"/>
                                    <a:pt x="84" y="60"/>
                                  </a:cubicBezTo>
                                  <a:cubicBezTo>
                                    <a:pt x="93" y="69"/>
                                    <a:pt x="97" y="79"/>
                                    <a:pt x="97" y="92"/>
                                  </a:cubicBezTo>
                                  <a:cubicBezTo>
                                    <a:pt x="97" y="105"/>
                                    <a:pt x="93" y="117"/>
                                    <a:pt x="85" y="127"/>
                                  </a:cubicBezTo>
                                  <a:cubicBezTo>
                                    <a:pt x="76" y="138"/>
                                    <a:pt x="63" y="143"/>
                                    <a:pt x="45" y="143"/>
                                  </a:cubicBezTo>
                                  <a:cubicBezTo>
                                    <a:pt x="34" y="143"/>
                                    <a:pt x="23" y="139"/>
                                    <a:pt x="15" y="133"/>
                                  </a:cubicBezTo>
                                  <a:cubicBezTo>
                                    <a:pt x="6" y="126"/>
                                    <a:pt x="1" y="116"/>
                                    <a:pt x="0" y="103"/>
                                  </a:cubicBezTo>
                                  <a:lnTo>
                                    <a:pt x="18" y="10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88" name="Freeform 1347"/>
                          <wps:cNvSpPr>
                            <a:spLocks noEditPoints="1"/>
                          </wps:cNvSpPr>
                          <wps:spPr bwMode="auto">
                            <a:xfrm>
                              <a:off x="6698" y="2696"/>
                              <a:ext cx="80" cy="113"/>
                            </a:xfrm>
                            <a:custGeom>
                              <a:avLst/>
                              <a:gdLst>
                                <a:gd name="T0" fmla="*/ 62 w 101"/>
                                <a:gd name="T1" fmla="*/ 92 h 142"/>
                                <a:gd name="T2" fmla="*/ 62 w 101"/>
                                <a:gd name="T3" fmla="*/ 92 h 142"/>
                                <a:gd name="T4" fmla="*/ 62 w 101"/>
                                <a:gd name="T5" fmla="*/ 28 h 142"/>
                                <a:gd name="T6" fmla="*/ 17 w 101"/>
                                <a:gd name="T7" fmla="*/ 92 h 142"/>
                                <a:gd name="T8" fmla="*/ 62 w 101"/>
                                <a:gd name="T9" fmla="*/ 92 h 142"/>
                                <a:gd name="T10" fmla="*/ 62 w 101"/>
                                <a:gd name="T11" fmla="*/ 142 h 142"/>
                                <a:gd name="T12" fmla="*/ 62 w 101"/>
                                <a:gd name="T13" fmla="*/ 142 h 142"/>
                                <a:gd name="T14" fmla="*/ 62 w 101"/>
                                <a:gd name="T15" fmla="*/ 108 h 142"/>
                                <a:gd name="T16" fmla="*/ 0 w 101"/>
                                <a:gd name="T17" fmla="*/ 108 h 142"/>
                                <a:gd name="T18" fmla="*/ 0 w 101"/>
                                <a:gd name="T19" fmla="*/ 90 h 142"/>
                                <a:gd name="T20" fmla="*/ 65 w 101"/>
                                <a:gd name="T21" fmla="*/ 0 h 142"/>
                                <a:gd name="T22" fmla="*/ 80 w 101"/>
                                <a:gd name="T23" fmla="*/ 0 h 142"/>
                                <a:gd name="T24" fmla="*/ 80 w 101"/>
                                <a:gd name="T25" fmla="*/ 92 h 142"/>
                                <a:gd name="T26" fmla="*/ 101 w 101"/>
                                <a:gd name="T27" fmla="*/ 92 h 142"/>
                                <a:gd name="T28" fmla="*/ 101 w 101"/>
                                <a:gd name="T29" fmla="*/ 108 h 142"/>
                                <a:gd name="T30" fmla="*/ 80 w 101"/>
                                <a:gd name="T31" fmla="*/ 108 h 142"/>
                                <a:gd name="T32" fmla="*/ 80 w 101"/>
                                <a:gd name="T33" fmla="*/ 142 h 142"/>
                                <a:gd name="T34" fmla="*/ 62 w 101"/>
                                <a:gd name="T35"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01" h="142">
                                  <a:moveTo>
                                    <a:pt x="62" y="92"/>
                                  </a:moveTo>
                                  <a:lnTo>
                                    <a:pt x="62" y="92"/>
                                  </a:lnTo>
                                  <a:lnTo>
                                    <a:pt x="62" y="28"/>
                                  </a:lnTo>
                                  <a:lnTo>
                                    <a:pt x="17" y="92"/>
                                  </a:lnTo>
                                  <a:lnTo>
                                    <a:pt x="62" y="92"/>
                                  </a:lnTo>
                                  <a:close/>
                                  <a:moveTo>
                                    <a:pt x="62" y="142"/>
                                  </a:moveTo>
                                  <a:lnTo>
                                    <a:pt x="62" y="142"/>
                                  </a:lnTo>
                                  <a:lnTo>
                                    <a:pt x="62" y="108"/>
                                  </a:lnTo>
                                  <a:lnTo>
                                    <a:pt x="0" y="108"/>
                                  </a:lnTo>
                                  <a:lnTo>
                                    <a:pt x="0" y="90"/>
                                  </a:lnTo>
                                  <a:lnTo>
                                    <a:pt x="65" y="0"/>
                                  </a:lnTo>
                                  <a:lnTo>
                                    <a:pt x="80" y="0"/>
                                  </a:lnTo>
                                  <a:lnTo>
                                    <a:pt x="80" y="92"/>
                                  </a:lnTo>
                                  <a:lnTo>
                                    <a:pt x="101" y="92"/>
                                  </a:lnTo>
                                  <a:lnTo>
                                    <a:pt x="101" y="108"/>
                                  </a:lnTo>
                                  <a:lnTo>
                                    <a:pt x="80" y="108"/>
                                  </a:lnTo>
                                  <a:lnTo>
                                    <a:pt x="80" y="142"/>
                                  </a:lnTo>
                                  <a:lnTo>
                                    <a:pt x="62"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89" name="Freeform 1348"/>
                          <wps:cNvSpPr>
                            <a:spLocks/>
                          </wps:cNvSpPr>
                          <wps:spPr bwMode="auto">
                            <a:xfrm>
                              <a:off x="6797" y="2792"/>
                              <a:ext cx="17" cy="41"/>
                            </a:xfrm>
                            <a:custGeom>
                              <a:avLst/>
                              <a:gdLst>
                                <a:gd name="T0" fmla="*/ 0 w 21"/>
                                <a:gd name="T1" fmla="*/ 42 h 51"/>
                                <a:gd name="T2" fmla="*/ 0 w 21"/>
                                <a:gd name="T3" fmla="*/ 42 h 51"/>
                                <a:gd name="T4" fmla="*/ 9 w 21"/>
                                <a:gd name="T5" fmla="*/ 32 h 51"/>
                                <a:gd name="T6" fmla="*/ 11 w 21"/>
                                <a:gd name="T7" fmla="*/ 24 h 51"/>
                                <a:gd name="T8" fmla="*/ 11 w 21"/>
                                <a:gd name="T9" fmla="*/ 22 h 51"/>
                                <a:gd name="T10" fmla="*/ 10 w 21"/>
                                <a:gd name="T11" fmla="*/ 21 h 51"/>
                                <a:gd name="T12" fmla="*/ 0 w 21"/>
                                <a:gd name="T13" fmla="*/ 21 h 51"/>
                                <a:gd name="T14" fmla="*/ 0 w 21"/>
                                <a:gd name="T15" fmla="*/ 0 h 51"/>
                                <a:gd name="T16" fmla="*/ 21 w 21"/>
                                <a:gd name="T17" fmla="*/ 0 h 51"/>
                                <a:gd name="T18" fmla="*/ 21 w 21"/>
                                <a:gd name="T19" fmla="*/ 19 h 51"/>
                                <a:gd name="T20" fmla="*/ 16 w 21"/>
                                <a:gd name="T21" fmla="*/ 40 h 51"/>
                                <a:gd name="T22" fmla="*/ 0 w 21"/>
                                <a:gd name="T23" fmla="*/ 51 h 51"/>
                                <a:gd name="T24" fmla="*/ 0 w 21"/>
                                <a:gd name="T25" fmla="*/ 42 h 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1" h="51">
                                  <a:moveTo>
                                    <a:pt x="0" y="42"/>
                                  </a:moveTo>
                                  <a:lnTo>
                                    <a:pt x="0" y="42"/>
                                  </a:lnTo>
                                  <a:cubicBezTo>
                                    <a:pt x="4" y="41"/>
                                    <a:pt x="7" y="38"/>
                                    <a:pt x="9" y="32"/>
                                  </a:cubicBezTo>
                                  <a:cubicBezTo>
                                    <a:pt x="10" y="29"/>
                                    <a:pt x="11" y="26"/>
                                    <a:pt x="11" y="24"/>
                                  </a:cubicBezTo>
                                  <a:cubicBezTo>
                                    <a:pt x="11" y="23"/>
                                    <a:pt x="11" y="23"/>
                                    <a:pt x="11" y="22"/>
                                  </a:cubicBezTo>
                                  <a:cubicBezTo>
                                    <a:pt x="11" y="22"/>
                                    <a:pt x="11" y="22"/>
                                    <a:pt x="10" y="21"/>
                                  </a:cubicBezTo>
                                  <a:lnTo>
                                    <a:pt x="0" y="21"/>
                                  </a:lnTo>
                                  <a:lnTo>
                                    <a:pt x="0" y="0"/>
                                  </a:lnTo>
                                  <a:lnTo>
                                    <a:pt x="21" y="0"/>
                                  </a:lnTo>
                                  <a:lnTo>
                                    <a:pt x="21" y="19"/>
                                  </a:lnTo>
                                  <a:cubicBezTo>
                                    <a:pt x="21" y="27"/>
                                    <a:pt x="19" y="34"/>
                                    <a:pt x="16" y="40"/>
                                  </a:cubicBezTo>
                                  <a:cubicBezTo>
                                    <a:pt x="13" y="46"/>
                                    <a:pt x="7" y="50"/>
                                    <a:pt x="0" y="51"/>
                                  </a:cubicBezTo>
                                  <a:lnTo>
                                    <a:pt x="0" y="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90" name="Freeform 1349"/>
                          <wps:cNvSpPr>
                            <a:spLocks/>
                          </wps:cNvSpPr>
                          <wps:spPr bwMode="auto">
                            <a:xfrm>
                              <a:off x="6877" y="2697"/>
                              <a:ext cx="79" cy="115"/>
                            </a:xfrm>
                            <a:custGeom>
                              <a:avLst/>
                              <a:gdLst>
                                <a:gd name="T0" fmla="*/ 48 w 99"/>
                                <a:gd name="T1" fmla="*/ 145 h 145"/>
                                <a:gd name="T2" fmla="*/ 48 w 99"/>
                                <a:gd name="T3" fmla="*/ 145 h 145"/>
                                <a:gd name="T4" fmla="*/ 12 w 99"/>
                                <a:gd name="T5" fmla="*/ 131 h 145"/>
                                <a:gd name="T6" fmla="*/ 0 w 99"/>
                                <a:gd name="T7" fmla="*/ 98 h 145"/>
                                <a:gd name="T8" fmla="*/ 19 w 99"/>
                                <a:gd name="T9" fmla="*/ 98 h 145"/>
                                <a:gd name="T10" fmla="*/ 24 w 99"/>
                                <a:gd name="T11" fmla="*/ 118 h 145"/>
                                <a:gd name="T12" fmla="*/ 49 w 99"/>
                                <a:gd name="T13" fmla="*/ 129 h 145"/>
                                <a:gd name="T14" fmla="*/ 72 w 99"/>
                                <a:gd name="T15" fmla="*/ 121 h 145"/>
                                <a:gd name="T16" fmla="*/ 80 w 99"/>
                                <a:gd name="T17" fmla="*/ 102 h 145"/>
                                <a:gd name="T18" fmla="*/ 71 w 99"/>
                                <a:gd name="T19" fmla="*/ 81 h 145"/>
                                <a:gd name="T20" fmla="*/ 46 w 99"/>
                                <a:gd name="T21" fmla="*/ 76 h 145"/>
                                <a:gd name="T22" fmla="*/ 43 w 99"/>
                                <a:gd name="T23" fmla="*/ 76 h 145"/>
                                <a:gd name="T24" fmla="*/ 39 w 99"/>
                                <a:gd name="T25" fmla="*/ 76 h 145"/>
                                <a:gd name="T26" fmla="*/ 39 w 99"/>
                                <a:gd name="T27" fmla="*/ 60 h 145"/>
                                <a:gd name="T28" fmla="*/ 44 w 99"/>
                                <a:gd name="T29" fmla="*/ 61 h 145"/>
                                <a:gd name="T30" fmla="*/ 48 w 99"/>
                                <a:gd name="T31" fmla="*/ 61 h 145"/>
                                <a:gd name="T32" fmla="*/ 64 w 99"/>
                                <a:gd name="T33" fmla="*/ 58 h 145"/>
                                <a:gd name="T34" fmla="*/ 75 w 99"/>
                                <a:gd name="T35" fmla="*/ 38 h 145"/>
                                <a:gd name="T36" fmla="*/ 68 w 99"/>
                                <a:gd name="T37" fmla="*/ 22 h 145"/>
                                <a:gd name="T38" fmla="*/ 50 w 99"/>
                                <a:gd name="T39" fmla="*/ 16 h 145"/>
                                <a:gd name="T40" fmla="*/ 26 w 99"/>
                                <a:gd name="T41" fmla="*/ 28 h 145"/>
                                <a:gd name="T42" fmla="*/ 22 w 99"/>
                                <a:gd name="T43" fmla="*/ 46 h 145"/>
                                <a:gd name="T44" fmla="*/ 4 w 99"/>
                                <a:gd name="T45" fmla="*/ 46 h 145"/>
                                <a:gd name="T46" fmla="*/ 10 w 99"/>
                                <a:gd name="T47" fmla="*/ 19 h 145"/>
                                <a:gd name="T48" fmla="*/ 49 w 99"/>
                                <a:gd name="T49" fmla="*/ 0 h 145"/>
                                <a:gd name="T50" fmla="*/ 82 w 99"/>
                                <a:gd name="T51" fmla="*/ 9 h 145"/>
                                <a:gd name="T52" fmla="*/ 94 w 99"/>
                                <a:gd name="T53" fmla="*/ 37 h 145"/>
                                <a:gd name="T54" fmla="*/ 87 w 99"/>
                                <a:gd name="T55" fmla="*/ 58 h 145"/>
                                <a:gd name="T56" fmla="*/ 76 w 99"/>
                                <a:gd name="T57" fmla="*/ 66 h 145"/>
                                <a:gd name="T58" fmla="*/ 93 w 99"/>
                                <a:gd name="T59" fmla="*/ 78 h 145"/>
                                <a:gd name="T60" fmla="*/ 99 w 99"/>
                                <a:gd name="T61" fmla="*/ 99 h 145"/>
                                <a:gd name="T62" fmla="*/ 86 w 99"/>
                                <a:gd name="T63" fmla="*/ 132 h 145"/>
                                <a:gd name="T64" fmla="*/ 48 w 99"/>
                                <a:gd name="T65" fmla="*/ 145 h 145"/>
                                <a:gd name="T66" fmla="*/ 48 w 99"/>
                                <a:gd name="T67" fmla="*/ 145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99" h="145">
                                  <a:moveTo>
                                    <a:pt x="48" y="145"/>
                                  </a:moveTo>
                                  <a:lnTo>
                                    <a:pt x="48" y="145"/>
                                  </a:lnTo>
                                  <a:cubicBezTo>
                                    <a:pt x="31" y="145"/>
                                    <a:pt x="19" y="140"/>
                                    <a:pt x="12" y="131"/>
                                  </a:cubicBezTo>
                                  <a:cubicBezTo>
                                    <a:pt x="4" y="122"/>
                                    <a:pt x="0" y="111"/>
                                    <a:pt x="0" y="98"/>
                                  </a:cubicBezTo>
                                  <a:lnTo>
                                    <a:pt x="19" y="98"/>
                                  </a:lnTo>
                                  <a:cubicBezTo>
                                    <a:pt x="20" y="107"/>
                                    <a:pt x="22" y="113"/>
                                    <a:pt x="24" y="118"/>
                                  </a:cubicBezTo>
                                  <a:cubicBezTo>
                                    <a:pt x="29" y="125"/>
                                    <a:pt x="37" y="129"/>
                                    <a:pt x="49" y="129"/>
                                  </a:cubicBezTo>
                                  <a:cubicBezTo>
                                    <a:pt x="58" y="129"/>
                                    <a:pt x="66" y="126"/>
                                    <a:pt x="72" y="121"/>
                                  </a:cubicBezTo>
                                  <a:cubicBezTo>
                                    <a:pt x="77" y="116"/>
                                    <a:pt x="80" y="110"/>
                                    <a:pt x="80" y="102"/>
                                  </a:cubicBezTo>
                                  <a:cubicBezTo>
                                    <a:pt x="80" y="92"/>
                                    <a:pt x="77" y="85"/>
                                    <a:pt x="71" y="81"/>
                                  </a:cubicBezTo>
                                  <a:cubicBezTo>
                                    <a:pt x="65" y="78"/>
                                    <a:pt x="57" y="76"/>
                                    <a:pt x="46" y="76"/>
                                  </a:cubicBezTo>
                                  <a:cubicBezTo>
                                    <a:pt x="45" y="76"/>
                                    <a:pt x="44" y="76"/>
                                    <a:pt x="43" y="76"/>
                                  </a:cubicBezTo>
                                  <a:cubicBezTo>
                                    <a:pt x="42" y="76"/>
                                    <a:pt x="40" y="76"/>
                                    <a:pt x="39" y="76"/>
                                  </a:cubicBezTo>
                                  <a:lnTo>
                                    <a:pt x="39" y="60"/>
                                  </a:lnTo>
                                  <a:cubicBezTo>
                                    <a:pt x="41" y="60"/>
                                    <a:pt x="42" y="61"/>
                                    <a:pt x="44" y="61"/>
                                  </a:cubicBezTo>
                                  <a:cubicBezTo>
                                    <a:pt x="45" y="61"/>
                                    <a:pt x="46" y="61"/>
                                    <a:pt x="48" y="61"/>
                                  </a:cubicBezTo>
                                  <a:cubicBezTo>
                                    <a:pt x="54" y="61"/>
                                    <a:pt x="60" y="60"/>
                                    <a:pt x="64" y="58"/>
                                  </a:cubicBezTo>
                                  <a:cubicBezTo>
                                    <a:pt x="72" y="54"/>
                                    <a:pt x="75" y="47"/>
                                    <a:pt x="75" y="38"/>
                                  </a:cubicBezTo>
                                  <a:cubicBezTo>
                                    <a:pt x="75" y="31"/>
                                    <a:pt x="73" y="25"/>
                                    <a:pt x="68" y="22"/>
                                  </a:cubicBezTo>
                                  <a:cubicBezTo>
                                    <a:pt x="63" y="18"/>
                                    <a:pt x="57" y="16"/>
                                    <a:pt x="50" y="16"/>
                                  </a:cubicBezTo>
                                  <a:cubicBezTo>
                                    <a:pt x="39" y="16"/>
                                    <a:pt x="30" y="20"/>
                                    <a:pt x="26" y="28"/>
                                  </a:cubicBezTo>
                                  <a:cubicBezTo>
                                    <a:pt x="23" y="32"/>
                                    <a:pt x="22" y="38"/>
                                    <a:pt x="22" y="46"/>
                                  </a:cubicBezTo>
                                  <a:lnTo>
                                    <a:pt x="4" y="46"/>
                                  </a:lnTo>
                                  <a:cubicBezTo>
                                    <a:pt x="4" y="36"/>
                                    <a:pt x="6" y="27"/>
                                    <a:pt x="10" y="19"/>
                                  </a:cubicBezTo>
                                  <a:cubicBezTo>
                                    <a:pt x="18" y="6"/>
                                    <a:pt x="30" y="0"/>
                                    <a:pt x="49" y="0"/>
                                  </a:cubicBezTo>
                                  <a:cubicBezTo>
                                    <a:pt x="63" y="0"/>
                                    <a:pt x="74" y="3"/>
                                    <a:pt x="82" y="9"/>
                                  </a:cubicBezTo>
                                  <a:cubicBezTo>
                                    <a:pt x="90" y="16"/>
                                    <a:pt x="94" y="25"/>
                                    <a:pt x="94" y="37"/>
                                  </a:cubicBezTo>
                                  <a:cubicBezTo>
                                    <a:pt x="94" y="46"/>
                                    <a:pt x="91" y="53"/>
                                    <a:pt x="87" y="58"/>
                                  </a:cubicBezTo>
                                  <a:cubicBezTo>
                                    <a:pt x="84" y="62"/>
                                    <a:pt x="80" y="64"/>
                                    <a:pt x="76" y="66"/>
                                  </a:cubicBezTo>
                                  <a:cubicBezTo>
                                    <a:pt x="83" y="68"/>
                                    <a:pt x="89" y="72"/>
                                    <a:pt x="93" y="78"/>
                                  </a:cubicBezTo>
                                  <a:cubicBezTo>
                                    <a:pt x="97" y="84"/>
                                    <a:pt x="99" y="91"/>
                                    <a:pt x="99" y="99"/>
                                  </a:cubicBezTo>
                                  <a:cubicBezTo>
                                    <a:pt x="99" y="113"/>
                                    <a:pt x="95" y="124"/>
                                    <a:pt x="86" y="132"/>
                                  </a:cubicBezTo>
                                  <a:cubicBezTo>
                                    <a:pt x="77" y="141"/>
                                    <a:pt x="64" y="145"/>
                                    <a:pt x="48" y="145"/>
                                  </a:cubicBezTo>
                                  <a:lnTo>
                                    <a:pt x="48" y="145"/>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g:wgp>
                      <wpg:wgp>
                        <wpg:cNvPr id="1391" name="Group 1551"/>
                        <wpg:cNvGrpSpPr>
                          <a:grpSpLocks/>
                        </wpg:cNvGrpSpPr>
                        <wpg:grpSpPr bwMode="auto">
                          <a:xfrm>
                            <a:off x="271145" y="517525"/>
                            <a:ext cx="4709160" cy="2977515"/>
                            <a:chOff x="427" y="815"/>
                            <a:chExt cx="7416" cy="4689"/>
                          </a:xfrm>
                        </wpg:grpSpPr>
                        <wps:wsp>
                          <wps:cNvPr id="1392" name="Freeform 1351"/>
                          <wps:cNvSpPr>
                            <a:spLocks noEditPoints="1"/>
                          </wps:cNvSpPr>
                          <wps:spPr bwMode="auto">
                            <a:xfrm>
                              <a:off x="6969" y="2696"/>
                              <a:ext cx="77" cy="116"/>
                            </a:xfrm>
                            <a:custGeom>
                              <a:avLst/>
                              <a:gdLst>
                                <a:gd name="T0" fmla="*/ 52 w 97"/>
                                <a:gd name="T1" fmla="*/ 0 h 146"/>
                                <a:gd name="T2" fmla="*/ 52 w 97"/>
                                <a:gd name="T3" fmla="*/ 0 h 146"/>
                                <a:gd name="T4" fmla="*/ 85 w 97"/>
                                <a:gd name="T5" fmla="*/ 13 h 146"/>
                                <a:gd name="T6" fmla="*/ 94 w 97"/>
                                <a:gd name="T7" fmla="*/ 38 h 146"/>
                                <a:gd name="T8" fmla="*/ 76 w 97"/>
                                <a:gd name="T9" fmla="*/ 38 h 146"/>
                                <a:gd name="T10" fmla="*/ 71 w 97"/>
                                <a:gd name="T11" fmla="*/ 25 h 146"/>
                                <a:gd name="T12" fmla="*/ 52 w 97"/>
                                <a:gd name="T13" fmla="*/ 16 h 146"/>
                                <a:gd name="T14" fmla="*/ 28 w 97"/>
                                <a:gd name="T15" fmla="*/ 30 h 146"/>
                                <a:gd name="T16" fmla="*/ 18 w 97"/>
                                <a:gd name="T17" fmla="*/ 69 h 146"/>
                                <a:gd name="T18" fmla="*/ 34 w 97"/>
                                <a:gd name="T19" fmla="*/ 56 h 146"/>
                                <a:gd name="T20" fmla="*/ 53 w 97"/>
                                <a:gd name="T21" fmla="*/ 52 h 146"/>
                                <a:gd name="T22" fmla="*/ 84 w 97"/>
                                <a:gd name="T23" fmla="*/ 63 h 146"/>
                                <a:gd name="T24" fmla="*/ 97 w 97"/>
                                <a:gd name="T25" fmla="*/ 97 h 146"/>
                                <a:gd name="T26" fmla="*/ 84 w 97"/>
                                <a:gd name="T27" fmla="*/ 131 h 146"/>
                                <a:gd name="T28" fmla="*/ 49 w 97"/>
                                <a:gd name="T29" fmla="*/ 146 h 146"/>
                                <a:gd name="T30" fmla="*/ 14 w 97"/>
                                <a:gd name="T31" fmla="*/ 131 h 146"/>
                                <a:gd name="T32" fmla="*/ 0 w 97"/>
                                <a:gd name="T33" fmla="*/ 80 h 146"/>
                                <a:gd name="T34" fmla="*/ 6 w 97"/>
                                <a:gd name="T35" fmla="*/ 35 h 146"/>
                                <a:gd name="T36" fmla="*/ 52 w 97"/>
                                <a:gd name="T37" fmla="*/ 0 h 146"/>
                                <a:gd name="T38" fmla="*/ 52 w 97"/>
                                <a:gd name="T39" fmla="*/ 0 h 146"/>
                                <a:gd name="T40" fmla="*/ 50 w 97"/>
                                <a:gd name="T41" fmla="*/ 130 h 146"/>
                                <a:gd name="T42" fmla="*/ 50 w 97"/>
                                <a:gd name="T43" fmla="*/ 130 h 146"/>
                                <a:gd name="T44" fmla="*/ 71 w 97"/>
                                <a:gd name="T45" fmla="*/ 121 h 146"/>
                                <a:gd name="T46" fmla="*/ 78 w 97"/>
                                <a:gd name="T47" fmla="*/ 98 h 146"/>
                                <a:gd name="T48" fmla="*/ 72 w 97"/>
                                <a:gd name="T49" fmla="*/ 78 h 146"/>
                                <a:gd name="T50" fmla="*/ 49 w 97"/>
                                <a:gd name="T51" fmla="*/ 68 h 146"/>
                                <a:gd name="T52" fmla="*/ 29 w 97"/>
                                <a:gd name="T53" fmla="*/ 75 h 146"/>
                                <a:gd name="T54" fmla="*/ 21 w 97"/>
                                <a:gd name="T55" fmla="*/ 98 h 146"/>
                                <a:gd name="T56" fmla="*/ 29 w 97"/>
                                <a:gd name="T57" fmla="*/ 121 h 146"/>
                                <a:gd name="T58" fmla="*/ 50 w 97"/>
                                <a:gd name="T59" fmla="*/ 130 h 146"/>
                                <a:gd name="T60" fmla="*/ 50 w 97"/>
                                <a:gd name="T61" fmla="*/ 130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97" h="146">
                                  <a:moveTo>
                                    <a:pt x="52" y="0"/>
                                  </a:moveTo>
                                  <a:lnTo>
                                    <a:pt x="52" y="0"/>
                                  </a:lnTo>
                                  <a:cubicBezTo>
                                    <a:pt x="67" y="0"/>
                                    <a:pt x="78" y="4"/>
                                    <a:pt x="85" y="13"/>
                                  </a:cubicBezTo>
                                  <a:cubicBezTo>
                                    <a:pt x="91" y="21"/>
                                    <a:pt x="94" y="29"/>
                                    <a:pt x="94" y="38"/>
                                  </a:cubicBezTo>
                                  <a:lnTo>
                                    <a:pt x="76" y="38"/>
                                  </a:lnTo>
                                  <a:cubicBezTo>
                                    <a:pt x="75" y="32"/>
                                    <a:pt x="74" y="28"/>
                                    <a:pt x="71" y="25"/>
                                  </a:cubicBezTo>
                                  <a:cubicBezTo>
                                    <a:pt x="67" y="19"/>
                                    <a:pt x="61" y="16"/>
                                    <a:pt x="52" y="16"/>
                                  </a:cubicBezTo>
                                  <a:cubicBezTo>
                                    <a:pt x="42" y="16"/>
                                    <a:pt x="34" y="20"/>
                                    <a:pt x="28" y="30"/>
                                  </a:cubicBezTo>
                                  <a:cubicBezTo>
                                    <a:pt x="22" y="39"/>
                                    <a:pt x="19" y="52"/>
                                    <a:pt x="18" y="69"/>
                                  </a:cubicBezTo>
                                  <a:cubicBezTo>
                                    <a:pt x="22" y="63"/>
                                    <a:pt x="28" y="59"/>
                                    <a:pt x="34" y="56"/>
                                  </a:cubicBezTo>
                                  <a:cubicBezTo>
                                    <a:pt x="39" y="53"/>
                                    <a:pt x="46" y="52"/>
                                    <a:pt x="53" y="52"/>
                                  </a:cubicBezTo>
                                  <a:cubicBezTo>
                                    <a:pt x="65" y="52"/>
                                    <a:pt x="75" y="55"/>
                                    <a:pt x="84" y="63"/>
                                  </a:cubicBezTo>
                                  <a:cubicBezTo>
                                    <a:pt x="93" y="71"/>
                                    <a:pt x="97" y="82"/>
                                    <a:pt x="97" y="97"/>
                                  </a:cubicBezTo>
                                  <a:cubicBezTo>
                                    <a:pt x="97" y="110"/>
                                    <a:pt x="93" y="121"/>
                                    <a:pt x="84" y="131"/>
                                  </a:cubicBezTo>
                                  <a:cubicBezTo>
                                    <a:pt x="76" y="141"/>
                                    <a:pt x="64" y="146"/>
                                    <a:pt x="49" y="146"/>
                                  </a:cubicBezTo>
                                  <a:cubicBezTo>
                                    <a:pt x="35" y="146"/>
                                    <a:pt x="24" y="141"/>
                                    <a:pt x="14" y="131"/>
                                  </a:cubicBezTo>
                                  <a:cubicBezTo>
                                    <a:pt x="5" y="121"/>
                                    <a:pt x="0" y="104"/>
                                    <a:pt x="0" y="80"/>
                                  </a:cubicBezTo>
                                  <a:cubicBezTo>
                                    <a:pt x="0" y="62"/>
                                    <a:pt x="2" y="48"/>
                                    <a:pt x="6" y="35"/>
                                  </a:cubicBezTo>
                                  <a:cubicBezTo>
                                    <a:pt x="15" y="12"/>
                                    <a:pt x="30" y="0"/>
                                    <a:pt x="52" y="0"/>
                                  </a:cubicBezTo>
                                  <a:lnTo>
                                    <a:pt x="52" y="0"/>
                                  </a:lnTo>
                                  <a:close/>
                                  <a:moveTo>
                                    <a:pt x="50" y="130"/>
                                  </a:moveTo>
                                  <a:lnTo>
                                    <a:pt x="50" y="130"/>
                                  </a:lnTo>
                                  <a:cubicBezTo>
                                    <a:pt x="60" y="130"/>
                                    <a:pt x="67" y="127"/>
                                    <a:pt x="71" y="121"/>
                                  </a:cubicBezTo>
                                  <a:cubicBezTo>
                                    <a:pt x="76" y="114"/>
                                    <a:pt x="78" y="107"/>
                                    <a:pt x="78" y="98"/>
                                  </a:cubicBezTo>
                                  <a:cubicBezTo>
                                    <a:pt x="78" y="91"/>
                                    <a:pt x="76" y="84"/>
                                    <a:pt x="72" y="78"/>
                                  </a:cubicBezTo>
                                  <a:cubicBezTo>
                                    <a:pt x="68" y="71"/>
                                    <a:pt x="60" y="68"/>
                                    <a:pt x="49" y="68"/>
                                  </a:cubicBezTo>
                                  <a:cubicBezTo>
                                    <a:pt x="42" y="68"/>
                                    <a:pt x="35" y="70"/>
                                    <a:pt x="29" y="75"/>
                                  </a:cubicBezTo>
                                  <a:cubicBezTo>
                                    <a:pt x="24" y="80"/>
                                    <a:pt x="21" y="88"/>
                                    <a:pt x="21" y="98"/>
                                  </a:cubicBezTo>
                                  <a:cubicBezTo>
                                    <a:pt x="21" y="107"/>
                                    <a:pt x="23" y="115"/>
                                    <a:pt x="29" y="121"/>
                                  </a:cubicBezTo>
                                  <a:cubicBezTo>
                                    <a:pt x="34" y="127"/>
                                    <a:pt x="41" y="130"/>
                                    <a:pt x="50" y="130"/>
                                  </a:cubicBezTo>
                                  <a:lnTo>
                                    <a:pt x="50" y="13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93" name="Freeform 1352"/>
                          <wps:cNvSpPr>
                            <a:spLocks/>
                          </wps:cNvSpPr>
                          <wps:spPr bwMode="auto">
                            <a:xfrm>
                              <a:off x="7067" y="2792"/>
                              <a:ext cx="16" cy="17"/>
                            </a:xfrm>
                            <a:custGeom>
                              <a:avLst/>
                              <a:gdLst>
                                <a:gd name="T0" fmla="*/ 0 w 20"/>
                                <a:gd name="T1" fmla="*/ 0 h 21"/>
                                <a:gd name="T2" fmla="*/ 0 w 20"/>
                                <a:gd name="T3" fmla="*/ 0 h 21"/>
                                <a:gd name="T4" fmla="*/ 20 w 20"/>
                                <a:gd name="T5" fmla="*/ 0 h 21"/>
                                <a:gd name="T6" fmla="*/ 20 w 20"/>
                                <a:gd name="T7" fmla="*/ 21 h 21"/>
                                <a:gd name="T8" fmla="*/ 0 w 20"/>
                                <a:gd name="T9" fmla="*/ 21 h 21"/>
                                <a:gd name="T10" fmla="*/ 0 w 20"/>
                                <a:gd name="T11" fmla="*/ 0 h 21"/>
                              </a:gdLst>
                              <a:ahLst/>
                              <a:cxnLst>
                                <a:cxn ang="0">
                                  <a:pos x="T0" y="T1"/>
                                </a:cxn>
                                <a:cxn ang="0">
                                  <a:pos x="T2" y="T3"/>
                                </a:cxn>
                                <a:cxn ang="0">
                                  <a:pos x="T4" y="T5"/>
                                </a:cxn>
                                <a:cxn ang="0">
                                  <a:pos x="T6" y="T7"/>
                                </a:cxn>
                                <a:cxn ang="0">
                                  <a:pos x="T8" y="T9"/>
                                </a:cxn>
                                <a:cxn ang="0">
                                  <a:pos x="T10" y="T11"/>
                                </a:cxn>
                              </a:cxnLst>
                              <a:rect l="0" t="0" r="r" b="b"/>
                              <a:pathLst>
                                <a:path w="20" h="21">
                                  <a:moveTo>
                                    <a:pt x="0" y="0"/>
                                  </a:moveTo>
                                  <a:lnTo>
                                    <a:pt x="0" y="0"/>
                                  </a:lnTo>
                                  <a:lnTo>
                                    <a:pt x="20" y="0"/>
                                  </a:lnTo>
                                  <a:lnTo>
                                    <a:pt x="20"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94" name="Freeform 1353"/>
                          <wps:cNvSpPr>
                            <a:spLocks noEditPoints="1"/>
                          </wps:cNvSpPr>
                          <wps:spPr bwMode="auto">
                            <a:xfrm>
                              <a:off x="7102" y="2697"/>
                              <a:ext cx="78" cy="115"/>
                            </a:xfrm>
                            <a:custGeom>
                              <a:avLst/>
                              <a:gdLst>
                                <a:gd name="T0" fmla="*/ 48 w 97"/>
                                <a:gd name="T1" fmla="*/ 0 h 145"/>
                                <a:gd name="T2" fmla="*/ 48 w 97"/>
                                <a:gd name="T3" fmla="*/ 0 h 145"/>
                                <a:gd name="T4" fmla="*/ 88 w 97"/>
                                <a:gd name="T5" fmla="*/ 22 h 145"/>
                                <a:gd name="T6" fmla="*/ 97 w 97"/>
                                <a:gd name="T7" fmla="*/ 70 h 145"/>
                                <a:gd name="T8" fmla="*/ 89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9 h 145"/>
                                <a:gd name="T24" fmla="*/ 48 w 97"/>
                                <a:gd name="T25" fmla="*/ 129 h 145"/>
                                <a:gd name="T26" fmla="*/ 70 w 97"/>
                                <a:gd name="T27" fmla="*/ 116 h 145"/>
                                <a:gd name="T28" fmla="*/ 78 w 97"/>
                                <a:gd name="T29" fmla="*/ 71 h 145"/>
                                <a:gd name="T30" fmla="*/ 72 w 97"/>
                                <a:gd name="T31" fmla="*/ 31 h 145"/>
                                <a:gd name="T32" fmla="*/ 49 w 97"/>
                                <a:gd name="T33" fmla="*/ 16 h 145"/>
                                <a:gd name="T34" fmla="*/ 26 w 97"/>
                                <a:gd name="T35" fmla="*/ 31 h 145"/>
                                <a:gd name="T36" fmla="*/ 19 w 97"/>
                                <a:gd name="T37" fmla="*/ 74 h 145"/>
                                <a:gd name="T38" fmla="*/ 24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7" y="0"/>
                                    <a:pt x="80" y="7"/>
                                    <a:pt x="88" y="22"/>
                                  </a:cubicBezTo>
                                  <a:cubicBezTo>
                                    <a:pt x="94" y="34"/>
                                    <a:pt x="97" y="50"/>
                                    <a:pt x="97" y="70"/>
                                  </a:cubicBezTo>
                                  <a:cubicBezTo>
                                    <a:pt x="97" y="89"/>
                                    <a:pt x="95" y="105"/>
                                    <a:pt x="89" y="118"/>
                                  </a:cubicBezTo>
                                  <a:cubicBezTo>
                                    <a:pt x="81" y="136"/>
                                    <a:pt x="67" y="145"/>
                                    <a:pt x="48" y="145"/>
                                  </a:cubicBezTo>
                                  <a:cubicBezTo>
                                    <a:pt x="31" y="145"/>
                                    <a:pt x="19" y="138"/>
                                    <a:pt x="10" y="123"/>
                                  </a:cubicBezTo>
                                  <a:cubicBezTo>
                                    <a:pt x="3" y="111"/>
                                    <a:pt x="0" y="94"/>
                                    <a:pt x="0" y="73"/>
                                  </a:cubicBezTo>
                                  <a:cubicBezTo>
                                    <a:pt x="0" y="57"/>
                                    <a:pt x="2" y="43"/>
                                    <a:pt x="6" y="32"/>
                                  </a:cubicBezTo>
                                  <a:cubicBezTo>
                                    <a:pt x="14" y="11"/>
                                    <a:pt x="28" y="0"/>
                                    <a:pt x="48" y="0"/>
                                  </a:cubicBezTo>
                                  <a:lnTo>
                                    <a:pt x="48" y="0"/>
                                  </a:lnTo>
                                  <a:close/>
                                  <a:moveTo>
                                    <a:pt x="48" y="129"/>
                                  </a:moveTo>
                                  <a:lnTo>
                                    <a:pt x="48" y="129"/>
                                  </a:lnTo>
                                  <a:cubicBezTo>
                                    <a:pt x="57" y="129"/>
                                    <a:pt x="65" y="125"/>
                                    <a:pt x="70" y="116"/>
                                  </a:cubicBezTo>
                                  <a:cubicBezTo>
                                    <a:pt x="76" y="108"/>
                                    <a:pt x="78" y="93"/>
                                    <a:pt x="78" y="71"/>
                                  </a:cubicBezTo>
                                  <a:cubicBezTo>
                                    <a:pt x="78" y="55"/>
                                    <a:pt x="76" y="42"/>
                                    <a:pt x="72" y="31"/>
                                  </a:cubicBezTo>
                                  <a:cubicBezTo>
                                    <a:pt x="68" y="21"/>
                                    <a:pt x="61" y="16"/>
                                    <a:pt x="49" y="16"/>
                                  </a:cubicBezTo>
                                  <a:cubicBezTo>
                                    <a:pt x="39" y="16"/>
                                    <a:pt x="31" y="21"/>
                                    <a:pt x="26" y="31"/>
                                  </a:cubicBezTo>
                                  <a:cubicBezTo>
                                    <a:pt x="22" y="40"/>
                                    <a:pt x="19" y="55"/>
                                    <a:pt x="19" y="74"/>
                                  </a:cubicBezTo>
                                  <a:cubicBezTo>
                                    <a:pt x="19" y="88"/>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95" name="Freeform 1354"/>
                          <wps:cNvSpPr>
                            <a:spLocks noEditPoints="1"/>
                          </wps:cNvSpPr>
                          <wps:spPr bwMode="auto">
                            <a:xfrm>
                              <a:off x="7192" y="2696"/>
                              <a:ext cx="77" cy="116"/>
                            </a:xfrm>
                            <a:custGeom>
                              <a:avLst/>
                              <a:gdLst>
                                <a:gd name="T0" fmla="*/ 48 w 97"/>
                                <a:gd name="T1" fmla="*/ 60 h 146"/>
                                <a:gd name="T2" fmla="*/ 48 w 97"/>
                                <a:gd name="T3" fmla="*/ 60 h 146"/>
                                <a:gd name="T4" fmla="*/ 67 w 97"/>
                                <a:gd name="T5" fmla="*/ 53 h 146"/>
                                <a:gd name="T6" fmla="*/ 73 w 97"/>
                                <a:gd name="T7" fmla="*/ 38 h 146"/>
                                <a:gd name="T8" fmla="*/ 67 w 97"/>
                                <a:gd name="T9" fmla="*/ 23 h 146"/>
                                <a:gd name="T10" fmla="*/ 48 w 97"/>
                                <a:gd name="T11" fmla="*/ 17 h 146"/>
                                <a:gd name="T12" fmla="*/ 29 w 97"/>
                                <a:gd name="T13" fmla="*/ 23 h 146"/>
                                <a:gd name="T14" fmla="*/ 24 w 97"/>
                                <a:gd name="T15" fmla="*/ 39 h 146"/>
                                <a:gd name="T16" fmla="*/ 31 w 97"/>
                                <a:gd name="T17" fmla="*/ 54 h 146"/>
                                <a:gd name="T18" fmla="*/ 48 w 97"/>
                                <a:gd name="T19" fmla="*/ 60 h 146"/>
                                <a:gd name="T20" fmla="*/ 48 w 97"/>
                                <a:gd name="T21" fmla="*/ 60 h 146"/>
                                <a:gd name="T22" fmla="*/ 50 w 97"/>
                                <a:gd name="T23" fmla="*/ 130 h 146"/>
                                <a:gd name="T24" fmla="*/ 50 w 97"/>
                                <a:gd name="T25" fmla="*/ 130 h 146"/>
                                <a:gd name="T26" fmla="*/ 70 w 97"/>
                                <a:gd name="T27" fmla="*/ 123 h 146"/>
                                <a:gd name="T28" fmla="*/ 78 w 97"/>
                                <a:gd name="T29" fmla="*/ 103 h 146"/>
                                <a:gd name="T30" fmla="*/ 70 w 97"/>
                                <a:gd name="T31" fmla="*/ 83 h 146"/>
                                <a:gd name="T32" fmla="*/ 48 w 97"/>
                                <a:gd name="T33" fmla="*/ 75 h 146"/>
                                <a:gd name="T34" fmla="*/ 27 w 97"/>
                                <a:gd name="T35" fmla="*/ 83 h 146"/>
                                <a:gd name="T36" fmla="*/ 19 w 97"/>
                                <a:gd name="T37" fmla="*/ 103 h 146"/>
                                <a:gd name="T38" fmla="*/ 27 w 97"/>
                                <a:gd name="T39" fmla="*/ 122 h 146"/>
                                <a:gd name="T40" fmla="*/ 50 w 97"/>
                                <a:gd name="T41" fmla="*/ 130 h 146"/>
                                <a:gd name="T42" fmla="*/ 50 w 97"/>
                                <a:gd name="T43" fmla="*/ 130 h 146"/>
                                <a:gd name="T44" fmla="*/ 24 w 97"/>
                                <a:gd name="T45" fmla="*/ 67 h 146"/>
                                <a:gd name="T46" fmla="*/ 24 w 97"/>
                                <a:gd name="T47" fmla="*/ 67 h 146"/>
                                <a:gd name="T48" fmla="*/ 13 w 97"/>
                                <a:gd name="T49" fmla="*/ 59 h 146"/>
                                <a:gd name="T50" fmla="*/ 5 w 97"/>
                                <a:gd name="T51" fmla="*/ 39 h 146"/>
                                <a:gd name="T52" fmla="*/ 16 w 97"/>
                                <a:gd name="T53" fmla="*/ 12 h 146"/>
                                <a:gd name="T54" fmla="*/ 49 w 97"/>
                                <a:gd name="T55" fmla="*/ 0 h 146"/>
                                <a:gd name="T56" fmla="*/ 81 w 97"/>
                                <a:gd name="T57" fmla="*/ 11 h 146"/>
                                <a:gd name="T58" fmla="*/ 92 w 97"/>
                                <a:gd name="T59" fmla="*/ 36 h 146"/>
                                <a:gd name="T60" fmla="*/ 86 w 97"/>
                                <a:gd name="T61" fmla="*/ 58 h 146"/>
                                <a:gd name="T62" fmla="*/ 74 w 97"/>
                                <a:gd name="T63" fmla="*/ 67 h 146"/>
                                <a:gd name="T64" fmla="*/ 88 w 97"/>
                                <a:gd name="T65" fmla="*/ 76 h 146"/>
                                <a:gd name="T66" fmla="*/ 97 w 97"/>
                                <a:gd name="T67" fmla="*/ 102 h 146"/>
                                <a:gd name="T68" fmla="*/ 85 w 97"/>
                                <a:gd name="T69" fmla="*/ 133 h 146"/>
                                <a:gd name="T70" fmla="*/ 49 w 97"/>
                                <a:gd name="T71" fmla="*/ 146 h 146"/>
                                <a:gd name="T72" fmla="*/ 14 w 97"/>
                                <a:gd name="T73" fmla="*/ 135 h 146"/>
                                <a:gd name="T74" fmla="*/ 0 w 97"/>
                                <a:gd name="T75" fmla="*/ 102 h 146"/>
                                <a:gd name="T76" fmla="*/ 6 w 97"/>
                                <a:gd name="T77" fmla="*/ 81 h 146"/>
                                <a:gd name="T78" fmla="*/ 24 w 97"/>
                                <a:gd name="T79" fmla="*/ 67 h 146"/>
                                <a:gd name="T80" fmla="*/ 24 w 97"/>
                                <a:gd name="T81" fmla="*/ 67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97" h="146">
                                  <a:moveTo>
                                    <a:pt x="48" y="60"/>
                                  </a:moveTo>
                                  <a:lnTo>
                                    <a:pt x="48" y="60"/>
                                  </a:lnTo>
                                  <a:cubicBezTo>
                                    <a:pt x="56" y="60"/>
                                    <a:pt x="62" y="58"/>
                                    <a:pt x="67" y="53"/>
                                  </a:cubicBezTo>
                                  <a:cubicBezTo>
                                    <a:pt x="71" y="49"/>
                                    <a:pt x="73" y="44"/>
                                    <a:pt x="73" y="38"/>
                                  </a:cubicBezTo>
                                  <a:cubicBezTo>
                                    <a:pt x="73" y="33"/>
                                    <a:pt x="71" y="28"/>
                                    <a:pt x="67" y="23"/>
                                  </a:cubicBezTo>
                                  <a:cubicBezTo>
                                    <a:pt x="63" y="19"/>
                                    <a:pt x="56" y="17"/>
                                    <a:pt x="48" y="17"/>
                                  </a:cubicBezTo>
                                  <a:cubicBezTo>
                                    <a:pt x="39" y="17"/>
                                    <a:pt x="33" y="19"/>
                                    <a:pt x="29" y="23"/>
                                  </a:cubicBezTo>
                                  <a:cubicBezTo>
                                    <a:pt x="25" y="28"/>
                                    <a:pt x="24" y="33"/>
                                    <a:pt x="24" y="39"/>
                                  </a:cubicBezTo>
                                  <a:cubicBezTo>
                                    <a:pt x="24" y="45"/>
                                    <a:pt x="26" y="51"/>
                                    <a:pt x="31" y="54"/>
                                  </a:cubicBezTo>
                                  <a:cubicBezTo>
                                    <a:pt x="36" y="58"/>
                                    <a:pt x="42" y="60"/>
                                    <a:pt x="48" y="60"/>
                                  </a:cubicBezTo>
                                  <a:lnTo>
                                    <a:pt x="48" y="60"/>
                                  </a:lnTo>
                                  <a:close/>
                                  <a:moveTo>
                                    <a:pt x="50" y="130"/>
                                  </a:moveTo>
                                  <a:lnTo>
                                    <a:pt x="50" y="130"/>
                                  </a:lnTo>
                                  <a:cubicBezTo>
                                    <a:pt x="58" y="130"/>
                                    <a:pt x="65" y="128"/>
                                    <a:pt x="70" y="123"/>
                                  </a:cubicBezTo>
                                  <a:cubicBezTo>
                                    <a:pt x="75" y="119"/>
                                    <a:pt x="78" y="112"/>
                                    <a:pt x="78" y="103"/>
                                  </a:cubicBezTo>
                                  <a:cubicBezTo>
                                    <a:pt x="78" y="94"/>
                                    <a:pt x="75" y="87"/>
                                    <a:pt x="70" y="83"/>
                                  </a:cubicBezTo>
                                  <a:cubicBezTo>
                                    <a:pt x="64" y="78"/>
                                    <a:pt x="57" y="75"/>
                                    <a:pt x="48" y="75"/>
                                  </a:cubicBezTo>
                                  <a:cubicBezTo>
                                    <a:pt x="40" y="75"/>
                                    <a:pt x="33" y="78"/>
                                    <a:pt x="27" y="83"/>
                                  </a:cubicBezTo>
                                  <a:cubicBezTo>
                                    <a:pt x="22" y="88"/>
                                    <a:pt x="19" y="94"/>
                                    <a:pt x="19" y="103"/>
                                  </a:cubicBezTo>
                                  <a:cubicBezTo>
                                    <a:pt x="19" y="110"/>
                                    <a:pt x="22" y="117"/>
                                    <a:pt x="27" y="122"/>
                                  </a:cubicBezTo>
                                  <a:cubicBezTo>
                                    <a:pt x="32" y="127"/>
                                    <a:pt x="39" y="130"/>
                                    <a:pt x="50" y="130"/>
                                  </a:cubicBezTo>
                                  <a:lnTo>
                                    <a:pt x="50" y="130"/>
                                  </a:lnTo>
                                  <a:close/>
                                  <a:moveTo>
                                    <a:pt x="24" y="67"/>
                                  </a:moveTo>
                                  <a:lnTo>
                                    <a:pt x="24" y="67"/>
                                  </a:lnTo>
                                  <a:cubicBezTo>
                                    <a:pt x="19" y="65"/>
                                    <a:pt x="15" y="62"/>
                                    <a:pt x="13" y="59"/>
                                  </a:cubicBezTo>
                                  <a:cubicBezTo>
                                    <a:pt x="8" y="54"/>
                                    <a:pt x="5" y="47"/>
                                    <a:pt x="5" y="39"/>
                                  </a:cubicBezTo>
                                  <a:cubicBezTo>
                                    <a:pt x="5" y="28"/>
                                    <a:pt x="9" y="19"/>
                                    <a:pt x="16" y="12"/>
                                  </a:cubicBezTo>
                                  <a:cubicBezTo>
                                    <a:pt x="24" y="4"/>
                                    <a:pt x="35" y="0"/>
                                    <a:pt x="49" y="0"/>
                                  </a:cubicBezTo>
                                  <a:cubicBezTo>
                                    <a:pt x="62" y="0"/>
                                    <a:pt x="73" y="4"/>
                                    <a:pt x="81" y="11"/>
                                  </a:cubicBezTo>
                                  <a:cubicBezTo>
                                    <a:pt x="88" y="18"/>
                                    <a:pt x="92" y="27"/>
                                    <a:pt x="92" y="36"/>
                                  </a:cubicBezTo>
                                  <a:cubicBezTo>
                                    <a:pt x="92" y="45"/>
                                    <a:pt x="90" y="52"/>
                                    <a:pt x="86" y="58"/>
                                  </a:cubicBezTo>
                                  <a:cubicBezTo>
                                    <a:pt x="83" y="61"/>
                                    <a:pt x="79" y="64"/>
                                    <a:pt x="74" y="67"/>
                                  </a:cubicBezTo>
                                  <a:cubicBezTo>
                                    <a:pt x="80" y="69"/>
                                    <a:pt x="84" y="72"/>
                                    <a:pt x="88" y="76"/>
                                  </a:cubicBezTo>
                                  <a:cubicBezTo>
                                    <a:pt x="94" y="82"/>
                                    <a:pt x="97" y="91"/>
                                    <a:pt x="97" y="102"/>
                                  </a:cubicBezTo>
                                  <a:cubicBezTo>
                                    <a:pt x="97" y="114"/>
                                    <a:pt x="93" y="124"/>
                                    <a:pt x="85" y="133"/>
                                  </a:cubicBezTo>
                                  <a:cubicBezTo>
                                    <a:pt x="76" y="142"/>
                                    <a:pt x="64" y="146"/>
                                    <a:pt x="49" y="146"/>
                                  </a:cubicBezTo>
                                  <a:cubicBezTo>
                                    <a:pt x="35" y="146"/>
                                    <a:pt x="24" y="142"/>
                                    <a:pt x="14" y="135"/>
                                  </a:cubicBezTo>
                                  <a:cubicBezTo>
                                    <a:pt x="5" y="127"/>
                                    <a:pt x="0" y="117"/>
                                    <a:pt x="0" y="102"/>
                                  </a:cubicBezTo>
                                  <a:cubicBezTo>
                                    <a:pt x="0" y="94"/>
                                    <a:pt x="2" y="87"/>
                                    <a:pt x="6" y="81"/>
                                  </a:cubicBezTo>
                                  <a:cubicBezTo>
                                    <a:pt x="10" y="75"/>
                                    <a:pt x="16" y="70"/>
                                    <a:pt x="24" y="67"/>
                                  </a:cubicBezTo>
                                  <a:lnTo>
                                    <a:pt x="24" y="67"/>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96" name="Freeform 1355"/>
                          <wps:cNvSpPr>
                            <a:spLocks/>
                          </wps:cNvSpPr>
                          <wps:spPr bwMode="auto">
                            <a:xfrm>
                              <a:off x="7282" y="2692"/>
                              <a:ext cx="37" cy="149"/>
                            </a:xfrm>
                            <a:custGeom>
                              <a:avLst/>
                              <a:gdLst>
                                <a:gd name="T0" fmla="*/ 0 w 46"/>
                                <a:gd name="T1" fmla="*/ 188 h 188"/>
                                <a:gd name="T2" fmla="*/ 0 w 46"/>
                                <a:gd name="T3" fmla="*/ 188 h 188"/>
                                <a:gd name="T4" fmla="*/ 21 w 46"/>
                                <a:gd name="T5" fmla="*/ 144 h 188"/>
                                <a:gd name="T6" fmla="*/ 27 w 46"/>
                                <a:gd name="T7" fmla="*/ 94 h 188"/>
                                <a:gd name="T8" fmla="*/ 19 w 46"/>
                                <a:gd name="T9" fmla="*/ 42 h 188"/>
                                <a:gd name="T10" fmla="*/ 0 w 46"/>
                                <a:gd name="T11" fmla="*/ 0 h 188"/>
                                <a:gd name="T12" fmla="*/ 12 w 46"/>
                                <a:gd name="T13" fmla="*/ 0 h 188"/>
                                <a:gd name="T14" fmla="*/ 30 w 46"/>
                                <a:gd name="T15" fmla="*/ 30 h 188"/>
                                <a:gd name="T16" fmla="*/ 37 w 46"/>
                                <a:gd name="T17" fmla="*/ 45 h 188"/>
                                <a:gd name="T18" fmla="*/ 44 w 46"/>
                                <a:gd name="T19" fmla="*/ 70 h 188"/>
                                <a:gd name="T20" fmla="*/ 46 w 46"/>
                                <a:gd name="T21" fmla="*/ 93 h 188"/>
                                <a:gd name="T22" fmla="*/ 37 w 46"/>
                                <a:gd name="T23" fmla="*/ 145 h 188"/>
                                <a:gd name="T24" fmla="*/ 13 w 46"/>
                                <a:gd name="T25" fmla="*/ 188 h 188"/>
                                <a:gd name="T26" fmla="*/ 0 w 46"/>
                                <a:gd name="T27" fmla="*/ 188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0" y="188"/>
                                  </a:moveTo>
                                  <a:lnTo>
                                    <a:pt x="0" y="188"/>
                                  </a:lnTo>
                                  <a:cubicBezTo>
                                    <a:pt x="11" y="168"/>
                                    <a:pt x="17" y="153"/>
                                    <a:pt x="21" y="144"/>
                                  </a:cubicBezTo>
                                  <a:cubicBezTo>
                                    <a:pt x="25" y="130"/>
                                    <a:pt x="27" y="113"/>
                                    <a:pt x="27" y="94"/>
                                  </a:cubicBezTo>
                                  <a:cubicBezTo>
                                    <a:pt x="27" y="75"/>
                                    <a:pt x="25" y="58"/>
                                    <a:pt x="19" y="42"/>
                                  </a:cubicBezTo>
                                  <a:cubicBezTo>
                                    <a:pt x="16" y="32"/>
                                    <a:pt x="10" y="18"/>
                                    <a:pt x="0" y="0"/>
                                  </a:cubicBezTo>
                                  <a:lnTo>
                                    <a:pt x="12" y="0"/>
                                  </a:lnTo>
                                  <a:cubicBezTo>
                                    <a:pt x="22" y="16"/>
                                    <a:pt x="28" y="26"/>
                                    <a:pt x="30" y="30"/>
                                  </a:cubicBezTo>
                                  <a:cubicBezTo>
                                    <a:pt x="32" y="34"/>
                                    <a:pt x="35" y="39"/>
                                    <a:pt x="37" y="45"/>
                                  </a:cubicBezTo>
                                  <a:cubicBezTo>
                                    <a:pt x="40" y="54"/>
                                    <a:pt x="43" y="62"/>
                                    <a:pt x="44" y="70"/>
                                  </a:cubicBezTo>
                                  <a:cubicBezTo>
                                    <a:pt x="45" y="78"/>
                                    <a:pt x="46" y="85"/>
                                    <a:pt x="46" y="93"/>
                                  </a:cubicBezTo>
                                  <a:cubicBezTo>
                                    <a:pt x="46" y="112"/>
                                    <a:pt x="43" y="130"/>
                                    <a:pt x="37" y="145"/>
                                  </a:cubicBezTo>
                                  <a:cubicBezTo>
                                    <a:pt x="33" y="155"/>
                                    <a:pt x="25" y="169"/>
                                    <a:pt x="13" y="188"/>
                                  </a:cubicBezTo>
                                  <a:lnTo>
                                    <a:pt x="0" y="18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97" name="Freeform 1356"/>
                          <wps:cNvSpPr>
                            <a:spLocks/>
                          </wps:cNvSpPr>
                          <wps:spPr bwMode="auto">
                            <a:xfrm>
                              <a:off x="5974" y="3012"/>
                              <a:ext cx="78" cy="110"/>
                            </a:xfrm>
                            <a:custGeom>
                              <a:avLst/>
                              <a:gdLst>
                                <a:gd name="T0" fmla="*/ 98 w 98"/>
                                <a:gd name="T1" fmla="*/ 0 h 138"/>
                                <a:gd name="T2" fmla="*/ 98 w 98"/>
                                <a:gd name="T3" fmla="*/ 0 h 138"/>
                                <a:gd name="T4" fmla="*/ 98 w 98"/>
                                <a:gd name="T5" fmla="*/ 15 h 138"/>
                                <a:gd name="T6" fmla="*/ 80 w 98"/>
                                <a:gd name="T7" fmla="*/ 38 h 138"/>
                                <a:gd name="T8" fmla="*/ 60 w 98"/>
                                <a:gd name="T9" fmla="*/ 73 h 138"/>
                                <a:gd name="T10" fmla="*/ 47 w 98"/>
                                <a:gd name="T11" fmla="*/ 107 h 138"/>
                                <a:gd name="T12" fmla="*/ 40 w 98"/>
                                <a:gd name="T13" fmla="*/ 138 h 138"/>
                                <a:gd name="T14" fmla="*/ 20 w 98"/>
                                <a:gd name="T15" fmla="*/ 138 h 138"/>
                                <a:gd name="T16" fmla="*/ 50 w 98"/>
                                <a:gd name="T17" fmla="*/ 58 h 138"/>
                                <a:gd name="T18" fmla="*/ 78 w 98"/>
                                <a:gd name="T19" fmla="*/ 17 h 138"/>
                                <a:gd name="T20" fmla="*/ 0 w 98"/>
                                <a:gd name="T21" fmla="*/ 17 h 138"/>
                                <a:gd name="T22" fmla="*/ 0 w 98"/>
                                <a:gd name="T23" fmla="*/ 0 h 138"/>
                                <a:gd name="T24" fmla="*/ 98 w 98"/>
                                <a:gd name="T25" fmla="*/ 0 h 1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98" h="138">
                                  <a:moveTo>
                                    <a:pt x="98" y="0"/>
                                  </a:moveTo>
                                  <a:lnTo>
                                    <a:pt x="98" y="0"/>
                                  </a:lnTo>
                                  <a:lnTo>
                                    <a:pt x="98" y="15"/>
                                  </a:lnTo>
                                  <a:cubicBezTo>
                                    <a:pt x="94" y="19"/>
                                    <a:pt x="88" y="27"/>
                                    <a:pt x="80" y="38"/>
                                  </a:cubicBezTo>
                                  <a:cubicBezTo>
                                    <a:pt x="73" y="49"/>
                                    <a:pt x="66" y="61"/>
                                    <a:pt x="60" y="73"/>
                                  </a:cubicBezTo>
                                  <a:cubicBezTo>
                                    <a:pt x="54" y="86"/>
                                    <a:pt x="50" y="97"/>
                                    <a:pt x="47" y="107"/>
                                  </a:cubicBezTo>
                                  <a:cubicBezTo>
                                    <a:pt x="45" y="114"/>
                                    <a:pt x="43" y="124"/>
                                    <a:pt x="40" y="138"/>
                                  </a:cubicBezTo>
                                  <a:lnTo>
                                    <a:pt x="20" y="138"/>
                                  </a:lnTo>
                                  <a:cubicBezTo>
                                    <a:pt x="25" y="112"/>
                                    <a:pt x="34" y="85"/>
                                    <a:pt x="50" y="58"/>
                                  </a:cubicBezTo>
                                  <a:cubicBezTo>
                                    <a:pt x="59" y="42"/>
                                    <a:pt x="68" y="29"/>
                                    <a:pt x="78" y="17"/>
                                  </a:cubicBezTo>
                                  <a:lnTo>
                                    <a:pt x="0" y="17"/>
                                  </a:lnTo>
                                  <a:lnTo>
                                    <a:pt x="0" y="0"/>
                                  </a:lnTo>
                                  <a:lnTo>
                                    <a:pt x="9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98" name="Freeform 1357"/>
                          <wps:cNvSpPr>
                            <a:spLocks/>
                          </wps:cNvSpPr>
                          <wps:spPr bwMode="auto">
                            <a:xfrm>
                              <a:off x="6072" y="3105"/>
                              <a:ext cx="16" cy="17"/>
                            </a:xfrm>
                            <a:custGeom>
                              <a:avLst/>
                              <a:gdLst>
                                <a:gd name="T0" fmla="*/ 0 w 20"/>
                                <a:gd name="T1" fmla="*/ 0 h 21"/>
                                <a:gd name="T2" fmla="*/ 0 w 20"/>
                                <a:gd name="T3" fmla="*/ 0 h 21"/>
                                <a:gd name="T4" fmla="*/ 20 w 20"/>
                                <a:gd name="T5" fmla="*/ 0 h 21"/>
                                <a:gd name="T6" fmla="*/ 20 w 20"/>
                                <a:gd name="T7" fmla="*/ 21 h 21"/>
                                <a:gd name="T8" fmla="*/ 0 w 20"/>
                                <a:gd name="T9" fmla="*/ 21 h 21"/>
                                <a:gd name="T10" fmla="*/ 0 w 20"/>
                                <a:gd name="T11" fmla="*/ 0 h 21"/>
                              </a:gdLst>
                              <a:ahLst/>
                              <a:cxnLst>
                                <a:cxn ang="0">
                                  <a:pos x="T0" y="T1"/>
                                </a:cxn>
                                <a:cxn ang="0">
                                  <a:pos x="T2" y="T3"/>
                                </a:cxn>
                                <a:cxn ang="0">
                                  <a:pos x="T4" y="T5"/>
                                </a:cxn>
                                <a:cxn ang="0">
                                  <a:pos x="T6" y="T7"/>
                                </a:cxn>
                                <a:cxn ang="0">
                                  <a:pos x="T8" y="T9"/>
                                </a:cxn>
                                <a:cxn ang="0">
                                  <a:pos x="T10" y="T11"/>
                                </a:cxn>
                              </a:cxnLst>
                              <a:rect l="0" t="0" r="r" b="b"/>
                              <a:pathLst>
                                <a:path w="20" h="21">
                                  <a:moveTo>
                                    <a:pt x="0" y="0"/>
                                  </a:moveTo>
                                  <a:lnTo>
                                    <a:pt x="0" y="0"/>
                                  </a:lnTo>
                                  <a:lnTo>
                                    <a:pt x="20" y="0"/>
                                  </a:lnTo>
                                  <a:lnTo>
                                    <a:pt x="20"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399" name="Freeform 1358"/>
                          <wps:cNvSpPr>
                            <a:spLocks noEditPoints="1"/>
                          </wps:cNvSpPr>
                          <wps:spPr bwMode="auto">
                            <a:xfrm>
                              <a:off x="6109" y="3010"/>
                              <a:ext cx="77" cy="115"/>
                            </a:xfrm>
                            <a:custGeom>
                              <a:avLst/>
                              <a:gdLst>
                                <a:gd name="T0" fmla="*/ 52 w 97"/>
                                <a:gd name="T1" fmla="*/ 0 h 145"/>
                                <a:gd name="T2" fmla="*/ 52 w 97"/>
                                <a:gd name="T3" fmla="*/ 0 h 145"/>
                                <a:gd name="T4" fmla="*/ 85 w 97"/>
                                <a:gd name="T5" fmla="*/ 12 h 145"/>
                                <a:gd name="T6" fmla="*/ 94 w 97"/>
                                <a:gd name="T7" fmla="*/ 37 h 145"/>
                                <a:gd name="T8" fmla="*/ 77 w 97"/>
                                <a:gd name="T9" fmla="*/ 37 h 145"/>
                                <a:gd name="T10" fmla="*/ 72 w 97"/>
                                <a:gd name="T11" fmla="*/ 24 h 145"/>
                                <a:gd name="T12" fmla="*/ 52 w 97"/>
                                <a:gd name="T13" fmla="*/ 15 h 145"/>
                                <a:gd name="T14" fmla="*/ 28 w 97"/>
                                <a:gd name="T15" fmla="*/ 29 h 145"/>
                                <a:gd name="T16" fmla="*/ 19 w 97"/>
                                <a:gd name="T17" fmla="*/ 68 h 145"/>
                                <a:gd name="T18" fmla="*/ 34 w 97"/>
                                <a:gd name="T19" fmla="*/ 55 h 145"/>
                                <a:gd name="T20" fmla="*/ 53 w 97"/>
                                <a:gd name="T21" fmla="*/ 51 h 145"/>
                                <a:gd name="T22" fmla="*/ 84 w 97"/>
                                <a:gd name="T23" fmla="*/ 62 h 145"/>
                                <a:gd name="T24" fmla="*/ 97 w 97"/>
                                <a:gd name="T25" fmla="*/ 96 h 145"/>
                                <a:gd name="T26" fmla="*/ 85 w 97"/>
                                <a:gd name="T27" fmla="*/ 130 h 145"/>
                                <a:gd name="T28" fmla="*/ 49 w 97"/>
                                <a:gd name="T29" fmla="*/ 145 h 145"/>
                                <a:gd name="T30" fmla="*/ 15 w 97"/>
                                <a:gd name="T31" fmla="*/ 130 h 145"/>
                                <a:gd name="T32" fmla="*/ 0 w 97"/>
                                <a:gd name="T33" fmla="*/ 79 h 145"/>
                                <a:gd name="T34" fmla="*/ 7 w 97"/>
                                <a:gd name="T35" fmla="*/ 35 h 145"/>
                                <a:gd name="T36" fmla="*/ 52 w 97"/>
                                <a:gd name="T37" fmla="*/ 0 h 145"/>
                                <a:gd name="T38" fmla="*/ 52 w 97"/>
                                <a:gd name="T39" fmla="*/ 0 h 145"/>
                                <a:gd name="T40" fmla="*/ 51 w 97"/>
                                <a:gd name="T41" fmla="*/ 129 h 145"/>
                                <a:gd name="T42" fmla="*/ 51 w 97"/>
                                <a:gd name="T43" fmla="*/ 129 h 145"/>
                                <a:gd name="T44" fmla="*/ 71 w 97"/>
                                <a:gd name="T45" fmla="*/ 120 h 145"/>
                                <a:gd name="T46" fmla="*/ 78 w 97"/>
                                <a:gd name="T47" fmla="*/ 98 h 145"/>
                                <a:gd name="T48" fmla="*/ 72 w 97"/>
                                <a:gd name="T49" fmla="*/ 77 h 145"/>
                                <a:gd name="T50" fmla="*/ 50 w 97"/>
                                <a:gd name="T51" fmla="*/ 67 h 145"/>
                                <a:gd name="T52" fmla="*/ 30 w 97"/>
                                <a:gd name="T53" fmla="*/ 75 h 145"/>
                                <a:gd name="T54" fmla="*/ 21 w 97"/>
                                <a:gd name="T55" fmla="*/ 98 h 145"/>
                                <a:gd name="T56" fmla="*/ 29 w 97"/>
                                <a:gd name="T57" fmla="*/ 120 h 145"/>
                                <a:gd name="T58" fmla="*/ 51 w 97"/>
                                <a:gd name="T59" fmla="*/ 129 h 145"/>
                                <a:gd name="T60" fmla="*/ 51 w 97"/>
                                <a:gd name="T61"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97" h="145">
                                  <a:moveTo>
                                    <a:pt x="52" y="0"/>
                                  </a:moveTo>
                                  <a:lnTo>
                                    <a:pt x="52" y="0"/>
                                  </a:lnTo>
                                  <a:cubicBezTo>
                                    <a:pt x="68" y="0"/>
                                    <a:pt x="79" y="4"/>
                                    <a:pt x="85" y="12"/>
                                  </a:cubicBezTo>
                                  <a:cubicBezTo>
                                    <a:pt x="91" y="20"/>
                                    <a:pt x="94" y="29"/>
                                    <a:pt x="94" y="37"/>
                                  </a:cubicBezTo>
                                  <a:lnTo>
                                    <a:pt x="77" y="37"/>
                                  </a:lnTo>
                                  <a:cubicBezTo>
                                    <a:pt x="75" y="32"/>
                                    <a:pt x="74" y="27"/>
                                    <a:pt x="72" y="24"/>
                                  </a:cubicBezTo>
                                  <a:cubicBezTo>
                                    <a:pt x="67" y="18"/>
                                    <a:pt x="61" y="15"/>
                                    <a:pt x="52" y="15"/>
                                  </a:cubicBezTo>
                                  <a:cubicBezTo>
                                    <a:pt x="42" y="15"/>
                                    <a:pt x="34" y="20"/>
                                    <a:pt x="28" y="29"/>
                                  </a:cubicBezTo>
                                  <a:cubicBezTo>
                                    <a:pt x="23" y="38"/>
                                    <a:pt x="19" y="51"/>
                                    <a:pt x="19" y="68"/>
                                  </a:cubicBezTo>
                                  <a:cubicBezTo>
                                    <a:pt x="23" y="62"/>
                                    <a:pt x="28" y="58"/>
                                    <a:pt x="34" y="55"/>
                                  </a:cubicBezTo>
                                  <a:cubicBezTo>
                                    <a:pt x="40" y="52"/>
                                    <a:pt x="46" y="51"/>
                                    <a:pt x="53" y="51"/>
                                  </a:cubicBezTo>
                                  <a:cubicBezTo>
                                    <a:pt x="65" y="51"/>
                                    <a:pt x="75" y="55"/>
                                    <a:pt x="84" y="62"/>
                                  </a:cubicBezTo>
                                  <a:cubicBezTo>
                                    <a:pt x="93" y="70"/>
                                    <a:pt x="97" y="81"/>
                                    <a:pt x="97" y="96"/>
                                  </a:cubicBezTo>
                                  <a:cubicBezTo>
                                    <a:pt x="97" y="109"/>
                                    <a:pt x="93" y="120"/>
                                    <a:pt x="85" y="130"/>
                                  </a:cubicBezTo>
                                  <a:cubicBezTo>
                                    <a:pt x="76" y="140"/>
                                    <a:pt x="64" y="145"/>
                                    <a:pt x="49" y="145"/>
                                  </a:cubicBezTo>
                                  <a:cubicBezTo>
                                    <a:pt x="36" y="145"/>
                                    <a:pt x="24" y="140"/>
                                    <a:pt x="15" y="130"/>
                                  </a:cubicBezTo>
                                  <a:cubicBezTo>
                                    <a:pt x="5" y="120"/>
                                    <a:pt x="0" y="103"/>
                                    <a:pt x="0" y="79"/>
                                  </a:cubicBezTo>
                                  <a:cubicBezTo>
                                    <a:pt x="0" y="62"/>
                                    <a:pt x="2" y="47"/>
                                    <a:pt x="7" y="35"/>
                                  </a:cubicBezTo>
                                  <a:cubicBezTo>
                                    <a:pt x="15" y="11"/>
                                    <a:pt x="30" y="0"/>
                                    <a:pt x="52" y="0"/>
                                  </a:cubicBezTo>
                                  <a:lnTo>
                                    <a:pt x="52" y="0"/>
                                  </a:lnTo>
                                  <a:close/>
                                  <a:moveTo>
                                    <a:pt x="51" y="129"/>
                                  </a:moveTo>
                                  <a:lnTo>
                                    <a:pt x="51" y="129"/>
                                  </a:lnTo>
                                  <a:cubicBezTo>
                                    <a:pt x="60" y="129"/>
                                    <a:pt x="67" y="126"/>
                                    <a:pt x="71" y="120"/>
                                  </a:cubicBezTo>
                                  <a:cubicBezTo>
                                    <a:pt x="76" y="114"/>
                                    <a:pt x="78" y="106"/>
                                    <a:pt x="78" y="98"/>
                                  </a:cubicBezTo>
                                  <a:cubicBezTo>
                                    <a:pt x="78" y="90"/>
                                    <a:pt x="76" y="84"/>
                                    <a:pt x="72" y="77"/>
                                  </a:cubicBezTo>
                                  <a:cubicBezTo>
                                    <a:pt x="68" y="70"/>
                                    <a:pt x="61" y="67"/>
                                    <a:pt x="50" y="67"/>
                                  </a:cubicBezTo>
                                  <a:cubicBezTo>
                                    <a:pt x="42" y="67"/>
                                    <a:pt x="35" y="70"/>
                                    <a:pt x="30" y="75"/>
                                  </a:cubicBezTo>
                                  <a:cubicBezTo>
                                    <a:pt x="24" y="80"/>
                                    <a:pt x="21" y="87"/>
                                    <a:pt x="21" y="98"/>
                                  </a:cubicBezTo>
                                  <a:cubicBezTo>
                                    <a:pt x="21" y="107"/>
                                    <a:pt x="24" y="114"/>
                                    <a:pt x="29" y="120"/>
                                  </a:cubicBezTo>
                                  <a:cubicBezTo>
                                    <a:pt x="34" y="126"/>
                                    <a:pt x="41" y="129"/>
                                    <a:pt x="51" y="129"/>
                                  </a:cubicBezTo>
                                  <a:lnTo>
                                    <a:pt x="51"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00" name="Freeform 1359"/>
                          <wps:cNvSpPr>
                            <a:spLocks noEditPoints="1"/>
                          </wps:cNvSpPr>
                          <wps:spPr bwMode="auto">
                            <a:xfrm>
                              <a:off x="6199" y="3010"/>
                              <a:ext cx="75" cy="115"/>
                            </a:xfrm>
                            <a:custGeom>
                              <a:avLst/>
                              <a:gdLst>
                                <a:gd name="T0" fmla="*/ 19 w 95"/>
                                <a:gd name="T1" fmla="*/ 107 h 145"/>
                                <a:gd name="T2" fmla="*/ 19 w 95"/>
                                <a:gd name="T3" fmla="*/ 107 h 145"/>
                                <a:gd name="T4" fmla="*/ 31 w 95"/>
                                <a:gd name="T5" fmla="*/ 128 h 145"/>
                                <a:gd name="T6" fmla="*/ 43 w 95"/>
                                <a:gd name="T7" fmla="*/ 131 h 145"/>
                                <a:gd name="T8" fmla="*/ 65 w 95"/>
                                <a:gd name="T9" fmla="*/ 120 h 145"/>
                                <a:gd name="T10" fmla="*/ 77 w 95"/>
                                <a:gd name="T11" fmla="*/ 77 h 145"/>
                                <a:gd name="T12" fmla="*/ 63 w 95"/>
                                <a:gd name="T13" fmla="*/ 90 h 145"/>
                                <a:gd name="T14" fmla="*/ 44 w 95"/>
                                <a:gd name="T15" fmla="*/ 94 h 145"/>
                                <a:gd name="T16" fmla="*/ 12 w 95"/>
                                <a:gd name="T17" fmla="*/ 81 h 145"/>
                                <a:gd name="T18" fmla="*/ 0 w 95"/>
                                <a:gd name="T19" fmla="*/ 48 h 145"/>
                                <a:gd name="T20" fmla="*/ 11 w 95"/>
                                <a:gd name="T21" fmla="*/ 15 h 145"/>
                                <a:gd name="T22" fmla="*/ 46 w 95"/>
                                <a:gd name="T23" fmla="*/ 0 h 145"/>
                                <a:gd name="T24" fmla="*/ 89 w 95"/>
                                <a:gd name="T25" fmla="*/ 28 h 145"/>
                                <a:gd name="T26" fmla="*/ 95 w 95"/>
                                <a:gd name="T27" fmla="*/ 66 h 145"/>
                                <a:gd name="T28" fmla="*/ 87 w 95"/>
                                <a:gd name="T29" fmla="*/ 112 h 145"/>
                                <a:gd name="T30" fmla="*/ 44 w 95"/>
                                <a:gd name="T31" fmla="*/ 145 h 145"/>
                                <a:gd name="T32" fmla="*/ 12 w 95"/>
                                <a:gd name="T33" fmla="*/ 135 h 145"/>
                                <a:gd name="T34" fmla="*/ 1 w 95"/>
                                <a:gd name="T35" fmla="*/ 107 h 145"/>
                                <a:gd name="T36" fmla="*/ 19 w 95"/>
                                <a:gd name="T37" fmla="*/ 107 h 145"/>
                                <a:gd name="T38" fmla="*/ 46 w 95"/>
                                <a:gd name="T39" fmla="*/ 78 h 145"/>
                                <a:gd name="T40" fmla="*/ 46 w 95"/>
                                <a:gd name="T41" fmla="*/ 78 h 145"/>
                                <a:gd name="T42" fmla="*/ 66 w 95"/>
                                <a:gd name="T43" fmla="*/ 71 h 145"/>
                                <a:gd name="T44" fmla="*/ 74 w 95"/>
                                <a:gd name="T45" fmla="*/ 47 h 145"/>
                                <a:gd name="T46" fmla="*/ 66 w 95"/>
                                <a:gd name="T47" fmla="*/ 24 h 145"/>
                                <a:gd name="T48" fmla="*/ 46 w 95"/>
                                <a:gd name="T49" fmla="*/ 16 h 145"/>
                                <a:gd name="T50" fmla="*/ 26 w 95"/>
                                <a:gd name="T51" fmla="*/ 25 h 145"/>
                                <a:gd name="T52" fmla="*/ 18 w 95"/>
                                <a:gd name="T53" fmla="*/ 48 h 145"/>
                                <a:gd name="T54" fmla="*/ 25 w 95"/>
                                <a:gd name="T55" fmla="*/ 70 h 145"/>
                                <a:gd name="T56" fmla="*/ 46 w 95"/>
                                <a:gd name="T57" fmla="*/ 78 h 145"/>
                                <a:gd name="T58" fmla="*/ 46 w 95"/>
                                <a:gd name="T59" fmla="*/ 7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95" h="145">
                                  <a:moveTo>
                                    <a:pt x="19" y="107"/>
                                  </a:moveTo>
                                  <a:lnTo>
                                    <a:pt x="19" y="107"/>
                                  </a:lnTo>
                                  <a:cubicBezTo>
                                    <a:pt x="20" y="117"/>
                                    <a:pt x="24" y="124"/>
                                    <a:pt x="31" y="128"/>
                                  </a:cubicBezTo>
                                  <a:cubicBezTo>
                                    <a:pt x="34" y="130"/>
                                    <a:pt x="38" y="131"/>
                                    <a:pt x="43" y="131"/>
                                  </a:cubicBezTo>
                                  <a:cubicBezTo>
                                    <a:pt x="51" y="131"/>
                                    <a:pt x="59" y="127"/>
                                    <a:pt x="65" y="120"/>
                                  </a:cubicBezTo>
                                  <a:cubicBezTo>
                                    <a:pt x="71" y="113"/>
                                    <a:pt x="75" y="99"/>
                                    <a:pt x="77" y="77"/>
                                  </a:cubicBezTo>
                                  <a:cubicBezTo>
                                    <a:pt x="73" y="83"/>
                                    <a:pt x="69" y="88"/>
                                    <a:pt x="63" y="90"/>
                                  </a:cubicBezTo>
                                  <a:cubicBezTo>
                                    <a:pt x="57" y="93"/>
                                    <a:pt x="51" y="94"/>
                                    <a:pt x="44" y="94"/>
                                  </a:cubicBezTo>
                                  <a:cubicBezTo>
                                    <a:pt x="30" y="94"/>
                                    <a:pt x="20" y="90"/>
                                    <a:pt x="12" y="81"/>
                                  </a:cubicBezTo>
                                  <a:cubicBezTo>
                                    <a:pt x="4" y="73"/>
                                    <a:pt x="0" y="62"/>
                                    <a:pt x="0" y="48"/>
                                  </a:cubicBezTo>
                                  <a:cubicBezTo>
                                    <a:pt x="0" y="36"/>
                                    <a:pt x="4" y="24"/>
                                    <a:pt x="11" y="15"/>
                                  </a:cubicBezTo>
                                  <a:cubicBezTo>
                                    <a:pt x="19" y="5"/>
                                    <a:pt x="31" y="0"/>
                                    <a:pt x="46" y="0"/>
                                  </a:cubicBezTo>
                                  <a:cubicBezTo>
                                    <a:pt x="67" y="0"/>
                                    <a:pt x="81" y="9"/>
                                    <a:pt x="89" y="28"/>
                                  </a:cubicBezTo>
                                  <a:cubicBezTo>
                                    <a:pt x="93" y="38"/>
                                    <a:pt x="95" y="51"/>
                                    <a:pt x="95" y="66"/>
                                  </a:cubicBezTo>
                                  <a:cubicBezTo>
                                    <a:pt x="95" y="83"/>
                                    <a:pt x="93" y="99"/>
                                    <a:pt x="87" y="112"/>
                                  </a:cubicBezTo>
                                  <a:cubicBezTo>
                                    <a:pt x="79" y="134"/>
                                    <a:pt x="64" y="145"/>
                                    <a:pt x="44" y="145"/>
                                  </a:cubicBezTo>
                                  <a:cubicBezTo>
                                    <a:pt x="30" y="145"/>
                                    <a:pt x="19" y="142"/>
                                    <a:pt x="12" y="135"/>
                                  </a:cubicBezTo>
                                  <a:cubicBezTo>
                                    <a:pt x="5" y="127"/>
                                    <a:pt x="1" y="118"/>
                                    <a:pt x="1" y="107"/>
                                  </a:cubicBezTo>
                                  <a:lnTo>
                                    <a:pt x="19" y="107"/>
                                  </a:lnTo>
                                  <a:close/>
                                  <a:moveTo>
                                    <a:pt x="46" y="78"/>
                                  </a:moveTo>
                                  <a:lnTo>
                                    <a:pt x="46" y="78"/>
                                  </a:lnTo>
                                  <a:cubicBezTo>
                                    <a:pt x="53" y="78"/>
                                    <a:pt x="60" y="76"/>
                                    <a:pt x="66" y="71"/>
                                  </a:cubicBezTo>
                                  <a:cubicBezTo>
                                    <a:pt x="71" y="67"/>
                                    <a:pt x="74" y="59"/>
                                    <a:pt x="74" y="47"/>
                                  </a:cubicBezTo>
                                  <a:cubicBezTo>
                                    <a:pt x="74" y="37"/>
                                    <a:pt x="72" y="29"/>
                                    <a:pt x="66" y="24"/>
                                  </a:cubicBezTo>
                                  <a:cubicBezTo>
                                    <a:pt x="61" y="19"/>
                                    <a:pt x="55" y="16"/>
                                    <a:pt x="46" y="16"/>
                                  </a:cubicBezTo>
                                  <a:cubicBezTo>
                                    <a:pt x="38" y="16"/>
                                    <a:pt x="31" y="19"/>
                                    <a:pt x="26" y="25"/>
                                  </a:cubicBezTo>
                                  <a:cubicBezTo>
                                    <a:pt x="21" y="31"/>
                                    <a:pt x="18" y="39"/>
                                    <a:pt x="18" y="48"/>
                                  </a:cubicBezTo>
                                  <a:cubicBezTo>
                                    <a:pt x="18" y="57"/>
                                    <a:pt x="20" y="65"/>
                                    <a:pt x="25" y="70"/>
                                  </a:cubicBezTo>
                                  <a:cubicBezTo>
                                    <a:pt x="29" y="76"/>
                                    <a:pt x="36" y="78"/>
                                    <a:pt x="46" y="78"/>
                                  </a:cubicBezTo>
                                  <a:lnTo>
                                    <a:pt x="46" y="7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01" name="Freeform 1360"/>
                          <wps:cNvSpPr>
                            <a:spLocks/>
                          </wps:cNvSpPr>
                          <wps:spPr bwMode="auto">
                            <a:xfrm>
                              <a:off x="6338" y="3005"/>
                              <a:ext cx="37" cy="150"/>
                            </a:xfrm>
                            <a:custGeom>
                              <a:avLst/>
                              <a:gdLst>
                                <a:gd name="T0" fmla="*/ 45 w 46"/>
                                <a:gd name="T1" fmla="*/ 0 h 189"/>
                                <a:gd name="T2" fmla="*/ 45 w 46"/>
                                <a:gd name="T3" fmla="*/ 0 h 189"/>
                                <a:gd name="T4" fmla="*/ 25 w 46"/>
                                <a:gd name="T5" fmla="*/ 44 h 189"/>
                                <a:gd name="T6" fmla="*/ 18 w 46"/>
                                <a:gd name="T7" fmla="*/ 94 h 189"/>
                                <a:gd name="T8" fmla="*/ 26 w 46"/>
                                <a:gd name="T9" fmla="*/ 147 h 189"/>
                                <a:gd name="T10" fmla="*/ 46 w 46"/>
                                <a:gd name="T11" fmla="*/ 189 h 189"/>
                                <a:gd name="T12" fmla="*/ 34 w 46"/>
                                <a:gd name="T13" fmla="*/ 189 h 189"/>
                                <a:gd name="T14" fmla="*/ 16 w 46"/>
                                <a:gd name="T15" fmla="*/ 160 h 189"/>
                                <a:gd name="T16" fmla="*/ 8 w 46"/>
                                <a:gd name="T17" fmla="*/ 143 h 189"/>
                                <a:gd name="T18" fmla="*/ 1 w 46"/>
                                <a:gd name="T19" fmla="*/ 112 h 189"/>
                                <a:gd name="T20" fmla="*/ 0 w 46"/>
                                <a:gd name="T21" fmla="*/ 96 h 189"/>
                                <a:gd name="T22" fmla="*/ 9 w 46"/>
                                <a:gd name="T23" fmla="*/ 44 h 189"/>
                                <a:gd name="T24" fmla="*/ 33 w 46"/>
                                <a:gd name="T25" fmla="*/ 0 h 189"/>
                                <a:gd name="T26" fmla="*/ 45 w 46"/>
                                <a:gd name="T27" fmla="*/ 0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45" y="0"/>
                                  </a:moveTo>
                                  <a:lnTo>
                                    <a:pt x="45" y="0"/>
                                  </a:lnTo>
                                  <a:cubicBezTo>
                                    <a:pt x="35" y="20"/>
                                    <a:pt x="28" y="35"/>
                                    <a:pt x="25" y="44"/>
                                  </a:cubicBezTo>
                                  <a:cubicBezTo>
                                    <a:pt x="21" y="59"/>
                                    <a:pt x="18" y="76"/>
                                    <a:pt x="18" y="94"/>
                                  </a:cubicBezTo>
                                  <a:cubicBezTo>
                                    <a:pt x="18" y="113"/>
                                    <a:pt x="21" y="131"/>
                                    <a:pt x="26" y="147"/>
                                  </a:cubicBezTo>
                                  <a:cubicBezTo>
                                    <a:pt x="30" y="156"/>
                                    <a:pt x="36" y="170"/>
                                    <a:pt x="46" y="189"/>
                                  </a:cubicBezTo>
                                  <a:lnTo>
                                    <a:pt x="34" y="189"/>
                                  </a:lnTo>
                                  <a:cubicBezTo>
                                    <a:pt x="24" y="174"/>
                                    <a:pt x="18" y="164"/>
                                    <a:pt x="16" y="160"/>
                                  </a:cubicBezTo>
                                  <a:cubicBezTo>
                                    <a:pt x="14" y="156"/>
                                    <a:pt x="11" y="150"/>
                                    <a:pt x="8" y="143"/>
                                  </a:cubicBezTo>
                                  <a:cubicBezTo>
                                    <a:pt x="5" y="133"/>
                                    <a:pt x="2" y="123"/>
                                    <a:pt x="1" y="112"/>
                                  </a:cubicBezTo>
                                  <a:cubicBezTo>
                                    <a:pt x="0" y="106"/>
                                    <a:pt x="0" y="101"/>
                                    <a:pt x="0" y="96"/>
                                  </a:cubicBezTo>
                                  <a:cubicBezTo>
                                    <a:pt x="0" y="76"/>
                                    <a:pt x="3" y="59"/>
                                    <a:pt x="9" y="44"/>
                                  </a:cubicBezTo>
                                  <a:cubicBezTo>
                                    <a:pt x="13" y="34"/>
                                    <a:pt x="21" y="19"/>
                                    <a:pt x="33" y="0"/>
                                  </a:cubicBezTo>
                                  <a:lnTo>
                                    <a:pt x="45"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02" name="Freeform 1361"/>
                          <wps:cNvSpPr>
                            <a:spLocks noEditPoints="1"/>
                          </wps:cNvSpPr>
                          <wps:spPr bwMode="auto">
                            <a:xfrm>
                              <a:off x="6386" y="3010"/>
                              <a:ext cx="77" cy="115"/>
                            </a:xfrm>
                            <a:custGeom>
                              <a:avLst/>
                              <a:gdLst>
                                <a:gd name="T0" fmla="*/ 48 w 97"/>
                                <a:gd name="T1" fmla="*/ 0 h 145"/>
                                <a:gd name="T2" fmla="*/ 48 w 97"/>
                                <a:gd name="T3" fmla="*/ 0 h 145"/>
                                <a:gd name="T4" fmla="*/ 88 w 97"/>
                                <a:gd name="T5" fmla="*/ 23 h 145"/>
                                <a:gd name="T6" fmla="*/ 97 w 97"/>
                                <a:gd name="T7" fmla="*/ 71 h 145"/>
                                <a:gd name="T8" fmla="*/ 88 w 97"/>
                                <a:gd name="T9" fmla="*/ 118 h 145"/>
                                <a:gd name="T10" fmla="*/ 48 w 97"/>
                                <a:gd name="T11" fmla="*/ 145 h 145"/>
                                <a:gd name="T12" fmla="*/ 10 w 97"/>
                                <a:gd name="T13" fmla="*/ 123 h 145"/>
                                <a:gd name="T14" fmla="*/ 0 w 97"/>
                                <a:gd name="T15" fmla="*/ 74 h 145"/>
                                <a:gd name="T16" fmla="*/ 6 w 97"/>
                                <a:gd name="T17" fmla="*/ 32 h 145"/>
                                <a:gd name="T18" fmla="*/ 48 w 97"/>
                                <a:gd name="T19" fmla="*/ 0 h 145"/>
                                <a:gd name="T20" fmla="*/ 48 w 97"/>
                                <a:gd name="T21" fmla="*/ 0 h 145"/>
                                <a:gd name="T22" fmla="*/ 48 w 97"/>
                                <a:gd name="T23" fmla="*/ 129 h 145"/>
                                <a:gd name="T24" fmla="*/ 48 w 97"/>
                                <a:gd name="T25" fmla="*/ 129 h 145"/>
                                <a:gd name="T26" fmla="*/ 70 w 97"/>
                                <a:gd name="T27" fmla="*/ 117 h 145"/>
                                <a:gd name="T28" fmla="*/ 78 w 97"/>
                                <a:gd name="T29" fmla="*/ 71 h 145"/>
                                <a:gd name="T30" fmla="*/ 72 w 97"/>
                                <a:gd name="T31" fmla="*/ 32 h 145"/>
                                <a:gd name="T32" fmla="*/ 49 w 97"/>
                                <a:gd name="T33" fmla="*/ 16 h 145"/>
                                <a:gd name="T34" fmla="*/ 26 w 97"/>
                                <a:gd name="T35" fmla="*/ 31 h 145"/>
                                <a:gd name="T36" fmla="*/ 19 w 97"/>
                                <a:gd name="T37" fmla="*/ 74 h 145"/>
                                <a:gd name="T38" fmla="*/ 23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79" y="8"/>
                                    <a:pt x="88" y="23"/>
                                  </a:cubicBezTo>
                                  <a:cubicBezTo>
                                    <a:pt x="94" y="34"/>
                                    <a:pt x="97" y="50"/>
                                    <a:pt x="97" y="71"/>
                                  </a:cubicBezTo>
                                  <a:cubicBezTo>
                                    <a:pt x="97" y="90"/>
                                    <a:pt x="94" y="106"/>
                                    <a:pt x="88" y="118"/>
                                  </a:cubicBezTo>
                                  <a:cubicBezTo>
                                    <a:pt x="80" y="136"/>
                                    <a:pt x="67" y="145"/>
                                    <a:pt x="48" y="145"/>
                                  </a:cubicBezTo>
                                  <a:cubicBezTo>
                                    <a:pt x="31" y="145"/>
                                    <a:pt x="18" y="138"/>
                                    <a:pt x="10" y="123"/>
                                  </a:cubicBezTo>
                                  <a:cubicBezTo>
                                    <a:pt x="3" y="111"/>
                                    <a:pt x="0" y="94"/>
                                    <a:pt x="0" y="74"/>
                                  </a:cubicBezTo>
                                  <a:cubicBezTo>
                                    <a:pt x="0" y="58"/>
                                    <a:pt x="2" y="44"/>
                                    <a:pt x="6" y="32"/>
                                  </a:cubicBezTo>
                                  <a:cubicBezTo>
                                    <a:pt x="14" y="11"/>
                                    <a:pt x="28" y="0"/>
                                    <a:pt x="48" y="0"/>
                                  </a:cubicBezTo>
                                  <a:lnTo>
                                    <a:pt x="48" y="0"/>
                                  </a:lnTo>
                                  <a:close/>
                                  <a:moveTo>
                                    <a:pt x="48" y="129"/>
                                  </a:moveTo>
                                  <a:lnTo>
                                    <a:pt x="48" y="129"/>
                                  </a:lnTo>
                                  <a:cubicBezTo>
                                    <a:pt x="57" y="129"/>
                                    <a:pt x="64" y="125"/>
                                    <a:pt x="70" y="117"/>
                                  </a:cubicBezTo>
                                  <a:cubicBezTo>
                                    <a:pt x="75" y="109"/>
                                    <a:pt x="78" y="94"/>
                                    <a:pt x="78" y="71"/>
                                  </a:cubicBezTo>
                                  <a:cubicBezTo>
                                    <a:pt x="78" y="55"/>
                                    <a:pt x="76" y="42"/>
                                    <a:pt x="72" y="32"/>
                                  </a:cubicBezTo>
                                  <a:cubicBezTo>
                                    <a:pt x="68" y="21"/>
                                    <a:pt x="60" y="16"/>
                                    <a:pt x="49" y="16"/>
                                  </a:cubicBezTo>
                                  <a:cubicBezTo>
                                    <a:pt x="39" y="16"/>
                                    <a:pt x="31" y="21"/>
                                    <a:pt x="26" y="31"/>
                                  </a:cubicBezTo>
                                  <a:cubicBezTo>
                                    <a:pt x="21" y="41"/>
                                    <a:pt x="19" y="55"/>
                                    <a:pt x="19" y="74"/>
                                  </a:cubicBezTo>
                                  <a:cubicBezTo>
                                    <a:pt x="19" y="89"/>
                                    <a:pt x="20" y="100"/>
                                    <a:pt x="23" y="109"/>
                                  </a:cubicBezTo>
                                  <a:cubicBezTo>
                                    <a:pt x="28" y="122"/>
                                    <a:pt x="36"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03" name="Freeform 1362"/>
                          <wps:cNvSpPr>
                            <a:spLocks/>
                          </wps:cNvSpPr>
                          <wps:spPr bwMode="auto">
                            <a:xfrm>
                              <a:off x="6484" y="3105"/>
                              <a:ext cx="16" cy="17"/>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04" name="Freeform 1363"/>
                          <wps:cNvSpPr>
                            <a:spLocks/>
                          </wps:cNvSpPr>
                          <wps:spPr bwMode="auto">
                            <a:xfrm>
                              <a:off x="6531" y="3011"/>
                              <a:ext cx="41" cy="111"/>
                            </a:xfrm>
                            <a:custGeom>
                              <a:avLst/>
                              <a:gdLst>
                                <a:gd name="T0" fmla="*/ 0 w 52"/>
                                <a:gd name="T1" fmla="*/ 40 h 140"/>
                                <a:gd name="T2" fmla="*/ 0 w 52"/>
                                <a:gd name="T3" fmla="*/ 40 h 140"/>
                                <a:gd name="T4" fmla="*/ 0 w 52"/>
                                <a:gd name="T5" fmla="*/ 27 h 140"/>
                                <a:gd name="T6" fmla="*/ 27 w 52"/>
                                <a:gd name="T7" fmla="*/ 21 h 140"/>
                                <a:gd name="T8" fmla="*/ 38 w 52"/>
                                <a:gd name="T9" fmla="*/ 0 h 140"/>
                                <a:gd name="T10" fmla="*/ 52 w 52"/>
                                <a:gd name="T11" fmla="*/ 0 h 140"/>
                                <a:gd name="T12" fmla="*/ 52 w 52"/>
                                <a:gd name="T13" fmla="*/ 140 h 140"/>
                                <a:gd name="T14" fmla="*/ 33 w 52"/>
                                <a:gd name="T15" fmla="*/ 140 h 140"/>
                                <a:gd name="T16" fmla="*/ 33 w 52"/>
                                <a:gd name="T17" fmla="*/ 40 h 140"/>
                                <a:gd name="T18" fmla="*/ 0 w 52"/>
                                <a:gd name="T19" fmla="*/ 40 h 1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0">
                                  <a:moveTo>
                                    <a:pt x="0" y="40"/>
                                  </a:moveTo>
                                  <a:lnTo>
                                    <a:pt x="0" y="40"/>
                                  </a:lnTo>
                                  <a:lnTo>
                                    <a:pt x="0" y="27"/>
                                  </a:lnTo>
                                  <a:cubicBezTo>
                                    <a:pt x="13" y="26"/>
                                    <a:pt x="22" y="24"/>
                                    <a:pt x="27" y="21"/>
                                  </a:cubicBezTo>
                                  <a:cubicBezTo>
                                    <a:pt x="32" y="18"/>
                                    <a:pt x="35" y="11"/>
                                    <a:pt x="38" y="0"/>
                                  </a:cubicBezTo>
                                  <a:lnTo>
                                    <a:pt x="52" y="0"/>
                                  </a:lnTo>
                                  <a:lnTo>
                                    <a:pt x="52" y="140"/>
                                  </a:lnTo>
                                  <a:lnTo>
                                    <a:pt x="33" y="140"/>
                                  </a:lnTo>
                                  <a:lnTo>
                                    <a:pt x="33" y="40"/>
                                  </a:lnTo>
                                  <a:lnTo>
                                    <a:pt x="0" y="4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05" name="Freeform 1364"/>
                          <wps:cNvSpPr>
                            <a:spLocks noEditPoints="1"/>
                          </wps:cNvSpPr>
                          <wps:spPr bwMode="auto">
                            <a:xfrm>
                              <a:off x="6610" y="3010"/>
                              <a:ext cx="76" cy="115"/>
                            </a:xfrm>
                            <a:custGeom>
                              <a:avLst/>
                              <a:gdLst>
                                <a:gd name="T0" fmla="*/ 20 w 96"/>
                                <a:gd name="T1" fmla="*/ 107 h 145"/>
                                <a:gd name="T2" fmla="*/ 20 w 96"/>
                                <a:gd name="T3" fmla="*/ 107 h 145"/>
                                <a:gd name="T4" fmla="*/ 31 w 96"/>
                                <a:gd name="T5" fmla="*/ 128 h 145"/>
                                <a:gd name="T6" fmla="*/ 44 w 96"/>
                                <a:gd name="T7" fmla="*/ 131 h 145"/>
                                <a:gd name="T8" fmla="*/ 65 w 96"/>
                                <a:gd name="T9" fmla="*/ 120 h 145"/>
                                <a:gd name="T10" fmla="*/ 78 w 96"/>
                                <a:gd name="T11" fmla="*/ 77 h 145"/>
                                <a:gd name="T12" fmla="*/ 63 w 96"/>
                                <a:gd name="T13" fmla="*/ 90 h 145"/>
                                <a:gd name="T14" fmla="*/ 45 w 96"/>
                                <a:gd name="T15" fmla="*/ 94 h 145"/>
                                <a:gd name="T16" fmla="*/ 12 w 96"/>
                                <a:gd name="T17" fmla="*/ 81 h 145"/>
                                <a:gd name="T18" fmla="*/ 0 w 96"/>
                                <a:gd name="T19" fmla="*/ 48 h 145"/>
                                <a:gd name="T20" fmla="*/ 12 w 96"/>
                                <a:gd name="T21" fmla="*/ 15 h 145"/>
                                <a:gd name="T22" fmla="*/ 47 w 96"/>
                                <a:gd name="T23" fmla="*/ 0 h 145"/>
                                <a:gd name="T24" fmla="*/ 89 w 96"/>
                                <a:gd name="T25" fmla="*/ 28 h 145"/>
                                <a:gd name="T26" fmla="*/ 96 w 96"/>
                                <a:gd name="T27" fmla="*/ 66 h 145"/>
                                <a:gd name="T28" fmla="*/ 88 w 96"/>
                                <a:gd name="T29" fmla="*/ 112 h 145"/>
                                <a:gd name="T30" fmla="*/ 44 w 96"/>
                                <a:gd name="T31" fmla="*/ 145 h 145"/>
                                <a:gd name="T32" fmla="*/ 13 w 96"/>
                                <a:gd name="T33" fmla="*/ 135 h 145"/>
                                <a:gd name="T34" fmla="*/ 2 w 96"/>
                                <a:gd name="T35" fmla="*/ 107 h 145"/>
                                <a:gd name="T36" fmla="*/ 20 w 96"/>
                                <a:gd name="T37" fmla="*/ 107 h 145"/>
                                <a:gd name="T38" fmla="*/ 47 w 96"/>
                                <a:gd name="T39" fmla="*/ 78 h 145"/>
                                <a:gd name="T40" fmla="*/ 47 w 96"/>
                                <a:gd name="T41" fmla="*/ 78 h 145"/>
                                <a:gd name="T42" fmla="*/ 66 w 96"/>
                                <a:gd name="T43" fmla="*/ 71 h 145"/>
                                <a:gd name="T44" fmla="*/ 75 w 96"/>
                                <a:gd name="T45" fmla="*/ 47 h 145"/>
                                <a:gd name="T46" fmla="*/ 67 w 96"/>
                                <a:gd name="T47" fmla="*/ 24 h 145"/>
                                <a:gd name="T48" fmla="*/ 47 w 96"/>
                                <a:gd name="T49" fmla="*/ 16 h 145"/>
                                <a:gd name="T50" fmla="*/ 27 w 96"/>
                                <a:gd name="T51" fmla="*/ 25 h 145"/>
                                <a:gd name="T52" fmla="*/ 19 w 96"/>
                                <a:gd name="T53" fmla="*/ 48 h 145"/>
                                <a:gd name="T54" fmla="*/ 26 w 96"/>
                                <a:gd name="T55" fmla="*/ 70 h 145"/>
                                <a:gd name="T56" fmla="*/ 47 w 96"/>
                                <a:gd name="T57" fmla="*/ 78 h 145"/>
                                <a:gd name="T58" fmla="*/ 47 w 96"/>
                                <a:gd name="T59" fmla="*/ 7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96" h="145">
                                  <a:moveTo>
                                    <a:pt x="20" y="107"/>
                                  </a:moveTo>
                                  <a:lnTo>
                                    <a:pt x="20" y="107"/>
                                  </a:lnTo>
                                  <a:cubicBezTo>
                                    <a:pt x="21" y="117"/>
                                    <a:pt x="24" y="124"/>
                                    <a:pt x="31" y="128"/>
                                  </a:cubicBezTo>
                                  <a:cubicBezTo>
                                    <a:pt x="35" y="130"/>
                                    <a:pt x="39" y="131"/>
                                    <a:pt x="44" y="131"/>
                                  </a:cubicBezTo>
                                  <a:cubicBezTo>
                                    <a:pt x="52" y="131"/>
                                    <a:pt x="59" y="127"/>
                                    <a:pt x="65" y="120"/>
                                  </a:cubicBezTo>
                                  <a:cubicBezTo>
                                    <a:pt x="71" y="113"/>
                                    <a:pt x="76" y="99"/>
                                    <a:pt x="78" y="77"/>
                                  </a:cubicBezTo>
                                  <a:cubicBezTo>
                                    <a:pt x="74" y="83"/>
                                    <a:pt x="69" y="88"/>
                                    <a:pt x="63" y="90"/>
                                  </a:cubicBezTo>
                                  <a:cubicBezTo>
                                    <a:pt x="58" y="93"/>
                                    <a:pt x="51" y="94"/>
                                    <a:pt x="45" y="94"/>
                                  </a:cubicBezTo>
                                  <a:cubicBezTo>
                                    <a:pt x="31" y="94"/>
                                    <a:pt x="20" y="90"/>
                                    <a:pt x="12" y="81"/>
                                  </a:cubicBezTo>
                                  <a:cubicBezTo>
                                    <a:pt x="4" y="73"/>
                                    <a:pt x="0" y="62"/>
                                    <a:pt x="0" y="48"/>
                                  </a:cubicBezTo>
                                  <a:cubicBezTo>
                                    <a:pt x="0" y="36"/>
                                    <a:pt x="4" y="24"/>
                                    <a:pt x="12" y="15"/>
                                  </a:cubicBezTo>
                                  <a:cubicBezTo>
                                    <a:pt x="20" y="5"/>
                                    <a:pt x="32" y="0"/>
                                    <a:pt x="47" y="0"/>
                                  </a:cubicBezTo>
                                  <a:cubicBezTo>
                                    <a:pt x="67" y="0"/>
                                    <a:pt x="82" y="9"/>
                                    <a:pt x="89" y="28"/>
                                  </a:cubicBezTo>
                                  <a:cubicBezTo>
                                    <a:pt x="94" y="38"/>
                                    <a:pt x="96" y="51"/>
                                    <a:pt x="96" y="66"/>
                                  </a:cubicBezTo>
                                  <a:cubicBezTo>
                                    <a:pt x="96" y="83"/>
                                    <a:pt x="93" y="99"/>
                                    <a:pt x="88" y="112"/>
                                  </a:cubicBezTo>
                                  <a:cubicBezTo>
                                    <a:pt x="80" y="134"/>
                                    <a:pt x="65" y="145"/>
                                    <a:pt x="44" y="145"/>
                                  </a:cubicBezTo>
                                  <a:cubicBezTo>
                                    <a:pt x="31" y="145"/>
                                    <a:pt x="20" y="142"/>
                                    <a:pt x="13" y="135"/>
                                  </a:cubicBezTo>
                                  <a:cubicBezTo>
                                    <a:pt x="6" y="127"/>
                                    <a:pt x="2" y="118"/>
                                    <a:pt x="2" y="107"/>
                                  </a:cubicBezTo>
                                  <a:lnTo>
                                    <a:pt x="20" y="107"/>
                                  </a:lnTo>
                                  <a:close/>
                                  <a:moveTo>
                                    <a:pt x="47" y="78"/>
                                  </a:moveTo>
                                  <a:lnTo>
                                    <a:pt x="47" y="78"/>
                                  </a:lnTo>
                                  <a:cubicBezTo>
                                    <a:pt x="54" y="78"/>
                                    <a:pt x="60" y="76"/>
                                    <a:pt x="66" y="71"/>
                                  </a:cubicBezTo>
                                  <a:cubicBezTo>
                                    <a:pt x="72" y="67"/>
                                    <a:pt x="75" y="59"/>
                                    <a:pt x="75" y="47"/>
                                  </a:cubicBezTo>
                                  <a:cubicBezTo>
                                    <a:pt x="75" y="37"/>
                                    <a:pt x="72" y="29"/>
                                    <a:pt x="67" y="24"/>
                                  </a:cubicBezTo>
                                  <a:cubicBezTo>
                                    <a:pt x="62" y="19"/>
                                    <a:pt x="55" y="16"/>
                                    <a:pt x="47" y="16"/>
                                  </a:cubicBezTo>
                                  <a:cubicBezTo>
                                    <a:pt x="39" y="16"/>
                                    <a:pt x="32" y="19"/>
                                    <a:pt x="27" y="25"/>
                                  </a:cubicBezTo>
                                  <a:cubicBezTo>
                                    <a:pt x="21" y="31"/>
                                    <a:pt x="19" y="39"/>
                                    <a:pt x="19" y="48"/>
                                  </a:cubicBezTo>
                                  <a:cubicBezTo>
                                    <a:pt x="19" y="57"/>
                                    <a:pt x="21" y="65"/>
                                    <a:pt x="26" y="70"/>
                                  </a:cubicBezTo>
                                  <a:cubicBezTo>
                                    <a:pt x="30" y="76"/>
                                    <a:pt x="37" y="78"/>
                                    <a:pt x="47" y="78"/>
                                  </a:cubicBezTo>
                                  <a:lnTo>
                                    <a:pt x="47" y="7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06" name="Freeform 1365"/>
                          <wps:cNvSpPr>
                            <a:spLocks/>
                          </wps:cNvSpPr>
                          <wps:spPr bwMode="auto">
                            <a:xfrm>
                              <a:off x="6708" y="3105"/>
                              <a:ext cx="16" cy="41"/>
                            </a:xfrm>
                            <a:custGeom>
                              <a:avLst/>
                              <a:gdLst>
                                <a:gd name="T0" fmla="*/ 0 w 21"/>
                                <a:gd name="T1" fmla="*/ 42 h 51"/>
                                <a:gd name="T2" fmla="*/ 0 w 21"/>
                                <a:gd name="T3" fmla="*/ 42 h 51"/>
                                <a:gd name="T4" fmla="*/ 9 w 21"/>
                                <a:gd name="T5" fmla="*/ 33 h 51"/>
                                <a:gd name="T6" fmla="*/ 11 w 21"/>
                                <a:gd name="T7" fmla="*/ 24 h 51"/>
                                <a:gd name="T8" fmla="*/ 11 w 21"/>
                                <a:gd name="T9" fmla="*/ 23 h 51"/>
                                <a:gd name="T10" fmla="*/ 11 w 21"/>
                                <a:gd name="T11" fmla="*/ 21 h 51"/>
                                <a:gd name="T12" fmla="*/ 0 w 21"/>
                                <a:gd name="T13" fmla="*/ 21 h 51"/>
                                <a:gd name="T14" fmla="*/ 0 w 21"/>
                                <a:gd name="T15" fmla="*/ 0 h 51"/>
                                <a:gd name="T16" fmla="*/ 21 w 21"/>
                                <a:gd name="T17" fmla="*/ 0 h 51"/>
                                <a:gd name="T18" fmla="*/ 21 w 21"/>
                                <a:gd name="T19" fmla="*/ 20 h 51"/>
                                <a:gd name="T20" fmla="*/ 16 w 21"/>
                                <a:gd name="T21" fmla="*/ 40 h 51"/>
                                <a:gd name="T22" fmla="*/ 0 w 21"/>
                                <a:gd name="T23" fmla="*/ 51 h 51"/>
                                <a:gd name="T24" fmla="*/ 0 w 21"/>
                                <a:gd name="T25" fmla="*/ 42 h 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1" h="51">
                                  <a:moveTo>
                                    <a:pt x="0" y="42"/>
                                  </a:moveTo>
                                  <a:lnTo>
                                    <a:pt x="0" y="42"/>
                                  </a:lnTo>
                                  <a:cubicBezTo>
                                    <a:pt x="4" y="41"/>
                                    <a:pt x="8" y="38"/>
                                    <a:pt x="9" y="33"/>
                                  </a:cubicBezTo>
                                  <a:cubicBezTo>
                                    <a:pt x="10" y="30"/>
                                    <a:pt x="11" y="27"/>
                                    <a:pt x="11" y="24"/>
                                  </a:cubicBezTo>
                                  <a:cubicBezTo>
                                    <a:pt x="11" y="23"/>
                                    <a:pt x="11" y="23"/>
                                    <a:pt x="11" y="23"/>
                                  </a:cubicBezTo>
                                  <a:cubicBezTo>
                                    <a:pt x="11" y="22"/>
                                    <a:pt x="11" y="22"/>
                                    <a:pt x="11" y="21"/>
                                  </a:cubicBezTo>
                                  <a:lnTo>
                                    <a:pt x="0" y="21"/>
                                  </a:lnTo>
                                  <a:lnTo>
                                    <a:pt x="0" y="0"/>
                                  </a:lnTo>
                                  <a:lnTo>
                                    <a:pt x="21" y="0"/>
                                  </a:lnTo>
                                  <a:lnTo>
                                    <a:pt x="21" y="20"/>
                                  </a:lnTo>
                                  <a:cubicBezTo>
                                    <a:pt x="21" y="28"/>
                                    <a:pt x="19" y="35"/>
                                    <a:pt x="16" y="40"/>
                                  </a:cubicBezTo>
                                  <a:cubicBezTo>
                                    <a:pt x="13" y="46"/>
                                    <a:pt x="8" y="50"/>
                                    <a:pt x="0" y="51"/>
                                  </a:cubicBezTo>
                                  <a:lnTo>
                                    <a:pt x="0" y="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07" name="Freeform 1366"/>
                          <wps:cNvSpPr>
                            <a:spLocks/>
                          </wps:cNvSpPr>
                          <wps:spPr bwMode="auto">
                            <a:xfrm>
                              <a:off x="6788" y="3010"/>
                              <a:ext cx="78" cy="115"/>
                            </a:xfrm>
                            <a:custGeom>
                              <a:avLst/>
                              <a:gdLst>
                                <a:gd name="T0" fmla="*/ 47 w 98"/>
                                <a:gd name="T1" fmla="*/ 145 h 145"/>
                                <a:gd name="T2" fmla="*/ 47 w 98"/>
                                <a:gd name="T3" fmla="*/ 145 h 145"/>
                                <a:gd name="T4" fmla="*/ 11 w 98"/>
                                <a:gd name="T5" fmla="*/ 132 h 145"/>
                                <a:gd name="T6" fmla="*/ 0 w 98"/>
                                <a:gd name="T7" fmla="*/ 98 h 145"/>
                                <a:gd name="T8" fmla="*/ 18 w 98"/>
                                <a:gd name="T9" fmla="*/ 98 h 145"/>
                                <a:gd name="T10" fmla="*/ 23 w 98"/>
                                <a:gd name="T11" fmla="*/ 118 h 145"/>
                                <a:gd name="T12" fmla="*/ 48 w 98"/>
                                <a:gd name="T13" fmla="*/ 129 h 145"/>
                                <a:gd name="T14" fmla="*/ 71 w 98"/>
                                <a:gd name="T15" fmla="*/ 122 h 145"/>
                                <a:gd name="T16" fmla="*/ 79 w 98"/>
                                <a:gd name="T17" fmla="*/ 102 h 145"/>
                                <a:gd name="T18" fmla="*/ 70 w 98"/>
                                <a:gd name="T19" fmla="*/ 82 h 145"/>
                                <a:gd name="T20" fmla="*/ 46 w 98"/>
                                <a:gd name="T21" fmla="*/ 76 h 145"/>
                                <a:gd name="T22" fmla="*/ 42 w 98"/>
                                <a:gd name="T23" fmla="*/ 76 h 145"/>
                                <a:gd name="T24" fmla="*/ 38 w 98"/>
                                <a:gd name="T25" fmla="*/ 76 h 145"/>
                                <a:gd name="T26" fmla="*/ 38 w 98"/>
                                <a:gd name="T27" fmla="*/ 61 h 145"/>
                                <a:gd name="T28" fmla="*/ 43 w 98"/>
                                <a:gd name="T29" fmla="*/ 61 h 145"/>
                                <a:gd name="T30" fmla="*/ 47 w 98"/>
                                <a:gd name="T31" fmla="*/ 61 h 145"/>
                                <a:gd name="T32" fmla="*/ 63 w 98"/>
                                <a:gd name="T33" fmla="*/ 58 h 145"/>
                                <a:gd name="T34" fmla="*/ 75 w 98"/>
                                <a:gd name="T35" fmla="*/ 38 h 145"/>
                                <a:gd name="T36" fmla="*/ 67 w 98"/>
                                <a:gd name="T37" fmla="*/ 22 h 145"/>
                                <a:gd name="T38" fmla="*/ 50 w 98"/>
                                <a:gd name="T39" fmla="*/ 16 h 145"/>
                                <a:gd name="T40" fmla="*/ 25 w 98"/>
                                <a:gd name="T41" fmla="*/ 28 h 145"/>
                                <a:gd name="T42" fmla="*/ 21 w 98"/>
                                <a:gd name="T43" fmla="*/ 47 h 145"/>
                                <a:gd name="T44" fmla="*/ 3 w 98"/>
                                <a:gd name="T45" fmla="*/ 47 h 145"/>
                                <a:gd name="T46" fmla="*/ 10 w 98"/>
                                <a:gd name="T47" fmla="*/ 20 h 145"/>
                                <a:gd name="T48" fmla="*/ 48 w 98"/>
                                <a:gd name="T49" fmla="*/ 0 h 145"/>
                                <a:gd name="T50" fmla="*/ 81 w 98"/>
                                <a:gd name="T51" fmla="*/ 10 h 145"/>
                                <a:gd name="T52" fmla="*/ 93 w 98"/>
                                <a:gd name="T53" fmla="*/ 38 h 145"/>
                                <a:gd name="T54" fmla="*/ 86 w 98"/>
                                <a:gd name="T55" fmla="*/ 59 h 145"/>
                                <a:gd name="T56" fmla="*/ 75 w 98"/>
                                <a:gd name="T57" fmla="*/ 66 h 145"/>
                                <a:gd name="T58" fmla="*/ 92 w 98"/>
                                <a:gd name="T59" fmla="*/ 78 h 145"/>
                                <a:gd name="T60" fmla="*/ 98 w 98"/>
                                <a:gd name="T61" fmla="*/ 100 h 145"/>
                                <a:gd name="T62" fmla="*/ 85 w 98"/>
                                <a:gd name="T63" fmla="*/ 133 h 145"/>
                                <a:gd name="T64" fmla="*/ 47 w 98"/>
                                <a:gd name="T65" fmla="*/ 145 h 145"/>
                                <a:gd name="T66" fmla="*/ 47 w 98"/>
                                <a:gd name="T67" fmla="*/ 145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98" h="145">
                                  <a:moveTo>
                                    <a:pt x="47" y="145"/>
                                  </a:moveTo>
                                  <a:lnTo>
                                    <a:pt x="47" y="145"/>
                                  </a:lnTo>
                                  <a:cubicBezTo>
                                    <a:pt x="31" y="145"/>
                                    <a:pt x="18" y="141"/>
                                    <a:pt x="11" y="132"/>
                                  </a:cubicBezTo>
                                  <a:cubicBezTo>
                                    <a:pt x="3" y="122"/>
                                    <a:pt x="0" y="111"/>
                                    <a:pt x="0" y="98"/>
                                  </a:cubicBezTo>
                                  <a:lnTo>
                                    <a:pt x="18" y="98"/>
                                  </a:lnTo>
                                  <a:cubicBezTo>
                                    <a:pt x="19" y="107"/>
                                    <a:pt x="21" y="114"/>
                                    <a:pt x="23" y="118"/>
                                  </a:cubicBezTo>
                                  <a:cubicBezTo>
                                    <a:pt x="28" y="125"/>
                                    <a:pt x="36" y="129"/>
                                    <a:pt x="48" y="129"/>
                                  </a:cubicBezTo>
                                  <a:cubicBezTo>
                                    <a:pt x="58" y="129"/>
                                    <a:pt x="65" y="127"/>
                                    <a:pt x="71" y="122"/>
                                  </a:cubicBezTo>
                                  <a:cubicBezTo>
                                    <a:pt x="76" y="117"/>
                                    <a:pt x="79" y="110"/>
                                    <a:pt x="79" y="102"/>
                                  </a:cubicBezTo>
                                  <a:cubicBezTo>
                                    <a:pt x="79" y="93"/>
                                    <a:pt x="76" y="86"/>
                                    <a:pt x="70" y="82"/>
                                  </a:cubicBezTo>
                                  <a:cubicBezTo>
                                    <a:pt x="64" y="78"/>
                                    <a:pt x="56" y="76"/>
                                    <a:pt x="46" y="76"/>
                                  </a:cubicBezTo>
                                  <a:cubicBezTo>
                                    <a:pt x="44" y="76"/>
                                    <a:pt x="43" y="76"/>
                                    <a:pt x="42" y="76"/>
                                  </a:cubicBezTo>
                                  <a:cubicBezTo>
                                    <a:pt x="41" y="76"/>
                                    <a:pt x="39" y="76"/>
                                    <a:pt x="38" y="76"/>
                                  </a:cubicBezTo>
                                  <a:lnTo>
                                    <a:pt x="38" y="61"/>
                                  </a:lnTo>
                                  <a:cubicBezTo>
                                    <a:pt x="40" y="61"/>
                                    <a:pt x="42" y="61"/>
                                    <a:pt x="43" y="61"/>
                                  </a:cubicBezTo>
                                  <a:cubicBezTo>
                                    <a:pt x="44" y="61"/>
                                    <a:pt x="45" y="61"/>
                                    <a:pt x="47" y="61"/>
                                  </a:cubicBezTo>
                                  <a:cubicBezTo>
                                    <a:pt x="54" y="61"/>
                                    <a:pt x="59" y="60"/>
                                    <a:pt x="63" y="58"/>
                                  </a:cubicBezTo>
                                  <a:cubicBezTo>
                                    <a:pt x="71" y="54"/>
                                    <a:pt x="75" y="48"/>
                                    <a:pt x="75" y="38"/>
                                  </a:cubicBezTo>
                                  <a:cubicBezTo>
                                    <a:pt x="75" y="31"/>
                                    <a:pt x="72" y="26"/>
                                    <a:pt x="67" y="22"/>
                                  </a:cubicBezTo>
                                  <a:cubicBezTo>
                                    <a:pt x="62" y="18"/>
                                    <a:pt x="56" y="16"/>
                                    <a:pt x="50" y="16"/>
                                  </a:cubicBezTo>
                                  <a:cubicBezTo>
                                    <a:pt x="38" y="16"/>
                                    <a:pt x="30" y="20"/>
                                    <a:pt x="25" y="28"/>
                                  </a:cubicBezTo>
                                  <a:cubicBezTo>
                                    <a:pt x="23" y="32"/>
                                    <a:pt x="21" y="39"/>
                                    <a:pt x="21" y="47"/>
                                  </a:cubicBezTo>
                                  <a:lnTo>
                                    <a:pt x="3" y="47"/>
                                  </a:lnTo>
                                  <a:cubicBezTo>
                                    <a:pt x="3" y="36"/>
                                    <a:pt x="5" y="27"/>
                                    <a:pt x="10" y="20"/>
                                  </a:cubicBezTo>
                                  <a:cubicBezTo>
                                    <a:pt x="17" y="7"/>
                                    <a:pt x="29" y="0"/>
                                    <a:pt x="48" y="0"/>
                                  </a:cubicBezTo>
                                  <a:cubicBezTo>
                                    <a:pt x="62" y="0"/>
                                    <a:pt x="73" y="3"/>
                                    <a:pt x="81" y="10"/>
                                  </a:cubicBezTo>
                                  <a:cubicBezTo>
                                    <a:pt x="89" y="16"/>
                                    <a:pt x="93" y="25"/>
                                    <a:pt x="93" y="38"/>
                                  </a:cubicBezTo>
                                  <a:cubicBezTo>
                                    <a:pt x="93" y="46"/>
                                    <a:pt x="91" y="53"/>
                                    <a:pt x="86" y="59"/>
                                  </a:cubicBezTo>
                                  <a:cubicBezTo>
                                    <a:pt x="83" y="62"/>
                                    <a:pt x="79" y="65"/>
                                    <a:pt x="75" y="66"/>
                                  </a:cubicBezTo>
                                  <a:cubicBezTo>
                                    <a:pt x="82" y="69"/>
                                    <a:pt x="88" y="72"/>
                                    <a:pt x="92" y="78"/>
                                  </a:cubicBezTo>
                                  <a:cubicBezTo>
                                    <a:pt x="96" y="84"/>
                                    <a:pt x="98" y="91"/>
                                    <a:pt x="98" y="100"/>
                                  </a:cubicBezTo>
                                  <a:cubicBezTo>
                                    <a:pt x="98" y="113"/>
                                    <a:pt x="94" y="124"/>
                                    <a:pt x="85" y="133"/>
                                  </a:cubicBezTo>
                                  <a:cubicBezTo>
                                    <a:pt x="76" y="141"/>
                                    <a:pt x="64" y="145"/>
                                    <a:pt x="47" y="145"/>
                                  </a:cubicBezTo>
                                  <a:lnTo>
                                    <a:pt x="47" y="145"/>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08" name="Freeform 1367"/>
                          <wps:cNvSpPr>
                            <a:spLocks noEditPoints="1"/>
                          </wps:cNvSpPr>
                          <wps:spPr bwMode="auto">
                            <a:xfrm>
                              <a:off x="6879" y="3010"/>
                              <a:ext cx="77" cy="115"/>
                            </a:xfrm>
                            <a:custGeom>
                              <a:avLst/>
                              <a:gdLst>
                                <a:gd name="T0" fmla="*/ 52 w 97"/>
                                <a:gd name="T1" fmla="*/ 0 h 145"/>
                                <a:gd name="T2" fmla="*/ 52 w 97"/>
                                <a:gd name="T3" fmla="*/ 0 h 145"/>
                                <a:gd name="T4" fmla="*/ 85 w 97"/>
                                <a:gd name="T5" fmla="*/ 12 h 145"/>
                                <a:gd name="T6" fmla="*/ 94 w 97"/>
                                <a:gd name="T7" fmla="*/ 37 h 145"/>
                                <a:gd name="T8" fmla="*/ 76 w 97"/>
                                <a:gd name="T9" fmla="*/ 37 h 145"/>
                                <a:gd name="T10" fmla="*/ 71 w 97"/>
                                <a:gd name="T11" fmla="*/ 24 h 145"/>
                                <a:gd name="T12" fmla="*/ 52 w 97"/>
                                <a:gd name="T13" fmla="*/ 15 h 145"/>
                                <a:gd name="T14" fmla="*/ 28 w 97"/>
                                <a:gd name="T15" fmla="*/ 29 h 145"/>
                                <a:gd name="T16" fmla="*/ 19 w 97"/>
                                <a:gd name="T17" fmla="*/ 68 h 145"/>
                                <a:gd name="T18" fmla="*/ 34 w 97"/>
                                <a:gd name="T19" fmla="*/ 55 h 145"/>
                                <a:gd name="T20" fmla="*/ 53 w 97"/>
                                <a:gd name="T21" fmla="*/ 51 h 145"/>
                                <a:gd name="T22" fmla="*/ 84 w 97"/>
                                <a:gd name="T23" fmla="*/ 62 h 145"/>
                                <a:gd name="T24" fmla="*/ 97 w 97"/>
                                <a:gd name="T25" fmla="*/ 96 h 145"/>
                                <a:gd name="T26" fmla="*/ 85 w 97"/>
                                <a:gd name="T27" fmla="*/ 130 h 145"/>
                                <a:gd name="T28" fmla="*/ 49 w 97"/>
                                <a:gd name="T29" fmla="*/ 145 h 145"/>
                                <a:gd name="T30" fmla="*/ 15 w 97"/>
                                <a:gd name="T31" fmla="*/ 130 h 145"/>
                                <a:gd name="T32" fmla="*/ 0 w 97"/>
                                <a:gd name="T33" fmla="*/ 79 h 145"/>
                                <a:gd name="T34" fmla="*/ 7 w 97"/>
                                <a:gd name="T35" fmla="*/ 35 h 145"/>
                                <a:gd name="T36" fmla="*/ 52 w 97"/>
                                <a:gd name="T37" fmla="*/ 0 h 145"/>
                                <a:gd name="T38" fmla="*/ 52 w 97"/>
                                <a:gd name="T39" fmla="*/ 0 h 145"/>
                                <a:gd name="T40" fmla="*/ 50 w 97"/>
                                <a:gd name="T41" fmla="*/ 129 h 145"/>
                                <a:gd name="T42" fmla="*/ 50 w 97"/>
                                <a:gd name="T43" fmla="*/ 129 h 145"/>
                                <a:gd name="T44" fmla="*/ 71 w 97"/>
                                <a:gd name="T45" fmla="*/ 120 h 145"/>
                                <a:gd name="T46" fmla="*/ 78 w 97"/>
                                <a:gd name="T47" fmla="*/ 98 h 145"/>
                                <a:gd name="T48" fmla="*/ 72 w 97"/>
                                <a:gd name="T49" fmla="*/ 77 h 145"/>
                                <a:gd name="T50" fmla="*/ 50 w 97"/>
                                <a:gd name="T51" fmla="*/ 67 h 145"/>
                                <a:gd name="T52" fmla="*/ 29 w 97"/>
                                <a:gd name="T53" fmla="*/ 75 h 145"/>
                                <a:gd name="T54" fmla="*/ 21 w 97"/>
                                <a:gd name="T55" fmla="*/ 98 h 145"/>
                                <a:gd name="T56" fmla="*/ 29 w 97"/>
                                <a:gd name="T57" fmla="*/ 120 h 145"/>
                                <a:gd name="T58" fmla="*/ 50 w 97"/>
                                <a:gd name="T59" fmla="*/ 129 h 145"/>
                                <a:gd name="T60" fmla="*/ 50 w 97"/>
                                <a:gd name="T61"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97" h="145">
                                  <a:moveTo>
                                    <a:pt x="52" y="0"/>
                                  </a:moveTo>
                                  <a:lnTo>
                                    <a:pt x="52" y="0"/>
                                  </a:lnTo>
                                  <a:cubicBezTo>
                                    <a:pt x="68" y="0"/>
                                    <a:pt x="78" y="4"/>
                                    <a:pt x="85" y="12"/>
                                  </a:cubicBezTo>
                                  <a:cubicBezTo>
                                    <a:pt x="91" y="20"/>
                                    <a:pt x="94" y="29"/>
                                    <a:pt x="94" y="37"/>
                                  </a:cubicBezTo>
                                  <a:lnTo>
                                    <a:pt x="76" y="37"/>
                                  </a:lnTo>
                                  <a:cubicBezTo>
                                    <a:pt x="75" y="32"/>
                                    <a:pt x="74" y="27"/>
                                    <a:pt x="71" y="24"/>
                                  </a:cubicBezTo>
                                  <a:cubicBezTo>
                                    <a:pt x="67" y="18"/>
                                    <a:pt x="61" y="15"/>
                                    <a:pt x="52" y="15"/>
                                  </a:cubicBezTo>
                                  <a:cubicBezTo>
                                    <a:pt x="42" y="15"/>
                                    <a:pt x="34" y="20"/>
                                    <a:pt x="28" y="29"/>
                                  </a:cubicBezTo>
                                  <a:cubicBezTo>
                                    <a:pt x="22" y="38"/>
                                    <a:pt x="19" y="51"/>
                                    <a:pt x="19" y="68"/>
                                  </a:cubicBezTo>
                                  <a:cubicBezTo>
                                    <a:pt x="23" y="62"/>
                                    <a:pt x="28" y="58"/>
                                    <a:pt x="34" y="55"/>
                                  </a:cubicBezTo>
                                  <a:cubicBezTo>
                                    <a:pt x="40" y="52"/>
                                    <a:pt x="46" y="51"/>
                                    <a:pt x="53" y="51"/>
                                  </a:cubicBezTo>
                                  <a:cubicBezTo>
                                    <a:pt x="65" y="51"/>
                                    <a:pt x="75" y="55"/>
                                    <a:pt x="84" y="62"/>
                                  </a:cubicBezTo>
                                  <a:cubicBezTo>
                                    <a:pt x="93" y="70"/>
                                    <a:pt x="97" y="81"/>
                                    <a:pt x="97" y="96"/>
                                  </a:cubicBezTo>
                                  <a:cubicBezTo>
                                    <a:pt x="97" y="109"/>
                                    <a:pt x="93" y="120"/>
                                    <a:pt x="85" y="130"/>
                                  </a:cubicBezTo>
                                  <a:cubicBezTo>
                                    <a:pt x="76" y="140"/>
                                    <a:pt x="64" y="145"/>
                                    <a:pt x="49" y="145"/>
                                  </a:cubicBezTo>
                                  <a:cubicBezTo>
                                    <a:pt x="36" y="145"/>
                                    <a:pt x="24" y="140"/>
                                    <a:pt x="15" y="130"/>
                                  </a:cubicBezTo>
                                  <a:cubicBezTo>
                                    <a:pt x="5" y="120"/>
                                    <a:pt x="0" y="103"/>
                                    <a:pt x="0" y="79"/>
                                  </a:cubicBezTo>
                                  <a:cubicBezTo>
                                    <a:pt x="0" y="62"/>
                                    <a:pt x="2" y="47"/>
                                    <a:pt x="7" y="35"/>
                                  </a:cubicBezTo>
                                  <a:cubicBezTo>
                                    <a:pt x="15" y="11"/>
                                    <a:pt x="30" y="0"/>
                                    <a:pt x="52" y="0"/>
                                  </a:cubicBezTo>
                                  <a:lnTo>
                                    <a:pt x="52" y="0"/>
                                  </a:lnTo>
                                  <a:close/>
                                  <a:moveTo>
                                    <a:pt x="50" y="129"/>
                                  </a:moveTo>
                                  <a:lnTo>
                                    <a:pt x="50" y="129"/>
                                  </a:lnTo>
                                  <a:cubicBezTo>
                                    <a:pt x="60" y="129"/>
                                    <a:pt x="67" y="126"/>
                                    <a:pt x="71" y="120"/>
                                  </a:cubicBezTo>
                                  <a:cubicBezTo>
                                    <a:pt x="76" y="114"/>
                                    <a:pt x="78" y="106"/>
                                    <a:pt x="78" y="98"/>
                                  </a:cubicBezTo>
                                  <a:cubicBezTo>
                                    <a:pt x="78" y="90"/>
                                    <a:pt x="76" y="84"/>
                                    <a:pt x="72" y="77"/>
                                  </a:cubicBezTo>
                                  <a:cubicBezTo>
                                    <a:pt x="68" y="70"/>
                                    <a:pt x="60" y="67"/>
                                    <a:pt x="50" y="67"/>
                                  </a:cubicBezTo>
                                  <a:cubicBezTo>
                                    <a:pt x="42" y="67"/>
                                    <a:pt x="35" y="70"/>
                                    <a:pt x="29" y="75"/>
                                  </a:cubicBezTo>
                                  <a:cubicBezTo>
                                    <a:pt x="24" y="80"/>
                                    <a:pt x="21" y="87"/>
                                    <a:pt x="21" y="98"/>
                                  </a:cubicBezTo>
                                  <a:cubicBezTo>
                                    <a:pt x="21" y="107"/>
                                    <a:pt x="23" y="114"/>
                                    <a:pt x="29" y="120"/>
                                  </a:cubicBezTo>
                                  <a:cubicBezTo>
                                    <a:pt x="34" y="126"/>
                                    <a:pt x="41" y="129"/>
                                    <a:pt x="50" y="129"/>
                                  </a:cubicBezTo>
                                  <a:lnTo>
                                    <a:pt x="50"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09" name="Freeform 1368"/>
                          <wps:cNvSpPr>
                            <a:spLocks/>
                          </wps:cNvSpPr>
                          <wps:spPr bwMode="auto">
                            <a:xfrm>
                              <a:off x="6977" y="3105"/>
                              <a:ext cx="16" cy="17"/>
                            </a:xfrm>
                            <a:custGeom>
                              <a:avLst/>
                              <a:gdLst>
                                <a:gd name="T0" fmla="*/ 0 w 20"/>
                                <a:gd name="T1" fmla="*/ 0 h 21"/>
                                <a:gd name="T2" fmla="*/ 0 w 20"/>
                                <a:gd name="T3" fmla="*/ 0 h 21"/>
                                <a:gd name="T4" fmla="*/ 20 w 20"/>
                                <a:gd name="T5" fmla="*/ 0 h 21"/>
                                <a:gd name="T6" fmla="*/ 20 w 20"/>
                                <a:gd name="T7" fmla="*/ 21 h 21"/>
                                <a:gd name="T8" fmla="*/ 0 w 20"/>
                                <a:gd name="T9" fmla="*/ 21 h 21"/>
                                <a:gd name="T10" fmla="*/ 0 w 20"/>
                                <a:gd name="T11" fmla="*/ 0 h 21"/>
                              </a:gdLst>
                              <a:ahLst/>
                              <a:cxnLst>
                                <a:cxn ang="0">
                                  <a:pos x="T0" y="T1"/>
                                </a:cxn>
                                <a:cxn ang="0">
                                  <a:pos x="T2" y="T3"/>
                                </a:cxn>
                                <a:cxn ang="0">
                                  <a:pos x="T4" y="T5"/>
                                </a:cxn>
                                <a:cxn ang="0">
                                  <a:pos x="T6" y="T7"/>
                                </a:cxn>
                                <a:cxn ang="0">
                                  <a:pos x="T8" y="T9"/>
                                </a:cxn>
                                <a:cxn ang="0">
                                  <a:pos x="T10" y="T11"/>
                                </a:cxn>
                              </a:cxnLst>
                              <a:rect l="0" t="0" r="r" b="b"/>
                              <a:pathLst>
                                <a:path w="20" h="21">
                                  <a:moveTo>
                                    <a:pt x="0" y="0"/>
                                  </a:moveTo>
                                  <a:lnTo>
                                    <a:pt x="0" y="0"/>
                                  </a:lnTo>
                                  <a:lnTo>
                                    <a:pt x="20" y="0"/>
                                  </a:lnTo>
                                  <a:lnTo>
                                    <a:pt x="20"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10" name="Freeform 1369"/>
                          <wps:cNvSpPr>
                            <a:spLocks noEditPoints="1"/>
                          </wps:cNvSpPr>
                          <wps:spPr bwMode="auto">
                            <a:xfrm>
                              <a:off x="7013" y="3010"/>
                              <a:ext cx="78" cy="115"/>
                            </a:xfrm>
                            <a:custGeom>
                              <a:avLst/>
                              <a:gdLst>
                                <a:gd name="T0" fmla="*/ 48 w 98"/>
                                <a:gd name="T1" fmla="*/ 0 h 145"/>
                                <a:gd name="T2" fmla="*/ 48 w 98"/>
                                <a:gd name="T3" fmla="*/ 0 h 145"/>
                                <a:gd name="T4" fmla="*/ 88 w 98"/>
                                <a:gd name="T5" fmla="*/ 23 h 145"/>
                                <a:gd name="T6" fmla="*/ 98 w 98"/>
                                <a:gd name="T7" fmla="*/ 71 h 145"/>
                                <a:gd name="T8" fmla="*/ 89 w 98"/>
                                <a:gd name="T9" fmla="*/ 118 h 145"/>
                                <a:gd name="T10" fmla="*/ 48 w 98"/>
                                <a:gd name="T11" fmla="*/ 145 h 145"/>
                                <a:gd name="T12" fmla="*/ 10 w 98"/>
                                <a:gd name="T13" fmla="*/ 123 h 145"/>
                                <a:gd name="T14" fmla="*/ 0 w 98"/>
                                <a:gd name="T15" fmla="*/ 74 h 145"/>
                                <a:gd name="T16" fmla="*/ 6 w 98"/>
                                <a:gd name="T17" fmla="*/ 32 h 145"/>
                                <a:gd name="T18" fmla="*/ 48 w 98"/>
                                <a:gd name="T19" fmla="*/ 0 h 145"/>
                                <a:gd name="T20" fmla="*/ 48 w 98"/>
                                <a:gd name="T21" fmla="*/ 0 h 145"/>
                                <a:gd name="T22" fmla="*/ 48 w 98"/>
                                <a:gd name="T23" fmla="*/ 129 h 145"/>
                                <a:gd name="T24" fmla="*/ 48 w 98"/>
                                <a:gd name="T25" fmla="*/ 129 h 145"/>
                                <a:gd name="T26" fmla="*/ 70 w 98"/>
                                <a:gd name="T27" fmla="*/ 117 h 145"/>
                                <a:gd name="T28" fmla="*/ 78 w 98"/>
                                <a:gd name="T29" fmla="*/ 71 h 145"/>
                                <a:gd name="T30" fmla="*/ 73 w 98"/>
                                <a:gd name="T31" fmla="*/ 32 h 145"/>
                                <a:gd name="T32" fmla="*/ 50 w 98"/>
                                <a:gd name="T33" fmla="*/ 16 h 145"/>
                                <a:gd name="T34" fmla="*/ 27 w 98"/>
                                <a:gd name="T35" fmla="*/ 31 h 145"/>
                                <a:gd name="T36" fmla="*/ 19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8" y="0"/>
                                  </a:moveTo>
                                  <a:lnTo>
                                    <a:pt x="48" y="0"/>
                                  </a:lnTo>
                                  <a:cubicBezTo>
                                    <a:pt x="67" y="0"/>
                                    <a:pt x="80" y="8"/>
                                    <a:pt x="88" y="23"/>
                                  </a:cubicBezTo>
                                  <a:cubicBezTo>
                                    <a:pt x="94" y="34"/>
                                    <a:pt x="98" y="50"/>
                                    <a:pt x="98" y="71"/>
                                  </a:cubicBezTo>
                                  <a:cubicBezTo>
                                    <a:pt x="98" y="90"/>
                                    <a:pt x="95" y="106"/>
                                    <a:pt x="89" y="118"/>
                                  </a:cubicBezTo>
                                  <a:cubicBezTo>
                                    <a:pt x="81" y="136"/>
                                    <a:pt x="67" y="145"/>
                                    <a:pt x="48" y="145"/>
                                  </a:cubicBezTo>
                                  <a:cubicBezTo>
                                    <a:pt x="31" y="145"/>
                                    <a:pt x="19" y="138"/>
                                    <a:pt x="10" y="123"/>
                                  </a:cubicBezTo>
                                  <a:cubicBezTo>
                                    <a:pt x="4" y="111"/>
                                    <a:pt x="0" y="94"/>
                                    <a:pt x="0" y="74"/>
                                  </a:cubicBezTo>
                                  <a:cubicBezTo>
                                    <a:pt x="0" y="58"/>
                                    <a:pt x="2" y="44"/>
                                    <a:pt x="6" y="32"/>
                                  </a:cubicBezTo>
                                  <a:cubicBezTo>
                                    <a:pt x="14" y="11"/>
                                    <a:pt x="28" y="0"/>
                                    <a:pt x="48" y="0"/>
                                  </a:cubicBezTo>
                                  <a:lnTo>
                                    <a:pt x="48" y="0"/>
                                  </a:lnTo>
                                  <a:close/>
                                  <a:moveTo>
                                    <a:pt x="48" y="129"/>
                                  </a:moveTo>
                                  <a:lnTo>
                                    <a:pt x="48" y="129"/>
                                  </a:lnTo>
                                  <a:cubicBezTo>
                                    <a:pt x="57" y="129"/>
                                    <a:pt x="65" y="125"/>
                                    <a:pt x="70" y="117"/>
                                  </a:cubicBezTo>
                                  <a:cubicBezTo>
                                    <a:pt x="76" y="109"/>
                                    <a:pt x="78" y="94"/>
                                    <a:pt x="78" y="71"/>
                                  </a:cubicBezTo>
                                  <a:cubicBezTo>
                                    <a:pt x="78" y="55"/>
                                    <a:pt x="76" y="42"/>
                                    <a:pt x="73" y="32"/>
                                  </a:cubicBezTo>
                                  <a:cubicBezTo>
                                    <a:pt x="69" y="21"/>
                                    <a:pt x="61" y="16"/>
                                    <a:pt x="50" y="16"/>
                                  </a:cubicBezTo>
                                  <a:cubicBezTo>
                                    <a:pt x="39" y="16"/>
                                    <a:pt x="31" y="21"/>
                                    <a:pt x="27" y="31"/>
                                  </a:cubicBezTo>
                                  <a:cubicBezTo>
                                    <a:pt x="22" y="41"/>
                                    <a:pt x="19" y="55"/>
                                    <a:pt x="19" y="74"/>
                                  </a:cubicBezTo>
                                  <a:cubicBezTo>
                                    <a:pt x="19" y="89"/>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11" name="Freeform 1370"/>
                          <wps:cNvSpPr>
                            <a:spLocks/>
                          </wps:cNvSpPr>
                          <wps:spPr bwMode="auto">
                            <a:xfrm>
                              <a:off x="7101" y="3010"/>
                              <a:ext cx="79" cy="115"/>
                            </a:xfrm>
                            <a:custGeom>
                              <a:avLst/>
                              <a:gdLst>
                                <a:gd name="T0" fmla="*/ 48 w 99"/>
                                <a:gd name="T1" fmla="*/ 145 h 145"/>
                                <a:gd name="T2" fmla="*/ 48 w 99"/>
                                <a:gd name="T3" fmla="*/ 145 h 145"/>
                                <a:gd name="T4" fmla="*/ 12 w 99"/>
                                <a:gd name="T5" fmla="*/ 132 h 145"/>
                                <a:gd name="T6" fmla="*/ 0 w 99"/>
                                <a:gd name="T7" fmla="*/ 98 h 145"/>
                                <a:gd name="T8" fmla="*/ 19 w 99"/>
                                <a:gd name="T9" fmla="*/ 98 h 145"/>
                                <a:gd name="T10" fmla="*/ 24 w 99"/>
                                <a:gd name="T11" fmla="*/ 118 h 145"/>
                                <a:gd name="T12" fmla="*/ 49 w 99"/>
                                <a:gd name="T13" fmla="*/ 129 h 145"/>
                                <a:gd name="T14" fmla="*/ 72 w 99"/>
                                <a:gd name="T15" fmla="*/ 122 h 145"/>
                                <a:gd name="T16" fmla="*/ 80 w 99"/>
                                <a:gd name="T17" fmla="*/ 102 h 145"/>
                                <a:gd name="T18" fmla="*/ 71 w 99"/>
                                <a:gd name="T19" fmla="*/ 82 h 145"/>
                                <a:gd name="T20" fmla="*/ 46 w 99"/>
                                <a:gd name="T21" fmla="*/ 76 h 145"/>
                                <a:gd name="T22" fmla="*/ 43 w 99"/>
                                <a:gd name="T23" fmla="*/ 76 h 145"/>
                                <a:gd name="T24" fmla="*/ 39 w 99"/>
                                <a:gd name="T25" fmla="*/ 76 h 145"/>
                                <a:gd name="T26" fmla="*/ 39 w 99"/>
                                <a:gd name="T27" fmla="*/ 61 h 145"/>
                                <a:gd name="T28" fmla="*/ 44 w 99"/>
                                <a:gd name="T29" fmla="*/ 61 h 145"/>
                                <a:gd name="T30" fmla="*/ 48 w 99"/>
                                <a:gd name="T31" fmla="*/ 61 h 145"/>
                                <a:gd name="T32" fmla="*/ 64 w 99"/>
                                <a:gd name="T33" fmla="*/ 58 h 145"/>
                                <a:gd name="T34" fmla="*/ 75 w 99"/>
                                <a:gd name="T35" fmla="*/ 38 h 145"/>
                                <a:gd name="T36" fmla="*/ 68 w 99"/>
                                <a:gd name="T37" fmla="*/ 22 h 145"/>
                                <a:gd name="T38" fmla="*/ 50 w 99"/>
                                <a:gd name="T39" fmla="*/ 16 h 145"/>
                                <a:gd name="T40" fmla="*/ 26 w 99"/>
                                <a:gd name="T41" fmla="*/ 28 h 145"/>
                                <a:gd name="T42" fmla="*/ 22 w 99"/>
                                <a:gd name="T43" fmla="*/ 47 h 145"/>
                                <a:gd name="T44" fmla="*/ 4 w 99"/>
                                <a:gd name="T45" fmla="*/ 47 h 145"/>
                                <a:gd name="T46" fmla="*/ 10 w 99"/>
                                <a:gd name="T47" fmla="*/ 20 h 145"/>
                                <a:gd name="T48" fmla="*/ 49 w 99"/>
                                <a:gd name="T49" fmla="*/ 0 h 145"/>
                                <a:gd name="T50" fmla="*/ 82 w 99"/>
                                <a:gd name="T51" fmla="*/ 10 h 145"/>
                                <a:gd name="T52" fmla="*/ 94 w 99"/>
                                <a:gd name="T53" fmla="*/ 38 h 145"/>
                                <a:gd name="T54" fmla="*/ 87 w 99"/>
                                <a:gd name="T55" fmla="*/ 59 h 145"/>
                                <a:gd name="T56" fmla="*/ 76 w 99"/>
                                <a:gd name="T57" fmla="*/ 66 h 145"/>
                                <a:gd name="T58" fmla="*/ 93 w 99"/>
                                <a:gd name="T59" fmla="*/ 78 h 145"/>
                                <a:gd name="T60" fmla="*/ 99 w 99"/>
                                <a:gd name="T61" fmla="*/ 100 h 145"/>
                                <a:gd name="T62" fmla="*/ 86 w 99"/>
                                <a:gd name="T63" fmla="*/ 133 h 145"/>
                                <a:gd name="T64" fmla="*/ 48 w 99"/>
                                <a:gd name="T65" fmla="*/ 145 h 145"/>
                                <a:gd name="T66" fmla="*/ 48 w 99"/>
                                <a:gd name="T67" fmla="*/ 145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99" h="145">
                                  <a:moveTo>
                                    <a:pt x="48" y="145"/>
                                  </a:moveTo>
                                  <a:lnTo>
                                    <a:pt x="48" y="145"/>
                                  </a:lnTo>
                                  <a:cubicBezTo>
                                    <a:pt x="31" y="145"/>
                                    <a:pt x="19" y="141"/>
                                    <a:pt x="12" y="132"/>
                                  </a:cubicBezTo>
                                  <a:cubicBezTo>
                                    <a:pt x="4" y="122"/>
                                    <a:pt x="0" y="111"/>
                                    <a:pt x="0" y="98"/>
                                  </a:cubicBezTo>
                                  <a:lnTo>
                                    <a:pt x="19" y="98"/>
                                  </a:lnTo>
                                  <a:cubicBezTo>
                                    <a:pt x="20" y="107"/>
                                    <a:pt x="22" y="114"/>
                                    <a:pt x="24" y="118"/>
                                  </a:cubicBezTo>
                                  <a:cubicBezTo>
                                    <a:pt x="29" y="125"/>
                                    <a:pt x="37" y="129"/>
                                    <a:pt x="49" y="129"/>
                                  </a:cubicBezTo>
                                  <a:cubicBezTo>
                                    <a:pt x="58" y="129"/>
                                    <a:pt x="66" y="127"/>
                                    <a:pt x="72" y="122"/>
                                  </a:cubicBezTo>
                                  <a:cubicBezTo>
                                    <a:pt x="77" y="117"/>
                                    <a:pt x="80" y="110"/>
                                    <a:pt x="80" y="102"/>
                                  </a:cubicBezTo>
                                  <a:cubicBezTo>
                                    <a:pt x="80" y="93"/>
                                    <a:pt x="77" y="86"/>
                                    <a:pt x="71" y="82"/>
                                  </a:cubicBezTo>
                                  <a:cubicBezTo>
                                    <a:pt x="65" y="78"/>
                                    <a:pt x="57" y="76"/>
                                    <a:pt x="46" y="76"/>
                                  </a:cubicBezTo>
                                  <a:cubicBezTo>
                                    <a:pt x="45" y="76"/>
                                    <a:pt x="44" y="76"/>
                                    <a:pt x="43" y="76"/>
                                  </a:cubicBezTo>
                                  <a:cubicBezTo>
                                    <a:pt x="42" y="76"/>
                                    <a:pt x="40" y="76"/>
                                    <a:pt x="39" y="76"/>
                                  </a:cubicBezTo>
                                  <a:lnTo>
                                    <a:pt x="39" y="61"/>
                                  </a:lnTo>
                                  <a:cubicBezTo>
                                    <a:pt x="41" y="61"/>
                                    <a:pt x="42" y="61"/>
                                    <a:pt x="44" y="61"/>
                                  </a:cubicBezTo>
                                  <a:cubicBezTo>
                                    <a:pt x="45" y="61"/>
                                    <a:pt x="46" y="61"/>
                                    <a:pt x="48" y="61"/>
                                  </a:cubicBezTo>
                                  <a:cubicBezTo>
                                    <a:pt x="54" y="61"/>
                                    <a:pt x="60" y="60"/>
                                    <a:pt x="64" y="58"/>
                                  </a:cubicBezTo>
                                  <a:cubicBezTo>
                                    <a:pt x="72" y="54"/>
                                    <a:pt x="75" y="48"/>
                                    <a:pt x="75" y="38"/>
                                  </a:cubicBezTo>
                                  <a:cubicBezTo>
                                    <a:pt x="75" y="31"/>
                                    <a:pt x="73" y="26"/>
                                    <a:pt x="68" y="22"/>
                                  </a:cubicBezTo>
                                  <a:cubicBezTo>
                                    <a:pt x="63" y="18"/>
                                    <a:pt x="57" y="16"/>
                                    <a:pt x="50" y="16"/>
                                  </a:cubicBezTo>
                                  <a:cubicBezTo>
                                    <a:pt x="39" y="16"/>
                                    <a:pt x="30" y="20"/>
                                    <a:pt x="26" y="28"/>
                                  </a:cubicBezTo>
                                  <a:cubicBezTo>
                                    <a:pt x="23" y="32"/>
                                    <a:pt x="22" y="39"/>
                                    <a:pt x="22" y="47"/>
                                  </a:cubicBezTo>
                                  <a:lnTo>
                                    <a:pt x="4" y="47"/>
                                  </a:lnTo>
                                  <a:cubicBezTo>
                                    <a:pt x="4" y="36"/>
                                    <a:pt x="6" y="27"/>
                                    <a:pt x="10" y="20"/>
                                  </a:cubicBezTo>
                                  <a:cubicBezTo>
                                    <a:pt x="18" y="7"/>
                                    <a:pt x="30" y="0"/>
                                    <a:pt x="49" y="0"/>
                                  </a:cubicBezTo>
                                  <a:cubicBezTo>
                                    <a:pt x="63" y="0"/>
                                    <a:pt x="74" y="3"/>
                                    <a:pt x="82" y="10"/>
                                  </a:cubicBezTo>
                                  <a:cubicBezTo>
                                    <a:pt x="90" y="16"/>
                                    <a:pt x="94" y="25"/>
                                    <a:pt x="94" y="38"/>
                                  </a:cubicBezTo>
                                  <a:cubicBezTo>
                                    <a:pt x="94" y="46"/>
                                    <a:pt x="91" y="53"/>
                                    <a:pt x="87" y="59"/>
                                  </a:cubicBezTo>
                                  <a:cubicBezTo>
                                    <a:pt x="84" y="62"/>
                                    <a:pt x="80" y="65"/>
                                    <a:pt x="76" y="66"/>
                                  </a:cubicBezTo>
                                  <a:cubicBezTo>
                                    <a:pt x="83" y="69"/>
                                    <a:pt x="89" y="72"/>
                                    <a:pt x="93" y="78"/>
                                  </a:cubicBezTo>
                                  <a:cubicBezTo>
                                    <a:pt x="97" y="84"/>
                                    <a:pt x="99" y="91"/>
                                    <a:pt x="99" y="100"/>
                                  </a:cubicBezTo>
                                  <a:cubicBezTo>
                                    <a:pt x="99" y="113"/>
                                    <a:pt x="95" y="124"/>
                                    <a:pt x="86" y="133"/>
                                  </a:cubicBezTo>
                                  <a:cubicBezTo>
                                    <a:pt x="77" y="141"/>
                                    <a:pt x="64" y="145"/>
                                    <a:pt x="48" y="145"/>
                                  </a:cubicBezTo>
                                  <a:lnTo>
                                    <a:pt x="48" y="145"/>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12" name="Freeform 1371"/>
                          <wps:cNvSpPr>
                            <a:spLocks/>
                          </wps:cNvSpPr>
                          <wps:spPr bwMode="auto">
                            <a:xfrm>
                              <a:off x="7192" y="3005"/>
                              <a:ext cx="37" cy="150"/>
                            </a:xfrm>
                            <a:custGeom>
                              <a:avLst/>
                              <a:gdLst>
                                <a:gd name="T0" fmla="*/ 0 w 46"/>
                                <a:gd name="T1" fmla="*/ 189 h 189"/>
                                <a:gd name="T2" fmla="*/ 0 w 46"/>
                                <a:gd name="T3" fmla="*/ 189 h 189"/>
                                <a:gd name="T4" fmla="*/ 21 w 46"/>
                                <a:gd name="T5" fmla="*/ 144 h 189"/>
                                <a:gd name="T6" fmla="*/ 28 w 46"/>
                                <a:gd name="T7" fmla="*/ 94 h 189"/>
                                <a:gd name="T8" fmla="*/ 20 w 46"/>
                                <a:gd name="T9" fmla="*/ 42 h 189"/>
                                <a:gd name="T10" fmla="*/ 0 w 46"/>
                                <a:gd name="T11" fmla="*/ 0 h 189"/>
                                <a:gd name="T12" fmla="*/ 12 w 46"/>
                                <a:gd name="T13" fmla="*/ 0 h 189"/>
                                <a:gd name="T14" fmla="*/ 31 w 46"/>
                                <a:gd name="T15" fmla="*/ 30 h 189"/>
                                <a:gd name="T16" fmla="*/ 37 w 46"/>
                                <a:gd name="T17" fmla="*/ 46 h 189"/>
                                <a:gd name="T18" fmla="*/ 44 w 46"/>
                                <a:gd name="T19" fmla="*/ 70 h 189"/>
                                <a:gd name="T20" fmla="*/ 46 w 46"/>
                                <a:gd name="T21" fmla="*/ 93 h 189"/>
                                <a:gd name="T22" fmla="*/ 37 w 46"/>
                                <a:gd name="T23" fmla="*/ 145 h 189"/>
                                <a:gd name="T24" fmla="*/ 13 w 46"/>
                                <a:gd name="T25" fmla="*/ 189 h 189"/>
                                <a:gd name="T26" fmla="*/ 0 w 46"/>
                                <a:gd name="T27" fmla="*/ 189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0" y="189"/>
                                  </a:moveTo>
                                  <a:lnTo>
                                    <a:pt x="0" y="189"/>
                                  </a:lnTo>
                                  <a:cubicBezTo>
                                    <a:pt x="11" y="168"/>
                                    <a:pt x="18" y="153"/>
                                    <a:pt x="21" y="144"/>
                                  </a:cubicBezTo>
                                  <a:cubicBezTo>
                                    <a:pt x="25" y="130"/>
                                    <a:pt x="28" y="113"/>
                                    <a:pt x="28" y="94"/>
                                  </a:cubicBezTo>
                                  <a:cubicBezTo>
                                    <a:pt x="28" y="75"/>
                                    <a:pt x="25" y="58"/>
                                    <a:pt x="20" y="42"/>
                                  </a:cubicBezTo>
                                  <a:cubicBezTo>
                                    <a:pt x="16" y="32"/>
                                    <a:pt x="10" y="18"/>
                                    <a:pt x="0" y="0"/>
                                  </a:cubicBezTo>
                                  <a:lnTo>
                                    <a:pt x="12" y="0"/>
                                  </a:lnTo>
                                  <a:cubicBezTo>
                                    <a:pt x="22" y="16"/>
                                    <a:pt x="28" y="26"/>
                                    <a:pt x="31" y="30"/>
                                  </a:cubicBezTo>
                                  <a:cubicBezTo>
                                    <a:pt x="33" y="34"/>
                                    <a:pt x="35" y="39"/>
                                    <a:pt x="37" y="46"/>
                                  </a:cubicBezTo>
                                  <a:cubicBezTo>
                                    <a:pt x="41" y="54"/>
                                    <a:pt x="43" y="62"/>
                                    <a:pt x="44" y="70"/>
                                  </a:cubicBezTo>
                                  <a:cubicBezTo>
                                    <a:pt x="46" y="78"/>
                                    <a:pt x="46" y="86"/>
                                    <a:pt x="46" y="93"/>
                                  </a:cubicBezTo>
                                  <a:cubicBezTo>
                                    <a:pt x="46" y="113"/>
                                    <a:pt x="43" y="130"/>
                                    <a:pt x="37" y="145"/>
                                  </a:cubicBezTo>
                                  <a:cubicBezTo>
                                    <a:pt x="33" y="155"/>
                                    <a:pt x="25" y="170"/>
                                    <a:pt x="13" y="189"/>
                                  </a:cubicBezTo>
                                  <a:lnTo>
                                    <a:pt x="0" y="18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13" name="Freeform 1372"/>
                          <wps:cNvSpPr>
                            <a:spLocks/>
                          </wps:cNvSpPr>
                          <wps:spPr bwMode="auto">
                            <a:xfrm>
                              <a:off x="5984" y="2383"/>
                              <a:ext cx="41" cy="112"/>
                            </a:xfrm>
                            <a:custGeom>
                              <a:avLst/>
                              <a:gdLst>
                                <a:gd name="T0" fmla="*/ 0 w 52"/>
                                <a:gd name="T1" fmla="*/ 41 h 141"/>
                                <a:gd name="T2" fmla="*/ 0 w 52"/>
                                <a:gd name="T3" fmla="*/ 41 h 141"/>
                                <a:gd name="T4" fmla="*/ 0 w 52"/>
                                <a:gd name="T5" fmla="*/ 27 h 141"/>
                                <a:gd name="T6" fmla="*/ 27 w 52"/>
                                <a:gd name="T7" fmla="*/ 21 h 141"/>
                                <a:gd name="T8" fmla="*/ 38 w 52"/>
                                <a:gd name="T9" fmla="*/ 0 h 141"/>
                                <a:gd name="T10" fmla="*/ 52 w 52"/>
                                <a:gd name="T11" fmla="*/ 0 h 141"/>
                                <a:gd name="T12" fmla="*/ 52 w 52"/>
                                <a:gd name="T13" fmla="*/ 141 h 141"/>
                                <a:gd name="T14" fmla="*/ 33 w 52"/>
                                <a:gd name="T15" fmla="*/ 141 h 141"/>
                                <a:gd name="T16" fmla="*/ 33 w 52"/>
                                <a:gd name="T17" fmla="*/ 41 h 141"/>
                                <a:gd name="T18" fmla="*/ 0 w 52"/>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1">
                                  <a:moveTo>
                                    <a:pt x="0" y="41"/>
                                  </a:moveTo>
                                  <a:lnTo>
                                    <a:pt x="0" y="41"/>
                                  </a:lnTo>
                                  <a:lnTo>
                                    <a:pt x="0" y="27"/>
                                  </a:lnTo>
                                  <a:cubicBezTo>
                                    <a:pt x="13" y="26"/>
                                    <a:pt x="22" y="24"/>
                                    <a:pt x="27" y="21"/>
                                  </a:cubicBezTo>
                                  <a:cubicBezTo>
                                    <a:pt x="32" y="18"/>
                                    <a:pt x="36" y="11"/>
                                    <a:pt x="38" y="0"/>
                                  </a:cubicBezTo>
                                  <a:lnTo>
                                    <a:pt x="52" y="0"/>
                                  </a:lnTo>
                                  <a:lnTo>
                                    <a:pt x="52" y="141"/>
                                  </a:lnTo>
                                  <a:lnTo>
                                    <a:pt x="33" y="141"/>
                                  </a:lnTo>
                                  <a:lnTo>
                                    <a:pt x="33"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14" name="Freeform 1373"/>
                          <wps:cNvSpPr>
                            <a:spLocks/>
                          </wps:cNvSpPr>
                          <wps:spPr bwMode="auto">
                            <a:xfrm>
                              <a:off x="6072" y="2478"/>
                              <a:ext cx="16" cy="17"/>
                            </a:xfrm>
                            <a:custGeom>
                              <a:avLst/>
                              <a:gdLst>
                                <a:gd name="T0" fmla="*/ 0 w 20"/>
                                <a:gd name="T1" fmla="*/ 0 h 22"/>
                                <a:gd name="T2" fmla="*/ 0 w 20"/>
                                <a:gd name="T3" fmla="*/ 0 h 22"/>
                                <a:gd name="T4" fmla="*/ 20 w 20"/>
                                <a:gd name="T5" fmla="*/ 0 h 22"/>
                                <a:gd name="T6" fmla="*/ 20 w 20"/>
                                <a:gd name="T7" fmla="*/ 22 h 22"/>
                                <a:gd name="T8" fmla="*/ 0 w 20"/>
                                <a:gd name="T9" fmla="*/ 22 h 22"/>
                                <a:gd name="T10" fmla="*/ 0 w 20"/>
                                <a:gd name="T11" fmla="*/ 0 h 22"/>
                              </a:gdLst>
                              <a:ahLst/>
                              <a:cxnLst>
                                <a:cxn ang="0">
                                  <a:pos x="T0" y="T1"/>
                                </a:cxn>
                                <a:cxn ang="0">
                                  <a:pos x="T2" y="T3"/>
                                </a:cxn>
                                <a:cxn ang="0">
                                  <a:pos x="T4" y="T5"/>
                                </a:cxn>
                                <a:cxn ang="0">
                                  <a:pos x="T6" y="T7"/>
                                </a:cxn>
                                <a:cxn ang="0">
                                  <a:pos x="T8" y="T9"/>
                                </a:cxn>
                                <a:cxn ang="0">
                                  <a:pos x="T10" y="T11"/>
                                </a:cxn>
                              </a:cxnLst>
                              <a:rect l="0" t="0" r="r" b="b"/>
                              <a:pathLst>
                                <a:path w="20" h="22">
                                  <a:moveTo>
                                    <a:pt x="0" y="0"/>
                                  </a:moveTo>
                                  <a:lnTo>
                                    <a:pt x="0" y="0"/>
                                  </a:lnTo>
                                  <a:lnTo>
                                    <a:pt x="20" y="0"/>
                                  </a:lnTo>
                                  <a:lnTo>
                                    <a:pt x="20"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15" name="Freeform 1374"/>
                          <wps:cNvSpPr>
                            <a:spLocks noEditPoints="1"/>
                          </wps:cNvSpPr>
                          <wps:spPr bwMode="auto">
                            <a:xfrm>
                              <a:off x="6109" y="2382"/>
                              <a:ext cx="75" cy="116"/>
                            </a:xfrm>
                            <a:custGeom>
                              <a:avLst/>
                              <a:gdLst>
                                <a:gd name="T0" fmla="*/ 20 w 95"/>
                                <a:gd name="T1" fmla="*/ 108 h 146"/>
                                <a:gd name="T2" fmla="*/ 20 w 95"/>
                                <a:gd name="T3" fmla="*/ 108 h 146"/>
                                <a:gd name="T4" fmla="*/ 31 w 95"/>
                                <a:gd name="T5" fmla="*/ 128 h 146"/>
                                <a:gd name="T6" fmla="*/ 43 w 95"/>
                                <a:gd name="T7" fmla="*/ 131 h 146"/>
                                <a:gd name="T8" fmla="*/ 65 w 95"/>
                                <a:gd name="T9" fmla="*/ 120 h 146"/>
                                <a:gd name="T10" fmla="*/ 78 w 95"/>
                                <a:gd name="T11" fmla="*/ 77 h 146"/>
                                <a:gd name="T12" fmla="*/ 63 w 95"/>
                                <a:gd name="T13" fmla="*/ 90 h 146"/>
                                <a:gd name="T14" fmla="*/ 44 w 95"/>
                                <a:gd name="T15" fmla="*/ 94 h 146"/>
                                <a:gd name="T16" fmla="*/ 12 w 95"/>
                                <a:gd name="T17" fmla="*/ 81 h 146"/>
                                <a:gd name="T18" fmla="*/ 0 w 95"/>
                                <a:gd name="T19" fmla="*/ 49 h 146"/>
                                <a:gd name="T20" fmla="*/ 12 w 95"/>
                                <a:gd name="T21" fmla="*/ 15 h 146"/>
                                <a:gd name="T22" fmla="*/ 46 w 95"/>
                                <a:gd name="T23" fmla="*/ 0 h 146"/>
                                <a:gd name="T24" fmla="*/ 89 w 95"/>
                                <a:gd name="T25" fmla="*/ 28 h 146"/>
                                <a:gd name="T26" fmla="*/ 95 w 95"/>
                                <a:gd name="T27" fmla="*/ 66 h 146"/>
                                <a:gd name="T28" fmla="*/ 88 w 95"/>
                                <a:gd name="T29" fmla="*/ 112 h 146"/>
                                <a:gd name="T30" fmla="*/ 44 w 95"/>
                                <a:gd name="T31" fmla="*/ 146 h 146"/>
                                <a:gd name="T32" fmla="*/ 12 w 95"/>
                                <a:gd name="T33" fmla="*/ 135 h 146"/>
                                <a:gd name="T34" fmla="*/ 2 w 95"/>
                                <a:gd name="T35" fmla="*/ 108 h 146"/>
                                <a:gd name="T36" fmla="*/ 20 w 95"/>
                                <a:gd name="T37" fmla="*/ 108 h 146"/>
                                <a:gd name="T38" fmla="*/ 46 w 95"/>
                                <a:gd name="T39" fmla="*/ 79 h 146"/>
                                <a:gd name="T40" fmla="*/ 46 w 95"/>
                                <a:gd name="T41" fmla="*/ 79 h 146"/>
                                <a:gd name="T42" fmla="*/ 66 w 95"/>
                                <a:gd name="T43" fmla="*/ 72 h 146"/>
                                <a:gd name="T44" fmla="*/ 74 w 95"/>
                                <a:gd name="T45" fmla="*/ 47 h 146"/>
                                <a:gd name="T46" fmla="*/ 67 w 95"/>
                                <a:gd name="T47" fmla="*/ 24 h 146"/>
                                <a:gd name="T48" fmla="*/ 47 w 95"/>
                                <a:gd name="T49" fmla="*/ 16 h 146"/>
                                <a:gd name="T50" fmla="*/ 26 w 95"/>
                                <a:gd name="T51" fmla="*/ 25 h 146"/>
                                <a:gd name="T52" fmla="*/ 18 w 95"/>
                                <a:gd name="T53" fmla="*/ 48 h 146"/>
                                <a:gd name="T54" fmla="*/ 25 w 95"/>
                                <a:gd name="T55" fmla="*/ 70 h 146"/>
                                <a:gd name="T56" fmla="*/ 46 w 95"/>
                                <a:gd name="T57" fmla="*/ 79 h 146"/>
                                <a:gd name="T58" fmla="*/ 46 w 95"/>
                                <a:gd name="T59" fmla="*/ 79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95" h="146">
                                  <a:moveTo>
                                    <a:pt x="20" y="108"/>
                                  </a:moveTo>
                                  <a:lnTo>
                                    <a:pt x="20" y="108"/>
                                  </a:lnTo>
                                  <a:cubicBezTo>
                                    <a:pt x="20" y="117"/>
                                    <a:pt x="24" y="124"/>
                                    <a:pt x="31" y="128"/>
                                  </a:cubicBezTo>
                                  <a:cubicBezTo>
                                    <a:pt x="34" y="130"/>
                                    <a:pt x="39" y="131"/>
                                    <a:pt x="43" y="131"/>
                                  </a:cubicBezTo>
                                  <a:cubicBezTo>
                                    <a:pt x="52" y="131"/>
                                    <a:pt x="59" y="127"/>
                                    <a:pt x="65" y="120"/>
                                  </a:cubicBezTo>
                                  <a:cubicBezTo>
                                    <a:pt x="71" y="113"/>
                                    <a:pt x="75" y="99"/>
                                    <a:pt x="78" y="77"/>
                                  </a:cubicBezTo>
                                  <a:cubicBezTo>
                                    <a:pt x="74" y="83"/>
                                    <a:pt x="69" y="88"/>
                                    <a:pt x="63" y="90"/>
                                  </a:cubicBezTo>
                                  <a:cubicBezTo>
                                    <a:pt x="57" y="93"/>
                                    <a:pt x="51" y="94"/>
                                    <a:pt x="44" y="94"/>
                                  </a:cubicBezTo>
                                  <a:cubicBezTo>
                                    <a:pt x="30" y="94"/>
                                    <a:pt x="20" y="90"/>
                                    <a:pt x="12" y="81"/>
                                  </a:cubicBezTo>
                                  <a:cubicBezTo>
                                    <a:pt x="4" y="73"/>
                                    <a:pt x="0" y="62"/>
                                    <a:pt x="0" y="49"/>
                                  </a:cubicBezTo>
                                  <a:cubicBezTo>
                                    <a:pt x="0" y="36"/>
                                    <a:pt x="4" y="25"/>
                                    <a:pt x="12" y="15"/>
                                  </a:cubicBezTo>
                                  <a:cubicBezTo>
                                    <a:pt x="19" y="5"/>
                                    <a:pt x="31" y="0"/>
                                    <a:pt x="46" y="0"/>
                                  </a:cubicBezTo>
                                  <a:cubicBezTo>
                                    <a:pt x="67" y="0"/>
                                    <a:pt x="81" y="9"/>
                                    <a:pt x="89" y="28"/>
                                  </a:cubicBezTo>
                                  <a:cubicBezTo>
                                    <a:pt x="93" y="38"/>
                                    <a:pt x="95" y="51"/>
                                    <a:pt x="95" y="66"/>
                                  </a:cubicBezTo>
                                  <a:cubicBezTo>
                                    <a:pt x="95" y="84"/>
                                    <a:pt x="93" y="99"/>
                                    <a:pt x="88" y="112"/>
                                  </a:cubicBezTo>
                                  <a:cubicBezTo>
                                    <a:pt x="79" y="134"/>
                                    <a:pt x="64" y="146"/>
                                    <a:pt x="44" y="146"/>
                                  </a:cubicBezTo>
                                  <a:cubicBezTo>
                                    <a:pt x="30" y="146"/>
                                    <a:pt x="19" y="142"/>
                                    <a:pt x="12" y="135"/>
                                  </a:cubicBezTo>
                                  <a:cubicBezTo>
                                    <a:pt x="5" y="128"/>
                                    <a:pt x="2" y="118"/>
                                    <a:pt x="2" y="108"/>
                                  </a:cubicBezTo>
                                  <a:lnTo>
                                    <a:pt x="20" y="108"/>
                                  </a:lnTo>
                                  <a:close/>
                                  <a:moveTo>
                                    <a:pt x="46" y="79"/>
                                  </a:moveTo>
                                  <a:lnTo>
                                    <a:pt x="46" y="79"/>
                                  </a:lnTo>
                                  <a:cubicBezTo>
                                    <a:pt x="53" y="79"/>
                                    <a:pt x="60" y="76"/>
                                    <a:pt x="66" y="72"/>
                                  </a:cubicBezTo>
                                  <a:cubicBezTo>
                                    <a:pt x="72" y="67"/>
                                    <a:pt x="74" y="59"/>
                                    <a:pt x="74" y="47"/>
                                  </a:cubicBezTo>
                                  <a:cubicBezTo>
                                    <a:pt x="74" y="37"/>
                                    <a:pt x="72" y="29"/>
                                    <a:pt x="67" y="24"/>
                                  </a:cubicBezTo>
                                  <a:cubicBezTo>
                                    <a:pt x="61" y="19"/>
                                    <a:pt x="55" y="16"/>
                                    <a:pt x="47" y="16"/>
                                  </a:cubicBezTo>
                                  <a:cubicBezTo>
                                    <a:pt x="38" y="16"/>
                                    <a:pt x="31" y="19"/>
                                    <a:pt x="26" y="25"/>
                                  </a:cubicBezTo>
                                  <a:cubicBezTo>
                                    <a:pt x="21" y="31"/>
                                    <a:pt x="18" y="39"/>
                                    <a:pt x="18" y="48"/>
                                  </a:cubicBezTo>
                                  <a:cubicBezTo>
                                    <a:pt x="18" y="58"/>
                                    <a:pt x="21" y="65"/>
                                    <a:pt x="25" y="70"/>
                                  </a:cubicBezTo>
                                  <a:cubicBezTo>
                                    <a:pt x="30" y="76"/>
                                    <a:pt x="37" y="79"/>
                                    <a:pt x="46" y="79"/>
                                  </a:cubicBezTo>
                                  <a:lnTo>
                                    <a:pt x="46" y="7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16" name="Freeform 1375"/>
                          <wps:cNvSpPr>
                            <a:spLocks/>
                          </wps:cNvSpPr>
                          <wps:spPr bwMode="auto">
                            <a:xfrm>
                              <a:off x="6198" y="2385"/>
                              <a:ext cx="77" cy="113"/>
                            </a:xfrm>
                            <a:custGeom>
                              <a:avLst/>
                              <a:gdLst>
                                <a:gd name="T0" fmla="*/ 18 w 97"/>
                                <a:gd name="T1" fmla="*/ 103 h 142"/>
                                <a:gd name="T2" fmla="*/ 18 w 97"/>
                                <a:gd name="T3" fmla="*/ 103 h 142"/>
                                <a:gd name="T4" fmla="*/ 33 w 97"/>
                                <a:gd name="T5" fmla="*/ 124 h 142"/>
                                <a:gd name="T6" fmla="*/ 47 w 97"/>
                                <a:gd name="T7" fmla="*/ 127 h 142"/>
                                <a:gd name="T8" fmla="*/ 71 w 97"/>
                                <a:gd name="T9" fmla="*/ 117 h 142"/>
                                <a:gd name="T10" fmla="*/ 78 w 97"/>
                                <a:gd name="T11" fmla="*/ 94 h 142"/>
                                <a:gd name="T12" fmla="*/ 69 w 97"/>
                                <a:gd name="T13" fmla="*/ 71 h 142"/>
                                <a:gd name="T14" fmla="*/ 47 w 97"/>
                                <a:gd name="T15" fmla="*/ 63 h 142"/>
                                <a:gd name="T16" fmla="*/ 32 w 97"/>
                                <a:gd name="T17" fmla="*/ 67 h 142"/>
                                <a:gd name="T18" fmla="*/ 21 w 97"/>
                                <a:gd name="T19" fmla="*/ 77 h 142"/>
                                <a:gd name="T20" fmla="*/ 5 w 97"/>
                                <a:gd name="T21" fmla="*/ 76 h 142"/>
                                <a:gd name="T22" fmla="*/ 16 w 97"/>
                                <a:gd name="T23" fmla="*/ 0 h 142"/>
                                <a:gd name="T24" fmla="*/ 89 w 97"/>
                                <a:gd name="T25" fmla="*/ 0 h 142"/>
                                <a:gd name="T26" fmla="*/ 89 w 97"/>
                                <a:gd name="T27" fmla="*/ 17 h 142"/>
                                <a:gd name="T28" fmla="*/ 29 w 97"/>
                                <a:gd name="T29" fmla="*/ 17 h 142"/>
                                <a:gd name="T30" fmla="*/ 23 w 97"/>
                                <a:gd name="T31" fmla="*/ 56 h 142"/>
                                <a:gd name="T32" fmla="*/ 33 w 97"/>
                                <a:gd name="T33" fmla="*/ 51 h 142"/>
                                <a:gd name="T34" fmla="*/ 51 w 97"/>
                                <a:gd name="T35" fmla="*/ 47 h 142"/>
                                <a:gd name="T36" fmla="*/ 84 w 97"/>
                                <a:gd name="T37" fmla="*/ 60 h 142"/>
                                <a:gd name="T38" fmla="*/ 97 w 97"/>
                                <a:gd name="T39" fmla="*/ 92 h 142"/>
                                <a:gd name="T40" fmla="*/ 85 w 97"/>
                                <a:gd name="T41" fmla="*/ 127 h 142"/>
                                <a:gd name="T42" fmla="*/ 45 w 97"/>
                                <a:gd name="T43" fmla="*/ 142 h 142"/>
                                <a:gd name="T44" fmla="*/ 15 w 97"/>
                                <a:gd name="T45" fmla="*/ 132 h 142"/>
                                <a:gd name="T46" fmla="*/ 0 w 97"/>
                                <a:gd name="T47" fmla="*/ 103 h 142"/>
                                <a:gd name="T48" fmla="*/ 18 w 97"/>
                                <a:gd name="T49" fmla="*/ 103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7" h="142">
                                  <a:moveTo>
                                    <a:pt x="18" y="103"/>
                                  </a:moveTo>
                                  <a:lnTo>
                                    <a:pt x="18" y="103"/>
                                  </a:lnTo>
                                  <a:cubicBezTo>
                                    <a:pt x="20" y="113"/>
                                    <a:pt x="24" y="120"/>
                                    <a:pt x="33" y="124"/>
                                  </a:cubicBezTo>
                                  <a:cubicBezTo>
                                    <a:pt x="37" y="126"/>
                                    <a:pt x="42" y="127"/>
                                    <a:pt x="47" y="127"/>
                                  </a:cubicBezTo>
                                  <a:cubicBezTo>
                                    <a:pt x="58" y="127"/>
                                    <a:pt x="66" y="123"/>
                                    <a:pt x="71" y="117"/>
                                  </a:cubicBezTo>
                                  <a:cubicBezTo>
                                    <a:pt x="76" y="110"/>
                                    <a:pt x="78" y="102"/>
                                    <a:pt x="78" y="94"/>
                                  </a:cubicBezTo>
                                  <a:cubicBezTo>
                                    <a:pt x="78" y="84"/>
                                    <a:pt x="75" y="77"/>
                                    <a:pt x="69" y="71"/>
                                  </a:cubicBezTo>
                                  <a:cubicBezTo>
                                    <a:pt x="63" y="66"/>
                                    <a:pt x="56" y="63"/>
                                    <a:pt x="47" y="63"/>
                                  </a:cubicBezTo>
                                  <a:cubicBezTo>
                                    <a:pt x="41" y="63"/>
                                    <a:pt x="36" y="64"/>
                                    <a:pt x="32" y="67"/>
                                  </a:cubicBezTo>
                                  <a:cubicBezTo>
                                    <a:pt x="27" y="69"/>
                                    <a:pt x="24" y="73"/>
                                    <a:pt x="21" y="77"/>
                                  </a:cubicBezTo>
                                  <a:lnTo>
                                    <a:pt x="5" y="76"/>
                                  </a:lnTo>
                                  <a:lnTo>
                                    <a:pt x="16" y="0"/>
                                  </a:lnTo>
                                  <a:lnTo>
                                    <a:pt x="89" y="0"/>
                                  </a:lnTo>
                                  <a:lnTo>
                                    <a:pt x="89" y="17"/>
                                  </a:lnTo>
                                  <a:lnTo>
                                    <a:pt x="29" y="17"/>
                                  </a:lnTo>
                                  <a:lnTo>
                                    <a:pt x="23" y="56"/>
                                  </a:lnTo>
                                  <a:cubicBezTo>
                                    <a:pt x="27" y="54"/>
                                    <a:pt x="30" y="52"/>
                                    <a:pt x="33" y="51"/>
                                  </a:cubicBezTo>
                                  <a:cubicBezTo>
                                    <a:pt x="38" y="48"/>
                                    <a:pt x="44" y="47"/>
                                    <a:pt x="51" y="47"/>
                                  </a:cubicBezTo>
                                  <a:cubicBezTo>
                                    <a:pt x="64" y="47"/>
                                    <a:pt x="75" y="52"/>
                                    <a:pt x="84" y="60"/>
                                  </a:cubicBezTo>
                                  <a:cubicBezTo>
                                    <a:pt x="93" y="68"/>
                                    <a:pt x="97" y="79"/>
                                    <a:pt x="97" y="92"/>
                                  </a:cubicBezTo>
                                  <a:cubicBezTo>
                                    <a:pt x="97" y="105"/>
                                    <a:pt x="93" y="117"/>
                                    <a:pt x="85" y="127"/>
                                  </a:cubicBezTo>
                                  <a:cubicBezTo>
                                    <a:pt x="77" y="137"/>
                                    <a:pt x="63" y="142"/>
                                    <a:pt x="45" y="142"/>
                                  </a:cubicBezTo>
                                  <a:cubicBezTo>
                                    <a:pt x="34" y="142"/>
                                    <a:pt x="24" y="139"/>
                                    <a:pt x="15" y="132"/>
                                  </a:cubicBezTo>
                                  <a:cubicBezTo>
                                    <a:pt x="6" y="126"/>
                                    <a:pt x="1" y="116"/>
                                    <a:pt x="0" y="103"/>
                                  </a:cubicBezTo>
                                  <a:lnTo>
                                    <a:pt x="18" y="10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17" name="Freeform 1376"/>
                          <wps:cNvSpPr>
                            <a:spLocks/>
                          </wps:cNvSpPr>
                          <wps:spPr bwMode="auto">
                            <a:xfrm>
                              <a:off x="6338" y="2378"/>
                              <a:ext cx="37" cy="150"/>
                            </a:xfrm>
                            <a:custGeom>
                              <a:avLst/>
                              <a:gdLst>
                                <a:gd name="T0" fmla="*/ 45 w 46"/>
                                <a:gd name="T1" fmla="*/ 0 h 189"/>
                                <a:gd name="T2" fmla="*/ 45 w 46"/>
                                <a:gd name="T3" fmla="*/ 0 h 189"/>
                                <a:gd name="T4" fmla="*/ 25 w 46"/>
                                <a:gd name="T5" fmla="*/ 45 h 189"/>
                                <a:gd name="T6" fmla="*/ 18 w 46"/>
                                <a:gd name="T7" fmla="*/ 95 h 189"/>
                                <a:gd name="T8" fmla="*/ 26 w 46"/>
                                <a:gd name="T9" fmla="*/ 147 h 189"/>
                                <a:gd name="T10" fmla="*/ 46 w 46"/>
                                <a:gd name="T11" fmla="*/ 189 h 189"/>
                                <a:gd name="T12" fmla="*/ 34 w 46"/>
                                <a:gd name="T13" fmla="*/ 189 h 189"/>
                                <a:gd name="T14" fmla="*/ 16 w 46"/>
                                <a:gd name="T15" fmla="*/ 160 h 189"/>
                                <a:gd name="T16" fmla="*/ 8 w 46"/>
                                <a:gd name="T17" fmla="*/ 143 h 189"/>
                                <a:gd name="T18" fmla="*/ 1 w 46"/>
                                <a:gd name="T19" fmla="*/ 112 h 189"/>
                                <a:gd name="T20" fmla="*/ 0 w 46"/>
                                <a:gd name="T21" fmla="*/ 96 h 189"/>
                                <a:gd name="T22" fmla="*/ 9 w 46"/>
                                <a:gd name="T23" fmla="*/ 44 h 189"/>
                                <a:gd name="T24" fmla="*/ 33 w 46"/>
                                <a:gd name="T25" fmla="*/ 0 h 189"/>
                                <a:gd name="T26" fmla="*/ 45 w 46"/>
                                <a:gd name="T27" fmla="*/ 0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45" y="0"/>
                                  </a:moveTo>
                                  <a:lnTo>
                                    <a:pt x="45" y="0"/>
                                  </a:lnTo>
                                  <a:cubicBezTo>
                                    <a:pt x="35" y="20"/>
                                    <a:pt x="28" y="35"/>
                                    <a:pt x="25" y="45"/>
                                  </a:cubicBezTo>
                                  <a:cubicBezTo>
                                    <a:pt x="21" y="59"/>
                                    <a:pt x="18" y="76"/>
                                    <a:pt x="18" y="95"/>
                                  </a:cubicBezTo>
                                  <a:cubicBezTo>
                                    <a:pt x="18" y="114"/>
                                    <a:pt x="21" y="131"/>
                                    <a:pt x="26" y="147"/>
                                  </a:cubicBezTo>
                                  <a:cubicBezTo>
                                    <a:pt x="30" y="157"/>
                                    <a:pt x="36" y="171"/>
                                    <a:pt x="46" y="189"/>
                                  </a:cubicBezTo>
                                  <a:lnTo>
                                    <a:pt x="34" y="189"/>
                                  </a:lnTo>
                                  <a:cubicBezTo>
                                    <a:pt x="24" y="174"/>
                                    <a:pt x="18" y="164"/>
                                    <a:pt x="16" y="160"/>
                                  </a:cubicBezTo>
                                  <a:cubicBezTo>
                                    <a:pt x="14" y="156"/>
                                    <a:pt x="11" y="150"/>
                                    <a:pt x="8" y="143"/>
                                  </a:cubicBezTo>
                                  <a:cubicBezTo>
                                    <a:pt x="5" y="134"/>
                                    <a:pt x="2" y="123"/>
                                    <a:pt x="1" y="112"/>
                                  </a:cubicBezTo>
                                  <a:cubicBezTo>
                                    <a:pt x="0" y="106"/>
                                    <a:pt x="0" y="101"/>
                                    <a:pt x="0" y="96"/>
                                  </a:cubicBezTo>
                                  <a:cubicBezTo>
                                    <a:pt x="0" y="76"/>
                                    <a:pt x="3" y="59"/>
                                    <a:pt x="9" y="44"/>
                                  </a:cubicBezTo>
                                  <a:cubicBezTo>
                                    <a:pt x="13" y="34"/>
                                    <a:pt x="21" y="20"/>
                                    <a:pt x="33" y="0"/>
                                  </a:cubicBezTo>
                                  <a:lnTo>
                                    <a:pt x="45"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18" name="Freeform 1377"/>
                          <wps:cNvSpPr>
                            <a:spLocks noEditPoints="1"/>
                          </wps:cNvSpPr>
                          <wps:spPr bwMode="auto">
                            <a:xfrm>
                              <a:off x="6386" y="2382"/>
                              <a:ext cx="77" cy="116"/>
                            </a:xfrm>
                            <a:custGeom>
                              <a:avLst/>
                              <a:gdLst>
                                <a:gd name="T0" fmla="*/ 48 w 97"/>
                                <a:gd name="T1" fmla="*/ 0 h 145"/>
                                <a:gd name="T2" fmla="*/ 48 w 97"/>
                                <a:gd name="T3" fmla="*/ 0 h 145"/>
                                <a:gd name="T4" fmla="*/ 88 w 97"/>
                                <a:gd name="T5" fmla="*/ 23 h 145"/>
                                <a:gd name="T6" fmla="*/ 97 w 97"/>
                                <a:gd name="T7" fmla="*/ 71 h 145"/>
                                <a:gd name="T8" fmla="*/ 88 w 97"/>
                                <a:gd name="T9" fmla="*/ 118 h 145"/>
                                <a:gd name="T10" fmla="*/ 48 w 97"/>
                                <a:gd name="T11" fmla="*/ 145 h 145"/>
                                <a:gd name="T12" fmla="*/ 10 w 97"/>
                                <a:gd name="T13" fmla="*/ 123 h 145"/>
                                <a:gd name="T14" fmla="*/ 0 w 97"/>
                                <a:gd name="T15" fmla="*/ 74 h 145"/>
                                <a:gd name="T16" fmla="*/ 6 w 97"/>
                                <a:gd name="T17" fmla="*/ 33 h 145"/>
                                <a:gd name="T18" fmla="*/ 48 w 97"/>
                                <a:gd name="T19" fmla="*/ 0 h 145"/>
                                <a:gd name="T20" fmla="*/ 48 w 97"/>
                                <a:gd name="T21" fmla="*/ 0 h 145"/>
                                <a:gd name="T22" fmla="*/ 48 w 97"/>
                                <a:gd name="T23" fmla="*/ 129 h 145"/>
                                <a:gd name="T24" fmla="*/ 48 w 97"/>
                                <a:gd name="T25" fmla="*/ 129 h 145"/>
                                <a:gd name="T26" fmla="*/ 70 w 97"/>
                                <a:gd name="T27" fmla="*/ 117 h 145"/>
                                <a:gd name="T28" fmla="*/ 78 w 97"/>
                                <a:gd name="T29" fmla="*/ 72 h 145"/>
                                <a:gd name="T30" fmla="*/ 72 w 97"/>
                                <a:gd name="T31" fmla="*/ 32 h 145"/>
                                <a:gd name="T32" fmla="*/ 49 w 97"/>
                                <a:gd name="T33" fmla="*/ 16 h 145"/>
                                <a:gd name="T34" fmla="*/ 26 w 97"/>
                                <a:gd name="T35" fmla="*/ 31 h 145"/>
                                <a:gd name="T36" fmla="*/ 19 w 97"/>
                                <a:gd name="T37" fmla="*/ 75 h 145"/>
                                <a:gd name="T38" fmla="*/ 23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79" y="8"/>
                                    <a:pt x="88" y="23"/>
                                  </a:cubicBezTo>
                                  <a:cubicBezTo>
                                    <a:pt x="94" y="35"/>
                                    <a:pt x="97" y="51"/>
                                    <a:pt x="97" y="71"/>
                                  </a:cubicBezTo>
                                  <a:cubicBezTo>
                                    <a:pt x="97" y="90"/>
                                    <a:pt x="94" y="106"/>
                                    <a:pt x="88" y="118"/>
                                  </a:cubicBezTo>
                                  <a:cubicBezTo>
                                    <a:pt x="80" y="136"/>
                                    <a:pt x="67" y="145"/>
                                    <a:pt x="48" y="145"/>
                                  </a:cubicBezTo>
                                  <a:cubicBezTo>
                                    <a:pt x="31" y="145"/>
                                    <a:pt x="18" y="138"/>
                                    <a:pt x="10" y="123"/>
                                  </a:cubicBezTo>
                                  <a:cubicBezTo>
                                    <a:pt x="3" y="111"/>
                                    <a:pt x="0" y="95"/>
                                    <a:pt x="0" y="74"/>
                                  </a:cubicBezTo>
                                  <a:cubicBezTo>
                                    <a:pt x="0" y="58"/>
                                    <a:pt x="2" y="44"/>
                                    <a:pt x="6" y="33"/>
                                  </a:cubicBezTo>
                                  <a:cubicBezTo>
                                    <a:pt x="14" y="11"/>
                                    <a:pt x="28" y="0"/>
                                    <a:pt x="48" y="0"/>
                                  </a:cubicBezTo>
                                  <a:lnTo>
                                    <a:pt x="48" y="0"/>
                                  </a:lnTo>
                                  <a:close/>
                                  <a:moveTo>
                                    <a:pt x="48" y="129"/>
                                  </a:moveTo>
                                  <a:lnTo>
                                    <a:pt x="48" y="129"/>
                                  </a:lnTo>
                                  <a:cubicBezTo>
                                    <a:pt x="57" y="129"/>
                                    <a:pt x="64" y="125"/>
                                    <a:pt x="70" y="117"/>
                                  </a:cubicBezTo>
                                  <a:cubicBezTo>
                                    <a:pt x="75" y="109"/>
                                    <a:pt x="78" y="94"/>
                                    <a:pt x="78" y="72"/>
                                  </a:cubicBezTo>
                                  <a:cubicBezTo>
                                    <a:pt x="78" y="55"/>
                                    <a:pt x="76" y="42"/>
                                    <a:pt x="72" y="32"/>
                                  </a:cubicBezTo>
                                  <a:cubicBezTo>
                                    <a:pt x="68" y="22"/>
                                    <a:pt x="60" y="16"/>
                                    <a:pt x="49" y="16"/>
                                  </a:cubicBezTo>
                                  <a:cubicBezTo>
                                    <a:pt x="39" y="16"/>
                                    <a:pt x="31" y="21"/>
                                    <a:pt x="26" y="31"/>
                                  </a:cubicBezTo>
                                  <a:cubicBezTo>
                                    <a:pt x="21" y="41"/>
                                    <a:pt x="19" y="55"/>
                                    <a:pt x="19" y="75"/>
                                  </a:cubicBezTo>
                                  <a:cubicBezTo>
                                    <a:pt x="19" y="89"/>
                                    <a:pt x="20" y="101"/>
                                    <a:pt x="23" y="109"/>
                                  </a:cubicBezTo>
                                  <a:cubicBezTo>
                                    <a:pt x="28" y="123"/>
                                    <a:pt x="36"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19" name="Freeform 1378"/>
                          <wps:cNvSpPr>
                            <a:spLocks/>
                          </wps:cNvSpPr>
                          <wps:spPr bwMode="auto">
                            <a:xfrm>
                              <a:off x="6484" y="2478"/>
                              <a:ext cx="16" cy="17"/>
                            </a:xfrm>
                            <a:custGeom>
                              <a:avLst/>
                              <a:gdLst>
                                <a:gd name="T0" fmla="*/ 0 w 21"/>
                                <a:gd name="T1" fmla="*/ 0 h 22"/>
                                <a:gd name="T2" fmla="*/ 0 w 21"/>
                                <a:gd name="T3" fmla="*/ 0 h 22"/>
                                <a:gd name="T4" fmla="*/ 21 w 21"/>
                                <a:gd name="T5" fmla="*/ 0 h 22"/>
                                <a:gd name="T6" fmla="*/ 21 w 21"/>
                                <a:gd name="T7" fmla="*/ 22 h 22"/>
                                <a:gd name="T8" fmla="*/ 0 w 21"/>
                                <a:gd name="T9" fmla="*/ 22 h 22"/>
                                <a:gd name="T10" fmla="*/ 0 w 21"/>
                                <a:gd name="T11" fmla="*/ 0 h 22"/>
                              </a:gdLst>
                              <a:ahLst/>
                              <a:cxnLst>
                                <a:cxn ang="0">
                                  <a:pos x="T0" y="T1"/>
                                </a:cxn>
                                <a:cxn ang="0">
                                  <a:pos x="T2" y="T3"/>
                                </a:cxn>
                                <a:cxn ang="0">
                                  <a:pos x="T4" y="T5"/>
                                </a:cxn>
                                <a:cxn ang="0">
                                  <a:pos x="T6" y="T7"/>
                                </a:cxn>
                                <a:cxn ang="0">
                                  <a:pos x="T8" y="T9"/>
                                </a:cxn>
                                <a:cxn ang="0">
                                  <a:pos x="T10" y="T11"/>
                                </a:cxn>
                              </a:cxnLst>
                              <a:rect l="0" t="0" r="r" b="b"/>
                              <a:pathLst>
                                <a:path w="21" h="22">
                                  <a:moveTo>
                                    <a:pt x="0" y="0"/>
                                  </a:moveTo>
                                  <a:lnTo>
                                    <a:pt x="0" y="0"/>
                                  </a:lnTo>
                                  <a:lnTo>
                                    <a:pt x="21" y="0"/>
                                  </a:lnTo>
                                  <a:lnTo>
                                    <a:pt x="21"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20" name="Freeform 1379"/>
                          <wps:cNvSpPr>
                            <a:spLocks noEditPoints="1"/>
                          </wps:cNvSpPr>
                          <wps:spPr bwMode="auto">
                            <a:xfrm>
                              <a:off x="6519" y="2382"/>
                              <a:ext cx="80" cy="113"/>
                            </a:xfrm>
                            <a:custGeom>
                              <a:avLst/>
                              <a:gdLst>
                                <a:gd name="T0" fmla="*/ 61 w 100"/>
                                <a:gd name="T1" fmla="*/ 92 h 142"/>
                                <a:gd name="T2" fmla="*/ 61 w 100"/>
                                <a:gd name="T3" fmla="*/ 92 h 142"/>
                                <a:gd name="T4" fmla="*/ 61 w 100"/>
                                <a:gd name="T5" fmla="*/ 28 h 142"/>
                                <a:gd name="T6" fmla="*/ 16 w 100"/>
                                <a:gd name="T7" fmla="*/ 92 h 142"/>
                                <a:gd name="T8" fmla="*/ 61 w 100"/>
                                <a:gd name="T9" fmla="*/ 92 h 142"/>
                                <a:gd name="T10" fmla="*/ 62 w 100"/>
                                <a:gd name="T11" fmla="*/ 142 h 142"/>
                                <a:gd name="T12" fmla="*/ 62 w 100"/>
                                <a:gd name="T13" fmla="*/ 142 h 142"/>
                                <a:gd name="T14" fmla="*/ 62 w 100"/>
                                <a:gd name="T15" fmla="*/ 107 h 142"/>
                                <a:gd name="T16" fmla="*/ 0 w 100"/>
                                <a:gd name="T17" fmla="*/ 107 h 142"/>
                                <a:gd name="T18" fmla="*/ 0 w 100"/>
                                <a:gd name="T19" fmla="*/ 90 h 142"/>
                                <a:gd name="T20" fmla="*/ 64 w 100"/>
                                <a:gd name="T21" fmla="*/ 0 h 142"/>
                                <a:gd name="T22" fmla="*/ 79 w 100"/>
                                <a:gd name="T23" fmla="*/ 0 h 142"/>
                                <a:gd name="T24" fmla="*/ 79 w 100"/>
                                <a:gd name="T25" fmla="*/ 92 h 142"/>
                                <a:gd name="T26" fmla="*/ 100 w 100"/>
                                <a:gd name="T27" fmla="*/ 92 h 142"/>
                                <a:gd name="T28" fmla="*/ 100 w 100"/>
                                <a:gd name="T29" fmla="*/ 107 h 142"/>
                                <a:gd name="T30" fmla="*/ 79 w 100"/>
                                <a:gd name="T31" fmla="*/ 107 h 142"/>
                                <a:gd name="T32" fmla="*/ 79 w 100"/>
                                <a:gd name="T33" fmla="*/ 142 h 142"/>
                                <a:gd name="T34" fmla="*/ 62 w 100"/>
                                <a:gd name="T35"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00" h="142">
                                  <a:moveTo>
                                    <a:pt x="61" y="92"/>
                                  </a:moveTo>
                                  <a:lnTo>
                                    <a:pt x="61" y="92"/>
                                  </a:lnTo>
                                  <a:lnTo>
                                    <a:pt x="61" y="28"/>
                                  </a:lnTo>
                                  <a:lnTo>
                                    <a:pt x="16" y="92"/>
                                  </a:lnTo>
                                  <a:lnTo>
                                    <a:pt x="61" y="92"/>
                                  </a:lnTo>
                                  <a:close/>
                                  <a:moveTo>
                                    <a:pt x="62" y="142"/>
                                  </a:moveTo>
                                  <a:lnTo>
                                    <a:pt x="62" y="142"/>
                                  </a:lnTo>
                                  <a:lnTo>
                                    <a:pt x="62" y="107"/>
                                  </a:lnTo>
                                  <a:lnTo>
                                    <a:pt x="0" y="107"/>
                                  </a:lnTo>
                                  <a:lnTo>
                                    <a:pt x="0" y="90"/>
                                  </a:lnTo>
                                  <a:lnTo>
                                    <a:pt x="64" y="0"/>
                                  </a:lnTo>
                                  <a:lnTo>
                                    <a:pt x="79" y="0"/>
                                  </a:lnTo>
                                  <a:lnTo>
                                    <a:pt x="79" y="92"/>
                                  </a:lnTo>
                                  <a:lnTo>
                                    <a:pt x="100" y="92"/>
                                  </a:lnTo>
                                  <a:lnTo>
                                    <a:pt x="100" y="107"/>
                                  </a:lnTo>
                                  <a:lnTo>
                                    <a:pt x="79" y="107"/>
                                  </a:lnTo>
                                  <a:lnTo>
                                    <a:pt x="79" y="142"/>
                                  </a:lnTo>
                                  <a:lnTo>
                                    <a:pt x="62"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21" name="Freeform 1380"/>
                          <wps:cNvSpPr>
                            <a:spLocks noEditPoints="1"/>
                          </wps:cNvSpPr>
                          <wps:spPr bwMode="auto">
                            <a:xfrm>
                              <a:off x="6610" y="2382"/>
                              <a:ext cx="77" cy="116"/>
                            </a:xfrm>
                            <a:custGeom>
                              <a:avLst/>
                              <a:gdLst>
                                <a:gd name="T0" fmla="*/ 48 w 97"/>
                                <a:gd name="T1" fmla="*/ 0 h 145"/>
                                <a:gd name="T2" fmla="*/ 48 w 97"/>
                                <a:gd name="T3" fmla="*/ 0 h 145"/>
                                <a:gd name="T4" fmla="*/ 88 w 97"/>
                                <a:gd name="T5" fmla="*/ 23 h 145"/>
                                <a:gd name="T6" fmla="*/ 97 w 97"/>
                                <a:gd name="T7" fmla="*/ 71 h 145"/>
                                <a:gd name="T8" fmla="*/ 88 w 97"/>
                                <a:gd name="T9" fmla="*/ 118 h 145"/>
                                <a:gd name="T10" fmla="*/ 48 w 97"/>
                                <a:gd name="T11" fmla="*/ 145 h 145"/>
                                <a:gd name="T12" fmla="*/ 10 w 97"/>
                                <a:gd name="T13" fmla="*/ 123 h 145"/>
                                <a:gd name="T14" fmla="*/ 0 w 97"/>
                                <a:gd name="T15" fmla="*/ 74 h 145"/>
                                <a:gd name="T16" fmla="*/ 6 w 97"/>
                                <a:gd name="T17" fmla="*/ 33 h 145"/>
                                <a:gd name="T18" fmla="*/ 48 w 97"/>
                                <a:gd name="T19" fmla="*/ 0 h 145"/>
                                <a:gd name="T20" fmla="*/ 48 w 97"/>
                                <a:gd name="T21" fmla="*/ 0 h 145"/>
                                <a:gd name="T22" fmla="*/ 48 w 97"/>
                                <a:gd name="T23" fmla="*/ 129 h 145"/>
                                <a:gd name="T24" fmla="*/ 48 w 97"/>
                                <a:gd name="T25" fmla="*/ 129 h 145"/>
                                <a:gd name="T26" fmla="*/ 70 w 97"/>
                                <a:gd name="T27" fmla="*/ 117 h 145"/>
                                <a:gd name="T28" fmla="*/ 78 w 97"/>
                                <a:gd name="T29" fmla="*/ 72 h 145"/>
                                <a:gd name="T30" fmla="*/ 72 w 97"/>
                                <a:gd name="T31" fmla="*/ 32 h 145"/>
                                <a:gd name="T32" fmla="*/ 49 w 97"/>
                                <a:gd name="T33" fmla="*/ 16 h 145"/>
                                <a:gd name="T34" fmla="*/ 26 w 97"/>
                                <a:gd name="T35" fmla="*/ 31 h 145"/>
                                <a:gd name="T36" fmla="*/ 19 w 97"/>
                                <a:gd name="T37" fmla="*/ 75 h 145"/>
                                <a:gd name="T38" fmla="*/ 23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79" y="8"/>
                                    <a:pt x="88" y="23"/>
                                  </a:cubicBezTo>
                                  <a:cubicBezTo>
                                    <a:pt x="94" y="35"/>
                                    <a:pt x="97" y="51"/>
                                    <a:pt x="97" y="71"/>
                                  </a:cubicBezTo>
                                  <a:cubicBezTo>
                                    <a:pt x="97" y="90"/>
                                    <a:pt x="94" y="106"/>
                                    <a:pt x="88" y="118"/>
                                  </a:cubicBezTo>
                                  <a:cubicBezTo>
                                    <a:pt x="80" y="136"/>
                                    <a:pt x="67" y="145"/>
                                    <a:pt x="48" y="145"/>
                                  </a:cubicBezTo>
                                  <a:cubicBezTo>
                                    <a:pt x="31" y="145"/>
                                    <a:pt x="18" y="138"/>
                                    <a:pt x="10" y="123"/>
                                  </a:cubicBezTo>
                                  <a:cubicBezTo>
                                    <a:pt x="3" y="111"/>
                                    <a:pt x="0" y="95"/>
                                    <a:pt x="0" y="74"/>
                                  </a:cubicBezTo>
                                  <a:cubicBezTo>
                                    <a:pt x="0" y="58"/>
                                    <a:pt x="2" y="44"/>
                                    <a:pt x="6" y="33"/>
                                  </a:cubicBezTo>
                                  <a:cubicBezTo>
                                    <a:pt x="14" y="11"/>
                                    <a:pt x="28" y="0"/>
                                    <a:pt x="48" y="0"/>
                                  </a:cubicBezTo>
                                  <a:lnTo>
                                    <a:pt x="48" y="0"/>
                                  </a:lnTo>
                                  <a:close/>
                                  <a:moveTo>
                                    <a:pt x="48" y="129"/>
                                  </a:moveTo>
                                  <a:lnTo>
                                    <a:pt x="48" y="129"/>
                                  </a:lnTo>
                                  <a:cubicBezTo>
                                    <a:pt x="57" y="129"/>
                                    <a:pt x="64" y="125"/>
                                    <a:pt x="70" y="117"/>
                                  </a:cubicBezTo>
                                  <a:cubicBezTo>
                                    <a:pt x="75" y="109"/>
                                    <a:pt x="78" y="94"/>
                                    <a:pt x="78" y="72"/>
                                  </a:cubicBezTo>
                                  <a:cubicBezTo>
                                    <a:pt x="78" y="55"/>
                                    <a:pt x="76" y="42"/>
                                    <a:pt x="72" y="32"/>
                                  </a:cubicBezTo>
                                  <a:cubicBezTo>
                                    <a:pt x="68" y="22"/>
                                    <a:pt x="60" y="16"/>
                                    <a:pt x="49" y="16"/>
                                  </a:cubicBezTo>
                                  <a:cubicBezTo>
                                    <a:pt x="39" y="16"/>
                                    <a:pt x="31" y="21"/>
                                    <a:pt x="26" y="31"/>
                                  </a:cubicBezTo>
                                  <a:cubicBezTo>
                                    <a:pt x="21" y="41"/>
                                    <a:pt x="19" y="55"/>
                                    <a:pt x="19" y="75"/>
                                  </a:cubicBezTo>
                                  <a:cubicBezTo>
                                    <a:pt x="19" y="89"/>
                                    <a:pt x="20" y="101"/>
                                    <a:pt x="23" y="109"/>
                                  </a:cubicBezTo>
                                  <a:cubicBezTo>
                                    <a:pt x="28" y="123"/>
                                    <a:pt x="36"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22" name="Freeform 1381"/>
                          <wps:cNvSpPr>
                            <a:spLocks/>
                          </wps:cNvSpPr>
                          <wps:spPr bwMode="auto">
                            <a:xfrm>
                              <a:off x="6708" y="2478"/>
                              <a:ext cx="16" cy="41"/>
                            </a:xfrm>
                            <a:custGeom>
                              <a:avLst/>
                              <a:gdLst>
                                <a:gd name="T0" fmla="*/ 0 w 21"/>
                                <a:gd name="T1" fmla="*/ 42 h 52"/>
                                <a:gd name="T2" fmla="*/ 0 w 21"/>
                                <a:gd name="T3" fmla="*/ 42 h 52"/>
                                <a:gd name="T4" fmla="*/ 9 w 21"/>
                                <a:gd name="T5" fmla="*/ 33 h 52"/>
                                <a:gd name="T6" fmla="*/ 11 w 21"/>
                                <a:gd name="T7" fmla="*/ 24 h 52"/>
                                <a:gd name="T8" fmla="*/ 11 w 21"/>
                                <a:gd name="T9" fmla="*/ 23 h 52"/>
                                <a:gd name="T10" fmla="*/ 11 w 21"/>
                                <a:gd name="T11" fmla="*/ 22 h 52"/>
                                <a:gd name="T12" fmla="*/ 0 w 21"/>
                                <a:gd name="T13" fmla="*/ 22 h 52"/>
                                <a:gd name="T14" fmla="*/ 0 w 21"/>
                                <a:gd name="T15" fmla="*/ 0 h 52"/>
                                <a:gd name="T16" fmla="*/ 21 w 21"/>
                                <a:gd name="T17" fmla="*/ 0 h 52"/>
                                <a:gd name="T18" fmla="*/ 21 w 21"/>
                                <a:gd name="T19" fmla="*/ 20 h 52"/>
                                <a:gd name="T20" fmla="*/ 16 w 21"/>
                                <a:gd name="T21" fmla="*/ 41 h 52"/>
                                <a:gd name="T22" fmla="*/ 0 w 21"/>
                                <a:gd name="T23" fmla="*/ 52 h 52"/>
                                <a:gd name="T24" fmla="*/ 0 w 21"/>
                                <a:gd name="T25" fmla="*/ 42 h 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1" h="52">
                                  <a:moveTo>
                                    <a:pt x="0" y="42"/>
                                  </a:moveTo>
                                  <a:lnTo>
                                    <a:pt x="0" y="42"/>
                                  </a:lnTo>
                                  <a:cubicBezTo>
                                    <a:pt x="4" y="41"/>
                                    <a:pt x="8" y="38"/>
                                    <a:pt x="9" y="33"/>
                                  </a:cubicBezTo>
                                  <a:cubicBezTo>
                                    <a:pt x="10" y="30"/>
                                    <a:pt x="11" y="27"/>
                                    <a:pt x="11" y="24"/>
                                  </a:cubicBezTo>
                                  <a:cubicBezTo>
                                    <a:pt x="11" y="24"/>
                                    <a:pt x="11" y="23"/>
                                    <a:pt x="11" y="23"/>
                                  </a:cubicBezTo>
                                  <a:cubicBezTo>
                                    <a:pt x="11" y="23"/>
                                    <a:pt x="11" y="22"/>
                                    <a:pt x="11" y="22"/>
                                  </a:cubicBezTo>
                                  <a:lnTo>
                                    <a:pt x="0" y="22"/>
                                  </a:lnTo>
                                  <a:lnTo>
                                    <a:pt x="0" y="0"/>
                                  </a:lnTo>
                                  <a:lnTo>
                                    <a:pt x="21" y="0"/>
                                  </a:lnTo>
                                  <a:lnTo>
                                    <a:pt x="21" y="20"/>
                                  </a:lnTo>
                                  <a:cubicBezTo>
                                    <a:pt x="21" y="28"/>
                                    <a:pt x="19" y="35"/>
                                    <a:pt x="16" y="41"/>
                                  </a:cubicBezTo>
                                  <a:cubicBezTo>
                                    <a:pt x="13" y="47"/>
                                    <a:pt x="8" y="50"/>
                                    <a:pt x="0" y="52"/>
                                  </a:cubicBezTo>
                                  <a:lnTo>
                                    <a:pt x="0" y="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23" name="Freeform 1382"/>
                          <wps:cNvSpPr>
                            <a:spLocks/>
                          </wps:cNvSpPr>
                          <wps:spPr bwMode="auto">
                            <a:xfrm>
                              <a:off x="6789" y="2385"/>
                              <a:ext cx="78" cy="113"/>
                            </a:xfrm>
                            <a:custGeom>
                              <a:avLst/>
                              <a:gdLst>
                                <a:gd name="T0" fmla="*/ 19 w 98"/>
                                <a:gd name="T1" fmla="*/ 103 h 142"/>
                                <a:gd name="T2" fmla="*/ 19 w 98"/>
                                <a:gd name="T3" fmla="*/ 103 h 142"/>
                                <a:gd name="T4" fmla="*/ 33 w 98"/>
                                <a:gd name="T5" fmla="*/ 124 h 142"/>
                                <a:gd name="T6" fmla="*/ 47 w 98"/>
                                <a:gd name="T7" fmla="*/ 127 h 142"/>
                                <a:gd name="T8" fmla="*/ 71 w 98"/>
                                <a:gd name="T9" fmla="*/ 117 h 142"/>
                                <a:gd name="T10" fmla="*/ 78 w 98"/>
                                <a:gd name="T11" fmla="*/ 94 h 142"/>
                                <a:gd name="T12" fmla="*/ 69 w 98"/>
                                <a:gd name="T13" fmla="*/ 71 h 142"/>
                                <a:gd name="T14" fmla="*/ 48 w 98"/>
                                <a:gd name="T15" fmla="*/ 63 h 142"/>
                                <a:gd name="T16" fmla="*/ 32 w 98"/>
                                <a:gd name="T17" fmla="*/ 67 h 142"/>
                                <a:gd name="T18" fmla="*/ 21 w 98"/>
                                <a:gd name="T19" fmla="*/ 77 h 142"/>
                                <a:gd name="T20" fmla="*/ 5 w 98"/>
                                <a:gd name="T21" fmla="*/ 76 h 142"/>
                                <a:gd name="T22" fmla="*/ 16 w 98"/>
                                <a:gd name="T23" fmla="*/ 0 h 142"/>
                                <a:gd name="T24" fmla="*/ 90 w 98"/>
                                <a:gd name="T25" fmla="*/ 0 h 142"/>
                                <a:gd name="T26" fmla="*/ 90 w 98"/>
                                <a:gd name="T27" fmla="*/ 17 h 142"/>
                                <a:gd name="T28" fmla="*/ 30 w 98"/>
                                <a:gd name="T29" fmla="*/ 17 h 142"/>
                                <a:gd name="T30" fmla="*/ 24 w 98"/>
                                <a:gd name="T31" fmla="*/ 56 h 142"/>
                                <a:gd name="T32" fmla="*/ 33 w 98"/>
                                <a:gd name="T33" fmla="*/ 51 h 142"/>
                                <a:gd name="T34" fmla="*/ 51 w 98"/>
                                <a:gd name="T35" fmla="*/ 47 h 142"/>
                                <a:gd name="T36" fmla="*/ 84 w 98"/>
                                <a:gd name="T37" fmla="*/ 60 h 142"/>
                                <a:gd name="T38" fmla="*/ 98 w 98"/>
                                <a:gd name="T39" fmla="*/ 92 h 142"/>
                                <a:gd name="T40" fmla="*/ 85 w 98"/>
                                <a:gd name="T41" fmla="*/ 127 h 142"/>
                                <a:gd name="T42" fmla="*/ 46 w 98"/>
                                <a:gd name="T43" fmla="*/ 142 h 142"/>
                                <a:gd name="T44" fmla="*/ 15 w 98"/>
                                <a:gd name="T45" fmla="*/ 132 h 142"/>
                                <a:gd name="T46" fmla="*/ 0 w 98"/>
                                <a:gd name="T47" fmla="*/ 103 h 142"/>
                                <a:gd name="T48" fmla="*/ 19 w 98"/>
                                <a:gd name="T49" fmla="*/ 103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8" h="142">
                                  <a:moveTo>
                                    <a:pt x="19" y="103"/>
                                  </a:moveTo>
                                  <a:lnTo>
                                    <a:pt x="19" y="103"/>
                                  </a:lnTo>
                                  <a:cubicBezTo>
                                    <a:pt x="20" y="113"/>
                                    <a:pt x="25" y="120"/>
                                    <a:pt x="33" y="124"/>
                                  </a:cubicBezTo>
                                  <a:cubicBezTo>
                                    <a:pt x="37" y="126"/>
                                    <a:pt x="42" y="127"/>
                                    <a:pt x="47" y="127"/>
                                  </a:cubicBezTo>
                                  <a:cubicBezTo>
                                    <a:pt x="58" y="127"/>
                                    <a:pt x="66" y="123"/>
                                    <a:pt x="71" y="117"/>
                                  </a:cubicBezTo>
                                  <a:cubicBezTo>
                                    <a:pt x="76" y="110"/>
                                    <a:pt x="78" y="102"/>
                                    <a:pt x="78" y="94"/>
                                  </a:cubicBezTo>
                                  <a:cubicBezTo>
                                    <a:pt x="78" y="84"/>
                                    <a:pt x="75" y="77"/>
                                    <a:pt x="69" y="71"/>
                                  </a:cubicBezTo>
                                  <a:cubicBezTo>
                                    <a:pt x="63" y="66"/>
                                    <a:pt x="56" y="63"/>
                                    <a:pt x="48" y="63"/>
                                  </a:cubicBezTo>
                                  <a:cubicBezTo>
                                    <a:pt x="42" y="63"/>
                                    <a:pt x="36" y="64"/>
                                    <a:pt x="32" y="67"/>
                                  </a:cubicBezTo>
                                  <a:cubicBezTo>
                                    <a:pt x="28" y="69"/>
                                    <a:pt x="24" y="73"/>
                                    <a:pt x="21" y="77"/>
                                  </a:cubicBezTo>
                                  <a:lnTo>
                                    <a:pt x="5" y="76"/>
                                  </a:lnTo>
                                  <a:lnTo>
                                    <a:pt x="16" y="0"/>
                                  </a:lnTo>
                                  <a:lnTo>
                                    <a:pt x="90" y="0"/>
                                  </a:lnTo>
                                  <a:lnTo>
                                    <a:pt x="90" y="17"/>
                                  </a:lnTo>
                                  <a:lnTo>
                                    <a:pt x="30" y="17"/>
                                  </a:lnTo>
                                  <a:lnTo>
                                    <a:pt x="24" y="56"/>
                                  </a:lnTo>
                                  <a:cubicBezTo>
                                    <a:pt x="27" y="54"/>
                                    <a:pt x="30" y="52"/>
                                    <a:pt x="33" y="51"/>
                                  </a:cubicBezTo>
                                  <a:cubicBezTo>
                                    <a:pt x="38" y="48"/>
                                    <a:pt x="44" y="47"/>
                                    <a:pt x="51" y="47"/>
                                  </a:cubicBezTo>
                                  <a:cubicBezTo>
                                    <a:pt x="64" y="47"/>
                                    <a:pt x="75" y="52"/>
                                    <a:pt x="84" y="60"/>
                                  </a:cubicBezTo>
                                  <a:cubicBezTo>
                                    <a:pt x="93" y="68"/>
                                    <a:pt x="98" y="79"/>
                                    <a:pt x="98" y="92"/>
                                  </a:cubicBezTo>
                                  <a:cubicBezTo>
                                    <a:pt x="98" y="105"/>
                                    <a:pt x="93" y="117"/>
                                    <a:pt x="85" y="127"/>
                                  </a:cubicBezTo>
                                  <a:cubicBezTo>
                                    <a:pt x="77" y="137"/>
                                    <a:pt x="64" y="142"/>
                                    <a:pt x="46" y="142"/>
                                  </a:cubicBezTo>
                                  <a:cubicBezTo>
                                    <a:pt x="34" y="142"/>
                                    <a:pt x="24" y="139"/>
                                    <a:pt x="15" y="132"/>
                                  </a:cubicBezTo>
                                  <a:cubicBezTo>
                                    <a:pt x="6" y="126"/>
                                    <a:pt x="1" y="116"/>
                                    <a:pt x="0" y="103"/>
                                  </a:cubicBezTo>
                                  <a:lnTo>
                                    <a:pt x="19" y="10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24" name="Freeform 1383"/>
                          <wps:cNvSpPr>
                            <a:spLocks/>
                          </wps:cNvSpPr>
                          <wps:spPr bwMode="auto">
                            <a:xfrm>
                              <a:off x="6887" y="2478"/>
                              <a:ext cx="17" cy="17"/>
                            </a:xfrm>
                            <a:custGeom>
                              <a:avLst/>
                              <a:gdLst>
                                <a:gd name="T0" fmla="*/ 0 w 21"/>
                                <a:gd name="T1" fmla="*/ 0 h 22"/>
                                <a:gd name="T2" fmla="*/ 0 w 21"/>
                                <a:gd name="T3" fmla="*/ 0 h 22"/>
                                <a:gd name="T4" fmla="*/ 21 w 21"/>
                                <a:gd name="T5" fmla="*/ 0 h 22"/>
                                <a:gd name="T6" fmla="*/ 21 w 21"/>
                                <a:gd name="T7" fmla="*/ 22 h 22"/>
                                <a:gd name="T8" fmla="*/ 0 w 21"/>
                                <a:gd name="T9" fmla="*/ 22 h 22"/>
                                <a:gd name="T10" fmla="*/ 0 w 21"/>
                                <a:gd name="T11" fmla="*/ 0 h 22"/>
                              </a:gdLst>
                              <a:ahLst/>
                              <a:cxnLst>
                                <a:cxn ang="0">
                                  <a:pos x="T0" y="T1"/>
                                </a:cxn>
                                <a:cxn ang="0">
                                  <a:pos x="T2" y="T3"/>
                                </a:cxn>
                                <a:cxn ang="0">
                                  <a:pos x="T4" y="T5"/>
                                </a:cxn>
                                <a:cxn ang="0">
                                  <a:pos x="T6" y="T7"/>
                                </a:cxn>
                                <a:cxn ang="0">
                                  <a:pos x="T8" y="T9"/>
                                </a:cxn>
                                <a:cxn ang="0">
                                  <a:pos x="T10" y="T11"/>
                                </a:cxn>
                              </a:cxnLst>
                              <a:rect l="0" t="0" r="r" b="b"/>
                              <a:pathLst>
                                <a:path w="21" h="22">
                                  <a:moveTo>
                                    <a:pt x="0" y="0"/>
                                  </a:moveTo>
                                  <a:lnTo>
                                    <a:pt x="0" y="0"/>
                                  </a:lnTo>
                                  <a:lnTo>
                                    <a:pt x="21" y="0"/>
                                  </a:lnTo>
                                  <a:lnTo>
                                    <a:pt x="21"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25" name="Freeform 1384"/>
                          <wps:cNvSpPr>
                            <a:spLocks/>
                          </wps:cNvSpPr>
                          <wps:spPr bwMode="auto">
                            <a:xfrm>
                              <a:off x="6924" y="2385"/>
                              <a:ext cx="77" cy="113"/>
                            </a:xfrm>
                            <a:custGeom>
                              <a:avLst/>
                              <a:gdLst>
                                <a:gd name="T0" fmla="*/ 18 w 97"/>
                                <a:gd name="T1" fmla="*/ 103 h 142"/>
                                <a:gd name="T2" fmla="*/ 18 w 97"/>
                                <a:gd name="T3" fmla="*/ 103 h 142"/>
                                <a:gd name="T4" fmla="*/ 32 w 97"/>
                                <a:gd name="T5" fmla="*/ 124 h 142"/>
                                <a:gd name="T6" fmla="*/ 47 w 97"/>
                                <a:gd name="T7" fmla="*/ 127 h 142"/>
                                <a:gd name="T8" fmla="*/ 70 w 97"/>
                                <a:gd name="T9" fmla="*/ 117 h 142"/>
                                <a:gd name="T10" fmla="*/ 78 w 97"/>
                                <a:gd name="T11" fmla="*/ 94 h 142"/>
                                <a:gd name="T12" fmla="*/ 69 w 97"/>
                                <a:gd name="T13" fmla="*/ 71 h 142"/>
                                <a:gd name="T14" fmla="*/ 47 w 97"/>
                                <a:gd name="T15" fmla="*/ 63 h 142"/>
                                <a:gd name="T16" fmla="*/ 31 w 97"/>
                                <a:gd name="T17" fmla="*/ 67 h 142"/>
                                <a:gd name="T18" fmla="*/ 20 w 97"/>
                                <a:gd name="T19" fmla="*/ 77 h 142"/>
                                <a:gd name="T20" fmla="*/ 5 w 97"/>
                                <a:gd name="T21" fmla="*/ 76 h 142"/>
                                <a:gd name="T22" fmla="*/ 15 w 97"/>
                                <a:gd name="T23" fmla="*/ 0 h 142"/>
                                <a:gd name="T24" fmla="*/ 89 w 97"/>
                                <a:gd name="T25" fmla="*/ 0 h 142"/>
                                <a:gd name="T26" fmla="*/ 89 w 97"/>
                                <a:gd name="T27" fmla="*/ 17 h 142"/>
                                <a:gd name="T28" fmla="*/ 29 w 97"/>
                                <a:gd name="T29" fmla="*/ 17 h 142"/>
                                <a:gd name="T30" fmla="*/ 23 w 97"/>
                                <a:gd name="T31" fmla="*/ 56 h 142"/>
                                <a:gd name="T32" fmla="*/ 32 w 97"/>
                                <a:gd name="T33" fmla="*/ 51 h 142"/>
                                <a:gd name="T34" fmla="*/ 50 w 97"/>
                                <a:gd name="T35" fmla="*/ 47 h 142"/>
                                <a:gd name="T36" fmla="*/ 83 w 97"/>
                                <a:gd name="T37" fmla="*/ 60 h 142"/>
                                <a:gd name="T38" fmla="*/ 97 w 97"/>
                                <a:gd name="T39" fmla="*/ 92 h 142"/>
                                <a:gd name="T40" fmla="*/ 84 w 97"/>
                                <a:gd name="T41" fmla="*/ 127 h 142"/>
                                <a:gd name="T42" fmla="*/ 45 w 97"/>
                                <a:gd name="T43" fmla="*/ 142 h 142"/>
                                <a:gd name="T44" fmla="*/ 14 w 97"/>
                                <a:gd name="T45" fmla="*/ 132 h 142"/>
                                <a:gd name="T46" fmla="*/ 0 w 97"/>
                                <a:gd name="T47" fmla="*/ 103 h 142"/>
                                <a:gd name="T48" fmla="*/ 18 w 97"/>
                                <a:gd name="T49" fmla="*/ 103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7" h="142">
                                  <a:moveTo>
                                    <a:pt x="18" y="103"/>
                                  </a:moveTo>
                                  <a:lnTo>
                                    <a:pt x="18" y="103"/>
                                  </a:lnTo>
                                  <a:cubicBezTo>
                                    <a:pt x="19" y="113"/>
                                    <a:pt x="24" y="120"/>
                                    <a:pt x="32" y="124"/>
                                  </a:cubicBezTo>
                                  <a:cubicBezTo>
                                    <a:pt x="36" y="126"/>
                                    <a:pt x="41" y="127"/>
                                    <a:pt x="47" y="127"/>
                                  </a:cubicBezTo>
                                  <a:cubicBezTo>
                                    <a:pt x="57" y="127"/>
                                    <a:pt x="65" y="123"/>
                                    <a:pt x="70" y="117"/>
                                  </a:cubicBezTo>
                                  <a:cubicBezTo>
                                    <a:pt x="75" y="110"/>
                                    <a:pt x="78" y="102"/>
                                    <a:pt x="78" y="94"/>
                                  </a:cubicBezTo>
                                  <a:cubicBezTo>
                                    <a:pt x="78" y="84"/>
                                    <a:pt x="75" y="77"/>
                                    <a:pt x="69" y="71"/>
                                  </a:cubicBezTo>
                                  <a:cubicBezTo>
                                    <a:pt x="63" y="66"/>
                                    <a:pt x="55" y="63"/>
                                    <a:pt x="47" y="63"/>
                                  </a:cubicBezTo>
                                  <a:cubicBezTo>
                                    <a:pt x="41" y="63"/>
                                    <a:pt x="36" y="64"/>
                                    <a:pt x="31" y="67"/>
                                  </a:cubicBezTo>
                                  <a:cubicBezTo>
                                    <a:pt x="27" y="69"/>
                                    <a:pt x="23" y="73"/>
                                    <a:pt x="20" y="77"/>
                                  </a:cubicBezTo>
                                  <a:lnTo>
                                    <a:pt x="5" y="76"/>
                                  </a:lnTo>
                                  <a:lnTo>
                                    <a:pt x="15" y="0"/>
                                  </a:lnTo>
                                  <a:lnTo>
                                    <a:pt x="89" y="0"/>
                                  </a:lnTo>
                                  <a:lnTo>
                                    <a:pt x="89" y="17"/>
                                  </a:lnTo>
                                  <a:lnTo>
                                    <a:pt x="29" y="17"/>
                                  </a:lnTo>
                                  <a:lnTo>
                                    <a:pt x="23" y="56"/>
                                  </a:lnTo>
                                  <a:cubicBezTo>
                                    <a:pt x="26" y="54"/>
                                    <a:pt x="29" y="52"/>
                                    <a:pt x="32" y="51"/>
                                  </a:cubicBezTo>
                                  <a:cubicBezTo>
                                    <a:pt x="37" y="48"/>
                                    <a:pt x="43" y="47"/>
                                    <a:pt x="50" y="47"/>
                                  </a:cubicBezTo>
                                  <a:cubicBezTo>
                                    <a:pt x="63" y="47"/>
                                    <a:pt x="74" y="52"/>
                                    <a:pt x="83" y="60"/>
                                  </a:cubicBezTo>
                                  <a:cubicBezTo>
                                    <a:pt x="92" y="68"/>
                                    <a:pt x="97" y="79"/>
                                    <a:pt x="97" y="92"/>
                                  </a:cubicBezTo>
                                  <a:cubicBezTo>
                                    <a:pt x="97" y="105"/>
                                    <a:pt x="93" y="117"/>
                                    <a:pt x="84" y="127"/>
                                  </a:cubicBezTo>
                                  <a:cubicBezTo>
                                    <a:pt x="76" y="137"/>
                                    <a:pt x="63" y="142"/>
                                    <a:pt x="45" y="142"/>
                                  </a:cubicBezTo>
                                  <a:cubicBezTo>
                                    <a:pt x="33" y="142"/>
                                    <a:pt x="23" y="139"/>
                                    <a:pt x="14" y="132"/>
                                  </a:cubicBezTo>
                                  <a:cubicBezTo>
                                    <a:pt x="6" y="126"/>
                                    <a:pt x="1" y="116"/>
                                    <a:pt x="0" y="103"/>
                                  </a:cubicBezTo>
                                  <a:lnTo>
                                    <a:pt x="18" y="10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26" name="Freeform 1385"/>
                          <wps:cNvSpPr>
                            <a:spLocks noEditPoints="1"/>
                          </wps:cNvSpPr>
                          <wps:spPr bwMode="auto">
                            <a:xfrm>
                              <a:off x="7014" y="2382"/>
                              <a:ext cx="75" cy="116"/>
                            </a:xfrm>
                            <a:custGeom>
                              <a:avLst/>
                              <a:gdLst>
                                <a:gd name="T0" fmla="*/ 20 w 95"/>
                                <a:gd name="T1" fmla="*/ 108 h 146"/>
                                <a:gd name="T2" fmla="*/ 20 w 95"/>
                                <a:gd name="T3" fmla="*/ 108 h 146"/>
                                <a:gd name="T4" fmla="*/ 31 w 95"/>
                                <a:gd name="T5" fmla="*/ 128 h 146"/>
                                <a:gd name="T6" fmla="*/ 43 w 95"/>
                                <a:gd name="T7" fmla="*/ 131 h 146"/>
                                <a:gd name="T8" fmla="*/ 65 w 95"/>
                                <a:gd name="T9" fmla="*/ 120 h 146"/>
                                <a:gd name="T10" fmla="*/ 78 w 95"/>
                                <a:gd name="T11" fmla="*/ 77 h 146"/>
                                <a:gd name="T12" fmla="*/ 63 w 95"/>
                                <a:gd name="T13" fmla="*/ 90 h 146"/>
                                <a:gd name="T14" fmla="*/ 44 w 95"/>
                                <a:gd name="T15" fmla="*/ 94 h 146"/>
                                <a:gd name="T16" fmla="*/ 12 w 95"/>
                                <a:gd name="T17" fmla="*/ 81 h 146"/>
                                <a:gd name="T18" fmla="*/ 0 w 95"/>
                                <a:gd name="T19" fmla="*/ 49 h 146"/>
                                <a:gd name="T20" fmla="*/ 12 w 95"/>
                                <a:gd name="T21" fmla="*/ 15 h 146"/>
                                <a:gd name="T22" fmla="*/ 46 w 95"/>
                                <a:gd name="T23" fmla="*/ 0 h 146"/>
                                <a:gd name="T24" fmla="*/ 89 w 95"/>
                                <a:gd name="T25" fmla="*/ 28 h 146"/>
                                <a:gd name="T26" fmla="*/ 95 w 95"/>
                                <a:gd name="T27" fmla="*/ 66 h 146"/>
                                <a:gd name="T28" fmla="*/ 88 w 95"/>
                                <a:gd name="T29" fmla="*/ 112 h 146"/>
                                <a:gd name="T30" fmla="*/ 44 w 95"/>
                                <a:gd name="T31" fmla="*/ 146 h 146"/>
                                <a:gd name="T32" fmla="*/ 12 w 95"/>
                                <a:gd name="T33" fmla="*/ 135 h 146"/>
                                <a:gd name="T34" fmla="*/ 2 w 95"/>
                                <a:gd name="T35" fmla="*/ 108 h 146"/>
                                <a:gd name="T36" fmla="*/ 20 w 95"/>
                                <a:gd name="T37" fmla="*/ 108 h 146"/>
                                <a:gd name="T38" fmla="*/ 47 w 95"/>
                                <a:gd name="T39" fmla="*/ 79 h 146"/>
                                <a:gd name="T40" fmla="*/ 47 w 95"/>
                                <a:gd name="T41" fmla="*/ 79 h 146"/>
                                <a:gd name="T42" fmla="*/ 66 w 95"/>
                                <a:gd name="T43" fmla="*/ 72 h 146"/>
                                <a:gd name="T44" fmla="*/ 75 w 95"/>
                                <a:gd name="T45" fmla="*/ 47 h 146"/>
                                <a:gd name="T46" fmla="*/ 67 w 95"/>
                                <a:gd name="T47" fmla="*/ 24 h 146"/>
                                <a:gd name="T48" fmla="*/ 47 w 95"/>
                                <a:gd name="T49" fmla="*/ 16 h 146"/>
                                <a:gd name="T50" fmla="*/ 26 w 95"/>
                                <a:gd name="T51" fmla="*/ 25 h 146"/>
                                <a:gd name="T52" fmla="*/ 18 w 95"/>
                                <a:gd name="T53" fmla="*/ 48 h 146"/>
                                <a:gd name="T54" fmla="*/ 25 w 95"/>
                                <a:gd name="T55" fmla="*/ 70 h 146"/>
                                <a:gd name="T56" fmla="*/ 47 w 95"/>
                                <a:gd name="T57" fmla="*/ 79 h 146"/>
                                <a:gd name="T58" fmla="*/ 47 w 95"/>
                                <a:gd name="T59" fmla="*/ 79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95" h="146">
                                  <a:moveTo>
                                    <a:pt x="20" y="108"/>
                                  </a:moveTo>
                                  <a:lnTo>
                                    <a:pt x="20" y="108"/>
                                  </a:lnTo>
                                  <a:cubicBezTo>
                                    <a:pt x="20" y="117"/>
                                    <a:pt x="24" y="124"/>
                                    <a:pt x="31" y="128"/>
                                  </a:cubicBezTo>
                                  <a:cubicBezTo>
                                    <a:pt x="35" y="130"/>
                                    <a:pt x="39" y="131"/>
                                    <a:pt x="43" y="131"/>
                                  </a:cubicBezTo>
                                  <a:cubicBezTo>
                                    <a:pt x="52" y="131"/>
                                    <a:pt x="59" y="127"/>
                                    <a:pt x="65" y="120"/>
                                  </a:cubicBezTo>
                                  <a:cubicBezTo>
                                    <a:pt x="71" y="113"/>
                                    <a:pt x="75" y="99"/>
                                    <a:pt x="78" y="77"/>
                                  </a:cubicBezTo>
                                  <a:cubicBezTo>
                                    <a:pt x="74" y="83"/>
                                    <a:pt x="69" y="88"/>
                                    <a:pt x="63" y="90"/>
                                  </a:cubicBezTo>
                                  <a:cubicBezTo>
                                    <a:pt x="57" y="93"/>
                                    <a:pt x="51" y="94"/>
                                    <a:pt x="44" y="94"/>
                                  </a:cubicBezTo>
                                  <a:cubicBezTo>
                                    <a:pt x="31" y="94"/>
                                    <a:pt x="20" y="90"/>
                                    <a:pt x="12" y="81"/>
                                  </a:cubicBezTo>
                                  <a:cubicBezTo>
                                    <a:pt x="4" y="73"/>
                                    <a:pt x="0" y="62"/>
                                    <a:pt x="0" y="49"/>
                                  </a:cubicBezTo>
                                  <a:cubicBezTo>
                                    <a:pt x="0" y="36"/>
                                    <a:pt x="4" y="25"/>
                                    <a:pt x="12" y="15"/>
                                  </a:cubicBezTo>
                                  <a:cubicBezTo>
                                    <a:pt x="20" y="5"/>
                                    <a:pt x="31" y="0"/>
                                    <a:pt x="46" y="0"/>
                                  </a:cubicBezTo>
                                  <a:cubicBezTo>
                                    <a:pt x="67" y="0"/>
                                    <a:pt x="81" y="9"/>
                                    <a:pt x="89" y="28"/>
                                  </a:cubicBezTo>
                                  <a:cubicBezTo>
                                    <a:pt x="93" y="38"/>
                                    <a:pt x="95" y="51"/>
                                    <a:pt x="95" y="66"/>
                                  </a:cubicBezTo>
                                  <a:cubicBezTo>
                                    <a:pt x="95" y="84"/>
                                    <a:pt x="93" y="99"/>
                                    <a:pt x="88" y="112"/>
                                  </a:cubicBezTo>
                                  <a:cubicBezTo>
                                    <a:pt x="79" y="134"/>
                                    <a:pt x="64" y="146"/>
                                    <a:pt x="44" y="146"/>
                                  </a:cubicBezTo>
                                  <a:cubicBezTo>
                                    <a:pt x="30" y="146"/>
                                    <a:pt x="20" y="142"/>
                                    <a:pt x="12" y="135"/>
                                  </a:cubicBezTo>
                                  <a:cubicBezTo>
                                    <a:pt x="5" y="128"/>
                                    <a:pt x="2" y="118"/>
                                    <a:pt x="2" y="108"/>
                                  </a:cubicBezTo>
                                  <a:lnTo>
                                    <a:pt x="20" y="108"/>
                                  </a:lnTo>
                                  <a:close/>
                                  <a:moveTo>
                                    <a:pt x="47" y="79"/>
                                  </a:moveTo>
                                  <a:lnTo>
                                    <a:pt x="47" y="79"/>
                                  </a:lnTo>
                                  <a:cubicBezTo>
                                    <a:pt x="54" y="79"/>
                                    <a:pt x="60" y="76"/>
                                    <a:pt x="66" y="72"/>
                                  </a:cubicBezTo>
                                  <a:cubicBezTo>
                                    <a:pt x="72" y="67"/>
                                    <a:pt x="75" y="59"/>
                                    <a:pt x="75" y="47"/>
                                  </a:cubicBezTo>
                                  <a:cubicBezTo>
                                    <a:pt x="75" y="37"/>
                                    <a:pt x="72" y="29"/>
                                    <a:pt x="67" y="24"/>
                                  </a:cubicBezTo>
                                  <a:cubicBezTo>
                                    <a:pt x="62" y="19"/>
                                    <a:pt x="55" y="16"/>
                                    <a:pt x="47" y="16"/>
                                  </a:cubicBezTo>
                                  <a:cubicBezTo>
                                    <a:pt x="38" y="16"/>
                                    <a:pt x="31" y="19"/>
                                    <a:pt x="26" y="25"/>
                                  </a:cubicBezTo>
                                  <a:cubicBezTo>
                                    <a:pt x="21" y="31"/>
                                    <a:pt x="18" y="39"/>
                                    <a:pt x="18" y="48"/>
                                  </a:cubicBezTo>
                                  <a:cubicBezTo>
                                    <a:pt x="18" y="58"/>
                                    <a:pt x="21" y="65"/>
                                    <a:pt x="25" y="70"/>
                                  </a:cubicBezTo>
                                  <a:cubicBezTo>
                                    <a:pt x="30" y="76"/>
                                    <a:pt x="37" y="79"/>
                                    <a:pt x="47" y="79"/>
                                  </a:cubicBezTo>
                                  <a:lnTo>
                                    <a:pt x="47" y="7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27" name="Freeform 1386"/>
                          <wps:cNvSpPr>
                            <a:spLocks/>
                          </wps:cNvSpPr>
                          <wps:spPr bwMode="auto">
                            <a:xfrm>
                              <a:off x="7102" y="2378"/>
                              <a:ext cx="37" cy="150"/>
                            </a:xfrm>
                            <a:custGeom>
                              <a:avLst/>
                              <a:gdLst>
                                <a:gd name="T0" fmla="*/ 1 w 46"/>
                                <a:gd name="T1" fmla="*/ 189 h 189"/>
                                <a:gd name="T2" fmla="*/ 1 w 46"/>
                                <a:gd name="T3" fmla="*/ 189 h 189"/>
                                <a:gd name="T4" fmla="*/ 21 w 46"/>
                                <a:gd name="T5" fmla="*/ 144 h 189"/>
                                <a:gd name="T6" fmla="*/ 28 w 46"/>
                                <a:gd name="T7" fmla="*/ 95 h 189"/>
                                <a:gd name="T8" fmla="*/ 20 w 46"/>
                                <a:gd name="T9" fmla="*/ 42 h 189"/>
                                <a:gd name="T10" fmla="*/ 0 w 46"/>
                                <a:gd name="T11" fmla="*/ 0 h 189"/>
                                <a:gd name="T12" fmla="*/ 12 w 46"/>
                                <a:gd name="T13" fmla="*/ 0 h 189"/>
                                <a:gd name="T14" fmla="*/ 31 w 46"/>
                                <a:gd name="T15" fmla="*/ 30 h 189"/>
                                <a:gd name="T16" fmla="*/ 38 w 46"/>
                                <a:gd name="T17" fmla="*/ 46 h 189"/>
                                <a:gd name="T18" fmla="*/ 44 w 46"/>
                                <a:gd name="T19" fmla="*/ 70 h 189"/>
                                <a:gd name="T20" fmla="*/ 46 w 46"/>
                                <a:gd name="T21" fmla="*/ 93 h 189"/>
                                <a:gd name="T22" fmla="*/ 37 w 46"/>
                                <a:gd name="T23" fmla="*/ 146 h 189"/>
                                <a:gd name="T24" fmla="*/ 13 w 46"/>
                                <a:gd name="T25" fmla="*/ 189 h 189"/>
                                <a:gd name="T26" fmla="*/ 1 w 46"/>
                                <a:gd name="T27" fmla="*/ 189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1" y="189"/>
                                  </a:moveTo>
                                  <a:lnTo>
                                    <a:pt x="1" y="189"/>
                                  </a:lnTo>
                                  <a:cubicBezTo>
                                    <a:pt x="11" y="168"/>
                                    <a:pt x="18" y="154"/>
                                    <a:pt x="21" y="144"/>
                                  </a:cubicBezTo>
                                  <a:cubicBezTo>
                                    <a:pt x="25" y="130"/>
                                    <a:pt x="28" y="114"/>
                                    <a:pt x="28" y="95"/>
                                  </a:cubicBezTo>
                                  <a:cubicBezTo>
                                    <a:pt x="28" y="76"/>
                                    <a:pt x="25" y="58"/>
                                    <a:pt x="20" y="42"/>
                                  </a:cubicBezTo>
                                  <a:cubicBezTo>
                                    <a:pt x="16" y="33"/>
                                    <a:pt x="10" y="19"/>
                                    <a:pt x="0" y="0"/>
                                  </a:cubicBezTo>
                                  <a:lnTo>
                                    <a:pt x="12" y="0"/>
                                  </a:lnTo>
                                  <a:cubicBezTo>
                                    <a:pt x="22" y="17"/>
                                    <a:pt x="29" y="27"/>
                                    <a:pt x="31" y="30"/>
                                  </a:cubicBezTo>
                                  <a:cubicBezTo>
                                    <a:pt x="33" y="34"/>
                                    <a:pt x="35" y="39"/>
                                    <a:pt x="38" y="46"/>
                                  </a:cubicBezTo>
                                  <a:cubicBezTo>
                                    <a:pt x="41" y="54"/>
                                    <a:pt x="43" y="62"/>
                                    <a:pt x="44" y="70"/>
                                  </a:cubicBezTo>
                                  <a:cubicBezTo>
                                    <a:pt x="46" y="78"/>
                                    <a:pt x="46" y="86"/>
                                    <a:pt x="46" y="93"/>
                                  </a:cubicBezTo>
                                  <a:cubicBezTo>
                                    <a:pt x="46" y="113"/>
                                    <a:pt x="43" y="130"/>
                                    <a:pt x="37" y="146"/>
                                  </a:cubicBezTo>
                                  <a:cubicBezTo>
                                    <a:pt x="33" y="155"/>
                                    <a:pt x="25" y="170"/>
                                    <a:pt x="13" y="189"/>
                                  </a:cubicBezTo>
                                  <a:lnTo>
                                    <a:pt x="1" y="18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28" name="Freeform 1387"/>
                          <wps:cNvSpPr>
                            <a:spLocks/>
                          </wps:cNvSpPr>
                          <wps:spPr bwMode="auto">
                            <a:xfrm>
                              <a:off x="5972" y="3951"/>
                              <a:ext cx="79" cy="115"/>
                            </a:xfrm>
                            <a:custGeom>
                              <a:avLst/>
                              <a:gdLst>
                                <a:gd name="T0" fmla="*/ 48 w 99"/>
                                <a:gd name="T1" fmla="*/ 145 h 145"/>
                                <a:gd name="T2" fmla="*/ 48 w 99"/>
                                <a:gd name="T3" fmla="*/ 145 h 145"/>
                                <a:gd name="T4" fmla="*/ 12 w 99"/>
                                <a:gd name="T5" fmla="*/ 131 h 145"/>
                                <a:gd name="T6" fmla="*/ 0 w 99"/>
                                <a:gd name="T7" fmla="*/ 98 h 145"/>
                                <a:gd name="T8" fmla="*/ 19 w 99"/>
                                <a:gd name="T9" fmla="*/ 98 h 145"/>
                                <a:gd name="T10" fmla="*/ 24 w 99"/>
                                <a:gd name="T11" fmla="*/ 118 h 145"/>
                                <a:gd name="T12" fmla="*/ 49 w 99"/>
                                <a:gd name="T13" fmla="*/ 129 h 145"/>
                                <a:gd name="T14" fmla="*/ 71 w 99"/>
                                <a:gd name="T15" fmla="*/ 122 h 145"/>
                                <a:gd name="T16" fmla="*/ 80 w 99"/>
                                <a:gd name="T17" fmla="*/ 102 h 145"/>
                                <a:gd name="T18" fmla="*/ 71 w 99"/>
                                <a:gd name="T19" fmla="*/ 82 h 145"/>
                                <a:gd name="T20" fmla="*/ 46 w 99"/>
                                <a:gd name="T21" fmla="*/ 76 h 145"/>
                                <a:gd name="T22" fmla="*/ 43 w 99"/>
                                <a:gd name="T23" fmla="*/ 76 h 145"/>
                                <a:gd name="T24" fmla="*/ 39 w 99"/>
                                <a:gd name="T25" fmla="*/ 76 h 145"/>
                                <a:gd name="T26" fmla="*/ 39 w 99"/>
                                <a:gd name="T27" fmla="*/ 60 h 145"/>
                                <a:gd name="T28" fmla="*/ 44 w 99"/>
                                <a:gd name="T29" fmla="*/ 61 h 145"/>
                                <a:gd name="T30" fmla="*/ 48 w 99"/>
                                <a:gd name="T31" fmla="*/ 61 h 145"/>
                                <a:gd name="T32" fmla="*/ 64 w 99"/>
                                <a:gd name="T33" fmla="*/ 58 h 145"/>
                                <a:gd name="T34" fmla="*/ 75 w 99"/>
                                <a:gd name="T35" fmla="*/ 38 h 145"/>
                                <a:gd name="T36" fmla="*/ 68 w 99"/>
                                <a:gd name="T37" fmla="*/ 22 h 145"/>
                                <a:gd name="T38" fmla="*/ 50 w 99"/>
                                <a:gd name="T39" fmla="*/ 16 h 145"/>
                                <a:gd name="T40" fmla="*/ 26 w 99"/>
                                <a:gd name="T41" fmla="*/ 28 h 145"/>
                                <a:gd name="T42" fmla="*/ 21 w 99"/>
                                <a:gd name="T43" fmla="*/ 46 h 145"/>
                                <a:gd name="T44" fmla="*/ 4 w 99"/>
                                <a:gd name="T45" fmla="*/ 46 h 145"/>
                                <a:gd name="T46" fmla="*/ 10 w 99"/>
                                <a:gd name="T47" fmla="*/ 20 h 145"/>
                                <a:gd name="T48" fmla="*/ 48 w 99"/>
                                <a:gd name="T49" fmla="*/ 0 h 145"/>
                                <a:gd name="T50" fmla="*/ 82 w 99"/>
                                <a:gd name="T51" fmla="*/ 10 h 145"/>
                                <a:gd name="T52" fmla="*/ 94 w 99"/>
                                <a:gd name="T53" fmla="*/ 37 h 145"/>
                                <a:gd name="T54" fmla="*/ 87 w 99"/>
                                <a:gd name="T55" fmla="*/ 58 h 145"/>
                                <a:gd name="T56" fmla="*/ 75 w 99"/>
                                <a:gd name="T57" fmla="*/ 66 h 145"/>
                                <a:gd name="T58" fmla="*/ 93 w 99"/>
                                <a:gd name="T59" fmla="*/ 78 h 145"/>
                                <a:gd name="T60" fmla="*/ 99 w 99"/>
                                <a:gd name="T61" fmla="*/ 100 h 145"/>
                                <a:gd name="T62" fmla="*/ 86 w 99"/>
                                <a:gd name="T63" fmla="*/ 132 h 145"/>
                                <a:gd name="T64" fmla="*/ 48 w 99"/>
                                <a:gd name="T65" fmla="*/ 145 h 145"/>
                                <a:gd name="T66" fmla="*/ 48 w 99"/>
                                <a:gd name="T67" fmla="*/ 145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99" h="145">
                                  <a:moveTo>
                                    <a:pt x="48" y="145"/>
                                  </a:moveTo>
                                  <a:lnTo>
                                    <a:pt x="48" y="145"/>
                                  </a:lnTo>
                                  <a:cubicBezTo>
                                    <a:pt x="31" y="145"/>
                                    <a:pt x="19" y="141"/>
                                    <a:pt x="12" y="131"/>
                                  </a:cubicBezTo>
                                  <a:cubicBezTo>
                                    <a:pt x="4" y="122"/>
                                    <a:pt x="0" y="111"/>
                                    <a:pt x="0" y="98"/>
                                  </a:cubicBezTo>
                                  <a:lnTo>
                                    <a:pt x="19" y="98"/>
                                  </a:lnTo>
                                  <a:cubicBezTo>
                                    <a:pt x="20" y="107"/>
                                    <a:pt x="21" y="114"/>
                                    <a:pt x="24" y="118"/>
                                  </a:cubicBezTo>
                                  <a:cubicBezTo>
                                    <a:pt x="29" y="125"/>
                                    <a:pt x="37" y="129"/>
                                    <a:pt x="49" y="129"/>
                                  </a:cubicBezTo>
                                  <a:cubicBezTo>
                                    <a:pt x="58" y="129"/>
                                    <a:pt x="66" y="127"/>
                                    <a:pt x="71" y="122"/>
                                  </a:cubicBezTo>
                                  <a:cubicBezTo>
                                    <a:pt x="77" y="117"/>
                                    <a:pt x="80" y="110"/>
                                    <a:pt x="80" y="102"/>
                                  </a:cubicBezTo>
                                  <a:cubicBezTo>
                                    <a:pt x="80" y="92"/>
                                    <a:pt x="77" y="86"/>
                                    <a:pt x="71" y="82"/>
                                  </a:cubicBezTo>
                                  <a:cubicBezTo>
                                    <a:pt x="65" y="78"/>
                                    <a:pt x="57" y="76"/>
                                    <a:pt x="46" y="76"/>
                                  </a:cubicBezTo>
                                  <a:cubicBezTo>
                                    <a:pt x="45" y="76"/>
                                    <a:pt x="44" y="76"/>
                                    <a:pt x="43" y="76"/>
                                  </a:cubicBezTo>
                                  <a:cubicBezTo>
                                    <a:pt x="41" y="76"/>
                                    <a:pt x="40" y="76"/>
                                    <a:pt x="39" y="76"/>
                                  </a:cubicBezTo>
                                  <a:lnTo>
                                    <a:pt x="39" y="60"/>
                                  </a:lnTo>
                                  <a:cubicBezTo>
                                    <a:pt x="41" y="61"/>
                                    <a:pt x="42" y="61"/>
                                    <a:pt x="44" y="61"/>
                                  </a:cubicBezTo>
                                  <a:cubicBezTo>
                                    <a:pt x="45" y="61"/>
                                    <a:pt x="46" y="61"/>
                                    <a:pt x="48" y="61"/>
                                  </a:cubicBezTo>
                                  <a:cubicBezTo>
                                    <a:pt x="54" y="61"/>
                                    <a:pt x="60" y="60"/>
                                    <a:pt x="64" y="58"/>
                                  </a:cubicBezTo>
                                  <a:cubicBezTo>
                                    <a:pt x="71" y="54"/>
                                    <a:pt x="75" y="48"/>
                                    <a:pt x="75" y="38"/>
                                  </a:cubicBezTo>
                                  <a:cubicBezTo>
                                    <a:pt x="75" y="31"/>
                                    <a:pt x="73" y="26"/>
                                    <a:pt x="68" y="22"/>
                                  </a:cubicBezTo>
                                  <a:cubicBezTo>
                                    <a:pt x="63" y="18"/>
                                    <a:pt x="57" y="16"/>
                                    <a:pt x="50" y="16"/>
                                  </a:cubicBezTo>
                                  <a:cubicBezTo>
                                    <a:pt x="38" y="16"/>
                                    <a:pt x="30" y="20"/>
                                    <a:pt x="26" y="28"/>
                                  </a:cubicBezTo>
                                  <a:cubicBezTo>
                                    <a:pt x="23" y="32"/>
                                    <a:pt x="22" y="38"/>
                                    <a:pt x="21" y="46"/>
                                  </a:cubicBezTo>
                                  <a:lnTo>
                                    <a:pt x="4" y="46"/>
                                  </a:lnTo>
                                  <a:cubicBezTo>
                                    <a:pt x="4" y="36"/>
                                    <a:pt x="6" y="27"/>
                                    <a:pt x="10" y="20"/>
                                  </a:cubicBezTo>
                                  <a:cubicBezTo>
                                    <a:pt x="17" y="6"/>
                                    <a:pt x="30" y="0"/>
                                    <a:pt x="48" y="0"/>
                                  </a:cubicBezTo>
                                  <a:cubicBezTo>
                                    <a:pt x="63" y="0"/>
                                    <a:pt x="74" y="3"/>
                                    <a:pt x="82" y="10"/>
                                  </a:cubicBezTo>
                                  <a:cubicBezTo>
                                    <a:pt x="90" y="16"/>
                                    <a:pt x="94" y="25"/>
                                    <a:pt x="94" y="37"/>
                                  </a:cubicBezTo>
                                  <a:cubicBezTo>
                                    <a:pt x="94" y="46"/>
                                    <a:pt x="91" y="53"/>
                                    <a:pt x="87" y="58"/>
                                  </a:cubicBezTo>
                                  <a:cubicBezTo>
                                    <a:pt x="84" y="62"/>
                                    <a:pt x="80" y="64"/>
                                    <a:pt x="75" y="66"/>
                                  </a:cubicBezTo>
                                  <a:cubicBezTo>
                                    <a:pt x="83" y="68"/>
                                    <a:pt x="89" y="72"/>
                                    <a:pt x="93" y="78"/>
                                  </a:cubicBezTo>
                                  <a:cubicBezTo>
                                    <a:pt x="97" y="84"/>
                                    <a:pt x="99" y="91"/>
                                    <a:pt x="99" y="100"/>
                                  </a:cubicBezTo>
                                  <a:cubicBezTo>
                                    <a:pt x="99" y="113"/>
                                    <a:pt x="95" y="124"/>
                                    <a:pt x="86" y="132"/>
                                  </a:cubicBezTo>
                                  <a:cubicBezTo>
                                    <a:pt x="77" y="141"/>
                                    <a:pt x="64" y="145"/>
                                    <a:pt x="48" y="145"/>
                                  </a:cubicBezTo>
                                  <a:lnTo>
                                    <a:pt x="48" y="145"/>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29" name="Freeform 1388"/>
                          <wps:cNvSpPr>
                            <a:spLocks/>
                          </wps:cNvSpPr>
                          <wps:spPr bwMode="auto">
                            <a:xfrm>
                              <a:off x="6072" y="4046"/>
                              <a:ext cx="16" cy="17"/>
                            </a:xfrm>
                            <a:custGeom>
                              <a:avLst/>
                              <a:gdLst>
                                <a:gd name="T0" fmla="*/ 0 w 20"/>
                                <a:gd name="T1" fmla="*/ 0 h 21"/>
                                <a:gd name="T2" fmla="*/ 0 w 20"/>
                                <a:gd name="T3" fmla="*/ 0 h 21"/>
                                <a:gd name="T4" fmla="*/ 20 w 20"/>
                                <a:gd name="T5" fmla="*/ 0 h 21"/>
                                <a:gd name="T6" fmla="*/ 20 w 20"/>
                                <a:gd name="T7" fmla="*/ 21 h 21"/>
                                <a:gd name="T8" fmla="*/ 0 w 20"/>
                                <a:gd name="T9" fmla="*/ 21 h 21"/>
                                <a:gd name="T10" fmla="*/ 0 w 20"/>
                                <a:gd name="T11" fmla="*/ 0 h 21"/>
                              </a:gdLst>
                              <a:ahLst/>
                              <a:cxnLst>
                                <a:cxn ang="0">
                                  <a:pos x="T0" y="T1"/>
                                </a:cxn>
                                <a:cxn ang="0">
                                  <a:pos x="T2" y="T3"/>
                                </a:cxn>
                                <a:cxn ang="0">
                                  <a:pos x="T4" y="T5"/>
                                </a:cxn>
                                <a:cxn ang="0">
                                  <a:pos x="T6" y="T7"/>
                                </a:cxn>
                                <a:cxn ang="0">
                                  <a:pos x="T8" y="T9"/>
                                </a:cxn>
                                <a:cxn ang="0">
                                  <a:pos x="T10" y="T11"/>
                                </a:cxn>
                              </a:cxnLst>
                              <a:rect l="0" t="0" r="r" b="b"/>
                              <a:pathLst>
                                <a:path w="20" h="21">
                                  <a:moveTo>
                                    <a:pt x="0" y="0"/>
                                  </a:moveTo>
                                  <a:lnTo>
                                    <a:pt x="0" y="0"/>
                                  </a:lnTo>
                                  <a:lnTo>
                                    <a:pt x="20" y="0"/>
                                  </a:lnTo>
                                  <a:lnTo>
                                    <a:pt x="20"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30" name="Freeform 1389"/>
                          <wps:cNvSpPr>
                            <a:spLocks/>
                          </wps:cNvSpPr>
                          <wps:spPr bwMode="auto">
                            <a:xfrm>
                              <a:off x="6108" y="3953"/>
                              <a:ext cx="77" cy="113"/>
                            </a:xfrm>
                            <a:custGeom>
                              <a:avLst/>
                              <a:gdLst>
                                <a:gd name="T0" fmla="*/ 19 w 97"/>
                                <a:gd name="T1" fmla="*/ 103 h 143"/>
                                <a:gd name="T2" fmla="*/ 19 w 97"/>
                                <a:gd name="T3" fmla="*/ 103 h 143"/>
                                <a:gd name="T4" fmla="*/ 33 w 97"/>
                                <a:gd name="T5" fmla="*/ 124 h 143"/>
                                <a:gd name="T6" fmla="*/ 47 w 97"/>
                                <a:gd name="T7" fmla="*/ 127 h 143"/>
                                <a:gd name="T8" fmla="*/ 71 w 97"/>
                                <a:gd name="T9" fmla="*/ 117 h 143"/>
                                <a:gd name="T10" fmla="*/ 78 w 97"/>
                                <a:gd name="T11" fmla="*/ 95 h 143"/>
                                <a:gd name="T12" fmla="*/ 69 w 97"/>
                                <a:gd name="T13" fmla="*/ 72 h 143"/>
                                <a:gd name="T14" fmla="*/ 48 w 97"/>
                                <a:gd name="T15" fmla="*/ 64 h 143"/>
                                <a:gd name="T16" fmla="*/ 32 w 97"/>
                                <a:gd name="T17" fmla="*/ 68 h 143"/>
                                <a:gd name="T18" fmla="*/ 21 w 97"/>
                                <a:gd name="T19" fmla="*/ 77 h 143"/>
                                <a:gd name="T20" fmla="*/ 5 w 97"/>
                                <a:gd name="T21" fmla="*/ 77 h 143"/>
                                <a:gd name="T22" fmla="*/ 16 w 97"/>
                                <a:gd name="T23" fmla="*/ 0 h 143"/>
                                <a:gd name="T24" fmla="*/ 89 w 97"/>
                                <a:gd name="T25" fmla="*/ 0 h 143"/>
                                <a:gd name="T26" fmla="*/ 89 w 97"/>
                                <a:gd name="T27" fmla="*/ 18 h 143"/>
                                <a:gd name="T28" fmla="*/ 29 w 97"/>
                                <a:gd name="T29" fmla="*/ 18 h 143"/>
                                <a:gd name="T30" fmla="*/ 23 w 97"/>
                                <a:gd name="T31" fmla="*/ 57 h 143"/>
                                <a:gd name="T32" fmla="*/ 33 w 97"/>
                                <a:gd name="T33" fmla="*/ 51 h 143"/>
                                <a:gd name="T34" fmla="*/ 51 w 97"/>
                                <a:gd name="T35" fmla="*/ 48 h 143"/>
                                <a:gd name="T36" fmla="*/ 84 w 97"/>
                                <a:gd name="T37" fmla="*/ 61 h 143"/>
                                <a:gd name="T38" fmla="*/ 97 w 97"/>
                                <a:gd name="T39" fmla="*/ 92 h 143"/>
                                <a:gd name="T40" fmla="*/ 85 w 97"/>
                                <a:gd name="T41" fmla="*/ 128 h 143"/>
                                <a:gd name="T42" fmla="*/ 46 w 97"/>
                                <a:gd name="T43" fmla="*/ 143 h 143"/>
                                <a:gd name="T44" fmla="*/ 15 w 97"/>
                                <a:gd name="T45" fmla="*/ 133 h 143"/>
                                <a:gd name="T46" fmla="*/ 0 w 97"/>
                                <a:gd name="T47" fmla="*/ 103 h 143"/>
                                <a:gd name="T48" fmla="*/ 19 w 97"/>
                                <a:gd name="T49" fmla="*/ 103 h 1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7" h="143">
                                  <a:moveTo>
                                    <a:pt x="19" y="103"/>
                                  </a:moveTo>
                                  <a:lnTo>
                                    <a:pt x="19" y="103"/>
                                  </a:lnTo>
                                  <a:cubicBezTo>
                                    <a:pt x="20" y="113"/>
                                    <a:pt x="25" y="120"/>
                                    <a:pt x="33" y="124"/>
                                  </a:cubicBezTo>
                                  <a:cubicBezTo>
                                    <a:pt x="37" y="126"/>
                                    <a:pt x="42" y="127"/>
                                    <a:pt x="47" y="127"/>
                                  </a:cubicBezTo>
                                  <a:cubicBezTo>
                                    <a:pt x="58" y="127"/>
                                    <a:pt x="66" y="124"/>
                                    <a:pt x="71" y="117"/>
                                  </a:cubicBezTo>
                                  <a:cubicBezTo>
                                    <a:pt x="76" y="111"/>
                                    <a:pt x="78" y="103"/>
                                    <a:pt x="78" y="95"/>
                                  </a:cubicBezTo>
                                  <a:cubicBezTo>
                                    <a:pt x="78" y="85"/>
                                    <a:pt x="75" y="77"/>
                                    <a:pt x="69" y="72"/>
                                  </a:cubicBezTo>
                                  <a:cubicBezTo>
                                    <a:pt x="63" y="67"/>
                                    <a:pt x="56" y="64"/>
                                    <a:pt x="48" y="64"/>
                                  </a:cubicBezTo>
                                  <a:cubicBezTo>
                                    <a:pt x="42" y="64"/>
                                    <a:pt x="36" y="65"/>
                                    <a:pt x="32" y="68"/>
                                  </a:cubicBezTo>
                                  <a:cubicBezTo>
                                    <a:pt x="28" y="70"/>
                                    <a:pt x="24" y="73"/>
                                    <a:pt x="21" y="77"/>
                                  </a:cubicBezTo>
                                  <a:lnTo>
                                    <a:pt x="5" y="77"/>
                                  </a:lnTo>
                                  <a:lnTo>
                                    <a:pt x="16" y="0"/>
                                  </a:lnTo>
                                  <a:lnTo>
                                    <a:pt x="89" y="0"/>
                                  </a:lnTo>
                                  <a:lnTo>
                                    <a:pt x="89" y="18"/>
                                  </a:lnTo>
                                  <a:lnTo>
                                    <a:pt x="29" y="18"/>
                                  </a:lnTo>
                                  <a:lnTo>
                                    <a:pt x="23" y="57"/>
                                  </a:lnTo>
                                  <a:cubicBezTo>
                                    <a:pt x="27" y="54"/>
                                    <a:pt x="30" y="53"/>
                                    <a:pt x="33" y="51"/>
                                  </a:cubicBezTo>
                                  <a:cubicBezTo>
                                    <a:pt x="38" y="49"/>
                                    <a:pt x="44" y="48"/>
                                    <a:pt x="51" y="48"/>
                                  </a:cubicBezTo>
                                  <a:cubicBezTo>
                                    <a:pt x="64" y="48"/>
                                    <a:pt x="75" y="52"/>
                                    <a:pt x="84" y="61"/>
                                  </a:cubicBezTo>
                                  <a:cubicBezTo>
                                    <a:pt x="93" y="69"/>
                                    <a:pt x="97" y="79"/>
                                    <a:pt x="97" y="92"/>
                                  </a:cubicBezTo>
                                  <a:cubicBezTo>
                                    <a:pt x="97" y="106"/>
                                    <a:pt x="93" y="117"/>
                                    <a:pt x="85" y="128"/>
                                  </a:cubicBezTo>
                                  <a:cubicBezTo>
                                    <a:pt x="77" y="138"/>
                                    <a:pt x="64" y="143"/>
                                    <a:pt x="46" y="143"/>
                                  </a:cubicBezTo>
                                  <a:cubicBezTo>
                                    <a:pt x="34" y="143"/>
                                    <a:pt x="24" y="140"/>
                                    <a:pt x="15" y="133"/>
                                  </a:cubicBezTo>
                                  <a:cubicBezTo>
                                    <a:pt x="6" y="127"/>
                                    <a:pt x="1" y="117"/>
                                    <a:pt x="0" y="103"/>
                                  </a:cubicBezTo>
                                  <a:lnTo>
                                    <a:pt x="19" y="10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31" name="Freeform 1390"/>
                          <wps:cNvSpPr>
                            <a:spLocks noEditPoints="1"/>
                          </wps:cNvSpPr>
                          <wps:spPr bwMode="auto">
                            <a:xfrm>
                              <a:off x="6197" y="3951"/>
                              <a:ext cx="79" cy="112"/>
                            </a:xfrm>
                            <a:custGeom>
                              <a:avLst/>
                              <a:gdLst>
                                <a:gd name="T0" fmla="*/ 61 w 100"/>
                                <a:gd name="T1" fmla="*/ 91 h 141"/>
                                <a:gd name="T2" fmla="*/ 61 w 100"/>
                                <a:gd name="T3" fmla="*/ 91 h 141"/>
                                <a:gd name="T4" fmla="*/ 61 w 100"/>
                                <a:gd name="T5" fmla="*/ 27 h 141"/>
                                <a:gd name="T6" fmla="*/ 16 w 100"/>
                                <a:gd name="T7" fmla="*/ 91 h 141"/>
                                <a:gd name="T8" fmla="*/ 61 w 100"/>
                                <a:gd name="T9" fmla="*/ 91 h 141"/>
                                <a:gd name="T10" fmla="*/ 62 w 100"/>
                                <a:gd name="T11" fmla="*/ 141 h 141"/>
                                <a:gd name="T12" fmla="*/ 62 w 100"/>
                                <a:gd name="T13" fmla="*/ 141 h 141"/>
                                <a:gd name="T14" fmla="*/ 62 w 100"/>
                                <a:gd name="T15" fmla="*/ 107 h 141"/>
                                <a:gd name="T16" fmla="*/ 0 w 100"/>
                                <a:gd name="T17" fmla="*/ 107 h 141"/>
                                <a:gd name="T18" fmla="*/ 0 w 100"/>
                                <a:gd name="T19" fmla="*/ 89 h 141"/>
                                <a:gd name="T20" fmla="*/ 64 w 100"/>
                                <a:gd name="T21" fmla="*/ 0 h 141"/>
                                <a:gd name="T22" fmla="*/ 79 w 100"/>
                                <a:gd name="T23" fmla="*/ 0 h 141"/>
                                <a:gd name="T24" fmla="*/ 79 w 100"/>
                                <a:gd name="T25" fmla="*/ 91 h 141"/>
                                <a:gd name="T26" fmla="*/ 100 w 100"/>
                                <a:gd name="T27" fmla="*/ 91 h 141"/>
                                <a:gd name="T28" fmla="*/ 100 w 100"/>
                                <a:gd name="T29" fmla="*/ 107 h 141"/>
                                <a:gd name="T30" fmla="*/ 79 w 100"/>
                                <a:gd name="T31" fmla="*/ 107 h 141"/>
                                <a:gd name="T32" fmla="*/ 79 w 100"/>
                                <a:gd name="T33" fmla="*/ 141 h 141"/>
                                <a:gd name="T34" fmla="*/ 62 w 100"/>
                                <a:gd name="T35"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00" h="141">
                                  <a:moveTo>
                                    <a:pt x="61" y="91"/>
                                  </a:moveTo>
                                  <a:lnTo>
                                    <a:pt x="61" y="91"/>
                                  </a:lnTo>
                                  <a:lnTo>
                                    <a:pt x="61" y="27"/>
                                  </a:lnTo>
                                  <a:lnTo>
                                    <a:pt x="16" y="91"/>
                                  </a:lnTo>
                                  <a:lnTo>
                                    <a:pt x="61" y="91"/>
                                  </a:lnTo>
                                  <a:close/>
                                  <a:moveTo>
                                    <a:pt x="62" y="141"/>
                                  </a:moveTo>
                                  <a:lnTo>
                                    <a:pt x="62" y="141"/>
                                  </a:lnTo>
                                  <a:lnTo>
                                    <a:pt x="62" y="107"/>
                                  </a:lnTo>
                                  <a:lnTo>
                                    <a:pt x="0" y="107"/>
                                  </a:lnTo>
                                  <a:lnTo>
                                    <a:pt x="0" y="89"/>
                                  </a:lnTo>
                                  <a:lnTo>
                                    <a:pt x="64" y="0"/>
                                  </a:lnTo>
                                  <a:lnTo>
                                    <a:pt x="79" y="0"/>
                                  </a:lnTo>
                                  <a:lnTo>
                                    <a:pt x="79" y="91"/>
                                  </a:lnTo>
                                  <a:lnTo>
                                    <a:pt x="100" y="91"/>
                                  </a:lnTo>
                                  <a:lnTo>
                                    <a:pt x="100" y="107"/>
                                  </a:lnTo>
                                  <a:lnTo>
                                    <a:pt x="79" y="107"/>
                                  </a:lnTo>
                                  <a:lnTo>
                                    <a:pt x="79" y="141"/>
                                  </a:lnTo>
                                  <a:lnTo>
                                    <a:pt x="62" y="1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32" name="Freeform 1391"/>
                          <wps:cNvSpPr>
                            <a:spLocks/>
                          </wps:cNvSpPr>
                          <wps:spPr bwMode="auto">
                            <a:xfrm>
                              <a:off x="6338" y="3946"/>
                              <a:ext cx="37" cy="150"/>
                            </a:xfrm>
                            <a:custGeom>
                              <a:avLst/>
                              <a:gdLst>
                                <a:gd name="T0" fmla="*/ 45 w 46"/>
                                <a:gd name="T1" fmla="*/ 0 h 189"/>
                                <a:gd name="T2" fmla="*/ 45 w 46"/>
                                <a:gd name="T3" fmla="*/ 0 h 189"/>
                                <a:gd name="T4" fmla="*/ 25 w 46"/>
                                <a:gd name="T5" fmla="*/ 44 h 189"/>
                                <a:gd name="T6" fmla="*/ 18 w 46"/>
                                <a:gd name="T7" fmla="*/ 94 h 189"/>
                                <a:gd name="T8" fmla="*/ 26 w 46"/>
                                <a:gd name="T9" fmla="*/ 147 h 189"/>
                                <a:gd name="T10" fmla="*/ 46 w 46"/>
                                <a:gd name="T11" fmla="*/ 189 h 189"/>
                                <a:gd name="T12" fmla="*/ 34 w 46"/>
                                <a:gd name="T13" fmla="*/ 189 h 189"/>
                                <a:gd name="T14" fmla="*/ 16 w 46"/>
                                <a:gd name="T15" fmla="*/ 160 h 189"/>
                                <a:gd name="T16" fmla="*/ 8 w 46"/>
                                <a:gd name="T17" fmla="*/ 143 h 189"/>
                                <a:gd name="T18" fmla="*/ 1 w 46"/>
                                <a:gd name="T19" fmla="*/ 112 h 189"/>
                                <a:gd name="T20" fmla="*/ 0 w 46"/>
                                <a:gd name="T21" fmla="*/ 95 h 189"/>
                                <a:gd name="T22" fmla="*/ 9 w 46"/>
                                <a:gd name="T23" fmla="*/ 43 h 189"/>
                                <a:gd name="T24" fmla="*/ 33 w 46"/>
                                <a:gd name="T25" fmla="*/ 0 h 189"/>
                                <a:gd name="T26" fmla="*/ 45 w 46"/>
                                <a:gd name="T27" fmla="*/ 0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45" y="0"/>
                                  </a:moveTo>
                                  <a:lnTo>
                                    <a:pt x="45" y="0"/>
                                  </a:lnTo>
                                  <a:cubicBezTo>
                                    <a:pt x="35" y="20"/>
                                    <a:pt x="28" y="35"/>
                                    <a:pt x="25" y="44"/>
                                  </a:cubicBezTo>
                                  <a:cubicBezTo>
                                    <a:pt x="21" y="59"/>
                                    <a:pt x="18" y="75"/>
                                    <a:pt x="18" y="94"/>
                                  </a:cubicBezTo>
                                  <a:cubicBezTo>
                                    <a:pt x="18" y="113"/>
                                    <a:pt x="21" y="131"/>
                                    <a:pt x="26" y="147"/>
                                  </a:cubicBezTo>
                                  <a:cubicBezTo>
                                    <a:pt x="30" y="156"/>
                                    <a:pt x="36" y="170"/>
                                    <a:pt x="46" y="189"/>
                                  </a:cubicBezTo>
                                  <a:lnTo>
                                    <a:pt x="34" y="189"/>
                                  </a:lnTo>
                                  <a:cubicBezTo>
                                    <a:pt x="24" y="174"/>
                                    <a:pt x="18" y="164"/>
                                    <a:pt x="16" y="160"/>
                                  </a:cubicBezTo>
                                  <a:cubicBezTo>
                                    <a:pt x="14" y="156"/>
                                    <a:pt x="11" y="150"/>
                                    <a:pt x="8" y="143"/>
                                  </a:cubicBezTo>
                                  <a:cubicBezTo>
                                    <a:pt x="5" y="133"/>
                                    <a:pt x="2" y="123"/>
                                    <a:pt x="1" y="112"/>
                                  </a:cubicBezTo>
                                  <a:cubicBezTo>
                                    <a:pt x="0" y="106"/>
                                    <a:pt x="0" y="101"/>
                                    <a:pt x="0" y="95"/>
                                  </a:cubicBezTo>
                                  <a:cubicBezTo>
                                    <a:pt x="0" y="76"/>
                                    <a:pt x="3" y="59"/>
                                    <a:pt x="9" y="43"/>
                                  </a:cubicBezTo>
                                  <a:cubicBezTo>
                                    <a:pt x="13" y="34"/>
                                    <a:pt x="21" y="19"/>
                                    <a:pt x="33" y="0"/>
                                  </a:cubicBezTo>
                                  <a:lnTo>
                                    <a:pt x="45"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33" name="Freeform 1392"/>
                          <wps:cNvSpPr>
                            <a:spLocks/>
                          </wps:cNvSpPr>
                          <wps:spPr bwMode="auto">
                            <a:xfrm>
                              <a:off x="6386" y="3951"/>
                              <a:ext cx="77" cy="112"/>
                            </a:xfrm>
                            <a:custGeom>
                              <a:avLst/>
                              <a:gdLst>
                                <a:gd name="T0" fmla="*/ 0 w 97"/>
                                <a:gd name="T1" fmla="*/ 141 h 141"/>
                                <a:gd name="T2" fmla="*/ 0 w 97"/>
                                <a:gd name="T3" fmla="*/ 141 h 141"/>
                                <a:gd name="T4" fmla="*/ 7 w 97"/>
                                <a:gd name="T5" fmla="*/ 110 h 141"/>
                                <a:gd name="T6" fmla="*/ 33 w 97"/>
                                <a:gd name="T7" fmla="*/ 85 h 141"/>
                                <a:gd name="T8" fmla="*/ 52 w 97"/>
                                <a:gd name="T9" fmla="*/ 74 h 141"/>
                                <a:gd name="T10" fmla="*/ 70 w 97"/>
                                <a:gd name="T11" fmla="*/ 61 h 141"/>
                                <a:gd name="T12" fmla="*/ 78 w 97"/>
                                <a:gd name="T13" fmla="*/ 43 h 141"/>
                                <a:gd name="T14" fmla="*/ 70 w 97"/>
                                <a:gd name="T15" fmla="*/ 23 h 141"/>
                                <a:gd name="T16" fmla="*/ 50 w 97"/>
                                <a:gd name="T17" fmla="*/ 16 h 141"/>
                                <a:gd name="T18" fmla="*/ 25 w 97"/>
                                <a:gd name="T19" fmla="*/ 30 h 141"/>
                                <a:gd name="T20" fmla="*/ 21 w 97"/>
                                <a:gd name="T21" fmla="*/ 50 h 141"/>
                                <a:gd name="T22" fmla="*/ 3 w 97"/>
                                <a:gd name="T23" fmla="*/ 50 h 141"/>
                                <a:gd name="T24" fmla="*/ 10 w 97"/>
                                <a:gd name="T25" fmla="*/ 20 h 141"/>
                                <a:gd name="T26" fmla="*/ 51 w 97"/>
                                <a:gd name="T27" fmla="*/ 0 h 141"/>
                                <a:gd name="T28" fmla="*/ 86 w 97"/>
                                <a:gd name="T29" fmla="*/ 13 h 141"/>
                                <a:gd name="T30" fmla="*/ 97 w 97"/>
                                <a:gd name="T31" fmla="*/ 42 h 141"/>
                                <a:gd name="T32" fmla="*/ 85 w 97"/>
                                <a:gd name="T33" fmla="*/ 71 h 141"/>
                                <a:gd name="T34" fmla="*/ 61 w 97"/>
                                <a:gd name="T35" fmla="*/ 88 h 141"/>
                                <a:gd name="T36" fmla="*/ 47 w 97"/>
                                <a:gd name="T37" fmla="*/ 95 h 141"/>
                                <a:gd name="T38" fmla="*/ 32 w 97"/>
                                <a:gd name="T39" fmla="*/ 106 h 141"/>
                                <a:gd name="T40" fmla="*/ 19 w 97"/>
                                <a:gd name="T41" fmla="*/ 125 h 141"/>
                                <a:gd name="T42" fmla="*/ 97 w 97"/>
                                <a:gd name="T43" fmla="*/ 125 h 141"/>
                                <a:gd name="T44" fmla="*/ 97 w 97"/>
                                <a:gd name="T45" fmla="*/ 141 h 141"/>
                                <a:gd name="T46" fmla="*/ 0 w 97"/>
                                <a:gd name="T47"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7" h="141">
                                  <a:moveTo>
                                    <a:pt x="0" y="141"/>
                                  </a:moveTo>
                                  <a:lnTo>
                                    <a:pt x="0" y="141"/>
                                  </a:lnTo>
                                  <a:cubicBezTo>
                                    <a:pt x="0" y="129"/>
                                    <a:pt x="3" y="119"/>
                                    <a:pt x="7" y="110"/>
                                  </a:cubicBezTo>
                                  <a:cubicBezTo>
                                    <a:pt x="12" y="101"/>
                                    <a:pt x="20" y="92"/>
                                    <a:pt x="33" y="85"/>
                                  </a:cubicBezTo>
                                  <a:lnTo>
                                    <a:pt x="52" y="74"/>
                                  </a:lnTo>
                                  <a:cubicBezTo>
                                    <a:pt x="60" y="69"/>
                                    <a:pt x="66" y="65"/>
                                    <a:pt x="70" y="61"/>
                                  </a:cubicBezTo>
                                  <a:cubicBezTo>
                                    <a:pt x="75" y="56"/>
                                    <a:pt x="78" y="50"/>
                                    <a:pt x="78" y="43"/>
                                  </a:cubicBezTo>
                                  <a:cubicBezTo>
                                    <a:pt x="78" y="34"/>
                                    <a:pt x="75" y="28"/>
                                    <a:pt x="70" y="23"/>
                                  </a:cubicBezTo>
                                  <a:cubicBezTo>
                                    <a:pt x="65" y="18"/>
                                    <a:pt x="59" y="16"/>
                                    <a:pt x="50" y="16"/>
                                  </a:cubicBezTo>
                                  <a:cubicBezTo>
                                    <a:pt x="38" y="16"/>
                                    <a:pt x="30" y="20"/>
                                    <a:pt x="25" y="30"/>
                                  </a:cubicBezTo>
                                  <a:cubicBezTo>
                                    <a:pt x="23" y="35"/>
                                    <a:pt x="21" y="41"/>
                                    <a:pt x="21" y="50"/>
                                  </a:cubicBezTo>
                                  <a:lnTo>
                                    <a:pt x="3" y="50"/>
                                  </a:lnTo>
                                  <a:cubicBezTo>
                                    <a:pt x="3" y="38"/>
                                    <a:pt x="6" y="28"/>
                                    <a:pt x="10" y="20"/>
                                  </a:cubicBezTo>
                                  <a:cubicBezTo>
                                    <a:pt x="18" y="6"/>
                                    <a:pt x="31" y="0"/>
                                    <a:pt x="51" y="0"/>
                                  </a:cubicBezTo>
                                  <a:cubicBezTo>
                                    <a:pt x="67" y="0"/>
                                    <a:pt x="79" y="4"/>
                                    <a:pt x="86" y="13"/>
                                  </a:cubicBezTo>
                                  <a:cubicBezTo>
                                    <a:pt x="93" y="21"/>
                                    <a:pt x="97" y="31"/>
                                    <a:pt x="97" y="42"/>
                                  </a:cubicBezTo>
                                  <a:cubicBezTo>
                                    <a:pt x="97" y="53"/>
                                    <a:pt x="93" y="63"/>
                                    <a:pt x="85" y="71"/>
                                  </a:cubicBezTo>
                                  <a:cubicBezTo>
                                    <a:pt x="81" y="76"/>
                                    <a:pt x="72" y="81"/>
                                    <a:pt x="61" y="88"/>
                                  </a:cubicBezTo>
                                  <a:lnTo>
                                    <a:pt x="47" y="95"/>
                                  </a:lnTo>
                                  <a:cubicBezTo>
                                    <a:pt x="41" y="99"/>
                                    <a:pt x="36" y="102"/>
                                    <a:pt x="32" y="106"/>
                                  </a:cubicBezTo>
                                  <a:cubicBezTo>
                                    <a:pt x="25" y="111"/>
                                    <a:pt x="21" y="118"/>
                                    <a:pt x="19" y="125"/>
                                  </a:cubicBezTo>
                                  <a:lnTo>
                                    <a:pt x="97" y="125"/>
                                  </a:lnTo>
                                  <a:lnTo>
                                    <a:pt x="97" y="141"/>
                                  </a:lnTo>
                                  <a:lnTo>
                                    <a:pt x="0" y="1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34" name="Freeform 1393"/>
                          <wps:cNvSpPr>
                            <a:spLocks/>
                          </wps:cNvSpPr>
                          <wps:spPr bwMode="auto">
                            <a:xfrm>
                              <a:off x="6484" y="4046"/>
                              <a:ext cx="16" cy="17"/>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35" name="Freeform 1394"/>
                          <wps:cNvSpPr>
                            <a:spLocks/>
                          </wps:cNvSpPr>
                          <wps:spPr bwMode="auto">
                            <a:xfrm>
                              <a:off x="6521" y="3953"/>
                              <a:ext cx="78" cy="110"/>
                            </a:xfrm>
                            <a:custGeom>
                              <a:avLst/>
                              <a:gdLst>
                                <a:gd name="T0" fmla="*/ 98 w 98"/>
                                <a:gd name="T1" fmla="*/ 0 h 139"/>
                                <a:gd name="T2" fmla="*/ 98 w 98"/>
                                <a:gd name="T3" fmla="*/ 0 h 139"/>
                                <a:gd name="T4" fmla="*/ 98 w 98"/>
                                <a:gd name="T5" fmla="*/ 16 h 139"/>
                                <a:gd name="T6" fmla="*/ 80 w 98"/>
                                <a:gd name="T7" fmla="*/ 39 h 139"/>
                                <a:gd name="T8" fmla="*/ 60 w 98"/>
                                <a:gd name="T9" fmla="*/ 74 h 139"/>
                                <a:gd name="T10" fmla="*/ 47 w 98"/>
                                <a:gd name="T11" fmla="*/ 108 h 139"/>
                                <a:gd name="T12" fmla="*/ 40 w 98"/>
                                <a:gd name="T13" fmla="*/ 139 h 139"/>
                                <a:gd name="T14" fmla="*/ 20 w 98"/>
                                <a:gd name="T15" fmla="*/ 139 h 139"/>
                                <a:gd name="T16" fmla="*/ 50 w 98"/>
                                <a:gd name="T17" fmla="*/ 59 h 139"/>
                                <a:gd name="T18" fmla="*/ 78 w 98"/>
                                <a:gd name="T19" fmla="*/ 18 h 139"/>
                                <a:gd name="T20" fmla="*/ 0 w 98"/>
                                <a:gd name="T21" fmla="*/ 18 h 139"/>
                                <a:gd name="T22" fmla="*/ 0 w 98"/>
                                <a:gd name="T23" fmla="*/ 0 h 139"/>
                                <a:gd name="T24" fmla="*/ 98 w 98"/>
                                <a:gd name="T25"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98" h="139">
                                  <a:moveTo>
                                    <a:pt x="98" y="0"/>
                                  </a:moveTo>
                                  <a:lnTo>
                                    <a:pt x="98" y="0"/>
                                  </a:lnTo>
                                  <a:lnTo>
                                    <a:pt x="98" y="16"/>
                                  </a:lnTo>
                                  <a:cubicBezTo>
                                    <a:pt x="94" y="20"/>
                                    <a:pt x="88" y="28"/>
                                    <a:pt x="80" y="39"/>
                                  </a:cubicBezTo>
                                  <a:cubicBezTo>
                                    <a:pt x="72" y="50"/>
                                    <a:pt x="66" y="62"/>
                                    <a:pt x="60" y="74"/>
                                  </a:cubicBezTo>
                                  <a:cubicBezTo>
                                    <a:pt x="54" y="87"/>
                                    <a:pt x="50" y="98"/>
                                    <a:pt x="47" y="108"/>
                                  </a:cubicBezTo>
                                  <a:cubicBezTo>
                                    <a:pt x="45" y="114"/>
                                    <a:pt x="43" y="125"/>
                                    <a:pt x="40" y="139"/>
                                  </a:cubicBezTo>
                                  <a:lnTo>
                                    <a:pt x="20" y="139"/>
                                  </a:lnTo>
                                  <a:cubicBezTo>
                                    <a:pt x="24" y="112"/>
                                    <a:pt x="34" y="86"/>
                                    <a:pt x="50" y="59"/>
                                  </a:cubicBezTo>
                                  <a:cubicBezTo>
                                    <a:pt x="59" y="43"/>
                                    <a:pt x="68" y="30"/>
                                    <a:pt x="78" y="18"/>
                                  </a:cubicBezTo>
                                  <a:lnTo>
                                    <a:pt x="0" y="18"/>
                                  </a:lnTo>
                                  <a:lnTo>
                                    <a:pt x="0" y="0"/>
                                  </a:lnTo>
                                  <a:lnTo>
                                    <a:pt x="9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36" name="Freeform 1395"/>
                          <wps:cNvSpPr>
                            <a:spLocks/>
                          </wps:cNvSpPr>
                          <wps:spPr bwMode="auto">
                            <a:xfrm>
                              <a:off x="6611" y="3953"/>
                              <a:ext cx="78" cy="110"/>
                            </a:xfrm>
                            <a:custGeom>
                              <a:avLst/>
                              <a:gdLst>
                                <a:gd name="T0" fmla="*/ 98 w 98"/>
                                <a:gd name="T1" fmla="*/ 0 h 139"/>
                                <a:gd name="T2" fmla="*/ 98 w 98"/>
                                <a:gd name="T3" fmla="*/ 0 h 139"/>
                                <a:gd name="T4" fmla="*/ 98 w 98"/>
                                <a:gd name="T5" fmla="*/ 16 h 139"/>
                                <a:gd name="T6" fmla="*/ 80 w 98"/>
                                <a:gd name="T7" fmla="*/ 39 h 139"/>
                                <a:gd name="T8" fmla="*/ 60 w 98"/>
                                <a:gd name="T9" fmla="*/ 74 h 139"/>
                                <a:gd name="T10" fmla="*/ 47 w 98"/>
                                <a:gd name="T11" fmla="*/ 108 h 139"/>
                                <a:gd name="T12" fmla="*/ 39 w 98"/>
                                <a:gd name="T13" fmla="*/ 139 h 139"/>
                                <a:gd name="T14" fmla="*/ 20 w 98"/>
                                <a:gd name="T15" fmla="*/ 139 h 139"/>
                                <a:gd name="T16" fmla="*/ 49 w 98"/>
                                <a:gd name="T17" fmla="*/ 59 h 139"/>
                                <a:gd name="T18" fmla="*/ 78 w 98"/>
                                <a:gd name="T19" fmla="*/ 18 h 139"/>
                                <a:gd name="T20" fmla="*/ 0 w 98"/>
                                <a:gd name="T21" fmla="*/ 18 h 139"/>
                                <a:gd name="T22" fmla="*/ 0 w 98"/>
                                <a:gd name="T23" fmla="*/ 0 h 139"/>
                                <a:gd name="T24" fmla="*/ 98 w 98"/>
                                <a:gd name="T25"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98" h="139">
                                  <a:moveTo>
                                    <a:pt x="98" y="0"/>
                                  </a:moveTo>
                                  <a:lnTo>
                                    <a:pt x="98" y="0"/>
                                  </a:lnTo>
                                  <a:lnTo>
                                    <a:pt x="98" y="16"/>
                                  </a:lnTo>
                                  <a:cubicBezTo>
                                    <a:pt x="93" y="20"/>
                                    <a:pt x="87" y="28"/>
                                    <a:pt x="80" y="39"/>
                                  </a:cubicBezTo>
                                  <a:cubicBezTo>
                                    <a:pt x="72" y="50"/>
                                    <a:pt x="66" y="62"/>
                                    <a:pt x="60" y="74"/>
                                  </a:cubicBezTo>
                                  <a:cubicBezTo>
                                    <a:pt x="54" y="87"/>
                                    <a:pt x="50" y="98"/>
                                    <a:pt x="47" y="108"/>
                                  </a:cubicBezTo>
                                  <a:cubicBezTo>
                                    <a:pt x="45" y="114"/>
                                    <a:pt x="42" y="125"/>
                                    <a:pt x="39" y="139"/>
                                  </a:cubicBezTo>
                                  <a:lnTo>
                                    <a:pt x="20" y="139"/>
                                  </a:lnTo>
                                  <a:cubicBezTo>
                                    <a:pt x="24" y="112"/>
                                    <a:pt x="34" y="86"/>
                                    <a:pt x="49" y="59"/>
                                  </a:cubicBezTo>
                                  <a:cubicBezTo>
                                    <a:pt x="58" y="43"/>
                                    <a:pt x="68" y="30"/>
                                    <a:pt x="78" y="18"/>
                                  </a:cubicBezTo>
                                  <a:lnTo>
                                    <a:pt x="0" y="18"/>
                                  </a:lnTo>
                                  <a:lnTo>
                                    <a:pt x="0" y="0"/>
                                  </a:lnTo>
                                  <a:lnTo>
                                    <a:pt x="9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37" name="Freeform 1396"/>
                          <wps:cNvSpPr>
                            <a:spLocks/>
                          </wps:cNvSpPr>
                          <wps:spPr bwMode="auto">
                            <a:xfrm>
                              <a:off x="6708" y="4046"/>
                              <a:ext cx="16" cy="41"/>
                            </a:xfrm>
                            <a:custGeom>
                              <a:avLst/>
                              <a:gdLst>
                                <a:gd name="T0" fmla="*/ 0 w 21"/>
                                <a:gd name="T1" fmla="*/ 42 h 51"/>
                                <a:gd name="T2" fmla="*/ 0 w 21"/>
                                <a:gd name="T3" fmla="*/ 42 h 51"/>
                                <a:gd name="T4" fmla="*/ 9 w 21"/>
                                <a:gd name="T5" fmla="*/ 32 h 51"/>
                                <a:gd name="T6" fmla="*/ 11 w 21"/>
                                <a:gd name="T7" fmla="*/ 24 h 51"/>
                                <a:gd name="T8" fmla="*/ 11 w 21"/>
                                <a:gd name="T9" fmla="*/ 23 h 51"/>
                                <a:gd name="T10" fmla="*/ 11 w 21"/>
                                <a:gd name="T11" fmla="*/ 21 h 51"/>
                                <a:gd name="T12" fmla="*/ 0 w 21"/>
                                <a:gd name="T13" fmla="*/ 21 h 51"/>
                                <a:gd name="T14" fmla="*/ 0 w 21"/>
                                <a:gd name="T15" fmla="*/ 0 h 51"/>
                                <a:gd name="T16" fmla="*/ 21 w 21"/>
                                <a:gd name="T17" fmla="*/ 0 h 51"/>
                                <a:gd name="T18" fmla="*/ 21 w 21"/>
                                <a:gd name="T19" fmla="*/ 20 h 51"/>
                                <a:gd name="T20" fmla="*/ 16 w 21"/>
                                <a:gd name="T21" fmla="*/ 40 h 51"/>
                                <a:gd name="T22" fmla="*/ 0 w 21"/>
                                <a:gd name="T23" fmla="*/ 51 h 51"/>
                                <a:gd name="T24" fmla="*/ 0 w 21"/>
                                <a:gd name="T25" fmla="*/ 42 h 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1" h="51">
                                  <a:moveTo>
                                    <a:pt x="0" y="42"/>
                                  </a:moveTo>
                                  <a:lnTo>
                                    <a:pt x="0" y="42"/>
                                  </a:lnTo>
                                  <a:cubicBezTo>
                                    <a:pt x="4" y="41"/>
                                    <a:pt x="8" y="38"/>
                                    <a:pt x="9" y="32"/>
                                  </a:cubicBezTo>
                                  <a:cubicBezTo>
                                    <a:pt x="10" y="29"/>
                                    <a:pt x="11" y="27"/>
                                    <a:pt x="11" y="24"/>
                                  </a:cubicBezTo>
                                  <a:cubicBezTo>
                                    <a:pt x="11" y="23"/>
                                    <a:pt x="11" y="23"/>
                                    <a:pt x="11" y="23"/>
                                  </a:cubicBezTo>
                                  <a:cubicBezTo>
                                    <a:pt x="11" y="22"/>
                                    <a:pt x="11" y="22"/>
                                    <a:pt x="11" y="21"/>
                                  </a:cubicBezTo>
                                  <a:lnTo>
                                    <a:pt x="0" y="21"/>
                                  </a:lnTo>
                                  <a:lnTo>
                                    <a:pt x="0" y="0"/>
                                  </a:lnTo>
                                  <a:lnTo>
                                    <a:pt x="21" y="0"/>
                                  </a:lnTo>
                                  <a:lnTo>
                                    <a:pt x="21" y="20"/>
                                  </a:lnTo>
                                  <a:cubicBezTo>
                                    <a:pt x="21" y="28"/>
                                    <a:pt x="19" y="34"/>
                                    <a:pt x="16" y="40"/>
                                  </a:cubicBezTo>
                                  <a:cubicBezTo>
                                    <a:pt x="13" y="46"/>
                                    <a:pt x="8" y="50"/>
                                    <a:pt x="0" y="51"/>
                                  </a:cubicBezTo>
                                  <a:lnTo>
                                    <a:pt x="0" y="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38" name="Freeform 1397"/>
                          <wps:cNvSpPr>
                            <a:spLocks noEditPoints="1"/>
                          </wps:cNvSpPr>
                          <wps:spPr bwMode="auto">
                            <a:xfrm>
                              <a:off x="6788" y="3951"/>
                              <a:ext cx="79" cy="112"/>
                            </a:xfrm>
                            <a:custGeom>
                              <a:avLst/>
                              <a:gdLst>
                                <a:gd name="T0" fmla="*/ 62 w 100"/>
                                <a:gd name="T1" fmla="*/ 91 h 141"/>
                                <a:gd name="T2" fmla="*/ 62 w 100"/>
                                <a:gd name="T3" fmla="*/ 91 h 141"/>
                                <a:gd name="T4" fmla="*/ 62 w 100"/>
                                <a:gd name="T5" fmla="*/ 27 h 141"/>
                                <a:gd name="T6" fmla="*/ 16 w 100"/>
                                <a:gd name="T7" fmla="*/ 91 h 141"/>
                                <a:gd name="T8" fmla="*/ 62 w 100"/>
                                <a:gd name="T9" fmla="*/ 91 h 141"/>
                                <a:gd name="T10" fmla="*/ 62 w 100"/>
                                <a:gd name="T11" fmla="*/ 141 h 141"/>
                                <a:gd name="T12" fmla="*/ 62 w 100"/>
                                <a:gd name="T13" fmla="*/ 141 h 141"/>
                                <a:gd name="T14" fmla="*/ 62 w 100"/>
                                <a:gd name="T15" fmla="*/ 107 h 141"/>
                                <a:gd name="T16" fmla="*/ 0 w 100"/>
                                <a:gd name="T17" fmla="*/ 107 h 141"/>
                                <a:gd name="T18" fmla="*/ 0 w 100"/>
                                <a:gd name="T19" fmla="*/ 89 h 141"/>
                                <a:gd name="T20" fmla="*/ 65 w 100"/>
                                <a:gd name="T21" fmla="*/ 0 h 141"/>
                                <a:gd name="T22" fmla="*/ 80 w 100"/>
                                <a:gd name="T23" fmla="*/ 0 h 141"/>
                                <a:gd name="T24" fmla="*/ 80 w 100"/>
                                <a:gd name="T25" fmla="*/ 91 h 141"/>
                                <a:gd name="T26" fmla="*/ 100 w 100"/>
                                <a:gd name="T27" fmla="*/ 91 h 141"/>
                                <a:gd name="T28" fmla="*/ 100 w 100"/>
                                <a:gd name="T29" fmla="*/ 107 h 141"/>
                                <a:gd name="T30" fmla="*/ 80 w 100"/>
                                <a:gd name="T31" fmla="*/ 107 h 141"/>
                                <a:gd name="T32" fmla="*/ 80 w 100"/>
                                <a:gd name="T33" fmla="*/ 141 h 141"/>
                                <a:gd name="T34" fmla="*/ 62 w 100"/>
                                <a:gd name="T35"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00" h="141">
                                  <a:moveTo>
                                    <a:pt x="62" y="91"/>
                                  </a:moveTo>
                                  <a:lnTo>
                                    <a:pt x="62" y="91"/>
                                  </a:lnTo>
                                  <a:lnTo>
                                    <a:pt x="62" y="27"/>
                                  </a:lnTo>
                                  <a:lnTo>
                                    <a:pt x="16" y="91"/>
                                  </a:lnTo>
                                  <a:lnTo>
                                    <a:pt x="62" y="91"/>
                                  </a:lnTo>
                                  <a:close/>
                                  <a:moveTo>
                                    <a:pt x="62" y="141"/>
                                  </a:moveTo>
                                  <a:lnTo>
                                    <a:pt x="62" y="141"/>
                                  </a:lnTo>
                                  <a:lnTo>
                                    <a:pt x="62" y="107"/>
                                  </a:lnTo>
                                  <a:lnTo>
                                    <a:pt x="0" y="107"/>
                                  </a:lnTo>
                                  <a:lnTo>
                                    <a:pt x="0" y="89"/>
                                  </a:lnTo>
                                  <a:lnTo>
                                    <a:pt x="65" y="0"/>
                                  </a:lnTo>
                                  <a:lnTo>
                                    <a:pt x="80" y="0"/>
                                  </a:lnTo>
                                  <a:lnTo>
                                    <a:pt x="80" y="91"/>
                                  </a:lnTo>
                                  <a:lnTo>
                                    <a:pt x="100" y="91"/>
                                  </a:lnTo>
                                  <a:lnTo>
                                    <a:pt x="100" y="107"/>
                                  </a:lnTo>
                                  <a:lnTo>
                                    <a:pt x="80" y="107"/>
                                  </a:lnTo>
                                  <a:lnTo>
                                    <a:pt x="80" y="141"/>
                                  </a:lnTo>
                                  <a:lnTo>
                                    <a:pt x="62" y="1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39" name="Freeform 1398"/>
                          <wps:cNvSpPr>
                            <a:spLocks/>
                          </wps:cNvSpPr>
                          <wps:spPr bwMode="auto">
                            <a:xfrm>
                              <a:off x="6887" y="4046"/>
                              <a:ext cx="17" cy="17"/>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40" name="Freeform 1399"/>
                          <wps:cNvSpPr>
                            <a:spLocks noEditPoints="1"/>
                          </wps:cNvSpPr>
                          <wps:spPr bwMode="auto">
                            <a:xfrm>
                              <a:off x="6922" y="3951"/>
                              <a:ext cx="80" cy="112"/>
                            </a:xfrm>
                            <a:custGeom>
                              <a:avLst/>
                              <a:gdLst>
                                <a:gd name="T0" fmla="*/ 62 w 101"/>
                                <a:gd name="T1" fmla="*/ 91 h 141"/>
                                <a:gd name="T2" fmla="*/ 62 w 101"/>
                                <a:gd name="T3" fmla="*/ 91 h 141"/>
                                <a:gd name="T4" fmla="*/ 62 w 101"/>
                                <a:gd name="T5" fmla="*/ 27 h 141"/>
                                <a:gd name="T6" fmla="*/ 16 w 101"/>
                                <a:gd name="T7" fmla="*/ 91 h 141"/>
                                <a:gd name="T8" fmla="*/ 62 w 101"/>
                                <a:gd name="T9" fmla="*/ 91 h 141"/>
                                <a:gd name="T10" fmla="*/ 62 w 101"/>
                                <a:gd name="T11" fmla="*/ 141 h 141"/>
                                <a:gd name="T12" fmla="*/ 62 w 101"/>
                                <a:gd name="T13" fmla="*/ 141 h 141"/>
                                <a:gd name="T14" fmla="*/ 62 w 101"/>
                                <a:gd name="T15" fmla="*/ 107 h 141"/>
                                <a:gd name="T16" fmla="*/ 0 w 101"/>
                                <a:gd name="T17" fmla="*/ 107 h 141"/>
                                <a:gd name="T18" fmla="*/ 0 w 101"/>
                                <a:gd name="T19" fmla="*/ 89 h 141"/>
                                <a:gd name="T20" fmla="*/ 65 w 101"/>
                                <a:gd name="T21" fmla="*/ 0 h 141"/>
                                <a:gd name="T22" fmla="*/ 80 w 101"/>
                                <a:gd name="T23" fmla="*/ 0 h 141"/>
                                <a:gd name="T24" fmla="*/ 80 w 101"/>
                                <a:gd name="T25" fmla="*/ 91 h 141"/>
                                <a:gd name="T26" fmla="*/ 101 w 101"/>
                                <a:gd name="T27" fmla="*/ 91 h 141"/>
                                <a:gd name="T28" fmla="*/ 101 w 101"/>
                                <a:gd name="T29" fmla="*/ 107 h 141"/>
                                <a:gd name="T30" fmla="*/ 80 w 101"/>
                                <a:gd name="T31" fmla="*/ 107 h 141"/>
                                <a:gd name="T32" fmla="*/ 80 w 101"/>
                                <a:gd name="T33" fmla="*/ 141 h 141"/>
                                <a:gd name="T34" fmla="*/ 62 w 101"/>
                                <a:gd name="T35"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01" h="141">
                                  <a:moveTo>
                                    <a:pt x="62" y="91"/>
                                  </a:moveTo>
                                  <a:lnTo>
                                    <a:pt x="62" y="91"/>
                                  </a:lnTo>
                                  <a:lnTo>
                                    <a:pt x="62" y="27"/>
                                  </a:lnTo>
                                  <a:lnTo>
                                    <a:pt x="16" y="91"/>
                                  </a:lnTo>
                                  <a:lnTo>
                                    <a:pt x="62" y="91"/>
                                  </a:lnTo>
                                  <a:close/>
                                  <a:moveTo>
                                    <a:pt x="62" y="141"/>
                                  </a:moveTo>
                                  <a:lnTo>
                                    <a:pt x="62" y="141"/>
                                  </a:lnTo>
                                  <a:lnTo>
                                    <a:pt x="62" y="107"/>
                                  </a:lnTo>
                                  <a:lnTo>
                                    <a:pt x="0" y="107"/>
                                  </a:lnTo>
                                  <a:lnTo>
                                    <a:pt x="0" y="89"/>
                                  </a:lnTo>
                                  <a:lnTo>
                                    <a:pt x="65" y="0"/>
                                  </a:lnTo>
                                  <a:lnTo>
                                    <a:pt x="80" y="0"/>
                                  </a:lnTo>
                                  <a:lnTo>
                                    <a:pt x="80" y="91"/>
                                  </a:lnTo>
                                  <a:lnTo>
                                    <a:pt x="101" y="91"/>
                                  </a:lnTo>
                                  <a:lnTo>
                                    <a:pt x="101" y="107"/>
                                  </a:lnTo>
                                  <a:lnTo>
                                    <a:pt x="80" y="107"/>
                                  </a:lnTo>
                                  <a:lnTo>
                                    <a:pt x="80" y="141"/>
                                  </a:lnTo>
                                  <a:lnTo>
                                    <a:pt x="62" y="1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41" name="Freeform 1400"/>
                          <wps:cNvSpPr>
                            <a:spLocks/>
                          </wps:cNvSpPr>
                          <wps:spPr bwMode="auto">
                            <a:xfrm>
                              <a:off x="7013" y="3953"/>
                              <a:ext cx="78" cy="113"/>
                            </a:xfrm>
                            <a:custGeom>
                              <a:avLst/>
                              <a:gdLst>
                                <a:gd name="T0" fmla="*/ 19 w 98"/>
                                <a:gd name="T1" fmla="*/ 103 h 143"/>
                                <a:gd name="T2" fmla="*/ 19 w 98"/>
                                <a:gd name="T3" fmla="*/ 103 h 143"/>
                                <a:gd name="T4" fmla="*/ 33 w 98"/>
                                <a:gd name="T5" fmla="*/ 124 h 143"/>
                                <a:gd name="T6" fmla="*/ 47 w 98"/>
                                <a:gd name="T7" fmla="*/ 127 h 143"/>
                                <a:gd name="T8" fmla="*/ 71 w 98"/>
                                <a:gd name="T9" fmla="*/ 117 h 143"/>
                                <a:gd name="T10" fmla="*/ 78 w 98"/>
                                <a:gd name="T11" fmla="*/ 95 h 143"/>
                                <a:gd name="T12" fmla="*/ 69 w 98"/>
                                <a:gd name="T13" fmla="*/ 72 h 143"/>
                                <a:gd name="T14" fmla="*/ 48 w 98"/>
                                <a:gd name="T15" fmla="*/ 64 h 143"/>
                                <a:gd name="T16" fmla="*/ 32 w 98"/>
                                <a:gd name="T17" fmla="*/ 68 h 143"/>
                                <a:gd name="T18" fmla="*/ 21 w 98"/>
                                <a:gd name="T19" fmla="*/ 77 h 143"/>
                                <a:gd name="T20" fmla="*/ 5 w 98"/>
                                <a:gd name="T21" fmla="*/ 77 h 143"/>
                                <a:gd name="T22" fmla="*/ 16 w 98"/>
                                <a:gd name="T23" fmla="*/ 0 h 143"/>
                                <a:gd name="T24" fmla="*/ 90 w 98"/>
                                <a:gd name="T25" fmla="*/ 0 h 143"/>
                                <a:gd name="T26" fmla="*/ 90 w 98"/>
                                <a:gd name="T27" fmla="*/ 18 h 143"/>
                                <a:gd name="T28" fmla="*/ 30 w 98"/>
                                <a:gd name="T29" fmla="*/ 18 h 143"/>
                                <a:gd name="T30" fmla="*/ 24 w 98"/>
                                <a:gd name="T31" fmla="*/ 57 h 143"/>
                                <a:gd name="T32" fmla="*/ 33 w 98"/>
                                <a:gd name="T33" fmla="*/ 51 h 143"/>
                                <a:gd name="T34" fmla="*/ 51 w 98"/>
                                <a:gd name="T35" fmla="*/ 48 h 143"/>
                                <a:gd name="T36" fmla="*/ 84 w 98"/>
                                <a:gd name="T37" fmla="*/ 61 h 143"/>
                                <a:gd name="T38" fmla="*/ 98 w 98"/>
                                <a:gd name="T39" fmla="*/ 92 h 143"/>
                                <a:gd name="T40" fmla="*/ 85 w 98"/>
                                <a:gd name="T41" fmla="*/ 128 h 143"/>
                                <a:gd name="T42" fmla="*/ 46 w 98"/>
                                <a:gd name="T43" fmla="*/ 143 h 143"/>
                                <a:gd name="T44" fmla="*/ 15 w 98"/>
                                <a:gd name="T45" fmla="*/ 133 h 143"/>
                                <a:gd name="T46" fmla="*/ 0 w 98"/>
                                <a:gd name="T47" fmla="*/ 103 h 143"/>
                                <a:gd name="T48" fmla="*/ 19 w 98"/>
                                <a:gd name="T49" fmla="*/ 103 h 1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8" h="143">
                                  <a:moveTo>
                                    <a:pt x="19" y="103"/>
                                  </a:moveTo>
                                  <a:lnTo>
                                    <a:pt x="19" y="103"/>
                                  </a:lnTo>
                                  <a:cubicBezTo>
                                    <a:pt x="20" y="113"/>
                                    <a:pt x="25" y="120"/>
                                    <a:pt x="33" y="124"/>
                                  </a:cubicBezTo>
                                  <a:cubicBezTo>
                                    <a:pt x="37" y="126"/>
                                    <a:pt x="42" y="127"/>
                                    <a:pt x="47" y="127"/>
                                  </a:cubicBezTo>
                                  <a:cubicBezTo>
                                    <a:pt x="58" y="127"/>
                                    <a:pt x="66" y="124"/>
                                    <a:pt x="71" y="117"/>
                                  </a:cubicBezTo>
                                  <a:cubicBezTo>
                                    <a:pt x="76" y="111"/>
                                    <a:pt x="78" y="103"/>
                                    <a:pt x="78" y="95"/>
                                  </a:cubicBezTo>
                                  <a:cubicBezTo>
                                    <a:pt x="78" y="85"/>
                                    <a:pt x="75" y="77"/>
                                    <a:pt x="69" y="72"/>
                                  </a:cubicBezTo>
                                  <a:cubicBezTo>
                                    <a:pt x="63" y="67"/>
                                    <a:pt x="56" y="64"/>
                                    <a:pt x="48" y="64"/>
                                  </a:cubicBezTo>
                                  <a:cubicBezTo>
                                    <a:pt x="42" y="64"/>
                                    <a:pt x="36" y="65"/>
                                    <a:pt x="32" y="68"/>
                                  </a:cubicBezTo>
                                  <a:cubicBezTo>
                                    <a:pt x="28" y="70"/>
                                    <a:pt x="24" y="73"/>
                                    <a:pt x="21" y="77"/>
                                  </a:cubicBezTo>
                                  <a:lnTo>
                                    <a:pt x="5" y="77"/>
                                  </a:lnTo>
                                  <a:lnTo>
                                    <a:pt x="16" y="0"/>
                                  </a:lnTo>
                                  <a:lnTo>
                                    <a:pt x="90" y="0"/>
                                  </a:lnTo>
                                  <a:lnTo>
                                    <a:pt x="90" y="18"/>
                                  </a:lnTo>
                                  <a:lnTo>
                                    <a:pt x="30" y="18"/>
                                  </a:lnTo>
                                  <a:lnTo>
                                    <a:pt x="24" y="57"/>
                                  </a:lnTo>
                                  <a:cubicBezTo>
                                    <a:pt x="27" y="54"/>
                                    <a:pt x="30" y="53"/>
                                    <a:pt x="33" y="51"/>
                                  </a:cubicBezTo>
                                  <a:cubicBezTo>
                                    <a:pt x="38" y="49"/>
                                    <a:pt x="44" y="48"/>
                                    <a:pt x="51" y="48"/>
                                  </a:cubicBezTo>
                                  <a:cubicBezTo>
                                    <a:pt x="64" y="48"/>
                                    <a:pt x="75" y="52"/>
                                    <a:pt x="84" y="61"/>
                                  </a:cubicBezTo>
                                  <a:cubicBezTo>
                                    <a:pt x="93" y="69"/>
                                    <a:pt x="98" y="79"/>
                                    <a:pt x="98" y="92"/>
                                  </a:cubicBezTo>
                                  <a:cubicBezTo>
                                    <a:pt x="98" y="106"/>
                                    <a:pt x="93" y="117"/>
                                    <a:pt x="85" y="128"/>
                                  </a:cubicBezTo>
                                  <a:cubicBezTo>
                                    <a:pt x="77" y="138"/>
                                    <a:pt x="64" y="143"/>
                                    <a:pt x="46" y="143"/>
                                  </a:cubicBezTo>
                                  <a:cubicBezTo>
                                    <a:pt x="34" y="143"/>
                                    <a:pt x="24" y="140"/>
                                    <a:pt x="15" y="133"/>
                                  </a:cubicBezTo>
                                  <a:cubicBezTo>
                                    <a:pt x="6" y="127"/>
                                    <a:pt x="1" y="117"/>
                                    <a:pt x="0" y="103"/>
                                  </a:cubicBezTo>
                                  <a:lnTo>
                                    <a:pt x="19" y="10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42" name="Freeform 1401"/>
                          <wps:cNvSpPr>
                            <a:spLocks/>
                          </wps:cNvSpPr>
                          <wps:spPr bwMode="auto">
                            <a:xfrm>
                              <a:off x="7102" y="3946"/>
                              <a:ext cx="37" cy="150"/>
                            </a:xfrm>
                            <a:custGeom>
                              <a:avLst/>
                              <a:gdLst>
                                <a:gd name="T0" fmla="*/ 1 w 46"/>
                                <a:gd name="T1" fmla="*/ 189 h 189"/>
                                <a:gd name="T2" fmla="*/ 1 w 46"/>
                                <a:gd name="T3" fmla="*/ 189 h 189"/>
                                <a:gd name="T4" fmla="*/ 21 w 46"/>
                                <a:gd name="T5" fmla="*/ 144 h 189"/>
                                <a:gd name="T6" fmla="*/ 28 w 46"/>
                                <a:gd name="T7" fmla="*/ 94 h 189"/>
                                <a:gd name="T8" fmla="*/ 20 w 46"/>
                                <a:gd name="T9" fmla="*/ 42 h 189"/>
                                <a:gd name="T10" fmla="*/ 0 w 46"/>
                                <a:gd name="T11" fmla="*/ 0 h 189"/>
                                <a:gd name="T12" fmla="*/ 12 w 46"/>
                                <a:gd name="T13" fmla="*/ 0 h 189"/>
                                <a:gd name="T14" fmla="*/ 31 w 46"/>
                                <a:gd name="T15" fmla="*/ 30 h 189"/>
                                <a:gd name="T16" fmla="*/ 38 w 46"/>
                                <a:gd name="T17" fmla="*/ 46 h 189"/>
                                <a:gd name="T18" fmla="*/ 44 w 46"/>
                                <a:gd name="T19" fmla="*/ 70 h 189"/>
                                <a:gd name="T20" fmla="*/ 46 w 46"/>
                                <a:gd name="T21" fmla="*/ 93 h 189"/>
                                <a:gd name="T22" fmla="*/ 37 w 46"/>
                                <a:gd name="T23" fmla="*/ 145 h 189"/>
                                <a:gd name="T24" fmla="*/ 13 w 46"/>
                                <a:gd name="T25" fmla="*/ 189 h 189"/>
                                <a:gd name="T26" fmla="*/ 1 w 46"/>
                                <a:gd name="T27" fmla="*/ 189 h 18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9">
                                  <a:moveTo>
                                    <a:pt x="1" y="189"/>
                                  </a:moveTo>
                                  <a:lnTo>
                                    <a:pt x="1" y="189"/>
                                  </a:lnTo>
                                  <a:cubicBezTo>
                                    <a:pt x="11" y="168"/>
                                    <a:pt x="18" y="153"/>
                                    <a:pt x="21" y="144"/>
                                  </a:cubicBezTo>
                                  <a:cubicBezTo>
                                    <a:pt x="25" y="130"/>
                                    <a:pt x="28" y="113"/>
                                    <a:pt x="28" y="94"/>
                                  </a:cubicBezTo>
                                  <a:cubicBezTo>
                                    <a:pt x="28" y="75"/>
                                    <a:pt x="25" y="58"/>
                                    <a:pt x="20" y="42"/>
                                  </a:cubicBezTo>
                                  <a:cubicBezTo>
                                    <a:pt x="16" y="32"/>
                                    <a:pt x="10" y="18"/>
                                    <a:pt x="0" y="0"/>
                                  </a:cubicBezTo>
                                  <a:lnTo>
                                    <a:pt x="12" y="0"/>
                                  </a:lnTo>
                                  <a:cubicBezTo>
                                    <a:pt x="22" y="16"/>
                                    <a:pt x="29" y="26"/>
                                    <a:pt x="31" y="30"/>
                                  </a:cubicBezTo>
                                  <a:cubicBezTo>
                                    <a:pt x="33" y="34"/>
                                    <a:pt x="35" y="39"/>
                                    <a:pt x="38" y="46"/>
                                  </a:cubicBezTo>
                                  <a:cubicBezTo>
                                    <a:pt x="41" y="54"/>
                                    <a:pt x="43" y="62"/>
                                    <a:pt x="44" y="70"/>
                                  </a:cubicBezTo>
                                  <a:cubicBezTo>
                                    <a:pt x="46" y="78"/>
                                    <a:pt x="46" y="86"/>
                                    <a:pt x="46" y="93"/>
                                  </a:cubicBezTo>
                                  <a:cubicBezTo>
                                    <a:pt x="46" y="113"/>
                                    <a:pt x="43" y="130"/>
                                    <a:pt x="37" y="145"/>
                                  </a:cubicBezTo>
                                  <a:cubicBezTo>
                                    <a:pt x="33" y="155"/>
                                    <a:pt x="25" y="170"/>
                                    <a:pt x="13" y="189"/>
                                  </a:cubicBezTo>
                                  <a:lnTo>
                                    <a:pt x="1" y="18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43" name="Freeform 1402"/>
                          <wps:cNvSpPr>
                            <a:spLocks/>
                          </wps:cNvSpPr>
                          <wps:spPr bwMode="auto">
                            <a:xfrm>
                              <a:off x="5974" y="2069"/>
                              <a:ext cx="77" cy="112"/>
                            </a:xfrm>
                            <a:custGeom>
                              <a:avLst/>
                              <a:gdLst>
                                <a:gd name="T0" fmla="*/ 0 w 97"/>
                                <a:gd name="T1" fmla="*/ 141 h 141"/>
                                <a:gd name="T2" fmla="*/ 0 w 97"/>
                                <a:gd name="T3" fmla="*/ 141 h 141"/>
                                <a:gd name="T4" fmla="*/ 7 w 97"/>
                                <a:gd name="T5" fmla="*/ 109 h 141"/>
                                <a:gd name="T6" fmla="*/ 33 w 97"/>
                                <a:gd name="T7" fmla="*/ 85 h 141"/>
                                <a:gd name="T8" fmla="*/ 52 w 97"/>
                                <a:gd name="T9" fmla="*/ 74 h 141"/>
                                <a:gd name="T10" fmla="*/ 70 w 97"/>
                                <a:gd name="T11" fmla="*/ 61 h 141"/>
                                <a:gd name="T12" fmla="*/ 78 w 97"/>
                                <a:gd name="T13" fmla="*/ 43 h 141"/>
                                <a:gd name="T14" fmla="*/ 70 w 97"/>
                                <a:gd name="T15" fmla="*/ 23 h 141"/>
                                <a:gd name="T16" fmla="*/ 51 w 97"/>
                                <a:gd name="T17" fmla="*/ 16 h 141"/>
                                <a:gd name="T18" fmla="*/ 25 w 97"/>
                                <a:gd name="T19" fmla="*/ 30 h 141"/>
                                <a:gd name="T20" fmla="*/ 21 w 97"/>
                                <a:gd name="T21" fmla="*/ 50 h 141"/>
                                <a:gd name="T22" fmla="*/ 3 w 97"/>
                                <a:gd name="T23" fmla="*/ 50 h 141"/>
                                <a:gd name="T24" fmla="*/ 10 w 97"/>
                                <a:gd name="T25" fmla="*/ 20 h 141"/>
                                <a:gd name="T26" fmla="*/ 51 w 97"/>
                                <a:gd name="T27" fmla="*/ 0 h 141"/>
                                <a:gd name="T28" fmla="*/ 86 w 97"/>
                                <a:gd name="T29" fmla="*/ 13 h 141"/>
                                <a:gd name="T30" fmla="*/ 97 w 97"/>
                                <a:gd name="T31" fmla="*/ 42 h 141"/>
                                <a:gd name="T32" fmla="*/ 86 w 97"/>
                                <a:gd name="T33" fmla="*/ 71 h 141"/>
                                <a:gd name="T34" fmla="*/ 61 w 97"/>
                                <a:gd name="T35" fmla="*/ 88 h 141"/>
                                <a:gd name="T36" fmla="*/ 47 w 97"/>
                                <a:gd name="T37" fmla="*/ 95 h 141"/>
                                <a:gd name="T38" fmla="*/ 32 w 97"/>
                                <a:gd name="T39" fmla="*/ 105 h 141"/>
                                <a:gd name="T40" fmla="*/ 20 w 97"/>
                                <a:gd name="T41" fmla="*/ 124 h 141"/>
                                <a:gd name="T42" fmla="*/ 97 w 97"/>
                                <a:gd name="T43" fmla="*/ 124 h 141"/>
                                <a:gd name="T44" fmla="*/ 97 w 97"/>
                                <a:gd name="T45" fmla="*/ 141 h 141"/>
                                <a:gd name="T46" fmla="*/ 0 w 97"/>
                                <a:gd name="T47"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7" h="141">
                                  <a:moveTo>
                                    <a:pt x="0" y="141"/>
                                  </a:moveTo>
                                  <a:lnTo>
                                    <a:pt x="0" y="141"/>
                                  </a:lnTo>
                                  <a:cubicBezTo>
                                    <a:pt x="0" y="129"/>
                                    <a:pt x="3" y="118"/>
                                    <a:pt x="7" y="109"/>
                                  </a:cubicBezTo>
                                  <a:cubicBezTo>
                                    <a:pt x="12" y="100"/>
                                    <a:pt x="20" y="92"/>
                                    <a:pt x="33" y="85"/>
                                  </a:cubicBezTo>
                                  <a:lnTo>
                                    <a:pt x="52" y="74"/>
                                  </a:lnTo>
                                  <a:cubicBezTo>
                                    <a:pt x="60" y="69"/>
                                    <a:pt x="66" y="65"/>
                                    <a:pt x="70" y="61"/>
                                  </a:cubicBezTo>
                                  <a:cubicBezTo>
                                    <a:pt x="75" y="56"/>
                                    <a:pt x="78" y="50"/>
                                    <a:pt x="78" y="43"/>
                                  </a:cubicBezTo>
                                  <a:cubicBezTo>
                                    <a:pt x="78" y="34"/>
                                    <a:pt x="75" y="28"/>
                                    <a:pt x="70" y="23"/>
                                  </a:cubicBezTo>
                                  <a:cubicBezTo>
                                    <a:pt x="66" y="18"/>
                                    <a:pt x="59" y="16"/>
                                    <a:pt x="51" y="16"/>
                                  </a:cubicBezTo>
                                  <a:cubicBezTo>
                                    <a:pt x="39" y="16"/>
                                    <a:pt x="30" y="20"/>
                                    <a:pt x="25" y="30"/>
                                  </a:cubicBezTo>
                                  <a:cubicBezTo>
                                    <a:pt x="23" y="35"/>
                                    <a:pt x="22" y="41"/>
                                    <a:pt x="21" y="50"/>
                                  </a:cubicBezTo>
                                  <a:lnTo>
                                    <a:pt x="3" y="50"/>
                                  </a:lnTo>
                                  <a:cubicBezTo>
                                    <a:pt x="3" y="38"/>
                                    <a:pt x="6" y="28"/>
                                    <a:pt x="10" y="20"/>
                                  </a:cubicBezTo>
                                  <a:cubicBezTo>
                                    <a:pt x="18" y="6"/>
                                    <a:pt x="31" y="0"/>
                                    <a:pt x="51" y="0"/>
                                  </a:cubicBezTo>
                                  <a:cubicBezTo>
                                    <a:pt x="67" y="0"/>
                                    <a:pt x="79" y="4"/>
                                    <a:pt x="86" y="13"/>
                                  </a:cubicBezTo>
                                  <a:cubicBezTo>
                                    <a:pt x="94" y="21"/>
                                    <a:pt x="97" y="31"/>
                                    <a:pt x="97" y="42"/>
                                  </a:cubicBezTo>
                                  <a:cubicBezTo>
                                    <a:pt x="97" y="53"/>
                                    <a:pt x="93" y="63"/>
                                    <a:pt x="86" y="71"/>
                                  </a:cubicBezTo>
                                  <a:cubicBezTo>
                                    <a:pt x="81" y="75"/>
                                    <a:pt x="73" y="81"/>
                                    <a:pt x="61" y="88"/>
                                  </a:cubicBezTo>
                                  <a:lnTo>
                                    <a:pt x="47" y="95"/>
                                  </a:lnTo>
                                  <a:cubicBezTo>
                                    <a:pt x="41" y="99"/>
                                    <a:pt x="36" y="102"/>
                                    <a:pt x="32" y="105"/>
                                  </a:cubicBezTo>
                                  <a:cubicBezTo>
                                    <a:pt x="26" y="111"/>
                                    <a:pt x="21" y="118"/>
                                    <a:pt x="20" y="124"/>
                                  </a:cubicBezTo>
                                  <a:lnTo>
                                    <a:pt x="97" y="124"/>
                                  </a:lnTo>
                                  <a:lnTo>
                                    <a:pt x="97" y="141"/>
                                  </a:lnTo>
                                  <a:lnTo>
                                    <a:pt x="0" y="1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44" name="Freeform 1403"/>
                          <wps:cNvSpPr>
                            <a:spLocks/>
                          </wps:cNvSpPr>
                          <wps:spPr bwMode="auto">
                            <a:xfrm>
                              <a:off x="6072" y="2164"/>
                              <a:ext cx="16" cy="17"/>
                            </a:xfrm>
                            <a:custGeom>
                              <a:avLst/>
                              <a:gdLst>
                                <a:gd name="T0" fmla="*/ 0 w 20"/>
                                <a:gd name="T1" fmla="*/ 0 h 21"/>
                                <a:gd name="T2" fmla="*/ 0 w 20"/>
                                <a:gd name="T3" fmla="*/ 0 h 21"/>
                                <a:gd name="T4" fmla="*/ 20 w 20"/>
                                <a:gd name="T5" fmla="*/ 0 h 21"/>
                                <a:gd name="T6" fmla="*/ 20 w 20"/>
                                <a:gd name="T7" fmla="*/ 21 h 21"/>
                                <a:gd name="T8" fmla="*/ 0 w 20"/>
                                <a:gd name="T9" fmla="*/ 21 h 21"/>
                                <a:gd name="T10" fmla="*/ 0 w 20"/>
                                <a:gd name="T11" fmla="*/ 0 h 21"/>
                              </a:gdLst>
                              <a:ahLst/>
                              <a:cxnLst>
                                <a:cxn ang="0">
                                  <a:pos x="T0" y="T1"/>
                                </a:cxn>
                                <a:cxn ang="0">
                                  <a:pos x="T2" y="T3"/>
                                </a:cxn>
                                <a:cxn ang="0">
                                  <a:pos x="T4" y="T5"/>
                                </a:cxn>
                                <a:cxn ang="0">
                                  <a:pos x="T6" y="T7"/>
                                </a:cxn>
                                <a:cxn ang="0">
                                  <a:pos x="T8" y="T9"/>
                                </a:cxn>
                                <a:cxn ang="0">
                                  <a:pos x="T10" y="T11"/>
                                </a:cxn>
                              </a:cxnLst>
                              <a:rect l="0" t="0" r="r" b="b"/>
                              <a:pathLst>
                                <a:path w="20" h="21">
                                  <a:moveTo>
                                    <a:pt x="0" y="0"/>
                                  </a:moveTo>
                                  <a:lnTo>
                                    <a:pt x="0" y="0"/>
                                  </a:lnTo>
                                  <a:lnTo>
                                    <a:pt x="20" y="0"/>
                                  </a:lnTo>
                                  <a:lnTo>
                                    <a:pt x="20"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45" name="Freeform 1404"/>
                          <wps:cNvSpPr>
                            <a:spLocks/>
                          </wps:cNvSpPr>
                          <wps:spPr bwMode="auto">
                            <a:xfrm>
                              <a:off x="6118" y="2070"/>
                              <a:ext cx="42" cy="111"/>
                            </a:xfrm>
                            <a:custGeom>
                              <a:avLst/>
                              <a:gdLst>
                                <a:gd name="T0" fmla="*/ 0 w 52"/>
                                <a:gd name="T1" fmla="*/ 40 h 140"/>
                                <a:gd name="T2" fmla="*/ 0 w 52"/>
                                <a:gd name="T3" fmla="*/ 40 h 140"/>
                                <a:gd name="T4" fmla="*/ 0 w 52"/>
                                <a:gd name="T5" fmla="*/ 27 h 140"/>
                                <a:gd name="T6" fmla="*/ 27 w 52"/>
                                <a:gd name="T7" fmla="*/ 20 h 140"/>
                                <a:gd name="T8" fmla="*/ 38 w 52"/>
                                <a:gd name="T9" fmla="*/ 0 h 140"/>
                                <a:gd name="T10" fmla="*/ 52 w 52"/>
                                <a:gd name="T11" fmla="*/ 0 h 140"/>
                                <a:gd name="T12" fmla="*/ 52 w 52"/>
                                <a:gd name="T13" fmla="*/ 140 h 140"/>
                                <a:gd name="T14" fmla="*/ 33 w 52"/>
                                <a:gd name="T15" fmla="*/ 140 h 140"/>
                                <a:gd name="T16" fmla="*/ 33 w 52"/>
                                <a:gd name="T17" fmla="*/ 40 h 140"/>
                                <a:gd name="T18" fmla="*/ 0 w 52"/>
                                <a:gd name="T19" fmla="*/ 40 h 1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0">
                                  <a:moveTo>
                                    <a:pt x="0" y="40"/>
                                  </a:moveTo>
                                  <a:lnTo>
                                    <a:pt x="0" y="40"/>
                                  </a:lnTo>
                                  <a:lnTo>
                                    <a:pt x="0" y="27"/>
                                  </a:lnTo>
                                  <a:cubicBezTo>
                                    <a:pt x="13" y="25"/>
                                    <a:pt x="22" y="23"/>
                                    <a:pt x="27" y="20"/>
                                  </a:cubicBezTo>
                                  <a:cubicBezTo>
                                    <a:pt x="32" y="17"/>
                                    <a:pt x="36" y="11"/>
                                    <a:pt x="38" y="0"/>
                                  </a:cubicBezTo>
                                  <a:lnTo>
                                    <a:pt x="52" y="0"/>
                                  </a:lnTo>
                                  <a:lnTo>
                                    <a:pt x="52" y="140"/>
                                  </a:lnTo>
                                  <a:lnTo>
                                    <a:pt x="33" y="140"/>
                                  </a:lnTo>
                                  <a:lnTo>
                                    <a:pt x="33" y="40"/>
                                  </a:lnTo>
                                  <a:lnTo>
                                    <a:pt x="0" y="4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46" name="Freeform 1405"/>
                          <wps:cNvSpPr>
                            <a:spLocks/>
                          </wps:cNvSpPr>
                          <wps:spPr bwMode="auto">
                            <a:xfrm>
                              <a:off x="6196" y="2070"/>
                              <a:ext cx="41" cy="111"/>
                            </a:xfrm>
                            <a:custGeom>
                              <a:avLst/>
                              <a:gdLst>
                                <a:gd name="T0" fmla="*/ 0 w 52"/>
                                <a:gd name="T1" fmla="*/ 40 h 140"/>
                                <a:gd name="T2" fmla="*/ 0 w 52"/>
                                <a:gd name="T3" fmla="*/ 40 h 140"/>
                                <a:gd name="T4" fmla="*/ 0 w 52"/>
                                <a:gd name="T5" fmla="*/ 27 h 140"/>
                                <a:gd name="T6" fmla="*/ 27 w 52"/>
                                <a:gd name="T7" fmla="*/ 20 h 140"/>
                                <a:gd name="T8" fmla="*/ 38 w 52"/>
                                <a:gd name="T9" fmla="*/ 0 h 140"/>
                                <a:gd name="T10" fmla="*/ 52 w 52"/>
                                <a:gd name="T11" fmla="*/ 0 h 140"/>
                                <a:gd name="T12" fmla="*/ 52 w 52"/>
                                <a:gd name="T13" fmla="*/ 140 h 140"/>
                                <a:gd name="T14" fmla="*/ 33 w 52"/>
                                <a:gd name="T15" fmla="*/ 140 h 140"/>
                                <a:gd name="T16" fmla="*/ 33 w 52"/>
                                <a:gd name="T17" fmla="*/ 40 h 140"/>
                                <a:gd name="T18" fmla="*/ 0 w 52"/>
                                <a:gd name="T19" fmla="*/ 40 h 1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0">
                                  <a:moveTo>
                                    <a:pt x="0" y="40"/>
                                  </a:moveTo>
                                  <a:lnTo>
                                    <a:pt x="0" y="40"/>
                                  </a:lnTo>
                                  <a:lnTo>
                                    <a:pt x="0" y="27"/>
                                  </a:lnTo>
                                  <a:cubicBezTo>
                                    <a:pt x="13" y="25"/>
                                    <a:pt x="22" y="23"/>
                                    <a:pt x="27" y="20"/>
                                  </a:cubicBezTo>
                                  <a:cubicBezTo>
                                    <a:pt x="32" y="17"/>
                                    <a:pt x="36" y="11"/>
                                    <a:pt x="38" y="0"/>
                                  </a:cubicBezTo>
                                  <a:lnTo>
                                    <a:pt x="52" y="0"/>
                                  </a:lnTo>
                                  <a:lnTo>
                                    <a:pt x="52" y="140"/>
                                  </a:lnTo>
                                  <a:lnTo>
                                    <a:pt x="33" y="140"/>
                                  </a:lnTo>
                                  <a:lnTo>
                                    <a:pt x="33" y="40"/>
                                  </a:lnTo>
                                  <a:lnTo>
                                    <a:pt x="0" y="4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47" name="Freeform 1406"/>
                          <wps:cNvSpPr>
                            <a:spLocks/>
                          </wps:cNvSpPr>
                          <wps:spPr bwMode="auto">
                            <a:xfrm>
                              <a:off x="6326" y="2064"/>
                              <a:ext cx="37" cy="150"/>
                            </a:xfrm>
                            <a:custGeom>
                              <a:avLst/>
                              <a:gdLst>
                                <a:gd name="T0" fmla="*/ 46 w 46"/>
                                <a:gd name="T1" fmla="*/ 0 h 188"/>
                                <a:gd name="T2" fmla="*/ 46 w 46"/>
                                <a:gd name="T3" fmla="*/ 0 h 188"/>
                                <a:gd name="T4" fmla="*/ 25 w 46"/>
                                <a:gd name="T5" fmla="*/ 44 h 188"/>
                                <a:gd name="T6" fmla="*/ 18 w 46"/>
                                <a:gd name="T7" fmla="*/ 94 h 188"/>
                                <a:gd name="T8" fmla="*/ 26 w 46"/>
                                <a:gd name="T9" fmla="*/ 146 h 188"/>
                                <a:gd name="T10" fmla="*/ 46 w 46"/>
                                <a:gd name="T11" fmla="*/ 188 h 188"/>
                                <a:gd name="T12" fmla="*/ 34 w 46"/>
                                <a:gd name="T13" fmla="*/ 188 h 188"/>
                                <a:gd name="T14" fmla="*/ 16 w 46"/>
                                <a:gd name="T15" fmla="*/ 160 h 188"/>
                                <a:gd name="T16" fmla="*/ 9 w 46"/>
                                <a:gd name="T17" fmla="*/ 143 h 188"/>
                                <a:gd name="T18" fmla="*/ 1 w 46"/>
                                <a:gd name="T19" fmla="*/ 112 h 188"/>
                                <a:gd name="T20" fmla="*/ 0 w 46"/>
                                <a:gd name="T21" fmla="*/ 95 h 188"/>
                                <a:gd name="T22" fmla="*/ 9 w 46"/>
                                <a:gd name="T23" fmla="*/ 43 h 188"/>
                                <a:gd name="T24" fmla="*/ 33 w 46"/>
                                <a:gd name="T25" fmla="*/ 0 h 188"/>
                                <a:gd name="T26" fmla="*/ 46 w 46"/>
                                <a:gd name="T27" fmla="*/ 0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46" y="0"/>
                                  </a:moveTo>
                                  <a:lnTo>
                                    <a:pt x="46" y="0"/>
                                  </a:lnTo>
                                  <a:cubicBezTo>
                                    <a:pt x="35" y="20"/>
                                    <a:pt x="28" y="35"/>
                                    <a:pt x="25" y="44"/>
                                  </a:cubicBezTo>
                                  <a:cubicBezTo>
                                    <a:pt x="21" y="59"/>
                                    <a:pt x="18" y="75"/>
                                    <a:pt x="18" y="94"/>
                                  </a:cubicBezTo>
                                  <a:cubicBezTo>
                                    <a:pt x="18" y="113"/>
                                    <a:pt x="21" y="131"/>
                                    <a:pt x="26" y="146"/>
                                  </a:cubicBezTo>
                                  <a:cubicBezTo>
                                    <a:pt x="30" y="156"/>
                                    <a:pt x="36" y="170"/>
                                    <a:pt x="46" y="188"/>
                                  </a:cubicBezTo>
                                  <a:lnTo>
                                    <a:pt x="34" y="188"/>
                                  </a:lnTo>
                                  <a:cubicBezTo>
                                    <a:pt x="24" y="173"/>
                                    <a:pt x="18" y="164"/>
                                    <a:pt x="16" y="160"/>
                                  </a:cubicBezTo>
                                  <a:cubicBezTo>
                                    <a:pt x="14" y="156"/>
                                    <a:pt x="11" y="150"/>
                                    <a:pt x="9" y="143"/>
                                  </a:cubicBezTo>
                                  <a:cubicBezTo>
                                    <a:pt x="5" y="133"/>
                                    <a:pt x="2" y="123"/>
                                    <a:pt x="1" y="112"/>
                                  </a:cubicBezTo>
                                  <a:cubicBezTo>
                                    <a:pt x="0" y="106"/>
                                    <a:pt x="0" y="101"/>
                                    <a:pt x="0" y="95"/>
                                  </a:cubicBezTo>
                                  <a:cubicBezTo>
                                    <a:pt x="0" y="76"/>
                                    <a:pt x="3" y="59"/>
                                    <a:pt x="9" y="43"/>
                                  </a:cubicBezTo>
                                  <a:cubicBezTo>
                                    <a:pt x="13" y="34"/>
                                    <a:pt x="21" y="19"/>
                                    <a:pt x="33" y="0"/>
                                  </a:cubicBezTo>
                                  <a:lnTo>
                                    <a:pt x="46"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48" name="Freeform 1407"/>
                          <wps:cNvSpPr>
                            <a:spLocks noEditPoints="1"/>
                          </wps:cNvSpPr>
                          <wps:spPr bwMode="auto">
                            <a:xfrm>
                              <a:off x="6374" y="2069"/>
                              <a:ext cx="77" cy="115"/>
                            </a:xfrm>
                            <a:custGeom>
                              <a:avLst/>
                              <a:gdLst>
                                <a:gd name="T0" fmla="*/ 48 w 97"/>
                                <a:gd name="T1" fmla="*/ 0 h 145"/>
                                <a:gd name="T2" fmla="*/ 48 w 97"/>
                                <a:gd name="T3" fmla="*/ 0 h 145"/>
                                <a:gd name="T4" fmla="*/ 88 w 97"/>
                                <a:gd name="T5" fmla="*/ 23 h 145"/>
                                <a:gd name="T6" fmla="*/ 97 w 97"/>
                                <a:gd name="T7" fmla="*/ 70 h 145"/>
                                <a:gd name="T8" fmla="*/ 88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9 h 145"/>
                                <a:gd name="T24" fmla="*/ 48 w 97"/>
                                <a:gd name="T25" fmla="*/ 129 h 145"/>
                                <a:gd name="T26" fmla="*/ 70 w 97"/>
                                <a:gd name="T27" fmla="*/ 117 h 145"/>
                                <a:gd name="T28" fmla="*/ 78 w 97"/>
                                <a:gd name="T29" fmla="*/ 71 h 145"/>
                                <a:gd name="T30" fmla="*/ 72 w 97"/>
                                <a:gd name="T31" fmla="*/ 32 h 145"/>
                                <a:gd name="T32" fmla="*/ 49 w 97"/>
                                <a:gd name="T33" fmla="*/ 16 h 145"/>
                                <a:gd name="T34" fmla="*/ 26 w 97"/>
                                <a:gd name="T35" fmla="*/ 31 h 145"/>
                                <a:gd name="T36" fmla="*/ 19 w 97"/>
                                <a:gd name="T37" fmla="*/ 74 h 145"/>
                                <a:gd name="T38" fmla="*/ 23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79" y="8"/>
                                    <a:pt x="88" y="23"/>
                                  </a:cubicBezTo>
                                  <a:cubicBezTo>
                                    <a:pt x="94" y="34"/>
                                    <a:pt x="97" y="50"/>
                                    <a:pt x="97" y="70"/>
                                  </a:cubicBezTo>
                                  <a:cubicBezTo>
                                    <a:pt x="97" y="90"/>
                                    <a:pt x="94" y="106"/>
                                    <a:pt x="88" y="118"/>
                                  </a:cubicBezTo>
                                  <a:cubicBezTo>
                                    <a:pt x="80" y="136"/>
                                    <a:pt x="67" y="145"/>
                                    <a:pt x="48" y="145"/>
                                  </a:cubicBezTo>
                                  <a:cubicBezTo>
                                    <a:pt x="31" y="145"/>
                                    <a:pt x="18" y="138"/>
                                    <a:pt x="10" y="123"/>
                                  </a:cubicBezTo>
                                  <a:cubicBezTo>
                                    <a:pt x="3" y="111"/>
                                    <a:pt x="0" y="94"/>
                                    <a:pt x="0" y="73"/>
                                  </a:cubicBezTo>
                                  <a:cubicBezTo>
                                    <a:pt x="0" y="57"/>
                                    <a:pt x="2" y="44"/>
                                    <a:pt x="6" y="32"/>
                                  </a:cubicBezTo>
                                  <a:cubicBezTo>
                                    <a:pt x="14" y="11"/>
                                    <a:pt x="28" y="0"/>
                                    <a:pt x="48" y="0"/>
                                  </a:cubicBezTo>
                                  <a:lnTo>
                                    <a:pt x="48" y="0"/>
                                  </a:lnTo>
                                  <a:close/>
                                  <a:moveTo>
                                    <a:pt x="48" y="129"/>
                                  </a:moveTo>
                                  <a:lnTo>
                                    <a:pt x="48" y="129"/>
                                  </a:lnTo>
                                  <a:cubicBezTo>
                                    <a:pt x="57" y="129"/>
                                    <a:pt x="64" y="125"/>
                                    <a:pt x="70" y="117"/>
                                  </a:cubicBezTo>
                                  <a:cubicBezTo>
                                    <a:pt x="75" y="109"/>
                                    <a:pt x="78" y="93"/>
                                    <a:pt x="78" y="71"/>
                                  </a:cubicBezTo>
                                  <a:cubicBezTo>
                                    <a:pt x="78" y="55"/>
                                    <a:pt x="76" y="42"/>
                                    <a:pt x="72" y="32"/>
                                  </a:cubicBezTo>
                                  <a:cubicBezTo>
                                    <a:pt x="68" y="21"/>
                                    <a:pt x="60" y="16"/>
                                    <a:pt x="49" y="16"/>
                                  </a:cubicBezTo>
                                  <a:cubicBezTo>
                                    <a:pt x="39" y="16"/>
                                    <a:pt x="31" y="21"/>
                                    <a:pt x="26" y="31"/>
                                  </a:cubicBezTo>
                                  <a:cubicBezTo>
                                    <a:pt x="21" y="41"/>
                                    <a:pt x="19" y="55"/>
                                    <a:pt x="19" y="74"/>
                                  </a:cubicBezTo>
                                  <a:cubicBezTo>
                                    <a:pt x="19" y="89"/>
                                    <a:pt x="20" y="100"/>
                                    <a:pt x="23" y="109"/>
                                  </a:cubicBezTo>
                                  <a:cubicBezTo>
                                    <a:pt x="28" y="122"/>
                                    <a:pt x="36"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49" name="Freeform 1408"/>
                          <wps:cNvSpPr>
                            <a:spLocks/>
                          </wps:cNvSpPr>
                          <wps:spPr bwMode="auto">
                            <a:xfrm>
                              <a:off x="6472" y="2164"/>
                              <a:ext cx="16" cy="17"/>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50" name="Freeform 1409"/>
                          <wps:cNvSpPr>
                            <a:spLocks/>
                          </wps:cNvSpPr>
                          <wps:spPr bwMode="auto">
                            <a:xfrm>
                              <a:off x="6508" y="2069"/>
                              <a:ext cx="77" cy="112"/>
                            </a:xfrm>
                            <a:custGeom>
                              <a:avLst/>
                              <a:gdLst>
                                <a:gd name="T0" fmla="*/ 0 w 97"/>
                                <a:gd name="T1" fmla="*/ 141 h 141"/>
                                <a:gd name="T2" fmla="*/ 0 w 97"/>
                                <a:gd name="T3" fmla="*/ 141 h 141"/>
                                <a:gd name="T4" fmla="*/ 7 w 97"/>
                                <a:gd name="T5" fmla="*/ 109 h 141"/>
                                <a:gd name="T6" fmla="*/ 33 w 97"/>
                                <a:gd name="T7" fmla="*/ 85 h 141"/>
                                <a:gd name="T8" fmla="*/ 52 w 97"/>
                                <a:gd name="T9" fmla="*/ 74 h 141"/>
                                <a:gd name="T10" fmla="*/ 70 w 97"/>
                                <a:gd name="T11" fmla="*/ 61 h 141"/>
                                <a:gd name="T12" fmla="*/ 78 w 97"/>
                                <a:gd name="T13" fmla="*/ 43 h 141"/>
                                <a:gd name="T14" fmla="*/ 70 w 97"/>
                                <a:gd name="T15" fmla="*/ 23 h 141"/>
                                <a:gd name="T16" fmla="*/ 51 w 97"/>
                                <a:gd name="T17" fmla="*/ 16 h 141"/>
                                <a:gd name="T18" fmla="*/ 25 w 97"/>
                                <a:gd name="T19" fmla="*/ 30 h 141"/>
                                <a:gd name="T20" fmla="*/ 21 w 97"/>
                                <a:gd name="T21" fmla="*/ 50 h 141"/>
                                <a:gd name="T22" fmla="*/ 3 w 97"/>
                                <a:gd name="T23" fmla="*/ 50 h 141"/>
                                <a:gd name="T24" fmla="*/ 10 w 97"/>
                                <a:gd name="T25" fmla="*/ 20 h 141"/>
                                <a:gd name="T26" fmla="*/ 51 w 97"/>
                                <a:gd name="T27" fmla="*/ 0 h 141"/>
                                <a:gd name="T28" fmla="*/ 86 w 97"/>
                                <a:gd name="T29" fmla="*/ 13 h 141"/>
                                <a:gd name="T30" fmla="*/ 97 w 97"/>
                                <a:gd name="T31" fmla="*/ 42 h 141"/>
                                <a:gd name="T32" fmla="*/ 86 w 97"/>
                                <a:gd name="T33" fmla="*/ 71 h 141"/>
                                <a:gd name="T34" fmla="*/ 61 w 97"/>
                                <a:gd name="T35" fmla="*/ 88 h 141"/>
                                <a:gd name="T36" fmla="*/ 47 w 97"/>
                                <a:gd name="T37" fmla="*/ 95 h 141"/>
                                <a:gd name="T38" fmla="*/ 32 w 97"/>
                                <a:gd name="T39" fmla="*/ 105 h 141"/>
                                <a:gd name="T40" fmla="*/ 20 w 97"/>
                                <a:gd name="T41" fmla="*/ 124 h 141"/>
                                <a:gd name="T42" fmla="*/ 97 w 97"/>
                                <a:gd name="T43" fmla="*/ 124 h 141"/>
                                <a:gd name="T44" fmla="*/ 97 w 97"/>
                                <a:gd name="T45" fmla="*/ 141 h 141"/>
                                <a:gd name="T46" fmla="*/ 0 w 97"/>
                                <a:gd name="T47"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7" h="141">
                                  <a:moveTo>
                                    <a:pt x="0" y="141"/>
                                  </a:moveTo>
                                  <a:lnTo>
                                    <a:pt x="0" y="141"/>
                                  </a:lnTo>
                                  <a:cubicBezTo>
                                    <a:pt x="0" y="129"/>
                                    <a:pt x="3" y="118"/>
                                    <a:pt x="7" y="109"/>
                                  </a:cubicBezTo>
                                  <a:cubicBezTo>
                                    <a:pt x="12" y="100"/>
                                    <a:pt x="20" y="92"/>
                                    <a:pt x="33" y="85"/>
                                  </a:cubicBezTo>
                                  <a:lnTo>
                                    <a:pt x="52" y="74"/>
                                  </a:lnTo>
                                  <a:cubicBezTo>
                                    <a:pt x="60" y="69"/>
                                    <a:pt x="66" y="65"/>
                                    <a:pt x="70" y="61"/>
                                  </a:cubicBezTo>
                                  <a:cubicBezTo>
                                    <a:pt x="75" y="56"/>
                                    <a:pt x="78" y="50"/>
                                    <a:pt x="78" y="43"/>
                                  </a:cubicBezTo>
                                  <a:cubicBezTo>
                                    <a:pt x="78" y="34"/>
                                    <a:pt x="75" y="28"/>
                                    <a:pt x="70" y="23"/>
                                  </a:cubicBezTo>
                                  <a:cubicBezTo>
                                    <a:pt x="65" y="18"/>
                                    <a:pt x="59" y="16"/>
                                    <a:pt x="51" y="16"/>
                                  </a:cubicBezTo>
                                  <a:cubicBezTo>
                                    <a:pt x="39" y="16"/>
                                    <a:pt x="30" y="20"/>
                                    <a:pt x="25" y="30"/>
                                  </a:cubicBezTo>
                                  <a:cubicBezTo>
                                    <a:pt x="23" y="35"/>
                                    <a:pt x="22" y="41"/>
                                    <a:pt x="21" y="50"/>
                                  </a:cubicBezTo>
                                  <a:lnTo>
                                    <a:pt x="3" y="50"/>
                                  </a:lnTo>
                                  <a:cubicBezTo>
                                    <a:pt x="3" y="38"/>
                                    <a:pt x="6" y="28"/>
                                    <a:pt x="10" y="20"/>
                                  </a:cubicBezTo>
                                  <a:cubicBezTo>
                                    <a:pt x="18" y="6"/>
                                    <a:pt x="31" y="0"/>
                                    <a:pt x="51" y="0"/>
                                  </a:cubicBezTo>
                                  <a:cubicBezTo>
                                    <a:pt x="67" y="0"/>
                                    <a:pt x="79" y="4"/>
                                    <a:pt x="86" y="13"/>
                                  </a:cubicBezTo>
                                  <a:cubicBezTo>
                                    <a:pt x="94" y="21"/>
                                    <a:pt x="97" y="31"/>
                                    <a:pt x="97" y="42"/>
                                  </a:cubicBezTo>
                                  <a:cubicBezTo>
                                    <a:pt x="97" y="53"/>
                                    <a:pt x="93" y="63"/>
                                    <a:pt x="86" y="71"/>
                                  </a:cubicBezTo>
                                  <a:cubicBezTo>
                                    <a:pt x="81" y="75"/>
                                    <a:pt x="73" y="81"/>
                                    <a:pt x="61" y="88"/>
                                  </a:cubicBezTo>
                                  <a:lnTo>
                                    <a:pt x="47" y="95"/>
                                  </a:lnTo>
                                  <a:cubicBezTo>
                                    <a:pt x="41" y="99"/>
                                    <a:pt x="36" y="102"/>
                                    <a:pt x="32" y="105"/>
                                  </a:cubicBezTo>
                                  <a:cubicBezTo>
                                    <a:pt x="25" y="111"/>
                                    <a:pt x="21" y="118"/>
                                    <a:pt x="20" y="124"/>
                                  </a:cubicBezTo>
                                  <a:lnTo>
                                    <a:pt x="97" y="124"/>
                                  </a:lnTo>
                                  <a:lnTo>
                                    <a:pt x="97" y="141"/>
                                  </a:lnTo>
                                  <a:lnTo>
                                    <a:pt x="0" y="1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51" name="Freeform 1410"/>
                          <wps:cNvSpPr>
                            <a:spLocks noEditPoints="1"/>
                          </wps:cNvSpPr>
                          <wps:spPr bwMode="auto">
                            <a:xfrm>
                              <a:off x="6599" y="2068"/>
                              <a:ext cx="77" cy="116"/>
                            </a:xfrm>
                            <a:custGeom>
                              <a:avLst/>
                              <a:gdLst>
                                <a:gd name="T0" fmla="*/ 51 w 97"/>
                                <a:gd name="T1" fmla="*/ 0 h 146"/>
                                <a:gd name="T2" fmla="*/ 51 w 97"/>
                                <a:gd name="T3" fmla="*/ 0 h 146"/>
                                <a:gd name="T4" fmla="*/ 84 w 97"/>
                                <a:gd name="T5" fmla="*/ 13 h 146"/>
                                <a:gd name="T6" fmla="*/ 94 w 97"/>
                                <a:gd name="T7" fmla="*/ 38 h 146"/>
                                <a:gd name="T8" fmla="*/ 76 w 97"/>
                                <a:gd name="T9" fmla="*/ 38 h 146"/>
                                <a:gd name="T10" fmla="*/ 71 w 97"/>
                                <a:gd name="T11" fmla="*/ 25 h 146"/>
                                <a:gd name="T12" fmla="*/ 52 w 97"/>
                                <a:gd name="T13" fmla="*/ 16 h 146"/>
                                <a:gd name="T14" fmla="*/ 28 w 97"/>
                                <a:gd name="T15" fmla="*/ 30 h 146"/>
                                <a:gd name="T16" fmla="*/ 18 w 97"/>
                                <a:gd name="T17" fmla="*/ 69 h 146"/>
                                <a:gd name="T18" fmla="*/ 34 w 97"/>
                                <a:gd name="T19" fmla="*/ 56 h 146"/>
                                <a:gd name="T20" fmla="*/ 53 w 97"/>
                                <a:gd name="T21" fmla="*/ 52 h 146"/>
                                <a:gd name="T22" fmla="*/ 84 w 97"/>
                                <a:gd name="T23" fmla="*/ 63 h 146"/>
                                <a:gd name="T24" fmla="*/ 97 w 97"/>
                                <a:gd name="T25" fmla="*/ 97 h 146"/>
                                <a:gd name="T26" fmla="*/ 84 w 97"/>
                                <a:gd name="T27" fmla="*/ 131 h 146"/>
                                <a:gd name="T28" fmla="*/ 49 w 97"/>
                                <a:gd name="T29" fmla="*/ 146 h 146"/>
                                <a:gd name="T30" fmla="*/ 14 w 97"/>
                                <a:gd name="T31" fmla="*/ 131 h 146"/>
                                <a:gd name="T32" fmla="*/ 0 w 97"/>
                                <a:gd name="T33" fmla="*/ 80 h 146"/>
                                <a:gd name="T34" fmla="*/ 6 w 97"/>
                                <a:gd name="T35" fmla="*/ 36 h 146"/>
                                <a:gd name="T36" fmla="*/ 51 w 97"/>
                                <a:gd name="T37" fmla="*/ 0 h 146"/>
                                <a:gd name="T38" fmla="*/ 51 w 97"/>
                                <a:gd name="T39" fmla="*/ 0 h 146"/>
                                <a:gd name="T40" fmla="*/ 50 w 97"/>
                                <a:gd name="T41" fmla="*/ 130 h 146"/>
                                <a:gd name="T42" fmla="*/ 50 w 97"/>
                                <a:gd name="T43" fmla="*/ 130 h 146"/>
                                <a:gd name="T44" fmla="*/ 71 w 97"/>
                                <a:gd name="T45" fmla="*/ 121 h 146"/>
                                <a:gd name="T46" fmla="*/ 78 w 97"/>
                                <a:gd name="T47" fmla="*/ 98 h 146"/>
                                <a:gd name="T48" fmla="*/ 72 w 97"/>
                                <a:gd name="T49" fmla="*/ 78 h 146"/>
                                <a:gd name="T50" fmla="*/ 49 w 97"/>
                                <a:gd name="T51" fmla="*/ 68 h 146"/>
                                <a:gd name="T52" fmla="*/ 29 w 97"/>
                                <a:gd name="T53" fmla="*/ 76 h 146"/>
                                <a:gd name="T54" fmla="*/ 21 w 97"/>
                                <a:gd name="T55" fmla="*/ 98 h 146"/>
                                <a:gd name="T56" fmla="*/ 28 w 97"/>
                                <a:gd name="T57" fmla="*/ 121 h 146"/>
                                <a:gd name="T58" fmla="*/ 50 w 97"/>
                                <a:gd name="T59" fmla="*/ 130 h 146"/>
                                <a:gd name="T60" fmla="*/ 50 w 97"/>
                                <a:gd name="T61" fmla="*/ 130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97" h="146">
                                  <a:moveTo>
                                    <a:pt x="51" y="0"/>
                                  </a:moveTo>
                                  <a:lnTo>
                                    <a:pt x="51" y="0"/>
                                  </a:lnTo>
                                  <a:cubicBezTo>
                                    <a:pt x="67" y="0"/>
                                    <a:pt x="78" y="5"/>
                                    <a:pt x="84" y="13"/>
                                  </a:cubicBezTo>
                                  <a:cubicBezTo>
                                    <a:pt x="91" y="21"/>
                                    <a:pt x="94" y="29"/>
                                    <a:pt x="94" y="38"/>
                                  </a:cubicBezTo>
                                  <a:lnTo>
                                    <a:pt x="76" y="38"/>
                                  </a:lnTo>
                                  <a:cubicBezTo>
                                    <a:pt x="75" y="32"/>
                                    <a:pt x="73" y="28"/>
                                    <a:pt x="71" y="25"/>
                                  </a:cubicBezTo>
                                  <a:cubicBezTo>
                                    <a:pt x="67" y="19"/>
                                    <a:pt x="60" y="16"/>
                                    <a:pt x="52" y="16"/>
                                  </a:cubicBezTo>
                                  <a:cubicBezTo>
                                    <a:pt x="42" y="16"/>
                                    <a:pt x="34" y="21"/>
                                    <a:pt x="28" y="30"/>
                                  </a:cubicBezTo>
                                  <a:cubicBezTo>
                                    <a:pt x="22" y="39"/>
                                    <a:pt x="19" y="52"/>
                                    <a:pt x="18" y="69"/>
                                  </a:cubicBezTo>
                                  <a:cubicBezTo>
                                    <a:pt x="22" y="63"/>
                                    <a:pt x="27" y="59"/>
                                    <a:pt x="34" y="56"/>
                                  </a:cubicBezTo>
                                  <a:cubicBezTo>
                                    <a:pt x="39" y="53"/>
                                    <a:pt x="46" y="52"/>
                                    <a:pt x="53" y="52"/>
                                  </a:cubicBezTo>
                                  <a:cubicBezTo>
                                    <a:pt x="64" y="52"/>
                                    <a:pt x="75" y="56"/>
                                    <a:pt x="84" y="63"/>
                                  </a:cubicBezTo>
                                  <a:cubicBezTo>
                                    <a:pt x="92" y="71"/>
                                    <a:pt x="97" y="82"/>
                                    <a:pt x="97" y="97"/>
                                  </a:cubicBezTo>
                                  <a:cubicBezTo>
                                    <a:pt x="97" y="110"/>
                                    <a:pt x="93" y="121"/>
                                    <a:pt x="84" y="131"/>
                                  </a:cubicBezTo>
                                  <a:cubicBezTo>
                                    <a:pt x="76" y="141"/>
                                    <a:pt x="64" y="146"/>
                                    <a:pt x="49" y="146"/>
                                  </a:cubicBezTo>
                                  <a:cubicBezTo>
                                    <a:pt x="35" y="146"/>
                                    <a:pt x="24" y="141"/>
                                    <a:pt x="14" y="131"/>
                                  </a:cubicBezTo>
                                  <a:cubicBezTo>
                                    <a:pt x="5" y="121"/>
                                    <a:pt x="0" y="104"/>
                                    <a:pt x="0" y="80"/>
                                  </a:cubicBezTo>
                                  <a:cubicBezTo>
                                    <a:pt x="0" y="63"/>
                                    <a:pt x="2" y="48"/>
                                    <a:pt x="6" y="36"/>
                                  </a:cubicBezTo>
                                  <a:cubicBezTo>
                                    <a:pt x="15" y="12"/>
                                    <a:pt x="30" y="0"/>
                                    <a:pt x="51" y="0"/>
                                  </a:cubicBezTo>
                                  <a:lnTo>
                                    <a:pt x="51" y="0"/>
                                  </a:lnTo>
                                  <a:close/>
                                  <a:moveTo>
                                    <a:pt x="50" y="130"/>
                                  </a:moveTo>
                                  <a:lnTo>
                                    <a:pt x="50" y="130"/>
                                  </a:lnTo>
                                  <a:cubicBezTo>
                                    <a:pt x="59" y="130"/>
                                    <a:pt x="66" y="127"/>
                                    <a:pt x="71" y="121"/>
                                  </a:cubicBezTo>
                                  <a:cubicBezTo>
                                    <a:pt x="76" y="114"/>
                                    <a:pt x="78" y="107"/>
                                    <a:pt x="78" y="98"/>
                                  </a:cubicBezTo>
                                  <a:cubicBezTo>
                                    <a:pt x="78" y="91"/>
                                    <a:pt x="76" y="84"/>
                                    <a:pt x="72" y="78"/>
                                  </a:cubicBezTo>
                                  <a:cubicBezTo>
                                    <a:pt x="68" y="71"/>
                                    <a:pt x="60" y="68"/>
                                    <a:pt x="49" y="68"/>
                                  </a:cubicBezTo>
                                  <a:cubicBezTo>
                                    <a:pt x="42" y="68"/>
                                    <a:pt x="35" y="71"/>
                                    <a:pt x="29" y="76"/>
                                  </a:cubicBezTo>
                                  <a:cubicBezTo>
                                    <a:pt x="23" y="81"/>
                                    <a:pt x="21" y="88"/>
                                    <a:pt x="21" y="98"/>
                                  </a:cubicBezTo>
                                  <a:cubicBezTo>
                                    <a:pt x="21" y="107"/>
                                    <a:pt x="23" y="115"/>
                                    <a:pt x="28" y="121"/>
                                  </a:cubicBezTo>
                                  <a:cubicBezTo>
                                    <a:pt x="34" y="127"/>
                                    <a:pt x="41" y="130"/>
                                    <a:pt x="50" y="130"/>
                                  </a:cubicBezTo>
                                  <a:lnTo>
                                    <a:pt x="50" y="13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52" name="Freeform 1411"/>
                          <wps:cNvSpPr>
                            <a:spLocks/>
                          </wps:cNvSpPr>
                          <wps:spPr bwMode="auto">
                            <a:xfrm>
                              <a:off x="6696" y="2164"/>
                              <a:ext cx="16" cy="41"/>
                            </a:xfrm>
                            <a:custGeom>
                              <a:avLst/>
                              <a:gdLst>
                                <a:gd name="T0" fmla="*/ 0 w 21"/>
                                <a:gd name="T1" fmla="*/ 42 h 51"/>
                                <a:gd name="T2" fmla="*/ 0 w 21"/>
                                <a:gd name="T3" fmla="*/ 42 h 51"/>
                                <a:gd name="T4" fmla="*/ 9 w 21"/>
                                <a:gd name="T5" fmla="*/ 32 h 51"/>
                                <a:gd name="T6" fmla="*/ 11 w 21"/>
                                <a:gd name="T7" fmla="*/ 24 h 51"/>
                                <a:gd name="T8" fmla="*/ 11 w 21"/>
                                <a:gd name="T9" fmla="*/ 22 h 51"/>
                                <a:gd name="T10" fmla="*/ 11 w 21"/>
                                <a:gd name="T11" fmla="*/ 21 h 51"/>
                                <a:gd name="T12" fmla="*/ 0 w 21"/>
                                <a:gd name="T13" fmla="*/ 21 h 51"/>
                                <a:gd name="T14" fmla="*/ 0 w 21"/>
                                <a:gd name="T15" fmla="*/ 0 h 51"/>
                                <a:gd name="T16" fmla="*/ 21 w 21"/>
                                <a:gd name="T17" fmla="*/ 0 h 51"/>
                                <a:gd name="T18" fmla="*/ 21 w 21"/>
                                <a:gd name="T19" fmla="*/ 20 h 51"/>
                                <a:gd name="T20" fmla="*/ 16 w 21"/>
                                <a:gd name="T21" fmla="*/ 40 h 51"/>
                                <a:gd name="T22" fmla="*/ 0 w 21"/>
                                <a:gd name="T23" fmla="*/ 51 h 51"/>
                                <a:gd name="T24" fmla="*/ 0 w 21"/>
                                <a:gd name="T25" fmla="*/ 42 h 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1" h="51">
                                  <a:moveTo>
                                    <a:pt x="0" y="42"/>
                                  </a:moveTo>
                                  <a:lnTo>
                                    <a:pt x="0" y="42"/>
                                  </a:lnTo>
                                  <a:cubicBezTo>
                                    <a:pt x="4" y="41"/>
                                    <a:pt x="8" y="38"/>
                                    <a:pt x="9" y="32"/>
                                  </a:cubicBezTo>
                                  <a:cubicBezTo>
                                    <a:pt x="10" y="29"/>
                                    <a:pt x="11" y="26"/>
                                    <a:pt x="11" y="24"/>
                                  </a:cubicBezTo>
                                  <a:cubicBezTo>
                                    <a:pt x="11" y="23"/>
                                    <a:pt x="11" y="23"/>
                                    <a:pt x="11" y="22"/>
                                  </a:cubicBezTo>
                                  <a:cubicBezTo>
                                    <a:pt x="11" y="22"/>
                                    <a:pt x="11" y="22"/>
                                    <a:pt x="11" y="21"/>
                                  </a:cubicBezTo>
                                  <a:lnTo>
                                    <a:pt x="0" y="21"/>
                                  </a:lnTo>
                                  <a:lnTo>
                                    <a:pt x="0" y="0"/>
                                  </a:lnTo>
                                  <a:lnTo>
                                    <a:pt x="21" y="0"/>
                                  </a:lnTo>
                                  <a:lnTo>
                                    <a:pt x="21" y="20"/>
                                  </a:lnTo>
                                  <a:cubicBezTo>
                                    <a:pt x="21" y="27"/>
                                    <a:pt x="19" y="34"/>
                                    <a:pt x="16" y="40"/>
                                  </a:cubicBezTo>
                                  <a:cubicBezTo>
                                    <a:pt x="13" y="46"/>
                                    <a:pt x="8" y="50"/>
                                    <a:pt x="0" y="51"/>
                                  </a:cubicBezTo>
                                  <a:lnTo>
                                    <a:pt x="0" y="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53" name="Freeform 1412"/>
                          <wps:cNvSpPr>
                            <a:spLocks/>
                          </wps:cNvSpPr>
                          <wps:spPr bwMode="auto">
                            <a:xfrm>
                              <a:off x="6778" y="2071"/>
                              <a:ext cx="77" cy="110"/>
                            </a:xfrm>
                            <a:custGeom>
                              <a:avLst/>
                              <a:gdLst>
                                <a:gd name="T0" fmla="*/ 98 w 98"/>
                                <a:gd name="T1" fmla="*/ 0 h 139"/>
                                <a:gd name="T2" fmla="*/ 98 w 98"/>
                                <a:gd name="T3" fmla="*/ 0 h 139"/>
                                <a:gd name="T4" fmla="*/ 98 w 98"/>
                                <a:gd name="T5" fmla="*/ 16 h 139"/>
                                <a:gd name="T6" fmla="*/ 80 w 98"/>
                                <a:gd name="T7" fmla="*/ 39 h 139"/>
                                <a:gd name="T8" fmla="*/ 60 w 98"/>
                                <a:gd name="T9" fmla="*/ 74 h 139"/>
                                <a:gd name="T10" fmla="*/ 47 w 98"/>
                                <a:gd name="T11" fmla="*/ 108 h 139"/>
                                <a:gd name="T12" fmla="*/ 40 w 98"/>
                                <a:gd name="T13" fmla="*/ 139 h 139"/>
                                <a:gd name="T14" fmla="*/ 20 w 98"/>
                                <a:gd name="T15" fmla="*/ 139 h 139"/>
                                <a:gd name="T16" fmla="*/ 50 w 98"/>
                                <a:gd name="T17" fmla="*/ 59 h 139"/>
                                <a:gd name="T18" fmla="*/ 78 w 98"/>
                                <a:gd name="T19" fmla="*/ 18 h 139"/>
                                <a:gd name="T20" fmla="*/ 0 w 98"/>
                                <a:gd name="T21" fmla="*/ 18 h 139"/>
                                <a:gd name="T22" fmla="*/ 0 w 98"/>
                                <a:gd name="T23" fmla="*/ 0 h 139"/>
                                <a:gd name="T24" fmla="*/ 98 w 98"/>
                                <a:gd name="T25"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98" h="139">
                                  <a:moveTo>
                                    <a:pt x="98" y="0"/>
                                  </a:moveTo>
                                  <a:lnTo>
                                    <a:pt x="98" y="0"/>
                                  </a:lnTo>
                                  <a:lnTo>
                                    <a:pt x="98" y="16"/>
                                  </a:lnTo>
                                  <a:cubicBezTo>
                                    <a:pt x="94" y="20"/>
                                    <a:pt x="88" y="28"/>
                                    <a:pt x="80" y="39"/>
                                  </a:cubicBezTo>
                                  <a:cubicBezTo>
                                    <a:pt x="73" y="50"/>
                                    <a:pt x="66" y="62"/>
                                    <a:pt x="60" y="74"/>
                                  </a:cubicBezTo>
                                  <a:cubicBezTo>
                                    <a:pt x="55" y="86"/>
                                    <a:pt x="50" y="98"/>
                                    <a:pt x="47" y="108"/>
                                  </a:cubicBezTo>
                                  <a:cubicBezTo>
                                    <a:pt x="45" y="114"/>
                                    <a:pt x="43" y="125"/>
                                    <a:pt x="40" y="139"/>
                                  </a:cubicBezTo>
                                  <a:lnTo>
                                    <a:pt x="20" y="139"/>
                                  </a:lnTo>
                                  <a:cubicBezTo>
                                    <a:pt x="25" y="112"/>
                                    <a:pt x="35" y="85"/>
                                    <a:pt x="50" y="59"/>
                                  </a:cubicBezTo>
                                  <a:cubicBezTo>
                                    <a:pt x="59" y="43"/>
                                    <a:pt x="68" y="30"/>
                                    <a:pt x="78" y="18"/>
                                  </a:cubicBezTo>
                                  <a:lnTo>
                                    <a:pt x="0" y="18"/>
                                  </a:lnTo>
                                  <a:lnTo>
                                    <a:pt x="0" y="0"/>
                                  </a:lnTo>
                                  <a:lnTo>
                                    <a:pt x="9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54" name="Freeform 1413"/>
                          <wps:cNvSpPr>
                            <a:spLocks/>
                          </wps:cNvSpPr>
                          <wps:spPr bwMode="auto">
                            <a:xfrm>
                              <a:off x="6875" y="2164"/>
                              <a:ext cx="17" cy="17"/>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55" name="Freeform 1414"/>
                          <wps:cNvSpPr>
                            <a:spLocks noEditPoints="1"/>
                          </wps:cNvSpPr>
                          <wps:spPr bwMode="auto">
                            <a:xfrm>
                              <a:off x="6910" y="2069"/>
                              <a:ext cx="80" cy="112"/>
                            </a:xfrm>
                            <a:custGeom>
                              <a:avLst/>
                              <a:gdLst>
                                <a:gd name="T0" fmla="*/ 62 w 101"/>
                                <a:gd name="T1" fmla="*/ 91 h 141"/>
                                <a:gd name="T2" fmla="*/ 62 w 101"/>
                                <a:gd name="T3" fmla="*/ 91 h 141"/>
                                <a:gd name="T4" fmla="*/ 62 w 101"/>
                                <a:gd name="T5" fmla="*/ 27 h 141"/>
                                <a:gd name="T6" fmla="*/ 17 w 101"/>
                                <a:gd name="T7" fmla="*/ 91 h 141"/>
                                <a:gd name="T8" fmla="*/ 62 w 101"/>
                                <a:gd name="T9" fmla="*/ 91 h 141"/>
                                <a:gd name="T10" fmla="*/ 62 w 101"/>
                                <a:gd name="T11" fmla="*/ 141 h 141"/>
                                <a:gd name="T12" fmla="*/ 62 w 101"/>
                                <a:gd name="T13" fmla="*/ 141 h 141"/>
                                <a:gd name="T14" fmla="*/ 62 w 101"/>
                                <a:gd name="T15" fmla="*/ 107 h 141"/>
                                <a:gd name="T16" fmla="*/ 0 w 101"/>
                                <a:gd name="T17" fmla="*/ 107 h 141"/>
                                <a:gd name="T18" fmla="*/ 0 w 101"/>
                                <a:gd name="T19" fmla="*/ 89 h 141"/>
                                <a:gd name="T20" fmla="*/ 65 w 101"/>
                                <a:gd name="T21" fmla="*/ 0 h 141"/>
                                <a:gd name="T22" fmla="*/ 80 w 101"/>
                                <a:gd name="T23" fmla="*/ 0 h 141"/>
                                <a:gd name="T24" fmla="*/ 80 w 101"/>
                                <a:gd name="T25" fmla="*/ 91 h 141"/>
                                <a:gd name="T26" fmla="*/ 101 w 101"/>
                                <a:gd name="T27" fmla="*/ 91 h 141"/>
                                <a:gd name="T28" fmla="*/ 101 w 101"/>
                                <a:gd name="T29" fmla="*/ 107 h 141"/>
                                <a:gd name="T30" fmla="*/ 80 w 101"/>
                                <a:gd name="T31" fmla="*/ 107 h 141"/>
                                <a:gd name="T32" fmla="*/ 80 w 101"/>
                                <a:gd name="T33" fmla="*/ 141 h 141"/>
                                <a:gd name="T34" fmla="*/ 62 w 101"/>
                                <a:gd name="T35"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01" h="141">
                                  <a:moveTo>
                                    <a:pt x="62" y="91"/>
                                  </a:moveTo>
                                  <a:lnTo>
                                    <a:pt x="62" y="91"/>
                                  </a:lnTo>
                                  <a:lnTo>
                                    <a:pt x="62" y="27"/>
                                  </a:lnTo>
                                  <a:lnTo>
                                    <a:pt x="17" y="91"/>
                                  </a:lnTo>
                                  <a:lnTo>
                                    <a:pt x="62" y="91"/>
                                  </a:lnTo>
                                  <a:close/>
                                  <a:moveTo>
                                    <a:pt x="62" y="141"/>
                                  </a:moveTo>
                                  <a:lnTo>
                                    <a:pt x="62" y="141"/>
                                  </a:lnTo>
                                  <a:lnTo>
                                    <a:pt x="62" y="107"/>
                                  </a:lnTo>
                                  <a:lnTo>
                                    <a:pt x="0" y="107"/>
                                  </a:lnTo>
                                  <a:lnTo>
                                    <a:pt x="0" y="89"/>
                                  </a:lnTo>
                                  <a:lnTo>
                                    <a:pt x="65" y="0"/>
                                  </a:lnTo>
                                  <a:lnTo>
                                    <a:pt x="80" y="0"/>
                                  </a:lnTo>
                                  <a:lnTo>
                                    <a:pt x="80" y="91"/>
                                  </a:lnTo>
                                  <a:lnTo>
                                    <a:pt x="101" y="91"/>
                                  </a:lnTo>
                                  <a:lnTo>
                                    <a:pt x="101" y="107"/>
                                  </a:lnTo>
                                  <a:lnTo>
                                    <a:pt x="80" y="107"/>
                                  </a:lnTo>
                                  <a:lnTo>
                                    <a:pt x="80" y="141"/>
                                  </a:lnTo>
                                  <a:lnTo>
                                    <a:pt x="62" y="1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56" name="Freeform 1415"/>
                          <wps:cNvSpPr>
                            <a:spLocks noEditPoints="1"/>
                          </wps:cNvSpPr>
                          <wps:spPr bwMode="auto">
                            <a:xfrm>
                              <a:off x="7001" y="2069"/>
                              <a:ext cx="78" cy="115"/>
                            </a:xfrm>
                            <a:custGeom>
                              <a:avLst/>
                              <a:gdLst>
                                <a:gd name="T0" fmla="*/ 48 w 98"/>
                                <a:gd name="T1" fmla="*/ 0 h 145"/>
                                <a:gd name="T2" fmla="*/ 48 w 98"/>
                                <a:gd name="T3" fmla="*/ 0 h 145"/>
                                <a:gd name="T4" fmla="*/ 88 w 98"/>
                                <a:gd name="T5" fmla="*/ 23 h 145"/>
                                <a:gd name="T6" fmla="*/ 98 w 98"/>
                                <a:gd name="T7" fmla="*/ 70 h 145"/>
                                <a:gd name="T8" fmla="*/ 89 w 98"/>
                                <a:gd name="T9" fmla="*/ 118 h 145"/>
                                <a:gd name="T10" fmla="*/ 48 w 98"/>
                                <a:gd name="T11" fmla="*/ 145 h 145"/>
                                <a:gd name="T12" fmla="*/ 11 w 98"/>
                                <a:gd name="T13" fmla="*/ 123 h 145"/>
                                <a:gd name="T14" fmla="*/ 0 w 98"/>
                                <a:gd name="T15" fmla="*/ 73 h 145"/>
                                <a:gd name="T16" fmla="*/ 6 w 98"/>
                                <a:gd name="T17" fmla="*/ 32 h 145"/>
                                <a:gd name="T18" fmla="*/ 48 w 98"/>
                                <a:gd name="T19" fmla="*/ 0 h 145"/>
                                <a:gd name="T20" fmla="*/ 48 w 98"/>
                                <a:gd name="T21" fmla="*/ 0 h 145"/>
                                <a:gd name="T22" fmla="*/ 48 w 98"/>
                                <a:gd name="T23" fmla="*/ 129 h 145"/>
                                <a:gd name="T24" fmla="*/ 48 w 98"/>
                                <a:gd name="T25" fmla="*/ 129 h 145"/>
                                <a:gd name="T26" fmla="*/ 70 w 98"/>
                                <a:gd name="T27" fmla="*/ 117 h 145"/>
                                <a:gd name="T28" fmla="*/ 78 w 98"/>
                                <a:gd name="T29" fmla="*/ 71 h 145"/>
                                <a:gd name="T30" fmla="*/ 73 w 98"/>
                                <a:gd name="T31" fmla="*/ 32 h 145"/>
                                <a:gd name="T32" fmla="*/ 50 w 98"/>
                                <a:gd name="T33" fmla="*/ 16 h 145"/>
                                <a:gd name="T34" fmla="*/ 27 w 98"/>
                                <a:gd name="T35" fmla="*/ 31 h 145"/>
                                <a:gd name="T36" fmla="*/ 19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8" y="0"/>
                                  </a:moveTo>
                                  <a:lnTo>
                                    <a:pt x="48" y="0"/>
                                  </a:lnTo>
                                  <a:cubicBezTo>
                                    <a:pt x="67" y="0"/>
                                    <a:pt x="80" y="8"/>
                                    <a:pt x="88" y="23"/>
                                  </a:cubicBezTo>
                                  <a:cubicBezTo>
                                    <a:pt x="94" y="34"/>
                                    <a:pt x="98" y="50"/>
                                    <a:pt x="98" y="70"/>
                                  </a:cubicBezTo>
                                  <a:cubicBezTo>
                                    <a:pt x="98" y="90"/>
                                    <a:pt x="95" y="106"/>
                                    <a:pt x="89" y="118"/>
                                  </a:cubicBezTo>
                                  <a:cubicBezTo>
                                    <a:pt x="81" y="136"/>
                                    <a:pt x="67" y="145"/>
                                    <a:pt x="48" y="145"/>
                                  </a:cubicBezTo>
                                  <a:cubicBezTo>
                                    <a:pt x="31" y="145"/>
                                    <a:pt x="19" y="138"/>
                                    <a:pt x="11" y="123"/>
                                  </a:cubicBezTo>
                                  <a:cubicBezTo>
                                    <a:pt x="4" y="111"/>
                                    <a:pt x="0" y="94"/>
                                    <a:pt x="0" y="73"/>
                                  </a:cubicBezTo>
                                  <a:cubicBezTo>
                                    <a:pt x="0" y="57"/>
                                    <a:pt x="2" y="44"/>
                                    <a:pt x="6" y="32"/>
                                  </a:cubicBezTo>
                                  <a:cubicBezTo>
                                    <a:pt x="14" y="11"/>
                                    <a:pt x="28" y="0"/>
                                    <a:pt x="48" y="0"/>
                                  </a:cubicBezTo>
                                  <a:lnTo>
                                    <a:pt x="48" y="0"/>
                                  </a:lnTo>
                                  <a:close/>
                                  <a:moveTo>
                                    <a:pt x="48" y="129"/>
                                  </a:moveTo>
                                  <a:lnTo>
                                    <a:pt x="48" y="129"/>
                                  </a:lnTo>
                                  <a:cubicBezTo>
                                    <a:pt x="57" y="129"/>
                                    <a:pt x="65" y="125"/>
                                    <a:pt x="70" y="117"/>
                                  </a:cubicBezTo>
                                  <a:cubicBezTo>
                                    <a:pt x="76" y="109"/>
                                    <a:pt x="78" y="93"/>
                                    <a:pt x="78" y="71"/>
                                  </a:cubicBezTo>
                                  <a:cubicBezTo>
                                    <a:pt x="78" y="55"/>
                                    <a:pt x="76" y="42"/>
                                    <a:pt x="73" y="32"/>
                                  </a:cubicBezTo>
                                  <a:cubicBezTo>
                                    <a:pt x="69" y="21"/>
                                    <a:pt x="61" y="16"/>
                                    <a:pt x="50" y="16"/>
                                  </a:cubicBezTo>
                                  <a:cubicBezTo>
                                    <a:pt x="39" y="16"/>
                                    <a:pt x="31" y="21"/>
                                    <a:pt x="27" y="31"/>
                                  </a:cubicBezTo>
                                  <a:cubicBezTo>
                                    <a:pt x="22" y="41"/>
                                    <a:pt x="19" y="55"/>
                                    <a:pt x="19" y="74"/>
                                  </a:cubicBezTo>
                                  <a:cubicBezTo>
                                    <a:pt x="19" y="89"/>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57" name="Freeform 1416"/>
                          <wps:cNvSpPr>
                            <a:spLocks/>
                          </wps:cNvSpPr>
                          <wps:spPr bwMode="auto">
                            <a:xfrm>
                              <a:off x="7091" y="2064"/>
                              <a:ext cx="36" cy="150"/>
                            </a:xfrm>
                            <a:custGeom>
                              <a:avLst/>
                              <a:gdLst>
                                <a:gd name="T0" fmla="*/ 1 w 46"/>
                                <a:gd name="T1" fmla="*/ 188 h 188"/>
                                <a:gd name="T2" fmla="*/ 1 w 46"/>
                                <a:gd name="T3" fmla="*/ 188 h 188"/>
                                <a:gd name="T4" fmla="*/ 21 w 46"/>
                                <a:gd name="T5" fmla="*/ 144 h 188"/>
                                <a:gd name="T6" fmla="*/ 28 w 46"/>
                                <a:gd name="T7" fmla="*/ 94 h 188"/>
                                <a:gd name="T8" fmla="*/ 20 w 46"/>
                                <a:gd name="T9" fmla="*/ 42 h 188"/>
                                <a:gd name="T10" fmla="*/ 0 w 46"/>
                                <a:gd name="T11" fmla="*/ 0 h 188"/>
                                <a:gd name="T12" fmla="*/ 12 w 46"/>
                                <a:gd name="T13" fmla="*/ 0 h 188"/>
                                <a:gd name="T14" fmla="*/ 31 w 46"/>
                                <a:gd name="T15" fmla="*/ 30 h 188"/>
                                <a:gd name="T16" fmla="*/ 38 w 46"/>
                                <a:gd name="T17" fmla="*/ 46 h 188"/>
                                <a:gd name="T18" fmla="*/ 44 w 46"/>
                                <a:gd name="T19" fmla="*/ 70 h 188"/>
                                <a:gd name="T20" fmla="*/ 46 w 46"/>
                                <a:gd name="T21" fmla="*/ 93 h 188"/>
                                <a:gd name="T22" fmla="*/ 37 w 46"/>
                                <a:gd name="T23" fmla="*/ 145 h 188"/>
                                <a:gd name="T24" fmla="*/ 13 w 46"/>
                                <a:gd name="T25" fmla="*/ 188 h 188"/>
                                <a:gd name="T26" fmla="*/ 1 w 46"/>
                                <a:gd name="T27" fmla="*/ 188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1" y="188"/>
                                  </a:moveTo>
                                  <a:lnTo>
                                    <a:pt x="1" y="188"/>
                                  </a:lnTo>
                                  <a:cubicBezTo>
                                    <a:pt x="11" y="168"/>
                                    <a:pt x="18" y="153"/>
                                    <a:pt x="21" y="144"/>
                                  </a:cubicBezTo>
                                  <a:cubicBezTo>
                                    <a:pt x="25" y="130"/>
                                    <a:pt x="28" y="113"/>
                                    <a:pt x="28" y="94"/>
                                  </a:cubicBezTo>
                                  <a:cubicBezTo>
                                    <a:pt x="28" y="75"/>
                                    <a:pt x="25" y="58"/>
                                    <a:pt x="20" y="42"/>
                                  </a:cubicBezTo>
                                  <a:cubicBezTo>
                                    <a:pt x="17" y="32"/>
                                    <a:pt x="10" y="18"/>
                                    <a:pt x="0" y="0"/>
                                  </a:cubicBezTo>
                                  <a:lnTo>
                                    <a:pt x="12" y="0"/>
                                  </a:lnTo>
                                  <a:cubicBezTo>
                                    <a:pt x="22" y="16"/>
                                    <a:pt x="29" y="26"/>
                                    <a:pt x="31" y="30"/>
                                  </a:cubicBezTo>
                                  <a:cubicBezTo>
                                    <a:pt x="33" y="34"/>
                                    <a:pt x="35" y="39"/>
                                    <a:pt x="38" y="46"/>
                                  </a:cubicBezTo>
                                  <a:cubicBezTo>
                                    <a:pt x="41" y="54"/>
                                    <a:pt x="43" y="62"/>
                                    <a:pt x="44" y="70"/>
                                  </a:cubicBezTo>
                                  <a:cubicBezTo>
                                    <a:pt x="46" y="78"/>
                                    <a:pt x="46" y="86"/>
                                    <a:pt x="46" y="93"/>
                                  </a:cubicBezTo>
                                  <a:cubicBezTo>
                                    <a:pt x="46" y="113"/>
                                    <a:pt x="43" y="130"/>
                                    <a:pt x="37" y="145"/>
                                  </a:cubicBezTo>
                                  <a:cubicBezTo>
                                    <a:pt x="33" y="155"/>
                                    <a:pt x="25" y="169"/>
                                    <a:pt x="13" y="188"/>
                                  </a:cubicBezTo>
                                  <a:lnTo>
                                    <a:pt x="1" y="18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58" name="Freeform 1417"/>
                          <wps:cNvSpPr>
                            <a:spLocks noEditPoints="1"/>
                          </wps:cNvSpPr>
                          <wps:spPr bwMode="auto">
                            <a:xfrm>
                              <a:off x="5973" y="1756"/>
                              <a:ext cx="79" cy="112"/>
                            </a:xfrm>
                            <a:custGeom>
                              <a:avLst/>
                              <a:gdLst>
                                <a:gd name="T0" fmla="*/ 61 w 100"/>
                                <a:gd name="T1" fmla="*/ 91 h 141"/>
                                <a:gd name="T2" fmla="*/ 61 w 100"/>
                                <a:gd name="T3" fmla="*/ 91 h 141"/>
                                <a:gd name="T4" fmla="*/ 61 w 100"/>
                                <a:gd name="T5" fmla="*/ 27 h 141"/>
                                <a:gd name="T6" fmla="*/ 16 w 100"/>
                                <a:gd name="T7" fmla="*/ 91 h 141"/>
                                <a:gd name="T8" fmla="*/ 61 w 100"/>
                                <a:gd name="T9" fmla="*/ 91 h 141"/>
                                <a:gd name="T10" fmla="*/ 62 w 100"/>
                                <a:gd name="T11" fmla="*/ 141 h 141"/>
                                <a:gd name="T12" fmla="*/ 62 w 100"/>
                                <a:gd name="T13" fmla="*/ 141 h 141"/>
                                <a:gd name="T14" fmla="*/ 62 w 100"/>
                                <a:gd name="T15" fmla="*/ 107 h 141"/>
                                <a:gd name="T16" fmla="*/ 0 w 100"/>
                                <a:gd name="T17" fmla="*/ 107 h 141"/>
                                <a:gd name="T18" fmla="*/ 0 w 100"/>
                                <a:gd name="T19" fmla="*/ 89 h 141"/>
                                <a:gd name="T20" fmla="*/ 64 w 100"/>
                                <a:gd name="T21" fmla="*/ 0 h 141"/>
                                <a:gd name="T22" fmla="*/ 79 w 100"/>
                                <a:gd name="T23" fmla="*/ 0 h 141"/>
                                <a:gd name="T24" fmla="*/ 79 w 100"/>
                                <a:gd name="T25" fmla="*/ 91 h 141"/>
                                <a:gd name="T26" fmla="*/ 100 w 100"/>
                                <a:gd name="T27" fmla="*/ 91 h 141"/>
                                <a:gd name="T28" fmla="*/ 100 w 100"/>
                                <a:gd name="T29" fmla="*/ 107 h 141"/>
                                <a:gd name="T30" fmla="*/ 79 w 100"/>
                                <a:gd name="T31" fmla="*/ 107 h 141"/>
                                <a:gd name="T32" fmla="*/ 79 w 100"/>
                                <a:gd name="T33" fmla="*/ 141 h 141"/>
                                <a:gd name="T34" fmla="*/ 62 w 100"/>
                                <a:gd name="T35"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00" h="141">
                                  <a:moveTo>
                                    <a:pt x="61" y="91"/>
                                  </a:moveTo>
                                  <a:lnTo>
                                    <a:pt x="61" y="91"/>
                                  </a:lnTo>
                                  <a:lnTo>
                                    <a:pt x="61" y="27"/>
                                  </a:lnTo>
                                  <a:lnTo>
                                    <a:pt x="16" y="91"/>
                                  </a:lnTo>
                                  <a:lnTo>
                                    <a:pt x="61" y="91"/>
                                  </a:lnTo>
                                  <a:close/>
                                  <a:moveTo>
                                    <a:pt x="62" y="141"/>
                                  </a:moveTo>
                                  <a:lnTo>
                                    <a:pt x="62" y="141"/>
                                  </a:lnTo>
                                  <a:lnTo>
                                    <a:pt x="62" y="107"/>
                                  </a:lnTo>
                                  <a:lnTo>
                                    <a:pt x="0" y="107"/>
                                  </a:lnTo>
                                  <a:lnTo>
                                    <a:pt x="0" y="89"/>
                                  </a:lnTo>
                                  <a:lnTo>
                                    <a:pt x="64" y="0"/>
                                  </a:lnTo>
                                  <a:lnTo>
                                    <a:pt x="79" y="0"/>
                                  </a:lnTo>
                                  <a:lnTo>
                                    <a:pt x="79" y="91"/>
                                  </a:lnTo>
                                  <a:lnTo>
                                    <a:pt x="100" y="91"/>
                                  </a:lnTo>
                                  <a:lnTo>
                                    <a:pt x="100" y="107"/>
                                  </a:lnTo>
                                  <a:lnTo>
                                    <a:pt x="79" y="107"/>
                                  </a:lnTo>
                                  <a:lnTo>
                                    <a:pt x="79" y="141"/>
                                  </a:lnTo>
                                  <a:lnTo>
                                    <a:pt x="62" y="1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59" name="Freeform 1418"/>
                          <wps:cNvSpPr>
                            <a:spLocks/>
                          </wps:cNvSpPr>
                          <wps:spPr bwMode="auto">
                            <a:xfrm>
                              <a:off x="6072" y="1851"/>
                              <a:ext cx="16" cy="17"/>
                            </a:xfrm>
                            <a:custGeom>
                              <a:avLst/>
                              <a:gdLst>
                                <a:gd name="T0" fmla="*/ 0 w 20"/>
                                <a:gd name="T1" fmla="*/ 0 h 21"/>
                                <a:gd name="T2" fmla="*/ 0 w 20"/>
                                <a:gd name="T3" fmla="*/ 0 h 21"/>
                                <a:gd name="T4" fmla="*/ 20 w 20"/>
                                <a:gd name="T5" fmla="*/ 0 h 21"/>
                                <a:gd name="T6" fmla="*/ 20 w 20"/>
                                <a:gd name="T7" fmla="*/ 21 h 21"/>
                                <a:gd name="T8" fmla="*/ 0 w 20"/>
                                <a:gd name="T9" fmla="*/ 21 h 21"/>
                                <a:gd name="T10" fmla="*/ 0 w 20"/>
                                <a:gd name="T11" fmla="*/ 0 h 21"/>
                              </a:gdLst>
                              <a:ahLst/>
                              <a:cxnLst>
                                <a:cxn ang="0">
                                  <a:pos x="T0" y="T1"/>
                                </a:cxn>
                                <a:cxn ang="0">
                                  <a:pos x="T2" y="T3"/>
                                </a:cxn>
                                <a:cxn ang="0">
                                  <a:pos x="T4" y="T5"/>
                                </a:cxn>
                                <a:cxn ang="0">
                                  <a:pos x="T6" y="T7"/>
                                </a:cxn>
                                <a:cxn ang="0">
                                  <a:pos x="T8" y="T9"/>
                                </a:cxn>
                                <a:cxn ang="0">
                                  <a:pos x="T10" y="T11"/>
                                </a:cxn>
                              </a:cxnLst>
                              <a:rect l="0" t="0" r="r" b="b"/>
                              <a:pathLst>
                                <a:path w="20" h="21">
                                  <a:moveTo>
                                    <a:pt x="0" y="0"/>
                                  </a:moveTo>
                                  <a:lnTo>
                                    <a:pt x="0" y="0"/>
                                  </a:lnTo>
                                  <a:lnTo>
                                    <a:pt x="20" y="0"/>
                                  </a:lnTo>
                                  <a:lnTo>
                                    <a:pt x="20"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60" name="Freeform 1419"/>
                          <wps:cNvSpPr>
                            <a:spLocks noEditPoints="1"/>
                          </wps:cNvSpPr>
                          <wps:spPr bwMode="auto">
                            <a:xfrm>
                              <a:off x="6109" y="1756"/>
                              <a:ext cx="75" cy="115"/>
                            </a:xfrm>
                            <a:custGeom>
                              <a:avLst/>
                              <a:gdLst>
                                <a:gd name="T0" fmla="*/ 20 w 95"/>
                                <a:gd name="T1" fmla="*/ 107 h 145"/>
                                <a:gd name="T2" fmla="*/ 20 w 95"/>
                                <a:gd name="T3" fmla="*/ 107 h 145"/>
                                <a:gd name="T4" fmla="*/ 31 w 95"/>
                                <a:gd name="T5" fmla="*/ 127 h 145"/>
                                <a:gd name="T6" fmla="*/ 43 w 95"/>
                                <a:gd name="T7" fmla="*/ 130 h 145"/>
                                <a:gd name="T8" fmla="*/ 65 w 95"/>
                                <a:gd name="T9" fmla="*/ 120 h 145"/>
                                <a:gd name="T10" fmla="*/ 78 w 95"/>
                                <a:gd name="T11" fmla="*/ 77 h 145"/>
                                <a:gd name="T12" fmla="*/ 63 w 95"/>
                                <a:gd name="T13" fmla="*/ 90 h 145"/>
                                <a:gd name="T14" fmla="*/ 44 w 95"/>
                                <a:gd name="T15" fmla="*/ 94 h 145"/>
                                <a:gd name="T16" fmla="*/ 12 w 95"/>
                                <a:gd name="T17" fmla="*/ 81 h 145"/>
                                <a:gd name="T18" fmla="*/ 0 w 95"/>
                                <a:gd name="T19" fmla="*/ 48 h 145"/>
                                <a:gd name="T20" fmla="*/ 12 w 95"/>
                                <a:gd name="T21" fmla="*/ 14 h 145"/>
                                <a:gd name="T22" fmla="*/ 46 w 95"/>
                                <a:gd name="T23" fmla="*/ 0 h 145"/>
                                <a:gd name="T24" fmla="*/ 89 w 95"/>
                                <a:gd name="T25" fmla="*/ 28 h 145"/>
                                <a:gd name="T26" fmla="*/ 95 w 95"/>
                                <a:gd name="T27" fmla="*/ 66 h 145"/>
                                <a:gd name="T28" fmla="*/ 88 w 95"/>
                                <a:gd name="T29" fmla="*/ 112 h 145"/>
                                <a:gd name="T30" fmla="*/ 44 w 95"/>
                                <a:gd name="T31" fmla="*/ 145 h 145"/>
                                <a:gd name="T32" fmla="*/ 12 w 95"/>
                                <a:gd name="T33" fmla="*/ 134 h 145"/>
                                <a:gd name="T34" fmla="*/ 2 w 95"/>
                                <a:gd name="T35" fmla="*/ 107 h 145"/>
                                <a:gd name="T36" fmla="*/ 20 w 95"/>
                                <a:gd name="T37" fmla="*/ 107 h 145"/>
                                <a:gd name="T38" fmla="*/ 46 w 95"/>
                                <a:gd name="T39" fmla="*/ 78 h 145"/>
                                <a:gd name="T40" fmla="*/ 46 w 95"/>
                                <a:gd name="T41" fmla="*/ 78 h 145"/>
                                <a:gd name="T42" fmla="*/ 66 w 95"/>
                                <a:gd name="T43" fmla="*/ 71 h 145"/>
                                <a:gd name="T44" fmla="*/ 74 w 95"/>
                                <a:gd name="T45" fmla="*/ 47 h 145"/>
                                <a:gd name="T46" fmla="*/ 67 w 95"/>
                                <a:gd name="T47" fmla="*/ 24 h 145"/>
                                <a:gd name="T48" fmla="*/ 47 w 95"/>
                                <a:gd name="T49" fmla="*/ 16 h 145"/>
                                <a:gd name="T50" fmla="*/ 26 w 95"/>
                                <a:gd name="T51" fmla="*/ 25 h 145"/>
                                <a:gd name="T52" fmla="*/ 18 w 95"/>
                                <a:gd name="T53" fmla="*/ 48 h 145"/>
                                <a:gd name="T54" fmla="*/ 25 w 95"/>
                                <a:gd name="T55" fmla="*/ 70 h 145"/>
                                <a:gd name="T56" fmla="*/ 46 w 95"/>
                                <a:gd name="T57" fmla="*/ 78 h 145"/>
                                <a:gd name="T58" fmla="*/ 46 w 95"/>
                                <a:gd name="T59" fmla="*/ 7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95" h="145">
                                  <a:moveTo>
                                    <a:pt x="20" y="107"/>
                                  </a:moveTo>
                                  <a:lnTo>
                                    <a:pt x="20" y="107"/>
                                  </a:lnTo>
                                  <a:cubicBezTo>
                                    <a:pt x="20" y="117"/>
                                    <a:pt x="24" y="124"/>
                                    <a:pt x="31" y="127"/>
                                  </a:cubicBezTo>
                                  <a:cubicBezTo>
                                    <a:pt x="34" y="129"/>
                                    <a:pt x="39" y="130"/>
                                    <a:pt x="43" y="130"/>
                                  </a:cubicBezTo>
                                  <a:cubicBezTo>
                                    <a:pt x="52" y="130"/>
                                    <a:pt x="59" y="127"/>
                                    <a:pt x="65" y="120"/>
                                  </a:cubicBezTo>
                                  <a:cubicBezTo>
                                    <a:pt x="71" y="113"/>
                                    <a:pt x="75" y="98"/>
                                    <a:pt x="78" y="77"/>
                                  </a:cubicBezTo>
                                  <a:cubicBezTo>
                                    <a:pt x="74" y="83"/>
                                    <a:pt x="69" y="87"/>
                                    <a:pt x="63" y="90"/>
                                  </a:cubicBezTo>
                                  <a:cubicBezTo>
                                    <a:pt x="57" y="92"/>
                                    <a:pt x="51" y="94"/>
                                    <a:pt x="44" y="94"/>
                                  </a:cubicBezTo>
                                  <a:cubicBezTo>
                                    <a:pt x="30" y="94"/>
                                    <a:pt x="20" y="89"/>
                                    <a:pt x="12" y="81"/>
                                  </a:cubicBezTo>
                                  <a:cubicBezTo>
                                    <a:pt x="4" y="72"/>
                                    <a:pt x="0" y="62"/>
                                    <a:pt x="0" y="48"/>
                                  </a:cubicBezTo>
                                  <a:cubicBezTo>
                                    <a:pt x="0" y="35"/>
                                    <a:pt x="4" y="24"/>
                                    <a:pt x="12" y="14"/>
                                  </a:cubicBezTo>
                                  <a:cubicBezTo>
                                    <a:pt x="19" y="5"/>
                                    <a:pt x="31" y="0"/>
                                    <a:pt x="46" y="0"/>
                                  </a:cubicBezTo>
                                  <a:cubicBezTo>
                                    <a:pt x="67" y="0"/>
                                    <a:pt x="81" y="9"/>
                                    <a:pt x="89" y="28"/>
                                  </a:cubicBezTo>
                                  <a:cubicBezTo>
                                    <a:pt x="93" y="38"/>
                                    <a:pt x="95" y="50"/>
                                    <a:pt x="95" y="66"/>
                                  </a:cubicBezTo>
                                  <a:cubicBezTo>
                                    <a:pt x="95" y="83"/>
                                    <a:pt x="93" y="98"/>
                                    <a:pt x="88" y="112"/>
                                  </a:cubicBezTo>
                                  <a:cubicBezTo>
                                    <a:pt x="79" y="134"/>
                                    <a:pt x="64" y="145"/>
                                    <a:pt x="44" y="145"/>
                                  </a:cubicBezTo>
                                  <a:cubicBezTo>
                                    <a:pt x="30" y="145"/>
                                    <a:pt x="19" y="141"/>
                                    <a:pt x="12" y="134"/>
                                  </a:cubicBezTo>
                                  <a:cubicBezTo>
                                    <a:pt x="5" y="127"/>
                                    <a:pt x="2" y="118"/>
                                    <a:pt x="2" y="107"/>
                                  </a:cubicBezTo>
                                  <a:lnTo>
                                    <a:pt x="20" y="107"/>
                                  </a:lnTo>
                                  <a:close/>
                                  <a:moveTo>
                                    <a:pt x="46" y="78"/>
                                  </a:moveTo>
                                  <a:lnTo>
                                    <a:pt x="46" y="78"/>
                                  </a:lnTo>
                                  <a:cubicBezTo>
                                    <a:pt x="53" y="78"/>
                                    <a:pt x="60" y="76"/>
                                    <a:pt x="66" y="71"/>
                                  </a:cubicBezTo>
                                  <a:cubicBezTo>
                                    <a:pt x="72" y="66"/>
                                    <a:pt x="74" y="58"/>
                                    <a:pt x="74" y="47"/>
                                  </a:cubicBezTo>
                                  <a:cubicBezTo>
                                    <a:pt x="74" y="36"/>
                                    <a:pt x="72" y="29"/>
                                    <a:pt x="67" y="24"/>
                                  </a:cubicBezTo>
                                  <a:cubicBezTo>
                                    <a:pt x="61" y="18"/>
                                    <a:pt x="55" y="16"/>
                                    <a:pt x="47" y="16"/>
                                  </a:cubicBezTo>
                                  <a:cubicBezTo>
                                    <a:pt x="38" y="16"/>
                                    <a:pt x="31" y="19"/>
                                    <a:pt x="26" y="25"/>
                                  </a:cubicBezTo>
                                  <a:cubicBezTo>
                                    <a:pt x="21" y="30"/>
                                    <a:pt x="18" y="38"/>
                                    <a:pt x="18" y="48"/>
                                  </a:cubicBezTo>
                                  <a:cubicBezTo>
                                    <a:pt x="18" y="57"/>
                                    <a:pt x="21" y="64"/>
                                    <a:pt x="25" y="70"/>
                                  </a:cubicBezTo>
                                  <a:cubicBezTo>
                                    <a:pt x="30" y="75"/>
                                    <a:pt x="37" y="78"/>
                                    <a:pt x="46" y="78"/>
                                  </a:cubicBezTo>
                                  <a:lnTo>
                                    <a:pt x="46" y="7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61" name="Freeform 1420"/>
                          <wps:cNvSpPr>
                            <a:spLocks/>
                          </wps:cNvSpPr>
                          <wps:spPr bwMode="auto">
                            <a:xfrm>
                              <a:off x="6198" y="1755"/>
                              <a:ext cx="77" cy="113"/>
                            </a:xfrm>
                            <a:custGeom>
                              <a:avLst/>
                              <a:gdLst>
                                <a:gd name="T0" fmla="*/ 0 w 97"/>
                                <a:gd name="T1" fmla="*/ 142 h 142"/>
                                <a:gd name="T2" fmla="*/ 0 w 97"/>
                                <a:gd name="T3" fmla="*/ 142 h 142"/>
                                <a:gd name="T4" fmla="*/ 7 w 97"/>
                                <a:gd name="T5" fmla="*/ 110 h 142"/>
                                <a:gd name="T6" fmla="*/ 33 w 97"/>
                                <a:gd name="T7" fmla="*/ 86 h 142"/>
                                <a:gd name="T8" fmla="*/ 52 w 97"/>
                                <a:gd name="T9" fmla="*/ 75 h 142"/>
                                <a:gd name="T10" fmla="*/ 70 w 97"/>
                                <a:gd name="T11" fmla="*/ 62 h 142"/>
                                <a:gd name="T12" fmla="*/ 78 w 97"/>
                                <a:gd name="T13" fmla="*/ 44 h 142"/>
                                <a:gd name="T14" fmla="*/ 70 w 97"/>
                                <a:gd name="T15" fmla="*/ 24 h 142"/>
                                <a:gd name="T16" fmla="*/ 51 w 97"/>
                                <a:gd name="T17" fmla="*/ 17 h 142"/>
                                <a:gd name="T18" fmla="*/ 25 w 97"/>
                                <a:gd name="T19" fmla="*/ 31 h 142"/>
                                <a:gd name="T20" fmla="*/ 21 w 97"/>
                                <a:gd name="T21" fmla="*/ 51 h 142"/>
                                <a:gd name="T22" fmla="*/ 3 w 97"/>
                                <a:gd name="T23" fmla="*/ 51 h 142"/>
                                <a:gd name="T24" fmla="*/ 10 w 97"/>
                                <a:gd name="T25" fmla="*/ 21 h 142"/>
                                <a:gd name="T26" fmla="*/ 51 w 97"/>
                                <a:gd name="T27" fmla="*/ 0 h 142"/>
                                <a:gd name="T28" fmla="*/ 86 w 97"/>
                                <a:gd name="T29" fmla="*/ 14 h 142"/>
                                <a:gd name="T30" fmla="*/ 97 w 97"/>
                                <a:gd name="T31" fmla="*/ 43 h 142"/>
                                <a:gd name="T32" fmla="*/ 86 w 97"/>
                                <a:gd name="T33" fmla="*/ 72 h 142"/>
                                <a:gd name="T34" fmla="*/ 61 w 97"/>
                                <a:gd name="T35" fmla="*/ 89 h 142"/>
                                <a:gd name="T36" fmla="*/ 47 w 97"/>
                                <a:gd name="T37" fmla="*/ 96 h 142"/>
                                <a:gd name="T38" fmla="*/ 32 w 97"/>
                                <a:gd name="T39" fmla="*/ 106 h 142"/>
                                <a:gd name="T40" fmla="*/ 20 w 97"/>
                                <a:gd name="T41" fmla="*/ 125 h 142"/>
                                <a:gd name="T42" fmla="*/ 97 w 97"/>
                                <a:gd name="T43" fmla="*/ 125 h 142"/>
                                <a:gd name="T44" fmla="*/ 97 w 97"/>
                                <a:gd name="T45" fmla="*/ 142 h 142"/>
                                <a:gd name="T46" fmla="*/ 0 w 97"/>
                                <a:gd name="T47"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7" h="142">
                                  <a:moveTo>
                                    <a:pt x="0" y="142"/>
                                  </a:moveTo>
                                  <a:lnTo>
                                    <a:pt x="0" y="142"/>
                                  </a:lnTo>
                                  <a:cubicBezTo>
                                    <a:pt x="1" y="130"/>
                                    <a:pt x="3" y="119"/>
                                    <a:pt x="7" y="110"/>
                                  </a:cubicBezTo>
                                  <a:cubicBezTo>
                                    <a:pt x="12" y="101"/>
                                    <a:pt x="20" y="93"/>
                                    <a:pt x="33" y="86"/>
                                  </a:cubicBezTo>
                                  <a:lnTo>
                                    <a:pt x="52" y="75"/>
                                  </a:lnTo>
                                  <a:cubicBezTo>
                                    <a:pt x="60" y="70"/>
                                    <a:pt x="66" y="66"/>
                                    <a:pt x="70" y="62"/>
                                  </a:cubicBezTo>
                                  <a:cubicBezTo>
                                    <a:pt x="75" y="57"/>
                                    <a:pt x="78" y="51"/>
                                    <a:pt x="78" y="44"/>
                                  </a:cubicBezTo>
                                  <a:cubicBezTo>
                                    <a:pt x="78" y="35"/>
                                    <a:pt x="75" y="29"/>
                                    <a:pt x="70" y="24"/>
                                  </a:cubicBezTo>
                                  <a:cubicBezTo>
                                    <a:pt x="66" y="19"/>
                                    <a:pt x="59" y="17"/>
                                    <a:pt x="51" y="17"/>
                                  </a:cubicBezTo>
                                  <a:cubicBezTo>
                                    <a:pt x="39" y="17"/>
                                    <a:pt x="30" y="21"/>
                                    <a:pt x="25" y="31"/>
                                  </a:cubicBezTo>
                                  <a:cubicBezTo>
                                    <a:pt x="23" y="35"/>
                                    <a:pt x="22" y="42"/>
                                    <a:pt x="21" y="51"/>
                                  </a:cubicBezTo>
                                  <a:lnTo>
                                    <a:pt x="3" y="51"/>
                                  </a:lnTo>
                                  <a:cubicBezTo>
                                    <a:pt x="3" y="39"/>
                                    <a:pt x="6" y="29"/>
                                    <a:pt x="10" y="21"/>
                                  </a:cubicBezTo>
                                  <a:cubicBezTo>
                                    <a:pt x="18" y="7"/>
                                    <a:pt x="31" y="0"/>
                                    <a:pt x="51" y="0"/>
                                  </a:cubicBezTo>
                                  <a:cubicBezTo>
                                    <a:pt x="67" y="0"/>
                                    <a:pt x="79" y="5"/>
                                    <a:pt x="86" y="14"/>
                                  </a:cubicBezTo>
                                  <a:cubicBezTo>
                                    <a:pt x="94" y="22"/>
                                    <a:pt x="97" y="32"/>
                                    <a:pt x="97" y="43"/>
                                  </a:cubicBezTo>
                                  <a:cubicBezTo>
                                    <a:pt x="97" y="54"/>
                                    <a:pt x="94" y="64"/>
                                    <a:pt x="86" y="72"/>
                                  </a:cubicBezTo>
                                  <a:cubicBezTo>
                                    <a:pt x="81" y="76"/>
                                    <a:pt x="73" y="82"/>
                                    <a:pt x="61" y="89"/>
                                  </a:cubicBezTo>
                                  <a:lnTo>
                                    <a:pt x="47" y="96"/>
                                  </a:lnTo>
                                  <a:cubicBezTo>
                                    <a:pt x="41" y="100"/>
                                    <a:pt x="36" y="103"/>
                                    <a:pt x="32" y="106"/>
                                  </a:cubicBezTo>
                                  <a:cubicBezTo>
                                    <a:pt x="26" y="112"/>
                                    <a:pt x="21" y="118"/>
                                    <a:pt x="20" y="125"/>
                                  </a:cubicBezTo>
                                  <a:lnTo>
                                    <a:pt x="97" y="125"/>
                                  </a:lnTo>
                                  <a:lnTo>
                                    <a:pt x="97" y="142"/>
                                  </a:lnTo>
                                  <a:lnTo>
                                    <a:pt x="0"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62" name="Freeform 1421"/>
                          <wps:cNvSpPr>
                            <a:spLocks/>
                          </wps:cNvSpPr>
                          <wps:spPr bwMode="auto">
                            <a:xfrm>
                              <a:off x="6338" y="1751"/>
                              <a:ext cx="37" cy="149"/>
                            </a:xfrm>
                            <a:custGeom>
                              <a:avLst/>
                              <a:gdLst>
                                <a:gd name="T0" fmla="*/ 45 w 46"/>
                                <a:gd name="T1" fmla="*/ 0 h 188"/>
                                <a:gd name="T2" fmla="*/ 45 w 46"/>
                                <a:gd name="T3" fmla="*/ 0 h 188"/>
                                <a:gd name="T4" fmla="*/ 25 w 46"/>
                                <a:gd name="T5" fmla="*/ 44 h 188"/>
                                <a:gd name="T6" fmla="*/ 18 w 46"/>
                                <a:gd name="T7" fmla="*/ 94 h 188"/>
                                <a:gd name="T8" fmla="*/ 26 w 46"/>
                                <a:gd name="T9" fmla="*/ 146 h 188"/>
                                <a:gd name="T10" fmla="*/ 46 w 46"/>
                                <a:gd name="T11" fmla="*/ 188 h 188"/>
                                <a:gd name="T12" fmla="*/ 34 w 46"/>
                                <a:gd name="T13" fmla="*/ 188 h 188"/>
                                <a:gd name="T14" fmla="*/ 16 w 46"/>
                                <a:gd name="T15" fmla="*/ 160 h 188"/>
                                <a:gd name="T16" fmla="*/ 8 w 46"/>
                                <a:gd name="T17" fmla="*/ 143 h 188"/>
                                <a:gd name="T18" fmla="*/ 1 w 46"/>
                                <a:gd name="T19" fmla="*/ 112 h 188"/>
                                <a:gd name="T20" fmla="*/ 0 w 46"/>
                                <a:gd name="T21" fmla="*/ 95 h 188"/>
                                <a:gd name="T22" fmla="*/ 9 w 46"/>
                                <a:gd name="T23" fmla="*/ 43 h 188"/>
                                <a:gd name="T24" fmla="*/ 33 w 46"/>
                                <a:gd name="T25" fmla="*/ 0 h 188"/>
                                <a:gd name="T26" fmla="*/ 45 w 46"/>
                                <a:gd name="T27" fmla="*/ 0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45" y="0"/>
                                  </a:moveTo>
                                  <a:lnTo>
                                    <a:pt x="45" y="0"/>
                                  </a:lnTo>
                                  <a:cubicBezTo>
                                    <a:pt x="35" y="20"/>
                                    <a:pt x="28" y="35"/>
                                    <a:pt x="25" y="44"/>
                                  </a:cubicBezTo>
                                  <a:cubicBezTo>
                                    <a:pt x="21" y="59"/>
                                    <a:pt x="18" y="75"/>
                                    <a:pt x="18" y="94"/>
                                  </a:cubicBezTo>
                                  <a:cubicBezTo>
                                    <a:pt x="18" y="113"/>
                                    <a:pt x="21" y="131"/>
                                    <a:pt x="26" y="146"/>
                                  </a:cubicBezTo>
                                  <a:cubicBezTo>
                                    <a:pt x="30" y="156"/>
                                    <a:pt x="36" y="170"/>
                                    <a:pt x="46" y="188"/>
                                  </a:cubicBezTo>
                                  <a:lnTo>
                                    <a:pt x="34" y="188"/>
                                  </a:lnTo>
                                  <a:cubicBezTo>
                                    <a:pt x="24" y="173"/>
                                    <a:pt x="18" y="164"/>
                                    <a:pt x="16" y="160"/>
                                  </a:cubicBezTo>
                                  <a:cubicBezTo>
                                    <a:pt x="14" y="156"/>
                                    <a:pt x="11" y="150"/>
                                    <a:pt x="8" y="143"/>
                                  </a:cubicBezTo>
                                  <a:cubicBezTo>
                                    <a:pt x="5" y="133"/>
                                    <a:pt x="2" y="123"/>
                                    <a:pt x="1" y="112"/>
                                  </a:cubicBezTo>
                                  <a:cubicBezTo>
                                    <a:pt x="0" y="106"/>
                                    <a:pt x="0" y="100"/>
                                    <a:pt x="0" y="95"/>
                                  </a:cubicBezTo>
                                  <a:cubicBezTo>
                                    <a:pt x="0" y="76"/>
                                    <a:pt x="3" y="58"/>
                                    <a:pt x="9" y="43"/>
                                  </a:cubicBezTo>
                                  <a:cubicBezTo>
                                    <a:pt x="13" y="34"/>
                                    <a:pt x="21" y="19"/>
                                    <a:pt x="33" y="0"/>
                                  </a:cubicBezTo>
                                  <a:lnTo>
                                    <a:pt x="45"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63" name="Freeform 1422"/>
                          <wps:cNvSpPr>
                            <a:spLocks/>
                          </wps:cNvSpPr>
                          <wps:spPr bwMode="auto">
                            <a:xfrm>
                              <a:off x="6396" y="1756"/>
                              <a:ext cx="42" cy="112"/>
                            </a:xfrm>
                            <a:custGeom>
                              <a:avLst/>
                              <a:gdLst>
                                <a:gd name="T0" fmla="*/ 0 w 52"/>
                                <a:gd name="T1" fmla="*/ 40 h 140"/>
                                <a:gd name="T2" fmla="*/ 0 w 52"/>
                                <a:gd name="T3" fmla="*/ 40 h 140"/>
                                <a:gd name="T4" fmla="*/ 0 w 52"/>
                                <a:gd name="T5" fmla="*/ 27 h 140"/>
                                <a:gd name="T6" fmla="*/ 26 w 52"/>
                                <a:gd name="T7" fmla="*/ 20 h 140"/>
                                <a:gd name="T8" fmla="*/ 38 w 52"/>
                                <a:gd name="T9" fmla="*/ 0 h 140"/>
                                <a:gd name="T10" fmla="*/ 52 w 52"/>
                                <a:gd name="T11" fmla="*/ 0 h 140"/>
                                <a:gd name="T12" fmla="*/ 52 w 52"/>
                                <a:gd name="T13" fmla="*/ 140 h 140"/>
                                <a:gd name="T14" fmla="*/ 33 w 52"/>
                                <a:gd name="T15" fmla="*/ 140 h 140"/>
                                <a:gd name="T16" fmla="*/ 33 w 52"/>
                                <a:gd name="T17" fmla="*/ 40 h 140"/>
                                <a:gd name="T18" fmla="*/ 0 w 52"/>
                                <a:gd name="T19" fmla="*/ 40 h 1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0">
                                  <a:moveTo>
                                    <a:pt x="0" y="40"/>
                                  </a:moveTo>
                                  <a:lnTo>
                                    <a:pt x="0" y="40"/>
                                  </a:lnTo>
                                  <a:lnTo>
                                    <a:pt x="0" y="27"/>
                                  </a:lnTo>
                                  <a:cubicBezTo>
                                    <a:pt x="12" y="25"/>
                                    <a:pt x="21" y="23"/>
                                    <a:pt x="26" y="20"/>
                                  </a:cubicBezTo>
                                  <a:cubicBezTo>
                                    <a:pt x="31" y="17"/>
                                    <a:pt x="35" y="10"/>
                                    <a:pt x="38" y="0"/>
                                  </a:cubicBezTo>
                                  <a:lnTo>
                                    <a:pt x="52" y="0"/>
                                  </a:lnTo>
                                  <a:lnTo>
                                    <a:pt x="52" y="140"/>
                                  </a:lnTo>
                                  <a:lnTo>
                                    <a:pt x="33" y="140"/>
                                  </a:lnTo>
                                  <a:lnTo>
                                    <a:pt x="33" y="40"/>
                                  </a:lnTo>
                                  <a:lnTo>
                                    <a:pt x="0" y="4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64" name="Freeform 1423"/>
                          <wps:cNvSpPr>
                            <a:spLocks/>
                          </wps:cNvSpPr>
                          <wps:spPr bwMode="auto">
                            <a:xfrm>
                              <a:off x="6484" y="1851"/>
                              <a:ext cx="16" cy="17"/>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65" name="Freeform 1424"/>
                          <wps:cNvSpPr>
                            <a:spLocks noEditPoints="1"/>
                          </wps:cNvSpPr>
                          <wps:spPr bwMode="auto">
                            <a:xfrm>
                              <a:off x="6520" y="1756"/>
                              <a:ext cx="77" cy="115"/>
                            </a:xfrm>
                            <a:custGeom>
                              <a:avLst/>
                              <a:gdLst>
                                <a:gd name="T0" fmla="*/ 48 w 97"/>
                                <a:gd name="T1" fmla="*/ 0 h 145"/>
                                <a:gd name="T2" fmla="*/ 48 w 97"/>
                                <a:gd name="T3" fmla="*/ 0 h 145"/>
                                <a:gd name="T4" fmla="*/ 88 w 97"/>
                                <a:gd name="T5" fmla="*/ 23 h 145"/>
                                <a:gd name="T6" fmla="*/ 97 w 97"/>
                                <a:gd name="T7" fmla="*/ 70 h 145"/>
                                <a:gd name="T8" fmla="*/ 89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9 h 145"/>
                                <a:gd name="T24" fmla="*/ 48 w 97"/>
                                <a:gd name="T25" fmla="*/ 129 h 145"/>
                                <a:gd name="T26" fmla="*/ 70 w 97"/>
                                <a:gd name="T27" fmla="*/ 117 h 145"/>
                                <a:gd name="T28" fmla="*/ 78 w 97"/>
                                <a:gd name="T29" fmla="*/ 71 h 145"/>
                                <a:gd name="T30" fmla="*/ 72 w 97"/>
                                <a:gd name="T31" fmla="*/ 31 h 145"/>
                                <a:gd name="T32" fmla="*/ 49 w 97"/>
                                <a:gd name="T33" fmla="*/ 16 h 145"/>
                                <a:gd name="T34" fmla="*/ 26 w 97"/>
                                <a:gd name="T35" fmla="*/ 31 h 145"/>
                                <a:gd name="T36" fmla="*/ 19 w 97"/>
                                <a:gd name="T37" fmla="*/ 74 h 145"/>
                                <a:gd name="T38" fmla="*/ 24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80" y="7"/>
                                    <a:pt x="88" y="23"/>
                                  </a:cubicBezTo>
                                  <a:cubicBezTo>
                                    <a:pt x="94" y="34"/>
                                    <a:pt x="97" y="50"/>
                                    <a:pt x="97" y="70"/>
                                  </a:cubicBezTo>
                                  <a:cubicBezTo>
                                    <a:pt x="97" y="90"/>
                                    <a:pt x="94" y="105"/>
                                    <a:pt x="89" y="118"/>
                                  </a:cubicBezTo>
                                  <a:cubicBezTo>
                                    <a:pt x="80" y="136"/>
                                    <a:pt x="67" y="145"/>
                                    <a:pt x="48" y="145"/>
                                  </a:cubicBezTo>
                                  <a:cubicBezTo>
                                    <a:pt x="31" y="145"/>
                                    <a:pt x="18" y="138"/>
                                    <a:pt x="10" y="123"/>
                                  </a:cubicBezTo>
                                  <a:cubicBezTo>
                                    <a:pt x="3" y="111"/>
                                    <a:pt x="0" y="94"/>
                                    <a:pt x="0" y="73"/>
                                  </a:cubicBezTo>
                                  <a:cubicBezTo>
                                    <a:pt x="0" y="57"/>
                                    <a:pt x="2" y="44"/>
                                    <a:pt x="6" y="32"/>
                                  </a:cubicBezTo>
                                  <a:cubicBezTo>
                                    <a:pt x="14" y="11"/>
                                    <a:pt x="28" y="0"/>
                                    <a:pt x="48" y="0"/>
                                  </a:cubicBezTo>
                                  <a:lnTo>
                                    <a:pt x="48" y="0"/>
                                  </a:lnTo>
                                  <a:close/>
                                  <a:moveTo>
                                    <a:pt x="48" y="129"/>
                                  </a:moveTo>
                                  <a:lnTo>
                                    <a:pt x="48" y="129"/>
                                  </a:lnTo>
                                  <a:cubicBezTo>
                                    <a:pt x="57" y="129"/>
                                    <a:pt x="64" y="125"/>
                                    <a:pt x="70" y="117"/>
                                  </a:cubicBezTo>
                                  <a:cubicBezTo>
                                    <a:pt x="75" y="108"/>
                                    <a:pt x="78" y="93"/>
                                    <a:pt x="78" y="71"/>
                                  </a:cubicBezTo>
                                  <a:cubicBezTo>
                                    <a:pt x="78" y="55"/>
                                    <a:pt x="76" y="42"/>
                                    <a:pt x="72" y="31"/>
                                  </a:cubicBezTo>
                                  <a:cubicBezTo>
                                    <a:pt x="68" y="21"/>
                                    <a:pt x="61" y="16"/>
                                    <a:pt x="49" y="16"/>
                                  </a:cubicBezTo>
                                  <a:cubicBezTo>
                                    <a:pt x="39" y="16"/>
                                    <a:pt x="31" y="21"/>
                                    <a:pt x="26" y="31"/>
                                  </a:cubicBezTo>
                                  <a:cubicBezTo>
                                    <a:pt x="21" y="40"/>
                                    <a:pt x="19" y="55"/>
                                    <a:pt x="19" y="74"/>
                                  </a:cubicBezTo>
                                  <a:cubicBezTo>
                                    <a:pt x="19" y="88"/>
                                    <a:pt x="21" y="100"/>
                                    <a:pt x="24" y="109"/>
                                  </a:cubicBezTo>
                                  <a:cubicBezTo>
                                    <a:pt x="28" y="122"/>
                                    <a:pt x="36"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66" name="Freeform 1425"/>
                          <wps:cNvSpPr>
                            <a:spLocks/>
                          </wps:cNvSpPr>
                          <wps:spPr bwMode="auto">
                            <a:xfrm>
                              <a:off x="6608" y="1756"/>
                              <a:ext cx="79" cy="115"/>
                            </a:xfrm>
                            <a:custGeom>
                              <a:avLst/>
                              <a:gdLst>
                                <a:gd name="T0" fmla="*/ 48 w 99"/>
                                <a:gd name="T1" fmla="*/ 145 h 145"/>
                                <a:gd name="T2" fmla="*/ 48 w 99"/>
                                <a:gd name="T3" fmla="*/ 145 h 145"/>
                                <a:gd name="T4" fmla="*/ 11 w 99"/>
                                <a:gd name="T5" fmla="*/ 131 h 145"/>
                                <a:gd name="T6" fmla="*/ 0 w 99"/>
                                <a:gd name="T7" fmla="*/ 98 h 145"/>
                                <a:gd name="T8" fmla="*/ 19 w 99"/>
                                <a:gd name="T9" fmla="*/ 98 h 145"/>
                                <a:gd name="T10" fmla="*/ 24 w 99"/>
                                <a:gd name="T11" fmla="*/ 118 h 145"/>
                                <a:gd name="T12" fmla="*/ 49 w 99"/>
                                <a:gd name="T13" fmla="*/ 129 h 145"/>
                                <a:gd name="T14" fmla="*/ 71 w 99"/>
                                <a:gd name="T15" fmla="*/ 121 h 145"/>
                                <a:gd name="T16" fmla="*/ 80 w 99"/>
                                <a:gd name="T17" fmla="*/ 102 h 145"/>
                                <a:gd name="T18" fmla="*/ 71 w 99"/>
                                <a:gd name="T19" fmla="*/ 82 h 145"/>
                                <a:gd name="T20" fmla="*/ 46 w 99"/>
                                <a:gd name="T21" fmla="*/ 76 h 145"/>
                                <a:gd name="T22" fmla="*/ 42 w 99"/>
                                <a:gd name="T23" fmla="*/ 76 h 145"/>
                                <a:gd name="T24" fmla="*/ 39 w 99"/>
                                <a:gd name="T25" fmla="*/ 76 h 145"/>
                                <a:gd name="T26" fmla="*/ 39 w 99"/>
                                <a:gd name="T27" fmla="*/ 60 h 145"/>
                                <a:gd name="T28" fmla="*/ 43 w 99"/>
                                <a:gd name="T29" fmla="*/ 61 h 145"/>
                                <a:gd name="T30" fmla="*/ 47 w 99"/>
                                <a:gd name="T31" fmla="*/ 61 h 145"/>
                                <a:gd name="T32" fmla="*/ 64 w 99"/>
                                <a:gd name="T33" fmla="*/ 58 h 145"/>
                                <a:gd name="T34" fmla="*/ 75 w 99"/>
                                <a:gd name="T35" fmla="*/ 38 h 145"/>
                                <a:gd name="T36" fmla="*/ 67 w 99"/>
                                <a:gd name="T37" fmla="*/ 22 h 145"/>
                                <a:gd name="T38" fmla="*/ 50 w 99"/>
                                <a:gd name="T39" fmla="*/ 16 h 145"/>
                                <a:gd name="T40" fmla="*/ 25 w 99"/>
                                <a:gd name="T41" fmla="*/ 28 h 145"/>
                                <a:gd name="T42" fmla="*/ 21 w 99"/>
                                <a:gd name="T43" fmla="*/ 46 h 145"/>
                                <a:gd name="T44" fmla="*/ 4 w 99"/>
                                <a:gd name="T45" fmla="*/ 46 h 145"/>
                                <a:gd name="T46" fmla="*/ 10 w 99"/>
                                <a:gd name="T47" fmla="*/ 19 h 145"/>
                                <a:gd name="T48" fmla="*/ 48 w 99"/>
                                <a:gd name="T49" fmla="*/ 0 h 145"/>
                                <a:gd name="T50" fmla="*/ 82 w 99"/>
                                <a:gd name="T51" fmla="*/ 9 h 145"/>
                                <a:gd name="T52" fmla="*/ 93 w 99"/>
                                <a:gd name="T53" fmla="*/ 37 h 145"/>
                                <a:gd name="T54" fmla="*/ 86 w 99"/>
                                <a:gd name="T55" fmla="*/ 58 h 145"/>
                                <a:gd name="T56" fmla="*/ 75 w 99"/>
                                <a:gd name="T57" fmla="*/ 66 h 145"/>
                                <a:gd name="T58" fmla="*/ 93 w 99"/>
                                <a:gd name="T59" fmla="*/ 78 h 145"/>
                                <a:gd name="T60" fmla="*/ 99 w 99"/>
                                <a:gd name="T61" fmla="*/ 99 h 145"/>
                                <a:gd name="T62" fmla="*/ 86 w 99"/>
                                <a:gd name="T63" fmla="*/ 132 h 145"/>
                                <a:gd name="T64" fmla="*/ 48 w 99"/>
                                <a:gd name="T65" fmla="*/ 145 h 145"/>
                                <a:gd name="T66" fmla="*/ 48 w 99"/>
                                <a:gd name="T67" fmla="*/ 145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99" h="145">
                                  <a:moveTo>
                                    <a:pt x="48" y="145"/>
                                  </a:moveTo>
                                  <a:lnTo>
                                    <a:pt x="48" y="145"/>
                                  </a:lnTo>
                                  <a:cubicBezTo>
                                    <a:pt x="31" y="145"/>
                                    <a:pt x="19" y="140"/>
                                    <a:pt x="11" y="131"/>
                                  </a:cubicBezTo>
                                  <a:cubicBezTo>
                                    <a:pt x="4" y="122"/>
                                    <a:pt x="0" y="111"/>
                                    <a:pt x="0" y="98"/>
                                  </a:cubicBezTo>
                                  <a:lnTo>
                                    <a:pt x="19" y="98"/>
                                  </a:lnTo>
                                  <a:cubicBezTo>
                                    <a:pt x="19" y="107"/>
                                    <a:pt x="21" y="114"/>
                                    <a:pt x="24" y="118"/>
                                  </a:cubicBezTo>
                                  <a:cubicBezTo>
                                    <a:pt x="28" y="125"/>
                                    <a:pt x="37" y="129"/>
                                    <a:pt x="49" y="129"/>
                                  </a:cubicBezTo>
                                  <a:cubicBezTo>
                                    <a:pt x="58" y="129"/>
                                    <a:pt x="66" y="126"/>
                                    <a:pt x="71" y="121"/>
                                  </a:cubicBezTo>
                                  <a:cubicBezTo>
                                    <a:pt x="77" y="116"/>
                                    <a:pt x="80" y="110"/>
                                    <a:pt x="80" y="102"/>
                                  </a:cubicBezTo>
                                  <a:cubicBezTo>
                                    <a:pt x="80" y="92"/>
                                    <a:pt x="77" y="85"/>
                                    <a:pt x="71" y="82"/>
                                  </a:cubicBezTo>
                                  <a:cubicBezTo>
                                    <a:pt x="65" y="78"/>
                                    <a:pt x="57" y="76"/>
                                    <a:pt x="46" y="76"/>
                                  </a:cubicBezTo>
                                  <a:cubicBezTo>
                                    <a:pt x="45" y="76"/>
                                    <a:pt x="44" y="76"/>
                                    <a:pt x="42" y="76"/>
                                  </a:cubicBezTo>
                                  <a:cubicBezTo>
                                    <a:pt x="41" y="76"/>
                                    <a:pt x="40" y="76"/>
                                    <a:pt x="39" y="76"/>
                                  </a:cubicBezTo>
                                  <a:lnTo>
                                    <a:pt x="39" y="60"/>
                                  </a:lnTo>
                                  <a:cubicBezTo>
                                    <a:pt x="41" y="60"/>
                                    <a:pt x="42" y="61"/>
                                    <a:pt x="43" y="61"/>
                                  </a:cubicBezTo>
                                  <a:cubicBezTo>
                                    <a:pt x="45" y="61"/>
                                    <a:pt x="46" y="61"/>
                                    <a:pt x="47" y="61"/>
                                  </a:cubicBezTo>
                                  <a:cubicBezTo>
                                    <a:pt x="54" y="61"/>
                                    <a:pt x="59" y="60"/>
                                    <a:pt x="64" y="58"/>
                                  </a:cubicBezTo>
                                  <a:cubicBezTo>
                                    <a:pt x="71" y="54"/>
                                    <a:pt x="75" y="47"/>
                                    <a:pt x="75" y="38"/>
                                  </a:cubicBezTo>
                                  <a:cubicBezTo>
                                    <a:pt x="75" y="31"/>
                                    <a:pt x="72" y="25"/>
                                    <a:pt x="67" y="22"/>
                                  </a:cubicBezTo>
                                  <a:cubicBezTo>
                                    <a:pt x="62" y="18"/>
                                    <a:pt x="57" y="16"/>
                                    <a:pt x="50" y="16"/>
                                  </a:cubicBezTo>
                                  <a:cubicBezTo>
                                    <a:pt x="38" y="16"/>
                                    <a:pt x="30" y="20"/>
                                    <a:pt x="25" y="28"/>
                                  </a:cubicBezTo>
                                  <a:cubicBezTo>
                                    <a:pt x="23" y="32"/>
                                    <a:pt x="22" y="38"/>
                                    <a:pt x="21" y="46"/>
                                  </a:cubicBezTo>
                                  <a:lnTo>
                                    <a:pt x="4" y="46"/>
                                  </a:lnTo>
                                  <a:cubicBezTo>
                                    <a:pt x="4" y="36"/>
                                    <a:pt x="6" y="27"/>
                                    <a:pt x="10" y="19"/>
                                  </a:cubicBezTo>
                                  <a:cubicBezTo>
                                    <a:pt x="17" y="6"/>
                                    <a:pt x="30" y="0"/>
                                    <a:pt x="48" y="0"/>
                                  </a:cubicBezTo>
                                  <a:cubicBezTo>
                                    <a:pt x="63" y="0"/>
                                    <a:pt x="74" y="3"/>
                                    <a:pt x="82" y="9"/>
                                  </a:cubicBezTo>
                                  <a:cubicBezTo>
                                    <a:pt x="89" y="16"/>
                                    <a:pt x="93" y="25"/>
                                    <a:pt x="93" y="37"/>
                                  </a:cubicBezTo>
                                  <a:cubicBezTo>
                                    <a:pt x="93" y="46"/>
                                    <a:pt x="91" y="53"/>
                                    <a:pt x="86" y="58"/>
                                  </a:cubicBezTo>
                                  <a:cubicBezTo>
                                    <a:pt x="84" y="62"/>
                                    <a:pt x="80" y="64"/>
                                    <a:pt x="75" y="66"/>
                                  </a:cubicBezTo>
                                  <a:cubicBezTo>
                                    <a:pt x="83" y="68"/>
                                    <a:pt x="88" y="72"/>
                                    <a:pt x="93" y="78"/>
                                  </a:cubicBezTo>
                                  <a:cubicBezTo>
                                    <a:pt x="97" y="84"/>
                                    <a:pt x="99" y="91"/>
                                    <a:pt x="99" y="99"/>
                                  </a:cubicBezTo>
                                  <a:cubicBezTo>
                                    <a:pt x="99" y="113"/>
                                    <a:pt x="94" y="124"/>
                                    <a:pt x="86" y="132"/>
                                  </a:cubicBezTo>
                                  <a:cubicBezTo>
                                    <a:pt x="77" y="141"/>
                                    <a:pt x="64" y="145"/>
                                    <a:pt x="48" y="145"/>
                                  </a:cubicBezTo>
                                  <a:lnTo>
                                    <a:pt x="48" y="145"/>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67" name="Freeform 1426"/>
                          <wps:cNvSpPr>
                            <a:spLocks/>
                          </wps:cNvSpPr>
                          <wps:spPr bwMode="auto">
                            <a:xfrm>
                              <a:off x="6708" y="1851"/>
                              <a:ext cx="16" cy="41"/>
                            </a:xfrm>
                            <a:custGeom>
                              <a:avLst/>
                              <a:gdLst>
                                <a:gd name="T0" fmla="*/ 0 w 21"/>
                                <a:gd name="T1" fmla="*/ 42 h 51"/>
                                <a:gd name="T2" fmla="*/ 0 w 21"/>
                                <a:gd name="T3" fmla="*/ 42 h 51"/>
                                <a:gd name="T4" fmla="*/ 9 w 21"/>
                                <a:gd name="T5" fmla="*/ 32 h 51"/>
                                <a:gd name="T6" fmla="*/ 11 w 21"/>
                                <a:gd name="T7" fmla="*/ 24 h 51"/>
                                <a:gd name="T8" fmla="*/ 11 w 21"/>
                                <a:gd name="T9" fmla="*/ 22 h 51"/>
                                <a:gd name="T10" fmla="*/ 11 w 21"/>
                                <a:gd name="T11" fmla="*/ 21 h 51"/>
                                <a:gd name="T12" fmla="*/ 0 w 21"/>
                                <a:gd name="T13" fmla="*/ 21 h 51"/>
                                <a:gd name="T14" fmla="*/ 0 w 21"/>
                                <a:gd name="T15" fmla="*/ 0 h 51"/>
                                <a:gd name="T16" fmla="*/ 21 w 21"/>
                                <a:gd name="T17" fmla="*/ 0 h 51"/>
                                <a:gd name="T18" fmla="*/ 21 w 21"/>
                                <a:gd name="T19" fmla="*/ 20 h 51"/>
                                <a:gd name="T20" fmla="*/ 16 w 21"/>
                                <a:gd name="T21" fmla="*/ 40 h 51"/>
                                <a:gd name="T22" fmla="*/ 0 w 21"/>
                                <a:gd name="T23" fmla="*/ 51 h 51"/>
                                <a:gd name="T24" fmla="*/ 0 w 21"/>
                                <a:gd name="T25" fmla="*/ 42 h 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21" h="51">
                                  <a:moveTo>
                                    <a:pt x="0" y="42"/>
                                  </a:moveTo>
                                  <a:lnTo>
                                    <a:pt x="0" y="42"/>
                                  </a:lnTo>
                                  <a:cubicBezTo>
                                    <a:pt x="4" y="41"/>
                                    <a:pt x="8" y="38"/>
                                    <a:pt x="9" y="32"/>
                                  </a:cubicBezTo>
                                  <a:cubicBezTo>
                                    <a:pt x="10" y="29"/>
                                    <a:pt x="11" y="26"/>
                                    <a:pt x="11" y="24"/>
                                  </a:cubicBezTo>
                                  <a:cubicBezTo>
                                    <a:pt x="11" y="23"/>
                                    <a:pt x="11" y="23"/>
                                    <a:pt x="11" y="22"/>
                                  </a:cubicBezTo>
                                  <a:cubicBezTo>
                                    <a:pt x="11" y="22"/>
                                    <a:pt x="11" y="22"/>
                                    <a:pt x="11" y="21"/>
                                  </a:cubicBezTo>
                                  <a:lnTo>
                                    <a:pt x="0" y="21"/>
                                  </a:lnTo>
                                  <a:lnTo>
                                    <a:pt x="0" y="0"/>
                                  </a:lnTo>
                                  <a:lnTo>
                                    <a:pt x="21" y="0"/>
                                  </a:lnTo>
                                  <a:lnTo>
                                    <a:pt x="21" y="20"/>
                                  </a:lnTo>
                                  <a:cubicBezTo>
                                    <a:pt x="21" y="27"/>
                                    <a:pt x="19" y="34"/>
                                    <a:pt x="16" y="40"/>
                                  </a:cubicBezTo>
                                  <a:cubicBezTo>
                                    <a:pt x="13" y="46"/>
                                    <a:pt x="8" y="50"/>
                                    <a:pt x="0" y="51"/>
                                  </a:cubicBezTo>
                                  <a:lnTo>
                                    <a:pt x="0" y="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68" name="Freeform 1427"/>
                          <wps:cNvSpPr>
                            <a:spLocks/>
                          </wps:cNvSpPr>
                          <wps:spPr bwMode="auto">
                            <a:xfrm>
                              <a:off x="6799" y="1756"/>
                              <a:ext cx="41" cy="112"/>
                            </a:xfrm>
                            <a:custGeom>
                              <a:avLst/>
                              <a:gdLst>
                                <a:gd name="T0" fmla="*/ 0 w 52"/>
                                <a:gd name="T1" fmla="*/ 40 h 140"/>
                                <a:gd name="T2" fmla="*/ 0 w 52"/>
                                <a:gd name="T3" fmla="*/ 40 h 140"/>
                                <a:gd name="T4" fmla="*/ 0 w 52"/>
                                <a:gd name="T5" fmla="*/ 27 h 140"/>
                                <a:gd name="T6" fmla="*/ 27 w 52"/>
                                <a:gd name="T7" fmla="*/ 20 h 140"/>
                                <a:gd name="T8" fmla="*/ 38 w 52"/>
                                <a:gd name="T9" fmla="*/ 0 h 140"/>
                                <a:gd name="T10" fmla="*/ 52 w 52"/>
                                <a:gd name="T11" fmla="*/ 0 h 140"/>
                                <a:gd name="T12" fmla="*/ 52 w 52"/>
                                <a:gd name="T13" fmla="*/ 140 h 140"/>
                                <a:gd name="T14" fmla="*/ 33 w 52"/>
                                <a:gd name="T15" fmla="*/ 140 h 140"/>
                                <a:gd name="T16" fmla="*/ 33 w 52"/>
                                <a:gd name="T17" fmla="*/ 40 h 140"/>
                                <a:gd name="T18" fmla="*/ 0 w 52"/>
                                <a:gd name="T19" fmla="*/ 40 h 1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0">
                                  <a:moveTo>
                                    <a:pt x="0" y="40"/>
                                  </a:moveTo>
                                  <a:lnTo>
                                    <a:pt x="0" y="40"/>
                                  </a:lnTo>
                                  <a:lnTo>
                                    <a:pt x="0" y="27"/>
                                  </a:lnTo>
                                  <a:cubicBezTo>
                                    <a:pt x="13" y="25"/>
                                    <a:pt x="22" y="23"/>
                                    <a:pt x="27" y="20"/>
                                  </a:cubicBezTo>
                                  <a:cubicBezTo>
                                    <a:pt x="32" y="17"/>
                                    <a:pt x="36" y="10"/>
                                    <a:pt x="38" y="0"/>
                                  </a:cubicBezTo>
                                  <a:lnTo>
                                    <a:pt x="52" y="0"/>
                                  </a:lnTo>
                                  <a:lnTo>
                                    <a:pt x="52" y="140"/>
                                  </a:lnTo>
                                  <a:lnTo>
                                    <a:pt x="33" y="140"/>
                                  </a:lnTo>
                                  <a:lnTo>
                                    <a:pt x="33" y="40"/>
                                  </a:lnTo>
                                  <a:lnTo>
                                    <a:pt x="0" y="4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69" name="Freeform 1428"/>
                          <wps:cNvSpPr>
                            <a:spLocks/>
                          </wps:cNvSpPr>
                          <wps:spPr bwMode="auto">
                            <a:xfrm>
                              <a:off x="6877" y="1756"/>
                              <a:ext cx="79" cy="115"/>
                            </a:xfrm>
                            <a:custGeom>
                              <a:avLst/>
                              <a:gdLst>
                                <a:gd name="T0" fmla="*/ 48 w 99"/>
                                <a:gd name="T1" fmla="*/ 145 h 145"/>
                                <a:gd name="T2" fmla="*/ 48 w 99"/>
                                <a:gd name="T3" fmla="*/ 145 h 145"/>
                                <a:gd name="T4" fmla="*/ 12 w 99"/>
                                <a:gd name="T5" fmla="*/ 131 h 145"/>
                                <a:gd name="T6" fmla="*/ 0 w 99"/>
                                <a:gd name="T7" fmla="*/ 98 h 145"/>
                                <a:gd name="T8" fmla="*/ 19 w 99"/>
                                <a:gd name="T9" fmla="*/ 98 h 145"/>
                                <a:gd name="T10" fmla="*/ 24 w 99"/>
                                <a:gd name="T11" fmla="*/ 118 h 145"/>
                                <a:gd name="T12" fmla="*/ 49 w 99"/>
                                <a:gd name="T13" fmla="*/ 129 h 145"/>
                                <a:gd name="T14" fmla="*/ 72 w 99"/>
                                <a:gd name="T15" fmla="*/ 121 h 145"/>
                                <a:gd name="T16" fmla="*/ 80 w 99"/>
                                <a:gd name="T17" fmla="*/ 102 h 145"/>
                                <a:gd name="T18" fmla="*/ 71 w 99"/>
                                <a:gd name="T19" fmla="*/ 82 h 145"/>
                                <a:gd name="T20" fmla="*/ 46 w 99"/>
                                <a:gd name="T21" fmla="*/ 76 h 145"/>
                                <a:gd name="T22" fmla="*/ 43 w 99"/>
                                <a:gd name="T23" fmla="*/ 76 h 145"/>
                                <a:gd name="T24" fmla="*/ 39 w 99"/>
                                <a:gd name="T25" fmla="*/ 76 h 145"/>
                                <a:gd name="T26" fmla="*/ 39 w 99"/>
                                <a:gd name="T27" fmla="*/ 60 h 145"/>
                                <a:gd name="T28" fmla="*/ 44 w 99"/>
                                <a:gd name="T29" fmla="*/ 61 h 145"/>
                                <a:gd name="T30" fmla="*/ 48 w 99"/>
                                <a:gd name="T31" fmla="*/ 61 h 145"/>
                                <a:gd name="T32" fmla="*/ 64 w 99"/>
                                <a:gd name="T33" fmla="*/ 58 h 145"/>
                                <a:gd name="T34" fmla="*/ 75 w 99"/>
                                <a:gd name="T35" fmla="*/ 38 h 145"/>
                                <a:gd name="T36" fmla="*/ 68 w 99"/>
                                <a:gd name="T37" fmla="*/ 22 h 145"/>
                                <a:gd name="T38" fmla="*/ 50 w 99"/>
                                <a:gd name="T39" fmla="*/ 16 h 145"/>
                                <a:gd name="T40" fmla="*/ 26 w 99"/>
                                <a:gd name="T41" fmla="*/ 28 h 145"/>
                                <a:gd name="T42" fmla="*/ 22 w 99"/>
                                <a:gd name="T43" fmla="*/ 46 h 145"/>
                                <a:gd name="T44" fmla="*/ 4 w 99"/>
                                <a:gd name="T45" fmla="*/ 46 h 145"/>
                                <a:gd name="T46" fmla="*/ 10 w 99"/>
                                <a:gd name="T47" fmla="*/ 19 h 145"/>
                                <a:gd name="T48" fmla="*/ 49 w 99"/>
                                <a:gd name="T49" fmla="*/ 0 h 145"/>
                                <a:gd name="T50" fmla="*/ 82 w 99"/>
                                <a:gd name="T51" fmla="*/ 9 h 145"/>
                                <a:gd name="T52" fmla="*/ 94 w 99"/>
                                <a:gd name="T53" fmla="*/ 37 h 145"/>
                                <a:gd name="T54" fmla="*/ 87 w 99"/>
                                <a:gd name="T55" fmla="*/ 58 h 145"/>
                                <a:gd name="T56" fmla="*/ 76 w 99"/>
                                <a:gd name="T57" fmla="*/ 66 h 145"/>
                                <a:gd name="T58" fmla="*/ 93 w 99"/>
                                <a:gd name="T59" fmla="*/ 78 h 145"/>
                                <a:gd name="T60" fmla="*/ 99 w 99"/>
                                <a:gd name="T61" fmla="*/ 99 h 145"/>
                                <a:gd name="T62" fmla="*/ 86 w 99"/>
                                <a:gd name="T63" fmla="*/ 132 h 145"/>
                                <a:gd name="T64" fmla="*/ 48 w 99"/>
                                <a:gd name="T65" fmla="*/ 145 h 145"/>
                                <a:gd name="T66" fmla="*/ 48 w 99"/>
                                <a:gd name="T67" fmla="*/ 145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99" h="145">
                                  <a:moveTo>
                                    <a:pt x="48" y="145"/>
                                  </a:moveTo>
                                  <a:lnTo>
                                    <a:pt x="48" y="145"/>
                                  </a:lnTo>
                                  <a:cubicBezTo>
                                    <a:pt x="31" y="145"/>
                                    <a:pt x="19" y="140"/>
                                    <a:pt x="12" y="131"/>
                                  </a:cubicBezTo>
                                  <a:cubicBezTo>
                                    <a:pt x="4" y="122"/>
                                    <a:pt x="0" y="111"/>
                                    <a:pt x="0" y="98"/>
                                  </a:cubicBezTo>
                                  <a:lnTo>
                                    <a:pt x="19" y="98"/>
                                  </a:lnTo>
                                  <a:cubicBezTo>
                                    <a:pt x="20" y="107"/>
                                    <a:pt x="22" y="114"/>
                                    <a:pt x="24" y="118"/>
                                  </a:cubicBezTo>
                                  <a:cubicBezTo>
                                    <a:pt x="29" y="125"/>
                                    <a:pt x="37" y="129"/>
                                    <a:pt x="49" y="129"/>
                                  </a:cubicBezTo>
                                  <a:cubicBezTo>
                                    <a:pt x="58" y="129"/>
                                    <a:pt x="66" y="126"/>
                                    <a:pt x="72" y="121"/>
                                  </a:cubicBezTo>
                                  <a:cubicBezTo>
                                    <a:pt x="77" y="116"/>
                                    <a:pt x="80" y="110"/>
                                    <a:pt x="80" y="102"/>
                                  </a:cubicBezTo>
                                  <a:cubicBezTo>
                                    <a:pt x="80" y="92"/>
                                    <a:pt x="77" y="85"/>
                                    <a:pt x="71" y="82"/>
                                  </a:cubicBezTo>
                                  <a:cubicBezTo>
                                    <a:pt x="65" y="78"/>
                                    <a:pt x="57" y="76"/>
                                    <a:pt x="46" y="76"/>
                                  </a:cubicBezTo>
                                  <a:cubicBezTo>
                                    <a:pt x="45" y="76"/>
                                    <a:pt x="44" y="76"/>
                                    <a:pt x="43" y="76"/>
                                  </a:cubicBezTo>
                                  <a:cubicBezTo>
                                    <a:pt x="42" y="76"/>
                                    <a:pt x="40" y="76"/>
                                    <a:pt x="39" y="76"/>
                                  </a:cubicBezTo>
                                  <a:lnTo>
                                    <a:pt x="39" y="60"/>
                                  </a:lnTo>
                                  <a:cubicBezTo>
                                    <a:pt x="41" y="60"/>
                                    <a:pt x="42" y="61"/>
                                    <a:pt x="44" y="61"/>
                                  </a:cubicBezTo>
                                  <a:cubicBezTo>
                                    <a:pt x="45" y="61"/>
                                    <a:pt x="46" y="61"/>
                                    <a:pt x="48" y="61"/>
                                  </a:cubicBezTo>
                                  <a:cubicBezTo>
                                    <a:pt x="54" y="61"/>
                                    <a:pt x="60" y="60"/>
                                    <a:pt x="64" y="58"/>
                                  </a:cubicBezTo>
                                  <a:cubicBezTo>
                                    <a:pt x="72" y="54"/>
                                    <a:pt x="75" y="47"/>
                                    <a:pt x="75" y="38"/>
                                  </a:cubicBezTo>
                                  <a:cubicBezTo>
                                    <a:pt x="75" y="31"/>
                                    <a:pt x="73" y="25"/>
                                    <a:pt x="68" y="22"/>
                                  </a:cubicBezTo>
                                  <a:cubicBezTo>
                                    <a:pt x="63" y="18"/>
                                    <a:pt x="57" y="16"/>
                                    <a:pt x="50" y="16"/>
                                  </a:cubicBezTo>
                                  <a:cubicBezTo>
                                    <a:pt x="39" y="16"/>
                                    <a:pt x="30" y="20"/>
                                    <a:pt x="26" y="28"/>
                                  </a:cubicBezTo>
                                  <a:cubicBezTo>
                                    <a:pt x="23" y="32"/>
                                    <a:pt x="22" y="38"/>
                                    <a:pt x="22" y="46"/>
                                  </a:cubicBezTo>
                                  <a:lnTo>
                                    <a:pt x="4" y="46"/>
                                  </a:lnTo>
                                  <a:cubicBezTo>
                                    <a:pt x="4" y="36"/>
                                    <a:pt x="6" y="27"/>
                                    <a:pt x="10" y="19"/>
                                  </a:cubicBezTo>
                                  <a:cubicBezTo>
                                    <a:pt x="18" y="6"/>
                                    <a:pt x="30" y="0"/>
                                    <a:pt x="49" y="0"/>
                                  </a:cubicBezTo>
                                  <a:cubicBezTo>
                                    <a:pt x="63" y="0"/>
                                    <a:pt x="74" y="3"/>
                                    <a:pt x="82" y="9"/>
                                  </a:cubicBezTo>
                                  <a:cubicBezTo>
                                    <a:pt x="90" y="16"/>
                                    <a:pt x="94" y="25"/>
                                    <a:pt x="94" y="37"/>
                                  </a:cubicBezTo>
                                  <a:cubicBezTo>
                                    <a:pt x="94" y="46"/>
                                    <a:pt x="91" y="53"/>
                                    <a:pt x="87" y="58"/>
                                  </a:cubicBezTo>
                                  <a:cubicBezTo>
                                    <a:pt x="84" y="62"/>
                                    <a:pt x="80" y="64"/>
                                    <a:pt x="76" y="66"/>
                                  </a:cubicBezTo>
                                  <a:cubicBezTo>
                                    <a:pt x="83" y="68"/>
                                    <a:pt x="89" y="72"/>
                                    <a:pt x="93" y="78"/>
                                  </a:cubicBezTo>
                                  <a:cubicBezTo>
                                    <a:pt x="97" y="84"/>
                                    <a:pt x="99" y="91"/>
                                    <a:pt x="99" y="99"/>
                                  </a:cubicBezTo>
                                  <a:cubicBezTo>
                                    <a:pt x="99" y="113"/>
                                    <a:pt x="95" y="124"/>
                                    <a:pt x="86" y="132"/>
                                  </a:cubicBezTo>
                                  <a:cubicBezTo>
                                    <a:pt x="77" y="141"/>
                                    <a:pt x="64" y="145"/>
                                    <a:pt x="48" y="145"/>
                                  </a:cubicBezTo>
                                  <a:lnTo>
                                    <a:pt x="48" y="145"/>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70" name="Freeform 1429"/>
                          <wps:cNvSpPr>
                            <a:spLocks/>
                          </wps:cNvSpPr>
                          <wps:spPr bwMode="auto">
                            <a:xfrm>
                              <a:off x="6977" y="1851"/>
                              <a:ext cx="16" cy="17"/>
                            </a:xfrm>
                            <a:custGeom>
                              <a:avLst/>
                              <a:gdLst>
                                <a:gd name="T0" fmla="*/ 0 w 20"/>
                                <a:gd name="T1" fmla="*/ 0 h 21"/>
                                <a:gd name="T2" fmla="*/ 0 w 20"/>
                                <a:gd name="T3" fmla="*/ 0 h 21"/>
                                <a:gd name="T4" fmla="*/ 20 w 20"/>
                                <a:gd name="T5" fmla="*/ 0 h 21"/>
                                <a:gd name="T6" fmla="*/ 20 w 20"/>
                                <a:gd name="T7" fmla="*/ 21 h 21"/>
                                <a:gd name="T8" fmla="*/ 0 w 20"/>
                                <a:gd name="T9" fmla="*/ 21 h 21"/>
                                <a:gd name="T10" fmla="*/ 0 w 20"/>
                                <a:gd name="T11" fmla="*/ 0 h 21"/>
                              </a:gdLst>
                              <a:ahLst/>
                              <a:cxnLst>
                                <a:cxn ang="0">
                                  <a:pos x="T0" y="T1"/>
                                </a:cxn>
                                <a:cxn ang="0">
                                  <a:pos x="T2" y="T3"/>
                                </a:cxn>
                                <a:cxn ang="0">
                                  <a:pos x="T4" y="T5"/>
                                </a:cxn>
                                <a:cxn ang="0">
                                  <a:pos x="T6" y="T7"/>
                                </a:cxn>
                                <a:cxn ang="0">
                                  <a:pos x="T8" y="T9"/>
                                </a:cxn>
                                <a:cxn ang="0">
                                  <a:pos x="T10" y="T11"/>
                                </a:cxn>
                              </a:cxnLst>
                              <a:rect l="0" t="0" r="r" b="b"/>
                              <a:pathLst>
                                <a:path w="20" h="21">
                                  <a:moveTo>
                                    <a:pt x="0" y="0"/>
                                  </a:moveTo>
                                  <a:lnTo>
                                    <a:pt x="0" y="0"/>
                                  </a:lnTo>
                                  <a:lnTo>
                                    <a:pt x="20" y="0"/>
                                  </a:lnTo>
                                  <a:lnTo>
                                    <a:pt x="20"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71" name="Freeform 1430"/>
                          <wps:cNvSpPr>
                            <a:spLocks/>
                          </wps:cNvSpPr>
                          <wps:spPr bwMode="auto">
                            <a:xfrm>
                              <a:off x="7014" y="1757"/>
                              <a:ext cx="77" cy="111"/>
                            </a:xfrm>
                            <a:custGeom>
                              <a:avLst/>
                              <a:gdLst>
                                <a:gd name="T0" fmla="*/ 98 w 98"/>
                                <a:gd name="T1" fmla="*/ 0 h 139"/>
                                <a:gd name="T2" fmla="*/ 98 w 98"/>
                                <a:gd name="T3" fmla="*/ 0 h 139"/>
                                <a:gd name="T4" fmla="*/ 98 w 98"/>
                                <a:gd name="T5" fmla="*/ 16 h 139"/>
                                <a:gd name="T6" fmla="*/ 80 w 98"/>
                                <a:gd name="T7" fmla="*/ 39 h 139"/>
                                <a:gd name="T8" fmla="*/ 60 w 98"/>
                                <a:gd name="T9" fmla="*/ 74 h 139"/>
                                <a:gd name="T10" fmla="*/ 47 w 98"/>
                                <a:gd name="T11" fmla="*/ 108 h 139"/>
                                <a:gd name="T12" fmla="*/ 40 w 98"/>
                                <a:gd name="T13" fmla="*/ 139 h 139"/>
                                <a:gd name="T14" fmla="*/ 20 w 98"/>
                                <a:gd name="T15" fmla="*/ 139 h 139"/>
                                <a:gd name="T16" fmla="*/ 50 w 98"/>
                                <a:gd name="T17" fmla="*/ 59 h 139"/>
                                <a:gd name="T18" fmla="*/ 78 w 98"/>
                                <a:gd name="T19" fmla="*/ 18 h 139"/>
                                <a:gd name="T20" fmla="*/ 0 w 98"/>
                                <a:gd name="T21" fmla="*/ 18 h 139"/>
                                <a:gd name="T22" fmla="*/ 0 w 98"/>
                                <a:gd name="T23" fmla="*/ 0 h 139"/>
                                <a:gd name="T24" fmla="*/ 98 w 98"/>
                                <a:gd name="T25"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98" h="139">
                                  <a:moveTo>
                                    <a:pt x="98" y="0"/>
                                  </a:moveTo>
                                  <a:lnTo>
                                    <a:pt x="98" y="0"/>
                                  </a:lnTo>
                                  <a:lnTo>
                                    <a:pt x="98" y="16"/>
                                  </a:lnTo>
                                  <a:cubicBezTo>
                                    <a:pt x="94" y="20"/>
                                    <a:pt x="88" y="28"/>
                                    <a:pt x="80" y="39"/>
                                  </a:cubicBezTo>
                                  <a:cubicBezTo>
                                    <a:pt x="73" y="50"/>
                                    <a:pt x="66" y="61"/>
                                    <a:pt x="60" y="74"/>
                                  </a:cubicBezTo>
                                  <a:cubicBezTo>
                                    <a:pt x="55" y="86"/>
                                    <a:pt x="50" y="98"/>
                                    <a:pt x="47" y="108"/>
                                  </a:cubicBezTo>
                                  <a:cubicBezTo>
                                    <a:pt x="45" y="114"/>
                                    <a:pt x="43" y="125"/>
                                    <a:pt x="40" y="139"/>
                                  </a:cubicBezTo>
                                  <a:lnTo>
                                    <a:pt x="20" y="139"/>
                                  </a:lnTo>
                                  <a:cubicBezTo>
                                    <a:pt x="25" y="112"/>
                                    <a:pt x="35" y="85"/>
                                    <a:pt x="50" y="59"/>
                                  </a:cubicBezTo>
                                  <a:cubicBezTo>
                                    <a:pt x="59" y="43"/>
                                    <a:pt x="68" y="30"/>
                                    <a:pt x="78" y="18"/>
                                  </a:cubicBezTo>
                                  <a:lnTo>
                                    <a:pt x="0" y="18"/>
                                  </a:lnTo>
                                  <a:lnTo>
                                    <a:pt x="0" y="0"/>
                                  </a:lnTo>
                                  <a:lnTo>
                                    <a:pt x="9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72" name="Freeform 1431"/>
                          <wps:cNvSpPr>
                            <a:spLocks/>
                          </wps:cNvSpPr>
                          <wps:spPr bwMode="auto">
                            <a:xfrm>
                              <a:off x="7113" y="1756"/>
                              <a:ext cx="41" cy="112"/>
                            </a:xfrm>
                            <a:custGeom>
                              <a:avLst/>
                              <a:gdLst>
                                <a:gd name="T0" fmla="*/ 0 w 52"/>
                                <a:gd name="T1" fmla="*/ 40 h 140"/>
                                <a:gd name="T2" fmla="*/ 0 w 52"/>
                                <a:gd name="T3" fmla="*/ 40 h 140"/>
                                <a:gd name="T4" fmla="*/ 0 w 52"/>
                                <a:gd name="T5" fmla="*/ 27 h 140"/>
                                <a:gd name="T6" fmla="*/ 27 w 52"/>
                                <a:gd name="T7" fmla="*/ 20 h 140"/>
                                <a:gd name="T8" fmla="*/ 38 w 52"/>
                                <a:gd name="T9" fmla="*/ 0 h 140"/>
                                <a:gd name="T10" fmla="*/ 52 w 52"/>
                                <a:gd name="T11" fmla="*/ 0 h 140"/>
                                <a:gd name="T12" fmla="*/ 52 w 52"/>
                                <a:gd name="T13" fmla="*/ 140 h 140"/>
                                <a:gd name="T14" fmla="*/ 33 w 52"/>
                                <a:gd name="T15" fmla="*/ 140 h 140"/>
                                <a:gd name="T16" fmla="*/ 33 w 52"/>
                                <a:gd name="T17" fmla="*/ 40 h 140"/>
                                <a:gd name="T18" fmla="*/ 0 w 52"/>
                                <a:gd name="T19" fmla="*/ 40 h 1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0">
                                  <a:moveTo>
                                    <a:pt x="0" y="40"/>
                                  </a:moveTo>
                                  <a:lnTo>
                                    <a:pt x="0" y="40"/>
                                  </a:lnTo>
                                  <a:lnTo>
                                    <a:pt x="0" y="27"/>
                                  </a:lnTo>
                                  <a:cubicBezTo>
                                    <a:pt x="13" y="25"/>
                                    <a:pt x="22" y="23"/>
                                    <a:pt x="27" y="20"/>
                                  </a:cubicBezTo>
                                  <a:cubicBezTo>
                                    <a:pt x="32" y="17"/>
                                    <a:pt x="36" y="10"/>
                                    <a:pt x="38" y="0"/>
                                  </a:cubicBezTo>
                                  <a:lnTo>
                                    <a:pt x="52" y="0"/>
                                  </a:lnTo>
                                  <a:lnTo>
                                    <a:pt x="52" y="140"/>
                                  </a:lnTo>
                                  <a:lnTo>
                                    <a:pt x="33" y="140"/>
                                  </a:lnTo>
                                  <a:lnTo>
                                    <a:pt x="33" y="40"/>
                                  </a:lnTo>
                                  <a:lnTo>
                                    <a:pt x="0" y="4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73" name="Freeform 1432"/>
                          <wps:cNvSpPr>
                            <a:spLocks/>
                          </wps:cNvSpPr>
                          <wps:spPr bwMode="auto">
                            <a:xfrm>
                              <a:off x="7192" y="1751"/>
                              <a:ext cx="37" cy="149"/>
                            </a:xfrm>
                            <a:custGeom>
                              <a:avLst/>
                              <a:gdLst>
                                <a:gd name="T0" fmla="*/ 0 w 46"/>
                                <a:gd name="T1" fmla="*/ 188 h 188"/>
                                <a:gd name="T2" fmla="*/ 0 w 46"/>
                                <a:gd name="T3" fmla="*/ 188 h 188"/>
                                <a:gd name="T4" fmla="*/ 21 w 46"/>
                                <a:gd name="T5" fmla="*/ 144 h 188"/>
                                <a:gd name="T6" fmla="*/ 28 w 46"/>
                                <a:gd name="T7" fmla="*/ 94 h 188"/>
                                <a:gd name="T8" fmla="*/ 20 w 46"/>
                                <a:gd name="T9" fmla="*/ 42 h 188"/>
                                <a:gd name="T10" fmla="*/ 0 w 46"/>
                                <a:gd name="T11" fmla="*/ 0 h 188"/>
                                <a:gd name="T12" fmla="*/ 12 w 46"/>
                                <a:gd name="T13" fmla="*/ 0 h 188"/>
                                <a:gd name="T14" fmla="*/ 31 w 46"/>
                                <a:gd name="T15" fmla="*/ 30 h 188"/>
                                <a:gd name="T16" fmla="*/ 37 w 46"/>
                                <a:gd name="T17" fmla="*/ 45 h 188"/>
                                <a:gd name="T18" fmla="*/ 44 w 46"/>
                                <a:gd name="T19" fmla="*/ 70 h 188"/>
                                <a:gd name="T20" fmla="*/ 46 w 46"/>
                                <a:gd name="T21" fmla="*/ 93 h 188"/>
                                <a:gd name="T22" fmla="*/ 37 w 46"/>
                                <a:gd name="T23" fmla="*/ 145 h 188"/>
                                <a:gd name="T24" fmla="*/ 13 w 46"/>
                                <a:gd name="T25" fmla="*/ 188 h 188"/>
                                <a:gd name="T26" fmla="*/ 0 w 46"/>
                                <a:gd name="T27" fmla="*/ 188 h 1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6" h="188">
                                  <a:moveTo>
                                    <a:pt x="0" y="188"/>
                                  </a:moveTo>
                                  <a:lnTo>
                                    <a:pt x="0" y="188"/>
                                  </a:lnTo>
                                  <a:cubicBezTo>
                                    <a:pt x="11" y="168"/>
                                    <a:pt x="18" y="153"/>
                                    <a:pt x="21" y="144"/>
                                  </a:cubicBezTo>
                                  <a:cubicBezTo>
                                    <a:pt x="25" y="130"/>
                                    <a:pt x="28" y="113"/>
                                    <a:pt x="28" y="94"/>
                                  </a:cubicBezTo>
                                  <a:cubicBezTo>
                                    <a:pt x="28" y="75"/>
                                    <a:pt x="25" y="58"/>
                                    <a:pt x="20" y="42"/>
                                  </a:cubicBezTo>
                                  <a:cubicBezTo>
                                    <a:pt x="16" y="32"/>
                                    <a:pt x="10" y="18"/>
                                    <a:pt x="0" y="0"/>
                                  </a:cubicBezTo>
                                  <a:lnTo>
                                    <a:pt x="12" y="0"/>
                                  </a:lnTo>
                                  <a:cubicBezTo>
                                    <a:pt x="22" y="16"/>
                                    <a:pt x="28" y="26"/>
                                    <a:pt x="31" y="30"/>
                                  </a:cubicBezTo>
                                  <a:cubicBezTo>
                                    <a:pt x="33" y="34"/>
                                    <a:pt x="35" y="39"/>
                                    <a:pt x="37" y="45"/>
                                  </a:cubicBezTo>
                                  <a:cubicBezTo>
                                    <a:pt x="41" y="54"/>
                                    <a:pt x="43" y="62"/>
                                    <a:pt x="44" y="70"/>
                                  </a:cubicBezTo>
                                  <a:cubicBezTo>
                                    <a:pt x="46" y="78"/>
                                    <a:pt x="46" y="86"/>
                                    <a:pt x="46" y="93"/>
                                  </a:cubicBezTo>
                                  <a:cubicBezTo>
                                    <a:pt x="46" y="112"/>
                                    <a:pt x="43" y="130"/>
                                    <a:pt x="37" y="145"/>
                                  </a:cubicBezTo>
                                  <a:cubicBezTo>
                                    <a:pt x="33" y="155"/>
                                    <a:pt x="25" y="169"/>
                                    <a:pt x="13" y="188"/>
                                  </a:cubicBezTo>
                                  <a:lnTo>
                                    <a:pt x="0" y="18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74" name="Freeform 1433"/>
                          <wps:cNvSpPr>
                            <a:spLocks/>
                          </wps:cNvSpPr>
                          <wps:spPr bwMode="auto">
                            <a:xfrm>
                              <a:off x="7238" y="4579"/>
                              <a:ext cx="42" cy="112"/>
                            </a:xfrm>
                            <a:custGeom>
                              <a:avLst/>
                              <a:gdLst>
                                <a:gd name="T0" fmla="*/ 0 w 53"/>
                                <a:gd name="T1" fmla="*/ 41 h 141"/>
                                <a:gd name="T2" fmla="*/ 0 w 53"/>
                                <a:gd name="T3" fmla="*/ 41 h 141"/>
                                <a:gd name="T4" fmla="*/ 0 w 53"/>
                                <a:gd name="T5" fmla="*/ 28 h 141"/>
                                <a:gd name="T6" fmla="*/ 27 w 53"/>
                                <a:gd name="T7" fmla="*/ 21 h 141"/>
                                <a:gd name="T8" fmla="*/ 39 w 53"/>
                                <a:gd name="T9" fmla="*/ 0 h 141"/>
                                <a:gd name="T10" fmla="*/ 53 w 53"/>
                                <a:gd name="T11" fmla="*/ 0 h 141"/>
                                <a:gd name="T12" fmla="*/ 53 w 53"/>
                                <a:gd name="T13" fmla="*/ 141 h 141"/>
                                <a:gd name="T14" fmla="*/ 34 w 53"/>
                                <a:gd name="T15" fmla="*/ 141 h 141"/>
                                <a:gd name="T16" fmla="*/ 34 w 53"/>
                                <a:gd name="T17" fmla="*/ 41 h 141"/>
                                <a:gd name="T18" fmla="*/ 0 w 53"/>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3" h="141">
                                  <a:moveTo>
                                    <a:pt x="0" y="41"/>
                                  </a:moveTo>
                                  <a:lnTo>
                                    <a:pt x="0" y="41"/>
                                  </a:lnTo>
                                  <a:lnTo>
                                    <a:pt x="0" y="28"/>
                                  </a:lnTo>
                                  <a:cubicBezTo>
                                    <a:pt x="13" y="26"/>
                                    <a:pt x="22" y="24"/>
                                    <a:pt x="27" y="21"/>
                                  </a:cubicBezTo>
                                  <a:cubicBezTo>
                                    <a:pt x="32" y="18"/>
                                    <a:pt x="36" y="11"/>
                                    <a:pt x="39" y="0"/>
                                  </a:cubicBezTo>
                                  <a:lnTo>
                                    <a:pt x="53" y="0"/>
                                  </a:lnTo>
                                  <a:lnTo>
                                    <a:pt x="53" y="141"/>
                                  </a:lnTo>
                                  <a:lnTo>
                                    <a:pt x="34" y="141"/>
                                  </a:lnTo>
                                  <a:lnTo>
                                    <a:pt x="34"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75" name="Freeform 1434"/>
                          <wps:cNvSpPr>
                            <a:spLocks noEditPoints="1"/>
                          </wps:cNvSpPr>
                          <wps:spPr bwMode="auto">
                            <a:xfrm>
                              <a:off x="7318" y="4579"/>
                              <a:ext cx="78" cy="115"/>
                            </a:xfrm>
                            <a:custGeom>
                              <a:avLst/>
                              <a:gdLst>
                                <a:gd name="T0" fmla="*/ 49 w 98"/>
                                <a:gd name="T1" fmla="*/ 0 h 145"/>
                                <a:gd name="T2" fmla="*/ 49 w 98"/>
                                <a:gd name="T3" fmla="*/ 0 h 145"/>
                                <a:gd name="T4" fmla="*/ 88 w 98"/>
                                <a:gd name="T5" fmla="*/ 22 h 145"/>
                                <a:gd name="T6" fmla="*/ 98 w 98"/>
                                <a:gd name="T7" fmla="*/ 70 h 145"/>
                                <a:gd name="T8" fmla="*/ 89 w 98"/>
                                <a:gd name="T9" fmla="*/ 118 h 145"/>
                                <a:gd name="T10" fmla="*/ 48 w 98"/>
                                <a:gd name="T11" fmla="*/ 145 h 145"/>
                                <a:gd name="T12" fmla="*/ 11 w 98"/>
                                <a:gd name="T13" fmla="*/ 123 h 145"/>
                                <a:gd name="T14" fmla="*/ 0 w 98"/>
                                <a:gd name="T15" fmla="*/ 73 h 145"/>
                                <a:gd name="T16" fmla="*/ 6 w 98"/>
                                <a:gd name="T17" fmla="*/ 32 h 145"/>
                                <a:gd name="T18" fmla="*/ 49 w 98"/>
                                <a:gd name="T19" fmla="*/ 0 h 145"/>
                                <a:gd name="T20" fmla="*/ 49 w 98"/>
                                <a:gd name="T21" fmla="*/ 0 h 145"/>
                                <a:gd name="T22" fmla="*/ 48 w 98"/>
                                <a:gd name="T23" fmla="*/ 129 h 145"/>
                                <a:gd name="T24" fmla="*/ 48 w 98"/>
                                <a:gd name="T25" fmla="*/ 129 h 145"/>
                                <a:gd name="T26" fmla="*/ 70 w 98"/>
                                <a:gd name="T27" fmla="*/ 117 h 145"/>
                                <a:gd name="T28" fmla="*/ 78 w 98"/>
                                <a:gd name="T29" fmla="*/ 71 h 145"/>
                                <a:gd name="T30" fmla="*/ 73 w 98"/>
                                <a:gd name="T31" fmla="*/ 31 h 145"/>
                                <a:gd name="T32" fmla="*/ 50 w 98"/>
                                <a:gd name="T33" fmla="*/ 16 h 145"/>
                                <a:gd name="T34" fmla="*/ 27 w 98"/>
                                <a:gd name="T35" fmla="*/ 31 h 145"/>
                                <a:gd name="T36" fmla="*/ 19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7"/>
                                    <a:pt x="88" y="22"/>
                                  </a:cubicBezTo>
                                  <a:cubicBezTo>
                                    <a:pt x="94" y="34"/>
                                    <a:pt x="98" y="50"/>
                                    <a:pt x="98" y="70"/>
                                  </a:cubicBezTo>
                                  <a:cubicBezTo>
                                    <a:pt x="98" y="90"/>
                                    <a:pt x="95" y="105"/>
                                    <a:pt x="89" y="118"/>
                                  </a:cubicBezTo>
                                  <a:cubicBezTo>
                                    <a:pt x="81" y="136"/>
                                    <a:pt x="67" y="145"/>
                                    <a:pt x="48" y="145"/>
                                  </a:cubicBezTo>
                                  <a:cubicBezTo>
                                    <a:pt x="31" y="145"/>
                                    <a:pt x="19" y="138"/>
                                    <a:pt x="11" y="123"/>
                                  </a:cubicBezTo>
                                  <a:cubicBezTo>
                                    <a:pt x="4" y="111"/>
                                    <a:pt x="0" y="94"/>
                                    <a:pt x="0" y="73"/>
                                  </a:cubicBezTo>
                                  <a:cubicBezTo>
                                    <a:pt x="0" y="57"/>
                                    <a:pt x="2" y="44"/>
                                    <a:pt x="6" y="32"/>
                                  </a:cubicBezTo>
                                  <a:cubicBezTo>
                                    <a:pt x="14" y="11"/>
                                    <a:pt x="28" y="0"/>
                                    <a:pt x="49" y="0"/>
                                  </a:cubicBezTo>
                                  <a:lnTo>
                                    <a:pt x="49" y="0"/>
                                  </a:lnTo>
                                  <a:close/>
                                  <a:moveTo>
                                    <a:pt x="48" y="129"/>
                                  </a:moveTo>
                                  <a:lnTo>
                                    <a:pt x="48" y="129"/>
                                  </a:lnTo>
                                  <a:cubicBezTo>
                                    <a:pt x="58" y="129"/>
                                    <a:pt x="65" y="125"/>
                                    <a:pt x="70" y="117"/>
                                  </a:cubicBezTo>
                                  <a:cubicBezTo>
                                    <a:pt x="76" y="108"/>
                                    <a:pt x="78" y="93"/>
                                    <a:pt x="78" y="71"/>
                                  </a:cubicBezTo>
                                  <a:cubicBezTo>
                                    <a:pt x="78" y="55"/>
                                    <a:pt x="77" y="42"/>
                                    <a:pt x="73" y="31"/>
                                  </a:cubicBezTo>
                                  <a:cubicBezTo>
                                    <a:pt x="69" y="21"/>
                                    <a:pt x="61" y="16"/>
                                    <a:pt x="50" y="16"/>
                                  </a:cubicBezTo>
                                  <a:cubicBezTo>
                                    <a:pt x="39" y="16"/>
                                    <a:pt x="31" y="21"/>
                                    <a:pt x="27" y="31"/>
                                  </a:cubicBezTo>
                                  <a:cubicBezTo>
                                    <a:pt x="22" y="40"/>
                                    <a:pt x="19" y="55"/>
                                    <a:pt x="19" y="74"/>
                                  </a:cubicBezTo>
                                  <a:cubicBezTo>
                                    <a:pt x="19" y="88"/>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76" name="Freeform 1435"/>
                          <wps:cNvSpPr>
                            <a:spLocks noEditPoints="1"/>
                          </wps:cNvSpPr>
                          <wps:spPr bwMode="auto">
                            <a:xfrm>
                              <a:off x="7408" y="4579"/>
                              <a:ext cx="77" cy="115"/>
                            </a:xfrm>
                            <a:custGeom>
                              <a:avLst/>
                              <a:gdLst>
                                <a:gd name="T0" fmla="*/ 48 w 97"/>
                                <a:gd name="T1" fmla="*/ 0 h 145"/>
                                <a:gd name="T2" fmla="*/ 48 w 97"/>
                                <a:gd name="T3" fmla="*/ 0 h 145"/>
                                <a:gd name="T4" fmla="*/ 88 w 97"/>
                                <a:gd name="T5" fmla="*/ 22 h 145"/>
                                <a:gd name="T6" fmla="*/ 97 w 97"/>
                                <a:gd name="T7" fmla="*/ 70 h 145"/>
                                <a:gd name="T8" fmla="*/ 89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9 h 145"/>
                                <a:gd name="T24" fmla="*/ 48 w 97"/>
                                <a:gd name="T25" fmla="*/ 129 h 145"/>
                                <a:gd name="T26" fmla="*/ 70 w 97"/>
                                <a:gd name="T27" fmla="*/ 117 h 145"/>
                                <a:gd name="T28" fmla="*/ 78 w 97"/>
                                <a:gd name="T29" fmla="*/ 71 h 145"/>
                                <a:gd name="T30" fmla="*/ 72 w 97"/>
                                <a:gd name="T31" fmla="*/ 31 h 145"/>
                                <a:gd name="T32" fmla="*/ 49 w 97"/>
                                <a:gd name="T33" fmla="*/ 16 h 145"/>
                                <a:gd name="T34" fmla="*/ 26 w 97"/>
                                <a:gd name="T35" fmla="*/ 31 h 145"/>
                                <a:gd name="T36" fmla="*/ 19 w 97"/>
                                <a:gd name="T37" fmla="*/ 74 h 145"/>
                                <a:gd name="T38" fmla="*/ 24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7" y="0"/>
                                    <a:pt x="80" y="7"/>
                                    <a:pt x="88" y="22"/>
                                  </a:cubicBezTo>
                                  <a:cubicBezTo>
                                    <a:pt x="94" y="34"/>
                                    <a:pt x="97" y="50"/>
                                    <a:pt x="97" y="70"/>
                                  </a:cubicBezTo>
                                  <a:cubicBezTo>
                                    <a:pt x="97" y="90"/>
                                    <a:pt x="95" y="105"/>
                                    <a:pt x="89" y="118"/>
                                  </a:cubicBezTo>
                                  <a:cubicBezTo>
                                    <a:pt x="81" y="136"/>
                                    <a:pt x="67" y="145"/>
                                    <a:pt x="48" y="145"/>
                                  </a:cubicBezTo>
                                  <a:cubicBezTo>
                                    <a:pt x="31" y="145"/>
                                    <a:pt x="19" y="138"/>
                                    <a:pt x="10" y="123"/>
                                  </a:cubicBezTo>
                                  <a:cubicBezTo>
                                    <a:pt x="3" y="111"/>
                                    <a:pt x="0" y="94"/>
                                    <a:pt x="0" y="73"/>
                                  </a:cubicBezTo>
                                  <a:cubicBezTo>
                                    <a:pt x="0" y="57"/>
                                    <a:pt x="2" y="44"/>
                                    <a:pt x="6" y="32"/>
                                  </a:cubicBezTo>
                                  <a:cubicBezTo>
                                    <a:pt x="14" y="11"/>
                                    <a:pt x="28" y="0"/>
                                    <a:pt x="48" y="0"/>
                                  </a:cubicBezTo>
                                  <a:lnTo>
                                    <a:pt x="48" y="0"/>
                                  </a:lnTo>
                                  <a:close/>
                                  <a:moveTo>
                                    <a:pt x="48" y="129"/>
                                  </a:moveTo>
                                  <a:lnTo>
                                    <a:pt x="48" y="129"/>
                                  </a:lnTo>
                                  <a:cubicBezTo>
                                    <a:pt x="57" y="129"/>
                                    <a:pt x="65" y="125"/>
                                    <a:pt x="70" y="117"/>
                                  </a:cubicBezTo>
                                  <a:cubicBezTo>
                                    <a:pt x="76" y="108"/>
                                    <a:pt x="78" y="93"/>
                                    <a:pt x="78" y="71"/>
                                  </a:cubicBezTo>
                                  <a:cubicBezTo>
                                    <a:pt x="78" y="55"/>
                                    <a:pt x="76" y="42"/>
                                    <a:pt x="72" y="31"/>
                                  </a:cubicBezTo>
                                  <a:cubicBezTo>
                                    <a:pt x="68" y="21"/>
                                    <a:pt x="61" y="16"/>
                                    <a:pt x="49" y="16"/>
                                  </a:cubicBezTo>
                                  <a:cubicBezTo>
                                    <a:pt x="39" y="16"/>
                                    <a:pt x="31" y="21"/>
                                    <a:pt x="26" y="31"/>
                                  </a:cubicBezTo>
                                  <a:cubicBezTo>
                                    <a:pt x="22" y="40"/>
                                    <a:pt x="19" y="55"/>
                                    <a:pt x="19" y="74"/>
                                  </a:cubicBezTo>
                                  <a:cubicBezTo>
                                    <a:pt x="19" y="88"/>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77" name="Freeform 1436"/>
                          <wps:cNvSpPr>
                            <a:spLocks/>
                          </wps:cNvSpPr>
                          <wps:spPr bwMode="auto">
                            <a:xfrm>
                              <a:off x="7506" y="4674"/>
                              <a:ext cx="16" cy="17"/>
                            </a:xfrm>
                            <a:custGeom>
                              <a:avLst/>
                              <a:gdLst>
                                <a:gd name="T0" fmla="*/ 0 w 20"/>
                                <a:gd name="T1" fmla="*/ 0 h 21"/>
                                <a:gd name="T2" fmla="*/ 0 w 20"/>
                                <a:gd name="T3" fmla="*/ 0 h 21"/>
                                <a:gd name="T4" fmla="*/ 20 w 20"/>
                                <a:gd name="T5" fmla="*/ 0 h 21"/>
                                <a:gd name="T6" fmla="*/ 20 w 20"/>
                                <a:gd name="T7" fmla="*/ 21 h 21"/>
                                <a:gd name="T8" fmla="*/ 0 w 20"/>
                                <a:gd name="T9" fmla="*/ 21 h 21"/>
                                <a:gd name="T10" fmla="*/ 0 w 20"/>
                                <a:gd name="T11" fmla="*/ 0 h 21"/>
                              </a:gdLst>
                              <a:ahLst/>
                              <a:cxnLst>
                                <a:cxn ang="0">
                                  <a:pos x="T0" y="T1"/>
                                </a:cxn>
                                <a:cxn ang="0">
                                  <a:pos x="T2" y="T3"/>
                                </a:cxn>
                                <a:cxn ang="0">
                                  <a:pos x="T4" y="T5"/>
                                </a:cxn>
                                <a:cxn ang="0">
                                  <a:pos x="T6" y="T7"/>
                                </a:cxn>
                                <a:cxn ang="0">
                                  <a:pos x="T8" y="T9"/>
                                </a:cxn>
                                <a:cxn ang="0">
                                  <a:pos x="T10" y="T11"/>
                                </a:cxn>
                              </a:cxnLst>
                              <a:rect l="0" t="0" r="r" b="b"/>
                              <a:pathLst>
                                <a:path w="20" h="21">
                                  <a:moveTo>
                                    <a:pt x="0" y="0"/>
                                  </a:moveTo>
                                  <a:lnTo>
                                    <a:pt x="0" y="0"/>
                                  </a:lnTo>
                                  <a:lnTo>
                                    <a:pt x="20" y="0"/>
                                  </a:lnTo>
                                  <a:lnTo>
                                    <a:pt x="20"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78" name="Freeform 1437"/>
                          <wps:cNvSpPr>
                            <a:spLocks noEditPoints="1"/>
                          </wps:cNvSpPr>
                          <wps:spPr bwMode="auto">
                            <a:xfrm>
                              <a:off x="7542" y="4579"/>
                              <a:ext cx="78" cy="115"/>
                            </a:xfrm>
                            <a:custGeom>
                              <a:avLst/>
                              <a:gdLst>
                                <a:gd name="T0" fmla="*/ 49 w 98"/>
                                <a:gd name="T1" fmla="*/ 0 h 145"/>
                                <a:gd name="T2" fmla="*/ 49 w 98"/>
                                <a:gd name="T3" fmla="*/ 0 h 145"/>
                                <a:gd name="T4" fmla="*/ 88 w 98"/>
                                <a:gd name="T5" fmla="*/ 22 h 145"/>
                                <a:gd name="T6" fmla="*/ 98 w 98"/>
                                <a:gd name="T7" fmla="*/ 70 h 145"/>
                                <a:gd name="T8" fmla="*/ 89 w 98"/>
                                <a:gd name="T9" fmla="*/ 118 h 145"/>
                                <a:gd name="T10" fmla="*/ 49 w 98"/>
                                <a:gd name="T11" fmla="*/ 145 h 145"/>
                                <a:gd name="T12" fmla="*/ 11 w 98"/>
                                <a:gd name="T13" fmla="*/ 123 h 145"/>
                                <a:gd name="T14" fmla="*/ 0 w 98"/>
                                <a:gd name="T15" fmla="*/ 73 h 145"/>
                                <a:gd name="T16" fmla="*/ 6 w 98"/>
                                <a:gd name="T17" fmla="*/ 32 h 145"/>
                                <a:gd name="T18" fmla="*/ 49 w 98"/>
                                <a:gd name="T19" fmla="*/ 0 h 145"/>
                                <a:gd name="T20" fmla="*/ 49 w 98"/>
                                <a:gd name="T21" fmla="*/ 0 h 145"/>
                                <a:gd name="T22" fmla="*/ 48 w 98"/>
                                <a:gd name="T23" fmla="*/ 129 h 145"/>
                                <a:gd name="T24" fmla="*/ 48 w 98"/>
                                <a:gd name="T25" fmla="*/ 129 h 145"/>
                                <a:gd name="T26" fmla="*/ 70 w 98"/>
                                <a:gd name="T27" fmla="*/ 117 h 145"/>
                                <a:gd name="T28" fmla="*/ 79 w 98"/>
                                <a:gd name="T29" fmla="*/ 71 h 145"/>
                                <a:gd name="T30" fmla="*/ 73 w 98"/>
                                <a:gd name="T31" fmla="*/ 31 h 145"/>
                                <a:gd name="T32" fmla="*/ 50 w 98"/>
                                <a:gd name="T33" fmla="*/ 16 h 145"/>
                                <a:gd name="T34" fmla="*/ 27 w 98"/>
                                <a:gd name="T35" fmla="*/ 31 h 145"/>
                                <a:gd name="T36" fmla="*/ 20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7"/>
                                    <a:pt x="88" y="22"/>
                                  </a:cubicBezTo>
                                  <a:cubicBezTo>
                                    <a:pt x="95" y="34"/>
                                    <a:pt x="98" y="50"/>
                                    <a:pt x="98" y="70"/>
                                  </a:cubicBezTo>
                                  <a:cubicBezTo>
                                    <a:pt x="98" y="90"/>
                                    <a:pt x="95" y="105"/>
                                    <a:pt x="89" y="118"/>
                                  </a:cubicBezTo>
                                  <a:cubicBezTo>
                                    <a:pt x="81" y="136"/>
                                    <a:pt x="67" y="145"/>
                                    <a:pt x="49" y="145"/>
                                  </a:cubicBezTo>
                                  <a:cubicBezTo>
                                    <a:pt x="32" y="145"/>
                                    <a:pt x="19" y="138"/>
                                    <a:pt x="11" y="123"/>
                                  </a:cubicBezTo>
                                  <a:cubicBezTo>
                                    <a:pt x="4" y="111"/>
                                    <a:pt x="0" y="94"/>
                                    <a:pt x="0" y="73"/>
                                  </a:cubicBezTo>
                                  <a:cubicBezTo>
                                    <a:pt x="0" y="57"/>
                                    <a:pt x="2" y="44"/>
                                    <a:pt x="6" y="32"/>
                                  </a:cubicBezTo>
                                  <a:cubicBezTo>
                                    <a:pt x="14" y="11"/>
                                    <a:pt x="28" y="0"/>
                                    <a:pt x="49" y="0"/>
                                  </a:cubicBezTo>
                                  <a:lnTo>
                                    <a:pt x="49" y="0"/>
                                  </a:lnTo>
                                  <a:close/>
                                  <a:moveTo>
                                    <a:pt x="48" y="129"/>
                                  </a:moveTo>
                                  <a:lnTo>
                                    <a:pt x="48" y="129"/>
                                  </a:lnTo>
                                  <a:cubicBezTo>
                                    <a:pt x="58" y="129"/>
                                    <a:pt x="65" y="125"/>
                                    <a:pt x="70" y="117"/>
                                  </a:cubicBezTo>
                                  <a:cubicBezTo>
                                    <a:pt x="76" y="108"/>
                                    <a:pt x="79" y="93"/>
                                    <a:pt x="79" y="71"/>
                                  </a:cubicBezTo>
                                  <a:cubicBezTo>
                                    <a:pt x="79" y="55"/>
                                    <a:pt x="77" y="42"/>
                                    <a:pt x="73" y="31"/>
                                  </a:cubicBezTo>
                                  <a:cubicBezTo>
                                    <a:pt x="69" y="21"/>
                                    <a:pt x="61" y="16"/>
                                    <a:pt x="50" y="16"/>
                                  </a:cubicBezTo>
                                  <a:cubicBezTo>
                                    <a:pt x="39" y="16"/>
                                    <a:pt x="32" y="21"/>
                                    <a:pt x="27" y="31"/>
                                  </a:cubicBezTo>
                                  <a:cubicBezTo>
                                    <a:pt x="22" y="40"/>
                                    <a:pt x="20" y="55"/>
                                    <a:pt x="20" y="74"/>
                                  </a:cubicBezTo>
                                  <a:cubicBezTo>
                                    <a:pt x="20" y="88"/>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79" name="Freeform 1438"/>
                          <wps:cNvSpPr>
                            <a:spLocks noEditPoints="1"/>
                          </wps:cNvSpPr>
                          <wps:spPr bwMode="auto">
                            <a:xfrm>
                              <a:off x="7632" y="4579"/>
                              <a:ext cx="77" cy="115"/>
                            </a:xfrm>
                            <a:custGeom>
                              <a:avLst/>
                              <a:gdLst>
                                <a:gd name="T0" fmla="*/ 48 w 98"/>
                                <a:gd name="T1" fmla="*/ 0 h 145"/>
                                <a:gd name="T2" fmla="*/ 48 w 98"/>
                                <a:gd name="T3" fmla="*/ 0 h 145"/>
                                <a:gd name="T4" fmla="*/ 88 w 98"/>
                                <a:gd name="T5" fmla="*/ 22 h 145"/>
                                <a:gd name="T6" fmla="*/ 98 w 98"/>
                                <a:gd name="T7" fmla="*/ 70 h 145"/>
                                <a:gd name="T8" fmla="*/ 89 w 98"/>
                                <a:gd name="T9" fmla="*/ 118 h 145"/>
                                <a:gd name="T10" fmla="*/ 48 w 98"/>
                                <a:gd name="T11" fmla="*/ 145 h 145"/>
                                <a:gd name="T12" fmla="*/ 10 w 98"/>
                                <a:gd name="T13" fmla="*/ 123 h 145"/>
                                <a:gd name="T14" fmla="*/ 0 w 98"/>
                                <a:gd name="T15" fmla="*/ 73 h 145"/>
                                <a:gd name="T16" fmla="*/ 6 w 98"/>
                                <a:gd name="T17" fmla="*/ 32 h 145"/>
                                <a:gd name="T18" fmla="*/ 48 w 98"/>
                                <a:gd name="T19" fmla="*/ 0 h 145"/>
                                <a:gd name="T20" fmla="*/ 48 w 98"/>
                                <a:gd name="T21" fmla="*/ 0 h 145"/>
                                <a:gd name="T22" fmla="*/ 48 w 98"/>
                                <a:gd name="T23" fmla="*/ 129 h 145"/>
                                <a:gd name="T24" fmla="*/ 48 w 98"/>
                                <a:gd name="T25" fmla="*/ 129 h 145"/>
                                <a:gd name="T26" fmla="*/ 70 w 98"/>
                                <a:gd name="T27" fmla="*/ 117 h 145"/>
                                <a:gd name="T28" fmla="*/ 78 w 98"/>
                                <a:gd name="T29" fmla="*/ 71 h 145"/>
                                <a:gd name="T30" fmla="*/ 72 w 98"/>
                                <a:gd name="T31" fmla="*/ 31 h 145"/>
                                <a:gd name="T32" fmla="*/ 50 w 98"/>
                                <a:gd name="T33" fmla="*/ 16 h 145"/>
                                <a:gd name="T34" fmla="*/ 27 w 98"/>
                                <a:gd name="T35" fmla="*/ 31 h 145"/>
                                <a:gd name="T36" fmla="*/ 19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8" y="0"/>
                                  </a:moveTo>
                                  <a:lnTo>
                                    <a:pt x="48" y="0"/>
                                  </a:lnTo>
                                  <a:cubicBezTo>
                                    <a:pt x="67" y="0"/>
                                    <a:pt x="80" y="7"/>
                                    <a:pt x="88" y="22"/>
                                  </a:cubicBezTo>
                                  <a:cubicBezTo>
                                    <a:pt x="94" y="34"/>
                                    <a:pt x="98" y="50"/>
                                    <a:pt x="98" y="70"/>
                                  </a:cubicBezTo>
                                  <a:cubicBezTo>
                                    <a:pt x="98" y="90"/>
                                    <a:pt x="95" y="105"/>
                                    <a:pt x="89" y="118"/>
                                  </a:cubicBezTo>
                                  <a:cubicBezTo>
                                    <a:pt x="81" y="136"/>
                                    <a:pt x="67" y="145"/>
                                    <a:pt x="48" y="145"/>
                                  </a:cubicBezTo>
                                  <a:cubicBezTo>
                                    <a:pt x="31" y="145"/>
                                    <a:pt x="19" y="138"/>
                                    <a:pt x="10" y="123"/>
                                  </a:cubicBezTo>
                                  <a:cubicBezTo>
                                    <a:pt x="4" y="111"/>
                                    <a:pt x="0" y="94"/>
                                    <a:pt x="0" y="73"/>
                                  </a:cubicBezTo>
                                  <a:cubicBezTo>
                                    <a:pt x="0" y="57"/>
                                    <a:pt x="2" y="44"/>
                                    <a:pt x="6" y="32"/>
                                  </a:cubicBezTo>
                                  <a:cubicBezTo>
                                    <a:pt x="14" y="11"/>
                                    <a:pt x="28" y="0"/>
                                    <a:pt x="48" y="0"/>
                                  </a:cubicBezTo>
                                  <a:lnTo>
                                    <a:pt x="48" y="0"/>
                                  </a:lnTo>
                                  <a:close/>
                                  <a:moveTo>
                                    <a:pt x="48" y="129"/>
                                  </a:moveTo>
                                  <a:lnTo>
                                    <a:pt x="48" y="129"/>
                                  </a:lnTo>
                                  <a:cubicBezTo>
                                    <a:pt x="57" y="129"/>
                                    <a:pt x="65" y="125"/>
                                    <a:pt x="70" y="117"/>
                                  </a:cubicBezTo>
                                  <a:cubicBezTo>
                                    <a:pt x="76" y="108"/>
                                    <a:pt x="78" y="93"/>
                                    <a:pt x="78" y="71"/>
                                  </a:cubicBezTo>
                                  <a:cubicBezTo>
                                    <a:pt x="78" y="55"/>
                                    <a:pt x="76" y="42"/>
                                    <a:pt x="72" y="31"/>
                                  </a:cubicBezTo>
                                  <a:cubicBezTo>
                                    <a:pt x="69" y="21"/>
                                    <a:pt x="61" y="16"/>
                                    <a:pt x="50" y="16"/>
                                  </a:cubicBezTo>
                                  <a:cubicBezTo>
                                    <a:pt x="39" y="16"/>
                                    <a:pt x="31" y="21"/>
                                    <a:pt x="27" y="31"/>
                                  </a:cubicBezTo>
                                  <a:cubicBezTo>
                                    <a:pt x="22" y="40"/>
                                    <a:pt x="19" y="55"/>
                                    <a:pt x="19" y="74"/>
                                  </a:cubicBezTo>
                                  <a:cubicBezTo>
                                    <a:pt x="19" y="88"/>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80" name="Freeform 1439"/>
                          <wps:cNvSpPr>
                            <a:spLocks/>
                          </wps:cNvSpPr>
                          <wps:spPr bwMode="auto">
                            <a:xfrm>
                              <a:off x="7228" y="3323"/>
                              <a:ext cx="78" cy="113"/>
                            </a:xfrm>
                            <a:custGeom>
                              <a:avLst/>
                              <a:gdLst>
                                <a:gd name="T0" fmla="*/ 0 w 98"/>
                                <a:gd name="T1" fmla="*/ 142 h 142"/>
                                <a:gd name="T2" fmla="*/ 0 w 98"/>
                                <a:gd name="T3" fmla="*/ 142 h 142"/>
                                <a:gd name="T4" fmla="*/ 8 w 98"/>
                                <a:gd name="T5" fmla="*/ 110 h 142"/>
                                <a:gd name="T6" fmla="*/ 33 w 98"/>
                                <a:gd name="T7" fmla="*/ 85 h 142"/>
                                <a:gd name="T8" fmla="*/ 52 w 98"/>
                                <a:gd name="T9" fmla="*/ 74 h 142"/>
                                <a:gd name="T10" fmla="*/ 70 w 98"/>
                                <a:gd name="T11" fmla="*/ 62 h 142"/>
                                <a:gd name="T12" fmla="*/ 78 w 98"/>
                                <a:gd name="T13" fmla="*/ 43 h 142"/>
                                <a:gd name="T14" fmla="*/ 71 w 98"/>
                                <a:gd name="T15" fmla="*/ 23 h 142"/>
                                <a:gd name="T16" fmla="*/ 51 w 98"/>
                                <a:gd name="T17" fmla="*/ 16 h 142"/>
                                <a:gd name="T18" fmla="*/ 26 w 98"/>
                                <a:gd name="T19" fmla="*/ 30 h 142"/>
                                <a:gd name="T20" fmla="*/ 22 w 98"/>
                                <a:gd name="T21" fmla="*/ 50 h 142"/>
                                <a:gd name="T22" fmla="*/ 4 w 98"/>
                                <a:gd name="T23" fmla="*/ 50 h 142"/>
                                <a:gd name="T24" fmla="*/ 11 w 98"/>
                                <a:gd name="T25" fmla="*/ 20 h 142"/>
                                <a:gd name="T26" fmla="*/ 51 w 98"/>
                                <a:gd name="T27" fmla="*/ 0 h 142"/>
                                <a:gd name="T28" fmla="*/ 87 w 98"/>
                                <a:gd name="T29" fmla="*/ 13 h 142"/>
                                <a:gd name="T30" fmla="*/ 98 w 98"/>
                                <a:gd name="T31" fmla="*/ 42 h 142"/>
                                <a:gd name="T32" fmla="*/ 86 w 98"/>
                                <a:gd name="T33" fmla="*/ 71 h 142"/>
                                <a:gd name="T34" fmla="*/ 61 w 98"/>
                                <a:gd name="T35" fmla="*/ 88 h 142"/>
                                <a:gd name="T36" fmla="*/ 48 w 98"/>
                                <a:gd name="T37" fmla="*/ 96 h 142"/>
                                <a:gd name="T38" fmla="*/ 33 w 98"/>
                                <a:gd name="T39" fmla="*/ 106 h 142"/>
                                <a:gd name="T40" fmla="*/ 20 w 98"/>
                                <a:gd name="T41" fmla="*/ 125 h 142"/>
                                <a:gd name="T42" fmla="*/ 97 w 98"/>
                                <a:gd name="T43" fmla="*/ 125 h 142"/>
                                <a:gd name="T44" fmla="*/ 97 w 98"/>
                                <a:gd name="T45" fmla="*/ 142 h 142"/>
                                <a:gd name="T46" fmla="*/ 0 w 98"/>
                                <a:gd name="T47"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8" h="142">
                                  <a:moveTo>
                                    <a:pt x="0" y="142"/>
                                  </a:moveTo>
                                  <a:lnTo>
                                    <a:pt x="0" y="142"/>
                                  </a:lnTo>
                                  <a:cubicBezTo>
                                    <a:pt x="1" y="129"/>
                                    <a:pt x="4" y="119"/>
                                    <a:pt x="8" y="110"/>
                                  </a:cubicBezTo>
                                  <a:cubicBezTo>
                                    <a:pt x="12" y="101"/>
                                    <a:pt x="21" y="93"/>
                                    <a:pt x="33" y="85"/>
                                  </a:cubicBezTo>
                                  <a:lnTo>
                                    <a:pt x="52" y="74"/>
                                  </a:lnTo>
                                  <a:cubicBezTo>
                                    <a:pt x="61" y="69"/>
                                    <a:pt x="67" y="65"/>
                                    <a:pt x="70" y="62"/>
                                  </a:cubicBezTo>
                                  <a:cubicBezTo>
                                    <a:pt x="76" y="56"/>
                                    <a:pt x="78" y="50"/>
                                    <a:pt x="78" y="43"/>
                                  </a:cubicBezTo>
                                  <a:cubicBezTo>
                                    <a:pt x="78" y="35"/>
                                    <a:pt x="76" y="28"/>
                                    <a:pt x="71" y="23"/>
                                  </a:cubicBezTo>
                                  <a:cubicBezTo>
                                    <a:pt x="66" y="18"/>
                                    <a:pt x="59" y="16"/>
                                    <a:pt x="51" y="16"/>
                                  </a:cubicBezTo>
                                  <a:cubicBezTo>
                                    <a:pt x="39" y="16"/>
                                    <a:pt x="31" y="21"/>
                                    <a:pt x="26" y="30"/>
                                  </a:cubicBezTo>
                                  <a:cubicBezTo>
                                    <a:pt x="23" y="35"/>
                                    <a:pt x="22" y="42"/>
                                    <a:pt x="22" y="50"/>
                                  </a:cubicBezTo>
                                  <a:lnTo>
                                    <a:pt x="4" y="50"/>
                                  </a:lnTo>
                                  <a:cubicBezTo>
                                    <a:pt x="4" y="38"/>
                                    <a:pt x="6" y="28"/>
                                    <a:pt x="11" y="20"/>
                                  </a:cubicBezTo>
                                  <a:cubicBezTo>
                                    <a:pt x="18" y="7"/>
                                    <a:pt x="32" y="0"/>
                                    <a:pt x="51" y="0"/>
                                  </a:cubicBezTo>
                                  <a:cubicBezTo>
                                    <a:pt x="68" y="0"/>
                                    <a:pt x="79" y="4"/>
                                    <a:pt x="87" y="13"/>
                                  </a:cubicBezTo>
                                  <a:cubicBezTo>
                                    <a:pt x="94" y="22"/>
                                    <a:pt x="98" y="31"/>
                                    <a:pt x="98" y="42"/>
                                  </a:cubicBezTo>
                                  <a:cubicBezTo>
                                    <a:pt x="98" y="53"/>
                                    <a:pt x="94" y="63"/>
                                    <a:pt x="86" y="71"/>
                                  </a:cubicBezTo>
                                  <a:cubicBezTo>
                                    <a:pt x="81" y="76"/>
                                    <a:pt x="73" y="81"/>
                                    <a:pt x="61" y="88"/>
                                  </a:cubicBezTo>
                                  <a:lnTo>
                                    <a:pt x="48" y="96"/>
                                  </a:lnTo>
                                  <a:cubicBezTo>
                                    <a:pt x="41" y="99"/>
                                    <a:pt x="36" y="103"/>
                                    <a:pt x="33" y="106"/>
                                  </a:cubicBezTo>
                                  <a:cubicBezTo>
                                    <a:pt x="26" y="111"/>
                                    <a:pt x="22" y="118"/>
                                    <a:pt x="20" y="125"/>
                                  </a:cubicBezTo>
                                  <a:lnTo>
                                    <a:pt x="97" y="125"/>
                                  </a:lnTo>
                                  <a:lnTo>
                                    <a:pt x="97" y="142"/>
                                  </a:lnTo>
                                  <a:lnTo>
                                    <a:pt x="0"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81" name="Freeform 1440"/>
                          <wps:cNvSpPr>
                            <a:spLocks/>
                          </wps:cNvSpPr>
                          <wps:spPr bwMode="auto">
                            <a:xfrm>
                              <a:off x="7327" y="3419"/>
                              <a:ext cx="16" cy="17"/>
                            </a:xfrm>
                            <a:custGeom>
                              <a:avLst/>
                              <a:gdLst>
                                <a:gd name="T0" fmla="*/ 0 w 21"/>
                                <a:gd name="T1" fmla="*/ 0 h 22"/>
                                <a:gd name="T2" fmla="*/ 0 w 21"/>
                                <a:gd name="T3" fmla="*/ 0 h 22"/>
                                <a:gd name="T4" fmla="*/ 21 w 21"/>
                                <a:gd name="T5" fmla="*/ 0 h 22"/>
                                <a:gd name="T6" fmla="*/ 21 w 21"/>
                                <a:gd name="T7" fmla="*/ 22 h 22"/>
                                <a:gd name="T8" fmla="*/ 0 w 21"/>
                                <a:gd name="T9" fmla="*/ 22 h 22"/>
                                <a:gd name="T10" fmla="*/ 0 w 21"/>
                                <a:gd name="T11" fmla="*/ 0 h 22"/>
                              </a:gdLst>
                              <a:ahLst/>
                              <a:cxnLst>
                                <a:cxn ang="0">
                                  <a:pos x="T0" y="T1"/>
                                </a:cxn>
                                <a:cxn ang="0">
                                  <a:pos x="T2" y="T3"/>
                                </a:cxn>
                                <a:cxn ang="0">
                                  <a:pos x="T4" y="T5"/>
                                </a:cxn>
                                <a:cxn ang="0">
                                  <a:pos x="T6" y="T7"/>
                                </a:cxn>
                                <a:cxn ang="0">
                                  <a:pos x="T8" y="T9"/>
                                </a:cxn>
                                <a:cxn ang="0">
                                  <a:pos x="T10" y="T11"/>
                                </a:cxn>
                              </a:cxnLst>
                              <a:rect l="0" t="0" r="r" b="b"/>
                              <a:pathLst>
                                <a:path w="21" h="22">
                                  <a:moveTo>
                                    <a:pt x="0" y="0"/>
                                  </a:moveTo>
                                  <a:lnTo>
                                    <a:pt x="0" y="0"/>
                                  </a:lnTo>
                                  <a:lnTo>
                                    <a:pt x="21" y="0"/>
                                  </a:lnTo>
                                  <a:lnTo>
                                    <a:pt x="21"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82" name="Freeform 1441"/>
                          <wps:cNvSpPr>
                            <a:spLocks/>
                          </wps:cNvSpPr>
                          <wps:spPr bwMode="auto">
                            <a:xfrm>
                              <a:off x="7361" y="3323"/>
                              <a:ext cx="79" cy="116"/>
                            </a:xfrm>
                            <a:custGeom>
                              <a:avLst/>
                              <a:gdLst>
                                <a:gd name="T0" fmla="*/ 48 w 99"/>
                                <a:gd name="T1" fmla="*/ 145 h 145"/>
                                <a:gd name="T2" fmla="*/ 48 w 99"/>
                                <a:gd name="T3" fmla="*/ 145 h 145"/>
                                <a:gd name="T4" fmla="*/ 11 w 99"/>
                                <a:gd name="T5" fmla="*/ 132 h 145"/>
                                <a:gd name="T6" fmla="*/ 0 w 99"/>
                                <a:gd name="T7" fmla="*/ 98 h 145"/>
                                <a:gd name="T8" fmla="*/ 19 w 99"/>
                                <a:gd name="T9" fmla="*/ 98 h 145"/>
                                <a:gd name="T10" fmla="*/ 24 w 99"/>
                                <a:gd name="T11" fmla="*/ 118 h 145"/>
                                <a:gd name="T12" fmla="*/ 49 w 99"/>
                                <a:gd name="T13" fmla="*/ 129 h 145"/>
                                <a:gd name="T14" fmla="*/ 71 w 99"/>
                                <a:gd name="T15" fmla="*/ 122 h 145"/>
                                <a:gd name="T16" fmla="*/ 80 w 99"/>
                                <a:gd name="T17" fmla="*/ 102 h 145"/>
                                <a:gd name="T18" fmla="*/ 71 w 99"/>
                                <a:gd name="T19" fmla="*/ 82 h 145"/>
                                <a:gd name="T20" fmla="*/ 46 w 99"/>
                                <a:gd name="T21" fmla="*/ 76 h 145"/>
                                <a:gd name="T22" fmla="*/ 42 w 99"/>
                                <a:gd name="T23" fmla="*/ 76 h 145"/>
                                <a:gd name="T24" fmla="*/ 39 w 99"/>
                                <a:gd name="T25" fmla="*/ 76 h 145"/>
                                <a:gd name="T26" fmla="*/ 39 w 99"/>
                                <a:gd name="T27" fmla="*/ 61 h 145"/>
                                <a:gd name="T28" fmla="*/ 43 w 99"/>
                                <a:gd name="T29" fmla="*/ 61 h 145"/>
                                <a:gd name="T30" fmla="*/ 47 w 99"/>
                                <a:gd name="T31" fmla="*/ 61 h 145"/>
                                <a:gd name="T32" fmla="*/ 64 w 99"/>
                                <a:gd name="T33" fmla="*/ 58 h 145"/>
                                <a:gd name="T34" fmla="*/ 75 w 99"/>
                                <a:gd name="T35" fmla="*/ 38 h 145"/>
                                <a:gd name="T36" fmla="*/ 68 w 99"/>
                                <a:gd name="T37" fmla="*/ 22 h 145"/>
                                <a:gd name="T38" fmla="*/ 50 w 99"/>
                                <a:gd name="T39" fmla="*/ 16 h 145"/>
                                <a:gd name="T40" fmla="*/ 25 w 99"/>
                                <a:gd name="T41" fmla="*/ 28 h 145"/>
                                <a:gd name="T42" fmla="*/ 21 w 99"/>
                                <a:gd name="T43" fmla="*/ 47 h 145"/>
                                <a:gd name="T44" fmla="*/ 4 w 99"/>
                                <a:gd name="T45" fmla="*/ 47 h 145"/>
                                <a:gd name="T46" fmla="*/ 10 w 99"/>
                                <a:gd name="T47" fmla="*/ 20 h 145"/>
                                <a:gd name="T48" fmla="*/ 48 w 99"/>
                                <a:gd name="T49" fmla="*/ 0 h 145"/>
                                <a:gd name="T50" fmla="*/ 82 w 99"/>
                                <a:gd name="T51" fmla="*/ 10 h 145"/>
                                <a:gd name="T52" fmla="*/ 93 w 99"/>
                                <a:gd name="T53" fmla="*/ 38 h 145"/>
                                <a:gd name="T54" fmla="*/ 86 w 99"/>
                                <a:gd name="T55" fmla="*/ 59 h 145"/>
                                <a:gd name="T56" fmla="*/ 75 w 99"/>
                                <a:gd name="T57" fmla="*/ 67 h 145"/>
                                <a:gd name="T58" fmla="*/ 93 w 99"/>
                                <a:gd name="T59" fmla="*/ 78 h 145"/>
                                <a:gd name="T60" fmla="*/ 99 w 99"/>
                                <a:gd name="T61" fmla="*/ 100 h 145"/>
                                <a:gd name="T62" fmla="*/ 86 w 99"/>
                                <a:gd name="T63" fmla="*/ 133 h 145"/>
                                <a:gd name="T64" fmla="*/ 48 w 99"/>
                                <a:gd name="T65" fmla="*/ 145 h 145"/>
                                <a:gd name="T66" fmla="*/ 48 w 99"/>
                                <a:gd name="T67" fmla="*/ 145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99" h="145">
                                  <a:moveTo>
                                    <a:pt x="48" y="145"/>
                                  </a:moveTo>
                                  <a:lnTo>
                                    <a:pt x="48" y="145"/>
                                  </a:lnTo>
                                  <a:cubicBezTo>
                                    <a:pt x="31" y="145"/>
                                    <a:pt x="19" y="141"/>
                                    <a:pt x="11" y="132"/>
                                  </a:cubicBezTo>
                                  <a:cubicBezTo>
                                    <a:pt x="4" y="122"/>
                                    <a:pt x="0" y="111"/>
                                    <a:pt x="0" y="98"/>
                                  </a:cubicBezTo>
                                  <a:lnTo>
                                    <a:pt x="19" y="98"/>
                                  </a:lnTo>
                                  <a:cubicBezTo>
                                    <a:pt x="19" y="107"/>
                                    <a:pt x="21" y="114"/>
                                    <a:pt x="24" y="118"/>
                                  </a:cubicBezTo>
                                  <a:cubicBezTo>
                                    <a:pt x="28" y="126"/>
                                    <a:pt x="37" y="129"/>
                                    <a:pt x="49" y="129"/>
                                  </a:cubicBezTo>
                                  <a:cubicBezTo>
                                    <a:pt x="58" y="129"/>
                                    <a:pt x="66" y="127"/>
                                    <a:pt x="71" y="122"/>
                                  </a:cubicBezTo>
                                  <a:cubicBezTo>
                                    <a:pt x="77" y="117"/>
                                    <a:pt x="80" y="110"/>
                                    <a:pt x="80" y="102"/>
                                  </a:cubicBezTo>
                                  <a:cubicBezTo>
                                    <a:pt x="80" y="93"/>
                                    <a:pt x="77" y="86"/>
                                    <a:pt x="71" y="82"/>
                                  </a:cubicBezTo>
                                  <a:cubicBezTo>
                                    <a:pt x="65" y="78"/>
                                    <a:pt x="57" y="76"/>
                                    <a:pt x="46" y="76"/>
                                  </a:cubicBezTo>
                                  <a:cubicBezTo>
                                    <a:pt x="45" y="76"/>
                                    <a:pt x="44" y="76"/>
                                    <a:pt x="42" y="76"/>
                                  </a:cubicBezTo>
                                  <a:cubicBezTo>
                                    <a:pt x="41" y="76"/>
                                    <a:pt x="40" y="76"/>
                                    <a:pt x="39" y="76"/>
                                  </a:cubicBezTo>
                                  <a:lnTo>
                                    <a:pt x="39" y="61"/>
                                  </a:lnTo>
                                  <a:cubicBezTo>
                                    <a:pt x="41" y="61"/>
                                    <a:pt x="42" y="61"/>
                                    <a:pt x="43" y="61"/>
                                  </a:cubicBezTo>
                                  <a:cubicBezTo>
                                    <a:pt x="45" y="61"/>
                                    <a:pt x="46" y="61"/>
                                    <a:pt x="47" y="61"/>
                                  </a:cubicBezTo>
                                  <a:cubicBezTo>
                                    <a:pt x="54" y="61"/>
                                    <a:pt x="59" y="60"/>
                                    <a:pt x="64" y="58"/>
                                  </a:cubicBezTo>
                                  <a:cubicBezTo>
                                    <a:pt x="71" y="54"/>
                                    <a:pt x="75" y="48"/>
                                    <a:pt x="75" y="38"/>
                                  </a:cubicBezTo>
                                  <a:cubicBezTo>
                                    <a:pt x="75" y="31"/>
                                    <a:pt x="73" y="26"/>
                                    <a:pt x="68" y="22"/>
                                  </a:cubicBezTo>
                                  <a:cubicBezTo>
                                    <a:pt x="63" y="18"/>
                                    <a:pt x="57" y="16"/>
                                    <a:pt x="50" y="16"/>
                                  </a:cubicBezTo>
                                  <a:cubicBezTo>
                                    <a:pt x="38" y="16"/>
                                    <a:pt x="30" y="20"/>
                                    <a:pt x="25" y="28"/>
                                  </a:cubicBezTo>
                                  <a:cubicBezTo>
                                    <a:pt x="23" y="32"/>
                                    <a:pt x="22" y="39"/>
                                    <a:pt x="21" y="47"/>
                                  </a:cubicBezTo>
                                  <a:lnTo>
                                    <a:pt x="4" y="47"/>
                                  </a:lnTo>
                                  <a:cubicBezTo>
                                    <a:pt x="4" y="36"/>
                                    <a:pt x="6" y="27"/>
                                    <a:pt x="10" y="20"/>
                                  </a:cubicBezTo>
                                  <a:cubicBezTo>
                                    <a:pt x="17" y="7"/>
                                    <a:pt x="30" y="0"/>
                                    <a:pt x="48" y="0"/>
                                  </a:cubicBezTo>
                                  <a:cubicBezTo>
                                    <a:pt x="63" y="0"/>
                                    <a:pt x="74" y="3"/>
                                    <a:pt x="82" y="10"/>
                                  </a:cubicBezTo>
                                  <a:cubicBezTo>
                                    <a:pt x="89" y="16"/>
                                    <a:pt x="93" y="25"/>
                                    <a:pt x="93" y="38"/>
                                  </a:cubicBezTo>
                                  <a:cubicBezTo>
                                    <a:pt x="93" y="46"/>
                                    <a:pt x="91" y="53"/>
                                    <a:pt x="86" y="59"/>
                                  </a:cubicBezTo>
                                  <a:cubicBezTo>
                                    <a:pt x="84" y="62"/>
                                    <a:pt x="80" y="65"/>
                                    <a:pt x="75" y="67"/>
                                  </a:cubicBezTo>
                                  <a:cubicBezTo>
                                    <a:pt x="83" y="69"/>
                                    <a:pt x="88" y="73"/>
                                    <a:pt x="93" y="78"/>
                                  </a:cubicBezTo>
                                  <a:cubicBezTo>
                                    <a:pt x="97" y="84"/>
                                    <a:pt x="99" y="91"/>
                                    <a:pt x="99" y="100"/>
                                  </a:cubicBezTo>
                                  <a:cubicBezTo>
                                    <a:pt x="99" y="113"/>
                                    <a:pt x="94" y="124"/>
                                    <a:pt x="86" y="133"/>
                                  </a:cubicBezTo>
                                  <a:cubicBezTo>
                                    <a:pt x="77" y="141"/>
                                    <a:pt x="64" y="145"/>
                                    <a:pt x="48" y="145"/>
                                  </a:cubicBezTo>
                                  <a:lnTo>
                                    <a:pt x="48" y="145"/>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83" name="Freeform 1442"/>
                          <wps:cNvSpPr>
                            <a:spLocks noEditPoints="1"/>
                          </wps:cNvSpPr>
                          <wps:spPr bwMode="auto">
                            <a:xfrm>
                              <a:off x="7453" y="3323"/>
                              <a:ext cx="76" cy="116"/>
                            </a:xfrm>
                            <a:custGeom>
                              <a:avLst/>
                              <a:gdLst>
                                <a:gd name="T0" fmla="*/ 20 w 96"/>
                                <a:gd name="T1" fmla="*/ 107 h 145"/>
                                <a:gd name="T2" fmla="*/ 20 w 96"/>
                                <a:gd name="T3" fmla="*/ 107 h 145"/>
                                <a:gd name="T4" fmla="*/ 31 w 96"/>
                                <a:gd name="T5" fmla="*/ 128 h 145"/>
                                <a:gd name="T6" fmla="*/ 44 w 96"/>
                                <a:gd name="T7" fmla="*/ 131 h 145"/>
                                <a:gd name="T8" fmla="*/ 65 w 96"/>
                                <a:gd name="T9" fmla="*/ 120 h 145"/>
                                <a:gd name="T10" fmla="*/ 78 w 96"/>
                                <a:gd name="T11" fmla="*/ 77 h 145"/>
                                <a:gd name="T12" fmla="*/ 63 w 96"/>
                                <a:gd name="T13" fmla="*/ 90 h 145"/>
                                <a:gd name="T14" fmla="*/ 45 w 96"/>
                                <a:gd name="T15" fmla="*/ 94 h 145"/>
                                <a:gd name="T16" fmla="*/ 12 w 96"/>
                                <a:gd name="T17" fmla="*/ 81 h 145"/>
                                <a:gd name="T18" fmla="*/ 0 w 96"/>
                                <a:gd name="T19" fmla="*/ 49 h 145"/>
                                <a:gd name="T20" fmla="*/ 12 w 96"/>
                                <a:gd name="T21" fmla="*/ 15 h 145"/>
                                <a:gd name="T22" fmla="*/ 47 w 96"/>
                                <a:gd name="T23" fmla="*/ 0 h 145"/>
                                <a:gd name="T24" fmla="*/ 89 w 96"/>
                                <a:gd name="T25" fmla="*/ 28 h 145"/>
                                <a:gd name="T26" fmla="*/ 96 w 96"/>
                                <a:gd name="T27" fmla="*/ 66 h 145"/>
                                <a:gd name="T28" fmla="*/ 88 w 96"/>
                                <a:gd name="T29" fmla="*/ 112 h 145"/>
                                <a:gd name="T30" fmla="*/ 44 w 96"/>
                                <a:gd name="T31" fmla="*/ 145 h 145"/>
                                <a:gd name="T32" fmla="*/ 13 w 96"/>
                                <a:gd name="T33" fmla="*/ 135 h 145"/>
                                <a:gd name="T34" fmla="*/ 2 w 96"/>
                                <a:gd name="T35" fmla="*/ 107 h 145"/>
                                <a:gd name="T36" fmla="*/ 20 w 96"/>
                                <a:gd name="T37" fmla="*/ 107 h 145"/>
                                <a:gd name="T38" fmla="*/ 47 w 96"/>
                                <a:gd name="T39" fmla="*/ 78 h 145"/>
                                <a:gd name="T40" fmla="*/ 47 w 96"/>
                                <a:gd name="T41" fmla="*/ 78 h 145"/>
                                <a:gd name="T42" fmla="*/ 66 w 96"/>
                                <a:gd name="T43" fmla="*/ 71 h 145"/>
                                <a:gd name="T44" fmla="*/ 75 w 96"/>
                                <a:gd name="T45" fmla="*/ 47 h 145"/>
                                <a:gd name="T46" fmla="*/ 67 w 96"/>
                                <a:gd name="T47" fmla="*/ 24 h 145"/>
                                <a:gd name="T48" fmla="*/ 47 w 96"/>
                                <a:gd name="T49" fmla="*/ 16 h 145"/>
                                <a:gd name="T50" fmla="*/ 26 w 96"/>
                                <a:gd name="T51" fmla="*/ 25 h 145"/>
                                <a:gd name="T52" fmla="*/ 19 w 96"/>
                                <a:gd name="T53" fmla="*/ 48 h 145"/>
                                <a:gd name="T54" fmla="*/ 25 w 96"/>
                                <a:gd name="T55" fmla="*/ 70 h 145"/>
                                <a:gd name="T56" fmla="*/ 47 w 96"/>
                                <a:gd name="T57" fmla="*/ 78 h 145"/>
                                <a:gd name="T58" fmla="*/ 47 w 96"/>
                                <a:gd name="T59" fmla="*/ 7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96" h="145">
                                  <a:moveTo>
                                    <a:pt x="20" y="107"/>
                                  </a:moveTo>
                                  <a:lnTo>
                                    <a:pt x="20" y="107"/>
                                  </a:lnTo>
                                  <a:cubicBezTo>
                                    <a:pt x="20" y="117"/>
                                    <a:pt x="24" y="124"/>
                                    <a:pt x="31" y="128"/>
                                  </a:cubicBezTo>
                                  <a:cubicBezTo>
                                    <a:pt x="35" y="130"/>
                                    <a:pt x="39" y="131"/>
                                    <a:pt x="44" y="131"/>
                                  </a:cubicBezTo>
                                  <a:cubicBezTo>
                                    <a:pt x="52" y="131"/>
                                    <a:pt x="59" y="127"/>
                                    <a:pt x="65" y="120"/>
                                  </a:cubicBezTo>
                                  <a:cubicBezTo>
                                    <a:pt x="71" y="113"/>
                                    <a:pt x="75" y="99"/>
                                    <a:pt x="78" y="77"/>
                                  </a:cubicBezTo>
                                  <a:cubicBezTo>
                                    <a:pt x="74" y="83"/>
                                    <a:pt x="69" y="88"/>
                                    <a:pt x="63" y="90"/>
                                  </a:cubicBezTo>
                                  <a:cubicBezTo>
                                    <a:pt x="57" y="93"/>
                                    <a:pt x="51" y="94"/>
                                    <a:pt x="45" y="94"/>
                                  </a:cubicBezTo>
                                  <a:cubicBezTo>
                                    <a:pt x="31" y="94"/>
                                    <a:pt x="20" y="90"/>
                                    <a:pt x="12" y="81"/>
                                  </a:cubicBezTo>
                                  <a:cubicBezTo>
                                    <a:pt x="4" y="73"/>
                                    <a:pt x="0" y="62"/>
                                    <a:pt x="0" y="49"/>
                                  </a:cubicBezTo>
                                  <a:cubicBezTo>
                                    <a:pt x="0" y="36"/>
                                    <a:pt x="4" y="24"/>
                                    <a:pt x="12" y="15"/>
                                  </a:cubicBezTo>
                                  <a:cubicBezTo>
                                    <a:pt x="20" y="5"/>
                                    <a:pt x="31" y="0"/>
                                    <a:pt x="47" y="0"/>
                                  </a:cubicBezTo>
                                  <a:cubicBezTo>
                                    <a:pt x="67" y="0"/>
                                    <a:pt x="81" y="9"/>
                                    <a:pt x="89" y="28"/>
                                  </a:cubicBezTo>
                                  <a:cubicBezTo>
                                    <a:pt x="94" y="38"/>
                                    <a:pt x="96" y="51"/>
                                    <a:pt x="96" y="66"/>
                                  </a:cubicBezTo>
                                  <a:cubicBezTo>
                                    <a:pt x="96" y="83"/>
                                    <a:pt x="93" y="99"/>
                                    <a:pt x="88" y="112"/>
                                  </a:cubicBezTo>
                                  <a:cubicBezTo>
                                    <a:pt x="79" y="134"/>
                                    <a:pt x="65" y="145"/>
                                    <a:pt x="44" y="145"/>
                                  </a:cubicBezTo>
                                  <a:cubicBezTo>
                                    <a:pt x="30" y="145"/>
                                    <a:pt x="20" y="142"/>
                                    <a:pt x="13" y="135"/>
                                  </a:cubicBezTo>
                                  <a:cubicBezTo>
                                    <a:pt x="6" y="127"/>
                                    <a:pt x="2" y="118"/>
                                    <a:pt x="2" y="107"/>
                                  </a:cubicBezTo>
                                  <a:lnTo>
                                    <a:pt x="20" y="107"/>
                                  </a:lnTo>
                                  <a:close/>
                                  <a:moveTo>
                                    <a:pt x="47" y="78"/>
                                  </a:moveTo>
                                  <a:lnTo>
                                    <a:pt x="47" y="78"/>
                                  </a:lnTo>
                                  <a:cubicBezTo>
                                    <a:pt x="54" y="78"/>
                                    <a:pt x="60" y="76"/>
                                    <a:pt x="66" y="71"/>
                                  </a:cubicBezTo>
                                  <a:cubicBezTo>
                                    <a:pt x="72" y="67"/>
                                    <a:pt x="75" y="59"/>
                                    <a:pt x="75" y="47"/>
                                  </a:cubicBezTo>
                                  <a:cubicBezTo>
                                    <a:pt x="75" y="37"/>
                                    <a:pt x="72" y="29"/>
                                    <a:pt x="67" y="24"/>
                                  </a:cubicBezTo>
                                  <a:cubicBezTo>
                                    <a:pt x="62" y="19"/>
                                    <a:pt x="55" y="16"/>
                                    <a:pt x="47" y="16"/>
                                  </a:cubicBezTo>
                                  <a:cubicBezTo>
                                    <a:pt x="38" y="16"/>
                                    <a:pt x="32" y="19"/>
                                    <a:pt x="26" y="25"/>
                                  </a:cubicBezTo>
                                  <a:cubicBezTo>
                                    <a:pt x="21" y="31"/>
                                    <a:pt x="19" y="39"/>
                                    <a:pt x="19" y="48"/>
                                  </a:cubicBezTo>
                                  <a:cubicBezTo>
                                    <a:pt x="19" y="58"/>
                                    <a:pt x="21" y="65"/>
                                    <a:pt x="25" y="70"/>
                                  </a:cubicBezTo>
                                  <a:cubicBezTo>
                                    <a:pt x="30" y="76"/>
                                    <a:pt x="37" y="78"/>
                                    <a:pt x="47" y="78"/>
                                  </a:cubicBezTo>
                                  <a:lnTo>
                                    <a:pt x="47" y="7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84" name="Freeform 1443"/>
                          <wps:cNvSpPr>
                            <a:spLocks/>
                          </wps:cNvSpPr>
                          <wps:spPr bwMode="auto">
                            <a:xfrm>
                              <a:off x="7228" y="3637"/>
                              <a:ext cx="78" cy="113"/>
                            </a:xfrm>
                            <a:custGeom>
                              <a:avLst/>
                              <a:gdLst>
                                <a:gd name="T0" fmla="*/ 0 w 98"/>
                                <a:gd name="T1" fmla="*/ 142 h 142"/>
                                <a:gd name="T2" fmla="*/ 0 w 98"/>
                                <a:gd name="T3" fmla="*/ 142 h 142"/>
                                <a:gd name="T4" fmla="*/ 8 w 98"/>
                                <a:gd name="T5" fmla="*/ 110 h 142"/>
                                <a:gd name="T6" fmla="*/ 33 w 98"/>
                                <a:gd name="T7" fmla="*/ 86 h 142"/>
                                <a:gd name="T8" fmla="*/ 52 w 98"/>
                                <a:gd name="T9" fmla="*/ 75 h 142"/>
                                <a:gd name="T10" fmla="*/ 70 w 98"/>
                                <a:gd name="T11" fmla="*/ 62 h 142"/>
                                <a:gd name="T12" fmla="*/ 78 w 98"/>
                                <a:gd name="T13" fmla="*/ 43 h 142"/>
                                <a:gd name="T14" fmla="*/ 71 w 98"/>
                                <a:gd name="T15" fmla="*/ 24 h 142"/>
                                <a:gd name="T16" fmla="*/ 51 w 98"/>
                                <a:gd name="T17" fmla="*/ 16 h 142"/>
                                <a:gd name="T18" fmla="*/ 26 w 98"/>
                                <a:gd name="T19" fmla="*/ 30 h 142"/>
                                <a:gd name="T20" fmla="*/ 22 w 98"/>
                                <a:gd name="T21" fmla="*/ 51 h 142"/>
                                <a:gd name="T22" fmla="*/ 4 w 98"/>
                                <a:gd name="T23" fmla="*/ 51 h 142"/>
                                <a:gd name="T24" fmla="*/ 11 w 98"/>
                                <a:gd name="T25" fmla="*/ 21 h 142"/>
                                <a:gd name="T26" fmla="*/ 51 w 98"/>
                                <a:gd name="T27" fmla="*/ 0 h 142"/>
                                <a:gd name="T28" fmla="*/ 87 w 98"/>
                                <a:gd name="T29" fmla="*/ 13 h 142"/>
                                <a:gd name="T30" fmla="*/ 98 w 98"/>
                                <a:gd name="T31" fmla="*/ 43 h 142"/>
                                <a:gd name="T32" fmla="*/ 86 w 98"/>
                                <a:gd name="T33" fmla="*/ 72 h 142"/>
                                <a:gd name="T34" fmla="*/ 61 w 98"/>
                                <a:gd name="T35" fmla="*/ 88 h 142"/>
                                <a:gd name="T36" fmla="*/ 48 w 98"/>
                                <a:gd name="T37" fmla="*/ 96 h 142"/>
                                <a:gd name="T38" fmla="*/ 33 w 98"/>
                                <a:gd name="T39" fmla="*/ 106 h 142"/>
                                <a:gd name="T40" fmla="*/ 20 w 98"/>
                                <a:gd name="T41" fmla="*/ 125 h 142"/>
                                <a:gd name="T42" fmla="*/ 97 w 98"/>
                                <a:gd name="T43" fmla="*/ 125 h 142"/>
                                <a:gd name="T44" fmla="*/ 97 w 98"/>
                                <a:gd name="T45" fmla="*/ 142 h 142"/>
                                <a:gd name="T46" fmla="*/ 0 w 98"/>
                                <a:gd name="T47"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8" h="142">
                                  <a:moveTo>
                                    <a:pt x="0" y="142"/>
                                  </a:moveTo>
                                  <a:lnTo>
                                    <a:pt x="0" y="142"/>
                                  </a:lnTo>
                                  <a:cubicBezTo>
                                    <a:pt x="1" y="130"/>
                                    <a:pt x="4" y="119"/>
                                    <a:pt x="8" y="110"/>
                                  </a:cubicBezTo>
                                  <a:cubicBezTo>
                                    <a:pt x="12" y="101"/>
                                    <a:pt x="21" y="93"/>
                                    <a:pt x="33" y="86"/>
                                  </a:cubicBezTo>
                                  <a:lnTo>
                                    <a:pt x="52" y="75"/>
                                  </a:lnTo>
                                  <a:cubicBezTo>
                                    <a:pt x="61" y="70"/>
                                    <a:pt x="67" y="66"/>
                                    <a:pt x="70" y="62"/>
                                  </a:cubicBezTo>
                                  <a:cubicBezTo>
                                    <a:pt x="76" y="57"/>
                                    <a:pt x="78" y="50"/>
                                    <a:pt x="78" y="43"/>
                                  </a:cubicBezTo>
                                  <a:cubicBezTo>
                                    <a:pt x="78" y="35"/>
                                    <a:pt x="76" y="29"/>
                                    <a:pt x="71" y="24"/>
                                  </a:cubicBezTo>
                                  <a:cubicBezTo>
                                    <a:pt x="66" y="19"/>
                                    <a:pt x="59" y="16"/>
                                    <a:pt x="51" y="16"/>
                                  </a:cubicBezTo>
                                  <a:cubicBezTo>
                                    <a:pt x="39" y="16"/>
                                    <a:pt x="31" y="21"/>
                                    <a:pt x="26" y="30"/>
                                  </a:cubicBezTo>
                                  <a:cubicBezTo>
                                    <a:pt x="23" y="35"/>
                                    <a:pt x="22" y="42"/>
                                    <a:pt x="22" y="51"/>
                                  </a:cubicBezTo>
                                  <a:lnTo>
                                    <a:pt x="4" y="51"/>
                                  </a:lnTo>
                                  <a:cubicBezTo>
                                    <a:pt x="4" y="39"/>
                                    <a:pt x="6" y="28"/>
                                    <a:pt x="11" y="21"/>
                                  </a:cubicBezTo>
                                  <a:cubicBezTo>
                                    <a:pt x="18" y="7"/>
                                    <a:pt x="32" y="0"/>
                                    <a:pt x="51" y="0"/>
                                  </a:cubicBezTo>
                                  <a:cubicBezTo>
                                    <a:pt x="68" y="0"/>
                                    <a:pt x="79" y="5"/>
                                    <a:pt x="87" y="13"/>
                                  </a:cubicBezTo>
                                  <a:cubicBezTo>
                                    <a:pt x="94" y="22"/>
                                    <a:pt x="98" y="32"/>
                                    <a:pt x="98" y="43"/>
                                  </a:cubicBezTo>
                                  <a:cubicBezTo>
                                    <a:pt x="98" y="54"/>
                                    <a:pt x="94" y="64"/>
                                    <a:pt x="86" y="72"/>
                                  </a:cubicBezTo>
                                  <a:cubicBezTo>
                                    <a:pt x="81" y="76"/>
                                    <a:pt x="73" y="82"/>
                                    <a:pt x="61" y="88"/>
                                  </a:cubicBezTo>
                                  <a:lnTo>
                                    <a:pt x="48" y="96"/>
                                  </a:lnTo>
                                  <a:cubicBezTo>
                                    <a:pt x="41" y="100"/>
                                    <a:pt x="36" y="103"/>
                                    <a:pt x="33" y="106"/>
                                  </a:cubicBezTo>
                                  <a:cubicBezTo>
                                    <a:pt x="26" y="112"/>
                                    <a:pt x="22" y="118"/>
                                    <a:pt x="20" y="125"/>
                                  </a:cubicBezTo>
                                  <a:lnTo>
                                    <a:pt x="97" y="125"/>
                                  </a:lnTo>
                                  <a:lnTo>
                                    <a:pt x="97" y="142"/>
                                  </a:lnTo>
                                  <a:lnTo>
                                    <a:pt x="0"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85" name="Freeform 1444"/>
                          <wps:cNvSpPr>
                            <a:spLocks noEditPoints="1"/>
                          </wps:cNvSpPr>
                          <wps:spPr bwMode="auto">
                            <a:xfrm>
                              <a:off x="7318" y="3638"/>
                              <a:ext cx="78" cy="115"/>
                            </a:xfrm>
                            <a:custGeom>
                              <a:avLst/>
                              <a:gdLst>
                                <a:gd name="T0" fmla="*/ 49 w 98"/>
                                <a:gd name="T1" fmla="*/ 0 h 145"/>
                                <a:gd name="T2" fmla="*/ 49 w 98"/>
                                <a:gd name="T3" fmla="*/ 0 h 145"/>
                                <a:gd name="T4" fmla="*/ 88 w 98"/>
                                <a:gd name="T5" fmla="*/ 22 h 145"/>
                                <a:gd name="T6" fmla="*/ 98 w 98"/>
                                <a:gd name="T7" fmla="*/ 70 h 145"/>
                                <a:gd name="T8" fmla="*/ 89 w 98"/>
                                <a:gd name="T9" fmla="*/ 118 h 145"/>
                                <a:gd name="T10" fmla="*/ 48 w 98"/>
                                <a:gd name="T11" fmla="*/ 145 h 145"/>
                                <a:gd name="T12" fmla="*/ 11 w 98"/>
                                <a:gd name="T13" fmla="*/ 123 h 145"/>
                                <a:gd name="T14" fmla="*/ 0 w 98"/>
                                <a:gd name="T15" fmla="*/ 73 h 145"/>
                                <a:gd name="T16" fmla="*/ 6 w 98"/>
                                <a:gd name="T17" fmla="*/ 32 h 145"/>
                                <a:gd name="T18" fmla="*/ 49 w 98"/>
                                <a:gd name="T19" fmla="*/ 0 h 145"/>
                                <a:gd name="T20" fmla="*/ 49 w 98"/>
                                <a:gd name="T21" fmla="*/ 0 h 145"/>
                                <a:gd name="T22" fmla="*/ 48 w 98"/>
                                <a:gd name="T23" fmla="*/ 129 h 145"/>
                                <a:gd name="T24" fmla="*/ 48 w 98"/>
                                <a:gd name="T25" fmla="*/ 129 h 145"/>
                                <a:gd name="T26" fmla="*/ 70 w 98"/>
                                <a:gd name="T27" fmla="*/ 116 h 145"/>
                                <a:gd name="T28" fmla="*/ 78 w 98"/>
                                <a:gd name="T29" fmla="*/ 71 h 145"/>
                                <a:gd name="T30" fmla="*/ 73 w 98"/>
                                <a:gd name="T31" fmla="*/ 31 h 145"/>
                                <a:gd name="T32" fmla="*/ 50 w 98"/>
                                <a:gd name="T33" fmla="*/ 16 h 145"/>
                                <a:gd name="T34" fmla="*/ 27 w 98"/>
                                <a:gd name="T35" fmla="*/ 30 h 145"/>
                                <a:gd name="T36" fmla="*/ 19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7"/>
                                    <a:pt x="88" y="22"/>
                                  </a:cubicBezTo>
                                  <a:cubicBezTo>
                                    <a:pt x="94" y="34"/>
                                    <a:pt x="98" y="50"/>
                                    <a:pt x="98" y="70"/>
                                  </a:cubicBezTo>
                                  <a:cubicBezTo>
                                    <a:pt x="98" y="89"/>
                                    <a:pt x="95" y="105"/>
                                    <a:pt x="89" y="118"/>
                                  </a:cubicBezTo>
                                  <a:cubicBezTo>
                                    <a:pt x="81" y="136"/>
                                    <a:pt x="67" y="145"/>
                                    <a:pt x="48" y="145"/>
                                  </a:cubicBezTo>
                                  <a:cubicBezTo>
                                    <a:pt x="31" y="145"/>
                                    <a:pt x="19" y="137"/>
                                    <a:pt x="11" y="123"/>
                                  </a:cubicBezTo>
                                  <a:cubicBezTo>
                                    <a:pt x="4" y="110"/>
                                    <a:pt x="0" y="94"/>
                                    <a:pt x="0" y="73"/>
                                  </a:cubicBezTo>
                                  <a:cubicBezTo>
                                    <a:pt x="0" y="57"/>
                                    <a:pt x="2" y="43"/>
                                    <a:pt x="6" y="32"/>
                                  </a:cubicBezTo>
                                  <a:cubicBezTo>
                                    <a:pt x="14" y="10"/>
                                    <a:pt x="28" y="0"/>
                                    <a:pt x="49" y="0"/>
                                  </a:cubicBezTo>
                                  <a:lnTo>
                                    <a:pt x="49" y="0"/>
                                  </a:lnTo>
                                  <a:close/>
                                  <a:moveTo>
                                    <a:pt x="48" y="129"/>
                                  </a:moveTo>
                                  <a:lnTo>
                                    <a:pt x="48" y="129"/>
                                  </a:lnTo>
                                  <a:cubicBezTo>
                                    <a:pt x="58" y="129"/>
                                    <a:pt x="65" y="125"/>
                                    <a:pt x="70" y="116"/>
                                  </a:cubicBezTo>
                                  <a:cubicBezTo>
                                    <a:pt x="76" y="108"/>
                                    <a:pt x="78" y="93"/>
                                    <a:pt x="78" y="71"/>
                                  </a:cubicBezTo>
                                  <a:cubicBezTo>
                                    <a:pt x="78" y="55"/>
                                    <a:pt x="77" y="42"/>
                                    <a:pt x="73" y="31"/>
                                  </a:cubicBezTo>
                                  <a:cubicBezTo>
                                    <a:pt x="69" y="21"/>
                                    <a:pt x="61" y="16"/>
                                    <a:pt x="50" y="16"/>
                                  </a:cubicBezTo>
                                  <a:cubicBezTo>
                                    <a:pt x="39" y="16"/>
                                    <a:pt x="31" y="21"/>
                                    <a:pt x="27" y="30"/>
                                  </a:cubicBezTo>
                                  <a:cubicBezTo>
                                    <a:pt x="22" y="40"/>
                                    <a:pt x="19" y="55"/>
                                    <a:pt x="19" y="74"/>
                                  </a:cubicBezTo>
                                  <a:cubicBezTo>
                                    <a:pt x="19" y="88"/>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86" name="Freeform 1445"/>
                          <wps:cNvSpPr>
                            <a:spLocks/>
                          </wps:cNvSpPr>
                          <wps:spPr bwMode="auto">
                            <a:xfrm>
                              <a:off x="7416" y="3732"/>
                              <a:ext cx="17" cy="18"/>
                            </a:xfrm>
                            <a:custGeom>
                              <a:avLst/>
                              <a:gdLst>
                                <a:gd name="T0" fmla="*/ 0 w 21"/>
                                <a:gd name="T1" fmla="*/ 0 h 22"/>
                                <a:gd name="T2" fmla="*/ 0 w 21"/>
                                <a:gd name="T3" fmla="*/ 0 h 22"/>
                                <a:gd name="T4" fmla="*/ 21 w 21"/>
                                <a:gd name="T5" fmla="*/ 0 h 22"/>
                                <a:gd name="T6" fmla="*/ 21 w 21"/>
                                <a:gd name="T7" fmla="*/ 22 h 22"/>
                                <a:gd name="T8" fmla="*/ 0 w 21"/>
                                <a:gd name="T9" fmla="*/ 22 h 22"/>
                                <a:gd name="T10" fmla="*/ 0 w 21"/>
                                <a:gd name="T11" fmla="*/ 0 h 22"/>
                              </a:gdLst>
                              <a:ahLst/>
                              <a:cxnLst>
                                <a:cxn ang="0">
                                  <a:pos x="T0" y="T1"/>
                                </a:cxn>
                                <a:cxn ang="0">
                                  <a:pos x="T2" y="T3"/>
                                </a:cxn>
                                <a:cxn ang="0">
                                  <a:pos x="T4" y="T5"/>
                                </a:cxn>
                                <a:cxn ang="0">
                                  <a:pos x="T6" y="T7"/>
                                </a:cxn>
                                <a:cxn ang="0">
                                  <a:pos x="T8" y="T9"/>
                                </a:cxn>
                                <a:cxn ang="0">
                                  <a:pos x="T10" y="T11"/>
                                </a:cxn>
                              </a:cxnLst>
                              <a:rect l="0" t="0" r="r" b="b"/>
                              <a:pathLst>
                                <a:path w="21" h="22">
                                  <a:moveTo>
                                    <a:pt x="0" y="0"/>
                                  </a:moveTo>
                                  <a:lnTo>
                                    <a:pt x="0" y="0"/>
                                  </a:lnTo>
                                  <a:lnTo>
                                    <a:pt x="21" y="0"/>
                                  </a:lnTo>
                                  <a:lnTo>
                                    <a:pt x="21"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87" name="Freeform 1446"/>
                          <wps:cNvSpPr>
                            <a:spLocks noEditPoints="1"/>
                          </wps:cNvSpPr>
                          <wps:spPr bwMode="auto">
                            <a:xfrm>
                              <a:off x="7453" y="3638"/>
                              <a:ext cx="76" cy="115"/>
                            </a:xfrm>
                            <a:custGeom>
                              <a:avLst/>
                              <a:gdLst>
                                <a:gd name="T0" fmla="*/ 20 w 96"/>
                                <a:gd name="T1" fmla="*/ 107 h 145"/>
                                <a:gd name="T2" fmla="*/ 20 w 96"/>
                                <a:gd name="T3" fmla="*/ 107 h 145"/>
                                <a:gd name="T4" fmla="*/ 31 w 96"/>
                                <a:gd name="T5" fmla="*/ 127 h 145"/>
                                <a:gd name="T6" fmla="*/ 44 w 96"/>
                                <a:gd name="T7" fmla="*/ 130 h 145"/>
                                <a:gd name="T8" fmla="*/ 65 w 96"/>
                                <a:gd name="T9" fmla="*/ 119 h 145"/>
                                <a:gd name="T10" fmla="*/ 78 w 96"/>
                                <a:gd name="T11" fmla="*/ 76 h 145"/>
                                <a:gd name="T12" fmla="*/ 63 w 96"/>
                                <a:gd name="T13" fmla="*/ 90 h 145"/>
                                <a:gd name="T14" fmla="*/ 45 w 96"/>
                                <a:gd name="T15" fmla="*/ 93 h 145"/>
                                <a:gd name="T16" fmla="*/ 12 w 96"/>
                                <a:gd name="T17" fmla="*/ 81 h 145"/>
                                <a:gd name="T18" fmla="*/ 0 w 96"/>
                                <a:gd name="T19" fmla="*/ 48 h 145"/>
                                <a:gd name="T20" fmla="*/ 12 w 96"/>
                                <a:gd name="T21" fmla="*/ 14 h 145"/>
                                <a:gd name="T22" fmla="*/ 47 w 96"/>
                                <a:gd name="T23" fmla="*/ 0 h 145"/>
                                <a:gd name="T24" fmla="*/ 89 w 96"/>
                                <a:gd name="T25" fmla="*/ 27 h 145"/>
                                <a:gd name="T26" fmla="*/ 96 w 96"/>
                                <a:gd name="T27" fmla="*/ 66 h 145"/>
                                <a:gd name="T28" fmla="*/ 88 w 96"/>
                                <a:gd name="T29" fmla="*/ 112 h 145"/>
                                <a:gd name="T30" fmla="*/ 44 w 96"/>
                                <a:gd name="T31" fmla="*/ 145 h 145"/>
                                <a:gd name="T32" fmla="*/ 13 w 96"/>
                                <a:gd name="T33" fmla="*/ 134 h 145"/>
                                <a:gd name="T34" fmla="*/ 2 w 96"/>
                                <a:gd name="T35" fmla="*/ 107 h 145"/>
                                <a:gd name="T36" fmla="*/ 20 w 96"/>
                                <a:gd name="T37" fmla="*/ 107 h 145"/>
                                <a:gd name="T38" fmla="*/ 47 w 96"/>
                                <a:gd name="T39" fmla="*/ 78 h 145"/>
                                <a:gd name="T40" fmla="*/ 47 w 96"/>
                                <a:gd name="T41" fmla="*/ 78 h 145"/>
                                <a:gd name="T42" fmla="*/ 66 w 96"/>
                                <a:gd name="T43" fmla="*/ 71 h 145"/>
                                <a:gd name="T44" fmla="*/ 75 w 96"/>
                                <a:gd name="T45" fmla="*/ 47 h 145"/>
                                <a:gd name="T46" fmla="*/ 67 w 96"/>
                                <a:gd name="T47" fmla="*/ 23 h 145"/>
                                <a:gd name="T48" fmla="*/ 47 w 96"/>
                                <a:gd name="T49" fmla="*/ 16 h 145"/>
                                <a:gd name="T50" fmla="*/ 26 w 96"/>
                                <a:gd name="T51" fmla="*/ 24 h 145"/>
                                <a:gd name="T52" fmla="*/ 19 w 96"/>
                                <a:gd name="T53" fmla="*/ 48 h 145"/>
                                <a:gd name="T54" fmla="*/ 25 w 96"/>
                                <a:gd name="T55" fmla="*/ 70 h 145"/>
                                <a:gd name="T56" fmla="*/ 47 w 96"/>
                                <a:gd name="T57" fmla="*/ 78 h 145"/>
                                <a:gd name="T58" fmla="*/ 47 w 96"/>
                                <a:gd name="T59" fmla="*/ 7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96" h="145">
                                  <a:moveTo>
                                    <a:pt x="20" y="107"/>
                                  </a:moveTo>
                                  <a:lnTo>
                                    <a:pt x="20" y="107"/>
                                  </a:lnTo>
                                  <a:cubicBezTo>
                                    <a:pt x="20" y="117"/>
                                    <a:pt x="24" y="123"/>
                                    <a:pt x="31" y="127"/>
                                  </a:cubicBezTo>
                                  <a:cubicBezTo>
                                    <a:pt x="35" y="129"/>
                                    <a:pt x="39" y="130"/>
                                    <a:pt x="44" y="130"/>
                                  </a:cubicBezTo>
                                  <a:cubicBezTo>
                                    <a:pt x="52" y="130"/>
                                    <a:pt x="59" y="127"/>
                                    <a:pt x="65" y="119"/>
                                  </a:cubicBezTo>
                                  <a:cubicBezTo>
                                    <a:pt x="71" y="112"/>
                                    <a:pt x="75" y="98"/>
                                    <a:pt x="78" y="76"/>
                                  </a:cubicBezTo>
                                  <a:cubicBezTo>
                                    <a:pt x="74" y="83"/>
                                    <a:pt x="69" y="87"/>
                                    <a:pt x="63" y="90"/>
                                  </a:cubicBezTo>
                                  <a:cubicBezTo>
                                    <a:pt x="57" y="92"/>
                                    <a:pt x="51" y="93"/>
                                    <a:pt x="45" y="93"/>
                                  </a:cubicBezTo>
                                  <a:cubicBezTo>
                                    <a:pt x="31" y="93"/>
                                    <a:pt x="20" y="89"/>
                                    <a:pt x="12" y="81"/>
                                  </a:cubicBezTo>
                                  <a:cubicBezTo>
                                    <a:pt x="4" y="72"/>
                                    <a:pt x="0" y="61"/>
                                    <a:pt x="0" y="48"/>
                                  </a:cubicBezTo>
                                  <a:cubicBezTo>
                                    <a:pt x="0" y="35"/>
                                    <a:pt x="4" y="24"/>
                                    <a:pt x="12" y="14"/>
                                  </a:cubicBezTo>
                                  <a:cubicBezTo>
                                    <a:pt x="20" y="4"/>
                                    <a:pt x="31" y="0"/>
                                    <a:pt x="47" y="0"/>
                                  </a:cubicBezTo>
                                  <a:cubicBezTo>
                                    <a:pt x="67" y="0"/>
                                    <a:pt x="81" y="9"/>
                                    <a:pt x="89" y="27"/>
                                  </a:cubicBezTo>
                                  <a:cubicBezTo>
                                    <a:pt x="94" y="38"/>
                                    <a:pt x="96" y="50"/>
                                    <a:pt x="96" y="66"/>
                                  </a:cubicBezTo>
                                  <a:cubicBezTo>
                                    <a:pt x="96" y="83"/>
                                    <a:pt x="93" y="98"/>
                                    <a:pt x="88" y="112"/>
                                  </a:cubicBezTo>
                                  <a:cubicBezTo>
                                    <a:pt x="79" y="134"/>
                                    <a:pt x="65" y="145"/>
                                    <a:pt x="44" y="145"/>
                                  </a:cubicBezTo>
                                  <a:cubicBezTo>
                                    <a:pt x="30" y="145"/>
                                    <a:pt x="20" y="141"/>
                                    <a:pt x="13" y="134"/>
                                  </a:cubicBezTo>
                                  <a:cubicBezTo>
                                    <a:pt x="6" y="127"/>
                                    <a:pt x="2" y="118"/>
                                    <a:pt x="2" y="107"/>
                                  </a:cubicBezTo>
                                  <a:lnTo>
                                    <a:pt x="20" y="107"/>
                                  </a:lnTo>
                                  <a:close/>
                                  <a:moveTo>
                                    <a:pt x="47" y="78"/>
                                  </a:moveTo>
                                  <a:lnTo>
                                    <a:pt x="47" y="78"/>
                                  </a:lnTo>
                                  <a:cubicBezTo>
                                    <a:pt x="54" y="78"/>
                                    <a:pt x="60" y="76"/>
                                    <a:pt x="66" y="71"/>
                                  </a:cubicBezTo>
                                  <a:cubicBezTo>
                                    <a:pt x="72" y="66"/>
                                    <a:pt x="75" y="58"/>
                                    <a:pt x="75" y="47"/>
                                  </a:cubicBezTo>
                                  <a:cubicBezTo>
                                    <a:pt x="75" y="36"/>
                                    <a:pt x="72" y="28"/>
                                    <a:pt x="67" y="23"/>
                                  </a:cubicBezTo>
                                  <a:cubicBezTo>
                                    <a:pt x="62" y="18"/>
                                    <a:pt x="55" y="16"/>
                                    <a:pt x="47" y="16"/>
                                  </a:cubicBezTo>
                                  <a:cubicBezTo>
                                    <a:pt x="38" y="16"/>
                                    <a:pt x="32" y="19"/>
                                    <a:pt x="26" y="24"/>
                                  </a:cubicBezTo>
                                  <a:cubicBezTo>
                                    <a:pt x="21" y="30"/>
                                    <a:pt x="19" y="38"/>
                                    <a:pt x="19" y="48"/>
                                  </a:cubicBezTo>
                                  <a:cubicBezTo>
                                    <a:pt x="19" y="57"/>
                                    <a:pt x="21" y="64"/>
                                    <a:pt x="25" y="70"/>
                                  </a:cubicBezTo>
                                  <a:cubicBezTo>
                                    <a:pt x="30" y="75"/>
                                    <a:pt x="37" y="78"/>
                                    <a:pt x="47" y="78"/>
                                  </a:cubicBezTo>
                                  <a:lnTo>
                                    <a:pt x="47" y="7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88" name="Freeform 1447"/>
                          <wps:cNvSpPr>
                            <a:spLocks noEditPoints="1"/>
                          </wps:cNvSpPr>
                          <wps:spPr bwMode="auto">
                            <a:xfrm>
                              <a:off x="7542" y="3638"/>
                              <a:ext cx="78" cy="115"/>
                            </a:xfrm>
                            <a:custGeom>
                              <a:avLst/>
                              <a:gdLst>
                                <a:gd name="T0" fmla="*/ 49 w 98"/>
                                <a:gd name="T1" fmla="*/ 0 h 145"/>
                                <a:gd name="T2" fmla="*/ 49 w 98"/>
                                <a:gd name="T3" fmla="*/ 0 h 145"/>
                                <a:gd name="T4" fmla="*/ 88 w 98"/>
                                <a:gd name="T5" fmla="*/ 22 h 145"/>
                                <a:gd name="T6" fmla="*/ 98 w 98"/>
                                <a:gd name="T7" fmla="*/ 70 h 145"/>
                                <a:gd name="T8" fmla="*/ 89 w 98"/>
                                <a:gd name="T9" fmla="*/ 118 h 145"/>
                                <a:gd name="T10" fmla="*/ 49 w 98"/>
                                <a:gd name="T11" fmla="*/ 145 h 145"/>
                                <a:gd name="T12" fmla="*/ 11 w 98"/>
                                <a:gd name="T13" fmla="*/ 123 h 145"/>
                                <a:gd name="T14" fmla="*/ 0 w 98"/>
                                <a:gd name="T15" fmla="*/ 73 h 145"/>
                                <a:gd name="T16" fmla="*/ 6 w 98"/>
                                <a:gd name="T17" fmla="*/ 32 h 145"/>
                                <a:gd name="T18" fmla="*/ 49 w 98"/>
                                <a:gd name="T19" fmla="*/ 0 h 145"/>
                                <a:gd name="T20" fmla="*/ 49 w 98"/>
                                <a:gd name="T21" fmla="*/ 0 h 145"/>
                                <a:gd name="T22" fmla="*/ 48 w 98"/>
                                <a:gd name="T23" fmla="*/ 129 h 145"/>
                                <a:gd name="T24" fmla="*/ 48 w 98"/>
                                <a:gd name="T25" fmla="*/ 129 h 145"/>
                                <a:gd name="T26" fmla="*/ 70 w 98"/>
                                <a:gd name="T27" fmla="*/ 116 h 145"/>
                                <a:gd name="T28" fmla="*/ 79 w 98"/>
                                <a:gd name="T29" fmla="*/ 71 h 145"/>
                                <a:gd name="T30" fmla="*/ 73 w 98"/>
                                <a:gd name="T31" fmla="*/ 31 h 145"/>
                                <a:gd name="T32" fmla="*/ 50 w 98"/>
                                <a:gd name="T33" fmla="*/ 16 h 145"/>
                                <a:gd name="T34" fmla="*/ 27 w 98"/>
                                <a:gd name="T35" fmla="*/ 30 h 145"/>
                                <a:gd name="T36" fmla="*/ 20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7"/>
                                    <a:pt x="88" y="22"/>
                                  </a:cubicBezTo>
                                  <a:cubicBezTo>
                                    <a:pt x="95" y="34"/>
                                    <a:pt x="98" y="50"/>
                                    <a:pt x="98" y="70"/>
                                  </a:cubicBezTo>
                                  <a:cubicBezTo>
                                    <a:pt x="98" y="89"/>
                                    <a:pt x="95" y="105"/>
                                    <a:pt x="89" y="118"/>
                                  </a:cubicBezTo>
                                  <a:cubicBezTo>
                                    <a:pt x="81" y="136"/>
                                    <a:pt x="67" y="145"/>
                                    <a:pt x="49" y="145"/>
                                  </a:cubicBezTo>
                                  <a:cubicBezTo>
                                    <a:pt x="32" y="145"/>
                                    <a:pt x="19" y="137"/>
                                    <a:pt x="11" y="123"/>
                                  </a:cubicBezTo>
                                  <a:cubicBezTo>
                                    <a:pt x="4" y="110"/>
                                    <a:pt x="0" y="94"/>
                                    <a:pt x="0" y="73"/>
                                  </a:cubicBezTo>
                                  <a:cubicBezTo>
                                    <a:pt x="0" y="57"/>
                                    <a:pt x="2" y="43"/>
                                    <a:pt x="6" y="32"/>
                                  </a:cubicBezTo>
                                  <a:cubicBezTo>
                                    <a:pt x="14" y="10"/>
                                    <a:pt x="28" y="0"/>
                                    <a:pt x="49" y="0"/>
                                  </a:cubicBezTo>
                                  <a:lnTo>
                                    <a:pt x="49" y="0"/>
                                  </a:lnTo>
                                  <a:close/>
                                  <a:moveTo>
                                    <a:pt x="48" y="129"/>
                                  </a:moveTo>
                                  <a:lnTo>
                                    <a:pt x="48" y="129"/>
                                  </a:lnTo>
                                  <a:cubicBezTo>
                                    <a:pt x="58" y="129"/>
                                    <a:pt x="65" y="125"/>
                                    <a:pt x="70" y="116"/>
                                  </a:cubicBezTo>
                                  <a:cubicBezTo>
                                    <a:pt x="76" y="108"/>
                                    <a:pt x="79" y="93"/>
                                    <a:pt x="79" y="71"/>
                                  </a:cubicBezTo>
                                  <a:cubicBezTo>
                                    <a:pt x="79" y="55"/>
                                    <a:pt x="77" y="42"/>
                                    <a:pt x="73" y="31"/>
                                  </a:cubicBezTo>
                                  <a:cubicBezTo>
                                    <a:pt x="69" y="21"/>
                                    <a:pt x="61" y="16"/>
                                    <a:pt x="50" y="16"/>
                                  </a:cubicBezTo>
                                  <a:cubicBezTo>
                                    <a:pt x="39" y="16"/>
                                    <a:pt x="32" y="21"/>
                                    <a:pt x="27" y="30"/>
                                  </a:cubicBezTo>
                                  <a:cubicBezTo>
                                    <a:pt x="22" y="40"/>
                                    <a:pt x="20" y="55"/>
                                    <a:pt x="20" y="74"/>
                                  </a:cubicBezTo>
                                  <a:cubicBezTo>
                                    <a:pt x="20" y="88"/>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89" name="Freeform 1448"/>
                          <wps:cNvSpPr>
                            <a:spLocks/>
                          </wps:cNvSpPr>
                          <wps:spPr bwMode="auto">
                            <a:xfrm>
                              <a:off x="7228" y="4264"/>
                              <a:ext cx="78" cy="113"/>
                            </a:xfrm>
                            <a:custGeom>
                              <a:avLst/>
                              <a:gdLst>
                                <a:gd name="T0" fmla="*/ 0 w 98"/>
                                <a:gd name="T1" fmla="*/ 142 h 142"/>
                                <a:gd name="T2" fmla="*/ 0 w 98"/>
                                <a:gd name="T3" fmla="*/ 142 h 142"/>
                                <a:gd name="T4" fmla="*/ 8 w 98"/>
                                <a:gd name="T5" fmla="*/ 110 h 142"/>
                                <a:gd name="T6" fmla="*/ 33 w 98"/>
                                <a:gd name="T7" fmla="*/ 85 h 142"/>
                                <a:gd name="T8" fmla="*/ 52 w 98"/>
                                <a:gd name="T9" fmla="*/ 74 h 142"/>
                                <a:gd name="T10" fmla="*/ 70 w 98"/>
                                <a:gd name="T11" fmla="*/ 62 h 142"/>
                                <a:gd name="T12" fmla="*/ 78 w 98"/>
                                <a:gd name="T13" fmla="*/ 43 h 142"/>
                                <a:gd name="T14" fmla="*/ 71 w 98"/>
                                <a:gd name="T15" fmla="*/ 24 h 142"/>
                                <a:gd name="T16" fmla="*/ 51 w 98"/>
                                <a:gd name="T17" fmla="*/ 16 h 142"/>
                                <a:gd name="T18" fmla="*/ 26 w 98"/>
                                <a:gd name="T19" fmla="*/ 30 h 142"/>
                                <a:gd name="T20" fmla="*/ 22 w 98"/>
                                <a:gd name="T21" fmla="*/ 51 h 142"/>
                                <a:gd name="T22" fmla="*/ 4 w 98"/>
                                <a:gd name="T23" fmla="*/ 51 h 142"/>
                                <a:gd name="T24" fmla="*/ 11 w 98"/>
                                <a:gd name="T25" fmla="*/ 21 h 142"/>
                                <a:gd name="T26" fmla="*/ 51 w 98"/>
                                <a:gd name="T27" fmla="*/ 0 h 142"/>
                                <a:gd name="T28" fmla="*/ 87 w 98"/>
                                <a:gd name="T29" fmla="*/ 13 h 142"/>
                                <a:gd name="T30" fmla="*/ 98 w 98"/>
                                <a:gd name="T31" fmla="*/ 42 h 142"/>
                                <a:gd name="T32" fmla="*/ 86 w 98"/>
                                <a:gd name="T33" fmla="*/ 71 h 142"/>
                                <a:gd name="T34" fmla="*/ 61 w 98"/>
                                <a:gd name="T35" fmla="*/ 88 h 142"/>
                                <a:gd name="T36" fmla="*/ 48 w 98"/>
                                <a:gd name="T37" fmla="*/ 96 h 142"/>
                                <a:gd name="T38" fmla="*/ 33 w 98"/>
                                <a:gd name="T39" fmla="*/ 106 h 142"/>
                                <a:gd name="T40" fmla="*/ 20 w 98"/>
                                <a:gd name="T41" fmla="*/ 125 h 142"/>
                                <a:gd name="T42" fmla="*/ 97 w 98"/>
                                <a:gd name="T43" fmla="*/ 125 h 142"/>
                                <a:gd name="T44" fmla="*/ 97 w 98"/>
                                <a:gd name="T45" fmla="*/ 142 h 142"/>
                                <a:gd name="T46" fmla="*/ 0 w 98"/>
                                <a:gd name="T47"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8" h="142">
                                  <a:moveTo>
                                    <a:pt x="0" y="142"/>
                                  </a:moveTo>
                                  <a:lnTo>
                                    <a:pt x="0" y="142"/>
                                  </a:lnTo>
                                  <a:cubicBezTo>
                                    <a:pt x="1" y="130"/>
                                    <a:pt x="4" y="119"/>
                                    <a:pt x="8" y="110"/>
                                  </a:cubicBezTo>
                                  <a:cubicBezTo>
                                    <a:pt x="12" y="101"/>
                                    <a:pt x="21" y="93"/>
                                    <a:pt x="33" y="85"/>
                                  </a:cubicBezTo>
                                  <a:lnTo>
                                    <a:pt x="52" y="74"/>
                                  </a:lnTo>
                                  <a:cubicBezTo>
                                    <a:pt x="61" y="70"/>
                                    <a:pt x="67" y="65"/>
                                    <a:pt x="70" y="62"/>
                                  </a:cubicBezTo>
                                  <a:cubicBezTo>
                                    <a:pt x="76" y="56"/>
                                    <a:pt x="78" y="50"/>
                                    <a:pt x="78" y="43"/>
                                  </a:cubicBezTo>
                                  <a:cubicBezTo>
                                    <a:pt x="78" y="35"/>
                                    <a:pt x="76" y="28"/>
                                    <a:pt x="71" y="24"/>
                                  </a:cubicBezTo>
                                  <a:cubicBezTo>
                                    <a:pt x="66" y="19"/>
                                    <a:pt x="59" y="16"/>
                                    <a:pt x="51" y="16"/>
                                  </a:cubicBezTo>
                                  <a:cubicBezTo>
                                    <a:pt x="39" y="16"/>
                                    <a:pt x="31" y="21"/>
                                    <a:pt x="26" y="30"/>
                                  </a:cubicBezTo>
                                  <a:cubicBezTo>
                                    <a:pt x="23" y="35"/>
                                    <a:pt x="22" y="42"/>
                                    <a:pt x="22" y="51"/>
                                  </a:cubicBezTo>
                                  <a:lnTo>
                                    <a:pt x="4" y="51"/>
                                  </a:lnTo>
                                  <a:cubicBezTo>
                                    <a:pt x="4" y="38"/>
                                    <a:pt x="6" y="28"/>
                                    <a:pt x="11" y="21"/>
                                  </a:cubicBezTo>
                                  <a:cubicBezTo>
                                    <a:pt x="18" y="7"/>
                                    <a:pt x="32" y="0"/>
                                    <a:pt x="51" y="0"/>
                                  </a:cubicBezTo>
                                  <a:cubicBezTo>
                                    <a:pt x="68" y="0"/>
                                    <a:pt x="79" y="4"/>
                                    <a:pt x="87" y="13"/>
                                  </a:cubicBezTo>
                                  <a:cubicBezTo>
                                    <a:pt x="94" y="22"/>
                                    <a:pt x="98" y="32"/>
                                    <a:pt x="98" y="42"/>
                                  </a:cubicBezTo>
                                  <a:cubicBezTo>
                                    <a:pt x="98" y="54"/>
                                    <a:pt x="94" y="63"/>
                                    <a:pt x="86" y="71"/>
                                  </a:cubicBezTo>
                                  <a:cubicBezTo>
                                    <a:pt x="81" y="76"/>
                                    <a:pt x="73" y="82"/>
                                    <a:pt x="61" y="88"/>
                                  </a:cubicBezTo>
                                  <a:lnTo>
                                    <a:pt x="48" y="96"/>
                                  </a:lnTo>
                                  <a:cubicBezTo>
                                    <a:pt x="41" y="99"/>
                                    <a:pt x="36" y="103"/>
                                    <a:pt x="33" y="106"/>
                                  </a:cubicBezTo>
                                  <a:cubicBezTo>
                                    <a:pt x="26" y="112"/>
                                    <a:pt x="22" y="118"/>
                                    <a:pt x="20" y="125"/>
                                  </a:cubicBezTo>
                                  <a:lnTo>
                                    <a:pt x="97" y="125"/>
                                  </a:lnTo>
                                  <a:lnTo>
                                    <a:pt x="97" y="142"/>
                                  </a:lnTo>
                                  <a:lnTo>
                                    <a:pt x="0"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90" name="Freeform 1449"/>
                          <wps:cNvSpPr>
                            <a:spLocks noEditPoints="1"/>
                          </wps:cNvSpPr>
                          <wps:spPr bwMode="auto">
                            <a:xfrm>
                              <a:off x="7318" y="4265"/>
                              <a:ext cx="78" cy="115"/>
                            </a:xfrm>
                            <a:custGeom>
                              <a:avLst/>
                              <a:gdLst>
                                <a:gd name="T0" fmla="*/ 49 w 98"/>
                                <a:gd name="T1" fmla="*/ 0 h 145"/>
                                <a:gd name="T2" fmla="*/ 49 w 98"/>
                                <a:gd name="T3" fmla="*/ 0 h 145"/>
                                <a:gd name="T4" fmla="*/ 88 w 98"/>
                                <a:gd name="T5" fmla="*/ 22 h 145"/>
                                <a:gd name="T6" fmla="*/ 98 w 98"/>
                                <a:gd name="T7" fmla="*/ 70 h 145"/>
                                <a:gd name="T8" fmla="*/ 89 w 98"/>
                                <a:gd name="T9" fmla="*/ 118 h 145"/>
                                <a:gd name="T10" fmla="*/ 48 w 98"/>
                                <a:gd name="T11" fmla="*/ 145 h 145"/>
                                <a:gd name="T12" fmla="*/ 11 w 98"/>
                                <a:gd name="T13" fmla="*/ 123 h 145"/>
                                <a:gd name="T14" fmla="*/ 0 w 98"/>
                                <a:gd name="T15" fmla="*/ 73 h 145"/>
                                <a:gd name="T16" fmla="*/ 6 w 98"/>
                                <a:gd name="T17" fmla="*/ 32 h 145"/>
                                <a:gd name="T18" fmla="*/ 49 w 98"/>
                                <a:gd name="T19" fmla="*/ 0 h 145"/>
                                <a:gd name="T20" fmla="*/ 49 w 98"/>
                                <a:gd name="T21" fmla="*/ 0 h 145"/>
                                <a:gd name="T22" fmla="*/ 48 w 98"/>
                                <a:gd name="T23" fmla="*/ 128 h 145"/>
                                <a:gd name="T24" fmla="*/ 48 w 98"/>
                                <a:gd name="T25" fmla="*/ 128 h 145"/>
                                <a:gd name="T26" fmla="*/ 70 w 98"/>
                                <a:gd name="T27" fmla="*/ 116 h 145"/>
                                <a:gd name="T28" fmla="*/ 78 w 98"/>
                                <a:gd name="T29" fmla="*/ 71 h 145"/>
                                <a:gd name="T30" fmla="*/ 73 w 98"/>
                                <a:gd name="T31" fmla="*/ 31 h 145"/>
                                <a:gd name="T32" fmla="*/ 50 w 98"/>
                                <a:gd name="T33" fmla="*/ 15 h 145"/>
                                <a:gd name="T34" fmla="*/ 27 w 98"/>
                                <a:gd name="T35" fmla="*/ 30 h 145"/>
                                <a:gd name="T36" fmla="*/ 19 w 98"/>
                                <a:gd name="T37" fmla="*/ 74 h 145"/>
                                <a:gd name="T38" fmla="*/ 24 w 98"/>
                                <a:gd name="T39" fmla="*/ 108 h 145"/>
                                <a:gd name="T40" fmla="*/ 48 w 98"/>
                                <a:gd name="T41" fmla="*/ 128 h 145"/>
                                <a:gd name="T42" fmla="*/ 48 w 98"/>
                                <a:gd name="T43" fmla="*/ 12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7"/>
                                    <a:pt x="88" y="22"/>
                                  </a:cubicBezTo>
                                  <a:cubicBezTo>
                                    <a:pt x="94" y="34"/>
                                    <a:pt x="98" y="50"/>
                                    <a:pt x="98" y="70"/>
                                  </a:cubicBezTo>
                                  <a:cubicBezTo>
                                    <a:pt x="98" y="89"/>
                                    <a:pt x="95" y="105"/>
                                    <a:pt x="89" y="118"/>
                                  </a:cubicBezTo>
                                  <a:cubicBezTo>
                                    <a:pt x="81" y="136"/>
                                    <a:pt x="67" y="145"/>
                                    <a:pt x="48" y="145"/>
                                  </a:cubicBezTo>
                                  <a:cubicBezTo>
                                    <a:pt x="31" y="145"/>
                                    <a:pt x="19" y="137"/>
                                    <a:pt x="11" y="123"/>
                                  </a:cubicBezTo>
                                  <a:cubicBezTo>
                                    <a:pt x="4" y="110"/>
                                    <a:pt x="0" y="94"/>
                                    <a:pt x="0" y="73"/>
                                  </a:cubicBezTo>
                                  <a:cubicBezTo>
                                    <a:pt x="0" y="57"/>
                                    <a:pt x="2" y="43"/>
                                    <a:pt x="6" y="32"/>
                                  </a:cubicBezTo>
                                  <a:cubicBezTo>
                                    <a:pt x="14" y="10"/>
                                    <a:pt x="28" y="0"/>
                                    <a:pt x="49" y="0"/>
                                  </a:cubicBezTo>
                                  <a:lnTo>
                                    <a:pt x="49" y="0"/>
                                  </a:lnTo>
                                  <a:close/>
                                  <a:moveTo>
                                    <a:pt x="48" y="128"/>
                                  </a:moveTo>
                                  <a:lnTo>
                                    <a:pt x="48" y="128"/>
                                  </a:lnTo>
                                  <a:cubicBezTo>
                                    <a:pt x="58" y="128"/>
                                    <a:pt x="65" y="124"/>
                                    <a:pt x="70" y="116"/>
                                  </a:cubicBezTo>
                                  <a:cubicBezTo>
                                    <a:pt x="76" y="108"/>
                                    <a:pt x="78" y="93"/>
                                    <a:pt x="78" y="71"/>
                                  </a:cubicBezTo>
                                  <a:cubicBezTo>
                                    <a:pt x="78" y="55"/>
                                    <a:pt x="77" y="41"/>
                                    <a:pt x="73" y="31"/>
                                  </a:cubicBezTo>
                                  <a:cubicBezTo>
                                    <a:pt x="69" y="21"/>
                                    <a:pt x="61" y="15"/>
                                    <a:pt x="50" y="15"/>
                                  </a:cubicBezTo>
                                  <a:cubicBezTo>
                                    <a:pt x="39" y="15"/>
                                    <a:pt x="31" y="20"/>
                                    <a:pt x="27" y="30"/>
                                  </a:cubicBezTo>
                                  <a:cubicBezTo>
                                    <a:pt x="22" y="40"/>
                                    <a:pt x="19" y="55"/>
                                    <a:pt x="19" y="74"/>
                                  </a:cubicBezTo>
                                  <a:cubicBezTo>
                                    <a:pt x="19" y="88"/>
                                    <a:pt x="21" y="100"/>
                                    <a:pt x="24" y="108"/>
                                  </a:cubicBezTo>
                                  <a:cubicBezTo>
                                    <a:pt x="29" y="122"/>
                                    <a:pt x="37" y="128"/>
                                    <a:pt x="48" y="128"/>
                                  </a:cubicBezTo>
                                  <a:lnTo>
                                    <a:pt x="48" y="12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91" name="Freeform 1450"/>
                          <wps:cNvSpPr>
                            <a:spLocks/>
                          </wps:cNvSpPr>
                          <wps:spPr bwMode="auto">
                            <a:xfrm>
                              <a:off x="7416" y="4360"/>
                              <a:ext cx="17" cy="17"/>
                            </a:xfrm>
                            <a:custGeom>
                              <a:avLst/>
                              <a:gdLst>
                                <a:gd name="T0" fmla="*/ 0 w 21"/>
                                <a:gd name="T1" fmla="*/ 0 h 22"/>
                                <a:gd name="T2" fmla="*/ 0 w 21"/>
                                <a:gd name="T3" fmla="*/ 0 h 22"/>
                                <a:gd name="T4" fmla="*/ 21 w 21"/>
                                <a:gd name="T5" fmla="*/ 0 h 22"/>
                                <a:gd name="T6" fmla="*/ 21 w 21"/>
                                <a:gd name="T7" fmla="*/ 22 h 22"/>
                                <a:gd name="T8" fmla="*/ 0 w 21"/>
                                <a:gd name="T9" fmla="*/ 22 h 22"/>
                                <a:gd name="T10" fmla="*/ 0 w 21"/>
                                <a:gd name="T11" fmla="*/ 0 h 22"/>
                              </a:gdLst>
                              <a:ahLst/>
                              <a:cxnLst>
                                <a:cxn ang="0">
                                  <a:pos x="T0" y="T1"/>
                                </a:cxn>
                                <a:cxn ang="0">
                                  <a:pos x="T2" y="T3"/>
                                </a:cxn>
                                <a:cxn ang="0">
                                  <a:pos x="T4" y="T5"/>
                                </a:cxn>
                                <a:cxn ang="0">
                                  <a:pos x="T6" y="T7"/>
                                </a:cxn>
                                <a:cxn ang="0">
                                  <a:pos x="T8" y="T9"/>
                                </a:cxn>
                                <a:cxn ang="0">
                                  <a:pos x="T10" y="T11"/>
                                </a:cxn>
                              </a:cxnLst>
                              <a:rect l="0" t="0" r="r" b="b"/>
                              <a:pathLst>
                                <a:path w="21" h="22">
                                  <a:moveTo>
                                    <a:pt x="0" y="0"/>
                                  </a:moveTo>
                                  <a:lnTo>
                                    <a:pt x="0" y="0"/>
                                  </a:lnTo>
                                  <a:lnTo>
                                    <a:pt x="21" y="0"/>
                                  </a:lnTo>
                                  <a:lnTo>
                                    <a:pt x="21"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92" name="Freeform 1451"/>
                          <wps:cNvSpPr>
                            <a:spLocks noEditPoints="1"/>
                          </wps:cNvSpPr>
                          <wps:spPr bwMode="auto">
                            <a:xfrm>
                              <a:off x="7453" y="4264"/>
                              <a:ext cx="76" cy="116"/>
                            </a:xfrm>
                            <a:custGeom>
                              <a:avLst/>
                              <a:gdLst>
                                <a:gd name="T0" fmla="*/ 20 w 96"/>
                                <a:gd name="T1" fmla="*/ 108 h 146"/>
                                <a:gd name="T2" fmla="*/ 20 w 96"/>
                                <a:gd name="T3" fmla="*/ 108 h 146"/>
                                <a:gd name="T4" fmla="*/ 31 w 96"/>
                                <a:gd name="T5" fmla="*/ 128 h 146"/>
                                <a:gd name="T6" fmla="*/ 44 w 96"/>
                                <a:gd name="T7" fmla="*/ 131 h 146"/>
                                <a:gd name="T8" fmla="*/ 65 w 96"/>
                                <a:gd name="T9" fmla="*/ 120 h 146"/>
                                <a:gd name="T10" fmla="*/ 78 w 96"/>
                                <a:gd name="T11" fmla="*/ 77 h 146"/>
                                <a:gd name="T12" fmla="*/ 63 w 96"/>
                                <a:gd name="T13" fmla="*/ 90 h 146"/>
                                <a:gd name="T14" fmla="*/ 45 w 96"/>
                                <a:gd name="T15" fmla="*/ 94 h 146"/>
                                <a:gd name="T16" fmla="*/ 12 w 96"/>
                                <a:gd name="T17" fmla="*/ 81 h 146"/>
                                <a:gd name="T18" fmla="*/ 0 w 96"/>
                                <a:gd name="T19" fmla="*/ 49 h 146"/>
                                <a:gd name="T20" fmla="*/ 12 w 96"/>
                                <a:gd name="T21" fmla="*/ 15 h 146"/>
                                <a:gd name="T22" fmla="*/ 47 w 96"/>
                                <a:gd name="T23" fmla="*/ 0 h 146"/>
                                <a:gd name="T24" fmla="*/ 89 w 96"/>
                                <a:gd name="T25" fmla="*/ 28 h 146"/>
                                <a:gd name="T26" fmla="*/ 96 w 96"/>
                                <a:gd name="T27" fmla="*/ 66 h 146"/>
                                <a:gd name="T28" fmla="*/ 88 w 96"/>
                                <a:gd name="T29" fmla="*/ 112 h 146"/>
                                <a:gd name="T30" fmla="*/ 44 w 96"/>
                                <a:gd name="T31" fmla="*/ 146 h 146"/>
                                <a:gd name="T32" fmla="*/ 13 w 96"/>
                                <a:gd name="T33" fmla="*/ 135 h 146"/>
                                <a:gd name="T34" fmla="*/ 2 w 96"/>
                                <a:gd name="T35" fmla="*/ 108 h 146"/>
                                <a:gd name="T36" fmla="*/ 20 w 96"/>
                                <a:gd name="T37" fmla="*/ 108 h 146"/>
                                <a:gd name="T38" fmla="*/ 47 w 96"/>
                                <a:gd name="T39" fmla="*/ 79 h 146"/>
                                <a:gd name="T40" fmla="*/ 47 w 96"/>
                                <a:gd name="T41" fmla="*/ 79 h 146"/>
                                <a:gd name="T42" fmla="*/ 66 w 96"/>
                                <a:gd name="T43" fmla="*/ 72 h 146"/>
                                <a:gd name="T44" fmla="*/ 75 w 96"/>
                                <a:gd name="T45" fmla="*/ 47 h 146"/>
                                <a:gd name="T46" fmla="*/ 67 w 96"/>
                                <a:gd name="T47" fmla="*/ 24 h 146"/>
                                <a:gd name="T48" fmla="*/ 47 w 96"/>
                                <a:gd name="T49" fmla="*/ 16 h 146"/>
                                <a:gd name="T50" fmla="*/ 26 w 96"/>
                                <a:gd name="T51" fmla="*/ 25 h 146"/>
                                <a:gd name="T52" fmla="*/ 19 w 96"/>
                                <a:gd name="T53" fmla="*/ 49 h 146"/>
                                <a:gd name="T54" fmla="*/ 25 w 96"/>
                                <a:gd name="T55" fmla="*/ 70 h 146"/>
                                <a:gd name="T56" fmla="*/ 47 w 96"/>
                                <a:gd name="T57" fmla="*/ 79 h 146"/>
                                <a:gd name="T58" fmla="*/ 47 w 96"/>
                                <a:gd name="T59" fmla="*/ 79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96" h="146">
                                  <a:moveTo>
                                    <a:pt x="20" y="108"/>
                                  </a:moveTo>
                                  <a:lnTo>
                                    <a:pt x="20" y="108"/>
                                  </a:lnTo>
                                  <a:cubicBezTo>
                                    <a:pt x="20" y="117"/>
                                    <a:pt x="24" y="124"/>
                                    <a:pt x="31" y="128"/>
                                  </a:cubicBezTo>
                                  <a:cubicBezTo>
                                    <a:pt x="35" y="130"/>
                                    <a:pt x="39" y="131"/>
                                    <a:pt x="44" y="131"/>
                                  </a:cubicBezTo>
                                  <a:cubicBezTo>
                                    <a:pt x="52" y="131"/>
                                    <a:pt x="59" y="127"/>
                                    <a:pt x="65" y="120"/>
                                  </a:cubicBezTo>
                                  <a:cubicBezTo>
                                    <a:pt x="71" y="113"/>
                                    <a:pt x="75" y="99"/>
                                    <a:pt x="78" y="77"/>
                                  </a:cubicBezTo>
                                  <a:cubicBezTo>
                                    <a:pt x="74" y="84"/>
                                    <a:pt x="69" y="88"/>
                                    <a:pt x="63" y="90"/>
                                  </a:cubicBezTo>
                                  <a:cubicBezTo>
                                    <a:pt x="57" y="93"/>
                                    <a:pt x="51" y="94"/>
                                    <a:pt x="45" y="94"/>
                                  </a:cubicBezTo>
                                  <a:cubicBezTo>
                                    <a:pt x="31" y="94"/>
                                    <a:pt x="20" y="90"/>
                                    <a:pt x="12" y="81"/>
                                  </a:cubicBezTo>
                                  <a:cubicBezTo>
                                    <a:pt x="4" y="73"/>
                                    <a:pt x="0" y="62"/>
                                    <a:pt x="0" y="49"/>
                                  </a:cubicBezTo>
                                  <a:cubicBezTo>
                                    <a:pt x="0" y="36"/>
                                    <a:pt x="4" y="25"/>
                                    <a:pt x="12" y="15"/>
                                  </a:cubicBezTo>
                                  <a:cubicBezTo>
                                    <a:pt x="20" y="5"/>
                                    <a:pt x="31" y="0"/>
                                    <a:pt x="47" y="0"/>
                                  </a:cubicBezTo>
                                  <a:cubicBezTo>
                                    <a:pt x="67" y="0"/>
                                    <a:pt x="81" y="10"/>
                                    <a:pt x="89" y="28"/>
                                  </a:cubicBezTo>
                                  <a:cubicBezTo>
                                    <a:pt x="94" y="38"/>
                                    <a:pt x="96" y="51"/>
                                    <a:pt x="96" y="66"/>
                                  </a:cubicBezTo>
                                  <a:cubicBezTo>
                                    <a:pt x="96" y="84"/>
                                    <a:pt x="93" y="99"/>
                                    <a:pt x="88" y="112"/>
                                  </a:cubicBezTo>
                                  <a:cubicBezTo>
                                    <a:pt x="79" y="135"/>
                                    <a:pt x="65" y="146"/>
                                    <a:pt x="44" y="146"/>
                                  </a:cubicBezTo>
                                  <a:cubicBezTo>
                                    <a:pt x="30" y="146"/>
                                    <a:pt x="20" y="142"/>
                                    <a:pt x="13" y="135"/>
                                  </a:cubicBezTo>
                                  <a:cubicBezTo>
                                    <a:pt x="6" y="128"/>
                                    <a:pt x="2" y="119"/>
                                    <a:pt x="2" y="108"/>
                                  </a:cubicBezTo>
                                  <a:lnTo>
                                    <a:pt x="20" y="108"/>
                                  </a:lnTo>
                                  <a:close/>
                                  <a:moveTo>
                                    <a:pt x="47" y="79"/>
                                  </a:moveTo>
                                  <a:lnTo>
                                    <a:pt x="47" y="79"/>
                                  </a:lnTo>
                                  <a:cubicBezTo>
                                    <a:pt x="54" y="79"/>
                                    <a:pt x="60" y="76"/>
                                    <a:pt x="66" y="72"/>
                                  </a:cubicBezTo>
                                  <a:cubicBezTo>
                                    <a:pt x="72" y="67"/>
                                    <a:pt x="75" y="59"/>
                                    <a:pt x="75" y="47"/>
                                  </a:cubicBezTo>
                                  <a:cubicBezTo>
                                    <a:pt x="75" y="37"/>
                                    <a:pt x="72" y="29"/>
                                    <a:pt x="67" y="24"/>
                                  </a:cubicBezTo>
                                  <a:cubicBezTo>
                                    <a:pt x="62" y="19"/>
                                    <a:pt x="55" y="16"/>
                                    <a:pt x="47" y="16"/>
                                  </a:cubicBezTo>
                                  <a:cubicBezTo>
                                    <a:pt x="38" y="16"/>
                                    <a:pt x="32" y="19"/>
                                    <a:pt x="26" y="25"/>
                                  </a:cubicBezTo>
                                  <a:cubicBezTo>
                                    <a:pt x="21" y="31"/>
                                    <a:pt x="19" y="39"/>
                                    <a:pt x="19" y="49"/>
                                  </a:cubicBezTo>
                                  <a:cubicBezTo>
                                    <a:pt x="19" y="58"/>
                                    <a:pt x="21" y="65"/>
                                    <a:pt x="25" y="70"/>
                                  </a:cubicBezTo>
                                  <a:cubicBezTo>
                                    <a:pt x="30" y="76"/>
                                    <a:pt x="37" y="79"/>
                                    <a:pt x="47" y="79"/>
                                  </a:cubicBezTo>
                                  <a:lnTo>
                                    <a:pt x="47" y="7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93" name="Freeform 1452"/>
                          <wps:cNvSpPr>
                            <a:spLocks noEditPoints="1"/>
                          </wps:cNvSpPr>
                          <wps:spPr bwMode="auto">
                            <a:xfrm>
                              <a:off x="7542" y="4265"/>
                              <a:ext cx="78" cy="115"/>
                            </a:xfrm>
                            <a:custGeom>
                              <a:avLst/>
                              <a:gdLst>
                                <a:gd name="T0" fmla="*/ 49 w 98"/>
                                <a:gd name="T1" fmla="*/ 0 h 145"/>
                                <a:gd name="T2" fmla="*/ 49 w 98"/>
                                <a:gd name="T3" fmla="*/ 0 h 145"/>
                                <a:gd name="T4" fmla="*/ 88 w 98"/>
                                <a:gd name="T5" fmla="*/ 22 h 145"/>
                                <a:gd name="T6" fmla="*/ 98 w 98"/>
                                <a:gd name="T7" fmla="*/ 70 h 145"/>
                                <a:gd name="T8" fmla="*/ 89 w 98"/>
                                <a:gd name="T9" fmla="*/ 118 h 145"/>
                                <a:gd name="T10" fmla="*/ 49 w 98"/>
                                <a:gd name="T11" fmla="*/ 145 h 145"/>
                                <a:gd name="T12" fmla="*/ 11 w 98"/>
                                <a:gd name="T13" fmla="*/ 123 h 145"/>
                                <a:gd name="T14" fmla="*/ 0 w 98"/>
                                <a:gd name="T15" fmla="*/ 73 h 145"/>
                                <a:gd name="T16" fmla="*/ 6 w 98"/>
                                <a:gd name="T17" fmla="*/ 32 h 145"/>
                                <a:gd name="T18" fmla="*/ 49 w 98"/>
                                <a:gd name="T19" fmla="*/ 0 h 145"/>
                                <a:gd name="T20" fmla="*/ 49 w 98"/>
                                <a:gd name="T21" fmla="*/ 0 h 145"/>
                                <a:gd name="T22" fmla="*/ 48 w 98"/>
                                <a:gd name="T23" fmla="*/ 128 h 145"/>
                                <a:gd name="T24" fmla="*/ 48 w 98"/>
                                <a:gd name="T25" fmla="*/ 128 h 145"/>
                                <a:gd name="T26" fmla="*/ 70 w 98"/>
                                <a:gd name="T27" fmla="*/ 116 h 145"/>
                                <a:gd name="T28" fmla="*/ 79 w 98"/>
                                <a:gd name="T29" fmla="*/ 71 h 145"/>
                                <a:gd name="T30" fmla="*/ 73 w 98"/>
                                <a:gd name="T31" fmla="*/ 31 h 145"/>
                                <a:gd name="T32" fmla="*/ 50 w 98"/>
                                <a:gd name="T33" fmla="*/ 15 h 145"/>
                                <a:gd name="T34" fmla="*/ 27 w 98"/>
                                <a:gd name="T35" fmla="*/ 30 h 145"/>
                                <a:gd name="T36" fmla="*/ 20 w 98"/>
                                <a:gd name="T37" fmla="*/ 74 h 145"/>
                                <a:gd name="T38" fmla="*/ 24 w 98"/>
                                <a:gd name="T39" fmla="*/ 108 h 145"/>
                                <a:gd name="T40" fmla="*/ 48 w 98"/>
                                <a:gd name="T41" fmla="*/ 128 h 145"/>
                                <a:gd name="T42" fmla="*/ 48 w 98"/>
                                <a:gd name="T43" fmla="*/ 12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7"/>
                                    <a:pt x="88" y="22"/>
                                  </a:cubicBezTo>
                                  <a:cubicBezTo>
                                    <a:pt x="95" y="34"/>
                                    <a:pt x="98" y="50"/>
                                    <a:pt x="98" y="70"/>
                                  </a:cubicBezTo>
                                  <a:cubicBezTo>
                                    <a:pt x="98" y="89"/>
                                    <a:pt x="95" y="105"/>
                                    <a:pt x="89" y="118"/>
                                  </a:cubicBezTo>
                                  <a:cubicBezTo>
                                    <a:pt x="81" y="136"/>
                                    <a:pt x="67" y="145"/>
                                    <a:pt x="49" y="145"/>
                                  </a:cubicBezTo>
                                  <a:cubicBezTo>
                                    <a:pt x="32" y="145"/>
                                    <a:pt x="19" y="137"/>
                                    <a:pt x="11" y="123"/>
                                  </a:cubicBezTo>
                                  <a:cubicBezTo>
                                    <a:pt x="4" y="110"/>
                                    <a:pt x="0" y="94"/>
                                    <a:pt x="0" y="73"/>
                                  </a:cubicBezTo>
                                  <a:cubicBezTo>
                                    <a:pt x="0" y="57"/>
                                    <a:pt x="2" y="43"/>
                                    <a:pt x="6" y="32"/>
                                  </a:cubicBezTo>
                                  <a:cubicBezTo>
                                    <a:pt x="14" y="10"/>
                                    <a:pt x="28" y="0"/>
                                    <a:pt x="49" y="0"/>
                                  </a:cubicBezTo>
                                  <a:lnTo>
                                    <a:pt x="49" y="0"/>
                                  </a:lnTo>
                                  <a:close/>
                                  <a:moveTo>
                                    <a:pt x="48" y="128"/>
                                  </a:moveTo>
                                  <a:lnTo>
                                    <a:pt x="48" y="128"/>
                                  </a:lnTo>
                                  <a:cubicBezTo>
                                    <a:pt x="58" y="128"/>
                                    <a:pt x="65" y="124"/>
                                    <a:pt x="70" y="116"/>
                                  </a:cubicBezTo>
                                  <a:cubicBezTo>
                                    <a:pt x="76" y="108"/>
                                    <a:pt x="79" y="93"/>
                                    <a:pt x="79" y="71"/>
                                  </a:cubicBezTo>
                                  <a:cubicBezTo>
                                    <a:pt x="79" y="55"/>
                                    <a:pt x="77" y="41"/>
                                    <a:pt x="73" y="31"/>
                                  </a:cubicBezTo>
                                  <a:cubicBezTo>
                                    <a:pt x="69" y="21"/>
                                    <a:pt x="61" y="15"/>
                                    <a:pt x="50" y="15"/>
                                  </a:cubicBezTo>
                                  <a:cubicBezTo>
                                    <a:pt x="39" y="15"/>
                                    <a:pt x="32" y="20"/>
                                    <a:pt x="27" y="30"/>
                                  </a:cubicBezTo>
                                  <a:cubicBezTo>
                                    <a:pt x="22" y="40"/>
                                    <a:pt x="20" y="55"/>
                                    <a:pt x="20" y="74"/>
                                  </a:cubicBezTo>
                                  <a:cubicBezTo>
                                    <a:pt x="20" y="88"/>
                                    <a:pt x="21" y="100"/>
                                    <a:pt x="24" y="108"/>
                                  </a:cubicBezTo>
                                  <a:cubicBezTo>
                                    <a:pt x="29" y="122"/>
                                    <a:pt x="37" y="128"/>
                                    <a:pt x="48" y="128"/>
                                  </a:cubicBezTo>
                                  <a:lnTo>
                                    <a:pt x="48" y="12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94" name="Freeform 1453"/>
                          <wps:cNvSpPr>
                            <a:spLocks/>
                          </wps:cNvSpPr>
                          <wps:spPr bwMode="auto">
                            <a:xfrm>
                              <a:off x="7226" y="1125"/>
                              <a:ext cx="147" cy="115"/>
                            </a:xfrm>
                            <a:custGeom>
                              <a:avLst/>
                              <a:gdLst>
                                <a:gd name="T0" fmla="*/ 21 w 184"/>
                                <a:gd name="T1" fmla="*/ 0 h 145"/>
                                <a:gd name="T2" fmla="*/ 21 w 184"/>
                                <a:gd name="T3" fmla="*/ 0 h 145"/>
                                <a:gd name="T4" fmla="*/ 48 w 184"/>
                                <a:gd name="T5" fmla="*/ 118 h 145"/>
                                <a:gd name="T6" fmla="*/ 81 w 184"/>
                                <a:gd name="T7" fmla="*/ 0 h 145"/>
                                <a:gd name="T8" fmla="*/ 102 w 184"/>
                                <a:gd name="T9" fmla="*/ 0 h 145"/>
                                <a:gd name="T10" fmla="*/ 135 w 184"/>
                                <a:gd name="T11" fmla="*/ 118 h 145"/>
                                <a:gd name="T12" fmla="*/ 162 w 184"/>
                                <a:gd name="T13" fmla="*/ 0 h 145"/>
                                <a:gd name="T14" fmla="*/ 184 w 184"/>
                                <a:gd name="T15" fmla="*/ 0 h 145"/>
                                <a:gd name="T16" fmla="*/ 146 w 184"/>
                                <a:gd name="T17" fmla="*/ 145 h 145"/>
                                <a:gd name="T18" fmla="*/ 125 w 184"/>
                                <a:gd name="T19" fmla="*/ 145 h 145"/>
                                <a:gd name="T20" fmla="*/ 92 w 184"/>
                                <a:gd name="T21" fmla="*/ 25 h 145"/>
                                <a:gd name="T22" fmla="*/ 58 w 184"/>
                                <a:gd name="T23" fmla="*/ 145 h 145"/>
                                <a:gd name="T24" fmla="*/ 38 w 184"/>
                                <a:gd name="T25" fmla="*/ 145 h 145"/>
                                <a:gd name="T26" fmla="*/ 0 w 184"/>
                                <a:gd name="T27" fmla="*/ 0 h 145"/>
                                <a:gd name="T28" fmla="*/ 21 w 184"/>
                                <a:gd name="T29" fmla="*/ 0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84" h="145">
                                  <a:moveTo>
                                    <a:pt x="21" y="0"/>
                                  </a:moveTo>
                                  <a:lnTo>
                                    <a:pt x="21" y="0"/>
                                  </a:lnTo>
                                  <a:lnTo>
                                    <a:pt x="48" y="118"/>
                                  </a:lnTo>
                                  <a:lnTo>
                                    <a:pt x="81" y="0"/>
                                  </a:lnTo>
                                  <a:lnTo>
                                    <a:pt x="102" y="0"/>
                                  </a:lnTo>
                                  <a:lnTo>
                                    <a:pt x="135" y="118"/>
                                  </a:lnTo>
                                  <a:lnTo>
                                    <a:pt x="162" y="0"/>
                                  </a:lnTo>
                                  <a:lnTo>
                                    <a:pt x="184" y="0"/>
                                  </a:lnTo>
                                  <a:lnTo>
                                    <a:pt x="146" y="145"/>
                                  </a:lnTo>
                                  <a:lnTo>
                                    <a:pt x="125" y="145"/>
                                  </a:lnTo>
                                  <a:lnTo>
                                    <a:pt x="92" y="25"/>
                                  </a:lnTo>
                                  <a:lnTo>
                                    <a:pt x="58" y="145"/>
                                  </a:lnTo>
                                  <a:lnTo>
                                    <a:pt x="38" y="145"/>
                                  </a:lnTo>
                                  <a:lnTo>
                                    <a:pt x="0" y="0"/>
                                  </a:lnTo>
                                  <a:lnTo>
                                    <a:pt x="21"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95" name="Freeform 1454"/>
                          <wps:cNvSpPr>
                            <a:spLocks noEditPoints="1"/>
                          </wps:cNvSpPr>
                          <wps:spPr bwMode="auto">
                            <a:xfrm>
                              <a:off x="7378" y="1154"/>
                              <a:ext cx="77" cy="89"/>
                            </a:xfrm>
                            <a:custGeom>
                              <a:avLst/>
                              <a:gdLst>
                                <a:gd name="T0" fmla="*/ 50 w 97"/>
                                <a:gd name="T1" fmla="*/ 0 h 112"/>
                                <a:gd name="T2" fmla="*/ 50 w 97"/>
                                <a:gd name="T3" fmla="*/ 0 h 112"/>
                                <a:gd name="T4" fmla="*/ 72 w 97"/>
                                <a:gd name="T5" fmla="*/ 6 h 112"/>
                                <a:gd name="T6" fmla="*/ 88 w 97"/>
                                <a:gd name="T7" fmla="*/ 19 h 112"/>
                                <a:gd name="T8" fmla="*/ 95 w 97"/>
                                <a:gd name="T9" fmla="*/ 38 h 112"/>
                                <a:gd name="T10" fmla="*/ 97 w 97"/>
                                <a:gd name="T11" fmla="*/ 61 h 112"/>
                                <a:gd name="T12" fmla="*/ 19 w 97"/>
                                <a:gd name="T13" fmla="*/ 61 h 112"/>
                                <a:gd name="T14" fmla="*/ 27 w 97"/>
                                <a:gd name="T15" fmla="*/ 87 h 112"/>
                                <a:gd name="T16" fmla="*/ 49 w 97"/>
                                <a:gd name="T17" fmla="*/ 97 h 112"/>
                                <a:gd name="T18" fmla="*/ 71 w 97"/>
                                <a:gd name="T19" fmla="*/ 88 h 112"/>
                                <a:gd name="T20" fmla="*/ 78 w 97"/>
                                <a:gd name="T21" fmla="*/ 75 h 112"/>
                                <a:gd name="T22" fmla="*/ 95 w 97"/>
                                <a:gd name="T23" fmla="*/ 75 h 112"/>
                                <a:gd name="T24" fmla="*/ 90 w 97"/>
                                <a:gd name="T25" fmla="*/ 88 h 112"/>
                                <a:gd name="T26" fmla="*/ 82 w 97"/>
                                <a:gd name="T27" fmla="*/ 100 h 112"/>
                                <a:gd name="T28" fmla="*/ 62 w 97"/>
                                <a:gd name="T29" fmla="*/ 111 h 112"/>
                                <a:gd name="T30" fmla="*/ 47 w 97"/>
                                <a:gd name="T31" fmla="*/ 112 h 112"/>
                                <a:gd name="T32" fmla="*/ 14 w 97"/>
                                <a:gd name="T33" fmla="*/ 98 h 112"/>
                                <a:gd name="T34" fmla="*/ 0 w 97"/>
                                <a:gd name="T35" fmla="*/ 58 h 112"/>
                                <a:gd name="T36" fmla="*/ 14 w 97"/>
                                <a:gd name="T37" fmla="*/ 16 h 112"/>
                                <a:gd name="T38" fmla="*/ 50 w 97"/>
                                <a:gd name="T39" fmla="*/ 0 h 112"/>
                                <a:gd name="T40" fmla="*/ 50 w 97"/>
                                <a:gd name="T41" fmla="*/ 0 h 112"/>
                                <a:gd name="T42" fmla="*/ 78 w 97"/>
                                <a:gd name="T43" fmla="*/ 47 h 112"/>
                                <a:gd name="T44" fmla="*/ 78 w 97"/>
                                <a:gd name="T45" fmla="*/ 47 h 112"/>
                                <a:gd name="T46" fmla="*/ 73 w 97"/>
                                <a:gd name="T47" fmla="*/ 29 h 112"/>
                                <a:gd name="T48" fmla="*/ 49 w 97"/>
                                <a:gd name="T49" fmla="*/ 16 h 112"/>
                                <a:gd name="T50" fmla="*/ 28 w 97"/>
                                <a:gd name="T51" fmla="*/ 25 h 112"/>
                                <a:gd name="T52" fmla="*/ 20 w 97"/>
                                <a:gd name="T53" fmla="*/ 47 h 112"/>
                                <a:gd name="T54" fmla="*/ 78 w 97"/>
                                <a:gd name="T55" fmla="*/ 47 h 112"/>
                                <a:gd name="T56" fmla="*/ 48 w 97"/>
                                <a:gd name="T57" fmla="*/ 0 h 112"/>
                                <a:gd name="T58" fmla="*/ 48 w 97"/>
                                <a:gd name="T59" fmla="*/ 0 h 112"/>
                                <a:gd name="T60" fmla="*/ 48 w 97"/>
                                <a:gd name="T61" fmla="*/ 0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97" h="112">
                                  <a:moveTo>
                                    <a:pt x="50" y="0"/>
                                  </a:moveTo>
                                  <a:lnTo>
                                    <a:pt x="50" y="0"/>
                                  </a:lnTo>
                                  <a:cubicBezTo>
                                    <a:pt x="57" y="0"/>
                                    <a:pt x="65" y="2"/>
                                    <a:pt x="72" y="6"/>
                                  </a:cubicBezTo>
                                  <a:cubicBezTo>
                                    <a:pt x="79" y="9"/>
                                    <a:pt x="84" y="14"/>
                                    <a:pt x="88" y="19"/>
                                  </a:cubicBezTo>
                                  <a:cubicBezTo>
                                    <a:pt x="91" y="25"/>
                                    <a:pt x="94" y="31"/>
                                    <a:pt x="95" y="38"/>
                                  </a:cubicBezTo>
                                  <a:cubicBezTo>
                                    <a:pt x="96" y="43"/>
                                    <a:pt x="97" y="51"/>
                                    <a:pt x="97" y="61"/>
                                  </a:cubicBezTo>
                                  <a:lnTo>
                                    <a:pt x="19" y="61"/>
                                  </a:lnTo>
                                  <a:cubicBezTo>
                                    <a:pt x="19" y="72"/>
                                    <a:pt x="22" y="81"/>
                                    <a:pt x="27" y="87"/>
                                  </a:cubicBezTo>
                                  <a:cubicBezTo>
                                    <a:pt x="31" y="93"/>
                                    <a:pt x="39" y="97"/>
                                    <a:pt x="49" y="97"/>
                                  </a:cubicBezTo>
                                  <a:cubicBezTo>
                                    <a:pt x="58" y="97"/>
                                    <a:pt x="65" y="94"/>
                                    <a:pt x="71" y="88"/>
                                  </a:cubicBezTo>
                                  <a:cubicBezTo>
                                    <a:pt x="74" y="84"/>
                                    <a:pt x="76" y="80"/>
                                    <a:pt x="78" y="75"/>
                                  </a:cubicBezTo>
                                  <a:lnTo>
                                    <a:pt x="95" y="75"/>
                                  </a:lnTo>
                                  <a:cubicBezTo>
                                    <a:pt x="95" y="79"/>
                                    <a:pt x="93" y="83"/>
                                    <a:pt x="90" y="88"/>
                                  </a:cubicBezTo>
                                  <a:cubicBezTo>
                                    <a:pt x="88" y="93"/>
                                    <a:pt x="85" y="97"/>
                                    <a:pt x="82" y="100"/>
                                  </a:cubicBezTo>
                                  <a:cubicBezTo>
                                    <a:pt x="76" y="105"/>
                                    <a:pt x="70" y="109"/>
                                    <a:pt x="62" y="111"/>
                                  </a:cubicBezTo>
                                  <a:cubicBezTo>
                                    <a:pt x="57" y="112"/>
                                    <a:pt x="53" y="112"/>
                                    <a:pt x="47" y="112"/>
                                  </a:cubicBezTo>
                                  <a:cubicBezTo>
                                    <a:pt x="34" y="112"/>
                                    <a:pt x="23" y="107"/>
                                    <a:pt x="14" y="98"/>
                                  </a:cubicBezTo>
                                  <a:cubicBezTo>
                                    <a:pt x="5" y="88"/>
                                    <a:pt x="0" y="75"/>
                                    <a:pt x="0" y="58"/>
                                  </a:cubicBezTo>
                                  <a:cubicBezTo>
                                    <a:pt x="0" y="41"/>
                                    <a:pt x="5" y="27"/>
                                    <a:pt x="14" y="16"/>
                                  </a:cubicBezTo>
                                  <a:cubicBezTo>
                                    <a:pt x="23" y="6"/>
                                    <a:pt x="35" y="0"/>
                                    <a:pt x="50" y="0"/>
                                  </a:cubicBezTo>
                                  <a:lnTo>
                                    <a:pt x="50" y="0"/>
                                  </a:lnTo>
                                  <a:close/>
                                  <a:moveTo>
                                    <a:pt x="78" y="47"/>
                                  </a:moveTo>
                                  <a:lnTo>
                                    <a:pt x="78" y="47"/>
                                  </a:lnTo>
                                  <a:cubicBezTo>
                                    <a:pt x="78" y="39"/>
                                    <a:pt x="76" y="33"/>
                                    <a:pt x="73" y="29"/>
                                  </a:cubicBezTo>
                                  <a:cubicBezTo>
                                    <a:pt x="68" y="20"/>
                                    <a:pt x="60" y="16"/>
                                    <a:pt x="49" y="16"/>
                                  </a:cubicBezTo>
                                  <a:cubicBezTo>
                                    <a:pt x="41" y="16"/>
                                    <a:pt x="34" y="19"/>
                                    <a:pt x="28" y="25"/>
                                  </a:cubicBezTo>
                                  <a:cubicBezTo>
                                    <a:pt x="23" y="31"/>
                                    <a:pt x="20" y="38"/>
                                    <a:pt x="20" y="47"/>
                                  </a:cubicBezTo>
                                  <a:lnTo>
                                    <a:pt x="78" y="47"/>
                                  </a:lnTo>
                                  <a:close/>
                                  <a:moveTo>
                                    <a:pt x="48" y="0"/>
                                  </a:moveTo>
                                  <a:lnTo>
                                    <a:pt x="48" y="0"/>
                                  </a:lnTo>
                                  <a:lnTo>
                                    <a:pt x="48"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96" name="Freeform 1455"/>
                          <wps:cNvSpPr>
                            <a:spLocks noEditPoints="1"/>
                          </wps:cNvSpPr>
                          <wps:spPr bwMode="auto">
                            <a:xfrm>
                              <a:off x="7473" y="1125"/>
                              <a:ext cx="14" cy="115"/>
                            </a:xfrm>
                            <a:custGeom>
                              <a:avLst/>
                              <a:gdLst>
                                <a:gd name="T0" fmla="*/ 0 w 18"/>
                                <a:gd name="T1" fmla="*/ 40 h 145"/>
                                <a:gd name="T2" fmla="*/ 0 w 18"/>
                                <a:gd name="T3" fmla="*/ 40 h 145"/>
                                <a:gd name="T4" fmla="*/ 18 w 18"/>
                                <a:gd name="T5" fmla="*/ 40 h 145"/>
                                <a:gd name="T6" fmla="*/ 18 w 18"/>
                                <a:gd name="T7" fmla="*/ 145 h 145"/>
                                <a:gd name="T8" fmla="*/ 0 w 18"/>
                                <a:gd name="T9" fmla="*/ 145 h 145"/>
                                <a:gd name="T10" fmla="*/ 0 w 18"/>
                                <a:gd name="T11" fmla="*/ 40 h 145"/>
                                <a:gd name="T12" fmla="*/ 0 w 18"/>
                                <a:gd name="T13" fmla="*/ 0 h 145"/>
                                <a:gd name="T14" fmla="*/ 0 w 18"/>
                                <a:gd name="T15" fmla="*/ 0 h 145"/>
                                <a:gd name="T16" fmla="*/ 18 w 18"/>
                                <a:gd name="T17" fmla="*/ 0 h 145"/>
                                <a:gd name="T18" fmla="*/ 18 w 18"/>
                                <a:gd name="T19" fmla="*/ 21 h 145"/>
                                <a:gd name="T20" fmla="*/ 0 w 18"/>
                                <a:gd name="T21" fmla="*/ 21 h 145"/>
                                <a:gd name="T22" fmla="*/ 0 w 18"/>
                                <a:gd name="T23" fmla="*/ 0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8" h="145">
                                  <a:moveTo>
                                    <a:pt x="0" y="40"/>
                                  </a:moveTo>
                                  <a:lnTo>
                                    <a:pt x="0" y="40"/>
                                  </a:lnTo>
                                  <a:lnTo>
                                    <a:pt x="18" y="40"/>
                                  </a:lnTo>
                                  <a:lnTo>
                                    <a:pt x="18" y="145"/>
                                  </a:lnTo>
                                  <a:lnTo>
                                    <a:pt x="0" y="145"/>
                                  </a:lnTo>
                                  <a:lnTo>
                                    <a:pt x="0" y="40"/>
                                  </a:lnTo>
                                  <a:close/>
                                  <a:moveTo>
                                    <a:pt x="0" y="0"/>
                                  </a:moveTo>
                                  <a:lnTo>
                                    <a:pt x="0" y="0"/>
                                  </a:lnTo>
                                  <a:lnTo>
                                    <a:pt x="18" y="0"/>
                                  </a:lnTo>
                                  <a:lnTo>
                                    <a:pt x="18"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97" name="Freeform 1456"/>
                          <wps:cNvSpPr>
                            <a:spLocks noEditPoints="1"/>
                          </wps:cNvSpPr>
                          <wps:spPr bwMode="auto">
                            <a:xfrm>
                              <a:off x="7503" y="1154"/>
                              <a:ext cx="74" cy="122"/>
                            </a:xfrm>
                            <a:custGeom>
                              <a:avLst/>
                              <a:gdLst>
                                <a:gd name="T0" fmla="*/ 44 w 93"/>
                                <a:gd name="T1" fmla="*/ 1 h 153"/>
                                <a:gd name="T2" fmla="*/ 44 w 93"/>
                                <a:gd name="T3" fmla="*/ 1 h 153"/>
                                <a:gd name="T4" fmla="*/ 66 w 93"/>
                                <a:gd name="T5" fmla="*/ 7 h 153"/>
                                <a:gd name="T6" fmla="*/ 76 w 93"/>
                                <a:gd name="T7" fmla="*/ 17 h 153"/>
                                <a:gd name="T8" fmla="*/ 76 w 93"/>
                                <a:gd name="T9" fmla="*/ 4 h 153"/>
                                <a:gd name="T10" fmla="*/ 93 w 93"/>
                                <a:gd name="T11" fmla="*/ 4 h 153"/>
                                <a:gd name="T12" fmla="*/ 93 w 93"/>
                                <a:gd name="T13" fmla="*/ 100 h 153"/>
                                <a:gd name="T14" fmla="*/ 87 w 93"/>
                                <a:gd name="T15" fmla="*/ 132 h 153"/>
                                <a:gd name="T16" fmla="*/ 45 w 93"/>
                                <a:gd name="T17" fmla="*/ 153 h 153"/>
                                <a:gd name="T18" fmla="*/ 16 w 93"/>
                                <a:gd name="T19" fmla="*/ 145 h 153"/>
                                <a:gd name="T20" fmla="*/ 3 w 93"/>
                                <a:gd name="T21" fmla="*/ 121 h 153"/>
                                <a:gd name="T22" fmla="*/ 21 w 93"/>
                                <a:gd name="T23" fmla="*/ 121 h 153"/>
                                <a:gd name="T24" fmla="*/ 26 w 93"/>
                                <a:gd name="T25" fmla="*/ 132 h 153"/>
                                <a:gd name="T26" fmla="*/ 45 w 93"/>
                                <a:gd name="T27" fmla="*/ 138 h 153"/>
                                <a:gd name="T28" fmla="*/ 72 w 93"/>
                                <a:gd name="T29" fmla="*/ 124 h 153"/>
                                <a:gd name="T30" fmla="*/ 75 w 93"/>
                                <a:gd name="T31" fmla="*/ 94 h 153"/>
                                <a:gd name="T32" fmla="*/ 63 w 93"/>
                                <a:gd name="T33" fmla="*/ 106 h 153"/>
                                <a:gd name="T34" fmla="*/ 43 w 93"/>
                                <a:gd name="T35" fmla="*/ 110 h 153"/>
                                <a:gd name="T36" fmla="*/ 13 w 93"/>
                                <a:gd name="T37" fmla="*/ 97 h 153"/>
                                <a:gd name="T38" fmla="*/ 0 w 93"/>
                                <a:gd name="T39" fmla="*/ 57 h 153"/>
                                <a:gd name="T40" fmla="*/ 13 w 93"/>
                                <a:gd name="T41" fmla="*/ 16 h 153"/>
                                <a:gd name="T42" fmla="*/ 44 w 93"/>
                                <a:gd name="T43" fmla="*/ 1 h 153"/>
                                <a:gd name="T44" fmla="*/ 44 w 93"/>
                                <a:gd name="T45" fmla="*/ 1 h 153"/>
                                <a:gd name="T46" fmla="*/ 76 w 93"/>
                                <a:gd name="T47" fmla="*/ 55 h 153"/>
                                <a:gd name="T48" fmla="*/ 76 w 93"/>
                                <a:gd name="T49" fmla="*/ 55 h 153"/>
                                <a:gd name="T50" fmla="*/ 68 w 93"/>
                                <a:gd name="T51" fmla="*/ 26 h 153"/>
                                <a:gd name="T52" fmla="*/ 47 w 93"/>
                                <a:gd name="T53" fmla="*/ 17 h 153"/>
                                <a:gd name="T54" fmla="*/ 22 w 93"/>
                                <a:gd name="T55" fmla="*/ 34 h 153"/>
                                <a:gd name="T56" fmla="*/ 18 w 93"/>
                                <a:gd name="T57" fmla="*/ 59 h 153"/>
                                <a:gd name="T58" fmla="*/ 25 w 93"/>
                                <a:gd name="T59" fmla="*/ 86 h 153"/>
                                <a:gd name="T60" fmla="*/ 45 w 93"/>
                                <a:gd name="T61" fmla="*/ 95 h 153"/>
                                <a:gd name="T62" fmla="*/ 72 w 93"/>
                                <a:gd name="T63" fmla="*/ 78 h 153"/>
                                <a:gd name="T64" fmla="*/ 76 w 93"/>
                                <a:gd name="T65" fmla="*/ 55 h 153"/>
                                <a:gd name="T66" fmla="*/ 76 w 93"/>
                                <a:gd name="T67" fmla="*/ 55 h 153"/>
                                <a:gd name="T68" fmla="*/ 46 w 93"/>
                                <a:gd name="T69" fmla="*/ 0 h 153"/>
                                <a:gd name="T70" fmla="*/ 46 w 93"/>
                                <a:gd name="T71" fmla="*/ 0 h 153"/>
                                <a:gd name="T72" fmla="*/ 46 w 93"/>
                                <a:gd name="T73" fmla="*/ 0 h 1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Lst>
                              <a:rect l="0" t="0" r="r" b="b"/>
                              <a:pathLst>
                                <a:path w="93" h="153">
                                  <a:moveTo>
                                    <a:pt x="44" y="1"/>
                                  </a:moveTo>
                                  <a:lnTo>
                                    <a:pt x="44" y="1"/>
                                  </a:lnTo>
                                  <a:cubicBezTo>
                                    <a:pt x="52" y="1"/>
                                    <a:pt x="60" y="3"/>
                                    <a:pt x="66" y="7"/>
                                  </a:cubicBezTo>
                                  <a:cubicBezTo>
                                    <a:pt x="69" y="9"/>
                                    <a:pt x="73" y="13"/>
                                    <a:pt x="76" y="17"/>
                                  </a:cubicBezTo>
                                  <a:lnTo>
                                    <a:pt x="76" y="4"/>
                                  </a:lnTo>
                                  <a:lnTo>
                                    <a:pt x="93" y="4"/>
                                  </a:lnTo>
                                  <a:lnTo>
                                    <a:pt x="93" y="100"/>
                                  </a:lnTo>
                                  <a:cubicBezTo>
                                    <a:pt x="93" y="113"/>
                                    <a:pt x="91" y="124"/>
                                    <a:pt x="87" y="132"/>
                                  </a:cubicBezTo>
                                  <a:cubicBezTo>
                                    <a:pt x="79" y="146"/>
                                    <a:pt x="65" y="153"/>
                                    <a:pt x="45" y="153"/>
                                  </a:cubicBezTo>
                                  <a:cubicBezTo>
                                    <a:pt x="34" y="153"/>
                                    <a:pt x="24" y="150"/>
                                    <a:pt x="16" y="145"/>
                                  </a:cubicBezTo>
                                  <a:cubicBezTo>
                                    <a:pt x="8" y="140"/>
                                    <a:pt x="4" y="132"/>
                                    <a:pt x="3" y="121"/>
                                  </a:cubicBezTo>
                                  <a:lnTo>
                                    <a:pt x="21" y="121"/>
                                  </a:lnTo>
                                  <a:cubicBezTo>
                                    <a:pt x="22" y="126"/>
                                    <a:pt x="24" y="130"/>
                                    <a:pt x="26" y="132"/>
                                  </a:cubicBezTo>
                                  <a:cubicBezTo>
                                    <a:pt x="30" y="136"/>
                                    <a:pt x="37" y="138"/>
                                    <a:pt x="45" y="138"/>
                                  </a:cubicBezTo>
                                  <a:cubicBezTo>
                                    <a:pt x="59" y="138"/>
                                    <a:pt x="68" y="134"/>
                                    <a:pt x="72" y="124"/>
                                  </a:cubicBezTo>
                                  <a:cubicBezTo>
                                    <a:pt x="75" y="118"/>
                                    <a:pt x="76" y="108"/>
                                    <a:pt x="75" y="94"/>
                                  </a:cubicBezTo>
                                  <a:cubicBezTo>
                                    <a:pt x="72" y="99"/>
                                    <a:pt x="68" y="103"/>
                                    <a:pt x="63" y="106"/>
                                  </a:cubicBezTo>
                                  <a:cubicBezTo>
                                    <a:pt x="58" y="108"/>
                                    <a:pt x="51" y="110"/>
                                    <a:pt x="43" y="110"/>
                                  </a:cubicBezTo>
                                  <a:cubicBezTo>
                                    <a:pt x="31" y="110"/>
                                    <a:pt x="21" y="106"/>
                                    <a:pt x="13" y="97"/>
                                  </a:cubicBezTo>
                                  <a:cubicBezTo>
                                    <a:pt x="4" y="89"/>
                                    <a:pt x="0" y="76"/>
                                    <a:pt x="0" y="57"/>
                                  </a:cubicBezTo>
                                  <a:cubicBezTo>
                                    <a:pt x="0" y="39"/>
                                    <a:pt x="4" y="26"/>
                                    <a:pt x="13" y="16"/>
                                  </a:cubicBezTo>
                                  <a:cubicBezTo>
                                    <a:pt x="22" y="6"/>
                                    <a:pt x="32" y="1"/>
                                    <a:pt x="44" y="1"/>
                                  </a:cubicBezTo>
                                  <a:lnTo>
                                    <a:pt x="44" y="1"/>
                                  </a:lnTo>
                                  <a:close/>
                                  <a:moveTo>
                                    <a:pt x="76" y="55"/>
                                  </a:moveTo>
                                  <a:lnTo>
                                    <a:pt x="76" y="55"/>
                                  </a:lnTo>
                                  <a:cubicBezTo>
                                    <a:pt x="76" y="42"/>
                                    <a:pt x="73" y="32"/>
                                    <a:pt x="68" y="26"/>
                                  </a:cubicBezTo>
                                  <a:cubicBezTo>
                                    <a:pt x="63" y="20"/>
                                    <a:pt x="56" y="17"/>
                                    <a:pt x="47" y="17"/>
                                  </a:cubicBezTo>
                                  <a:cubicBezTo>
                                    <a:pt x="35" y="17"/>
                                    <a:pt x="26" y="22"/>
                                    <a:pt x="22" y="34"/>
                                  </a:cubicBezTo>
                                  <a:cubicBezTo>
                                    <a:pt x="19" y="40"/>
                                    <a:pt x="18" y="49"/>
                                    <a:pt x="18" y="59"/>
                                  </a:cubicBezTo>
                                  <a:cubicBezTo>
                                    <a:pt x="18" y="71"/>
                                    <a:pt x="21" y="80"/>
                                    <a:pt x="25" y="86"/>
                                  </a:cubicBezTo>
                                  <a:cubicBezTo>
                                    <a:pt x="30" y="92"/>
                                    <a:pt x="37" y="95"/>
                                    <a:pt x="45" y="95"/>
                                  </a:cubicBezTo>
                                  <a:cubicBezTo>
                                    <a:pt x="58" y="95"/>
                                    <a:pt x="67" y="89"/>
                                    <a:pt x="72" y="78"/>
                                  </a:cubicBezTo>
                                  <a:cubicBezTo>
                                    <a:pt x="75" y="71"/>
                                    <a:pt x="76" y="64"/>
                                    <a:pt x="76" y="55"/>
                                  </a:cubicBezTo>
                                  <a:lnTo>
                                    <a:pt x="76" y="55"/>
                                  </a:lnTo>
                                  <a:close/>
                                  <a:moveTo>
                                    <a:pt x="46" y="0"/>
                                  </a:moveTo>
                                  <a:lnTo>
                                    <a:pt x="46" y="0"/>
                                  </a:lnTo>
                                  <a:lnTo>
                                    <a:pt x="46"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98" name="Freeform 1457"/>
                          <wps:cNvSpPr>
                            <a:spLocks/>
                          </wps:cNvSpPr>
                          <wps:spPr bwMode="auto">
                            <a:xfrm>
                              <a:off x="7598" y="1125"/>
                              <a:ext cx="69" cy="115"/>
                            </a:xfrm>
                            <a:custGeom>
                              <a:avLst/>
                              <a:gdLst>
                                <a:gd name="T0" fmla="*/ 0 w 86"/>
                                <a:gd name="T1" fmla="*/ 0 h 145"/>
                                <a:gd name="T2" fmla="*/ 0 w 86"/>
                                <a:gd name="T3" fmla="*/ 0 h 145"/>
                                <a:gd name="T4" fmla="*/ 18 w 86"/>
                                <a:gd name="T5" fmla="*/ 0 h 145"/>
                                <a:gd name="T6" fmla="*/ 18 w 86"/>
                                <a:gd name="T7" fmla="*/ 54 h 145"/>
                                <a:gd name="T8" fmla="*/ 29 w 86"/>
                                <a:gd name="T9" fmla="*/ 43 h 145"/>
                                <a:gd name="T10" fmla="*/ 50 w 86"/>
                                <a:gd name="T11" fmla="*/ 37 h 145"/>
                                <a:gd name="T12" fmla="*/ 81 w 86"/>
                                <a:gd name="T13" fmla="*/ 53 h 145"/>
                                <a:gd name="T14" fmla="*/ 86 w 86"/>
                                <a:gd name="T15" fmla="*/ 78 h 145"/>
                                <a:gd name="T16" fmla="*/ 86 w 86"/>
                                <a:gd name="T17" fmla="*/ 145 h 145"/>
                                <a:gd name="T18" fmla="*/ 68 w 86"/>
                                <a:gd name="T19" fmla="*/ 145 h 145"/>
                                <a:gd name="T20" fmla="*/ 68 w 86"/>
                                <a:gd name="T21" fmla="*/ 79 h 145"/>
                                <a:gd name="T22" fmla="*/ 65 w 86"/>
                                <a:gd name="T23" fmla="*/ 62 h 145"/>
                                <a:gd name="T24" fmla="*/ 47 w 86"/>
                                <a:gd name="T25" fmla="*/ 53 h 145"/>
                                <a:gd name="T26" fmla="*/ 26 w 86"/>
                                <a:gd name="T27" fmla="*/ 61 h 145"/>
                                <a:gd name="T28" fmla="*/ 18 w 86"/>
                                <a:gd name="T29" fmla="*/ 89 h 145"/>
                                <a:gd name="T30" fmla="*/ 18 w 86"/>
                                <a:gd name="T31" fmla="*/ 145 h 145"/>
                                <a:gd name="T32" fmla="*/ 0 w 86"/>
                                <a:gd name="T33" fmla="*/ 145 h 145"/>
                                <a:gd name="T34" fmla="*/ 0 w 86"/>
                                <a:gd name="T35" fmla="*/ 0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86" h="145">
                                  <a:moveTo>
                                    <a:pt x="0" y="0"/>
                                  </a:moveTo>
                                  <a:lnTo>
                                    <a:pt x="0" y="0"/>
                                  </a:lnTo>
                                  <a:lnTo>
                                    <a:pt x="18" y="0"/>
                                  </a:lnTo>
                                  <a:lnTo>
                                    <a:pt x="18" y="54"/>
                                  </a:lnTo>
                                  <a:cubicBezTo>
                                    <a:pt x="22" y="49"/>
                                    <a:pt x="26" y="45"/>
                                    <a:pt x="29" y="43"/>
                                  </a:cubicBezTo>
                                  <a:cubicBezTo>
                                    <a:pt x="35" y="39"/>
                                    <a:pt x="42" y="37"/>
                                    <a:pt x="50" y="37"/>
                                  </a:cubicBezTo>
                                  <a:cubicBezTo>
                                    <a:pt x="66" y="37"/>
                                    <a:pt x="76" y="43"/>
                                    <a:pt x="81" y="53"/>
                                  </a:cubicBezTo>
                                  <a:cubicBezTo>
                                    <a:pt x="84" y="59"/>
                                    <a:pt x="86" y="67"/>
                                    <a:pt x="86" y="78"/>
                                  </a:cubicBezTo>
                                  <a:lnTo>
                                    <a:pt x="86" y="145"/>
                                  </a:lnTo>
                                  <a:lnTo>
                                    <a:pt x="68" y="145"/>
                                  </a:lnTo>
                                  <a:lnTo>
                                    <a:pt x="68" y="79"/>
                                  </a:lnTo>
                                  <a:cubicBezTo>
                                    <a:pt x="68" y="71"/>
                                    <a:pt x="67" y="65"/>
                                    <a:pt x="65" y="62"/>
                                  </a:cubicBezTo>
                                  <a:cubicBezTo>
                                    <a:pt x="61" y="56"/>
                                    <a:pt x="55" y="53"/>
                                    <a:pt x="47" y="53"/>
                                  </a:cubicBezTo>
                                  <a:cubicBezTo>
                                    <a:pt x="39" y="53"/>
                                    <a:pt x="32" y="56"/>
                                    <a:pt x="26" y="61"/>
                                  </a:cubicBezTo>
                                  <a:cubicBezTo>
                                    <a:pt x="21" y="66"/>
                                    <a:pt x="18" y="75"/>
                                    <a:pt x="18" y="89"/>
                                  </a:cubicBezTo>
                                  <a:lnTo>
                                    <a:pt x="18" y="145"/>
                                  </a:lnTo>
                                  <a:lnTo>
                                    <a:pt x="0" y="145"/>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499" name="Freeform 1458"/>
                          <wps:cNvSpPr>
                            <a:spLocks/>
                          </wps:cNvSpPr>
                          <wps:spPr bwMode="auto">
                            <a:xfrm>
                              <a:off x="7679" y="1133"/>
                              <a:ext cx="39" cy="109"/>
                            </a:xfrm>
                            <a:custGeom>
                              <a:avLst/>
                              <a:gdLst>
                                <a:gd name="T0" fmla="*/ 14 w 49"/>
                                <a:gd name="T1" fmla="*/ 0 h 137"/>
                                <a:gd name="T2" fmla="*/ 14 w 49"/>
                                <a:gd name="T3" fmla="*/ 0 h 137"/>
                                <a:gd name="T4" fmla="*/ 32 w 49"/>
                                <a:gd name="T5" fmla="*/ 0 h 137"/>
                                <a:gd name="T6" fmla="*/ 32 w 49"/>
                                <a:gd name="T7" fmla="*/ 30 h 137"/>
                                <a:gd name="T8" fmla="*/ 49 w 49"/>
                                <a:gd name="T9" fmla="*/ 30 h 137"/>
                                <a:gd name="T10" fmla="*/ 49 w 49"/>
                                <a:gd name="T11" fmla="*/ 44 h 137"/>
                                <a:gd name="T12" fmla="*/ 32 w 49"/>
                                <a:gd name="T13" fmla="*/ 44 h 137"/>
                                <a:gd name="T14" fmla="*/ 32 w 49"/>
                                <a:gd name="T15" fmla="*/ 113 h 137"/>
                                <a:gd name="T16" fmla="*/ 36 w 49"/>
                                <a:gd name="T17" fmla="*/ 121 h 137"/>
                                <a:gd name="T18" fmla="*/ 43 w 49"/>
                                <a:gd name="T19" fmla="*/ 122 h 137"/>
                                <a:gd name="T20" fmla="*/ 46 w 49"/>
                                <a:gd name="T21" fmla="*/ 122 h 137"/>
                                <a:gd name="T22" fmla="*/ 49 w 49"/>
                                <a:gd name="T23" fmla="*/ 121 h 137"/>
                                <a:gd name="T24" fmla="*/ 49 w 49"/>
                                <a:gd name="T25" fmla="*/ 135 h 137"/>
                                <a:gd name="T26" fmla="*/ 43 w 49"/>
                                <a:gd name="T27" fmla="*/ 137 h 137"/>
                                <a:gd name="T28" fmla="*/ 35 w 49"/>
                                <a:gd name="T29" fmla="*/ 137 h 137"/>
                                <a:gd name="T30" fmla="*/ 19 w 49"/>
                                <a:gd name="T31" fmla="*/ 131 h 137"/>
                                <a:gd name="T32" fmla="*/ 14 w 49"/>
                                <a:gd name="T33" fmla="*/ 114 h 137"/>
                                <a:gd name="T34" fmla="*/ 14 w 49"/>
                                <a:gd name="T35" fmla="*/ 44 h 137"/>
                                <a:gd name="T36" fmla="*/ 0 w 49"/>
                                <a:gd name="T37" fmla="*/ 44 h 137"/>
                                <a:gd name="T38" fmla="*/ 0 w 49"/>
                                <a:gd name="T39" fmla="*/ 30 h 137"/>
                                <a:gd name="T40" fmla="*/ 14 w 49"/>
                                <a:gd name="T41" fmla="*/ 30 h 137"/>
                                <a:gd name="T42" fmla="*/ 14 w 49"/>
                                <a:gd name="T43" fmla="*/ 0 h 13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49" h="137">
                                  <a:moveTo>
                                    <a:pt x="14" y="0"/>
                                  </a:moveTo>
                                  <a:lnTo>
                                    <a:pt x="14" y="0"/>
                                  </a:lnTo>
                                  <a:lnTo>
                                    <a:pt x="32" y="0"/>
                                  </a:lnTo>
                                  <a:lnTo>
                                    <a:pt x="32" y="30"/>
                                  </a:lnTo>
                                  <a:lnTo>
                                    <a:pt x="49" y="30"/>
                                  </a:lnTo>
                                  <a:lnTo>
                                    <a:pt x="49" y="44"/>
                                  </a:lnTo>
                                  <a:lnTo>
                                    <a:pt x="32" y="44"/>
                                  </a:lnTo>
                                  <a:lnTo>
                                    <a:pt x="32" y="113"/>
                                  </a:lnTo>
                                  <a:cubicBezTo>
                                    <a:pt x="32" y="117"/>
                                    <a:pt x="33" y="119"/>
                                    <a:pt x="36" y="121"/>
                                  </a:cubicBezTo>
                                  <a:cubicBezTo>
                                    <a:pt x="37" y="121"/>
                                    <a:pt x="40" y="122"/>
                                    <a:pt x="43" y="122"/>
                                  </a:cubicBezTo>
                                  <a:cubicBezTo>
                                    <a:pt x="44" y="122"/>
                                    <a:pt x="45" y="122"/>
                                    <a:pt x="46" y="122"/>
                                  </a:cubicBezTo>
                                  <a:cubicBezTo>
                                    <a:pt x="47" y="122"/>
                                    <a:pt x="48" y="121"/>
                                    <a:pt x="49" y="121"/>
                                  </a:cubicBezTo>
                                  <a:lnTo>
                                    <a:pt x="49" y="135"/>
                                  </a:lnTo>
                                  <a:cubicBezTo>
                                    <a:pt x="47" y="136"/>
                                    <a:pt x="45" y="136"/>
                                    <a:pt x="43" y="137"/>
                                  </a:cubicBezTo>
                                  <a:cubicBezTo>
                                    <a:pt x="40" y="137"/>
                                    <a:pt x="38" y="137"/>
                                    <a:pt x="35" y="137"/>
                                  </a:cubicBezTo>
                                  <a:cubicBezTo>
                                    <a:pt x="27" y="137"/>
                                    <a:pt x="22" y="135"/>
                                    <a:pt x="19" y="131"/>
                                  </a:cubicBezTo>
                                  <a:cubicBezTo>
                                    <a:pt x="16" y="126"/>
                                    <a:pt x="14" y="121"/>
                                    <a:pt x="14" y="114"/>
                                  </a:cubicBezTo>
                                  <a:lnTo>
                                    <a:pt x="14" y="44"/>
                                  </a:lnTo>
                                  <a:lnTo>
                                    <a:pt x="0" y="44"/>
                                  </a:lnTo>
                                  <a:lnTo>
                                    <a:pt x="0" y="30"/>
                                  </a:lnTo>
                                  <a:lnTo>
                                    <a:pt x="14" y="30"/>
                                  </a:lnTo>
                                  <a:lnTo>
                                    <a:pt x="14"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00" name="Freeform 1459"/>
                          <wps:cNvSpPr>
                            <a:spLocks/>
                          </wps:cNvSpPr>
                          <wps:spPr bwMode="auto">
                            <a:xfrm>
                              <a:off x="7238" y="2697"/>
                              <a:ext cx="42" cy="112"/>
                            </a:xfrm>
                            <a:custGeom>
                              <a:avLst/>
                              <a:gdLst>
                                <a:gd name="T0" fmla="*/ 0 w 53"/>
                                <a:gd name="T1" fmla="*/ 41 h 141"/>
                                <a:gd name="T2" fmla="*/ 0 w 53"/>
                                <a:gd name="T3" fmla="*/ 41 h 141"/>
                                <a:gd name="T4" fmla="*/ 0 w 53"/>
                                <a:gd name="T5" fmla="*/ 27 h 141"/>
                                <a:gd name="T6" fmla="*/ 27 w 53"/>
                                <a:gd name="T7" fmla="*/ 21 h 141"/>
                                <a:gd name="T8" fmla="*/ 39 w 53"/>
                                <a:gd name="T9" fmla="*/ 0 h 141"/>
                                <a:gd name="T10" fmla="*/ 53 w 53"/>
                                <a:gd name="T11" fmla="*/ 0 h 141"/>
                                <a:gd name="T12" fmla="*/ 53 w 53"/>
                                <a:gd name="T13" fmla="*/ 141 h 141"/>
                                <a:gd name="T14" fmla="*/ 34 w 53"/>
                                <a:gd name="T15" fmla="*/ 141 h 141"/>
                                <a:gd name="T16" fmla="*/ 34 w 53"/>
                                <a:gd name="T17" fmla="*/ 41 h 141"/>
                                <a:gd name="T18" fmla="*/ 0 w 53"/>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3" h="141">
                                  <a:moveTo>
                                    <a:pt x="0" y="41"/>
                                  </a:moveTo>
                                  <a:lnTo>
                                    <a:pt x="0" y="41"/>
                                  </a:lnTo>
                                  <a:lnTo>
                                    <a:pt x="0" y="27"/>
                                  </a:lnTo>
                                  <a:cubicBezTo>
                                    <a:pt x="13" y="26"/>
                                    <a:pt x="22" y="24"/>
                                    <a:pt x="27" y="21"/>
                                  </a:cubicBezTo>
                                  <a:cubicBezTo>
                                    <a:pt x="32" y="18"/>
                                    <a:pt x="36" y="11"/>
                                    <a:pt x="39" y="0"/>
                                  </a:cubicBezTo>
                                  <a:lnTo>
                                    <a:pt x="53" y="0"/>
                                  </a:lnTo>
                                  <a:lnTo>
                                    <a:pt x="53" y="141"/>
                                  </a:lnTo>
                                  <a:lnTo>
                                    <a:pt x="34" y="141"/>
                                  </a:lnTo>
                                  <a:lnTo>
                                    <a:pt x="34"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01" name="Freeform 1460"/>
                          <wps:cNvSpPr>
                            <a:spLocks/>
                          </wps:cNvSpPr>
                          <wps:spPr bwMode="auto">
                            <a:xfrm>
                              <a:off x="7327" y="2792"/>
                              <a:ext cx="16" cy="17"/>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02" name="Freeform 1461"/>
                          <wps:cNvSpPr>
                            <a:spLocks/>
                          </wps:cNvSpPr>
                          <wps:spPr bwMode="auto">
                            <a:xfrm>
                              <a:off x="7373" y="2697"/>
                              <a:ext cx="42" cy="112"/>
                            </a:xfrm>
                            <a:custGeom>
                              <a:avLst/>
                              <a:gdLst>
                                <a:gd name="T0" fmla="*/ 0 w 52"/>
                                <a:gd name="T1" fmla="*/ 41 h 141"/>
                                <a:gd name="T2" fmla="*/ 0 w 52"/>
                                <a:gd name="T3" fmla="*/ 41 h 141"/>
                                <a:gd name="T4" fmla="*/ 0 w 52"/>
                                <a:gd name="T5" fmla="*/ 27 h 141"/>
                                <a:gd name="T6" fmla="*/ 26 w 52"/>
                                <a:gd name="T7" fmla="*/ 21 h 141"/>
                                <a:gd name="T8" fmla="*/ 38 w 52"/>
                                <a:gd name="T9" fmla="*/ 0 h 141"/>
                                <a:gd name="T10" fmla="*/ 52 w 52"/>
                                <a:gd name="T11" fmla="*/ 0 h 141"/>
                                <a:gd name="T12" fmla="*/ 52 w 52"/>
                                <a:gd name="T13" fmla="*/ 141 h 141"/>
                                <a:gd name="T14" fmla="*/ 33 w 52"/>
                                <a:gd name="T15" fmla="*/ 141 h 141"/>
                                <a:gd name="T16" fmla="*/ 33 w 52"/>
                                <a:gd name="T17" fmla="*/ 41 h 141"/>
                                <a:gd name="T18" fmla="*/ 0 w 52"/>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1">
                                  <a:moveTo>
                                    <a:pt x="0" y="41"/>
                                  </a:moveTo>
                                  <a:lnTo>
                                    <a:pt x="0" y="41"/>
                                  </a:lnTo>
                                  <a:lnTo>
                                    <a:pt x="0" y="27"/>
                                  </a:lnTo>
                                  <a:cubicBezTo>
                                    <a:pt x="12" y="26"/>
                                    <a:pt x="21" y="24"/>
                                    <a:pt x="26" y="21"/>
                                  </a:cubicBezTo>
                                  <a:cubicBezTo>
                                    <a:pt x="32" y="18"/>
                                    <a:pt x="35" y="11"/>
                                    <a:pt x="38" y="0"/>
                                  </a:cubicBezTo>
                                  <a:lnTo>
                                    <a:pt x="52" y="0"/>
                                  </a:lnTo>
                                  <a:lnTo>
                                    <a:pt x="52" y="141"/>
                                  </a:lnTo>
                                  <a:lnTo>
                                    <a:pt x="33" y="141"/>
                                  </a:lnTo>
                                  <a:lnTo>
                                    <a:pt x="33"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03" name="Freeform 1462"/>
                          <wps:cNvSpPr>
                            <a:spLocks/>
                          </wps:cNvSpPr>
                          <wps:spPr bwMode="auto">
                            <a:xfrm>
                              <a:off x="7453" y="2698"/>
                              <a:ext cx="77" cy="114"/>
                            </a:xfrm>
                            <a:custGeom>
                              <a:avLst/>
                              <a:gdLst>
                                <a:gd name="T0" fmla="*/ 18 w 97"/>
                                <a:gd name="T1" fmla="*/ 103 h 143"/>
                                <a:gd name="T2" fmla="*/ 18 w 97"/>
                                <a:gd name="T3" fmla="*/ 103 h 143"/>
                                <a:gd name="T4" fmla="*/ 32 w 97"/>
                                <a:gd name="T5" fmla="*/ 124 h 143"/>
                                <a:gd name="T6" fmla="*/ 47 w 97"/>
                                <a:gd name="T7" fmla="*/ 127 h 143"/>
                                <a:gd name="T8" fmla="*/ 70 w 97"/>
                                <a:gd name="T9" fmla="*/ 117 h 143"/>
                                <a:gd name="T10" fmla="*/ 78 w 97"/>
                                <a:gd name="T11" fmla="*/ 95 h 143"/>
                                <a:gd name="T12" fmla="*/ 69 w 97"/>
                                <a:gd name="T13" fmla="*/ 72 h 143"/>
                                <a:gd name="T14" fmla="*/ 47 w 97"/>
                                <a:gd name="T15" fmla="*/ 64 h 143"/>
                                <a:gd name="T16" fmla="*/ 31 w 97"/>
                                <a:gd name="T17" fmla="*/ 67 h 143"/>
                                <a:gd name="T18" fmla="*/ 20 w 97"/>
                                <a:gd name="T19" fmla="*/ 77 h 143"/>
                                <a:gd name="T20" fmla="*/ 5 w 97"/>
                                <a:gd name="T21" fmla="*/ 76 h 143"/>
                                <a:gd name="T22" fmla="*/ 16 w 97"/>
                                <a:gd name="T23" fmla="*/ 0 h 143"/>
                                <a:gd name="T24" fmla="*/ 89 w 97"/>
                                <a:gd name="T25" fmla="*/ 0 h 143"/>
                                <a:gd name="T26" fmla="*/ 89 w 97"/>
                                <a:gd name="T27" fmla="*/ 17 h 143"/>
                                <a:gd name="T28" fmla="*/ 29 w 97"/>
                                <a:gd name="T29" fmla="*/ 17 h 143"/>
                                <a:gd name="T30" fmla="*/ 23 w 97"/>
                                <a:gd name="T31" fmla="*/ 57 h 143"/>
                                <a:gd name="T32" fmla="*/ 32 w 97"/>
                                <a:gd name="T33" fmla="*/ 51 h 143"/>
                                <a:gd name="T34" fmla="*/ 50 w 97"/>
                                <a:gd name="T35" fmla="*/ 48 h 143"/>
                                <a:gd name="T36" fmla="*/ 83 w 97"/>
                                <a:gd name="T37" fmla="*/ 60 h 143"/>
                                <a:gd name="T38" fmla="*/ 97 w 97"/>
                                <a:gd name="T39" fmla="*/ 92 h 143"/>
                                <a:gd name="T40" fmla="*/ 85 w 97"/>
                                <a:gd name="T41" fmla="*/ 127 h 143"/>
                                <a:gd name="T42" fmla="*/ 45 w 97"/>
                                <a:gd name="T43" fmla="*/ 143 h 143"/>
                                <a:gd name="T44" fmla="*/ 14 w 97"/>
                                <a:gd name="T45" fmla="*/ 133 h 143"/>
                                <a:gd name="T46" fmla="*/ 0 w 97"/>
                                <a:gd name="T47" fmla="*/ 103 h 143"/>
                                <a:gd name="T48" fmla="*/ 18 w 97"/>
                                <a:gd name="T49" fmla="*/ 103 h 1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7" h="143">
                                  <a:moveTo>
                                    <a:pt x="18" y="103"/>
                                  </a:moveTo>
                                  <a:lnTo>
                                    <a:pt x="18" y="103"/>
                                  </a:lnTo>
                                  <a:cubicBezTo>
                                    <a:pt x="19" y="113"/>
                                    <a:pt x="24" y="120"/>
                                    <a:pt x="32" y="124"/>
                                  </a:cubicBezTo>
                                  <a:cubicBezTo>
                                    <a:pt x="36" y="126"/>
                                    <a:pt x="41" y="127"/>
                                    <a:pt x="47" y="127"/>
                                  </a:cubicBezTo>
                                  <a:cubicBezTo>
                                    <a:pt x="57" y="127"/>
                                    <a:pt x="65" y="124"/>
                                    <a:pt x="70" y="117"/>
                                  </a:cubicBezTo>
                                  <a:cubicBezTo>
                                    <a:pt x="75" y="110"/>
                                    <a:pt x="78" y="103"/>
                                    <a:pt x="78" y="95"/>
                                  </a:cubicBezTo>
                                  <a:cubicBezTo>
                                    <a:pt x="78" y="85"/>
                                    <a:pt x="75" y="77"/>
                                    <a:pt x="69" y="72"/>
                                  </a:cubicBezTo>
                                  <a:cubicBezTo>
                                    <a:pt x="63" y="66"/>
                                    <a:pt x="55" y="64"/>
                                    <a:pt x="47" y="64"/>
                                  </a:cubicBezTo>
                                  <a:cubicBezTo>
                                    <a:pt x="41" y="64"/>
                                    <a:pt x="36" y="65"/>
                                    <a:pt x="31" y="67"/>
                                  </a:cubicBezTo>
                                  <a:cubicBezTo>
                                    <a:pt x="27" y="70"/>
                                    <a:pt x="23" y="73"/>
                                    <a:pt x="20" y="77"/>
                                  </a:cubicBezTo>
                                  <a:lnTo>
                                    <a:pt x="5" y="76"/>
                                  </a:lnTo>
                                  <a:lnTo>
                                    <a:pt x="16" y="0"/>
                                  </a:lnTo>
                                  <a:lnTo>
                                    <a:pt x="89" y="0"/>
                                  </a:lnTo>
                                  <a:lnTo>
                                    <a:pt x="89" y="17"/>
                                  </a:lnTo>
                                  <a:lnTo>
                                    <a:pt x="29" y="17"/>
                                  </a:lnTo>
                                  <a:lnTo>
                                    <a:pt x="23" y="57"/>
                                  </a:lnTo>
                                  <a:cubicBezTo>
                                    <a:pt x="26" y="54"/>
                                    <a:pt x="29" y="52"/>
                                    <a:pt x="32" y="51"/>
                                  </a:cubicBezTo>
                                  <a:cubicBezTo>
                                    <a:pt x="37" y="49"/>
                                    <a:pt x="44" y="48"/>
                                    <a:pt x="50" y="48"/>
                                  </a:cubicBezTo>
                                  <a:cubicBezTo>
                                    <a:pt x="63" y="48"/>
                                    <a:pt x="74" y="52"/>
                                    <a:pt x="83" y="60"/>
                                  </a:cubicBezTo>
                                  <a:cubicBezTo>
                                    <a:pt x="92" y="69"/>
                                    <a:pt x="97" y="79"/>
                                    <a:pt x="97" y="92"/>
                                  </a:cubicBezTo>
                                  <a:cubicBezTo>
                                    <a:pt x="97" y="105"/>
                                    <a:pt x="93" y="117"/>
                                    <a:pt x="85" y="127"/>
                                  </a:cubicBezTo>
                                  <a:cubicBezTo>
                                    <a:pt x="76" y="138"/>
                                    <a:pt x="63" y="143"/>
                                    <a:pt x="45" y="143"/>
                                  </a:cubicBezTo>
                                  <a:cubicBezTo>
                                    <a:pt x="34" y="143"/>
                                    <a:pt x="23" y="139"/>
                                    <a:pt x="14" y="133"/>
                                  </a:cubicBezTo>
                                  <a:cubicBezTo>
                                    <a:pt x="6" y="126"/>
                                    <a:pt x="1" y="116"/>
                                    <a:pt x="0" y="103"/>
                                  </a:cubicBezTo>
                                  <a:lnTo>
                                    <a:pt x="18" y="10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04" name="Freeform 1463"/>
                          <wps:cNvSpPr>
                            <a:spLocks noEditPoints="1"/>
                          </wps:cNvSpPr>
                          <wps:spPr bwMode="auto">
                            <a:xfrm>
                              <a:off x="7228" y="3010"/>
                              <a:ext cx="78" cy="115"/>
                            </a:xfrm>
                            <a:custGeom>
                              <a:avLst/>
                              <a:gdLst>
                                <a:gd name="T0" fmla="*/ 49 w 98"/>
                                <a:gd name="T1" fmla="*/ 0 h 145"/>
                                <a:gd name="T2" fmla="*/ 49 w 98"/>
                                <a:gd name="T3" fmla="*/ 0 h 145"/>
                                <a:gd name="T4" fmla="*/ 88 w 98"/>
                                <a:gd name="T5" fmla="*/ 23 h 145"/>
                                <a:gd name="T6" fmla="*/ 98 w 98"/>
                                <a:gd name="T7" fmla="*/ 71 h 145"/>
                                <a:gd name="T8" fmla="*/ 89 w 98"/>
                                <a:gd name="T9" fmla="*/ 118 h 145"/>
                                <a:gd name="T10" fmla="*/ 49 w 98"/>
                                <a:gd name="T11" fmla="*/ 145 h 145"/>
                                <a:gd name="T12" fmla="*/ 11 w 98"/>
                                <a:gd name="T13" fmla="*/ 123 h 145"/>
                                <a:gd name="T14" fmla="*/ 0 w 98"/>
                                <a:gd name="T15" fmla="*/ 74 h 145"/>
                                <a:gd name="T16" fmla="*/ 7 w 98"/>
                                <a:gd name="T17" fmla="*/ 32 h 145"/>
                                <a:gd name="T18" fmla="*/ 49 w 98"/>
                                <a:gd name="T19" fmla="*/ 0 h 145"/>
                                <a:gd name="T20" fmla="*/ 49 w 98"/>
                                <a:gd name="T21" fmla="*/ 0 h 145"/>
                                <a:gd name="T22" fmla="*/ 48 w 98"/>
                                <a:gd name="T23" fmla="*/ 129 h 145"/>
                                <a:gd name="T24" fmla="*/ 48 w 98"/>
                                <a:gd name="T25" fmla="*/ 129 h 145"/>
                                <a:gd name="T26" fmla="*/ 70 w 98"/>
                                <a:gd name="T27" fmla="*/ 117 h 145"/>
                                <a:gd name="T28" fmla="*/ 79 w 98"/>
                                <a:gd name="T29" fmla="*/ 71 h 145"/>
                                <a:gd name="T30" fmla="*/ 73 w 98"/>
                                <a:gd name="T31" fmla="*/ 32 h 145"/>
                                <a:gd name="T32" fmla="*/ 50 w 98"/>
                                <a:gd name="T33" fmla="*/ 16 h 145"/>
                                <a:gd name="T34" fmla="*/ 27 w 98"/>
                                <a:gd name="T35" fmla="*/ 31 h 145"/>
                                <a:gd name="T36" fmla="*/ 20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8"/>
                                    <a:pt x="88" y="23"/>
                                  </a:cubicBezTo>
                                  <a:cubicBezTo>
                                    <a:pt x="95" y="34"/>
                                    <a:pt x="98" y="50"/>
                                    <a:pt x="98" y="71"/>
                                  </a:cubicBezTo>
                                  <a:cubicBezTo>
                                    <a:pt x="98" y="90"/>
                                    <a:pt x="95" y="106"/>
                                    <a:pt x="89" y="118"/>
                                  </a:cubicBezTo>
                                  <a:cubicBezTo>
                                    <a:pt x="81" y="136"/>
                                    <a:pt x="67" y="145"/>
                                    <a:pt x="49" y="145"/>
                                  </a:cubicBezTo>
                                  <a:cubicBezTo>
                                    <a:pt x="32" y="145"/>
                                    <a:pt x="19" y="138"/>
                                    <a:pt x="11" y="123"/>
                                  </a:cubicBezTo>
                                  <a:cubicBezTo>
                                    <a:pt x="4" y="111"/>
                                    <a:pt x="0" y="94"/>
                                    <a:pt x="0" y="74"/>
                                  </a:cubicBezTo>
                                  <a:cubicBezTo>
                                    <a:pt x="0" y="58"/>
                                    <a:pt x="2" y="44"/>
                                    <a:pt x="7" y="32"/>
                                  </a:cubicBezTo>
                                  <a:cubicBezTo>
                                    <a:pt x="14" y="11"/>
                                    <a:pt x="28" y="0"/>
                                    <a:pt x="49" y="0"/>
                                  </a:cubicBezTo>
                                  <a:lnTo>
                                    <a:pt x="49" y="0"/>
                                  </a:lnTo>
                                  <a:close/>
                                  <a:moveTo>
                                    <a:pt x="48" y="129"/>
                                  </a:moveTo>
                                  <a:lnTo>
                                    <a:pt x="48" y="129"/>
                                  </a:lnTo>
                                  <a:cubicBezTo>
                                    <a:pt x="58" y="129"/>
                                    <a:pt x="65" y="125"/>
                                    <a:pt x="70" y="117"/>
                                  </a:cubicBezTo>
                                  <a:cubicBezTo>
                                    <a:pt x="76" y="109"/>
                                    <a:pt x="79" y="94"/>
                                    <a:pt x="79" y="71"/>
                                  </a:cubicBezTo>
                                  <a:cubicBezTo>
                                    <a:pt x="79" y="55"/>
                                    <a:pt x="77" y="42"/>
                                    <a:pt x="73" y="32"/>
                                  </a:cubicBezTo>
                                  <a:cubicBezTo>
                                    <a:pt x="69" y="21"/>
                                    <a:pt x="61" y="16"/>
                                    <a:pt x="50" y="16"/>
                                  </a:cubicBezTo>
                                  <a:cubicBezTo>
                                    <a:pt x="39" y="16"/>
                                    <a:pt x="32" y="21"/>
                                    <a:pt x="27" y="31"/>
                                  </a:cubicBezTo>
                                  <a:cubicBezTo>
                                    <a:pt x="22" y="41"/>
                                    <a:pt x="20" y="55"/>
                                    <a:pt x="20" y="74"/>
                                  </a:cubicBezTo>
                                  <a:cubicBezTo>
                                    <a:pt x="20" y="89"/>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05" name="Freeform 1464"/>
                          <wps:cNvSpPr>
                            <a:spLocks/>
                          </wps:cNvSpPr>
                          <wps:spPr bwMode="auto">
                            <a:xfrm>
                              <a:off x="7327" y="3105"/>
                              <a:ext cx="16" cy="17"/>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06" name="Freeform 1465"/>
                          <wps:cNvSpPr>
                            <a:spLocks noEditPoints="1"/>
                          </wps:cNvSpPr>
                          <wps:spPr bwMode="auto">
                            <a:xfrm>
                              <a:off x="7364" y="3010"/>
                              <a:ext cx="75" cy="115"/>
                            </a:xfrm>
                            <a:custGeom>
                              <a:avLst/>
                              <a:gdLst>
                                <a:gd name="T0" fmla="*/ 19 w 95"/>
                                <a:gd name="T1" fmla="*/ 107 h 145"/>
                                <a:gd name="T2" fmla="*/ 19 w 95"/>
                                <a:gd name="T3" fmla="*/ 107 h 145"/>
                                <a:gd name="T4" fmla="*/ 30 w 95"/>
                                <a:gd name="T5" fmla="*/ 128 h 145"/>
                                <a:gd name="T6" fmla="*/ 43 w 95"/>
                                <a:gd name="T7" fmla="*/ 131 h 145"/>
                                <a:gd name="T8" fmla="*/ 64 w 95"/>
                                <a:gd name="T9" fmla="*/ 120 h 145"/>
                                <a:gd name="T10" fmla="*/ 77 w 95"/>
                                <a:gd name="T11" fmla="*/ 77 h 145"/>
                                <a:gd name="T12" fmla="*/ 62 w 95"/>
                                <a:gd name="T13" fmla="*/ 90 h 145"/>
                                <a:gd name="T14" fmla="*/ 44 w 95"/>
                                <a:gd name="T15" fmla="*/ 94 h 145"/>
                                <a:gd name="T16" fmla="*/ 11 w 95"/>
                                <a:gd name="T17" fmla="*/ 81 h 145"/>
                                <a:gd name="T18" fmla="*/ 0 w 95"/>
                                <a:gd name="T19" fmla="*/ 48 h 145"/>
                                <a:gd name="T20" fmla="*/ 11 w 95"/>
                                <a:gd name="T21" fmla="*/ 15 h 145"/>
                                <a:gd name="T22" fmla="*/ 46 w 95"/>
                                <a:gd name="T23" fmla="*/ 0 h 145"/>
                                <a:gd name="T24" fmla="*/ 88 w 95"/>
                                <a:gd name="T25" fmla="*/ 28 h 145"/>
                                <a:gd name="T26" fmla="*/ 95 w 95"/>
                                <a:gd name="T27" fmla="*/ 66 h 145"/>
                                <a:gd name="T28" fmla="*/ 87 w 95"/>
                                <a:gd name="T29" fmla="*/ 112 h 145"/>
                                <a:gd name="T30" fmla="*/ 43 w 95"/>
                                <a:gd name="T31" fmla="*/ 145 h 145"/>
                                <a:gd name="T32" fmla="*/ 12 w 95"/>
                                <a:gd name="T33" fmla="*/ 135 h 145"/>
                                <a:gd name="T34" fmla="*/ 1 w 95"/>
                                <a:gd name="T35" fmla="*/ 107 h 145"/>
                                <a:gd name="T36" fmla="*/ 19 w 95"/>
                                <a:gd name="T37" fmla="*/ 107 h 145"/>
                                <a:gd name="T38" fmla="*/ 46 w 95"/>
                                <a:gd name="T39" fmla="*/ 78 h 145"/>
                                <a:gd name="T40" fmla="*/ 46 w 95"/>
                                <a:gd name="T41" fmla="*/ 78 h 145"/>
                                <a:gd name="T42" fmla="*/ 65 w 95"/>
                                <a:gd name="T43" fmla="*/ 71 h 145"/>
                                <a:gd name="T44" fmla="*/ 74 w 95"/>
                                <a:gd name="T45" fmla="*/ 47 h 145"/>
                                <a:gd name="T46" fmla="*/ 66 w 95"/>
                                <a:gd name="T47" fmla="*/ 24 h 145"/>
                                <a:gd name="T48" fmla="*/ 46 w 95"/>
                                <a:gd name="T49" fmla="*/ 16 h 145"/>
                                <a:gd name="T50" fmla="*/ 26 w 95"/>
                                <a:gd name="T51" fmla="*/ 25 h 145"/>
                                <a:gd name="T52" fmla="*/ 18 w 95"/>
                                <a:gd name="T53" fmla="*/ 48 h 145"/>
                                <a:gd name="T54" fmla="*/ 25 w 95"/>
                                <a:gd name="T55" fmla="*/ 70 h 145"/>
                                <a:gd name="T56" fmla="*/ 46 w 95"/>
                                <a:gd name="T57" fmla="*/ 78 h 145"/>
                                <a:gd name="T58" fmla="*/ 46 w 95"/>
                                <a:gd name="T59" fmla="*/ 78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Lst>
                              <a:rect l="0" t="0" r="r" b="b"/>
                              <a:pathLst>
                                <a:path w="95" h="145">
                                  <a:moveTo>
                                    <a:pt x="19" y="107"/>
                                  </a:moveTo>
                                  <a:lnTo>
                                    <a:pt x="19" y="107"/>
                                  </a:lnTo>
                                  <a:cubicBezTo>
                                    <a:pt x="20" y="117"/>
                                    <a:pt x="23" y="124"/>
                                    <a:pt x="30" y="128"/>
                                  </a:cubicBezTo>
                                  <a:cubicBezTo>
                                    <a:pt x="34" y="130"/>
                                    <a:pt x="38" y="131"/>
                                    <a:pt x="43" y="131"/>
                                  </a:cubicBezTo>
                                  <a:cubicBezTo>
                                    <a:pt x="51" y="131"/>
                                    <a:pt x="58" y="127"/>
                                    <a:pt x="64" y="120"/>
                                  </a:cubicBezTo>
                                  <a:cubicBezTo>
                                    <a:pt x="70" y="113"/>
                                    <a:pt x="75" y="99"/>
                                    <a:pt x="77" y="77"/>
                                  </a:cubicBezTo>
                                  <a:cubicBezTo>
                                    <a:pt x="73" y="83"/>
                                    <a:pt x="68" y="88"/>
                                    <a:pt x="62" y="90"/>
                                  </a:cubicBezTo>
                                  <a:cubicBezTo>
                                    <a:pt x="57" y="93"/>
                                    <a:pt x="50" y="94"/>
                                    <a:pt x="44" y="94"/>
                                  </a:cubicBezTo>
                                  <a:cubicBezTo>
                                    <a:pt x="30" y="94"/>
                                    <a:pt x="19" y="90"/>
                                    <a:pt x="11" y="81"/>
                                  </a:cubicBezTo>
                                  <a:cubicBezTo>
                                    <a:pt x="3" y="73"/>
                                    <a:pt x="0" y="62"/>
                                    <a:pt x="0" y="48"/>
                                  </a:cubicBezTo>
                                  <a:cubicBezTo>
                                    <a:pt x="0" y="36"/>
                                    <a:pt x="3" y="24"/>
                                    <a:pt x="11" y="15"/>
                                  </a:cubicBezTo>
                                  <a:cubicBezTo>
                                    <a:pt x="19" y="5"/>
                                    <a:pt x="31" y="0"/>
                                    <a:pt x="46" y="0"/>
                                  </a:cubicBezTo>
                                  <a:cubicBezTo>
                                    <a:pt x="66" y="0"/>
                                    <a:pt x="81" y="9"/>
                                    <a:pt x="88" y="28"/>
                                  </a:cubicBezTo>
                                  <a:cubicBezTo>
                                    <a:pt x="93" y="38"/>
                                    <a:pt x="95" y="51"/>
                                    <a:pt x="95" y="66"/>
                                  </a:cubicBezTo>
                                  <a:cubicBezTo>
                                    <a:pt x="95" y="83"/>
                                    <a:pt x="92" y="99"/>
                                    <a:pt x="87" y="112"/>
                                  </a:cubicBezTo>
                                  <a:cubicBezTo>
                                    <a:pt x="79" y="134"/>
                                    <a:pt x="64" y="145"/>
                                    <a:pt x="43" y="145"/>
                                  </a:cubicBezTo>
                                  <a:cubicBezTo>
                                    <a:pt x="30" y="145"/>
                                    <a:pt x="19" y="142"/>
                                    <a:pt x="12" y="135"/>
                                  </a:cubicBezTo>
                                  <a:cubicBezTo>
                                    <a:pt x="5" y="127"/>
                                    <a:pt x="1" y="118"/>
                                    <a:pt x="1" y="107"/>
                                  </a:cubicBezTo>
                                  <a:lnTo>
                                    <a:pt x="19" y="107"/>
                                  </a:lnTo>
                                  <a:close/>
                                  <a:moveTo>
                                    <a:pt x="46" y="78"/>
                                  </a:moveTo>
                                  <a:lnTo>
                                    <a:pt x="46" y="78"/>
                                  </a:lnTo>
                                  <a:cubicBezTo>
                                    <a:pt x="53" y="78"/>
                                    <a:pt x="60" y="76"/>
                                    <a:pt x="65" y="71"/>
                                  </a:cubicBezTo>
                                  <a:cubicBezTo>
                                    <a:pt x="71" y="67"/>
                                    <a:pt x="74" y="59"/>
                                    <a:pt x="74" y="47"/>
                                  </a:cubicBezTo>
                                  <a:cubicBezTo>
                                    <a:pt x="74" y="37"/>
                                    <a:pt x="71" y="29"/>
                                    <a:pt x="66" y="24"/>
                                  </a:cubicBezTo>
                                  <a:cubicBezTo>
                                    <a:pt x="61" y="19"/>
                                    <a:pt x="54" y="16"/>
                                    <a:pt x="46" y="16"/>
                                  </a:cubicBezTo>
                                  <a:cubicBezTo>
                                    <a:pt x="38" y="16"/>
                                    <a:pt x="31" y="19"/>
                                    <a:pt x="26" y="25"/>
                                  </a:cubicBezTo>
                                  <a:cubicBezTo>
                                    <a:pt x="20" y="31"/>
                                    <a:pt x="18" y="39"/>
                                    <a:pt x="18" y="48"/>
                                  </a:cubicBezTo>
                                  <a:cubicBezTo>
                                    <a:pt x="18" y="57"/>
                                    <a:pt x="20" y="65"/>
                                    <a:pt x="25" y="70"/>
                                  </a:cubicBezTo>
                                  <a:cubicBezTo>
                                    <a:pt x="29" y="76"/>
                                    <a:pt x="36" y="78"/>
                                    <a:pt x="46" y="78"/>
                                  </a:cubicBezTo>
                                  <a:lnTo>
                                    <a:pt x="46" y="78"/>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07" name="Freeform 1466"/>
                          <wps:cNvSpPr>
                            <a:spLocks noEditPoints="1"/>
                          </wps:cNvSpPr>
                          <wps:spPr bwMode="auto">
                            <a:xfrm>
                              <a:off x="7452" y="3010"/>
                              <a:ext cx="78" cy="115"/>
                            </a:xfrm>
                            <a:custGeom>
                              <a:avLst/>
                              <a:gdLst>
                                <a:gd name="T0" fmla="*/ 49 w 98"/>
                                <a:gd name="T1" fmla="*/ 0 h 145"/>
                                <a:gd name="T2" fmla="*/ 49 w 98"/>
                                <a:gd name="T3" fmla="*/ 0 h 145"/>
                                <a:gd name="T4" fmla="*/ 88 w 98"/>
                                <a:gd name="T5" fmla="*/ 23 h 145"/>
                                <a:gd name="T6" fmla="*/ 98 w 98"/>
                                <a:gd name="T7" fmla="*/ 71 h 145"/>
                                <a:gd name="T8" fmla="*/ 89 w 98"/>
                                <a:gd name="T9" fmla="*/ 118 h 145"/>
                                <a:gd name="T10" fmla="*/ 49 w 98"/>
                                <a:gd name="T11" fmla="*/ 145 h 145"/>
                                <a:gd name="T12" fmla="*/ 11 w 98"/>
                                <a:gd name="T13" fmla="*/ 123 h 145"/>
                                <a:gd name="T14" fmla="*/ 0 w 98"/>
                                <a:gd name="T15" fmla="*/ 74 h 145"/>
                                <a:gd name="T16" fmla="*/ 7 w 98"/>
                                <a:gd name="T17" fmla="*/ 32 h 145"/>
                                <a:gd name="T18" fmla="*/ 49 w 98"/>
                                <a:gd name="T19" fmla="*/ 0 h 145"/>
                                <a:gd name="T20" fmla="*/ 49 w 98"/>
                                <a:gd name="T21" fmla="*/ 0 h 145"/>
                                <a:gd name="T22" fmla="*/ 49 w 98"/>
                                <a:gd name="T23" fmla="*/ 129 h 145"/>
                                <a:gd name="T24" fmla="*/ 49 w 98"/>
                                <a:gd name="T25" fmla="*/ 129 h 145"/>
                                <a:gd name="T26" fmla="*/ 71 w 98"/>
                                <a:gd name="T27" fmla="*/ 117 h 145"/>
                                <a:gd name="T28" fmla="*/ 79 w 98"/>
                                <a:gd name="T29" fmla="*/ 71 h 145"/>
                                <a:gd name="T30" fmla="*/ 73 w 98"/>
                                <a:gd name="T31" fmla="*/ 32 h 145"/>
                                <a:gd name="T32" fmla="*/ 50 w 98"/>
                                <a:gd name="T33" fmla="*/ 16 h 145"/>
                                <a:gd name="T34" fmla="*/ 27 w 98"/>
                                <a:gd name="T35" fmla="*/ 31 h 145"/>
                                <a:gd name="T36" fmla="*/ 20 w 98"/>
                                <a:gd name="T37" fmla="*/ 74 h 145"/>
                                <a:gd name="T38" fmla="*/ 24 w 98"/>
                                <a:gd name="T39" fmla="*/ 109 h 145"/>
                                <a:gd name="T40" fmla="*/ 49 w 98"/>
                                <a:gd name="T41" fmla="*/ 129 h 145"/>
                                <a:gd name="T42" fmla="*/ 49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8"/>
                                    <a:pt x="88" y="23"/>
                                  </a:cubicBezTo>
                                  <a:cubicBezTo>
                                    <a:pt x="95" y="34"/>
                                    <a:pt x="98" y="50"/>
                                    <a:pt x="98" y="71"/>
                                  </a:cubicBezTo>
                                  <a:cubicBezTo>
                                    <a:pt x="98" y="90"/>
                                    <a:pt x="95" y="106"/>
                                    <a:pt x="89" y="118"/>
                                  </a:cubicBezTo>
                                  <a:cubicBezTo>
                                    <a:pt x="81" y="136"/>
                                    <a:pt x="67" y="145"/>
                                    <a:pt x="49" y="145"/>
                                  </a:cubicBezTo>
                                  <a:cubicBezTo>
                                    <a:pt x="32" y="145"/>
                                    <a:pt x="19" y="138"/>
                                    <a:pt x="11" y="123"/>
                                  </a:cubicBezTo>
                                  <a:cubicBezTo>
                                    <a:pt x="4" y="111"/>
                                    <a:pt x="0" y="94"/>
                                    <a:pt x="0" y="74"/>
                                  </a:cubicBezTo>
                                  <a:cubicBezTo>
                                    <a:pt x="0" y="58"/>
                                    <a:pt x="3" y="44"/>
                                    <a:pt x="7" y="32"/>
                                  </a:cubicBezTo>
                                  <a:cubicBezTo>
                                    <a:pt x="14" y="11"/>
                                    <a:pt x="28" y="0"/>
                                    <a:pt x="49" y="0"/>
                                  </a:cubicBezTo>
                                  <a:lnTo>
                                    <a:pt x="49" y="0"/>
                                  </a:lnTo>
                                  <a:close/>
                                  <a:moveTo>
                                    <a:pt x="49" y="129"/>
                                  </a:moveTo>
                                  <a:lnTo>
                                    <a:pt x="49" y="129"/>
                                  </a:lnTo>
                                  <a:cubicBezTo>
                                    <a:pt x="58" y="129"/>
                                    <a:pt x="65" y="125"/>
                                    <a:pt x="71" y="117"/>
                                  </a:cubicBezTo>
                                  <a:cubicBezTo>
                                    <a:pt x="76" y="109"/>
                                    <a:pt x="79" y="94"/>
                                    <a:pt x="79" y="71"/>
                                  </a:cubicBezTo>
                                  <a:cubicBezTo>
                                    <a:pt x="79" y="55"/>
                                    <a:pt x="77" y="42"/>
                                    <a:pt x="73" y="32"/>
                                  </a:cubicBezTo>
                                  <a:cubicBezTo>
                                    <a:pt x="69" y="21"/>
                                    <a:pt x="61" y="16"/>
                                    <a:pt x="50" y="16"/>
                                  </a:cubicBezTo>
                                  <a:cubicBezTo>
                                    <a:pt x="39" y="16"/>
                                    <a:pt x="32" y="21"/>
                                    <a:pt x="27" y="31"/>
                                  </a:cubicBezTo>
                                  <a:cubicBezTo>
                                    <a:pt x="22" y="41"/>
                                    <a:pt x="20" y="55"/>
                                    <a:pt x="20" y="74"/>
                                  </a:cubicBezTo>
                                  <a:cubicBezTo>
                                    <a:pt x="20" y="89"/>
                                    <a:pt x="21" y="100"/>
                                    <a:pt x="24" y="109"/>
                                  </a:cubicBezTo>
                                  <a:cubicBezTo>
                                    <a:pt x="29" y="122"/>
                                    <a:pt x="37" y="129"/>
                                    <a:pt x="49" y="129"/>
                                  </a:cubicBezTo>
                                  <a:lnTo>
                                    <a:pt x="49"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08" name="Freeform 1467"/>
                          <wps:cNvSpPr>
                            <a:spLocks/>
                          </wps:cNvSpPr>
                          <wps:spPr bwMode="auto">
                            <a:xfrm>
                              <a:off x="7238" y="2383"/>
                              <a:ext cx="42" cy="112"/>
                            </a:xfrm>
                            <a:custGeom>
                              <a:avLst/>
                              <a:gdLst>
                                <a:gd name="T0" fmla="*/ 0 w 53"/>
                                <a:gd name="T1" fmla="*/ 41 h 141"/>
                                <a:gd name="T2" fmla="*/ 0 w 53"/>
                                <a:gd name="T3" fmla="*/ 41 h 141"/>
                                <a:gd name="T4" fmla="*/ 0 w 53"/>
                                <a:gd name="T5" fmla="*/ 27 h 141"/>
                                <a:gd name="T6" fmla="*/ 27 w 53"/>
                                <a:gd name="T7" fmla="*/ 21 h 141"/>
                                <a:gd name="T8" fmla="*/ 39 w 53"/>
                                <a:gd name="T9" fmla="*/ 0 h 141"/>
                                <a:gd name="T10" fmla="*/ 53 w 53"/>
                                <a:gd name="T11" fmla="*/ 0 h 141"/>
                                <a:gd name="T12" fmla="*/ 53 w 53"/>
                                <a:gd name="T13" fmla="*/ 141 h 141"/>
                                <a:gd name="T14" fmla="*/ 34 w 53"/>
                                <a:gd name="T15" fmla="*/ 141 h 141"/>
                                <a:gd name="T16" fmla="*/ 34 w 53"/>
                                <a:gd name="T17" fmla="*/ 41 h 141"/>
                                <a:gd name="T18" fmla="*/ 0 w 53"/>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3" h="141">
                                  <a:moveTo>
                                    <a:pt x="0" y="41"/>
                                  </a:moveTo>
                                  <a:lnTo>
                                    <a:pt x="0" y="41"/>
                                  </a:lnTo>
                                  <a:lnTo>
                                    <a:pt x="0" y="27"/>
                                  </a:lnTo>
                                  <a:cubicBezTo>
                                    <a:pt x="13" y="26"/>
                                    <a:pt x="22" y="24"/>
                                    <a:pt x="27" y="21"/>
                                  </a:cubicBezTo>
                                  <a:cubicBezTo>
                                    <a:pt x="32" y="18"/>
                                    <a:pt x="36" y="11"/>
                                    <a:pt x="39" y="0"/>
                                  </a:cubicBezTo>
                                  <a:lnTo>
                                    <a:pt x="53" y="0"/>
                                  </a:lnTo>
                                  <a:lnTo>
                                    <a:pt x="53" y="141"/>
                                  </a:lnTo>
                                  <a:lnTo>
                                    <a:pt x="34" y="141"/>
                                  </a:lnTo>
                                  <a:lnTo>
                                    <a:pt x="34"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09" name="Freeform 1468"/>
                          <wps:cNvSpPr>
                            <a:spLocks/>
                          </wps:cNvSpPr>
                          <wps:spPr bwMode="auto">
                            <a:xfrm>
                              <a:off x="7318" y="2385"/>
                              <a:ext cx="78" cy="113"/>
                            </a:xfrm>
                            <a:custGeom>
                              <a:avLst/>
                              <a:gdLst>
                                <a:gd name="T0" fmla="*/ 19 w 98"/>
                                <a:gd name="T1" fmla="*/ 103 h 142"/>
                                <a:gd name="T2" fmla="*/ 19 w 98"/>
                                <a:gd name="T3" fmla="*/ 103 h 142"/>
                                <a:gd name="T4" fmla="*/ 33 w 98"/>
                                <a:gd name="T5" fmla="*/ 124 h 142"/>
                                <a:gd name="T6" fmla="*/ 48 w 98"/>
                                <a:gd name="T7" fmla="*/ 127 h 142"/>
                                <a:gd name="T8" fmla="*/ 71 w 98"/>
                                <a:gd name="T9" fmla="*/ 117 h 142"/>
                                <a:gd name="T10" fmla="*/ 78 w 98"/>
                                <a:gd name="T11" fmla="*/ 94 h 142"/>
                                <a:gd name="T12" fmla="*/ 69 w 98"/>
                                <a:gd name="T13" fmla="*/ 71 h 142"/>
                                <a:gd name="T14" fmla="*/ 48 w 98"/>
                                <a:gd name="T15" fmla="*/ 63 h 142"/>
                                <a:gd name="T16" fmla="*/ 32 w 98"/>
                                <a:gd name="T17" fmla="*/ 67 h 142"/>
                                <a:gd name="T18" fmla="*/ 21 w 98"/>
                                <a:gd name="T19" fmla="*/ 77 h 142"/>
                                <a:gd name="T20" fmla="*/ 6 w 98"/>
                                <a:gd name="T21" fmla="*/ 76 h 142"/>
                                <a:gd name="T22" fmla="*/ 16 w 98"/>
                                <a:gd name="T23" fmla="*/ 0 h 142"/>
                                <a:gd name="T24" fmla="*/ 90 w 98"/>
                                <a:gd name="T25" fmla="*/ 0 h 142"/>
                                <a:gd name="T26" fmla="*/ 90 w 98"/>
                                <a:gd name="T27" fmla="*/ 17 h 142"/>
                                <a:gd name="T28" fmla="*/ 30 w 98"/>
                                <a:gd name="T29" fmla="*/ 17 h 142"/>
                                <a:gd name="T30" fmla="*/ 24 w 98"/>
                                <a:gd name="T31" fmla="*/ 56 h 142"/>
                                <a:gd name="T32" fmla="*/ 33 w 98"/>
                                <a:gd name="T33" fmla="*/ 51 h 142"/>
                                <a:gd name="T34" fmla="*/ 51 w 98"/>
                                <a:gd name="T35" fmla="*/ 47 h 142"/>
                                <a:gd name="T36" fmla="*/ 84 w 98"/>
                                <a:gd name="T37" fmla="*/ 60 h 142"/>
                                <a:gd name="T38" fmla="*/ 98 w 98"/>
                                <a:gd name="T39" fmla="*/ 92 h 142"/>
                                <a:gd name="T40" fmla="*/ 85 w 98"/>
                                <a:gd name="T41" fmla="*/ 127 h 142"/>
                                <a:gd name="T42" fmla="*/ 46 w 98"/>
                                <a:gd name="T43" fmla="*/ 142 h 142"/>
                                <a:gd name="T44" fmla="*/ 15 w 98"/>
                                <a:gd name="T45" fmla="*/ 132 h 142"/>
                                <a:gd name="T46" fmla="*/ 0 w 98"/>
                                <a:gd name="T47" fmla="*/ 103 h 142"/>
                                <a:gd name="T48" fmla="*/ 19 w 98"/>
                                <a:gd name="T49" fmla="*/ 103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8" h="142">
                                  <a:moveTo>
                                    <a:pt x="19" y="103"/>
                                  </a:moveTo>
                                  <a:lnTo>
                                    <a:pt x="19" y="103"/>
                                  </a:lnTo>
                                  <a:cubicBezTo>
                                    <a:pt x="20" y="113"/>
                                    <a:pt x="25" y="120"/>
                                    <a:pt x="33" y="124"/>
                                  </a:cubicBezTo>
                                  <a:cubicBezTo>
                                    <a:pt x="37" y="126"/>
                                    <a:pt x="42" y="127"/>
                                    <a:pt x="48" y="127"/>
                                  </a:cubicBezTo>
                                  <a:cubicBezTo>
                                    <a:pt x="58" y="127"/>
                                    <a:pt x="66" y="123"/>
                                    <a:pt x="71" y="117"/>
                                  </a:cubicBezTo>
                                  <a:cubicBezTo>
                                    <a:pt x="76" y="110"/>
                                    <a:pt x="78" y="102"/>
                                    <a:pt x="78" y="94"/>
                                  </a:cubicBezTo>
                                  <a:cubicBezTo>
                                    <a:pt x="78" y="84"/>
                                    <a:pt x="75" y="77"/>
                                    <a:pt x="69" y="71"/>
                                  </a:cubicBezTo>
                                  <a:cubicBezTo>
                                    <a:pt x="63" y="66"/>
                                    <a:pt x="56" y="63"/>
                                    <a:pt x="48" y="63"/>
                                  </a:cubicBezTo>
                                  <a:cubicBezTo>
                                    <a:pt x="42" y="63"/>
                                    <a:pt x="36" y="64"/>
                                    <a:pt x="32" y="67"/>
                                  </a:cubicBezTo>
                                  <a:cubicBezTo>
                                    <a:pt x="28" y="69"/>
                                    <a:pt x="24" y="73"/>
                                    <a:pt x="21" y="77"/>
                                  </a:cubicBezTo>
                                  <a:lnTo>
                                    <a:pt x="6" y="76"/>
                                  </a:lnTo>
                                  <a:lnTo>
                                    <a:pt x="16" y="0"/>
                                  </a:lnTo>
                                  <a:lnTo>
                                    <a:pt x="90" y="0"/>
                                  </a:lnTo>
                                  <a:lnTo>
                                    <a:pt x="90" y="17"/>
                                  </a:lnTo>
                                  <a:lnTo>
                                    <a:pt x="30" y="17"/>
                                  </a:lnTo>
                                  <a:lnTo>
                                    <a:pt x="24" y="56"/>
                                  </a:lnTo>
                                  <a:cubicBezTo>
                                    <a:pt x="27" y="54"/>
                                    <a:pt x="30" y="52"/>
                                    <a:pt x="33" y="51"/>
                                  </a:cubicBezTo>
                                  <a:cubicBezTo>
                                    <a:pt x="38" y="48"/>
                                    <a:pt x="44" y="47"/>
                                    <a:pt x="51" y="47"/>
                                  </a:cubicBezTo>
                                  <a:cubicBezTo>
                                    <a:pt x="64" y="47"/>
                                    <a:pt x="75" y="52"/>
                                    <a:pt x="84" y="60"/>
                                  </a:cubicBezTo>
                                  <a:cubicBezTo>
                                    <a:pt x="93" y="68"/>
                                    <a:pt x="98" y="79"/>
                                    <a:pt x="98" y="92"/>
                                  </a:cubicBezTo>
                                  <a:cubicBezTo>
                                    <a:pt x="98" y="105"/>
                                    <a:pt x="93" y="117"/>
                                    <a:pt x="85" y="127"/>
                                  </a:cubicBezTo>
                                  <a:cubicBezTo>
                                    <a:pt x="77" y="137"/>
                                    <a:pt x="64" y="142"/>
                                    <a:pt x="46" y="142"/>
                                  </a:cubicBezTo>
                                  <a:cubicBezTo>
                                    <a:pt x="34" y="142"/>
                                    <a:pt x="24" y="139"/>
                                    <a:pt x="15" y="132"/>
                                  </a:cubicBezTo>
                                  <a:cubicBezTo>
                                    <a:pt x="6" y="126"/>
                                    <a:pt x="1" y="116"/>
                                    <a:pt x="0" y="103"/>
                                  </a:cubicBezTo>
                                  <a:lnTo>
                                    <a:pt x="19" y="10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10" name="Freeform 1469"/>
                          <wps:cNvSpPr>
                            <a:spLocks/>
                          </wps:cNvSpPr>
                          <wps:spPr bwMode="auto">
                            <a:xfrm>
                              <a:off x="7416" y="2478"/>
                              <a:ext cx="17" cy="17"/>
                            </a:xfrm>
                            <a:custGeom>
                              <a:avLst/>
                              <a:gdLst>
                                <a:gd name="T0" fmla="*/ 0 w 21"/>
                                <a:gd name="T1" fmla="*/ 0 h 22"/>
                                <a:gd name="T2" fmla="*/ 0 w 21"/>
                                <a:gd name="T3" fmla="*/ 0 h 22"/>
                                <a:gd name="T4" fmla="*/ 21 w 21"/>
                                <a:gd name="T5" fmla="*/ 0 h 22"/>
                                <a:gd name="T6" fmla="*/ 21 w 21"/>
                                <a:gd name="T7" fmla="*/ 22 h 22"/>
                                <a:gd name="T8" fmla="*/ 0 w 21"/>
                                <a:gd name="T9" fmla="*/ 22 h 22"/>
                                <a:gd name="T10" fmla="*/ 0 w 21"/>
                                <a:gd name="T11" fmla="*/ 0 h 22"/>
                              </a:gdLst>
                              <a:ahLst/>
                              <a:cxnLst>
                                <a:cxn ang="0">
                                  <a:pos x="T0" y="T1"/>
                                </a:cxn>
                                <a:cxn ang="0">
                                  <a:pos x="T2" y="T3"/>
                                </a:cxn>
                                <a:cxn ang="0">
                                  <a:pos x="T4" y="T5"/>
                                </a:cxn>
                                <a:cxn ang="0">
                                  <a:pos x="T6" y="T7"/>
                                </a:cxn>
                                <a:cxn ang="0">
                                  <a:pos x="T8" y="T9"/>
                                </a:cxn>
                                <a:cxn ang="0">
                                  <a:pos x="T10" y="T11"/>
                                </a:cxn>
                              </a:cxnLst>
                              <a:rect l="0" t="0" r="r" b="b"/>
                              <a:pathLst>
                                <a:path w="21" h="22">
                                  <a:moveTo>
                                    <a:pt x="0" y="0"/>
                                  </a:moveTo>
                                  <a:lnTo>
                                    <a:pt x="0" y="0"/>
                                  </a:lnTo>
                                  <a:lnTo>
                                    <a:pt x="21" y="0"/>
                                  </a:lnTo>
                                  <a:lnTo>
                                    <a:pt x="21" y="22"/>
                                  </a:lnTo>
                                  <a:lnTo>
                                    <a:pt x="0" y="22"/>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11" name="Freeform 1470"/>
                          <wps:cNvSpPr>
                            <a:spLocks noEditPoints="1"/>
                          </wps:cNvSpPr>
                          <wps:spPr bwMode="auto">
                            <a:xfrm>
                              <a:off x="7452" y="2382"/>
                              <a:ext cx="78" cy="116"/>
                            </a:xfrm>
                            <a:custGeom>
                              <a:avLst/>
                              <a:gdLst>
                                <a:gd name="T0" fmla="*/ 49 w 98"/>
                                <a:gd name="T1" fmla="*/ 0 h 145"/>
                                <a:gd name="T2" fmla="*/ 49 w 98"/>
                                <a:gd name="T3" fmla="*/ 0 h 145"/>
                                <a:gd name="T4" fmla="*/ 88 w 98"/>
                                <a:gd name="T5" fmla="*/ 23 h 145"/>
                                <a:gd name="T6" fmla="*/ 98 w 98"/>
                                <a:gd name="T7" fmla="*/ 71 h 145"/>
                                <a:gd name="T8" fmla="*/ 89 w 98"/>
                                <a:gd name="T9" fmla="*/ 118 h 145"/>
                                <a:gd name="T10" fmla="*/ 49 w 98"/>
                                <a:gd name="T11" fmla="*/ 145 h 145"/>
                                <a:gd name="T12" fmla="*/ 11 w 98"/>
                                <a:gd name="T13" fmla="*/ 123 h 145"/>
                                <a:gd name="T14" fmla="*/ 0 w 98"/>
                                <a:gd name="T15" fmla="*/ 74 h 145"/>
                                <a:gd name="T16" fmla="*/ 7 w 98"/>
                                <a:gd name="T17" fmla="*/ 33 h 145"/>
                                <a:gd name="T18" fmla="*/ 49 w 98"/>
                                <a:gd name="T19" fmla="*/ 0 h 145"/>
                                <a:gd name="T20" fmla="*/ 49 w 98"/>
                                <a:gd name="T21" fmla="*/ 0 h 145"/>
                                <a:gd name="T22" fmla="*/ 49 w 98"/>
                                <a:gd name="T23" fmla="*/ 129 h 145"/>
                                <a:gd name="T24" fmla="*/ 49 w 98"/>
                                <a:gd name="T25" fmla="*/ 129 h 145"/>
                                <a:gd name="T26" fmla="*/ 71 w 98"/>
                                <a:gd name="T27" fmla="*/ 117 h 145"/>
                                <a:gd name="T28" fmla="*/ 79 w 98"/>
                                <a:gd name="T29" fmla="*/ 72 h 145"/>
                                <a:gd name="T30" fmla="*/ 73 w 98"/>
                                <a:gd name="T31" fmla="*/ 32 h 145"/>
                                <a:gd name="T32" fmla="*/ 50 w 98"/>
                                <a:gd name="T33" fmla="*/ 16 h 145"/>
                                <a:gd name="T34" fmla="*/ 27 w 98"/>
                                <a:gd name="T35" fmla="*/ 31 h 145"/>
                                <a:gd name="T36" fmla="*/ 20 w 98"/>
                                <a:gd name="T37" fmla="*/ 75 h 145"/>
                                <a:gd name="T38" fmla="*/ 24 w 98"/>
                                <a:gd name="T39" fmla="*/ 109 h 145"/>
                                <a:gd name="T40" fmla="*/ 49 w 98"/>
                                <a:gd name="T41" fmla="*/ 129 h 145"/>
                                <a:gd name="T42" fmla="*/ 49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8"/>
                                    <a:pt x="88" y="23"/>
                                  </a:cubicBezTo>
                                  <a:cubicBezTo>
                                    <a:pt x="95" y="35"/>
                                    <a:pt x="98" y="51"/>
                                    <a:pt x="98" y="71"/>
                                  </a:cubicBezTo>
                                  <a:cubicBezTo>
                                    <a:pt x="98" y="90"/>
                                    <a:pt x="95" y="106"/>
                                    <a:pt x="89" y="118"/>
                                  </a:cubicBezTo>
                                  <a:cubicBezTo>
                                    <a:pt x="81" y="136"/>
                                    <a:pt x="67" y="145"/>
                                    <a:pt x="49" y="145"/>
                                  </a:cubicBezTo>
                                  <a:cubicBezTo>
                                    <a:pt x="32" y="145"/>
                                    <a:pt x="19" y="138"/>
                                    <a:pt x="11" y="123"/>
                                  </a:cubicBezTo>
                                  <a:cubicBezTo>
                                    <a:pt x="4" y="111"/>
                                    <a:pt x="0" y="95"/>
                                    <a:pt x="0" y="74"/>
                                  </a:cubicBezTo>
                                  <a:cubicBezTo>
                                    <a:pt x="0" y="58"/>
                                    <a:pt x="3" y="44"/>
                                    <a:pt x="7" y="33"/>
                                  </a:cubicBezTo>
                                  <a:cubicBezTo>
                                    <a:pt x="14" y="11"/>
                                    <a:pt x="28" y="0"/>
                                    <a:pt x="49" y="0"/>
                                  </a:cubicBezTo>
                                  <a:lnTo>
                                    <a:pt x="49" y="0"/>
                                  </a:lnTo>
                                  <a:close/>
                                  <a:moveTo>
                                    <a:pt x="49" y="129"/>
                                  </a:moveTo>
                                  <a:lnTo>
                                    <a:pt x="49" y="129"/>
                                  </a:lnTo>
                                  <a:cubicBezTo>
                                    <a:pt x="58" y="129"/>
                                    <a:pt x="65" y="125"/>
                                    <a:pt x="71" y="117"/>
                                  </a:cubicBezTo>
                                  <a:cubicBezTo>
                                    <a:pt x="76" y="109"/>
                                    <a:pt x="79" y="94"/>
                                    <a:pt x="79" y="72"/>
                                  </a:cubicBezTo>
                                  <a:cubicBezTo>
                                    <a:pt x="79" y="55"/>
                                    <a:pt x="77" y="42"/>
                                    <a:pt x="73" y="32"/>
                                  </a:cubicBezTo>
                                  <a:cubicBezTo>
                                    <a:pt x="69" y="22"/>
                                    <a:pt x="61" y="16"/>
                                    <a:pt x="50" y="16"/>
                                  </a:cubicBezTo>
                                  <a:cubicBezTo>
                                    <a:pt x="39" y="16"/>
                                    <a:pt x="32" y="21"/>
                                    <a:pt x="27" y="31"/>
                                  </a:cubicBezTo>
                                  <a:cubicBezTo>
                                    <a:pt x="22" y="41"/>
                                    <a:pt x="20" y="55"/>
                                    <a:pt x="20" y="75"/>
                                  </a:cubicBezTo>
                                  <a:cubicBezTo>
                                    <a:pt x="20" y="89"/>
                                    <a:pt x="21" y="101"/>
                                    <a:pt x="24" y="109"/>
                                  </a:cubicBezTo>
                                  <a:cubicBezTo>
                                    <a:pt x="29" y="123"/>
                                    <a:pt x="37" y="129"/>
                                    <a:pt x="49" y="129"/>
                                  </a:cubicBezTo>
                                  <a:lnTo>
                                    <a:pt x="49"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12" name="Freeform 1471"/>
                          <wps:cNvSpPr>
                            <a:spLocks/>
                          </wps:cNvSpPr>
                          <wps:spPr bwMode="auto">
                            <a:xfrm>
                              <a:off x="7542" y="2385"/>
                              <a:ext cx="78" cy="113"/>
                            </a:xfrm>
                            <a:custGeom>
                              <a:avLst/>
                              <a:gdLst>
                                <a:gd name="T0" fmla="*/ 19 w 98"/>
                                <a:gd name="T1" fmla="*/ 103 h 142"/>
                                <a:gd name="T2" fmla="*/ 19 w 98"/>
                                <a:gd name="T3" fmla="*/ 103 h 142"/>
                                <a:gd name="T4" fmla="*/ 33 w 98"/>
                                <a:gd name="T5" fmla="*/ 124 h 142"/>
                                <a:gd name="T6" fmla="*/ 48 w 98"/>
                                <a:gd name="T7" fmla="*/ 127 h 142"/>
                                <a:gd name="T8" fmla="*/ 71 w 98"/>
                                <a:gd name="T9" fmla="*/ 117 h 142"/>
                                <a:gd name="T10" fmla="*/ 79 w 98"/>
                                <a:gd name="T11" fmla="*/ 94 h 142"/>
                                <a:gd name="T12" fmla="*/ 70 w 98"/>
                                <a:gd name="T13" fmla="*/ 71 h 142"/>
                                <a:gd name="T14" fmla="*/ 48 w 98"/>
                                <a:gd name="T15" fmla="*/ 63 h 142"/>
                                <a:gd name="T16" fmla="*/ 32 w 98"/>
                                <a:gd name="T17" fmla="*/ 67 h 142"/>
                                <a:gd name="T18" fmla="*/ 21 w 98"/>
                                <a:gd name="T19" fmla="*/ 77 h 142"/>
                                <a:gd name="T20" fmla="*/ 6 w 98"/>
                                <a:gd name="T21" fmla="*/ 76 h 142"/>
                                <a:gd name="T22" fmla="*/ 16 w 98"/>
                                <a:gd name="T23" fmla="*/ 0 h 142"/>
                                <a:gd name="T24" fmla="*/ 90 w 98"/>
                                <a:gd name="T25" fmla="*/ 0 h 142"/>
                                <a:gd name="T26" fmla="*/ 90 w 98"/>
                                <a:gd name="T27" fmla="*/ 17 h 142"/>
                                <a:gd name="T28" fmla="*/ 30 w 98"/>
                                <a:gd name="T29" fmla="*/ 17 h 142"/>
                                <a:gd name="T30" fmla="*/ 24 w 98"/>
                                <a:gd name="T31" fmla="*/ 56 h 142"/>
                                <a:gd name="T32" fmla="*/ 33 w 98"/>
                                <a:gd name="T33" fmla="*/ 51 h 142"/>
                                <a:gd name="T34" fmla="*/ 51 w 98"/>
                                <a:gd name="T35" fmla="*/ 47 h 142"/>
                                <a:gd name="T36" fmla="*/ 84 w 98"/>
                                <a:gd name="T37" fmla="*/ 60 h 142"/>
                                <a:gd name="T38" fmla="*/ 98 w 98"/>
                                <a:gd name="T39" fmla="*/ 92 h 142"/>
                                <a:gd name="T40" fmla="*/ 85 w 98"/>
                                <a:gd name="T41" fmla="*/ 127 h 142"/>
                                <a:gd name="T42" fmla="*/ 46 w 98"/>
                                <a:gd name="T43" fmla="*/ 142 h 142"/>
                                <a:gd name="T44" fmla="*/ 15 w 98"/>
                                <a:gd name="T45" fmla="*/ 132 h 142"/>
                                <a:gd name="T46" fmla="*/ 0 w 98"/>
                                <a:gd name="T47" fmla="*/ 103 h 142"/>
                                <a:gd name="T48" fmla="*/ 19 w 98"/>
                                <a:gd name="T49" fmla="*/ 103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8" h="142">
                                  <a:moveTo>
                                    <a:pt x="19" y="103"/>
                                  </a:moveTo>
                                  <a:lnTo>
                                    <a:pt x="19" y="103"/>
                                  </a:lnTo>
                                  <a:cubicBezTo>
                                    <a:pt x="20" y="113"/>
                                    <a:pt x="25" y="120"/>
                                    <a:pt x="33" y="124"/>
                                  </a:cubicBezTo>
                                  <a:cubicBezTo>
                                    <a:pt x="37" y="126"/>
                                    <a:pt x="42" y="127"/>
                                    <a:pt x="48" y="127"/>
                                  </a:cubicBezTo>
                                  <a:cubicBezTo>
                                    <a:pt x="58" y="127"/>
                                    <a:pt x="66" y="123"/>
                                    <a:pt x="71" y="117"/>
                                  </a:cubicBezTo>
                                  <a:cubicBezTo>
                                    <a:pt x="76" y="110"/>
                                    <a:pt x="79" y="102"/>
                                    <a:pt x="79" y="94"/>
                                  </a:cubicBezTo>
                                  <a:cubicBezTo>
                                    <a:pt x="79" y="84"/>
                                    <a:pt x="76" y="77"/>
                                    <a:pt x="70" y="71"/>
                                  </a:cubicBezTo>
                                  <a:cubicBezTo>
                                    <a:pt x="64" y="66"/>
                                    <a:pt x="56" y="63"/>
                                    <a:pt x="48" y="63"/>
                                  </a:cubicBezTo>
                                  <a:cubicBezTo>
                                    <a:pt x="42" y="63"/>
                                    <a:pt x="37" y="64"/>
                                    <a:pt x="32" y="67"/>
                                  </a:cubicBezTo>
                                  <a:cubicBezTo>
                                    <a:pt x="28" y="69"/>
                                    <a:pt x="24" y="73"/>
                                    <a:pt x="21" y="77"/>
                                  </a:cubicBezTo>
                                  <a:lnTo>
                                    <a:pt x="6" y="76"/>
                                  </a:lnTo>
                                  <a:lnTo>
                                    <a:pt x="16" y="0"/>
                                  </a:lnTo>
                                  <a:lnTo>
                                    <a:pt x="90" y="0"/>
                                  </a:lnTo>
                                  <a:lnTo>
                                    <a:pt x="90" y="17"/>
                                  </a:lnTo>
                                  <a:lnTo>
                                    <a:pt x="30" y="17"/>
                                  </a:lnTo>
                                  <a:lnTo>
                                    <a:pt x="24" y="56"/>
                                  </a:lnTo>
                                  <a:cubicBezTo>
                                    <a:pt x="27" y="54"/>
                                    <a:pt x="30" y="52"/>
                                    <a:pt x="33" y="51"/>
                                  </a:cubicBezTo>
                                  <a:cubicBezTo>
                                    <a:pt x="38" y="48"/>
                                    <a:pt x="44" y="47"/>
                                    <a:pt x="51" y="47"/>
                                  </a:cubicBezTo>
                                  <a:cubicBezTo>
                                    <a:pt x="64" y="47"/>
                                    <a:pt x="75" y="52"/>
                                    <a:pt x="84" y="60"/>
                                  </a:cubicBezTo>
                                  <a:cubicBezTo>
                                    <a:pt x="93" y="68"/>
                                    <a:pt x="98" y="79"/>
                                    <a:pt x="98" y="92"/>
                                  </a:cubicBezTo>
                                  <a:cubicBezTo>
                                    <a:pt x="98" y="105"/>
                                    <a:pt x="94" y="117"/>
                                    <a:pt x="85" y="127"/>
                                  </a:cubicBezTo>
                                  <a:cubicBezTo>
                                    <a:pt x="77" y="137"/>
                                    <a:pt x="64" y="142"/>
                                    <a:pt x="46" y="142"/>
                                  </a:cubicBezTo>
                                  <a:cubicBezTo>
                                    <a:pt x="34" y="142"/>
                                    <a:pt x="24" y="139"/>
                                    <a:pt x="15" y="132"/>
                                  </a:cubicBezTo>
                                  <a:cubicBezTo>
                                    <a:pt x="6" y="126"/>
                                    <a:pt x="2" y="116"/>
                                    <a:pt x="0" y="103"/>
                                  </a:cubicBezTo>
                                  <a:lnTo>
                                    <a:pt x="19" y="10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13" name="Freeform 1472"/>
                          <wps:cNvSpPr>
                            <a:spLocks/>
                          </wps:cNvSpPr>
                          <wps:spPr bwMode="auto">
                            <a:xfrm>
                              <a:off x="7228" y="3951"/>
                              <a:ext cx="78" cy="112"/>
                            </a:xfrm>
                            <a:custGeom>
                              <a:avLst/>
                              <a:gdLst>
                                <a:gd name="T0" fmla="*/ 0 w 98"/>
                                <a:gd name="T1" fmla="*/ 141 h 141"/>
                                <a:gd name="T2" fmla="*/ 0 w 98"/>
                                <a:gd name="T3" fmla="*/ 141 h 141"/>
                                <a:gd name="T4" fmla="*/ 8 w 98"/>
                                <a:gd name="T5" fmla="*/ 110 h 141"/>
                                <a:gd name="T6" fmla="*/ 33 w 98"/>
                                <a:gd name="T7" fmla="*/ 85 h 141"/>
                                <a:gd name="T8" fmla="*/ 52 w 98"/>
                                <a:gd name="T9" fmla="*/ 74 h 141"/>
                                <a:gd name="T10" fmla="*/ 70 w 98"/>
                                <a:gd name="T11" fmla="*/ 61 h 141"/>
                                <a:gd name="T12" fmla="*/ 78 w 98"/>
                                <a:gd name="T13" fmla="*/ 43 h 141"/>
                                <a:gd name="T14" fmla="*/ 71 w 98"/>
                                <a:gd name="T15" fmla="*/ 23 h 141"/>
                                <a:gd name="T16" fmla="*/ 51 w 98"/>
                                <a:gd name="T17" fmla="*/ 16 h 141"/>
                                <a:gd name="T18" fmla="*/ 26 w 98"/>
                                <a:gd name="T19" fmla="*/ 30 h 141"/>
                                <a:gd name="T20" fmla="*/ 22 w 98"/>
                                <a:gd name="T21" fmla="*/ 50 h 141"/>
                                <a:gd name="T22" fmla="*/ 4 w 98"/>
                                <a:gd name="T23" fmla="*/ 50 h 141"/>
                                <a:gd name="T24" fmla="*/ 11 w 98"/>
                                <a:gd name="T25" fmla="*/ 20 h 141"/>
                                <a:gd name="T26" fmla="*/ 51 w 98"/>
                                <a:gd name="T27" fmla="*/ 0 h 141"/>
                                <a:gd name="T28" fmla="*/ 87 w 98"/>
                                <a:gd name="T29" fmla="*/ 13 h 141"/>
                                <a:gd name="T30" fmla="*/ 98 w 98"/>
                                <a:gd name="T31" fmla="*/ 42 h 141"/>
                                <a:gd name="T32" fmla="*/ 86 w 98"/>
                                <a:gd name="T33" fmla="*/ 71 h 141"/>
                                <a:gd name="T34" fmla="*/ 61 w 98"/>
                                <a:gd name="T35" fmla="*/ 88 h 141"/>
                                <a:gd name="T36" fmla="*/ 48 w 98"/>
                                <a:gd name="T37" fmla="*/ 95 h 141"/>
                                <a:gd name="T38" fmla="*/ 33 w 98"/>
                                <a:gd name="T39" fmla="*/ 106 h 141"/>
                                <a:gd name="T40" fmla="*/ 20 w 98"/>
                                <a:gd name="T41" fmla="*/ 125 h 141"/>
                                <a:gd name="T42" fmla="*/ 97 w 98"/>
                                <a:gd name="T43" fmla="*/ 125 h 141"/>
                                <a:gd name="T44" fmla="*/ 97 w 98"/>
                                <a:gd name="T45" fmla="*/ 141 h 141"/>
                                <a:gd name="T46" fmla="*/ 0 w 98"/>
                                <a:gd name="T47"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8" h="141">
                                  <a:moveTo>
                                    <a:pt x="0" y="141"/>
                                  </a:moveTo>
                                  <a:lnTo>
                                    <a:pt x="0" y="141"/>
                                  </a:lnTo>
                                  <a:cubicBezTo>
                                    <a:pt x="1" y="129"/>
                                    <a:pt x="4" y="119"/>
                                    <a:pt x="8" y="110"/>
                                  </a:cubicBezTo>
                                  <a:cubicBezTo>
                                    <a:pt x="12" y="101"/>
                                    <a:pt x="21" y="92"/>
                                    <a:pt x="33" y="85"/>
                                  </a:cubicBezTo>
                                  <a:lnTo>
                                    <a:pt x="52" y="74"/>
                                  </a:lnTo>
                                  <a:cubicBezTo>
                                    <a:pt x="61" y="69"/>
                                    <a:pt x="67" y="65"/>
                                    <a:pt x="70" y="61"/>
                                  </a:cubicBezTo>
                                  <a:cubicBezTo>
                                    <a:pt x="76" y="56"/>
                                    <a:pt x="78" y="50"/>
                                    <a:pt x="78" y="43"/>
                                  </a:cubicBezTo>
                                  <a:cubicBezTo>
                                    <a:pt x="78" y="34"/>
                                    <a:pt x="76" y="28"/>
                                    <a:pt x="71" y="23"/>
                                  </a:cubicBezTo>
                                  <a:cubicBezTo>
                                    <a:pt x="66" y="18"/>
                                    <a:pt x="59" y="16"/>
                                    <a:pt x="51" y="16"/>
                                  </a:cubicBezTo>
                                  <a:cubicBezTo>
                                    <a:pt x="39" y="16"/>
                                    <a:pt x="31" y="20"/>
                                    <a:pt x="26" y="30"/>
                                  </a:cubicBezTo>
                                  <a:cubicBezTo>
                                    <a:pt x="23" y="35"/>
                                    <a:pt x="22" y="41"/>
                                    <a:pt x="22" y="50"/>
                                  </a:cubicBezTo>
                                  <a:lnTo>
                                    <a:pt x="4" y="50"/>
                                  </a:lnTo>
                                  <a:cubicBezTo>
                                    <a:pt x="4" y="38"/>
                                    <a:pt x="6" y="28"/>
                                    <a:pt x="11" y="20"/>
                                  </a:cubicBezTo>
                                  <a:cubicBezTo>
                                    <a:pt x="18" y="6"/>
                                    <a:pt x="32" y="0"/>
                                    <a:pt x="51" y="0"/>
                                  </a:cubicBezTo>
                                  <a:cubicBezTo>
                                    <a:pt x="68" y="0"/>
                                    <a:pt x="79" y="4"/>
                                    <a:pt x="87" y="13"/>
                                  </a:cubicBezTo>
                                  <a:cubicBezTo>
                                    <a:pt x="94" y="21"/>
                                    <a:pt x="98" y="31"/>
                                    <a:pt x="98" y="42"/>
                                  </a:cubicBezTo>
                                  <a:cubicBezTo>
                                    <a:pt x="98" y="53"/>
                                    <a:pt x="94" y="63"/>
                                    <a:pt x="86" y="71"/>
                                  </a:cubicBezTo>
                                  <a:cubicBezTo>
                                    <a:pt x="81" y="76"/>
                                    <a:pt x="73" y="81"/>
                                    <a:pt x="61" y="88"/>
                                  </a:cubicBezTo>
                                  <a:lnTo>
                                    <a:pt x="48" y="95"/>
                                  </a:lnTo>
                                  <a:cubicBezTo>
                                    <a:pt x="41" y="99"/>
                                    <a:pt x="36" y="102"/>
                                    <a:pt x="33" y="106"/>
                                  </a:cubicBezTo>
                                  <a:cubicBezTo>
                                    <a:pt x="26" y="111"/>
                                    <a:pt x="22" y="118"/>
                                    <a:pt x="20" y="125"/>
                                  </a:cubicBezTo>
                                  <a:lnTo>
                                    <a:pt x="97" y="125"/>
                                  </a:lnTo>
                                  <a:lnTo>
                                    <a:pt x="97" y="141"/>
                                  </a:lnTo>
                                  <a:lnTo>
                                    <a:pt x="0" y="1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14" name="Freeform 1473"/>
                          <wps:cNvSpPr>
                            <a:spLocks/>
                          </wps:cNvSpPr>
                          <wps:spPr bwMode="auto">
                            <a:xfrm>
                              <a:off x="7328" y="3952"/>
                              <a:ext cx="41" cy="111"/>
                            </a:xfrm>
                            <a:custGeom>
                              <a:avLst/>
                              <a:gdLst>
                                <a:gd name="T0" fmla="*/ 0 w 52"/>
                                <a:gd name="T1" fmla="*/ 40 h 140"/>
                                <a:gd name="T2" fmla="*/ 0 w 52"/>
                                <a:gd name="T3" fmla="*/ 40 h 140"/>
                                <a:gd name="T4" fmla="*/ 0 w 52"/>
                                <a:gd name="T5" fmla="*/ 27 h 140"/>
                                <a:gd name="T6" fmla="*/ 27 w 52"/>
                                <a:gd name="T7" fmla="*/ 20 h 140"/>
                                <a:gd name="T8" fmla="*/ 38 w 52"/>
                                <a:gd name="T9" fmla="*/ 0 h 140"/>
                                <a:gd name="T10" fmla="*/ 52 w 52"/>
                                <a:gd name="T11" fmla="*/ 0 h 140"/>
                                <a:gd name="T12" fmla="*/ 52 w 52"/>
                                <a:gd name="T13" fmla="*/ 140 h 140"/>
                                <a:gd name="T14" fmla="*/ 33 w 52"/>
                                <a:gd name="T15" fmla="*/ 140 h 140"/>
                                <a:gd name="T16" fmla="*/ 33 w 52"/>
                                <a:gd name="T17" fmla="*/ 40 h 140"/>
                                <a:gd name="T18" fmla="*/ 0 w 52"/>
                                <a:gd name="T19" fmla="*/ 40 h 1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0">
                                  <a:moveTo>
                                    <a:pt x="0" y="40"/>
                                  </a:moveTo>
                                  <a:lnTo>
                                    <a:pt x="0" y="40"/>
                                  </a:lnTo>
                                  <a:lnTo>
                                    <a:pt x="0" y="27"/>
                                  </a:lnTo>
                                  <a:cubicBezTo>
                                    <a:pt x="13" y="25"/>
                                    <a:pt x="22" y="23"/>
                                    <a:pt x="27" y="20"/>
                                  </a:cubicBezTo>
                                  <a:cubicBezTo>
                                    <a:pt x="32" y="18"/>
                                    <a:pt x="36" y="11"/>
                                    <a:pt x="38" y="0"/>
                                  </a:cubicBezTo>
                                  <a:lnTo>
                                    <a:pt x="52" y="0"/>
                                  </a:lnTo>
                                  <a:lnTo>
                                    <a:pt x="52" y="140"/>
                                  </a:lnTo>
                                  <a:lnTo>
                                    <a:pt x="33" y="140"/>
                                  </a:lnTo>
                                  <a:lnTo>
                                    <a:pt x="33" y="40"/>
                                  </a:lnTo>
                                  <a:lnTo>
                                    <a:pt x="0" y="4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15" name="Freeform 1474"/>
                          <wps:cNvSpPr>
                            <a:spLocks/>
                          </wps:cNvSpPr>
                          <wps:spPr bwMode="auto">
                            <a:xfrm>
                              <a:off x="7416" y="4046"/>
                              <a:ext cx="17" cy="17"/>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16" name="Freeform 1475"/>
                          <wps:cNvSpPr>
                            <a:spLocks noEditPoints="1"/>
                          </wps:cNvSpPr>
                          <wps:spPr bwMode="auto">
                            <a:xfrm>
                              <a:off x="7451" y="3951"/>
                              <a:ext cx="80" cy="112"/>
                            </a:xfrm>
                            <a:custGeom>
                              <a:avLst/>
                              <a:gdLst>
                                <a:gd name="T0" fmla="*/ 62 w 101"/>
                                <a:gd name="T1" fmla="*/ 91 h 141"/>
                                <a:gd name="T2" fmla="*/ 62 w 101"/>
                                <a:gd name="T3" fmla="*/ 91 h 141"/>
                                <a:gd name="T4" fmla="*/ 62 w 101"/>
                                <a:gd name="T5" fmla="*/ 27 h 141"/>
                                <a:gd name="T6" fmla="*/ 17 w 101"/>
                                <a:gd name="T7" fmla="*/ 91 h 141"/>
                                <a:gd name="T8" fmla="*/ 62 w 101"/>
                                <a:gd name="T9" fmla="*/ 91 h 141"/>
                                <a:gd name="T10" fmla="*/ 62 w 101"/>
                                <a:gd name="T11" fmla="*/ 141 h 141"/>
                                <a:gd name="T12" fmla="*/ 62 w 101"/>
                                <a:gd name="T13" fmla="*/ 141 h 141"/>
                                <a:gd name="T14" fmla="*/ 62 w 101"/>
                                <a:gd name="T15" fmla="*/ 107 h 141"/>
                                <a:gd name="T16" fmla="*/ 0 w 101"/>
                                <a:gd name="T17" fmla="*/ 107 h 141"/>
                                <a:gd name="T18" fmla="*/ 0 w 101"/>
                                <a:gd name="T19" fmla="*/ 89 h 141"/>
                                <a:gd name="T20" fmla="*/ 65 w 101"/>
                                <a:gd name="T21" fmla="*/ 0 h 141"/>
                                <a:gd name="T22" fmla="*/ 80 w 101"/>
                                <a:gd name="T23" fmla="*/ 0 h 141"/>
                                <a:gd name="T24" fmla="*/ 80 w 101"/>
                                <a:gd name="T25" fmla="*/ 91 h 141"/>
                                <a:gd name="T26" fmla="*/ 101 w 101"/>
                                <a:gd name="T27" fmla="*/ 91 h 141"/>
                                <a:gd name="T28" fmla="*/ 101 w 101"/>
                                <a:gd name="T29" fmla="*/ 107 h 141"/>
                                <a:gd name="T30" fmla="*/ 80 w 101"/>
                                <a:gd name="T31" fmla="*/ 107 h 141"/>
                                <a:gd name="T32" fmla="*/ 80 w 101"/>
                                <a:gd name="T33" fmla="*/ 141 h 141"/>
                                <a:gd name="T34" fmla="*/ 62 w 101"/>
                                <a:gd name="T35"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01" h="141">
                                  <a:moveTo>
                                    <a:pt x="62" y="91"/>
                                  </a:moveTo>
                                  <a:lnTo>
                                    <a:pt x="62" y="91"/>
                                  </a:lnTo>
                                  <a:lnTo>
                                    <a:pt x="62" y="27"/>
                                  </a:lnTo>
                                  <a:lnTo>
                                    <a:pt x="17" y="91"/>
                                  </a:lnTo>
                                  <a:lnTo>
                                    <a:pt x="62" y="91"/>
                                  </a:lnTo>
                                  <a:close/>
                                  <a:moveTo>
                                    <a:pt x="62" y="141"/>
                                  </a:moveTo>
                                  <a:lnTo>
                                    <a:pt x="62" y="141"/>
                                  </a:lnTo>
                                  <a:lnTo>
                                    <a:pt x="62" y="107"/>
                                  </a:lnTo>
                                  <a:lnTo>
                                    <a:pt x="0" y="107"/>
                                  </a:lnTo>
                                  <a:lnTo>
                                    <a:pt x="0" y="89"/>
                                  </a:lnTo>
                                  <a:lnTo>
                                    <a:pt x="65" y="0"/>
                                  </a:lnTo>
                                  <a:lnTo>
                                    <a:pt x="80" y="0"/>
                                  </a:lnTo>
                                  <a:lnTo>
                                    <a:pt x="80" y="91"/>
                                  </a:lnTo>
                                  <a:lnTo>
                                    <a:pt x="101" y="91"/>
                                  </a:lnTo>
                                  <a:lnTo>
                                    <a:pt x="101" y="107"/>
                                  </a:lnTo>
                                  <a:lnTo>
                                    <a:pt x="80" y="107"/>
                                  </a:lnTo>
                                  <a:lnTo>
                                    <a:pt x="80" y="141"/>
                                  </a:lnTo>
                                  <a:lnTo>
                                    <a:pt x="62" y="1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17" name="Freeform 1476"/>
                          <wps:cNvSpPr>
                            <a:spLocks noEditPoints="1"/>
                          </wps:cNvSpPr>
                          <wps:spPr bwMode="auto">
                            <a:xfrm>
                              <a:off x="7542" y="3951"/>
                              <a:ext cx="78" cy="115"/>
                            </a:xfrm>
                            <a:custGeom>
                              <a:avLst/>
                              <a:gdLst>
                                <a:gd name="T0" fmla="*/ 49 w 98"/>
                                <a:gd name="T1" fmla="*/ 59 h 145"/>
                                <a:gd name="T2" fmla="*/ 49 w 98"/>
                                <a:gd name="T3" fmla="*/ 59 h 145"/>
                                <a:gd name="T4" fmla="*/ 67 w 98"/>
                                <a:gd name="T5" fmla="*/ 53 h 145"/>
                                <a:gd name="T6" fmla="*/ 74 w 98"/>
                                <a:gd name="T7" fmla="*/ 37 h 145"/>
                                <a:gd name="T8" fmla="*/ 68 w 98"/>
                                <a:gd name="T9" fmla="*/ 23 h 145"/>
                                <a:gd name="T10" fmla="*/ 48 w 98"/>
                                <a:gd name="T11" fmla="*/ 16 h 145"/>
                                <a:gd name="T12" fmla="*/ 30 w 98"/>
                                <a:gd name="T13" fmla="*/ 23 h 145"/>
                                <a:gd name="T14" fmla="*/ 24 w 98"/>
                                <a:gd name="T15" fmla="*/ 38 h 145"/>
                                <a:gd name="T16" fmla="*/ 31 w 98"/>
                                <a:gd name="T17" fmla="*/ 54 h 145"/>
                                <a:gd name="T18" fmla="*/ 49 w 98"/>
                                <a:gd name="T19" fmla="*/ 59 h 145"/>
                                <a:gd name="T20" fmla="*/ 49 w 98"/>
                                <a:gd name="T21" fmla="*/ 59 h 145"/>
                                <a:gd name="T22" fmla="*/ 50 w 98"/>
                                <a:gd name="T23" fmla="*/ 129 h 145"/>
                                <a:gd name="T24" fmla="*/ 50 w 98"/>
                                <a:gd name="T25" fmla="*/ 129 h 145"/>
                                <a:gd name="T26" fmla="*/ 70 w 98"/>
                                <a:gd name="T27" fmla="*/ 123 h 145"/>
                                <a:gd name="T28" fmla="*/ 79 w 98"/>
                                <a:gd name="T29" fmla="*/ 103 h 145"/>
                                <a:gd name="T30" fmla="*/ 70 w 98"/>
                                <a:gd name="T31" fmla="*/ 82 h 145"/>
                                <a:gd name="T32" fmla="*/ 49 w 98"/>
                                <a:gd name="T33" fmla="*/ 75 h 145"/>
                                <a:gd name="T34" fmla="*/ 28 w 98"/>
                                <a:gd name="T35" fmla="*/ 82 h 145"/>
                                <a:gd name="T36" fmla="*/ 20 w 98"/>
                                <a:gd name="T37" fmla="*/ 102 h 145"/>
                                <a:gd name="T38" fmla="*/ 27 w 98"/>
                                <a:gd name="T39" fmla="*/ 121 h 145"/>
                                <a:gd name="T40" fmla="*/ 50 w 98"/>
                                <a:gd name="T41" fmla="*/ 129 h 145"/>
                                <a:gd name="T42" fmla="*/ 50 w 98"/>
                                <a:gd name="T43" fmla="*/ 129 h 145"/>
                                <a:gd name="T44" fmla="*/ 25 w 98"/>
                                <a:gd name="T45" fmla="*/ 66 h 145"/>
                                <a:gd name="T46" fmla="*/ 25 w 98"/>
                                <a:gd name="T47" fmla="*/ 66 h 145"/>
                                <a:gd name="T48" fmla="*/ 13 w 98"/>
                                <a:gd name="T49" fmla="*/ 59 h 145"/>
                                <a:gd name="T50" fmla="*/ 5 w 98"/>
                                <a:gd name="T51" fmla="*/ 38 h 145"/>
                                <a:gd name="T52" fmla="*/ 17 w 98"/>
                                <a:gd name="T53" fmla="*/ 11 h 145"/>
                                <a:gd name="T54" fmla="*/ 49 w 98"/>
                                <a:gd name="T55" fmla="*/ 0 h 145"/>
                                <a:gd name="T56" fmla="*/ 81 w 98"/>
                                <a:gd name="T57" fmla="*/ 10 h 145"/>
                                <a:gd name="T58" fmla="*/ 93 w 98"/>
                                <a:gd name="T59" fmla="*/ 35 h 145"/>
                                <a:gd name="T60" fmla="*/ 86 w 98"/>
                                <a:gd name="T61" fmla="*/ 57 h 145"/>
                                <a:gd name="T62" fmla="*/ 74 w 98"/>
                                <a:gd name="T63" fmla="*/ 66 h 145"/>
                                <a:gd name="T64" fmla="*/ 88 w 98"/>
                                <a:gd name="T65" fmla="*/ 75 h 145"/>
                                <a:gd name="T66" fmla="*/ 98 w 98"/>
                                <a:gd name="T67" fmla="*/ 101 h 145"/>
                                <a:gd name="T68" fmla="*/ 85 w 98"/>
                                <a:gd name="T69" fmla="*/ 132 h 145"/>
                                <a:gd name="T70" fmla="*/ 50 w 98"/>
                                <a:gd name="T71" fmla="*/ 145 h 145"/>
                                <a:gd name="T72" fmla="*/ 15 w 98"/>
                                <a:gd name="T73" fmla="*/ 134 h 145"/>
                                <a:gd name="T74" fmla="*/ 0 w 98"/>
                                <a:gd name="T75" fmla="*/ 102 h 145"/>
                                <a:gd name="T76" fmla="*/ 7 w 98"/>
                                <a:gd name="T77" fmla="*/ 80 h 145"/>
                                <a:gd name="T78" fmla="*/ 25 w 98"/>
                                <a:gd name="T79" fmla="*/ 66 h 145"/>
                                <a:gd name="T80" fmla="*/ 25 w 98"/>
                                <a:gd name="T81" fmla="*/ 66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98" h="145">
                                  <a:moveTo>
                                    <a:pt x="49" y="59"/>
                                  </a:moveTo>
                                  <a:lnTo>
                                    <a:pt x="49" y="59"/>
                                  </a:lnTo>
                                  <a:cubicBezTo>
                                    <a:pt x="57" y="59"/>
                                    <a:pt x="63" y="57"/>
                                    <a:pt x="67" y="53"/>
                                  </a:cubicBezTo>
                                  <a:cubicBezTo>
                                    <a:pt x="72" y="48"/>
                                    <a:pt x="74" y="43"/>
                                    <a:pt x="74" y="37"/>
                                  </a:cubicBezTo>
                                  <a:cubicBezTo>
                                    <a:pt x="74" y="32"/>
                                    <a:pt x="72" y="27"/>
                                    <a:pt x="68" y="23"/>
                                  </a:cubicBezTo>
                                  <a:cubicBezTo>
                                    <a:pt x="63" y="18"/>
                                    <a:pt x="57" y="16"/>
                                    <a:pt x="48" y="16"/>
                                  </a:cubicBezTo>
                                  <a:cubicBezTo>
                                    <a:pt x="40" y="16"/>
                                    <a:pt x="34" y="18"/>
                                    <a:pt x="30" y="23"/>
                                  </a:cubicBezTo>
                                  <a:cubicBezTo>
                                    <a:pt x="26" y="27"/>
                                    <a:pt x="24" y="32"/>
                                    <a:pt x="24" y="38"/>
                                  </a:cubicBezTo>
                                  <a:cubicBezTo>
                                    <a:pt x="24" y="45"/>
                                    <a:pt x="26" y="50"/>
                                    <a:pt x="31" y="54"/>
                                  </a:cubicBezTo>
                                  <a:cubicBezTo>
                                    <a:pt x="36" y="57"/>
                                    <a:pt x="42" y="59"/>
                                    <a:pt x="49" y="59"/>
                                  </a:cubicBezTo>
                                  <a:lnTo>
                                    <a:pt x="49" y="59"/>
                                  </a:lnTo>
                                  <a:close/>
                                  <a:moveTo>
                                    <a:pt x="50" y="129"/>
                                  </a:moveTo>
                                  <a:lnTo>
                                    <a:pt x="50" y="129"/>
                                  </a:lnTo>
                                  <a:cubicBezTo>
                                    <a:pt x="58" y="129"/>
                                    <a:pt x="65" y="127"/>
                                    <a:pt x="70" y="123"/>
                                  </a:cubicBezTo>
                                  <a:cubicBezTo>
                                    <a:pt x="76" y="118"/>
                                    <a:pt x="79" y="111"/>
                                    <a:pt x="79" y="103"/>
                                  </a:cubicBezTo>
                                  <a:cubicBezTo>
                                    <a:pt x="79" y="94"/>
                                    <a:pt x="76" y="87"/>
                                    <a:pt x="70" y="82"/>
                                  </a:cubicBezTo>
                                  <a:cubicBezTo>
                                    <a:pt x="65" y="77"/>
                                    <a:pt x="57" y="75"/>
                                    <a:pt x="49" y="75"/>
                                  </a:cubicBezTo>
                                  <a:cubicBezTo>
                                    <a:pt x="40" y="75"/>
                                    <a:pt x="33" y="77"/>
                                    <a:pt x="28" y="82"/>
                                  </a:cubicBezTo>
                                  <a:cubicBezTo>
                                    <a:pt x="23" y="87"/>
                                    <a:pt x="20" y="94"/>
                                    <a:pt x="20" y="102"/>
                                  </a:cubicBezTo>
                                  <a:cubicBezTo>
                                    <a:pt x="20" y="109"/>
                                    <a:pt x="22" y="116"/>
                                    <a:pt x="27" y="121"/>
                                  </a:cubicBezTo>
                                  <a:cubicBezTo>
                                    <a:pt x="32" y="127"/>
                                    <a:pt x="40" y="129"/>
                                    <a:pt x="50" y="129"/>
                                  </a:cubicBezTo>
                                  <a:lnTo>
                                    <a:pt x="50" y="129"/>
                                  </a:lnTo>
                                  <a:close/>
                                  <a:moveTo>
                                    <a:pt x="25" y="66"/>
                                  </a:moveTo>
                                  <a:lnTo>
                                    <a:pt x="25" y="66"/>
                                  </a:lnTo>
                                  <a:cubicBezTo>
                                    <a:pt x="20" y="64"/>
                                    <a:pt x="16" y="62"/>
                                    <a:pt x="13" y="59"/>
                                  </a:cubicBezTo>
                                  <a:cubicBezTo>
                                    <a:pt x="8" y="53"/>
                                    <a:pt x="5" y="47"/>
                                    <a:pt x="5" y="38"/>
                                  </a:cubicBezTo>
                                  <a:cubicBezTo>
                                    <a:pt x="5" y="28"/>
                                    <a:pt x="9" y="19"/>
                                    <a:pt x="17" y="11"/>
                                  </a:cubicBezTo>
                                  <a:cubicBezTo>
                                    <a:pt x="24" y="3"/>
                                    <a:pt x="35" y="0"/>
                                    <a:pt x="49" y="0"/>
                                  </a:cubicBezTo>
                                  <a:cubicBezTo>
                                    <a:pt x="63" y="0"/>
                                    <a:pt x="73" y="3"/>
                                    <a:pt x="81" y="10"/>
                                  </a:cubicBezTo>
                                  <a:cubicBezTo>
                                    <a:pt x="89" y="18"/>
                                    <a:pt x="93" y="26"/>
                                    <a:pt x="93" y="35"/>
                                  </a:cubicBezTo>
                                  <a:cubicBezTo>
                                    <a:pt x="93" y="44"/>
                                    <a:pt x="90" y="51"/>
                                    <a:pt x="86" y="57"/>
                                  </a:cubicBezTo>
                                  <a:cubicBezTo>
                                    <a:pt x="83" y="60"/>
                                    <a:pt x="80" y="63"/>
                                    <a:pt x="74" y="66"/>
                                  </a:cubicBezTo>
                                  <a:cubicBezTo>
                                    <a:pt x="80" y="69"/>
                                    <a:pt x="85" y="72"/>
                                    <a:pt x="88" y="75"/>
                                  </a:cubicBezTo>
                                  <a:cubicBezTo>
                                    <a:pt x="94" y="82"/>
                                    <a:pt x="98" y="90"/>
                                    <a:pt x="98" y="101"/>
                                  </a:cubicBezTo>
                                  <a:cubicBezTo>
                                    <a:pt x="98" y="113"/>
                                    <a:pt x="93" y="124"/>
                                    <a:pt x="85" y="132"/>
                                  </a:cubicBezTo>
                                  <a:cubicBezTo>
                                    <a:pt x="77" y="141"/>
                                    <a:pt x="65" y="145"/>
                                    <a:pt x="50" y="145"/>
                                  </a:cubicBezTo>
                                  <a:cubicBezTo>
                                    <a:pt x="36" y="145"/>
                                    <a:pt x="24" y="142"/>
                                    <a:pt x="15" y="134"/>
                                  </a:cubicBezTo>
                                  <a:cubicBezTo>
                                    <a:pt x="5" y="127"/>
                                    <a:pt x="0" y="116"/>
                                    <a:pt x="0" y="102"/>
                                  </a:cubicBezTo>
                                  <a:cubicBezTo>
                                    <a:pt x="0" y="93"/>
                                    <a:pt x="3" y="86"/>
                                    <a:pt x="7" y="80"/>
                                  </a:cubicBezTo>
                                  <a:cubicBezTo>
                                    <a:pt x="11" y="74"/>
                                    <a:pt x="17" y="69"/>
                                    <a:pt x="25" y="66"/>
                                  </a:cubicBezTo>
                                  <a:lnTo>
                                    <a:pt x="25" y="66"/>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18" name="Freeform 1477"/>
                          <wps:cNvSpPr>
                            <a:spLocks/>
                          </wps:cNvSpPr>
                          <wps:spPr bwMode="auto">
                            <a:xfrm>
                              <a:off x="7238" y="2070"/>
                              <a:ext cx="42" cy="111"/>
                            </a:xfrm>
                            <a:custGeom>
                              <a:avLst/>
                              <a:gdLst>
                                <a:gd name="T0" fmla="*/ 0 w 53"/>
                                <a:gd name="T1" fmla="*/ 40 h 140"/>
                                <a:gd name="T2" fmla="*/ 0 w 53"/>
                                <a:gd name="T3" fmla="*/ 40 h 140"/>
                                <a:gd name="T4" fmla="*/ 0 w 53"/>
                                <a:gd name="T5" fmla="*/ 27 h 140"/>
                                <a:gd name="T6" fmla="*/ 27 w 53"/>
                                <a:gd name="T7" fmla="*/ 20 h 140"/>
                                <a:gd name="T8" fmla="*/ 39 w 53"/>
                                <a:gd name="T9" fmla="*/ 0 h 140"/>
                                <a:gd name="T10" fmla="*/ 53 w 53"/>
                                <a:gd name="T11" fmla="*/ 0 h 140"/>
                                <a:gd name="T12" fmla="*/ 53 w 53"/>
                                <a:gd name="T13" fmla="*/ 140 h 140"/>
                                <a:gd name="T14" fmla="*/ 34 w 53"/>
                                <a:gd name="T15" fmla="*/ 140 h 140"/>
                                <a:gd name="T16" fmla="*/ 34 w 53"/>
                                <a:gd name="T17" fmla="*/ 40 h 140"/>
                                <a:gd name="T18" fmla="*/ 0 w 53"/>
                                <a:gd name="T19" fmla="*/ 40 h 1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3" h="140">
                                  <a:moveTo>
                                    <a:pt x="0" y="40"/>
                                  </a:moveTo>
                                  <a:lnTo>
                                    <a:pt x="0" y="40"/>
                                  </a:lnTo>
                                  <a:lnTo>
                                    <a:pt x="0" y="27"/>
                                  </a:lnTo>
                                  <a:cubicBezTo>
                                    <a:pt x="13" y="25"/>
                                    <a:pt x="22" y="23"/>
                                    <a:pt x="27" y="20"/>
                                  </a:cubicBezTo>
                                  <a:cubicBezTo>
                                    <a:pt x="32" y="17"/>
                                    <a:pt x="36" y="11"/>
                                    <a:pt x="39" y="0"/>
                                  </a:cubicBezTo>
                                  <a:lnTo>
                                    <a:pt x="53" y="0"/>
                                  </a:lnTo>
                                  <a:lnTo>
                                    <a:pt x="53" y="140"/>
                                  </a:lnTo>
                                  <a:lnTo>
                                    <a:pt x="34" y="140"/>
                                  </a:lnTo>
                                  <a:lnTo>
                                    <a:pt x="34" y="40"/>
                                  </a:lnTo>
                                  <a:lnTo>
                                    <a:pt x="0" y="4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19" name="Freeform 1478"/>
                          <wps:cNvSpPr>
                            <a:spLocks/>
                          </wps:cNvSpPr>
                          <wps:spPr bwMode="auto">
                            <a:xfrm>
                              <a:off x="7316" y="2070"/>
                              <a:ext cx="41" cy="111"/>
                            </a:xfrm>
                            <a:custGeom>
                              <a:avLst/>
                              <a:gdLst>
                                <a:gd name="T0" fmla="*/ 0 w 52"/>
                                <a:gd name="T1" fmla="*/ 40 h 140"/>
                                <a:gd name="T2" fmla="*/ 0 w 52"/>
                                <a:gd name="T3" fmla="*/ 40 h 140"/>
                                <a:gd name="T4" fmla="*/ 0 w 52"/>
                                <a:gd name="T5" fmla="*/ 27 h 140"/>
                                <a:gd name="T6" fmla="*/ 27 w 52"/>
                                <a:gd name="T7" fmla="*/ 20 h 140"/>
                                <a:gd name="T8" fmla="*/ 38 w 52"/>
                                <a:gd name="T9" fmla="*/ 0 h 140"/>
                                <a:gd name="T10" fmla="*/ 52 w 52"/>
                                <a:gd name="T11" fmla="*/ 0 h 140"/>
                                <a:gd name="T12" fmla="*/ 52 w 52"/>
                                <a:gd name="T13" fmla="*/ 140 h 140"/>
                                <a:gd name="T14" fmla="*/ 33 w 52"/>
                                <a:gd name="T15" fmla="*/ 140 h 140"/>
                                <a:gd name="T16" fmla="*/ 33 w 52"/>
                                <a:gd name="T17" fmla="*/ 40 h 140"/>
                                <a:gd name="T18" fmla="*/ 0 w 52"/>
                                <a:gd name="T19" fmla="*/ 40 h 1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0">
                                  <a:moveTo>
                                    <a:pt x="0" y="40"/>
                                  </a:moveTo>
                                  <a:lnTo>
                                    <a:pt x="0" y="40"/>
                                  </a:lnTo>
                                  <a:lnTo>
                                    <a:pt x="0" y="27"/>
                                  </a:lnTo>
                                  <a:cubicBezTo>
                                    <a:pt x="13" y="25"/>
                                    <a:pt x="22" y="23"/>
                                    <a:pt x="27" y="20"/>
                                  </a:cubicBezTo>
                                  <a:cubicBezTo>
                                    <a:pt x="32" y="17"/>
                                    <a:pt x="36" y="11"/>
                                    <a:pt x="38" y="0"/>
                                  </a:cubicBezTo>
                                  <a:lnTo>
                                    <a:pt x="52" y="0"/>
                                  </a:lnTo>
                                  <a:lnTo>
                                    <a:pt x="52" y="140"/>
                                  </a:lnTo>
                                  <a:lnTo>
                                    <a:pt x="33" y="140"/>
                                  </a:lnTo>
                                  <a:lnTo>
                                    <a:pt x="33" y="40"/>
                                  </a:lnTo>
                                  <a:lnTo>
                                    <a:pt x="0" y="4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20" name="Freeform 1479"/>
                          <wps:cNvSpPr>
                            <a:spLocks/>
                          </wps:cNvSpPr>
                          <wps:spPr bwMode="auto">
                            <a:xfrm>
                              <a:off x="7404" y="2164"/>
                              <a:ext cx="17" cy="17"/>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21" name="Freeform 1480"/>
                          <wps:cNvSpPr>
                            <a:spLocks/>
                          </wps:cNvSpPr>
                          <wps:spPr bwMode="auto">
                            <a:xfrm>
                              <a:off x="7441" y="2071"/>
                              <a:ext cx="77" cy="113"/>
                            </a:xfrm>
                            <a:custGeom>
                              <a:avLst/>
                              <a:gdLst>
                                <a:gd name="T0" fmla="*/ 18 w 97"/>
                                <a:gd name="T1" fmla="*/ 103 h 143"/>
                                <a:gd name="T2" fmla="*/ 18 w 97"/>
                                <a:gd name="T3" fmla="*/ 103 h 143"/>
                                <a:gd name="T4" fmla="*/ 32 w 97"/>
                                <a:gd name="T5" fmla="*/ 124 h 143"/>
                                <a:gd name="T6" fmla="*/ 47 w 97"/>
                                <a:gd name="T7" fmla="*/ 127 h 143"/>
                                <a:gd name="T8" fmla="*/ 70 w 97"/>
                                <a:gd name="T9" fmla="*/ 117 h 143"/>
                                <a:gd name="T10" fmla="*/ 78 w 97"/>
                                <a:gd name="T11" fmla="*/ 95 h 143"/>
                                <a:gd name="T12" fmla="*/ 69 w 97"/>
                                <a:gd name="T13" fmla="*/ 72 h 143"/>
                                <a:gd name="T14" fmla="*/ 47 w 97"/>
                                <a:gd name="T15" fmla="*/ 64 h 143"/>
                                <a:gd name="T16" fmla="*/ 31 w 97"/>
                                <a:gd name="T17" fmla="*/ 67 h 143"/>
                                <a:gd name="T18" fmla="*/ 20 w 97"/>
                                <a:gd name="T19" fmla="*/ 77 h 143"/>
                                <a:gd name="T20" fmla="*/ 5 w 97"/>
                                <a:gd name="T21" fmla="*/ 76 h 143"/>
                                <a:gd name="T22" fmla="*/ 15 w 97"/>
                                <a:gd name="T23" fmla="*/ 0 h 143"/>
                                <a:gd name="T24" fmla="*/ 89 w 97"/>
                                <a:gd name="T25" fmla="*/ 0 h 143"/>
                                <a:gd name="T26" fmla="*/ 89 w 97"/>
                                <a:gd name="T27" fmla="*/ 18 h 143"/>
                                <a:gd name="T28" fmla="*/ 29 w 97"/>
                                <a:gd name="T29" fmla="*/ 18 h 143"/>
                                <a:gd name="T30" fmla="*/ 23 w 97"/>
                                <a:gd name="T31" fmla="*/ 57 h 143"/>
                                <a:gd name="T32" fmla="*/ 32 w 97"/>
                                <a:gd name="T33" fmla="*/ 51 h 143"/>
                                <a:gd name="T34" fmla="*/ 50 w 97"/>
                                <a:gd name="T35" fmla="*/ 48 h 143"/>
                                <a:gd name="T36" fmla="*/ 83 w 97"/>
                                <a:gd name="T37" fmla="*/ 60 h 143"/>
                                <a:gd name="T38" fmla="*/ 97 w 97"/>
                                <a:gd name="T39" fmla="*/ 92 h 143"/>
                                <a:gd name="T40" fmla="*/ 84 w 97"/>
                                <a:gd name="T41" fmla="*/ 128 h 143"/>
                                <a:gd name="T42" fmla="*/ 45 w 97"/>
                                <a:gd name="T43" fmla="*/ 143 h 143"/>
                                <a:gd name="T44" fmla="*/ 14 w 97"/>
                                <a:gd name="T45" fmla="*/ 133 h 143"/>
                                <a:gd name="T46" fmla="*/ 0 w 97"/>
                                <a:gd name="T47" fmla="*/ 103 h 143"/>
                                <a:gd name="T48" fmla="*/ 18 w 97"/>
                                <a:gd name="T49" fmla="*/ 103 h 1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7" h="143">
                                  <a:moveTo>
                                    <a:pt x="18" y="103"/>
                                  </a:moveTo>
                                  <a:lnTo>
                                    <a:pt x="18" y="103"/>
                                  </a:lnTo>
                                  <a:cubicBezTo>
                                    <a:pt x="19" y="113"/>
                                    <a:pt x="24" y="120"/>
                                    <a:pt x="32" y="124"/>
                                  </a:cubicBezTo>
                                  <a:cubicBezTo>
                                    <a:pt x="36" y="126"/>
                                    <a:pt x="41" y="127"/>
                                    <a:pt x="47" y="127"/>
                                  </a:cubicBezTo>
                                  <a:cubicBezTo>
                                    <a:pt x="57" y="127"/>
                                    <a:pt x="65" y="124"/>
                                    <a:pt x="70" y="117"/>
                                  </a:cubicBezTo>
                                  <a:cubicBezTo>
                                    <a:pt x="75" y="110"/>
                                    <a:pt x="78" y="103"/>
                                    <a:pt x="78" y="95"/>
                                  </a:cubicBezTo>
                                  <a:cubicBezTo>
                                    <a:pt x="78" y="85"/>
                                    <a:pt x="75" y="77"/>
                                    <a:pt x="69" y="72"/>
                                  </a:cubicBezTo>
                                  <a:cubicBezTo>
                                    <a:pt x="63" y="67"/>
                                    <a:pt x="55" y="64"/>
                                    <a:pt x="47" y="64"/>
                                  </a:cubicBezTo>
                                  <a:cubicBezTo>
                                    <a:pt x="41" y="64"/>
                                    <a:pt x="36" y="65"/>
                                    <a:pt x="31" y="67"/>
                                  </a:cubicBezTo>
                                  <a:cubicBezTo>
                                    <a:pt x="27" y="70"/>
                                    <a:pt x="23" y="73"/>
                                    <a:pt x="20" y="77"/>
                                  </a:cubicBezTo>
                                  <a:lnTo>
                                    <a:pt x="5" y="76"/>
                                  </a:lnTo>
                                  <a:lnTo>
                                    <a:pt x="15" y="0"/>
                                  </a:lnTo>
                                  <a:lnTo>
                                    <a:pt x="89" y="0"/>
                                  </a:lnTo>
                                  <a:lnTo>
                                    <a:pt x="89" y="18"/>
                                  </a:lnTo>
                                  <a:lnTo>
                                    <a:pt x="29" y="18"/>
                                  </a:lnTo>
                                  <a:lnTo>
                                    <a:pt x="23" y="57"/>
                                  </a:lnTo>
                                  <a:cubicBezTo>
                                    <a:pt x="26" y="54"/>
                                    <a:pt x="29" y="52"/>
                                    <a:pt x="32" y="51"/>
                                  </a:cubicBezTo>
                                  <a:cubicBezTo>
                                    <a:pt x="37" y="49"/>
                                    <a:pt x="43" y="48"/>
                                    <a:pt x="50" y="48"/>
                                  </a:cubicBezTo>
                                  <a:cubicBezTo>
                                    <a:pt x="63" y="48"/>
                                    <a:pt x="74" y="52"/>
                                    <a:pt x="83" y="60"/>
                                  </a:cubicBezTo>
                                  <a:cubicBezTo>
                                    <a:pt x="92" y="69"/>
                                    <a:pt x="97" y="79"/>
                                    <a:pt x="97" y="92"/>
                                  </a:cubicBezTo>
                                  <a:cubicBezTo>
                                    <a:pt x="97" y="106"/>
                                    <a:pt x="93" y="117"/>
                                    <a:pt x="84" y="128"/>
                                  </a:cubicBezTo>
                                  <a:cubicBezTo>
                                    <a:pt x="76" y="138"/>
                                    <a:pt x="63" y="143"/>
                                    <a:pt x="45" y="143"/>
                                  </a:cubicBezTo>
                                  <a:cubicBezTo>
                                    <a:pt x="33" y="143"/>
                                    <a:pt x="23" y="140"/>
                                    <a:pt x="14" y="133"/>
                                  </a:cubicBezTo>
                                  <a:cubicBezTo>
                                    <a:pt x="6" y="127"/>
                                    <a:pt x="1" y="117"/>
                                    <a:pt x="0" y="103"/>
                                  </a:cubicBezTo>
                                  <a:lnTo>
                                    <a:pt x="18" y="10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22" name="Freeform 1481"/>
                          <wps:cNvSpPr>
                            <a:spLocks/>
                          </wps:cNvSpPr>
                          <wps:spPr bwMode="auto">
                            <a:xfrm>
                              <a:off x="7531" y="2071"/>
                              <a:ext cx="78" cy="110"/>
                            </a:xfrm>
                            <a:custGeom>
                              <a:avLst/>
                              <a:gdLst>
                                <a:gd name="T0" fmla="*/ 99 w 99"/>
                                <a:gd name="T1" fmla="*/ 0 h 139"/>
                                <a:gd name="T2" fmla="*/ 99 w 99"/>
                                <a:gd name="T3" fmla="*/ 0 h 139"/>
                                <a:gd name="T4" fmla="*/ 99 w 99"/>
                                <a:gd name="T5" fmla="*/ 16 h 139"/>
                                <a:gd name="T6" fmla="*/ 80 w 99"/>
                                <a:gd name="T7" fmla="*/ 39 h 139"/>
                                <a:gd name="T8" fmla="*/ 60 w 99"/>
                                <a:gd name="T9" fmla="*/ 74 h 139"/>
                                <a:gd name="T10" fmla="*/ 47 w 99"/>
                                <a:gd name="T11" fmla="*/ 108 h 139"/>
                                <a:gd name="T12" fmla="*/ 40 w 99"/>
                                <a:gd name="T13" fmla="*/ 139 h 139"/>
                                <a:gd name="T14" fmla="*/ 20 w 99"/>
                                <a:gd name="T15" fmla="*/ 139 h 139"/>
                                <a:gd name="T16" fmla="*/ 50 w 99"/>
                                <a:gd name="T17" fmla="*/ 59 h 139"/>
                                <a:gd name="T18" fmla="*/ 78 w 99"/>
                                <a:gd name="T19" fmla="*/ 18 h 139"/>
                                <a:gd name="T20" fmla="*/ 0 w 99"/>
                                <a:gd name="T21" fmla="*/ 18 h 139"/>
                                <a:gd name="T22" fmla="*/ 0 w 99"/>
                                <a:gd name="T23" fmla="*/ 0 h 139"/>
                                <a:gd name="T24" fmla="*/ 99 w 99"/>
                                <a:gd name="T25"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99" h="139">
                                  <a:moveTo>
                                    <a:pt x="99" y="0"/>
                                  </a:moveTo>
                                  <a:lnTo>
                                    <a:pt x="99" y="0"/>
                                  </a:lnTo>
                                  <a:lnTo>
                                    <a:pt x="99" y="16"/>
                                  </a:lnTo>
                                  <a:cubicBezTo>
                                    <a:pt x="94" y="20"/>
                                    <a:pt x="88" y="28"/>
                                    <a:pt x="80" y="39"/>
                                  </a:cubicBezTo>
                                  <a:cubicBezTo>
                                    <a:pt x="73" y="50"/>
                                    <a:pt x="66" y="62"/>
                                    <a:pt x="60" y="74"/>
                                  </a:cubicBezTo>
                                  <a:cubicBezTo>
                                    <a:pt x="55" y="86"/>
                                    <a:pt x="50" y="98"/>
                                    <a:pt x="47" y="108"/>
                                  </a:cubicBezTo>
                                  <a:cubicBezTo>
                                    <a:pt x="46" y="114"/>
                                    <a:pt x="43" y="125"/>
                                    <a:pt x="40" y="139"/>
                                  </a:cubicBezTo>
                                  <a:lnTo>
                                    <a:pt x="20" y="139"/>
                                  </a:lnTo>
                                  <a:cubicBezTo>
                                    <a:pt x="25" y="112"/>
                                    <a:pt x="35" y="85"/>
                                    <a:pt x="50" y="59"/>
                                  </a:cubicBezTo>
                                  <a:cubicBezTo>
                                    <a:pt x="59" y="43"/>
                                    <a:pt x="68" y="30"/>
                                    <a:pt x="78" y="18"/>
                                  </a:cubicBezTo>
                                  <a:lnTo>
                                    <a:pt x="0" y="18"/>
                                  </a:lnTo>
                                  <a:lnTo>
                                    <a:pt x="0" y="0"/>
                                  </a:lnTo>
                                  <a:lnTo>
                                    <a:pt x="99"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23" name="Freeform 1482"/>
                          <wps:cNvSpPr>
                            <a:spLocks/>
                          </wps:cNvSpPr>
                          <wps:spPr bwMode="auto">
                            <a:xfrm>
                              <a:off x="7229" y="1757"/>
                              <a:ext cx="77" cy="114"/>
                            </a:xfrm>
                            <a:custGeom>
                              <a:avLst/>
                              <a:gdLst>
                                <a:gd name="T0" fmla="*/ 18 w 97"/>
                                <a:gd name="T1" fmla="*/ 103 h 143"/>
                                <a:gd name="T2" fmla="*/ 18 w 97"/>
                                <a:gd name="T3" fmla="*/ 103 h 143"/>
                                <a:gd name="T4" fmla="*/ 32 w 97"/>
                                <a:gd name="T5" fmla="*/ 124 h 143"/>
                                <a:gd name="T6" fmla="*/ 47 w 97"/>
                                <a:gd name="T7" fmla="*/ 127 h 143"/>
                                <a:gd name="T8" fmla="*/ 70 w 97"/>
                                <a:gd name="T9" fmla="*/ 117 h 143"/>
                                <a:gd name="T10" fmla="*/ 78 w 97"/>
                                <a:gd name="T11" fmla="*/ 95 h 143"/>
                                <a:gd name="T12" fmla="*/ 69 w 97"/>
                                <a:gd name="T13" fmla="*/ 72 h 143"/>
                                <a:gd name="T14" fmla="*/ 47 w 97"/>
                                <a:gd name="T15" fmla="*/ 64 h 143"/>
                                <a:gd name="T16" fmla="*/ 31 w 97"/>
                                <a:gd name="T17" fmla="*/ 67 h 143"/>
                                <a:gd name="T18" fmla="*/ 20 w 97"/>
                                <a:gd name="T19" fmla="*/ 77 h 143"/>
                                <a:gd name="T20" fmla="*/ 5 w 97"/>
                                <a:gd name="T21" fmla="*/ 76 h 143"/>
                                <a:gd name="T22" fmla="*/ 15 w 97"/>
                                <a:gd name="T23" fmla="*/ 0 h 143"/>
                                <a:gd name="T24" fmla="*/ 89 w 97"/>
                                <a:gd name="T25" fmla="*/ 0 h 143"/>
                                <a:gd name="T26" fmla="*/ 89 w 97"/>
                                <a:gd name="T27" fmla="*/ 17 h 143"/>
                                <a:gd name="T28" fmla="*/ 29 w 97"/>
                                <a:gd name="T29" fmla="*/ 17 h 143"/>
                                <a:gd name="T30" fmla="*/ 23 w 97"/>
                                <a:gd name="T31" fmla="*/ 57 h 143"/>
                                <a:gd name="T32" fmla="*/ 32 w 97"/>
                                <a:gd name="T33" fmla="*/ 51 h 143"/>
                                <a:gd name="T34" fmla="*/ 50 w 97"/>
                                <a:gd name="T35" fmla="*/ 48 h 143"/>
                                <a:gd name="T36" fmla="*/ 83 w 97"/>
                                <a:gd name="T37" fmla="*/ 60 h 143"/>
                                <a:gd name="T38" fmla="*/ 97 w 97"/>
                                <a:gd name="T39" fmla="*/ 92 h 143"/>
                                <a:gd name="T40" fmla="*/ 84 w 97"/>
                                <a:gd name="T41" fmla="*/ 127 h 143"/>
                                <a:gd name="T42" fmla="*/ 45 w 97"/>
                                <a:gd name="T43" fmla="*/ 143 h 143"/>
                                <a:gd name="T44" fmla="*/ 14 w 97"/>
                                <a:gd name="T45" fmla="*/ 133 h 143"/>
                                <a:gd name="T46" fmla="*/ 0 w 97"/>
                                <a:gd name="T47" fmla="*/ 103 h 143"/>
                                <a:gd name="T48" fmla="*/ 18 w 97"/>
                                <a:gd name="T49" fmla="*/ 103 h 1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7" h="143">
                                  <a:moveTo>
                                    <a:pt x="18" y="103"/>
                                  </a:moveTo>
                                  <a:lnTo>
                                    <a:pt x="18" y="103"/>
                                  </a:lnTo>
                                  <a:cubicBezTo>
                                    <a:pt x="19" y="113"/>
                                    <a:pt x="24" y="120"/>
                                    <a:pt x="32" y="124"/>
                                  </a:cubicBezTo>
                                  <a:cubicBezTo>
                                    <a:pt x="36" y="126"/>
                                    <a:pt x="41" y="127"/>
                                    <a:pt x="47" y="127"/>
                                  </a:cubicBezTo>
                                  <a:cubicBezTo>
                                    <a:pt x="57" y="127"/>
                                    <a:pt x="65" y="124"/>
                                    <a:pt x="70" y="117"/>
                                  </a:cubicBezTo>
                                  <a:cubicBezTo>
                                    <a:pt x="75" y="110"/>
                                    <a:pt x="78" y="103"/>
                                    <a:pt x="78" y="95"/>
                                  </a:cubicBezTo>
                                  <a:cubicBezTo>
                                    <a:pt x="78" y="85"/>
                                    <a:pt x="75" y="77"/>
                                    <a:pt x="69" y="72"/>
                                  </a:cubicBezTo>
                                  <a:cubicBezTo>
                                    <a:pt x="63" y="67"/>
                                    <a:pt x="55" y="64"/>
                                    <a:pt x="47" y="64"/>
                                  </a:cubicBezTo>
                                  <a:cubicBezTo>
                                    <a:pt x="41" y="64"/>
                                    <a:pt x="36" y="65"/>
                                    <a:pt x="31" y="67"/>
                                  </a:cubicBezTo>
                                  <a:cubicBezTo>
                                    <a:pt x="27" y="70"/>
                                    <a:pt x="23" y="73"/>
                                    <a:pt x="20" y="77"/>
                                  </a:cubicBezTo>
                                  <a:lnTo>
                                    <a:pt x="5" y="76"/>
                                  </a:lnTo>
                                  <a:lnTo>
                                    <a:pt x="15" y="0"/>
                                  </a:lnTo>
                                  <a:lnTo>
                                    <a:pt x="89" y="0"/>
                                  </a:lnTo>
                                  <a:lnTo>
                                    <a:pt x="89" y="17"/>
                                  </a:lnTo>
                                  <a:lnTo>
                                    <a:pt x="29" y="17"/>
                                  </a:lnTo>
                                  <a:lnTo>
                                    <a:pt x="23" y="57"/>
                                  </a:lnTo>
                                  <a:cubicBezTo>
                                    <a:pt x="26" y="54"/>
                                    <a:pt x="29" y="52"/>
                                    <a:pt x="32" y="51"/>
                                  </a:cubicBezTo>
                                  <a:cubicBezTo>
                                    <a:pt x="37" y="49"/>
                                    <a:pt x="43" y="48"/>
                                    <a:pt x="50" y="48"/>
                                  </a:cubicBezTo>
                                  <a:cubicBezTo>
                                    <a:pt x="63" y="48"/>
                                    <a:pt x="74" y="52"/>
                                    <a:pt x="83" y="60"/>
                                  </a:cubicBezTo>
                                  <a:cubicBezTo>
                                    <a:pt x="92" y="69"/>
                                    <a:pt x="97" y="79"/>
                                    <a:pt x="97" y="92"/>
                                  </a:cubicBezTo>
                                  <a:cubicBezTo>
                                    <a:pt x="97" y="105"/>
                                    <a:pt x="93" y="117"/>
                                    <a:pt x="84" y="127"/>
                                  </a:cubicBezTo>
                                  <a:cubicBezTo>
                                    <a:pt x="76" y="138"/>
                                    <a:pt x="63" y="143"/>
                                    <a:pt x="45" y="143"/>
                                  </a:cubicBezTo>
                                  <a:cubicBezTo>
                                    <a:pt x="33" y="143"/>
                                    <a:pt x="23" y="139"/>
                                    <a:pt x="14" y="133"/>
                                  </a:cubicBezTo>
                                  <a:cubicBezTo>
                                    <a:pt x="6" y="127"/>
                                    <a:pt x="1" y="117"/>
                                    <a:pt x="0" y="103"/>
                                  </a:cubicBezTo>
                                  <a:lnTo>
                                    <a:pt x="18" y="10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24" name="Freeform 1483"/>
                          <wps:cNvSpPr>
                            <a:spLocks/>
                          </wps:cNvSpPr>
                          <wps:spPr bwMode="auto">
                            <a:xfrm>
                              <a:off x="7327" y="1851"/>
                              <a:ext cx="16" cy="17"/>
                            </a:xfrm>
                            <a:custGeom>
                              <a:avLst/>
                              <a:gdLst>
                                <a:gd name="T0" fmla="*/ 0 w 21"/>
                                <a:gd name="T1" fmla="*/ 0 h 21"/>
                                <a:gd name="T2" fmla="*/ 0 w 21"/>
                                <a:gd name="T3" fmla="*/ 0 h 21"/>
                                <a:gd name="T4" fmla="*/ 21 w 21"/>
                                <a:gd name="T5" fmla="*/ 0 h 21"/>
                                <a:gd name="T6" fmla="*/ 21 w 21"/>
                                <a:gd name="T7" fmla="*/ 21 h 21"/>
                                <a:gd name="T8" fmla="*/ 0 w 21"/>
                                <a:gd name="T9" fmla="*/ 21 h 21"/>
                                <a:gd name="T10" fmla="*/ 0 w 21"/>
                                <a:gd name="T11" fmla="*/ 0 h 21"/>
                              </a:gdLst>
                              <a:ahLst/>
                              <a:cxnLst>
                                <a:cxn ang="0">
                                  <a:pos x="T0" y="T1"/>
                                </a:cxn>
                                <a:cxn ang="0">
                                  <a:pos x="T2" y="T3"/>
                                </a:cxn>
                                <a:cxn ang="0">
                                  <a:pos x="T4" y="T5"/>
                                </a:cxn>
                                <a:cxn ang="0">
                                  <a:pos x="T6" y="T7"/>
                                </a:cxn>
                                <a:cxn ang="0">
                                  <a:pos x="T8" y="T9"/>
                                </a:cxn>
                                <a:cxn ang="0">
                                  <a:pos x="T10" y="T11"/>
                                </a:cxn>
                              </a:cxnLst>
                              <a:rect l="0" t="0" r="r" b="b"/>
                              <a:pathLst>
                                <a:path w="21" h="21">
                                  <a:moveTo>
                                    <a:pt x="0" y="0"/>
                                  </a:moveTo>
                                  <a:lnTo>
                                    <a:pt x="0" y="0"/>
                                  </a:lnTo>
                                  <a:lnTo>
                                    <a:pt x="21" y="0"/>
                                  </a:lnTo>
                                  <a:lnTo>
                                    <a:pt x="21" y="21"/>
                                  </a:lnTo>
                                  <a:lnTo>
                                    <a:pt x="0" y="21"/>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25" name="Freeform 1484"/>
                          <wps:cNvSpPr>
                            <a:spLocks noEditPoints="1"/>
                          </wps:cNvSpPr>
                          <wps:spPr bwMode="auto">
                            <a:xfrm>
                              <a:off x="7364" y="1755"/>
                              <a:ext cx="77" cy="116"/>
                            </a:xfrm>
                            <a:custGeom>
                              <a:avLst/>
                              <a:gdLst>
                                <a:gd name="T0" fmla="*/ 51 w 97"/>
                                <a:gd name="T1" fmla="*/ 0 h 146"/>
                                <a:gd name="T2" fmla="*/ 51 w 97"/>
                                <a:gd name="T3" fmla="*/ 0 h 146"/>
                                <a:gd name="T4" fmla="*/ 84 w 97"/>
                                <a:gd name="T5" fmla="*/ 13 h 146"/>
                                <a:gd name="T6" fmla="*/ 94 w 97"/>
                                <a:gd name="T7" fmla="*/ 38 h 146"/>
                                <a:gd name="T8" fmla="*/ 76 w 97"/>
                                <a:gd name="T9" fmla="*/ 38 h 146"/>
                                <a:gd name="T10" fmla="*/ 71 w 97"/>
                                <a:gd name="T11" fmla="*/ 25 h 146"/>
                                <a:gd name="T12" fmla="*/ 52 w 97"/>
                                <a:gd name="T13" fmla="*/ 16 h 146"/>
                                <a:gd name="T14" fmla="*/ 28 w 97"/>
                                <a:gd name="T15" fmla="*/ 30 h 146"/>
                                <a:gd name="T16" fmla="*/ 18 w 97"/>
                                <a:gd name="T17" fmla="*/ 69 h 146"/>
                                <a:gd name="T18" fmla="*/ 34 w 97"/>
                                <a:gd name="T19" fmla="*/ 56 h 146"/>
                                <a:gd name="T20" fmla="*/ 53 w 97"/>
                                <a:gd name="T21" fmla="*/ 52 h 146"/>
                                <a:gd name="T22" fmla="*/ 84 w 97"/>
                                <a:gd name="T23" fmla="*/ 63 h 146"/>
                                <a:gd name="T24" fmla="*/ 97 w 97"/>
                                <a:gd name="T25" fmla="*/ 97 h 146"/>
                                <a:gd name="T26" fmla="*/ 84 w 97"/>
                                <a:gd name="T27" fmla="*/ 131 h 146"/>
                                <a:gd name="T28" fmla="*/ 49 w 97"/>
                                <a:gd name="T29" fmla="*/ 146 h 146"/>
                                <a:gd name="T30" fmla="*/ 14 w 97"/>
                                <a:gd name="T31" fmla="*/ 131 h 146"/>
                                <a:gd name="T32" fmla="*/ 0 w 97"/>
                                <a:gd name="T33" fmla="*/ 80 h 146"/>
                                <a:gd name="T34" fmla="*/ 6 w 97"/>
                                <a:gd name="T35" fmla="*/ 35 h 146"/>
                                <a:gd name="T36" fmla="*/ 51 w 97"/>
                                <a:gd name="T37" fmla="*/ 0 h 146"/>
                                <a:gd name="T38" fmla="*/ 51 w 97"/>
                                <a:gd name="T39" fmla="*/ 0 h 146"/>
                                <a:gd name="T40" fmla="*/ 50 w 97"/>
                                <a:gd name="T41" fmla="*/ 130 h 146"/>
                                <a:gd name="T42" fmla="*/ 50 w 97"/>
                                <a:gd name="T43" fmla="*/ 130 h 146"/>
                                <a:gd name="T44" fmla="*/ 71 w 97"/>
                                <a:gd name="T45" fmla="*/ 121 h 146"/>
                                <a:gd name="T46" fmla="*/ 78 w 97"/>
                                <a:gd name="T47" fmla="*/ 98 h 146"/>
                                <a:gd name="T48" fmla="*/ 72 w 97"/>
                                <a:gd name="T49" fmla="*/ 78 h 146"/>
                                <a:gd name="T50" fmla="*/ 49 w 97"/>
                                <a:gd name="T51" fmla="*/ 68 h 146"/>
                                <a:gd name="T52" fmla="*/ 29 w 97"/>
                                <a:gd name="T53" fmla="*/ 75 h 146"/>
                                <a:gd name="T54" fmla="*/ 21 w 97"/>
                                <a:gd name="T55" fmla="*/ 98 h 146"/>
                                <a:gd name="T56" fmla="*/ 28 w 97"/>
                                <a:gd name="T57" fmla="*/ 121 h 146"/>
                                <a:gd name="T58" fmla="*/ 50 w 97"/>
                                <a:gd name="T59" fmla="*/ 130 h 146"/>
                                <a:gd name="T60" fmla="*/ 50 w 97"/>
                                <a:gd name="T61" fmla="*/ 130 h 14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97" h="146">
                                  <a:moveTo>
                                    <a:pt x="51" y="0"/>
                                  </a:moveTo>
                                  <a:lnTo>
                                    <a:pt x="51" y="0"/>
                                  </a:lnTo>
                                  <a:cubicBezTo>
                                    <a:pt x="67" y="0"/>
                                    <a:pt x="78" y="4"/>
                                    <a:pt x="84" y="13"/>
                                  </a:cubicBezTo>
                                  <a:cubicBezTo>
                                    <a:pt x="91" y="21"/>
                                    <a:pt x="94" y="29"/>
                                    <a:pt x="94" y="38"/>
                                  </a:cubicBezTo>
                                  <a:lnTo>
                                    <a:pt x="76" y="38"/>
                                  </a:lnTo>
                                  <a:cubicBezTo>
                                    <a:pt x="75" y="32"/>
                                    <a:pt x="73" y="28"/>
                                    <a:pt x="71" y="25"/>
                                  </a:cubicBezTo>
                                  <a:cubicBezTo>
                                    <a:pt x="67" y="19"/>
                                    <a:pt x="60" y="16"/>
                                    <a:pt x="52" y="16"/>
                                  </a:cubicBezTo>
                                  <a:cubicBezTo>
                                    <a:pt x="42" y="16"/>
                                    <a:pt x="34" y="21"/>
                                    <a:pt x="28" y="30"/>
                                  </a:cubicBezTo>
                                  <a:cubicBezTo>
                                    <a:pt x="22" y="39"/>
                                    <a:pt x="19" y="52"/>
                                    <a:pt x="18" y="69"/>
                                  </a:cubicBezTo>
                                  <a:cubicBezTo>
                                    <a:pt x="22" y="63"/>
                                    <a:pt x="27" y="59"/>
                                    <a:pt x="34" y="56"/>
                                  </a:cubicBezTo>
                                  <a:cubicBezTo>
                                    <a:pt x="39" y="53"/>
                                    <a:pt x="46" y="52"/>
                                    <a:pt x="53" y="52"/>
                                  </a:cubicBezTo>
                                  <a:cubicBezTo>
                                    <a:pt x="64" y="52"/>
                                    <a:pt x="75" y="55"/>
                                    <a:pt x="84" y="63"/>
                                  </a:cubicBezTo>
                                  <a:cubicBezTo>
                                    <a:pt x="92" y="71"/>
                                    <a:pt x="97" y="82"/>
                                    <a:pt x="97" y="97"/>
                                  </a:cubicBezTo>
                                  <a:cubicBezTo>
                                    <a:pt x="97" y="110"/>
                                    <a:pt x="93" y="121"/>
                                    <a:pt x="84" y="131"/>
                                  </a:cubicBezTo>
                                  <a:cubicBezTo>
                                    <a:pt x="76" y="141"/>
                                    <a:pt x="64" y="146"/>
                                    <a:pt x="49" y="146"/>
                                  </a:cubicBezTo>
                                  <a:cubicBezTo>
                                    <a:pt x="35" y="146"/>
                                    <a:pt x="24" y="141"/>
                                    <a:pt x="14" y="131"/>
                                  </a:cubicBezTo>
                                  <a:cubicBezTo>
                                    <a:pt x="5" y="121"/>
                                    <a:pt x="0" y="104"/>
                                    <a:pt x="0" y="80"/>
                                  </a:cubicBezTo>
                                  <a:cubicBezTo>
                                    <a:pt x="0" y="63"/>
                                    <a:pt x="2" y="48"/>
                                    <a:pt x="6" y="35"/>
                                  </a:cubicBezTo>
                                  <a:cubicBezTo>
                                    <a:pt x="15" y="12"/>
                                    <a:pt x="30" y="0"/>
                                    <a:pt x="51" y="0"/>
                                  </a:cubicBezTo>
                                  <a:lnTo>
                                    <a:pt x="51" y="0"/>
                                  </a:lnTo>
                                  <a:close/>
                                  <a:moveTo>
                                    <a:pt x="50" y="130"/>
                                  </a:moveTo>
                                  <a:lnTo>
                                    <a:pt x="50" y="130"/>
                                  </a:lnTo>
                                  <a:cubicBezTo>
                                    <a:pt x="59" y="130"/>
                                    <a:pt x="66" y="127"/>
                                    <a:pt x="71" y="121"/>
                                  </a:cubicBezTo>
                                  <a:cubicBezTo>
                                    <a:pt x="76" y="114"/>
                                    <a:pt x="78" y="107"/>
                                    <a:pt x="78" y="98"/>
                                  </a:cubicBezTo>
                                  <a:cubicBezTo>
                                    <a:pt x="78" y="91"/>
                                    <a:pt x="76" y="84"/>
                                    <a:pt x="72" y="78"/>
                                  </a:cubicBezTo>
                                  <a:cubicBezTo>
                                    <a:pt x="68" y="71"/>
                                    <a:pt x="60" y="68"/>
                                    <a:pt x="49" y="68"/>
                                  </a:cubicBezTo>
                                  <a:cubicBezTo>
                                    <a:pt x="42" y="68"/>
                                    <a:pt x="35" y="70"/>
                                    <a:pt x="29" y="75"/>
                                  </a:cubicBezTo>
                                  <a:cubicBezTo>
                                    <a:pt x="23" y="81"/>
                                    <a:pt x="21" y="88"/>
                                    <a:pt x="21" y="98"/>
                                  </a:cubicBezTo>
                                  <a:cubicBezTo>
                                    <a:pt x="21" y="107"/>
                                    <a:pt x="23" y="115"/>
                                    <a:pt x="28" y="121"/>
                                  </a:cubicBezTo>
                                  <a:cubicBezTo>
                                    <a:pt x="34" y="127"/>
                                    <a:pt x="41" y="130"/>
                                    <a:pt x="50" y="130"/>
                                  </a:cubicBezTo>
                                  <a:lnTo>
                                    <a:pt x="50" y="13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26" name="Freeform 1485"/>
                          <wps:cNvSpPr>
                            <a:spLocks noEditPoints="1"/>
                          </wps:cNvSpPr>
                          <wps:spPr bwMode="auto">
                            <a:xfrm>
                              <a:off x="7451" y="1756"/>
                              <a:ext cx="80" cy="112"/>
                            </a:xfrm>
                            <a:custGeom>
                              <a:avLst/>
                              <a:gdLst>
                                <a:gd name="T0" fmla="*/ 62 w 101"/>
                                <a:gd name="T1" fmla="*/ 91 h 141"/>
                                <a:gd name="T2" fmla="*/ 62 w 101"/>
                                <a:gd name="T3" fmla="*/ 91 h 141"/>
                                <a:gd name="T4" fmla="*/ 62 w 101"/>
                                <a:gd name="T5" fmla="*/ 27 h 141"/>
                                <a:gd name="T6" fmla="*/ 17 w 101"/>
                                <a:gd name="T7" fmla="*/ 91 h 141"/>
                                <a:gd name="T8" fmla="*/ 62 w 101"/>
                                <a:gd name="T9" fmla="*/ 91 h 141"/>
                                <a:gd name="T10" fmla="*/ 62 w 101"/>
                                <a:gd name="T11" fmla="*/ 141 h 141"/>
                                <a:gd name="T12" fmla="*/ 62 w 101"/>
                                <a:gd name="T13" fmla="*/ 141 h 141"/>
                                <a:gd name="T14" fmla="*/ 62 w 101"/>
                                <a:gd name="T15" fmla="*/ 107 h 141"/>
                                <a:gd name="T16" fmla="*/ 0 w 101"/>
                                <a:gd name="T17" fmla="*/ 107 h 141"/>
                                <a:gd name="T18" fmla="*/ 0 w 101"/>
                                <a:gd name="T19" fmla="*/ 89 h 141"/>
                                <a:gd name="T20" fmla="*/ 65 w 101"/>
                                <a:gd name="T21" fmla="*/ 0 h 141"/>
                                <a:gd name="T22" fmla="*/ 80 w 101"/>
                                <a:gd name="T23" fmla="*/ 0 h 141"/>
                                <a:gd name="T24" fmla="*/ 80 w 101"/>
                                <a:gd name="T25" fmla="*/ 91 h 141"/>
                                <a:gd name="T26" fmla="*/ 101 w 101"/>
                                <a:gd name="T27" fmla="*/ 91 h 141"/>
                                <a:gd name="T28" fmla="*/ 101 w 101"/>
                                <a:gd name="T29" fmla="*/ 107 h 141"/>
                                <a:gd name="T30" fmla="*/ 80 w 101"/>
                                <a:gd name="T31" fmla="*/ 107 h 141"/>
                                <a:gd name="T32" fmla="*/ 80 w 101"/>
                                <a:gd name="T33" fmla="*/ 141 h 141"/>
                                <a:gd name="T34" fmla="*/ 62 w 101"/>
                                <a:gd name="T35"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01" h="141">
                                  <a:moveTo>
                                    <a:pt x="62" y="91"/>
                                  </a:moveTo>
                                  <a:lnTo>
                                    <a:pt x="62" y="91"/>
                                  </a:lnTo>
                                  <a:lnTo>
                                    <a:pt x="62" y="27"/>
                                  </a:lnTo>
                                  <a:lnTo>
                                    <a:pt x="17" y="91"/>
                                  </a:lnTo>
                                  <a:lnTo>
                                    <a:pt x="62" y="91"/>
                                  </a:lnTo>
                                  <a:close/>
                                  <a:moveTo>
                                    <a:pt x="62" y="141"/>
                                  </a:moveTo>
                                  <a:lnTo>
                                    <a:pt x="62" y="141"/>
                                  </a:lnTo>
                                  <a:lnTo>
                                    <a:pt x="62" y="107"/>
                                  </a:lnTo>
                                  <a:lnTo>
                                    <a:pt x="0" y="107"/>
                                  </a:lnTo>
                                  <a:lnTo>
                                    <a:pt x="0" y="89"/>
                                  </a:lnTo>
                                  <a:lnTo>
                                    <a:pt x="65" y="0"/>
                                  </a:lnTo>
                                  <a:lnTo>
                                    <a:pt x="80" y="0"/>
                                  </a:lnTo>
                                  <a:lnTo>
                                    <a:pt x="80" y="91"/>
                                  </a:lnTo>
                                  <a:lnTo>
                                    <a:pt x="101" y="91"/>
                                  </a:lnTo>
                                  <a:lnTo>
                                    <a:pt x="101" y="107"/>
                                  </a:lnTo>
                                  <a:lnTo>
                                    <a:pt x="80" y="107"/>
                                  </a:lnTo>
                                  <a:lnTo>
                                    <a:pt x="80" y="141"/>
                                  </a:lnTo>
                                  <a:lnTo>
                                    <a:pt x="62" y="1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27" name="Freeform 1486"/>
                          <wps:cNvSpPr>
                            <a:spLocks noEditPoints="1"/>
                          </wps:cNvSpPr>
                          <wps:spPr bwMode="auto">
                            <a:xfrm>
                              <a:off x="7229" y="815"/>
                              <a:ext cx="131" cy="115"/>
                            </a:xfrm>
                            <a:custGeom>
                              <a:avLst/>
                              <a:gdLst>
                                <a:gd name="T0" fmla="*/ 131 w 165"/>
                                <a:gd name="T1" fmla="*/ 72 h 145"/>
                                <a:gd name="T2" fmla="*/ 131 w 165"/>
                                <a:gd name="T3" fmla="*/ 72 h 145"/>
                                <a:gd name="T4" fmla="*/ 155 w 165"/>
                                <a:gd name="T5" fmla="*/ 82 h 145"/>
                                <a:gd name="T6" fmla="*/ 165 w 165"/>
                                <a:gd name="T7" fmla="*/ 107 h 145"/>
                                <a:gd name="T8" fmla="*/ 155 w 165"/>
                                <a:gd name="T9" fmla="*/ 131 h 145"/>
                                <a:gd name="T10" fmla="*/ 131 w 165"/>
                                <a:gd name="T11" fmla="*/ 141 h 145"/>
                                <a:gd name="T12" fmla="*/ 106 w 165"/>
                                <a:gd name="T13" fmla="*/ 131 h 145"/>
                                <a:gd name="T14" fmla="*/ 96 w 165"/>
                                <a:gd name="T15" fmla="*/ 107 h 145"/>
                                <a:gd name="T16" fmla="*/ 106 w 165"/>
                                <a:gd name="T17" fmla="*/ 82 h 145"/>
                                <a:gd name="T18" fmla="*/ 131 w 165"/>
                                <a:gd name="T19" fmla="*/ 72 h 145"/>
                                <a:gd name="T20" fmla="*/ 131 w 165"/>
                                <a:gd name="T21" fmla="*/ 72 h 145"/>
                                <a:gd name="T22" fmla="*/ 116 w 165"/>
                                <a:gd name="T23" fmla="*/ 0 h 145"/>
                                <a:gd name="T24" fmla="*/ 116 w 165"/>
                                <a:gd name="T25" fmla="*/ 0 h 145"/>
                                <a:gd name="T26" fmla="*/ 127 w 165"/>
                                <a:gd name="T27" fmla="*/ 0 h 145"/>
                                <a:gd name="T28" fmla="*/ 48 w 165"/>
                                <a:gd name="T29" fmla="*/ 145 h 145"/>
                                <a:gd name="T30" fmla="*/ 37 w 165"/>
                                <a:gd name="T31" fmla="*/ 145 h 145"/>
                                <a:gd name="T32" fmla="*/ 116 w 165"/>
                                <a:gd name="T33" fmla="*/ 0 h 145"/>
                                <a:gd name="T34" fmla="*/ 34 w 165"/>
                                <a:gd name="T35" fmla="*/ 59 h 145"/>
                                <a:gd name="T36" fmla="*/ 34 w 165"/>
                                <a:gd name="T37" fmla="*/ 59 h 145"/>
                                <a:gd name="T38" fmla="*/ 48 w 165"/>
                                <a:gd name="T39" fmla="*/ 53 h 145"/>
                                <a:gd name="T40" fmla="*/ 54 w 165"/>
                                <a:gd name="T41" fmla="*/ 38 h 145"/>
                                <a:gd name="T42" fmla="*/ 48 w 165"/>
                                <a:gd name="T43" fmla="*/ 24 h 145"/>
                                <a:gd name="T44" fmla="*/ 34 w 165"/>
                                <a:gd name="T45" fmla="*/ 18 h 145"/>
                                <a:gd name="T46" fmla="*/ 20 w 165"/>
                                <a:gd name="T47" fmla="*/ 24 h 145"/>
                                <a:gd name="T48" fmla="*/ 14 w 165"/>
                                <a:gd name="T49" fmla="*/ 38 h 145"/>
                                <a:gd name="T50" fmla="*/ 20 w 165"/>
                                <a:gd name="T51" fmla="*/ 53 h 145"/>
                                <a:gd name="T52" fmla="*/ 34 w 165"/>
                                <a:gd name="T53" fmla="*/ 59 h 145"/>
                                <a:gd name="T54" fmla="*/ 34 w 165"/>
                                <a:gd name="T55" fmla="*/ 59 h 145"/>
                                <a:gd name="T56" fmla="*/ 34 w 165"/>
                                <a:gd name="T57" fmla="*/ 4 h 145"/>
                                <a:gd name="T58" fmla="*/ 34 w 165"/>
                                <a:gd name="T59" fmla="*/ 4 h 145"/>
                                <a:gd name="T60" fmla="*/ 58 w 165"/>
                                <a:gd name="T61" fmla="*/ 14 h 145"/>
                                <a:gd name="T62" fmla="*/ 68 w 165"/>
                                <a:gd name="T63" fmla="*/ 38 h 145"/>
                                <a:gd name="T64" fmla="*/ 58 w 165"/>
                                <a:gd name="T65" fmla="*/ 63 h 145"/>
                                <a:gd name="T66" fmla="*/ 34 w 165"/>
                                <a:gd name="T67" fmla="*/ 73 h 145"/>
                                <a:gd name="T68" fmla="*/ 10 w 165"/>
                                <a:gd name="T69" fmla="*/ 63 h 145"/>
                                <a:gd name="T70" fmla="*/ 0 w 165"/>
                                <a:gd name="T71" fmla="*/ 38 h 145"/>
                                <a:gd name="T72" fmla="*/ 10 w 165"/>
                                <a:gd name="T73" fmla="*/ 14 h 145"/>
                                <a:gd name="T74" fmla="*/ 34 w 165"/>
                                <a:gd name="T75" fmla="*/ 4 h 145"/>
                                <a:gd name="T76" fmla="*/ 34 w 165"/>
                                <a:gd name="T77" fmla="*/ 4 h 145"/>
                                <a:gd name="T78" fmla="*/ 131 w 165"/>
                                <a:gd name="T79" fmla="*/ 127 h 145"/>
                                <a:gd name="T80" fmla="*/ 131 w 165"/>
                                <a:gd name="T81" fmla="*/ 127 h 145"/>
                                <a:gd name="T82" fmla="*/ 145 w 165"/>
                                <a:gd name="T83" fmla="*/ 121 h 145"/>
                                <a:gd name="T84" fmla="*/ 151 w 165"/>
                                <a:gd name="T85" fmla="*/ 107 h 145"/>
                                <a:gd name="T86" fmla="*/ 145 w 165"/>
                                <a:gd name="T87" fmla="*/ 92 h 145"/>
                                <a:gd name="T88" fmla="*/ 131 w 165"/>
                                <a:gd name="T89" fmla="*/ 86 h 145"/>
                                <a:gd name="T90" fmla="*/ 116 w 165"/>
                                <a:gd name="T91" fmla="*/ 92 h 145"/>
                                <a:gd name="T92" fmla="*/ 110 w 165"/>
                                <a:gd name="T93" fmla="*/ 107 h 145"/>
                                <a:gd name="T94" fmla="*/ 116 w 165"/>
                                <a:gd name="T95" fmla="*/ 121 h 145"/>
                                <a:gd name="T96" fmla="*/ 131 w 165"/>
                                <a:gd name="T97" fmla="*/ 127 h 145"/>
                                <a:gd name="T98" fmla="*/ 131 w 165"/>
                                <a:gd name="T99" fmla="*/ 127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165" h="145">
                                  <a:moveTo>
                                    <a:pt x="131" y="72"/>
                                  </a:moveTo>
                                  <a:lnTo>
                                    <a:pt x="131" y="72"/>
                                  </a:lnTo>
                                  <a:cubicBezTo>
                                    <a:pt x="140" y="72"/>
                                    <a:pt x="148" y="76"/>
                                    <a:pt x="155" y="82"/>
                                  </a:cubicBezTo>
                                  <a:cubicBezTo>
                                    <a:pt x="162" y="89"/>
                                    <a:pt x="165" y="97"/>
                                    <a:pt x="165" y="107"/>
                                  </a:cubicBezTo>
                                  <a:cubicBezTo>
                                    <a:pt x="165" y="116"/>
                                    <a:pt x="162" y="124"/>
                                    <a:pt x="155" y="131"/>
                                  </a:cubicBezTo>
                                  <a:cubicBezTo>
                                    <a:pt x="148" y="138"/>
                                    <a:pt x="140" y="141"/>
                                    <a:pt x="131" y="141"/>
                                  </a:cubicBezTo>
                                  <a:cubicBezTo>
                                    <a:pt x="121" y="141"/>
                                    <a:pt x="113" y="138"/>
                                    <a:pt x="106" y="131"/>
                                  </a:cubicBezTo>
                                  <a:cubicBezTo>
                                    <a:pt x="100" y="124"/>
                                    <a:pt x="96" y="116"/>
                                    <a:pt x="96" y="107"/>
                                  </a:cubicBezTo>
                                  <a:cubicBezTo>
                                    <a:pt x="96" y="97"/>
                                    <a:pt x="100" y="89"/>
                                    <a:pt x="106" y="82"/>
                                  </a:cubicBezTo>
                                  <a:cubicBezTo>
                                    <a:pt x="113" y="76"/>
                                    <a:pt x="121" y="72"/>
                                    <a:pt x="131" y="72"/>
                                  </a:cubicBezTo>
                                  <a:lnTo>
                                    <a:pt x="131" y="72"/>
                                  </a:lnTo>
                                  <a:close/>
                                  <a:moveTo>
                                    <a:pt x="116" y="0"/>
                                  </a:moveTo>
                                  <a:lnTo>
                                    <a:pt x="116" y="0"/>
                                  </a:lnTo>
                                  <a:lnTo>
                                    <a:pt x="127" y="0"/>
                                  </a:lnTo>
                                  <a:lnTo>
                                    <a:pt x="48" y="145"/>
                                  </a:lnTo>
                                  <a:lnTo>
                                    <a:pt x="37" y="145"/>
                                  </a:lnTo>
                                  <a:lnTo>
                                    <a:pt x="116" y="0"/>
                                  </a:lnTo>
                                  <a:close/>
                                  <a:moveTo>
                                    <a:pt x="34" y="59"/>
                                  </a:moveTo>
                                  <a:lnTo>
                                    <a:pt x="34" y="59"/>
                                  </a:lnTo>
                                  <a:cubicBezTo>
                                    <a:pt x="40" y="59"/>
                                    <a:pt x="44" y="57"/>
                                    <a:pt x="48" y="53"/>
                                  </a:cubicBezTo>
                                  <a:cubicBezTo>
                                    <a:pt x="52" y="49"/>
                                    <a:pt x="54" y="44"/>
                                    <a:pt x="54" y="38"/>
                                  </a:cubicBezTo>
                                  <a:cubicBezTo>
                                    <a:pt x="54" y="33"/>
                                    <a:pt x="52" y="28"/>
                                    <a:pt x="48" y="24"/>
                                  </a:cubicBezTo>
                                  <a:cubicBezTo>
                                    <a:pt x="44" y="20"/>
                                    <a:pt x="40" y="18"/>
                                    <a:pt x="34" y="18"/>
                                  </a:cubicBezTo>
                                  <a:cubicBezTo>
                                    <a:pt x="28" y="18"/>
                                    <a:pt x="23" y="20"/>
                                    <a:pt x="20" y="24"/>
                                  </a:cubicBezTo>
                                  <a:cubicBezTo>
                                    <a:pt x="16" y="28"/>
                                    <a:pt x="14" y="33"/>
                                    <a:pt x="14" y="38"/>
                                  </a:cubicBezTo>
                                  <a:cubicBezTo>
                                    <a:pt x="14" y="44"/>
                                    <a:pt x="16" y="49"/>
                                    <a:pt x="20" y="53"/>
                                  </a:cubicBezTo>
                                  <a:cubicBezTo>
                                    <a:pt x="23" y="57"/>
                                    <a:pt x="28" y="59"/>
                                    <a:pt x="34" y="59"/>
                                  </a:cubicBezTo>
                                  <a:lnTo>
                                    <a:pt x="34" y="59"/>
                                  </a:lnTo>
                                  <a:close/>
                                  <a:moveTo>
                                    <a:pt x="34" y="4"/>
                                  </a:moveTo>
                                  <a:lnTo>
                                    <a:pt x="34" y="4"/>
                                  </a:lnTo>
                                  <a:cubicBezTo>
                                    <a:pt x="43" y="4"/>
                                    <a:pt x="52" y="7"/>
                                    <a:pt x="58" y="14"/>
                                  </a:cubicBezTo>
                                  <a:cubicBezTo>
                                    <a:pt x="65" y="21"/>
                                    <a:pt x="68" y="29"/>
                                    <a:pt x="68" y="38"/>
                                  </a:cubicBezTo>
                                  <a:cubicBezTo>
                                    <a:pt x="68" y="48"/>
                                    <a:pt x="65" y="56"/>
                                    <a:pt x="58" y="63"/>
                                  </a:cubicBezTo>
                                  <a:cubicBezTo>
                                    <a:pt x="52" y="69"/>
                                    <a:pt x="43" y="73"/>
                                    <a:pt x="34" y="73"/>
                                  </a:cubicBezTo>
                                  <a:cubicBezTo>
                                    <a:pt x="24" y="73"/>
                                    <a:pt x="16" y="69"/>
                                    <a:pt x="10" y="63"/>
                                  </a:cubicBezTo>
                                  <a:cubicBezTo>
                                    <a:pt x="3" y="56"/>
                                    <a:pt x="0" y="48"/>
                                    <a:pt x="0" y="38"/>
                                  </a:cubicBezTo>
                                  <a:cubicBezTo>
                                    <a:pt x="0" y="29"/>
                                    <a:pt x="3" y="21"/>
                                    <a:pt x="10" y="14"/>
                                  </a:cubicBezTo>
                                  <a:cubicBezTo>
                                    <a:pt x="16" y="7"/>
                                    <a:pt x="24" y="4"/>
                                    <a:pt x="34" y="4"/>
                                  </a:cubicBezTo>
                                  <a:lnTo>
                                    <a:pt x="34" y="4"/>
                                  </a:lnTo>
                                  <a:close/>
                                  <a:moveTo>
                                    <a:pt x="131" y="127"/>
                                  </a:moveTo>
                                  <a:lnTo>
                                    <a:pt x="131" y="127"/>
                                  </a:lnTo>
                                  <a:cubicBezTo>
                                    <a:pt x="136" y="127"/>
                                    <a:pt x="141" y="125"/>
                                    <a:pt x="145" y="121"/>
                                  </a:cubicBezTo>
                                  <a:cubicBezTo>
                                    <a:pt x="149" y="117"/>
                                    <a:pt x="151" y="112"/>
                                    <a:pt x="151" y="107"/>
                                  </a:cubicBezTo>
                                  <a:cubicBezTo>
                                    <a:pt x="151" y="101"/>
                                    <a:pt x="149" y="96"/>
                                    <a:pt x="145" y="92"/>
                                  </a:cubicBezTo>
                                  <a:cubicBezTo>
                                    <a:pt x="141" y="88"/>
                                    <a:pt x="136" y="86"/>
                                    <a:pt x="131" y="86"/>
                                  </a:cubicBezTo>
                                  <a:cubicBezTo>
                                    <a:pt x="125" y="86"/>
                                    <a:pt x="120" y="88"/>
                                    <a:pt x="116" y="92"/>
                                  </a:cubicBezTo>
                                  <a:cubicBezTo>
                                    <a:pt x="112" y="96"/>
                                    <a:pt x="110" y="101"/>
                                    <a:pt x="110" y="107"/>
                                  </a:cubicBezTo>
                                  <a:cubicBezTo>
                                    <a:pt x="110" y="112"/>
                                    <a:pt x="112" y="117"/>
                                    <a:pt x="116" y="121"/>
                                  </a:cubicBezTo>
                                  <a:cubicBezTo>
                                    <a:pt x="120" y="125"/>
                                    <a:pt x="125" y="127"/>
                                    <a:pt x="131" y="127"/>
                                  </a:cubicBezTo>
                                  <a:lnTo>
                                    <a:pt x="131" y="127"/>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28" name="Freeform 1487"/>
                          <wps:cNvSpPr>
                            <a:spLocks noEditPoints="1"/>
                          </wps:cNvSpPr>
                          <wps:spPr bwMode="auto">
                            <a:xfrm>
                              <a:off x="4314" y="3340"/>
                              <a:ext cx="68" cy="68"/>
                            </a:xfrm>
                            <a:custGeom>
                              <a:avLst/>
                              <a:gdLst>
                                <a:gd name="T0" fmla="*/ 42 w 85"/>
                                <a:gd name="T1" fmla="*/ 0 h 85"/>
                                <a:gd name="T2" fmla="*/ 42 w 85"/>
                                <a:gd name="T3" fmla="*/ 0 h 85"/>
                                <a:gd name="T4" fmla="*/ 0 w 85"/>
                                <a:gd name="T5" fmla="*/ 43 h 85"/>
                                <a:gd name="T6" fmla="*/ 42 w 85"/>
                                <a:gd name="T7" fmla="*/ 85 h 85"/>
                                <a:gd name="T8" fmla="*/ 85 w 85"/>
                                <a:gd name="T9" fmla="*/ 43 h 85"/>
                                <a:gd name="T10" fmla="*/ 42 w 85"/>
                                <a:gd name="T11" fmla="*/ 0 h 85"/>
                                <a:gd name="T12" fmla="*/ 42 w 85"/>
                                <a:gd name="T13" fmla="*/ 0 h 85"/>
                                <a:gd name="T14" fmla="*/ 42 w 85"/>
                                <a:gd name="T15" fmla="*/ 0 h 85"/>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5" h="85">
                                  <a:moveTo>
                                    <a:pt x="42" y="0"/>
                                  </a:moveTo>
                                  <a:lnTo>
                                    <a:pt x="42" y="0"/>
                                  </a:lnTo>
                                  <a:lnTo>
                                    <a:pt x="0" y="43"/>
                                  </a:lnTo>
                                  <a:lnTo>
                                    <a:pt x="42" y="85"/>
                                  </a:lnTo>
                                  <a:lnTo>
                                    <a:pt x="85" y="43"/>
                                  </a:lnTo>
                                  <a:lnTo>
                                    <a:pt x="42" y="0"/>
                                  </a:lnTo>
                                  <a:close/>
                                  <a:moveTo>
                                    <a:pt x="42" y="0"/>
                                  </a:moveTo>
                                  <a:lnTo>
                                    <a:pt x="42"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29" name="Freeform 1488"/>
                          <wps:cNvSpPr>
                            <a:spLocks noEditPoints="1"/>
                          </wps:cNvSpPr>
                          <wps:spPr bwMode="auto">
                            <a:xfrm>
                              <a:off x="4326" y="3353"/>
                              <a:ext cx="43" cy="43"/>
                            </a:xfrm>
                            <a:custGeom>
                              <a:avLst/>
                              <a:gdLst>
                                <a:gd name="T0" fmla="*/ 27 w 54"/>
                                <a:gd name="T1" fmla="*/ 0 h 54"/>
                                <a:gd name="T2" fmla="*/ 27 w 54"/>
                                <a:gd name="T3" fmla="*/ 0 h 54"/>
                                <a:gd name="T4" fmla="*/ 0 w 54"/>
                                <a:gd name="T5" fmla="*/ 27 h 54"/>
                                <a:gd name="T6" fmla="*/ 27 w 54"/>
                                <a:gd name="T7" fmla="*/ 54 h 54"/>
                                <a:gd name="T8" fmla="*/ 54 w 54"/>
                                <a:gd name="T9" fmla="*/ 27 h 54"/>
                                <a:gd name="T10" fmla="*/ 27 w 54"/>
                                <a:gd name="T11" fmla="*/ 0 h 54"/>
                                <a:gd name="T12" fmla="*/ 27 w 54"/>
                                <a:gd name="T13" fmla="*/ 0 h 54"/>
                                <a:gd name="T14" fmla="*/ 27 w 54"/>
                                <a:gd name="T15" fmla="*/ 0 h 54"/>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54" h="54">
                                  <a:moveTo>
                                    <a:pt x="27" y="0"/>
                                  </a:moveTo>
                                  <a:lnTo>
                                    <a:pt x="27" y="0"/>
                                  </a:lnTo>
                                  <a:lnTo>
                                    <a:pt x="0" y="27"/>
                                  </a:lnTo>
                                  <a:lnTo>
                                    <a:pt x="27" y="54"/>
                                  </a:lnTo>
                                  <a:lnTo>
                                    <a:pt x="54" y="27"/>
                                  </a:lnTo>
                                  <a:lnTo>
                                    <a:pt x="27" y="0"/>
                                  </a:lnTo>
                                  <a:close/>
                                  <a:moveTo>
                                    <a:pt x="27" y="0"/>
                                  </a:moveTo>
                                  <a:lnTo>
                                    <a:pt x="27" y="0"/>
                                  </a:lnTo>
                                  <a:close/>
                                </a:path>
                              </a:pathLst>
                            </a:custGeom>
                            <a:noFill/>
                            <a:ln w="10795" cap="sq">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0" name="Freeform 1489"/>
                          <wps:cNvSpPr>
                            <a:spLocks noEditPoints="1"/>
                          </wps:cNvSpPr>
                          <wps:spPr bwMode="auto">
                            <a:xfrm>
                              <a:off x="4011" y="3654"/>
                              <a:ext cx="67" cy="68"/>
                            </a:xfrm>
                            <a:custGeom>
                              <a:avLst/>
                              <a:gdLst>
                                <a:gd name="T0" fmla="*/ 42 w 85"/>
                                <a:gd name="T1" fmla="*/ 0 h 85"/>
                                <a:gd name="T2" fmla="*/ 42 w 85"/>
                                <a:gd name="T3" fmla="*/ 0 h 85"/>
                                <a:gd name="T4" fmla="*/ 0 w 85"/>
                                <a:gd name="T5" fmla="*/ 42 h 85"/>
                                <a:gd name="T6" fmla="*/ 42 w 85"/>
                                <a:gd name="T7" fmla="*/ 85 h 85"/>
                                <a:gd name="T8" fmla="*/ 85 w 85"/>
                                <a:gd name="T9" fmla="*/ 42 h 85"/>
                                <a:gd name="T10" fmla="*/ 42 w 85"/>
                                <a:gd name="T11" fmla="*/ 0 h 85"/>
                                <a:gd name="T12" fmla="*/ 42 w 85"/>
                                <a:gd name="T13" fmla="*/ 0 h 85"/>
                                <a:gd name="T14" fmla="*/ 42 w 85"/>
                                <a:gd name="T15" fmla="*/ 0 h 85"/>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5" h="85">
                                  <a:moveTo>
                                    <a:pt x="42" y="0"/>
                                  </a:moveTo>
                                  <a:lnTo>
                                    <a:pt x="42" y="0"/>
                                  </a:lnTo>
                                  <a:lnTo>
                                    <a:pt x="0" y="42"/>
                                  </a:lnTo>
                                  <a:lnTo>
                                    <a:pt x="42" y="85"/>
                                  </a:lnTo>
                                  <a:lnTo>
                                    <a:pt x="85" y="42"/>
                                  </a:lnTo>
                                  <a:lnTo>
                                    <a:pt x="42" y="0"/>
                                  </a:lnTo>
                                  <a:close/>
                                  <a:moveTo>
                                    <a:pt x="42" y="0"/>
                                  </a:moveTo>
                                  <a:lnTo>
                                    <a:pt x="42"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31" name="Freeform 1490"/>
                          <wps:cNvSpPr>
                            <a:spLocks noEditPoints="1"/>
                          </wps:cNvSpPr>
                          <wps:spPr bwMode="auto">
                            <a:xfrm>
                              <a:off x="4023" y="3666"/>
                              <a:ext cx="43" cy="43"/>
                            </a:xfrm>
                            <a:custGeom>
                              <a:avLst/>
                              <a:gdLst>
                                <a:gd name="T0" fmla="*/ 27 w 54"/>
                                <a:gd name="T1" fmla="*/ 0 h 54"/>
                                <a:gd name="T2" fmla="*/ 27 w 54"/>
                                <a:gd name="T3" fmla="*/ 0 h 54"/>
                                <a:gd name="T4" fmla="*/ 0 w 54"/>
                                <a:gd name="T5" fmla="*/ 27 h 54"/>
                                <a:gd name="T6" fmla="*/ 27 w 54"/>
                                <a:gd name="T7" fmla="*/ 54 h 54"/>
                                <a:gd name="T8" fmla="*/ 54 w 54"/>
                                <a:gd name="T9" fmla="*/ 27 h 54"/>
                                <a:gd name="T10" fmla="*/ 27 w 54"/>
                                <a:gd name="T11" fmla="*/ 0 h 54"/>
                                <a:gd name="T12" fmla="*/ 27 w 54"/>
                                <a:gd name="T13" fmla="*/ 0 h 54"/>
                                <a:gd name="T14" fmla="*/ 27 w 54"/>
                                <a:gd name="T15" fmla="*/ 0 h 54"/>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54" h="54">
                                  <a:moveTo>
                                    <a:pt x="27" y="0"/>
                                  </a:moveTo>
                                  <a:lnTo>
                                    <a:pt x="27" y="0"/>
                                  </a:lnTo>
                                  <a:lnTo>
                                    <a:pt x="0" y="27"/>
                                  </a:lnTo>
                                  <a:lnTo>
                                    <a:pt x="27" y="54"/>
                                  </a:lnTo>
                                  <a:lnTo>
                                    <a:pt x="54" y="27"/>
                                  </a:lnTo>
                                  <a:lnTo>
                                    <a:pt x="27" y="0"/>
                                  </a:lnTo>
                                  <a:close/>
                                  <a:moveTo>
                                    <a:pt x="27" y="0"/>
                                  </a:moveTo>
                                  <a:lnTo>
                                    <a:pt x="27" y="0"/>
                                  </a:lnTo>
                                  <a:close/>
                                </a:path>
                              </a:pathLst>
                            </a:custGeom>
                            <a:noFill/>
                            <a:ln w="10795" cap="sq">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2" name="Freeform 1491"/>
                          <wps:cNvSpPr>
                            <a:spLocks noEditPoints="1"/>
                          </wps:cNvSpPr>
                          <wps:spPr bwMode="auto">
                            <a:xfrm>
                              <a:off x="3996" y="4281"/>
                              <a:ext cx="68" cy="68"/>
                            </a:xfrm>
                            <a:custGeom>
                              <a:avLst/>
                              <a:gdLst>
                                <a:gd name="T0" fmla="*/ 42 w 85"/>
                                <a:gd name="T1" fmla="*/ 0 h 85"/>
                                <a:gd name="T2" fmla="*/ 42 w 85"/>
                                <a:gd name="T3" fmla="*/ 0 h 85"/>
                                <a:gd name="T4" fmla="*/ 0 w 85"/>
                                <a:gd name="T5" fmla="*/ 43 h 85"/>
                                <a:gd name="T6" fmla="*/ 42 w 85"/>
                                <a:gd name="T7" fmla="*/ 85 h 85"/>
                                <a:gd name="T8" fmla="*/ 85 w 85"/>
                                <a:gd name="T9" fmla="*/ 43 h 85"/>
                                <a:gd name="T10" fmla="*/ 42 w 85"/>
                                <a:gd name="T11" fmla="*/ 0 h 85"/>
                                <a:gd name="T12" fmla="*/ 42 w 85"/>
                                <a:gd name="T13" fmla="*/ 0 h 85"/>
                                <a:gd name="T14" fmla="*/ 42 w 85"/>
                                <a:gd name="T15" fmla="*/ 0 h 85"/>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5" h="85">
                                  <a:moveTo>
                                    <a:pt x="42" y="0"/>
                                  </a:moveTo>
                                  <a:lnTo>
                                    <a:pt x="42" y="0"/>
                                  </a:lnTo>
                                  <a:lnTo>
                                    <a:pt x="0" y="43"/>
                                  </a:lnTo>
                                  <a:lnTo>
                                    <a:pt x="42" y="85"/>
                                  </a:lnTo>
                                  <a:lnTo>
                                    <a:pt x="85" y="43"/>
                                  </a:lnTo>
                                  <a:lnTo>
                                    <a:pt x="42" y="0"/>
                                  </a:lnTo>
                                  <a:close/>
                                  <a:moveTo>
                                    <a:pt x="42" y="0"/>
                                  </a:moveTo>
                                  <a:lnTo>
                                    <a:pt x="42"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33" name="Freeform 1492"/>
                          <wps:cNvSpPr>
                            <a:spLocks noEditPoints="1"/>
                          </wps:cNvSpPr>
                          <wps:spPr bwMode="auto">
                            <a:xfrm>
                              <a:off x="4008" y="4294"/>
                              <a:ext cx="43" cy="43"/>
                            </a:xfrm>
                            <a:custGeom>
                              <a:avLst/>
                              <a:gdLst>
                                <a:gd name="T0" fmla="*/ 27 w 54"/>
                                <a:gd name="T1" fmla="*/ 0 h 54"/>
                                <a:gd name="T2" fmla="*/ 27 w 54"/>
                                <a:gd name="T3" fmla="*/ 0 h 54"/>
                                <a:gd name="T4" fmla="*/ 0 w 54"/>
                                <a:gd name="T5" fmla="*/ 27 h 54"/>
                                <a:gd name="T6" fmla="*/ 27 w 54"/>
                                <a:gd name="T7" fmla="*/ 54 h 54"/>
                                <a:gd name="T8" fmla="*/ 54 w 54"/>
                                <a:gd name="T9" fmla="*/ 27 h 54"/>
                                <a:gd name="T10" fmla="*/ 27 w 54"/>
                                <a:gd name="T11" fmla="*/ 0 h 54"/>
                                <a:gd name="T12" fmla="*/ 27 w 54"/>
                                <a:gd name="T13" fmla="*/ 0 h 54"/>
                                <a:gd name="T14" fmla="*/ 27 w 54"/>
                                <a:gd name="T15" fmla="*/ 0 h 54"/>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54" h="54">
                                  <a:moveTo>
                                    <a:pt x="27" y="0"/>
                                  </a:moveTo>
                                  <a:lnTo>
                                    <a:pt x="27" y="0"/>
                                  </a:lnTo>
                                  <a:lnTo>
                                    <a:pt x="0" y="27"/>
                                  </a:lnTo>
                                  <a:lnTo>
                                    <a:pt x="27" y="54"/>
                                  </a:lnTo>
                                  <a:lnTo>
                                    <a:pt x="54" y="27"/>
                                  </a:lnTo>
                                  <a:lnTo>
                                    <a:pt x="27" y="0"/>
                                  </a:lnTo>
                                  <a:close/>
                                  <a:moveTo>
                                    <a:pt x="27" y="0"/>
                                  </a:moveTo>
                                  <a:lnTo>
                                    <a:pt x="27" y="0"/>
                                  </a:lnTo>
                                  <a:close/>
                                </a:path>
                              </a:pathLst>
                            </a:custGeom>
                            <a:noFill/>
                            <a:ln w="10795" cap="sq">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4" name="Freeform 1493"/>
                          <wps:cNvSpPr>
                            <a:spLocks noEditPoints="1"/>
                          </wps:cNvSpPr>
                          <wps:spPr bwMode="auto">
                            <a:xfrm>
                              <a:off x="4590" y="2713"/>
                              <a:ext cx="67" cy="67"/>
                            </a:xfrm>
                            <a:custGeom>
                              <a:avLst/>
                              <a:gdLst>
                                <a:gd name="T0" fmla="*/ 42 w 84"/>
                                <a:gd name="T1" fmla="*/ 0 h 84"/>
                                <a:gd name="T2" fmla="*/ 42 w 84"/>
                                <a:gd name="T3" fmla="*/ 0 h 84"/>
                                <a:gd name="T4" fmla="*/ 0 w 84"/>
                                <a:gd name="T5" fmla="*/ 42 h 84"/>
                                <a:gd name="T6" fmla="*/ 42 w 84"/>
                                <a:gd name="T7" fmla="*/ 84 h 84"/>
                                <a:gd name="T8" fmla="*/ 84 w 84"/>
                                <a:gd name="T9" fmla="*/ 42 h 84"/>
                                <a:gd name="T10" fmla="*/ 42 w 84"/>
                                <a:gd name="T11" fmla="*/ 0 h 84"/>
                                <a:gd name="T12" fmla="*/ 42 w 84"/>
                                <a:gd name="T13" fmla="*/ 0 h 84"/>
                                <a:gd name="T14" fmla="*/ 42 w 84"/>
                                <a:gd name="T15" fmla="*/ 0 h 84"/>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4" h="84">
                                  <a:moveTo>
                                    <a:pt x="42" y="0"/>
                                  </a:moveTo>
                                  <a:lnTo>
                                    <a:pt x="42" y="0"/>
                                  </a:lnTo>
                                  <a:lnTo>
                                    <a:pt x="0" y="42"/>
                                  </a:lnTo>
                                  <a:lnTo>
                                    <a:pt x="42" y="84"/>
                                  </a:lnTo>
                                  <a:lnTo>
                                    <a:pt x="84" y="42"/>
                                  </a:lnTo>
                                  <a:lnTo>
                                    <a:pt x="42" y="0"/>
                                  </a:lnTo>
                                  <a:close/>
                                  <a:moveTo>
                                    <a:pt x="42" y="0"/>
                                  </a:moveTo>
                                  <a:lnTo>
                                    <a:pt x="42"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35" name="Freeform 1494"/>
                          <wps:cNvSpPr>
                            <a:spLocks noEditPoints="1"/>
                          </wps:cNvSpPr>
                          <wps:spPr bwMode="auto">
                            <a:xfrm>
                              <a:off x="4602" y="2725"/>
                              <a:ext cx="43" cy="43"/>
                            </a:xfrm>
                            <a:custGeom>
                              <a:avLst/>
                              <a:gdLst>
                                <a:gd name="T0" fmla="*/ 27 w 54"/>
                                <a:gd name="T1" fmla="*/ 0 h 54"/>
                                <a:gd name="T2" fmla="*/ 27 w 54"/>
                                <a:gd name="T3" fmla="*/ 0 h 54"/>
                                <a:gd name="T4" fmla="*/ 0 w 54"/>
                                <a:gd name="T5" fmla="*/ 27 h 54"/>
                                <a:gd name="T6" fmla="*/ 27 w 54"/>
                                <a:gd name="T7" fmla="*/ 54 h 54"/>
                                <a:gd name="T8" fmla="*/ 54 w 54"/>
                                <a:gd name="T9" fmla="*/ 27 h 54"/>
                                <a:gd name="T10" fmla="*/ 27 w 54"/>
                                <a:gd name="T11" fmla="*/ 0 h 54"/>
                                <a:gd name="T12" fmla="*/ 27 w 54"/>
                                <a:gd name="T13" fmla="*/ 0 h 54"/>
                                <a:gd name="T14" fmla="*/ 27 w 54"/>
                                <a:gd name="T15" fmla="*/ 0 h 54"/>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54" h="54">
                                  <a:moveTo>
                                    <a:pt x="27" y="0"/>
                                  </a:moveTo>
                                  <a:lnTo>
                                    <a:pt x="27" y="0"/>
                                  </a:lnTo>
                                  <a:lnTo>
                                    <a:pt x="0" y="27"/>
                                  </a:lnTo>
                                  <a:lnTo>
                                    <a:pt x="27" y="54"/>
                                  </a:lnTo>
                                  <a:lnTo>
                                    <a:pt x="54" y="27"/>
                                  </a:lnTo>
                                  <a:lnTo>
                                    <a:pt x="27" y="0"/>
                                  </a:lnTo>
                                  <a:close/>
                                  <a:moveTo>
                                    <a:pt x="27" y="0"/>
                                  </a:moveTo>
                                  <a:lnTo>
                                    <a:pt x="27" y="0"/>
                                  </a:lnTo>
                                  <a:close/>
                                </a:path>
                              </a:pathLst>
                            </a:custGeom>
                            <a:noFill/>
                            <a:ln w="10795" cap="sq">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6" name="Freeform 1495"/>
                          <wps:cNvSpPr>
                            <a:spLocks noEditPoints="1"/>
                          </wps:cNvSpPr>
                          <wps:spPr bwMode="auto">
                            <a:xfrm>
                              <a:off x="4282" y="3027"/>
                              <a:ext cx="67" cy="67"/>
                            </a:xfrm>
                            <a:custGeom>
                              <a:avLst/>
                              <a:gdLst>
                                <a:gd name="T0" fmla="*/ 42 w 85"/>
                                <a:gd name="T1" fmla="*/ 0 h 85"/>
                                <a:gd name="T2" fmla="*/ 42 w 85"/>
                                <a:gd name="T3" fmla="*/ 0 h 85"/>
                                <a:gd name="T4" fmla="*/ 0 w 85"/>
                                <a:gd name="T5" fmla="*/ 42 h 85"/>
                                <a:gd name="T6" fmla="*/ 42 w 85"/>
                                <a:gd name="T7" fmla="*/ 85 h 85"/>
                                <a:gd name="T8" fmla="*/ 85 w 85"/>
                                <a:gd name="T9" fmla="*/ 42 h 85"/>
                                <a:gd name="T10" fmla="*/ 42 w 85"/>
                                <a:gd name="T11" fmla="*/ 0 h 85"/>
                                <a:gd name="T12" fmla="*/ 42 w 85"/>
                                <a:gd name="T13" fmla="*/ 0 h 85"/>
                                <a:gd name="T14" fmla="*/ 42 w 85"/>
                                <a:gd name="T15" fmla="*/ 0 h 85"/>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5" h="85">
                                  <a:moveTo>
                                    <a:pt x="42" y="0"/>
                                  </a:moveTo>
                                  <a:lnTo>
                                    <a:pt x="42" y="0"/>
                                  </a:lnTo>
                                  <a:lnTo>
                                    <a:pt x="0" y="42"/>
                                  </a:lnTo>
                                  <a:lnTo>
                                    <a:pt x="42" y="85"/>
                                  </a:lnTo>
                                  <a:lnTo>
                                    <a:pt x="85" y="42"/>
                                  </a:lnTo>
                                  <a:lnTo>
                                    <a:pt x="42" y="0"/>
                                  </a:lnTo>
                                  <a:close/>
                                  <a:moveTo>
                                    <a:pt x="42" y="0"/>
                                  </a:moveTo>
                                  <a:lnTo>
                                    <a:pt x="42"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37" name="Freeform 1496"/>
                          <wps:cNvSpPr>
                            <a:spLocks noEditPoints="1"/>
                          </wps:cNvSpPr>
                          <wps:spPr bwMode="auto">
                            <a:xfrm>
                              <a:off x="4294" y="3039"/>
                              <a:ext cx="42" cy="43"/>
                            </a:xfrm>
                            <a:custGeom>
                              <a:avLst/>
                              <a:gdLst>
                                <a:gd name="T0" fmla="*/ 27 w 54"/>
                                <a:gd name="T1" fmla="*/ 0 h 54"/>
                                <a:gd name="T2" fmla="*/ 27 w 54"/>
                                <a:gd name="T3" fmla="*/ 0 h 54"/>
                                <a:gd name="T4" fmla="*/ 0 w 54"/>
                                <a:gd name="T5" fmla="*/ 27 h 54"/>
                                <a:gd name="T6" fmla="*/ 27 w 54"/>
                                <a:gd name="T7" fmla="*/ 54 h 54"/>
                                <a:gd name="T8" fmla="*/ 54 w 54"/>
                                <a:gd name="T9" fmla="*/ 27 h 54"/>
                                <a:gd name="T10" fmla="*/ 27 w 54"/>
                                <a:gd name="T11" fmla="*/ 0 h 54"/>
                                <a:gd name="T12" fmla="*/ 27 w 54"/>
                                <a:gd name="T13" fmla="*/ 0 h 54"/>
                                <a:gd name="T14" fmla="*/ 27 w 54"/>
                                <a:gd name="T15" fmla="*/ 0 h 54"/>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54" h="54">
                                  <a:moveTo>
                                    <a:pt x="27" y="0"/>
                                  </a:moveTo>
                                  <a:lnTo>
                                    <a:pt x="27" y="0"/>
                                  </a:lnTo>
                                  <a:lnTo>
                                    <a:pt x="0" y="27"/>
                                  </a:lnTo>
                                  <a:lnTo>
                                    <a:pt x="27" y="54"/>
                                  </a:lnTo>
                                  <a:lnTo>
                                    <a:pt x="54" y="27"/>
                                  </a:lnTo>
                                  <a:lnTo>
                                    <a:pt x="27" y="0"/>
                                  </a:lnTo>
                                  <a:close/>
                                  <a:moveTo>
                                    <a:pt x="27" y="0"/>
                                  </a:moveTo>
                                  <a:lnTo>
                                    <a:pt x="27" y="0"/>
                                  </a:lnTo>
                                  <a:close/>
                                </a:path>
                              </a:pathLst>
                            </a:custGeom>
                            <a:noFill/>
                            <a:ln w="10795" cap="sq">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8" name="Freeform 1497"/>
                          <wps:cNvSpPr>
                            <a:spLocks noEditPoints="1"/>
                          </wps:cNvSpPr>
                          <wps:spPr bwMode="auto">
                            <a:xfrm>
                              <a:off x="4069" y="2399"/>
                              <a:ext cx="67" cy="68"/>
                            </a:xfrm>
                            <a:custGeom>
                              <a:avLst/>
                              <a:gdLst>
                                <a:gd name="T0" fmla="*/ 42 w 85"/>
                                <a:gd name="T1" fmla="*/ 0 h 85"/>
                                <a:gd name="T2" fmla="*/ 42 w 85"/>
                                <a:gd name="T3" fmla="*/ 0 h 85"/>
                                <a:gd name="T4" fmla="*/ 0 w 85"/>
                                <a:gd name="T5" fmla="*/ 43 h 85"/>
                                <a:gd name="T6" fmla="*/ 42 w 85"/>
                                <a:gd name="T7" fmla="*/ 85 h 85"/>
                                <a:gd name="T8" fmla="*/ 85 w 85"/>
                                <a:gd name="T9" fmla="*/ 43 h 85"/>
                                <a:gd name="T10" fmla="*/ 42 w 85"/>
                                <a:gd name="T11" fmla="*/ 0 h 85"/>
                                <a:gd name="T12" fmla="*/ 42 w 85"/>
                                <a:gd name="T13" fmla="*/ 0 h 85"/>
                                <a:gd name="T14" fmla="*/ 42 w 85"/>
                                <a:gd name="T15" fmla="*/ 0 h 85"/>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5" h="85">
                                  <a:moveTo>
                                    <a:pt x="42" y="0"/>
                                  </a:moveTo>
                                  <a:lnTo>
                                    <a:pt x="42" y="0"/>
                                  </a:lnTo>
                                  <a:lnTo>
                                    <a:pt x="0" y="43"/>
                                  </a:lnTo>
                                  <a:lnTo>
                                    <a:pt x="42" y="85"/>
                                  </a:lnTo>
                                  <a:lnTo>
                                    <a:pt x="85" y="43"/>
                                  </a:lnTo>
                                  <a:lnTo>
                                    <a:pt x="42" y="0"/>
                                  </a:lnTo>
                                  <a:close/>
                                  <a:moveTo>
                                    <a:pt x="42" y="0"/>
                                  </a:moveTo>
                                  <a:lnTo>
                                    <a:pt x="42"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39" name="Freeform 1498"/>
                          <wps:cNvSpPr>
                            <a:spLocks noEditPoints="1"/>
                          </wps:cNvSpPr>
                          <wps:spPr bwMode="auto">
                            <a:xfrm>
                              <a:off x="4081" y="2412"/>
                              <a:ext cx="43" cy="43"/>
                            </a:xfrm>
                            <a:custGeom>
                              <a:avLst/>
                              <a:gdLst>
                                <a:gd name="T0" fmla="*/ 27 w 54"/>
                                <a:gd name="T1" fmla="*/ 0 h 54"/>
                                <a:gd name="T2" fmla="*/ 27 w 54"/>
                                <a:gd name="T3" fmla="*/ 0 h 54"/>
                                <a:gd name="T4" fmla="*/ 0 w 54"/>
                                <a:gd name="T5" fmla="*/ 27 h 54"/>
                                <a:gd name="T6" fmla="*/ 27 w 54"/>
                                <a:gd name="T7" fmla="*/ 54 h 54"/>
                                <a:gd name="T8" fmla="*/ 54 w 54"/>
                                <a:gd name="T9" fmla="*/ 27 h 54"/>
                                <a:gd name="T10" fmla="*/ 27 w 54"/>
                                <a:gd name="T11" fmla="*/ 0 h 54"/>
                                <a:gd name="T12" fmla="*/ 27 w 54"/>
                                <a:gd name="T13" fmla="*/ 0 h 54"/>
                                <a:gd name="T14" fmla="*/ 27 w 54"/>
                                <a:gd name="T15" fmla="*/ 0 h 54"/>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54" h="54">
                                  <a:moveTo>
                                    <a:pt x="27" y="0"/>
                                  </a:moveTo>
                                  <a:lnTo>
                                    <a:pt x="27" y="0"/>
                                  </a:lnTo>
                                  <a:lnTo>
                                    <a:pt x="0" y="27"/>
                                  </a:lnTo>
                                  <a:lnTo>
                                    <a:pt x="27" y="54"/>
                                  </a:lnTo>
                                  <a:lnTo>
                                    <a:pt x="54" y="27"/>
                                  </a:lnTo>
                                  <a:lnTo>
                                    <a:pt x="27" y="0"/>
                                  </a:lnTo>
                                  <a:close/>
                                  <a:moveTo>
                                    <a:pt x="27" y="0"/>
                                  </a:moveTo>
                                  <a:lnTo>
                                    <a:pt x="27" y="0"/>
                                  </a:lnTo>
                                  <a:close/>
                                </a:path>
                              </a:pathLst>
                            </a:custGeom>
                            <a:noFill/>
                            <a:ln w="10795" cap="sq">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40" name="Freeform 1499"/>
                          <wps:cNvSpPr>
                            <a:spLocks noEditPoints="1"/>
                          </wps:cNvSpPr>
                          <wps:spPr bwMode="auto">
                            <a:xfrm>
                              <a:off x="4128" y="3968"/>
                              <a:ext cx="67" cy="67"/>
                            </a:xfrm>
                            <a:custGeom>
                              <a:avLst/>
                              <a:gdLst>
                                <a:gd name="T0" fmla="*/ 42 w 85"/>
                                <a:gd name="T1" fmla="*/ 0 h 85"/>
                                <a:gd name="T2" fmla="*/ 42 w 85"/>
                                <a:gd name="T3" fmla="*/ 0 h 85"/>
                                <a:gd name="T4" fmla="*/ 0 w 85"/>
                                <a:gd name="T5" fmla="*/ 43 h 85"/>
                                <a:gd name="T6" fmla="*/ 42 w 85"/>
                                <a:gd name="T7" fmla="*/ 85 h 85"/>
                                <a:gd name="T8" fmla="*/ 85 w 85"/>
                                <a:gd name="T9" fmla="*/ 43 h 85"/>
                                <a:gd name="T10" fmla="*/ 42 w 85"/>
                                <a:gd name="T11" fmla="*/ 0 h 85"/>
                                <a:gd name="T12" fmla="*/ 42 w 85"/>
                                <a:gd name="T13" fmla="*/ 0 h 85"/>
                                <a:gd name="T14" fmla="*/ 42 w 85"/>
                                <a:gd name="T15" fmla="*/ 0 h 85"/>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5" h="85">
                                  <a:moveTo>
                                    <a:pt x="42" y="0"/>
                                  </a:moveTo>
                                  <a:lnTo>
                                    <a:pt x="42" y="0"/>
                                  </a:lnTo>
                                  <a:lnTo>
                                    <a:pt x="0" y="43"/>
                                  </a:lnTo>
                                  <a:lnTo>
                                    <a:pt x="42" y="85"/>
                                  </a:lnTo>
                                  <a:lnTo>
                                    <a:pt x="85" y="43"/>
                                  </a:lnTo>
                                  <a:lnTo>
                                    <a:pt x="42" y="0"/>
                                  </a:lnTo>
                                  <a:close/>
                                  <a:moveTo>
                                    <a:pt x="42" y="0"/>
                                  </a:moveTo>
                                  <a:lnTo>
                                    <a:pt x="42"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41" name="Freeform 1500"/>
                          <wps:cNvSpPr>
                            <a:spLocks noEditPoints="1"/>
                          </wps:cNvSpPr>
                          <wps:spPr bwMode="auto">
                            <a:xfrm>
                              <a:off x="4139" y="3980"/>
                              <a:ext cx="43" cy="43"/>
                            </a:xfrm>
                            <a:custGeom>
                              <a:avLst/>
                              <a:gdLst>
                                <a:gd name="T0" fmla="*/ 27 w 54"/>
                                <a:gd name="T1" fmla="*/ 0 h 54"/>
                                <a:gd name="T2" fmla="*/ 27 w 54"/>
                                <a:gd name="T3" fmla="*/ 0 h 54"/>
                                <a:gd name="T4" fmla="*/ 0 w 54"/>
                                <a:gd name="T5" fmla="*/ 27 h 54"/>
                                <a:gd name="T6" fmla="*/ 27 w 54"/>
                                <a:gd name="T7" fmla="*/ 54 h 54"/>
                                <a:gd name="T8" fmla="*/ 54 w 54"/>
                                <a:gd name="T9" fmla="*/ 27 h 54"/>
                                <a:gd name="T10" fmla="*/ 27 w 54"/>
                                <a:gd name="T11" fmla="*/ 0 h 54"/>
                                <a:gd name="T12" fmla="*/ 27 w 54"/>
                                <a:gd name="T13" fmla="*/ 0 h 54"/>
                                <a:gd name="T14" fmla="*/ 27 w 54"/>
                                <a:gd name="T15" fmla="*/ 0 h 54"/>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54" h="54">
                                  <a:moveTo>
                                    <a:pt x="27" y="0"/>
                                  </a:moveTo>
                                  <a:lnTo>
                                    <a:pt x="27" y="0"/>
                                  </a:lnTo>
                                  <a:lnTo>
                                    <a:pt x="0" y="27"/>
                                  </a:lnTo>
                                  <a:lnTo>
                                    <a:pt x="27" y="54"/>
                                  </a:lnTo>
                                  <a:lnTo>
                                    <a:pt x="54" y="27"/>
                                  </a:lnTo>
                                  <a:lnTo>
                                    <a:pt x="27" y="0"/>
                                  </a:lnTo>
                                  <a:close/>
                                  <a:moveTo>
                                    <a:pt x="27" y="0"/>
                                  </a:moveTo>
                                  <a:lnTo>
                                    <a:pt x="27" y="0"/>
                                  </a:lnTo>
                                  <a:close/>
                                </a:path>
                              </a:pathLst>
                            </a:custGeom>
                            <a:noFill/>
                            <a:ln w="10795" cap="sq">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42" name="Freeform 1501"/>
                          <wps:cNvSpPr>
                            <a:spLocks noEditPoints="1"/>
                          </wps:cNvSpPr>
                          <wps:spPr bwMode="auto">
                            <a:xfrm>
                              <a:off x="4074" y="2086"/>
                              <a:ext cx="68" cy="67"/>
                            </a:xfrm>
                            <a:custGeom>
                              <a:avLst/>
                              <a:gdLst>
                                <a:gd name="T0" fmla="*/ 43 w 85"/>
                                <a:gd name="T1" fmla="*/ 0 h 85"/>
                                <a:gd name="T2" fmla="*/ 43 w 85"/>
                                <a:gd name="T3" fmla="*/ 0 h 85"/>
                                <a:gd name="T4" fmla="*/ 0 w 85"/>
                                <a:gd name="T5" fmla="*/ 43 h 85"/>
                                <a:gd name="T6" fmla="*/ 43 w 85"/>
                                <a:gd name="T7" fmla="*/ 85 h 85"/>
                                <a:gd name="T8" fmla="*/ 85 w 85"/>
                                <a:gd name="T9" fmla="*/ 43 h 85"/>
                                <a:gd name="T10" fmla="*/ 43 w 85"/>
                                <a:gd name="T11" fmla="*/ 0 h 85"/>
                                <a:gd name="T12" fmla="*/ 43 w 85"/>
                                <a:gd name="T13" fmla="*/ 0 h 85"/>
                                <a:gd name="T14" fmla="*/ 43 w 85"/>
                                <a:gd name="T15" fmla="*/ 0 h 85"/>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5" h="85">
                                  <a:moveTo>
                                    <a:pt x="43" y="0"/>
                                  </a:moveTo>
                                  <a:lnTo>
                                    <a:pt x="43" y="0"/>
                                  </a:lnTo>
                                  <a:lnTo>
                                    <a:pt x="0" y="43"/>
                                  </a:lnTo>
                                  <a:lnTo>
                                    <a:pt x="43" y="85"/>
                                  </a:lnTo>
                                  <a:lnTo>
                                    <a:pt x="85" y="43"/>
                                  </a:lnTo>
                                  <a:lnTo>
                                    <a:pt x="43" y="0"/>
                                  </a:lnTo>
                                  <a:close/>
                                  <a:moveTo>
                                    <a:pt x="43" y="0"/>
                                  </a:moveTo>
                                  <a:lnTo>
                                    <a:pt x="43"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43" name="Freeform 1502"/>
                          <wps:cNvSpPr>
                            <a:spLocks noEditPoints="1"/>
                          </wps:cNvSpPr>
                          <wps:spPr bwMode="auto">
                            <a:xfrm>
                              <a:off x="4087" y="2098"/>
                              <a:ext cx="43" cy="43"/>
                            </a:xfrm>
                            <a:custGeom>
                              <a:avLst/>
                              <a:gdLst>
                                <a:gd name="T0" fmla="*/ 27 w 54"/>
                                <a:gd name="T1" fmla="*/ 0 h 54"/>
                                <a:gd name="T2" fmla="*/ 27 w 54"/>
                                <a:gd name="T3" fmla="*/ 0 h 54"/>
                                <a:gd name="T4" fmla="*/ 0 w 54"/>
                                <a:gd name="T5" fmla="*/ 27 h 54"/>
                                <a:gd name="T6" fmla="*/ 27 w 54"/>
                                <a:gd name="T7" fmla="*/ 54 h 54"/>
                                <a:gd name="T8" fmla="*/ 54 w 54"/>
                                <a:gd name="T9" fmla="*/ 27 h 54"/>
                                <a:gd name="T10" fmla="*/ 27 w 54"/>
                                <a:gd name="T11" fmla="*/ 0 h 54"/>
                                <a:gd name="T12" fmla="*/ 27 w 54"/>
                                <a:gd name="T13" fmla="*/ 0 h 54"/>
                                <a:gd name="T14" fmla="*/ 27 w 54"/>
                                <a:gd name="T15" fmla="*/ 0 h 54"/>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54" h="54">
                                  <a:moveTo>
                                    <a:pt x="27" y="0"/>
                                  </a:moveTo>
                                  <a:lnTo>
                                    <a:pt x="27" y="0"/>
                                  </a:lnTo>
                                  <a:lnTo>
                                    <a:pt x="0" y="27"/>
                                  </a:lnTo>
                                  <a:lnTo>
                                    <a:pt x="27" y="54"/>
                                  </a:lnTo>
                                  <a:lnTo>
                                    <a:pt x="54" y="27"/>
                                  </a:lnTo>
                                  <a:lnTo>
                                    <a:pt x="27" y="0"/>
                                  </a:lnTo>
                                  <a:close/>
                                  <a:moveTo>
                                    <a:pt x="27" y="0"/>
                                  </a:moveTo>
                                  <a:lnTo>
                                    <a:pt x="27" y="0"/>
                                  </a:lnTo>
                                  <a:close/>
                                </a:path>
                              </a:pathLst>
                            </a:custGeom>
                            <a:noFill/>
                            <a:ln w="10795" cap="sq">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44" name="Freeform 1503"/>
                          <wps:cNvSpPr>
                            <a:spLocks noEditPoints="1"/>
                          </wps:cNvSpPr>
                          <wps:spPr bwMode="auto">
                            <a:xfrm>
                              <a:off x="4178" y="1772"/>
                              <a:ext cx="68" cy="68"/>
                            </a:xfrm>
                            <a:custGeom>
                              <a:avLst/>
                              <a:gdLst>
                                <a:gd name="T0" fmla="*/ 43 w 85"/>
                                <a:gd name="T1" fmla="*/ 0 h 85"/>
                                <a:gd name="T2" fmla="*/ 43 w 85"/>
                                <a:gd name="T3" fmla="*/ 0 h 85"/>
                                <a:gd name="T4" fmla="*/ 0 w 85"/>
                                <a:gd name="T5" fmla="*/ 42 h 85"/>
                                <a:gd name="T6" fmla="*/ 43 w 85"/>
                                <a:gd name="T7" fmla="*/ 85 h 85"/>
                                <a:gd name="T8" fmla="*/ 85 w 85"/>
                                <a:gd name="T9" fmla="*/ 42 h 85"/>
                                <a:gd name="T10" fmla="*/ 43 w 85"/>
                                <a:gd name="T11" fmla="*/ 0 h 85"/>
                                <a:gd name="T12" fmla="*/ 43 w 85"/>
                                <a:gd name="T13" fmla="*/ 0 h 85"/>
                                <a:gd name="T14" fmla="*/ 43 w 85"/>
                                <a:gd name="T15" fmla="*/ 0 h 85"/>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5" h="85">
                                  <a:moveTo>
                                    <a:pt x="43" y="0"/>
                                  </a:moveTo>
                                  <a:lnTo>
                                    <a:pt x="43" y="0"/>
                                  </a:lnTo>
                                  <a:lnTo>
                                    <a:pt x="0" y="42"/>
                                  </a:lnTo>
                                  <a:lnTo>
                                    <a:pt x="43" y="85"/>
                                  </a:lnTo>
                                  <a:lnTo>
                                    <a:pt x="85" y="42"/>
                                  </a:lnTo>
                                  <a:lnTo>
                                    <a:pt x="43" y="0"/>
                                  </a:lnTo>
                                  <a:close/>
                                  <a:moveTo>
                                    <a:pt x="43" y="0"/>
                                  </a:moveTo>
                                  <a:lnTo>
                                    <a:pt x="43"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45" name="Freeform 1504"/>
                          <wps:cNvSpPr>
                            <a:spLocks noEditPoints="1"/>
                          </wps:cNvSpPr>
                          <wps:spPr bwMode="auto">
                            <a:xfrm>
                              <a:off x="4191" y="1784"/>
                              <a:ext cx="43" cy="43"/>
                            </a:xfrm>
                            <a:custGeom>
                              <a:avLst/>
                              <a:gdLst>
                                <a:gd name="T0" fmla="*/ 27 w 54"/>
                                <a:gd name="T1" fmla="*/ 0 h 54"/>
                                <a:gd name="T2" fmla="*/ 27 w 54"/>
                                <a:gd name="T3" fmla="*/ 0 h 54"/>
                                <a:gd name="T4" fmla="*/ 0 w 54"/>
                                <a:gd name="T5" fmla="*/ 27 h 54"/>
                                <a:gd name="T6" fmla="*/ 27 w 54"/>
                                <a:gd name="T7" fmla="*/ 54 h 54"/>
                                <a:gd name="T8" fmla="*/ 54 w 54"/>
                                <a:gd name="T9" fmla="*/ 27 h 54"/>
                                <a:gd name="T10" fmla="*/ 27 w 54"/>
                                <a:gd name="T11" fmla="*/ 0 h 54"/>
                                <a:gd name="T12" fmla="*/ 27 w 54"/>
                                <a:gd name="T13" fmla="*/ 0 h 54"/>
                                <a:gd name="T14" fmla="*/ 27 w 54"/>
                                <a:gd name="T15" fmla="*/ 0 h 54"/>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54" h="54">
                                  <a:moveTo>
                                    <a:pt x="27" y="0"/>
                                  </a:moveTo>
                                  <a:lnTo>
                                    <a:pt x="27" y="0"/>
                                  </a:lnTo>
                                  <a:lnTo>
                                    <a:pt x="0" y="27"/>
                                  </a:lnTo>
                                  <a:lnTo>
                                    <a:pt x="27" y="54"/>
                                  </a:lnTo>
                                  <a:lnTo>
                                    <a:pt x="54" y="27"/>
                                  </a:lnTo>
                                  <a:lnTo>
                                    <a:pt x="27" y="0"/>
                                  </a:lnTo>
                                  <a:close/>
                                  <a:moveTo>
                                    <a:pt x="27" y="0"/>
                                  </a:moveTo>
                                  <a:lnTo>
                                    <a:pt x="27" y="0"/>
                                  </a:lnTo>
                                  <a:close/>
                                </a:path>
                              </a:pathLst>
                            </a:custGeom>
                            <a:noFill/>
                            <a:ln w="10795" cap="sq">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46" name="Freeform 1505"/>
                          <wps:cNvSpPr>
                            <a:spLocks/>
                          </wps:cNvSpPr>
                          <wps:spPr bwMode="auto">
                            <a:xfrm>
                              <a:off x="427" y="5256"/>
                              <a:ext cx="7416" cy="0"/>
                            </a:xfrm>
                            <a:custGeom>
                              <a:avLst/>
                              <a:gdLst>
                                <a:gd name="T0" fmla="*/ 0 w 9335"/>
                                <a:gd name="T1" fmla="*/ 0 w 9335"/>
                                <a:gd name="T2" fmla="*/ 9335 w 9335"/>
                              </a:gdLst>
                              <a:ahLst/>
                              <a:cxnLst>
                                <a:cxn ang="0">
                                  <a:pos x="T0" y="0"/>
                                </a:cxn>
                                <a:cxn ang="0">
                                  <a:pos x="T1" y="0"/>
                                </a:cxn>
                                <a:cxn ang="0">
                                  <a:pos x="T2" y="0"/>
                                </a:cxn>
                              </a:cxnLst>
                              <a:rect l="0" t="0" r="r" b="b"/>
                              <a:pathLst>
                                <a:path w="9335">
                                  <a:moveTo>
                                    <a:pt x="0" y="0"/>
                                  </a:moveTo>
                                  <a:lnTo>
                                    <a:pt x="0" y="0"/>
                                  </a:lnTo>
                                  <a:lnTo>
                                    <a:pt x="9335" y="0"/>
                                  </a:ln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47" name="Freeform 1506"/>
                          <wps:cNvSpPr>
                            <a:spLocks/>
                          </wps:cNvSpPr>
                          <wps:spPr bwMode="auto">
                            <a:xfrm>
                              <a:off x="4031" y="5256"/>
                              <a:ext cx="0" cy="81"/>
                            </a:xfrm>
                            <a:custGeom>
                              <a:avLst/>
                              <a:gdLst>
                                <a:gd name="T0" fmla="*/ 0 h 101"/>
                                <a:gd name="T1" fmla="*/ 0 h 101"/>
                                <a:gd name="T2" fmla="*/ 101 h 101"/>
                              </a:gdLst>
                              <a:ahLst/>
                              <a:cxnLst>
                                <a:cxn ang="0">
                                  <a:pos x="0" y="T0"/>
                                </a:cxn>
                                <a:cxn ang="0">
                                  <a:pos x="0" y="T1"/>
                                </a:cxn>
                                <a:cxn ang="0">
                                  <a:pos x="0" y="T2"/>
                                </a:cxn>
                              </a:cxnLst>
                              <a:rect l="0" t="0" r="r" b="b"/>
                              <a:pathLst>
                                <a:path h="101">
                                  <a:moveTo>
                                    <a:pt x="0" y="0"/>
                                  </a:moveTo>
                                  <a:lnTo>
                                    <a:pt x="0" y="0"/>
                                  </a:lnTo>
                                  <a:lnTo>
                                    <a:pt x="0" y="101"/>
                                  </a:ln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48" name="Freeform 1507"/>
                          <wps:cNvSpPr>
                            <a:spLocks noEditPoints="1"/>
                          </wps:cNvSpPr>
                          <wps:spPr bwMode="auto">
                            <a:xfrm>
                              <a:off x="3990" y="5389"/>
                              <a:ext cx="78" cy="115"/>
                            </a:xfrm>
                            <a:custGeom>
                              <a:avLst/>
                              <a:gdLst>
                                <a:gd name="T0" fmla="*/ 49 w 98"/>
                                <a:gd name="T1" fmla="*/ 0 h 145"/>
                                <a:gd name="T2" fmla="*/ 49 w 98"/>
                                <a:gd name="T3" fmla="*/ 0 h 145"/>
                                <a:gd name="T4" fmla="*/ 88 w 98"/>
                                <a:gd name="T5" fmla="*/ 22 h 145"/>
                                <a:gd name="T6" fmla="*/ 98 w 98"/>
                                <a:gd name="T7" fmla="*/ 70 h 145"/>
                                <a:gd name="T8" fmla="*/ 89 w 98"/>
                                <a:gd name="T9" fmla="*/ 118 h 145"/>
                                <a:gd name="T10" fmla="*/ 49 w 98"/>
                                <a:gd name="T11" fmla="*/ 145 h 145"/>
                                <a:gd name="T12" fmla="*/ 11 w 98"/>
                                <a:gd name="T13" fmla="*/ 123 h 145"/>
                                <a:gd name="T14" fmla="*/ 0 w 98"/>
                                <a:gd name="T15" fmla="*/ 73 h 145"/>
                                <a:gd name="T16" fmla="*/ 7 w 98"/>
                                <a:gd name="T17" fmla="*/ 32 h 145"/>
                                <a:gd name="T18" fmla="*/ 49 w 98"/>
                                <a:gd name="T19" fmla="*/ 0 h 145"/>
                                <a:gd name="T20" fmla="*/ 49 w 98"/>
                                <a:gd name="T21" fmla="*/ 0 h 145"/>
                                <a:gd name="T22" fmla="*/ 49 w 98"/>
                                <a:gd name="T23" fmla="*/ 129 h 145"/>
                                <a:gd name="T24" fmla="*/ 49 w 98"/>
                                <a:gd name="T25" fmla="*/ 129 h 145"/>
                                <a:gd name="T26" fmla="*/ 71 w 98"/>
                                <a:gd name="T27" fmla="*/ 116 h 145"/>
                                <a:gd name="T28" fmla="*/ 79 w 98"/>
                                <a:gd name="T29" fmla="*/ 71 h 145"/>
                                <a:gd name="T30" fmla="*/ 73 w 98"/>
                                <a:gd name="T31" fmla="*/ 31 h 145"/>
                                <a:gd name="T32" fmla="*/ 50 w 98"/>
                                <a:gd name="T33" fmla="*/ 16 h 145"/>
                                <a:gd name="T34" fmla="*/ 27 w 98"/>
                                <a:gd name="T35" fmla="*/ 30 h 145"/>
                                <a:gd name="T36" fmla="*/ 20 w 98"/>
                                <a:gd name="T37" fmla="*/ 74 h 145"/>
                                <a:gd name="T38" fmla="*/ 24 w 98"/>
                                <a:gd name="T39" fmla="*/ 109 h 145"/>
                                <a:gd name="T40" fmla="*/ 49 w 98"/>
                                <a:gd name="T41" fmla="*/ 129 h 145"/>
                                <a:gd name="T42" fmla="*/ 49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7"/>
                                    <a:pt x="88" y="22"/>
                                  </a:cubicBezTo>
                                  <a:cubicBezTo>
                                    <a:pt x="95" y="34"/>
                                    <a:pt x="98" y="50"/>
                                    <a:pt x="98" y="70"/>
                                  </a:cubicBezTo>
                                  <a:cubicBezTo>
                                    <a:pt x="98" y="89"/>
                                    <a:pt x="95" y="105"/>
                                    <a:pt x="89" y="118"/>
                                  </a:cubicBezTo>
                                  <a:cubicBezTo>
                                    <a:pt x="81" y="136"/>
                                    <a:pt x="67" y="145"/>
                                    <a:pt x="49" y="145"/>
                                  </a:cubicBezTo>
                                  <a:cubicBezTo>
                                    <a:pt x="32" y="145"/>
                                    <a:pt x="19" y="137"/>
                                    <a:pt x="11" y="123"/>
                                  </a:cubicBezTo>
                                  <a:cubicBezTo>
                                    <a:pt x="4" y="110"/>
                                    <a:pt x="0" y="94"/>
                                    <a:pt x="0" y="73"/>
                                  </a:cubicBezTo>
                                  <a:cubicBezTo>
                                    <a:pt x="0" y="57"/>
                                    <a:pt x="2" y="43"/>
                                    <a:pt x="7" y="32"/>
                                  </a:cubicBezTo>
                                  <a:cubicBezTo>
                                    <a:pt x="14" y="10"/>
                                    <a:pt x="28" y="0"/>
                                    <a:pt x="49" y="0"/>
                                  </a:cubicBezTo>
                                  <a:lnTo>
                                    <a:pt x="49" y="0"/>
                                  </a:lnTo>
                                  <a:close/>
                                  <a:moveTo>
                                    <a:pt x="49" y="129"/>
                                  </a:moveTo>
                                  <a:lnTo>
                                    <a:pt x="49" y="129"/>
                                  </a:lnTo>
                                  <a:cubicBezTo>
                                    <a:pt x="58" y="129"/>
                                    <a:pt x="65" y="125"/>
                                    <a:pt x="71" y="116"/>
                                  </a:cubicBezTo>
                                  <a:cubicBezTo>
                                    <a:pt x="76" y="108"/>
                                    <a:pt x="79" y="93"/>
                                    <a:pt x="79" y="71"/>
                                  </a:cubicBezTo>
                                  <a:cubicBezTo>
                                    <a:pt x="79" y="55"/>
                                    <a:pt x="77" y="42"/>
                                    <a:pt x="73" y="31"/>
                                  </a:cubicBezTo>
                                  <a:cubicBezTo>
                                    <a:pt x="69" y="21"/>
                                    <a:pt x="61" y="16"/>
                                    <a:pt x="50" y="16"/>
                                  </a:cubicBezTo>
                                  <a:cubicBezTo>
                                    <a:pt x="39" y="16"/>
                                    <a:pt x="32" y="21"/>
                                    <a:pt x="27" y="30"/>
                                  </a:cubicBezTo>
                                  <a:cubicBezTo>
                                    <a:pt x="22" y="40"/>
                                    <a:pt x="20" y="55"/>
                                    <a:pt x="20" y="74"/>
                                  </a:cubicBezTo>
                                  <a:cubicBezTo>
                                    <a:pt x="20" y="88"/>
                                    <a:pt x="21" y="100"/>
                                    <a:pt x="24" y="109"/>
                                  </a:cubicBezTo>
                                  <a:cubicBezTo>
                                    <a:pt x="29" y="122"/>
                                    <a:pt x="37" y="129"/>
                                    <a:pt x="49" y="129"/>
                                  </a:cubicBezTo>
                                  <a:lnTo>
                                    <a:pt x="49"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49" name="Freeform 1508"/>
                          <wps:cNvSpPr>
                            <a:spLocks/>
                          </wps:cNvSpPr>
                          <wps:spPr bwMode="auto">
                            <a:xfrm>
                              <a:off x="4031" y="5256"/>
                              <a:ext cx="0" cy="81"/>
                            </a:xfrm>
                            <a:custGeom>
                              <a:avLst/>
                              <a:gdLst>
                                <a:gd name="T0" fmla="*/ 0 h 101"/>
                                <a:gd name="T1" fmla="*/ 0 h 101"/>
                                <a:gd name="T2" fmla="*/ 101 h 101"/>
                              </a:gdLst>
                              <a:ahLst/>
                              <a:cxnLst>
                                <a:cxn ang="0">
                                  <a:pos x="0" y="T0"/>
                                </a:cxn>
                                <a:cxn ang="0">
                                  <a:pos x="0" y="T1"/>
                                </a:cxn>
                                <a:cxn ang="0">
                                  <a:pos x="0" y="T2"/>
                                </a:cxn>
                              </a:cxnLst>
                              <a:rect l="0" t="0" r="r" b="b"/>
                              <a:pathLst>
                                <a:path h="101">
                                  <a:moveTo>
                                    <a:pt x="0" y="0"/>
                                  </a:moveTo>
                                  <a:lnTo>
                                    <a:pt x="0" y="0"/>
                                  </a:lnTo>
                                  <a:lnTo>
                                    <a:pt x="0" y="101"/>
                                  </a:ln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50" name="Freeform 1509"/>
                          <wps:cNvSpPr>
                            <a:spLocks noEditPoints="1"/>
                          </wps:cNvSpPr>
                          <wps:spPr bwMode="auto">
                            <a:xfrm>
                              <a:off x="3990" y="5389"/>
                              <a:ext cx="78" cy="115"/>
                            </a:xfrm>
                            <a:custGeom>
                              <a:avLst/>
                              <a:gdLst>
                                <a:gd name="T0" fmla="*/ 49 w 98"/>
                                <a:gd name="T1" fmla="*/ 0 h 145"/>
                                <a:gd name="T2" fmla="*/ 49 w 98"/>
                                <a:gd name="T3" fmla="*/ 0 h 145"/>
                                <a:gd name="T4" fmla="*/ 88 w 98"/>
                                <a:gd name="T5" fmla="*/ 22 h 145"/>
                                <a:gd name="T6" fmla="*/ 98 w 98"/>
                                <a:gd name="T7" fmla="*/ 70 h 145"/>
                                <a:gd name="T8" fmla="*/ 89 w 98"/>
                                <a:gd name="T9" fmla="*/ 118 h 145"/>
                                <a:gd name="T10" fmla="*/ 49 w 98"/>
                                <a:gd name="T11" fmla="*/ 145 h 145"/>
                                <a:gd name="T12" fmla="*/ 11 w 98"/>
                                <a:gd name="T13" fmla="*/ 123 h 145"/>
                                <a:gd name="T14" fmla="*/ 0 w 98"/>
                                <a:gd name="T15" fmla="*/ 73 h 145"/>
                                <a:gd name="T16" fmla="*/ 7 w 98"/>
                                <a:gd name="T17" fmla="*/ 32 h 145"/>
                                <a:gd name="T18" fmla="*/ 49 w 98"/>
                                <a:gd name="T19" fmla="*/ 0 h 145"/>
                                <a:gd name="T20" fmla="*/ 49 w 98"/>
                                <a:gd name="T21" fmla="*/ 0 h 145"/>
                                <a:gd name="T22" fmla="*/ 49 w 98"/>
                                <a:gd name="T23" fmla="*/ 129 h 145"/>
                                <a:gd name="T24" fmla="*/ 49 w 98"/>
                                <a:gd name="T25" fmla="*/ 129 h 145"/>
                                <a:gd name="T26" fmla="*/ 71 w 98"/>
                                <a:gd name="T27" fmla="*/ 116 h 145"/>
                                <a:gd name="T28" fmla="*/ 79 w 98"/>
                                <a:gd name="T29" fmla="*/ 71 h 145"/>
                                <a:gd name="T30" fmla="*/ 73 w 98"/>
                                <a:gd name="T31" fmla="*/ 31 h 145"/>
                                <a:gd name="T32" fmla="*/ 50 w 98"/>
                                <a:gd name="T33" fmla="*/ 16 h 145"/>
                                <a:gd name="T34" fmla="*/ 27 w 98"/>
                                <a:gd name="T35" fmla="*/ 30 h 145"/>
                                <a:gd name="T36" fmla="*/ 20 w 98"/>
                                <a:gd name="T37" fmla="*/ 74 h 145"/>
                                <a:gd name="T38" fmla="*/ 24 w 98"/>
                                <a:gd name="T39" fmla="*/ 109 h 145"/>
                                <a:gd name="T40" fmla="*/ 49 w 98"/>
                                <a:gd name="T41" fmla="*/ 129 h 145"/>
                                <a:gd name="T42" fmla="*/ 49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7"/>
                                    <a:pt x="88" y="22"/>
                                  </a:cubicBezTo>
                                  <a:cubicBezTo>
                                    <a:pt x="95" y="34"/>
                                    <a:pt x="98" y="50"/>
                                    <a:pt x="98" y="70"/>
                                  </a:cubicBezTo>
                                  <a:cubicBezTo>
                                    <a:pt x="98" y="89"/>
                                    <a:pt x="95" y="105"/>
                                    <a:pt x="89" y="118"/>
                                  </a:cubicBezTo>
                                  <a:cubicBezTo>
                                    <a:pt x="81" y="136"/>
                                    <a:pt x="67" y="145"/>
                                    <a:pt x="49" y="145"/>
                                  </a:cubicBezTo>
                                  <a:cubicBezTo>
                                    <a:pt x="32" y="145"/>
                                    <a:pt x="19" y="137"/>
                                    <a:pt x="11" y="123"/>
                                  </a:cubicBezTo>
                                  <a:cubicBezTo>
                                    <a:pt x="4" y="110"/>
                                    <a:pt x="0" y="94"/>
                                    <a:pt x="0" y="73"/>
                                  </a:cubicBezTo>
                                  <a:cubicBezTo>
                                    <a:pt x="0" y="57"/>
                                    <a:pt x="2" y="43"/>
                                    <a:pt x="7" y="32"/>
                                  </a:cubicBezTo>
                                  <a:cubicBezTo>
                                    <a:pt x="14" y="10"/>
                                    <a:pt x="28" y="0"/>
                                    <a:pt x="49" y="0"/>
                                  </a:cubicBezTo>
                                  <a:lnTo>
                                    <a:pt x="49" y="0"/>
                                  </a:lnTo>
                                  <a:close/>
                                  <a:moveTo>
                                    <a:pt x="49" y="129"/>
                                  </a:moveTo>
                                  <a:lnTo>
                                    <a:pt x="49" y="129"/>
                                  </a:lnTo>
                                  <a:cubicBezTo>
                                    <a:pt x="58" y="129"/>
                                    <a:pt x="65" y="125"/>
                                    <a:pt x="71" y="116"/>
                                  </a:cubicBezTo>
                                  <a:cubicBezTo>
                                    <a:pt x="76" y="108"/>
                                    <a:pt x="79" y="93"/>
                                    <a:pt x="79" y="71"/>
                                  </a:cubicBezTo>
                                  <a:cubicBezTo>
                                    <a:pt x="79" y="55"/>
                                    <a:pt x="77" y="42"/>
                                    <a:pt x="73" y="31"/>
                                  </a:cubicBezTo>
                                  <a:cubicBezTo>
                                    <a:pt x="69" y="21"/>
                                    <a:pt x="61" y="16"/>
                                    <a:pt x="50" y="16"/>
                                  </a:cubicBezTo>
                                  <a:cubicBezTo>
                                    <a:pt x="39" y="16"/>
                                    <a:pt x="32" y="21"/>
                                    <a:pt x="27" y="30"/>
                                  </a:cubicBezTo>
                                  <a:cubicBezTo>
                                    <a:pt x="22" y="40"/>
                                    <a:pt x="20" y="55"/>
                                    <a:pt x="20" y="74"/>
                                  </a:cubicBezTo>
                                  <a:cubicBezTo>
                                    <a:pt x="20" y="88"/>
                                    <a:pt x="21" y="100"/>
                                    <a:pt x="24" y="109"/>
                                  </a:cubicBezTo>
                                  <a:cubicBezTo>
                                    <a:pt x="29" y="122"/>
                                    <a:pt x="37" y="129"/>
                                    <a:pt x="49" y="129"/>
                                  </a:cubicBezTo>
                                  <a:lnTo>
                                    <a:pt x="49"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51" name="Freeform 1510"/>
                          <wps:cNvSpPr>
                            <a:spLocks/>
                          </wps:cNvSpPr>
                          <wps:spPr bwMode="auto">
                            <a:xfrm>
                              <a:off x="4401" y="5256"/>
                              <a:ext cx="0" cy="81"/>
                            </a:xfrm>
                            <a:custGeom>
                              <a:avLst/>
                              <a:gdLst>
                                <a:gd name="T0" fmla="*/ 0 h 101"/>
                                <a:gd name="T1" fmla="*/ 0 h 101"/>
                                <a:gd name="T2" fmla="*/ 101 h 101"/>
                              </a:gdLst>
                              <a:ahLst/>
                              <a:cxnLst>
                                <a:cxn ang="0">
                                  <a:pos x="0" y="T0"/>
                                </a:cxn>
                                <a:cxn ang="0">
                                  <a:pos x="0" y="T1"/>
                                </a:cxn>
                                <a:cxn ang="0">
                                  <a:pos x="0" y="T2"/>
                                </a:cxn>
                              </a:cxnLst>
                              <a:rect l="0" t="0" r="r" b="b"/>
                              <a:pathLst>
                                <a:path h="101">
                                  <a:moveTo>
                                    <a:pt x="0" y="0"/>
                                  </a:moveTo>
                                  <a:lnTo>
                                    <a:pt x="0" y="0"/>
                                  </a:lnTo>
                                  <a:lnTo>
                                    <a:pt x="0" y="101"/>
                                  </a:ln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52" name="Freeform 1511"/>
                          <wps:cNvSpPr>
                            <a:spLocks/>
                          </wps:cNvSpPr>
                          <wps:spPr bwMode="auto">
                            <a:xfrm>
                              <a:off x="4327" y="5389"/>
                              <a:ext cx="41" cy="112"/>
                            </a:xfrm>
                            <a:custGeom>
                              <a:avLst/>
                              <a:gdLst>
                                <a:gd name="T0" fmla="*/ 0 w 52"/>
                                <a:gd name="T1" fmla="*/ 41 h 141"/>
                                <a:gd name="T2" fmla="*/ 0 w 52"/>
                                <a:gd name="T3" fmla="*/ 41 h 141"/>
                                <a:gd name="T4" fmla="*/ 0 w 52"/>
                                <a:gd name="T5" fmla="*/ 27 h 141"/>
                                <a:gd name="T6" fmla="*/ 27 w 52"/>
                                <a:gd name="T7" fmla="*/ 21 h 141"/>
                                <a:gd name="T8" fmla="*/ 38 w 52"/>
                                <a:gd name="T9" fmla="*/ 0 h 141"/>
                                <a:gd name="T10" fmla="*/ 52 w 52"/>
                                <a:gd name="T11" fmla="*/ 0 h 141"/>
                                <a:gd name="T12" fmla="*/ 52 w 52"/>
                                <a:gd name="T13" fmla="*/ 141 h 141"/>
                                <a:gd name="T14" fmla="*/ 33 w 52"/>
                                <a:gd name="T15" fmla="*/ 141 h 141"/>
                                <a:gd name="T16" fmla="*/ 33 w 52"/>
                                <a:gd name="T17" fmla="*/ 41 h 141"/>
                                <a:gd name="T18" fmla="*/ 0 w 52"/>
                                <a:gd name="T19" fmla="*/ 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 h="141">
                                  <a:moveTo>
                                    <a:pt x="0" y="41"/>
                                  </a:moveTo>
                                  <a:lnTo>
                                    <a:pt x="0" y="41"/>
                                  </a:lnTo>
                                  <a:lnTo>
                                    <a:pt x="0" y="27"/>
                                  </a:lnTo>
                                  <a:cubicBezTo>
                                    <a:pt x="13" y="26"/>
                                    <a:pt x="22" y="24"/>
                                    <a:pt x="27" y="21"/>
                                  </a:cubicBezTo>
                                  <a:cubicBezTo>
                                    <a:pt x="32" y="18"/>
                                    <a:pt x="35" y="11"/>
                                    <a:pt x="38" y="0"/>
                                  </a:cubicBezTo>
                                  <a:lnTo>
                                    <a:pt x="52" y="0"/>
                                  </a:lnTo>
                                  <a:lnTo>
                                    <a:pt x="52" y="141"/>
                                  </a:lnTo>
                                  <a:lnTo>
                                    <a:pt x="33" y="141"/>
                                  </a:lnTo>
                                  <a:lnTo>
                                    <a:pt x="33" y="41"/>
                                  </a:lnTo>
                                  <a:lnTo>
                                    <a:pt x="0" y="41"/>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53" name="Freeform 1512"/>
                          <wps:cNvSpPr>
                            <a:spLocks noEditPoints="1"/>
                          </wps:cNvSpPr>
                          <wps:spPr bwMode="auto">
                            <a:xfrm>
                              <a:off x="4406" y="5389"/>
                              <a:ext cx="77" cy="115"/>
                            </a:xfrm>
                            <a:custGeom>
                              <a:avLst/>
                              <a:gdLst>
                                <a:gd name="T0" fmla="*/ 48 w 97"/>
                                <a:gd name="T1" fmla="*/ 0 h 145"/>
                                <a:gd name="T2" fmla="*/ 48 w 97"/>
                                <a:gd name="T3" fmla="*/ 0 h 145"/>
                                <a:gd name="T4" fmla="*/ 88 w 97"/>
                                <a:gd name="T5" fmla="*/ 22 h 145"/>
                                <a:gd name="T6" fmla="*/ 97 w 97"/>
                                <a:gd name="T7" fmla="*/ 70 h 145"/>
                                <a:gd name="T8" fmla="*/ 88 w 97"/>
                                <a:gd name="T9" fmla="*/ 118 h 145"/>
                                <a:gd name="T10" fmla="*/ 48 w 97"/>
                                <a:gd name="T11" fmla="*/ 145 h 145"/>
                                <a:gd name="T12" fmla="*/ 10 w 97"/>
                                <a:gd name="T13" fmla="*/ 123 h 145"/>
                                <a:gd name="T14" fmla="*/ 0 w 97"/>
                                <a:gd name="T15" fmla="*/ 73 h 145"/>
                                <a:gd name="T16" fmla="*/ 6 w 97"/>
                                <a:gd name="T17" fmla="*/ 32 h 145"/>
                                <a:gd name="T18" fmla="*/ 48 w 97"/>
                                <a:gd name="T19" fmla="*/ 0 h 145"/>
                                <a:gd name="T20" fmla="*/ 48 w 97"/>
                                <a:gd name="T21" fmla="*/ 0 h 145"/>
                                <a:gd name="T22" fmla="*/ 48 w 97"/>
                                <a:gd name="T23" fmla="*/ 129 h 145"/>
                                <a:gd name="T24" fmla="*/ 48 w 97"/>
                                <a:gd name="T25" fmla="*/ 129 h 145"/>
                                <a:gd name="T26" fmla="*/ 70 w 97"/>
                                <a:gd name="T27" fmla="*/ 116 h 145"/>
                                <a:gd name="T28" fmla="*/ 78 w 97"/>
                                <a:gd name="T29" fmla="*/ 71 h 145"/>
                                <a:gd name="T30" fmla="*/ 72 w 97"/>
                                <a:gd name="T31" fmla="*/ 31 h 145"/>
                                <a:gd name="T32" fmla="*/ 49 w 97"/>
                                <a:gd name="T33" fmla="*/ 16 h 145"/>
                                <a:gd name="T34" fmla="*/ 26 w 97"/>
                                <a:gd name="T35" fmla="*/ 30 h 145"/>
                                <a:gd name="T36" fmla="*/ 19 w 97"/>
                                <a:gd name="T37" fmla="*/ 74 h 145"/>
                                <a:gd name="T38" fmla="*/ 23 w 97"/>
                                <a:gd name="T39" fmla="*/ 109 h 145"/>
                                <a:gd name="T40" fmla="*/ 48 w 97"/>
                                <a:gd name="T41" fmla="*/ 129 h 145"/>
                                <a:gd name="T42" fmla="*/ 48 w 97"/>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7" h="145">
                                  <a:moveTo>
                                    <a:pt x="48" y="0"/>
                                  </a:moveTo>
                                  <a:lnTo>
                                    <a:pt x="48" y="0"/>
                                  </a:lnTo>
                                  <a:cubicBezTo>
                                    <a:pt x="66" y="0"/>
                                    <a:pt x="79" y="7"/>
                                    <a:pt x="88" y="22"/>
                                  </a:cubicBezTo>
                                  <a:cubicBezTo>
                                    <a:pt x="94" y="34"/>
                                    <a:pt x="97" y="50"/>
                                    <a:pt x="97" y="70"/>
                                  </a:cubicBezTo>
                                  <a:cubicBezTo>
                                    <a:pt x="97" y="89"/>
                                    <a:pt x="94" y="105"/>
                                    <a:pt x="88" y="118"/>
                                  </a:cubicBezTo>
                                  <a:cubicBezTo>
                                    <a:pt x="80" y="136"/>
                                    <a:pt x="67" y="145"/>
                                    <a:pt x="48" y="145"/>
                                  </a:cubicBezTo>
                                  <a:cubicBezTo>
                                    <a:pt x="31" y="145"/>
                                    <a:pt x="18" y="137"/>
                                    <a:pt x="10" y="123"/>
                                  </a:cubicBezTo>
                                  <a:cubicBezTo>
                                    <a:pt x="3" y="110"/>
                                    <a:pt x="0" y="94"/>
                                    <a:pt x="0" y="73"/>
                                  </a:cubicBezTo>
                                  <a:cubicBezTo>
                                    <a:pt x="0" y="57"/>
                                    <a:pt x="2" y="43"/>
                                    <a:pt x="6" y="32"/>
                                  </a:cubicBezTo>
                                  <a:cubicBezTo>
                                    <a:pt x="14" y="10"/>
                                    <a:pt x="28" y="0"/>
                                    <a:pt x="48" y="0"/>
                                  </a:cubicBezTo>
                                  <a:lnTo>
                                    <a:pt x="48" y="0"/>
                                  </a:lnTo>
                                  <a:close/>
                                  <a:moveTo>
                                    <a:pt x="48" y="129"/>
                                  </a:moveTo>
                                  <a:lnTo>
                                    <a:pt x="48" y="129"/>
                                  </a:lnTo>
                                  <a:cubicBezTo>
                                    <a:pt x="57" y="129"/>
                                    <a:pt x="64" y="125"/>
                                    <a:pt x="70" y="116"/>
                                  </a:cubicBezTo>
                                  <a:cubicBezTo>
                                    <a:pt x="75" y="108"/>
                                    <a:pt x="78" y="93"/>
                                    <a:pt x="78" y="71"/>
                                  </a:cubicBezTo>
                                  <a:cubicBezTo>
                                    <a:pt x="78" y="55"/>
                                    <a:pt x="76" y="42"/>
                                    <a:pt x="72" y="31"/>
                                  </a:cubicBezTo>
                                  <a:cubicBezTo>
                                    <a:pt x="68" y="21"/>
                                    <a:pt x="60" y="16"/>
                                    <a:pt x="49" y="16"/>
                                  </a:cubicBezTo>
                                  <a:cubicBezTo>
                                    <a:pt x="39" y="16"/>
                                    <a:pt x="31" y="21"/>
                                    <a:pt x="26" y="30"/>
                                  </a:cubicBezTo>
                                  <a:cubicBezTo>
                                    <a:pt x="21" y="40"/>
                                    <a:pt x="19" y="55"/>
                                    <a:pt x="19" y="74"/>
                                  </a:cubicBezTo>
                                  <a:cubicBezTo>
                                    <a:pt x="19" y="88"/>
                                    <a:pt x="20" y="100"/>
                                    <a:pt x="23" y="109"/>
                                  </a:cubicBezTo>
                                  <a:cubicBezTo>
                                    <a:pt x="28" y="122"/>
                                    <a:pt x="36"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54" name="Freeform 1513"/>
                          <wps:cNvSpPr>
                            <a:spLocks/>
                          </wps:cNvSpPr>
                          <wps:spPr bwMode="auto">
                            <a:xfrm>
                              <a:off x="4772" y="5256"/>
                              <a:ext cx="0" cy="81"/>
                            </a:xfrm>
                            <a:custGeom>
                              <a:avLst/>
                              <a:gdLst>
                                <a:gd name="T0" fmla="*/ 0 h 101"/>
                                <a:gd name="T1" fmla="*/ 0 h 101"/>
                                <a:gd name="T2" fmla="*/ 101 h 101"/>
                              </a:gdLst>
                              <a:ahLst/>
                              <a:cxnLst>
                                <a:cxn ang="0">
                                  <a:pos x="0" y="T0"/>
                                </a:cxn>
                                <a:cxn ang="0">
                                  <a:pos x="0" y="T1"/>
                                </a:cxn>
                                <a:cxn ang="0">
                                  <a:pos x="0" y="T2"/>
                                </a:cxn>
                              </a:cxnLst>
                              <a:rect l="0" t="0" r="r" b="b"/>
                              <a:pathLst>
                                <a:path h="101">
                                  <a:moveTo>
                                    <a:pt x="0" y="0"/>
                                  </a:moveTo>
                                  <a:lnTo>
                                    <a:pt x="0" y="0"/>
                                  </a:lnTo>
                                  <a:lnTo>
                                    <a:pt x="0" y="101"/>
                                  </a:ln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55" name="Freeform 1514"/>
                          <wps:cNvSpPr>
                            <a:spLocks/>
                          </wps:cNvSpPr>
                          <wps:spPr bwMode="auto">
                            <a:xfrm>
                              <a:off x="4687" y="5388"/>
                              <a:ext cx="78" cy="113"/>
                            </a:xfrm>
                            <a:custGeom>
                              <a:avLst/>
                              <a:gdLst>
                                <a:gd name="T0" fmla="*/ 0 w 98"/>
                                <a:gd name="T1" fmla="*/ 142 h 142"/>
                                <a:gd name="T2" fmla="*/ 0 w 98"/>
                                <a:gd name="T3" fmla="*/ 142 h 142"/>
                                <a:gd name="T4" fmla="*/ 8 w 98"/>
                                <a:gd name="T5" fmla="*/ 110 h 142"/>
                                <a:gd name="T6" fmla="*/ 34 w 98"/>
                                <a:gd name="T7" fmla="*/ 86 h 142"/>
                                <a:gd name="T8" fmla="*/ 53 w 98"/>
                                <a:gd name="T9" fmla="*/ 75 h 142"/>
                                <a:gd name="T10" fmla="*/ 70 w 98"/>
                                <a:gd name="T11" fmla="*/ 62 h 142"/>
                                <a:gd name="T12" fmla="*/ 79 w 98"/>
                                <a:gd name="T13" fmla="*/ 43 h 142"/>
                                <a:gd name="T14" fmla="*/ 71 w 98"/>
                                <a:gd name="T15" fmla="*/ 24 h 142"/>
                                <a:gd name="T16" fmla="*/ 51 w 98"/>
                                <a:gd name="T17" fmla="*/ 16 h 142"/>
                                <a:gd name="T18" fmla="*/ 26 w 98"/>
                                <a:gd name="T19" fmla="*/ 30 h 142"/>
                                <a:gd name="T20" fmla="*/ 22 w 98"/>
                                <a:gd name="T21" fmla="*/ 51 h 142"/>
                                <a:gd name="T22" fmla="*/ 4 w 98"/>
                                <a:gd name="T23" fmla="*/ 51 h 142"/>
                                <a:gd name="T24" fmla="*/ 11 w 98"/>
                                <a:gd name="T25" fmla="*/ 21 h 142"/>
                                <a:gd name="T26" fmla="*/ 51 w 98"/>
                                <a:gd name="T27" fmla="*/ 0 h 142"/>
                                <a:gd name="T28" fmla="*/ 87 w 98"/>
                                <a:gd name="T29" fmla="*/ 13 h 142"/>
                                <a:gd name="T30" fmla="*/ 98 w 98"/>
                                <a:gd name="T31" fmla="*/ 43 h 142"/>
                                <a:gd name="T32" fmla="*/ 86 w 98"/>
                                <a:gd name="T33" fmla="*/ 72 h 142"/>
                                <a:gd name="T34" fmla="*/ 61 w 98"/>
                                <a:gd name="T35" fmla="*/ 89 h 142"/>
                                <a:gd name="T36" fmla="*/ 48 w 98"/>
                                <a:gd name="T37" fmla="*/ 96 h 142"/>
                                <a:gd name="T38" fmla="*/ 33 w 98"/>
                                <a:gd name="T39" fmla="*/ 106 h 142"/>
                                <a:gd name="T40" fmla="*/ 20 w 98"/>
                                <a:gd name="T41" fmla="*/ 125 h 142"/>
                                <a:gd name="T42" fmla="*/ 97 w 98"/>
                                <a:gd name="T43" fmla="*/ 125 h 142"/>
                                <a:gd name="T44" fmla="*/ 97 w 98"/>
                                <a:gd name="T45" fmla="*/ 142 h 142"/>
                                <a:gd name="T46" fmla="*/ 0 w 98"/>
                                <a:gd name="T47"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98" h="142">
                                  <a:moveTo>
                                    <a:pt x="0" y="142"/>
                                  </a:moveTo>
                                  <a:lnTo>
                                    <a:pt x="0" y="142"/>
                                  </a:lnTo>
                                  <a:cubicBezTo>
                                    <a:pt x="1" y="130"/>
                                    <a:pt x="4" y="119"/>
                                    <a:pt x="8" y="110"/>
                                  </a:cubicBezTo>
                                  <a:cubicBezTo>
                                    <a:pt x="12" y="101"/>
                                    <a:pt x="21" y="93"/>
                                    <a:pt x="34" y="86"/>
                                  </a:cubicBezTo>
                                  <a:lnTo>
                                    <a:pt x="53" y="75"/>
                                  </a:lnTo>
                                  <a:cubicBezTo>
                                    <a:pt x="61" y="70"/>
                                    <a:pt x="67" y="66"/>
                                    <a:pt x="70" y="62"/>
                                  </a:cubicBezTo>
                                  <a:cubicBezTo>
                                    <a:pt x="76" y="57"/>
                                    <a:pt x="79" y="50"/>
                                    <a:pt x="79" y="43"/>
                                  </a:cubicBezTo>
                                  <a:cubicBezTo>
                                    <a:pt x="79" y="35"/>
                                    <a:pt x="76" y="29"/>
                                    <a:pt x="71" y="24"/>
                                  </a:cubicBezTo>
                                  <a:cubicBezTo>
                                    <a:pt x="66" y="19"/>
                                    <a:pt x="60" y="16"/>
                                    <a:pt x="51" y="16"/>
                                  </a:cubicBezTo>
                                  <a:cubicBezTo>
                                    <a:pt x="39" y="16"/>
                                    <a:pt x="31" y="21"/>
                                    <a:pt x="26" y="30"/>
                                  </a:cubicBezTo>
                                  <a:cubicBezTo>
                                    <a:pt x="24" y="35"/>
                                    <a:pt x="22" y="42"/>
                                    <a:pt x="22" y="51"/>
                                  </a:cubicBezTo>
                                  <a:lnTo>
                                    <a:pt x="4" y="51"/>
                                  </a:lnTo>
                                  <a:cubicBezTo>
                                    <a:pt x="4" y="39"/>
                                    <a:pt x="6" y="29"/>
                                    <a:pt x="11" y="21"/>
                                  </a:cubicBezTo>
                                  <a:cubicBezTo>
                                    <a:pt x="18" y="7"/>
                                    <a:pt x="32" y="0"/>
                                    <a:pt x="51" y="0"/>
                                  </a:cubicBezTo>
                                  <a:cubicBezTo>
                                    <a:pt x="68" y="0"/>
                                    <a:pt x="79" y="5"/>
                                    <a:pt x="87" y="13"/>
                                  </a:cubicBezTo>
                                  <a:cubicBezTo>
                                    <a:pt x="94" y="22"/>
                                    <a:pt x="98" y="32"/>
                                    <a:pt x="98" y="43"/>
                                  </a:cubicBezTo>
                                  <a:cubicBezTo>
                                    <a:pt x="98" y="54"/>
                                    <a:pt x="94" y="64"/>
                                    <a:pt x="86" y="72"/>
                                  </a:cubicBezTo>
                                  <a:cubicBezTo>
                                    <a:pt x="82" y="76"/>
                                    <a:pt x="73" y="82"/>
                                    <a:pt x="61" y="89"/>
                                  </a:cubicBezTo>
                                  <a:lnTo>
                                    <a:pt x="48" y="96"/>
                                  </a:lnTo>
                                  <a:cubicBezTo>
                                    <a:pt x="41" y="100"/>
                                    <a:pt x="36" y="103"/>
                                    <a:pt x="33" y="106"/>
                                  </a:cubicBezTo>
                                  <a:cubicBezTo>
                                    <a:pt x="26" y="112"/>
                                    <a:pt x="22" y="118"/>
                                    <a:pt x="20" y="125"/>
                                  </a:cubicBezTo>
                                  <a:lnTo>
                                    <a:pt x="97" y="125"/>
                                  </a:lnTo>
                                  <a:lnTo>
                                    <a:pt x="97" y="142"/>
                                  </a:lnTo>
                                  <a:lnTo>
                                    <a:pt x="0"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56" name="Freeform 1515"/>
                          <wps:cNvSpPr>
                            <a:spLocks noEditPoints="1"/>
                          </wps:cNvSpPr>
                          <wps:spPr bwMode="auto">
                            <a:xfrm>
                              <a:off x="4777" y="5389"/>
                              <a:ext cx="77" cy="115"/>
                            </a:xfrm>
                            <a:custGeom>
                              <a:avLst/>
                              <a:gdLst>
                                <a:gd name="T0" fmla="*/ 49 w 98"/>
                                <a:gd name="T1" fmla="*/ 0 h 145"/>
                                <a:gd name="T2" fmla="*/ 49 w 98"/>
                                <a:gd name="T3" fmla="*/ 0 h 145"/>
                                <a:gd name="T4" fmla="*/ 88 w 98"/>
                                <a:gd name="T5" fmla="*/ 22 h 145"/>
                                <a:gd name="T6" fmla="*/ 98 w 98"/>
                                <a:gd name="T7" fmla="*/ 70 h 145"/>
                                <a:gd name="T8" fmla="*/ 89 w 98"/>
                                <a:gd name="T9" fmla="*/ 118 h 145"/>
                                <a:gd name="T10" fmla="*/ 49 w 98"/>
                                <a:gd name="T11" fmla="*/ 145 h 145"/>
                                <a:gd name="T12" fmla="*/ 11 w 98"/>
                                <a:gd name="T13" fmla="*/ 123 h 145"/>
                                <a:gd name="T14" fmla="*/ 0 w 98"/>
                                <a:gd name="T15" fmla="*/ 73 h 145"/>
                                <a:gd name="T16" fmla="*/ 7 w 98"/>
                                <a:gd name="T17" fmla="*/ 32 h 145"/>
                                <a:gd name="T18" fmla="*/ 49 w 98"/>
                                <a:gd name="T19" fmla="*/ 0 h 145"/>
                                <a:gd name="T20" fmla="*/ 49 w 98"/>
                                <a:gd name="T21" fmla="*/ 0 h 145"/>
                                <a:gd name="T22" fmla="*/ 48 w 98"/>
                                <a:gd name="T23" fmla="*/ 129 h 145"/>
                                <a:gd name="T24" fmla="*/ 48 w 98"/>
                                <a:gd name="T25" fmla="*/ 129 h 145"/>
                                <a:gd name="T26" fmla="*/ 70 w 98"/>
                                <a:gd name="T27" fmla="*/ 116 h 145"/>
                                <a:gd name="T28" fmla="*/ 79 w 98"/>
                                <a:gd name="T29" fmla="*/ 71 h 145"/>
                                <a:gd name="T30" fmla="*/ 73 w 98"/>
                                <a:gd name="T31" fmla="*/ 31 h 145"/>
                                <a:gd name="T32" fmla="*/ 50 w 98"/>
                                <a:gd name="T33" fmla="*/ 16 h 145"/>
                                <a:gd name="T34" fmla="*/ 27 w 98"/>
                                <a:gd name="T35" fmla="*/ 30 h 145"/>
                                <a:gd name="T36" fmla="*/ 20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7"/>
                                    <a:pt x="88" y="22"/>
                                  </a:cubicBezTo>
                                  <a:cubicBezTo>
                                    <a:pt x="95" y="34"/>
                                    <a:pt x="98" y="50"/>
                                    <a:pt x="98" y="70"/>
                                  </a:cubicBezTo>
                                  <a:cubicBezTo>
                                    <a:pt x="98" y="89"/>
                                    <a:pt x="95" y="105"/>
                                    <a:pt x="89" y="118"/>
                                  </a:cubicBezTo>
                                  <a:cubicBezTo>
                                    <a:pt x="81" y="136"/>
                                    <a:pt x="67" y="145"/>
                                    <a:pt x="49" y="145"/>
                                  </a:cubicBezTo>
                                  <a:cubicBezTo>
                                    <a:pt x="32" y="145"/>
                                    <a:pt x="19" y="137"/>
                                    <a:pt x="11" y="123"/>
                                  </a:cubicBezTo>
                                  <a:cubicBezTo>
                                    <a:pt x="4" y="110"/>
                                    <a:pt x="0" y="94"/>
                                    <a:pt x="0" y="73"/>
                                  </a:cubicBezTo>
                                  <a:cubicBezTo>
                                    <a:pt x="0" y="57"/>
                                    <a:pt x="2" y="43"/>
                                    <a:pt x="7" y="32"/>
                                  </a:cubicBezTo>
                                  <a:cubicBezTo>
                                    <a:pt x="14" y="10"/>
                                    <a:pt x="28" y="0"/>
                                    <a:pt x="49" y="0"/>
                                  </a:cubicBezTo>
                                  <a:lnTo>
                                    <a:pt x="49" y="0"/>
                                  </a:lnTo>
                                  <a:close/>
                                  <a:moveTo>
                                    <a:pt x="48" y="129"/>
                                  </a:moveTo>
                                  <a:lnTo>
                                    <a:pt x="48" y="129"/>
                                  </a:lnTo>
                                  <a:cubicBezTo>
                                    <a:pt x="58" y="129"/>
                                    <a:pt x="65" y="125"/>
                                    <a:pt x="70" y="116"/>
                                  </a:cubicBezTo>
                                  <a:cubicBezTo>
                                    <a:pt x="76" y="108"/>
                                    <a:pt x="79" y="93"/>
                                    <a:pt x="79" y="71"/>
                                  </a:cubicBezTo>
                                  <a:cubicBezTo>
                                    <a:pt x="79" y="55"/>
                                    <a:pt x="77" y="42"/>
                                    <a:pt x="73" y="31"/>
                                  </a:cubicBezTo>
                                  <a:cubicBezTo>
                                    <a:pt x="69" y="21"/>
                                    <a:pt x="61" y="16"/>
                                    <a:pt x="50" y="16"/>
                                  </a:cubicBezTo>
                                  <a:cubicBezTo>
                                    <a:pt x="39" y="16"/>
                                    <a:pt x="32" y="21"/>
                                    <a:pt x="27" y="30"/>
                                  </a:cubicBezTo>
                                  <a:cubicBezTo>
                                    <a:pt x="22" y="40"/>
                                    <a:pt x="20" y="55"/>
                                    <a:pt x="20" y="74"/>
                                  </a:cubicBezTo>
                                  <a:cubicBezTo>
                                    <a:pt x="20" y="88"/>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57" name="Freeform 1516"/>
                          <wps:cNvSpPr>
                            <a:spLocks/>
                          </wps:cNvSpPr>
                          <wps:spPr bwMode="auto">
                            <a:xfrm>
                              <a:off x="5143" y="5256"/>
                              <a:ext cx="0" cy="81"/>
                            </a:xfrm>
                            <a:custGeom>
                              <a:avLst/>
                              <a:gdLst>
                                <a:gd name="T0" fmla="*/ 0 h 101"/>
                                <a:gd name="T1" fmla="*/ 0 h 101"/>
                                <a:gd name="T2" fmla="*/ 101 h 101"/>
                              </a:gdLst>
                              <a:ahLst/>
                              <a:cxnLst>
                                <a:cxn ang="0">
                                  <a:pos x="0" y="T0"/>
                                </a:cxn>
                                <a:cxn ang="0">
                                  <a:pos x="0" y="T1"/>
                                </a:cxn>
                                <a:cxn ang="0">
                                  <a:pos x="0" y="T2"/>
                                </a:cxn>
                              </a:cxnLst>
                              <a:rect l="0" t="0" r="r" b="b"/>
                              <a:pathLst>
                                <a:path h="101">
                                  <a:moveTo>
                                    <a:pt x="0" y="0"/>
                                  </a:moveTo>
                                  <a:lnTo>
                                    <a:pt x="0" y="0"/>
                                  </a:lnTo>
                                  <a:lnTo>
                                    <a:pt x="0" y="101"/>
                                  </a:ln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58" name="Freeform 1517"/>
                          <wps:cNvSpPr>
                            <a:spLocks/>
                          </wps:cNvSpPr>
                          <wps:spPr bwMode="auto">
                            <a:xfrm>
                              <a:off x="5057" y="5389"/>
                              <a:ext cx="78" cy="115"/>
                            </a:xfrm>
                            <a:custGeom>
                              <a:avLst/>
                              <a:gdLst>
                                <a:gd name="T0" fmla="*/ 47 w 98"/>
                                <a:gd name="T1" fmla="*/ 145 h 145"/>
                                <a:gd name="T2" fmla="*/ 47 w 98"/>
                                <a:gd name="T3" fmla="*/ 145 h 145"/>
                                <a:gd name="T4" fmla="*/ 11 w 98"/>
                                <a:gd name="T5" fmla="*/ 131 h 145"/>
                                <a:gd name="T6" fmla="*/ 0 w 98"/>
                                <a:gd name="T7" fmla="*/ 98 h 145"/>
                                <a:gd name="T8" fmla="*/ 18 w 98"/>
                                <a:gd name="T9" fmla="*/ 98 h 145"/>
                                <a:gd name="T10" fmla="*/ 23 w 98"/>
                                <a:gd name="T11" fmla="*/ 117 h 145"/>
                                <a:gd name="T12" fmla="*/ 48 w 98"/>
                                <a:gd name="T13" fmla="*/ 129 h 145"/>
                                <a:gd name="T14" fmla="*/ 71 w 98"/>
                                <a:gd name="T15" fmla="*/ 121 h 145"/>
                                <a:gd name="T16" fmla="*/ 79 w 98"/>
                                <a:gd name="T17" fmla="*/ 102 h 145"/>
                                <a:gd name="T18" fmla="*/ 70 w 98"/>
                                <a:gd name="T19" fmla="*/ 81 h 145"/>
                                <a:gd name="T20" fmla="*/ 46 w 98"/>
                                <a:gd name="T21" fmla="*/ 76 h 145"/>
                                <a:gd name="T22" fmla="*/ 42 w 98"/>
                                <a:gd name="T23" fmla="*/ 76 h 145"/>
                                <a:gd name="T24" fmla="*/ 38 w 98"/>
                                <a:gd name="T25" fmla="*/ 76 h 145"/>
                                <a:gd name="T26" fmla="*/ 38 w 98"/>
                                <a:gd name="T27" fmla="*/ 60 h 145"/>
                                <a:gd name="T28" fmla="*/ 43 w 98"/>
                                <a:gd name="T29" fmla="*/ 60 h 145"/>
                                <a:gd name="T30" fmla="*/ 47 w 98"/>
                                <a:gd name="T31" fmla="*/ 61 h 145"/>
                                <a:gd name="T32" fmla="*/ 63 w 98"/>
                                <a:gd name="T33" fmla="*/ 57 h 145"/>
                                <a:gd name="T34" fmla="*/ 75 w 98"/>
                                <a:gd name="T35" fmla="*/ 38 h 145"/>
                                <a:gd name="T36" fmla="*/ 67 w 98"/>
                                <a:gd name="T37" fmla="*/ 21 h 145"/>
                                <a:gd name="T38" fmla="*/ 50 w 98"/>
                                <a:gd name="T39" fmla="*/ 16 h 145"/>
                                <a:gd name="T40" fmla="*/ 25 w 98"/>
                                <a:gd name="T41" fmla="*/ 28 h 145"/>
                                <a:gd name="T42" fmla="*/ 21 w 98"/>
                                <a:gd name="T43" fmla="*/ 46 h 145"/>
                                <a:gd name="T44" fmla="*/ 3 w 98"/>
                                <a:gd name="T45" fmla="*/ 46 h 145"/>
                                <a:gd name="T46" fmla="*/ 10 w 98"/>
                                <a:gd name="T47" fmla="*/ 19 h 145"/>
                                <a:gd name="T48" fmla="*/ 48 w 98"/>
                                <a:gd name="T49" fmla="*/ 0 h 145"/>
                                <a:gd name="T50" fmla="*/ 81 w 98"/>
                                <a:gd name="T51" fmla="*/ 9 h 145"/>
                                <a:gd name="T52" fmla="*/ 93 w 98"/>
                                <a:gd name="T53" fmla="*/ 37 h 145"/>
                                <a:gd name="T54" fmla="*/ 86 w 98"/>
                                <a:gd name="T55" fmla="*/ 58 h 145"/>
                                <a:gd name="T56" fmla="*/ 75 w 98"/>
                                <a:gd name="T57" fmla="*/ 66 h 145"/>
                                <a:gd name="T58" fmla="*/ 92 w 98"/>
                                <a:gd name="T59" fmla="*/ 78 h 145"/>
                                <a:gd name="T60" fmla="*/ 98 w 98"/>
                                <a:gd name="T61" fmla="*/ 99 h 145"/>
                                <a:gd name="T62" fmla="*/ 85 w 98"/>
                                <a:gd name="T63" fmla="*/ 132 h 145"/>
                                <a:gd name="T64" fmla="*/ 47 w 98"/>
                                <a:gd name="T65" fmla="*/ 145 h 145"/>
                                <a:gd name="T66" fmla="*/ 47 w 98"/>
                                <a:gd name="T67" fmla="*/ 145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98" h="145">
                                  <a:moveTo>
                                    <a:pt x="47" y="145"/>
                                  </a:moveTo>
                                  <a:lnTo>
                                    <a:pt x="47" y="145"/>
                                  </a:lnTo>
                                  <a:cubicBezTo>
                                    <a:pt x="31" y="145"/>
                                    <a:pt x="19" y="140"/>
                                    <a:pt x="11" y="131"/>
                                  </a:cubicBezTo>
                                  <a:cubicBezTo>
                                    <a:pt x="4" y="122"/>
                                    <a:pt x="0" y="111"/>
                                    <a:pt x="0" y="98"/>
                                  </a:cubicBezTo>
                                  <a:lnTo>
                                    <a:pt x="18" y="98"/>
                                  </a:lnTo>
                                  <a:cubicBezTo>
                                    <a:pt x="19" y="107"/>
                                    <a:pt x="21" y="113"/>
                                    <a:pt x="23" y="117"/>
                                  </a:cubicBezTo>
                                  <a:cubicBezTo>
                                    <a:pt x="28" y="125"/>
                                    <a:pt x="36" y="129"/>
                                    <a:pt x="48" y="129"/>
                                  </a:cubicBezTo>
                                  <a:cubicBezTo>
                                    <a:pt x="58" y="129"/>
                                    <a:pt x="65" y="126"/>
                                    <a:pt x="71" y="121"/>
                                  </a:cubicBezTo>
                                  <a:cubicBezTo>
                                    <a:pt x="77" y="116"/>
                                    <a:pt x="79" y="110"/>
                                    <a:pt x="79" y="102"/>
                                  </a:cubicBezTo>
                                  <a:cubicBezTo>
                                    <a:pt x="79" y="92"/>
                                    <a:pt x="76" y="85"/>
                                    <a:pt x="70" y="81"/>
                                  </a:cubicBezTo>
                                  <a:cubicBezTo>
                                    <a:pt x="64" y="78"/>
                                    <a:pt x="56" y="76"/>
                                    <a:pt x="46" y="76"/>
                                  </a:cubicBezTo>
                                  <a:cubicBezTo>
                                    <a:pt x="44" y="76"/>
                                    <a:pt x="43" y="76"/>
                                    <a:pt x="42" y="76"/>
                                  </a:cubicBezTo>
                                  <a:cubicBezTo>
                                    <a:pt x="41" y="76"/>
                                    <a:pt x="40" y="76"/>
                                    <a:pt x="38" y="76"/>
                                  </a:cubicBezTo>
                                  <a:lnTo>
                                    <a:pt x="38" y="60"/>
                                  </a:lnTo>
                                  <a:cubicBezTo>
                                    <a:pt x="40" y="60"/>
                                    <a:pt x="42" y="60"/>
                                    <a:pt x="43" y="60"/>
                                  </a:cubicBezTo>
                                  <a:cubicBezTo>
                                    <a:pt x="44" y="61"/>
                                    <a:pt x="46" y="61"/>
                                    <a:pt x="47" y="61"/>
                                  </a:cubicBezTo>
                                  <a:cubicBezTo>
                                    <a:pt x="54" y="61"/>
                                    <a:pt x="59" y="60"/>
                                    <a:pt x="63" y="57"/>
                                  </a:cubicBezTo>
                                  <a:cubicBezTo>
                                    <a:pt x="71" y="54"/>
                                    <a:pt x="75" y="47"/>
                                    <a:pt x="75" y="38"/>
                                  </a:cubicBezTo>
                                  <a:cubicBezTo>
                                    <a:pt x="75" y="31"/>
                                    <a:pt x="72" y="25"/>
                                    <a:pt x="67" y="21"/>
                                  </a:cubicBezTo>
                                  <a:cubicBezTo>
                                    <a:pt x="62" y="18"/>
                                    <a:pt x="56" y="16"/>
                                    <a:pt x="50" y="16"/>
                                  </a:cubicBezTo>
                                  <a:cubicBezTo>
                                    <a:pt x="38" y="16"/>
                                    <a:pt x="30" y="20"/>
                                    <a:pt x="25" y="28"/>
                                  </a:cubicBezTo>
                                  <a:cubicBezTo>
                                    <a:pt x="23" y="32"/>
                                    <a:pt x="21" y="38"/>
                                    <a:pt x="21" y="46"/>
                                  </a:cubicBezTo>
                                  <a:lnTo>
                                    <a:pt x="3" y="46"/>
                                  </a:lnTo>
                                  <a:cubicBezTo>
                                    <a:pt x="3" y="36"/>
                                    <a:pt x="5" y="27"/>
                                    <a:pt x="10" y="19"/>
                                  </a:cubicBezTo>
                                  <a:cubicBezTo>
                                    <a:pt x="17" y="6"/>
                                    <a:pt x="30" y="0"/>
                                    <a:pt x="48" y="0"/>
                                  </a:cubicBezTo>
                                  <a:cubicBezTo>
                                    <a:pt x="62" y="0"/>
                                    <a:pt x="73" y="3"/>
                                    <a:pt x="81" y="9"/>
                                  </a:cubicBezTo>
                                  <a:cubicBezTo>
                                    <a:pt x="89" y="16"/>
                                    <a:pt x="93" y="25"/>
                                    <a:pt x="93" y="37"/>
                                  </a:cubicBezTo>
                                  <a:cubicBezTo>
                                    <a:pt x="93" y="46"/>
                                    <a:pt x="91" y="53"/>
                                    <a:pt x="86" y="58"/>
                                  </a:cubicBezTo>
                                  <a:cubicBezTo>
                                    <a:pt x="83" y="61"/>
                                    <a:pt x="79" y="64"/>
                                    <a:pt x="75" y="66"/>
                                  </a:cubicBezTo>
                                  <a:cubicBezTo>
                                    <a:pt x="82" y="68"/>
                                    <a:pt x="88" y="72"/>
                                    <a:pt x="92" y="78"/>
                                  </a:cubicBezTo>
                                  <a:cubicBezTo>
                                    <a:pt x="96" y="84"/>
                                    <a:pt x="98" y="91"/>
                                    <a:pt x="98" y="99"/>
                                  </a:cubicBezTo>
                                  <a:cubicBezTo>
                                    <a:pt x="98" y="113"/>
                                    <a:pt x="94" y="124"/>
                                    <a:pt x="85" y="132"/>
                                  </a:cubicBezTo>
                                  <a:cubicBezTo>
                                    <a:pt x="76" y="141"/>
                                    <a:pt x="64" y="145"/>
                                    <a:pt x="47" y="145"/>
                                  </a:cubicBezTo>
                                  <a:lnTo>
                                    <a:pt x="47" y="145"/>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59" name="Freeform 1518"/>
                          <wps:cNvSpPr>
                            <a:spLocks noEditPoints="1"/>
                          </wps:cNvSpPr>
                          <wps:spPr bwMode="auto">
                            <a:xfrm>
                              <a:off x="5148" y="5389"/>
                              <a:ext cx="77" cy="115"/>
                            </a:xfrm>
                            <a:custGeom>
                              <a:avLst/>
                              <a:gdLst>
                                <a:gd name="T0" fmla="*/ 48 w 98"/>
                                <a:gd name="T1" fmla="*/ 0 h 145"/>
                                <a:gd name="T2" fmla="*/ 48 w 98"/>
                                <a:gd name="T3" fmla="*/ 0 h 145"/>
                                <a:gd name="T4" fmla="*/ 88 w 98"/>
                                <a:gd name="T5" fmla="*/ 22 h 145"/>
                                <a:gd name="T6" fmla="*/ 98 w 98"/>
                                <a:gd name="T7" fmla="*/ 70 h 145"/>
                                <a:gd name="T8" fmla="*/ 89 w 98"/>
                                <a:gd name="T9" fmla="*/ 118 h 145"/>
                                <a:gd name="T10" fmla="*/ 48 w 98"/>
                                <a:gd name="T11" fmla="*/ 145 h 145"/>
                                <a:gd name="T12" fmla="*/ 10 w 98"/>
                                <a:gd name="T13" fmla="*/ 123 h 145"/>
                                <a:gd name="T14" fmla="*/ 0 w 98"/>
                                <a:gd name="T15" fmla="*/ 73 h 145"/>
                                <a:gd name="T16" fmla="*/ 6 w 98"/>
                                <a:gd name="T17" fmla="*/ 32 h 145"/>
                                <a:gd name="T18" fmla="*/ 48 w 98"/>
                                <a:gd name="T19" fmla="*/ 0 h 145"/>
                                <a:gd name="T20" fmla="*/ 48 w 98"/>
                                <a:gd name="T21" fmla="*/ 0 h 145"/>
                                <a:gd name="T22" fmla="*/ 48 w 98"/>
                                <a:gd name="T23" fmla="*/ 129 h 145"/>
                                <a:gd name="T24" fmla="*/ 48 w 98"/>
                                <a:gd name="T25" fmla="*/ 129 h 145"/>
                                <a:gd name="T26" fmla="*/ 70 w 98"/>
                                <a:gd name="T27" fmla="*/ 116 h 145"/>
                                <a:gd name="T28" fmla="*/ 78 w 98"/>
                                <a:gd name="T29" fmla="*/ 71 h 145"/>
                                <a:gd name="T30" fmla="*/ 72 w 98"/>
                                <a:gd name="T31" fmla="*/ 31 h 145"/>
                                <a:gd name="T32" fmla="*/ 49 w 98"/>
                                <a:gd name="T33" fmla="*/ 16 h 145"/>
                                <a:gd name="T34" fmla="*/ 27 w 98"/>
                                <a:gd name="T35" fmla="*/ 30 h 145"/>
                                <a:gd name="T36" fmla="*/ 19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8" y="0"/>
                                  </a:moveTo>
                                  <a:lnTo>
                                    <a:pt x="48" y="0"/>
                                  </a:lnTo>
                                  <a:cubicBezTo>
                                    <a:pt x="67" y="0"/>
                                    <a:pt x="80" y="7"/>
                                    <a:pt x="88" y="22"/>
                                  </a:cubicBezTo>
                                  <a:cubicBezTo>
                                    <a:pt x="94" y="34"/>
                                    <a:pt x="98" y="50"/>
                                    <a:pt x="98" y="70"/>
                                  </a:cubicBezTo>
                                  <a:cubicBezTo>
                                    <a:pt x="98" y="89"/>
                                    <a:pt x="95" y="105"/>
                                    <a:pt x="89" y="118"/>
                                  </a:cubicBezTo>
                                  <a:cubicBezTo>
                                    <a:pt x="81" y="136"/>
                                    <a:pt x="67" y="145"/>
                                    <a:pt x="48" y="145"/>
                                  </a:cubicBezTo>
                                  <a:cubicBezTo>
                                    <a:pt x="31" y="145"/>
                                    <a:pt x="19" y="137"/>
                                    <a:pt x="10" y="123"/>
                                  </a:cubicBezTo>
                                  <a:cubicBezTo>
                                    <a:pt x="4" y="110"/>
                                    <a:pt x="0" y="94"/>
                                    <a:pt x="0" y="73"/>
                                  </a:cubicBezTo>
                                  <a:cubicBezTo>
                                    <a:pt x="0" y="57"/>
                                    <a:pt x="2" y="43"/>
                                    <a:pt x="6" y="32"/>
                                  </a:cubicBezTo>
                                  <a:cubicBezTo>
                                    <a:pt x="14" y="10"/>
                                    <a:pt x="28" y="0"/>
                                    <a:pt x="48" y="0"/>
                                  </a:cubicBezTo>
                                  <a:lnTo>
                                    <a:pt x="48" y="0"/>
                                  </a:lnTo>
                                  <a:close/>
                                  <a:moveTo>
                                    <a:pt x="48" y="129"/>
                                  </a:moveTo>
                                  <a:lnTo>
                                    <a:pt x="48" y="129"/>
                                  </a:lnTo>
                                  <a:cubicBezTo>
                                    <a:pt x="57" y="129"/>
                                    <a:pt x="65" y="125"/>
                                    <a:pt x="70" y="116"/>
                                  </a:cubicBezTo>
                                  <a:cubicBezTo>
                                    <a:pt x="76" y="108"/>
                                    <a:pt x="78" y="93"/>
                                    <a:pt x="78" y="71"/>
                                  </a:cubicBezTo>
                                  <a:cubicBezTo>
                                    <a:pt x="78" y="55"/>
                                    <a:pt x="76" y="42"/>
                                    <a:pt x="72" y="31"/>
                                  </a:cubicBezTo>
                                  <a:cubicBezTo>
                                    <a:pt x="69" y="21"/>
                                    <a:pt x="61" y="16"/>
                                    <a:pt x="49" y="16"/>
                                  </a:cubicBezTo>
                                  <a:cubicBezTo>
                                    <a:pt x="39" y="16"/>
                                    <a:pt x="31" y="21"/>
                                    <a:pt x="27" y="30"/>
                                  </a:cubicBezTo>
                                  <a:cubicBezTo>
                                    <a:pt x="22" y="40"/>
                                    <a:pt x="19" y="55"/>
                                    <a:pt x="19" y="74"/>
                                  </a:cubicBezTo>
                                  <a:cubicBezTo>
                                    <a:pt x="19" y="88"/>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60" name="Freeform 1519"/>
                          <wps:cNvSpPr>
                            <a:spLocks/>
                          </wps:cNvSpPr>
                          <wps:spPr bwMode="auto">
                            <a:xfrm>
                              <a:off x="5513" y="5256"/>
                              <a:ext cx="0" cy="81"/>
                            </a:xfrm>
                            <a:custGeom>
                              <a:avLst/>
                              <a:gdLst>
                                <a:gd name="T0" fmla="*/ 0 h 101"/>
                                <a:gd name="T1" fmla="*/ 0 h 101"/>
                                <a:gd name="T2" fmla="*/ 101 h 101"/>
                              </a:gdLst>
                              <a:ahLst/>
                              <a:cxnLst>
                                <a:cxn ang="0">
                                  <a:pos x="0" y="T0"/>
                                </a:cxn>
                                <a:cxn ang="0">
                                  <a:pos x="0" y="T1"/>
                                </a:cxn>
                                <a:cxn ang="0">
                                  <a:pos x="0" y="T2"/>
                                </a:cxn>
                              </a:cxnLst>
                              <a:rect l="0" t="0" r="r" b="b"/>
                              <a:pathLst>
                                <a:path h="101">
                                  <a:moveTo>
                                    <a:pt x="0" y="0"/>
                                  </a:moveTo>
                                  <a:lnTo>
                                    <a:pt x="0" y="0"/>
                                  </a:lnTo>
                                  <a:lnTo>
                                    <a:pt x="0" y="101"/>
                                  </a:ln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61" name="Freeform 1520"/>
                          <wps:cNvSpPr>
                            <a:spLocks noEditPoints="1"/>
                          </wps:cNvSpPr>
                          <wps:spPr bwMode="auto">
                            <a:xfrm>
                              <a:off x="5427" y="5388"/>
                              <a:ext cx="80" cy="113"/>
                            </a:xfrm>
                            <a:custGeom>
                              <a:avLst/>
                              <a:gdLst>
                                <a:gd name="T0" fmla="*/ 62 w 101"/>
                                <a:gd name="T1" fmla="*/ 92 h 142"/>
                                <a:gd name="T2" fmla="*/ 62 w 101"/>
                                <a:gd name="T3" fmla="*/ 92 h 142"/>
                                <a:gd name="T4" fmla="*/ 62 w 101"/>
                                <a:gd name="T5" fmla="*/ 28 h 142"/>
                                <a:gd name="T6" fmla="*/ 17 w 101"/>
                                <a:gd name="T7" fmla="*/ 92 h 142"/>
                                <a:gd name="T8" fmla="*/ 62 w 101"/>
                                <a:gd name="T9" fmla="*/ 92 h 142"/>
                                <a:gd name="T10" fmla="*/ 62 w 101"/>
                                <a:gd name="T11" fmla="*/ 142 h 142"/>
                                <a:gd name="T12" fmla="*/ 62 w 101"/>
                                <a:gd name="T13" fmla="*/ 142 h 142"/>
                                <a:gd name="T14" fmla="*/ 62 w 101"/>
                                <a:gd name="T15" fmla="*/ 107 h 142"/>
                                <a:gd name="T16" fmla="*/ 0 w 101"/>
                                <a:gd name="T17" fmla="*/ 107 h 142"/>
                                <a:gd name="T18" fmla="*/ 0 w 101"/>
                                <a:gd name="T19" fmla="*/ 90 h 142"/>
                                <a:gd name="T20" fmla="*/ 65 w 101"/>
                                <a:gd name="T21" fmla="*/ 0 h 142"/>
                                <a:gd name="T22" fmla="*/ 80 w 101"/>
                                <a:gd name="T23" fmla="*/ 0 h 142"/>
                                <a:gd name="T24" fmla="*/ 80 w 101"/>
                                <a:gd name="T25" fmla="*/ 92 h 142"/>
                                <a:gd name="T26" fmla="*/ 101 w 101"/>
                                <a:gd name="T27" fmla="*/ 92 h 142"/>
                                <a:gd name="T28" fmla="*/ 101 w 101"/>
                                <a:gd name="T29" fmla="*/ 107 h 142"/>
                                <a:gd name="T30" fmla="*/ 80 w 101"/>
                                <a:gd name="T31" fmla="*/ 107 h 142"/>
                                <a:gd name="T32" fmla="*/ 80 w 101"/>
                                <a:gd name="T33" fmla="*/ 142 h 142"/>
                                <a:gd name="T34" fmla="*/ 62 w 101"/>
                                <a:gd name="T35" fmla="*/ 142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01" h="142">
                                  <a:moveTo>
                                    <a:pt x="62" y="92"/>
                                  </a:moveTo>
                                  <a:lnTo>
                                    <a:pt x="62" y="92"/>
                                  </a:lnTo>
                                  <a:lnTo>
                                    <a:pt x="62" y="28"/>
                                  </a:lnTo>
                                  <a:lnTo>
                                    <a:pt x="17" y="92"/>
                                  </a:lnTo>
                                  <a:lnTo>
                                    <a:pt x="62" y="92"/>
                                  </a:lnTo>
                                  <a:close/>
                                  <a:moveTo>
                                    <a:pt x="62" y="142"/>
                                  </a:moveTo>
                                  <a:lnTo>
                                    <a:pt x="62" y="142"/>
                                  </a:lnTo>
                                  <a:lnTo>
                                    <a:pt x="62" y="107"/>
                                  </a:lnTo>
                                  <a:lnTo>
                                    <a:pt x="0" y="107"/>
                                  </a:lnTo>
                                  <a:lnTo>
                                    <a:pt x="0" y="90"/>
                                  </a:lnTo>
                                  <a:lnTo>
                                    <a:pt x="65" y="0"/>
                                  </a:lnTo>
                                  <a:lnTo>
                                    <a:pt x="80" y="0"/>
                                  </a:lnTo>
                                  <a:lnTo>
                                    <a:pt x="80" y="92"/>
                                  </a:lnTo>
                                  <a:lnTo>
                                    <a:pt x="101" y="92"/>
                                  </a:lnTo>
                                  <a:lnTo>
                                    <a:pt x="101" y="107"/>
                                  </a:lnTo>
                                  <a:lnTo>
                                    <a:pt x="80" y="107"/>
                                  </a:lnTo>
                                  <a:lnTo>
                                    <a:pt x="80" y="142"/>
                                  </a:lnTo>
                                  <a:lnTo>
                                    <a:pt x="62" y="142"/>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62" name="Freeform 1521"/>
                          <wps:cNvSpPr>
                            <a:spLocks noEditPoints="1"/>
                          </wps:cNvSpPr>
                          <wps:spPr bwMode="auto">
                            <a:xfrm>
                              <a:off x="5518" y="5389"/>
                              <a:ext cx="78" cy="115"/>
                            </a:xfrm>
                            <a:custGeom>
                              <a:avLst/>
                              <a:gdLst>
                                <a:gd name="T0" fmla="*/ 49 w 98"/>
                                <a:gd name="T1" fmla="*/ 0 h 145"/>
                                <a:gd name="T2" fmla="*/ 49 w 98"/>
                                <a:gd name="T3" fmla="*/ 0 h 145"/>
                                <a:gd name="T4" fmla="*/ 88 w 98"/>
                                <a:gd name="T5" fmla="*/ 22 h 145"/>
                                <a:gd name="T6" fmla="*/ 98 w 98"/>
                                <a:gd name="T7" fmla="*/ 70 h 145"/>
                                <a:gd name="T8" fmla="*/ 89 w 98"/>
                                <a:gd name="T9" fmla="*/ 118 h 145"/>
                                <a:gd name="T10" fmla="*/ 49 w 98"/>
                                <a:gd name="T11" fmla="*/ 145 h 145"/>
                                <a:gd name="T12" fmla="*/ 11 w 98"/>
                                <a:gd name="T13" fmla="*/ 123 h 145"/>
                                <a:gd name="T14" fmla="*/ 0 w 98"/>
                                <a:gd name="T15" fmla="*/ 73 h 145"/>
                                <a:gd name="T16" fmla="*/ 7 w 98"/>
                                <a:gd name="T17" fmla="*/ 32 h 145"/>
                                <a:gd name="T18" fmla="*/ 49 w 98"/>
                                <a:gd name="T19" fmla="*/ 0 h 145"/>
                                <a:gd name="T20" fmla="*/ 49 w 98"/>
                                <a:gd name="T21" fmla="*/ 0 h 145"/>
                                <a:gd name="T22" fmla="*/ 49 w 98"/>
                                <a:gd name="T23" fmla="*/ 129 h 145"/>
                                <a:gd name="T24" fmla="*/ 49 w 98"/>
                                <a:gd name="T25" fmla="*/ 129 h 145"/>
                                <a:gd name="T26" fmla="*/ 71 w 98"/>
                                <a:gd name="T27" fmla="*/ 116 h 145"/>
                                <a:gd name="T28" fmla="*/ 79 w 98"/>
                                <a:gd name="T29" fmla="*/ 71 h 145"/>
                                <a:gd name="T30" fmla="*/ 73 w 98"/>
                                <a:gd name="T31" fmla="*/ 31 h 145"/>
                                <a:gd name="T32" fmla="*/ 50 w 98"/>
                                <a:gd name="T33" fmla="*/ 16 h 145"/>
                                <a:gd name="T34" fmla="*/ 27 w 98"/>
                                <a:gd name="T35" fmla="*/ 30 h 145"/>
                                <a:gd name="T36" fmla="*/ 20 w 98"/>
                                <a:gd name="T37" fmla="*/ 74 h 145"/>
                                <a:gd name="T38" fmla="*/ 24 w 98"/>
                                <a:gd name="T39" fmla="*/ 109 h 145"/>
                                <a:gd name="T40" fmla="*/ 49 w 98"/>
                                <a:gd name="T41" fmla="*/ 129 h 145"/>
                                <a:gd name="T42" fmla="*/ 49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7"/>
                                    <a:pt x="88" y="22"/>
                                  </a:cubicBezTo>
                                  <a:cubicBezTo>
                                    <a:pt x="95" y="34"/>
                                    <a:pt x="98" y="50"/>
                                    <a:pt x="98" y="70"/>
                                  </a:cubicBezTo>
                                  <a:cubicBezTo>
                                    <a:pt x="98" y="89"/>
                                    <a:pt x="95" y="105"/>
                                    <a:pt x="89" y="118"/>
                                  </a:cubicBezTo>
                                  <a:cubicBezTo>
                                    <a:pt x="81" y="136"/>
                                    <a:pt x="68" y="145"/>
                                    <a:pt x="49" y="145"/>
                                  </a:cubicBezTo>
                                  <a:cubicBezTo>
                                    <a:pt x="32" y="145"/>
                                    <a:pt x="19" y="137"/>
                                    <a:pt x="11" y="123"/>
                                  </a:cubicBezTo>
                                  <a:cubicBezTo>
                                    <a:pt x="4" y="110"/>
                                    <a:pt x="0" y="94"/>
                                    <a:pt x="0" y="73"/>
                                  </a:cubicBezTo>
                                  <a:cubicBezTo>
                                    <a:pt x="0" y="57"/>
                                    <a:pt x="3" y="43"/>
                                    <a:pt x="7" y="32"/>
                                  </a:cubicBezTo>
                                  <a:cubicBezTo>
                                    <a:pt x="14" y="10"/>
                                    <a:pt x="29" y="0"/>
                                    <a:pt x="49" y="0"/>
                                  </a:cubicBezTo>
                                  <a:lnTo>
                                    <a:pt x="49" y="0"/>
                                  </a:lnTo>
                                  <a:close/>
                                  <a:moveTo>
                                    <a:pt x="49" y="129"/>
                                  </a:moveTo>
                                  <a:lnTo>
                                    <a:pt x="49" y="129"/>
                                  </a:lnTo>
                                  <a:cubicBezTo>
                                    <a:pt x="58" y="129"/>
                                    <a:pt x="65" y="125"/>
                                    <a:pt x="71" y="116"/>
                                  </a:cubicBezTo>
                                  <a:cubicBezTo>
                                    <a:pt x="76" y="108"/>
                                    <a:pt x="79" y="93"/>
                                    <a:pt x="79" y="71"/>
                                  </a:cubicBezTo>
                                  <a:cubicBezTo>
                                    <a:pt x="79" y="55"/>
                                    <a:pt x="77" y="42"/>
                                    <a:pt x="73" y="31"/>
                                  </a:cubicBezTo>
                                  <a:cubicBezTo>
                                    <a:pt x="69" y="21"/>
                                    <a:pt x="61" y="16"/>
                                    <a:pt x="50" y="16"/>
                                  </a:cubicBezTo>
                                  <a:cubicBezTo>
                                    <a:pt x="39" y="16"/>
                                    <a:pt x="32" y="21"/>
                                    <a:pt x="27" y="30"/>
                                  </a:cubicBezTo>
                                  <a:cubicBezTo>
                                    <a:pt x="22" y="40"/>
                                    <a:pt x="20" y="55"/>
                                    <a:pt x="20" y="74"/>
                                  </a:cubicBezTo>
                                  <a:cubicBezTo>
                                    <a:pt x="20" y="88"/>
                                    <a:pt x="21" y="100"/>
                                    <a:pt x="24" y="109"/>
                                  </a:cubicBezTo>
                                  <a:cubicBezTo>
                                    <a:pt x="29" y="122"/>
                                    <a:pt x="37" y="129"/>
                                    <a:pt x="49" y="129"/>
                                  </a:cubicBezTo>
                                  <a:lnTo>
                                    <a:pt x="49"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63" name="Freeform 1522"/>
                          <wps:cNvSpPr>
                            <a:spLocks/>
                          </wps:cNvSpPr>
                          <wps:spPr bwMode="auto">
                            <a:xfrm>
                              <a:off x="5884" y="5256"/>
                              <a:ext cx="0" cy="81"/>
                            </a:xfrm>
                            <a:custGeom>
                              <a:avLst/>
                              <a:gdLst>
                                <a:gd name="T0" fmla="*/ 0 h 101"/>
                                <a:gd name="T1" fmla="*/ 0 h 101"/>
                                <a:gd name="T2" fmla="*/ 101 h 101"/>
                              </a:gdLst>
                              <a:ahLst/>
                              <a:cxnLst>
                                <a:cxn ang="0">
                                  <a:pos x="0" y="T0"/>
                                </a:cxn>
                                <a:cxn ang="0">
                                  <a:pos x="0" y="T1"/>
                                </a:cxn>
                                <a:cxn ang="0">
                                  <a:pos x="0" y="T2"/>
                                </a:cxn>
                              </a:cxnLst>
                              <a:rect l="0" t="0" r="r" b="b"/>
                              <a:pathLst>
                                <a:path h="101">
                                  <a:moveTo>
                                    <a:pt x="0" y="0"/>
                                  </a:moveTo>
                                  <a:lnTo>
                                    <a:pt x="0" y="0"/>
                                  </a:lnTo>
                                  <a:lnTo>
                                    <a:pt x="0" y="101"/>
                                  </a:ln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64" name="Freeform 1523"/>
                          <wps:cNvSpPr>
                            <a:spLocks/>
                          </wps:cNvSpPr>
                          <wps:spPr bwMode="auto">
                            <a:xfrm>
                              <a:off x="5800" y="5391"/>
                              <a:ext cx="77" cy="113"/>
                            </a:xfrm>
                            <a:custGeom>
                              <a:avLst/>
                              <a:gdLst>
                                <a:gd name="T0" fmla="*/ 18 w 97"/>
                                <a:gd name="T1" fmla="*/ 103 h 143"/>
                                <a:gd name="T2" fmla="*/ 18 w 97"/>
                                <a:gd name="T3" fmla="*/ 103 h 143"/>
                                <a:gd name="T4" fmla="*/ 32 w 97"/>
                                <a:gd name="T5" fmla="*/ 124 h 143"/>
                                <a:gd name="T6" fmla="*/ 47 w 97"/>
                                <a:gd name="T7" fmla="*/ 127 h 143"/>
                                <a:gd name="T8" fmla="*/ 70 w 97"/>
                                <a:gd name="T9" fmla="*/ 117 h 143"/>
                                <a:gd name="T10" fmla="*/ 78 w 97"/>
                                <a:gd name="T11" fmla="*/ 95 h 143"/>
                                <a:gd name="T12" fmla="*/ 69 w 97"/>
                                <a:gd name="T13" fmla="*/ 72 h 143"/>
                                <a:gd name="T14" fmla="*/ 47 w 97"/>
                                <a:gd name="T15" fmla="*/ 64 h 143"/>
                                <a:gd name="T16" fmla="*/ 31 w 97"/>
                                <a:gd name="T17" fmla="*/ 67 h 143"/>
                                <a:gd name="T18" fmla="*/ 20 w 97"/>
                                <a:gd name="T19" fmla="*/ 77 h 143"/>
                                <a:gd name="T20" fmla="*/ 5 w 97"/>
                                <a:gd name="T21" fmla="*/ 76 h 143"/>
                                <a:gd name="T22" fmla="*/ 16 w 97"/>
                                <a:gd name="T23" fmla="*/ 0 h 143"/>
                                <a:gd name="T24" fmla="*/ 89 w 97"/>
                                <a:gd name="T25" fmla="*/ 0 h 143"/>
                                <a:gd name="T26" fmla="*/ 89 w 97"/>
                                <a:gd name="T27" fmla="*/ 17 h 143"/>
                                <a:gd name="T28" fmla="*/ 29 w 97"/>
                                <a:gd name="T29" fmla="*/ 17 h 143"/>
                                <a:gd name="T30" fmla="*/ 23 w 97"/>
                                <a:gd name="T31" fmla="*/ 57 h 143"/>
                                <a:gd name="T32" fmla="*/ 32 w 97"/>
                                <a:gd name="T33" fmla="*/ 51 h 143"/>
                                <a:gd name="T34" fmla="*/ 50 w 97"/>
                                <a:gd name="T35" fmla="*/ 48 h 143"/>
                                <a:gd name="T36" fmla="*/ 83 w 97"/>
                                <a:gd name="T37" fmla="*/ 60 h 143"/>
                                <a:gd name="T38" fmla="*/ 97 w 97"/>
                                <a:gd name="T39" fmla="*/ 92 h 143"/>
                                <a:gd name="T40" fmla="*/ 84 w 97"/>
                                <a:gd name="T41" fmla="*/ 127 h 143"/>
                                <a:gd name="T42" fmla="*/ 45 w 97"/>
                                <a:gd name="T43" fmla="*/ 143 h 143"/>
                                <a:gd name="T44" fmla="*/ 14 w 97"/>
                                <a:gd name="T45" fmla="*/ 133 h 143"/>
                                <a:gd name="T46" fmla="*/ 0 w 97"/>
                                <a:gd name="T47" fmla="*/ 103 h 143"/>
                                <a:gd name="T48" fmla="*/ 18 w 97"/>
                                <a:gd name="T49" fmla="*/ 103 h 1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97" h="143">
                                  <a:moveTo>
                                    <a:pt x="18" y="103"/>
                                  </a:moveTo>
                                  <a:lnTo>
                                    <a:pt x="18" y="103"/>
                                  </a:lnTo>
                                  <a:cubicBezTo>
                                    <a:pt x="19" y="113"/>
                                    <a:pt x="24" y="120"/>
                                    <a:pt x="32" y="124"/>
                                  </a:cubicBezTo>
                                  <a:cubicBezTo>
                                    <a:pt x="36" y="126"/>
                                    <a:pt x="41" y="127"/>
                                    <a:pt x="47" y="127"/>
                                  </a:cubicBezTo>
                                  <a:cubicBezTo>
                                    <a:pt x="57" y="127"/>
                                    <a:pt x="65" y="124"/>
                                    <a:pt x="70" y="117"/>
                                  </a:cubicBezTo>
                                  <a:cubicBezTo>
                                    <a:pt x="75" y="110"/>
                                    <a:pt x="78" y="103"/>
                                    <a:pt x="78" y="95"/>
                                  </a:cubicBezTo>
                                  <a:cubicBezTo>
                                    <a:pt x="78" y="85"/>
                                    <a:pt x="75" y="77"/>
                                    <a:pt x="69" y="72"/>
                                  </a:cubicBezTo>
                                  <a:cubicBezTo>
                                    <a:pt x="63" y="66"/>
                                    <a:pt x="55" y="64"/>
                                    <a:pt x="47" y="64"/>
                                  </a:cubicBezTo>
                                  <a:cubicBezTo>
                                    <a:pt x="41" y="64"/>
                                    <a:pt x="36" y="65"/>
                                    <a:pt x="31" y="67"/>
                                  </a:cubicBezTo>
                                  <a:cubicBezTo>
                                    <a:pt x="27" y="70"/>
                                    <a:pt x="23" y="73"/>
                                    <a:pt x="20" y="77"/>
                                  </a:cubicBezTo>
                                  <a:lnTo>
                                    <a:pt x="5" y="76"/>
                                  </a:lnTo>
                                  <a:lnTo>
                                    <a:pt x="16" y="0"/>
                                  </a:lnTo>
                                  <a:lnTo>
                                    <a:pt x="89" y="0"/>
                                  </a:lnTo>
                                  <a:lnTo>
                                    <a:pt x="89" y="17"/>
                                  </a:lnTo>
                                  <a:lnTo>
                                    <a:pt x="29" y="17"/>
                                  </a:lnTo>
                                  <a:lnTo>
                                    <a:pt x="23" y="57"/>
                                  </a:lnTo>
                                  <a:cubicBezTo>
                                    <a:pt x="26" y="54"/>
                                    <a:pt x="29" y="52"/>
                                    <a:pt x="32" y="51"/>
                                  </a:cubicBezTo>
                                  <a:cubicBezTo>
                                    <a:pt x="37" y="49"/>
                                    <a:pt x="44" y="48"/>
                                    <a:pt x="50" y="48"/>
                                  </a:cubicBezTo>
                                  <a:cubicBezTo>
                                    <a:pt x="63" y="48"/>
                                    <a:pt x="74" y="52"/>
                                    <a:pt x="83" y="60"/>
                                  </a:cubicBezTo>
                                  <a:cubicBezTo>
                                    <a:pt x="92" y="69"/>
                                    <a:pt x="97" y="79"/>
                                    <a:pt x="97" y="92"/>
                                  </a:cubicBezTo>
                                  <a:cubicBezTo>
                                    <a:pt x="97" y="105"/>
                                    <a:pt x="93" y="117"/>
                                    <a:pt x="84" y="127"/>
                                  </a:cubicBezTo>
                                  <a:cubicBezTo>
                                    <a:pt x="76" y="137"/>
                                    <a:pt x="63" y="143"/>
                                    <a:pt x="45" y="143"/>
                                  </a:cubicBezTo>
                                  <a:cubicBezTo>
                                    <a:pt x="33" y="143"/>
                                    <a:pt x="23" y="139"/>
                                    <a:pt x="14" y="133"/>
                                  </a:cubicBezTo>
                                  <a:cubicBezTo>
                                    <a:pt x="6" y="126"/>
                                    <a:pt x="1" y="116"/>
                                    <a:pt x="0" y="103"/>
                                  </a:cubicBezTo>
                                  <a:lnTo>
                                    <a:pt x="18" y="103"/>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65" name="Freeform 1524"/>
                          <wps:cNvSpPr>
                            <a:spLocks noEditPoints="1"/>
                          </wps:cNvSpPr>
                          <wps:spPr bwMode="auto">
                            <a:xfrm>
                              <a:off x="5889" y="5389"/>
                              <a:ext cx="78" cy="115"/>
                            </a:xfrm>
                            <a:custGeom>
                              <a:avLst/>
                              <a:gdLst>
                                <a:gd name="T0" fmla="*/ 49 w 98"/>
                                <a:gd name="T1" fmla="*/ 0 h 145"/>
                                <a:gd name="T2" fmla="*/ 49 w 98"/>
                                <a:gd name="T3" fmla="*/ 0 h 145"/>
                                <a:gd name="T4" fmla="*/ 88 w 98"/>
                                <a:gd name="T5" fmla="*/ 22 h 145"/>
                                <a:gd name="T6" fmla="*/ 98 w 98"/>
                                <a:gd name="T7" fmla="*/ 70 h 145"/>
                                <a:gd name="T8" fmla="*/ 89 w 98"/>
                                <a:gd name="T9" fmla="*/ 118 h 145"/>
                                <a:gd name="T10" fmla="*/ 48 w 98"/>
                                <a:gd name="T11" fmla="*/ 145 h 145"/>
                                <a:gd name="T12" fmla="*/ 11 w 98"/>
                                <a:gd name="T13" fmla="*/ 123 h 145"/>
                                <a:gd name="T14" fmla="*/ 0 w 98"/>
                                <a:gd name="T15" fmla="*/ 73 h 145"/>
                                <a:gd name="T16" fmla="*/ 6 w 98"/>
                                <a:gd name="T17" fmla="*/ 32 h 145"/>
                                <a:gd name="T18" fmla="*/ 49 w 98"/>
                                <a:gd name="T19" fmla="*/ 0 h 145"/>
                                <a:gd name="T20" fmla="*/ 49 w 98"/>
                                <a:gd name="T21" fmla="*/ 0 h 145"/>
                                <a:gd name="T22" fmla="*/ 48 w 98"/>
                                <a:gd name="T23" fmla="*/ 129 h 145"/>
                                <a:gd name="T24" fmla="*/ 48 w 98"/>
                                <a:gd name="T25" fmla="*/ 129 h 145"/>
                                <a:gd name="T26" fmla="*/ 70 w 98"/>
                                <a:gd name="T27" fmla="*/ 116 h 145"/>
                                <a:gd name="T28" fmla="*/ 79 w 98"/>
                                <a:gd name="T29" fmla="*/ 71 h 145"/>
                                <a:gd name="T30" fmla="*/ 73 w 98"/>
                                <a:gd name="T31" fmla="*/ 31 h 145"/>
                                <a:gd name="T32" fmla="*/ 50 w 98"/>
                                <a:gd name="T33" fmla="*/ 16 h 145"/>
                                <a:gd name="T34" fmla="*/ 27 w 98"/>
                                <a:gd name="T35" fmla="*/ 30 h 145"/>
                                <a:gd name="T36" fmla="*/ 19 w 98"/>
                                <a:gd name="T37" fmla="*/ 74 h 145"/>
                                <a:gd name="T38" fmla="*/ 24 w 98"/>
                                <a:gd name="T39" fmla="*/ 109 h 145"/>
                                <a:gd name="T40" fmla="*/ 48 w 98"/>
                                <a:gd name="T41" fmla="*/ 129 h 145"/>
                                <a:gd name="T42" fmla="*/ 48 w 98"/>
                                <a:gd name="T43" fmla="*/ 129 h 1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98" h="145">
                                  <a:moveTo>
                                    <a:pt x="49" y="0"/>
                                  </a:moveTo>
                                  <a:lnTo>
                                    <a:pt x="49" y="0"/>
                                  </a:lnTo>
                                  <a:cubicBezTo>
                                    <a:pt x="67" y="0"/>
                                    <a:pt x="80" y="7"/>
                                    <a:pt x="88" y="22"/>
                                  </a:cubicBezTo>
                                  <a:cubicBezTo>
                                    <a:pt x="95" y="34"/>
                                    <a:pt x="98" y="50"/>
                                    <a:pt x="98" y="70"/>
                                  </a:cubicBezTo>
                                  <a:cubicBezTo>
                                    <a:pt x="98" y="89"/>
                                    <a:pt x="95" y="105"/>
                                    <a:pt x="89" y="118"/>
                                  </a:cubicBezTo>
                                  <a:cubicBezTo>
                                    <a:pt x="81" y="136"/>
                                    <a:pt x="67" y="145"/>
                                    <a:pt x="48" y="145"/>
                                  </a:cubicBezTo>
                                  <a:cubicBezTo>
                                    <a:pt x="32" y="145"/>
                                    <a:pt x="19" y="137"/>
                                    <a:pt x="11" y="123"/>
                                  </a:cubicBezTo>
                                  <a:cubicBezTo>
                                    <a:pt x="4" y="110"/>
                                    <a:pt x="0" y="94"/>
                                    <a:pt x="0" y="73"/>
                                  </a:cubicBezTo>
                                  <a:cubicBezTo>
                                    <a:pt x="0" y="57"/>
                                    <a:pt x="2" y="43"/>
                                    <a:pt x="6" y="32"/>
                                  </a:cubicBezTo>
                                  <a:cubicBezTo>
                                    <a:pt x="14" y="10"/>
                                    <a:pt x="28" y="0"/>
                                    <a:pt x="49" y="0"/>
                                  </a:cubicBezTo>
                                  <a:lnTo>
                                    <a:pt x="49" y="0"/>
                                  </a:lnTo>
                                  <a:close/>
                                  <a:moveTo>
                                    <a:pt x="48" y="129"/>
                                  </a:moveTo>
                                  <a:lnTo>
                                    <a:pt x="48" y="129"/>
                                  </a:lnTo>
                                  <a:cubicBezTo>
                                    <a:pt x="58" y="129"/>
                                    <a:pt x="65" y="125"/>
                                    <a:pt x="70" y="116"/>
                                  </a:cubicBezTo>
                                  <a:cubicBezTo>
                                    <a:pt x="76" y="108"/>
                                    <a:pt x="79" y="93"/>
                                    <a:pt x="79" y="71"/>
                                  </a:cubicBezTo>
                                  <a:cubicBezTo>
                                    <a:pt x="79" y="55"/>
                                    <a:pt x="77" y="42"/>
                                    <a:pt x="73" y="31"/>
                                  </a:cubicBezTo>
                                  <a:cubicBezTo>
                                    <a:pt x="69" y="21"/>
                                    <a:pt x="61" y="16"/>
                                    <a:pt x="50" y="16"/>
                                  </a:cubicBezTo>
                                  <a:cubicBezTo>
                                    <a:pt x="39" y="16"/>
                                    <a:pt x="32" y="21"/>
                                    <a:pt x="27" y="30"/>
                                  </a:cubicBezTo>
                                  <a:cubicBezTo>
                                    <a:pt x="22" y="40"/>
                                    <a:pt x="19" y="55"/>
                                    <a:pt x="19" y="74"/>
                                  </a:cubicBezTo>
                                  <a:cubicBezTo>
                                    <a:pt x="19" y="88"/>
                                    <a:pt x="21" y="100"/>
                                    <a:pt x="24" y="109"/>
                                  </a:cubicBezTo>
                                  <a:cubicBezTo>
                                    <a:pt x="29" y="122"/>
                                    <a:pt x="37" y="129"/>
                                    <a:pt x="48" y="129"/>
                                  </a:cubicBezTo>
                                  <a:lnTo>
                                    <a:pt x="48" y="129"/>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566" name="Freeform 1525"/>
                          <wps:cNvSpPr>
                            <a:spLocks/>
                          </wps:cNvSpPr>
                          <wps:spPr bwMode="auto">
                            <a:xfrm>
                              <a:off x="4031" y="5256"/>
                              <a:ext cx="0" cy="81"/>
                            </a:xfrm>
                            <a:custGeom>
                              <a:avLst/>
                              <a:gdLst>
                                <a:gd name="T0" fmla="*/ 0 h 101"/>
                                <a:gd name="T1" fmla="*/ 0 h 101"/>
                                <a:gd name="T2" fmla="*/ 101 h 101"/>
                              </a:gdLst>
                              <a:ahLst/>
                              <a:cxnLst>
                                <a:cxn ang="0">
                                  <a:pos x="0" y="T0"/>
                                </a:cxn>
                                <a:cxn ang="0">
                                  <a:pos x="0" y="T1"/>
                                </a:cxn>
                                <a:cxn ang="0">
                                  <a:pos x="0" y="T2"/>
                                </a:cxn>
                              </a:cxnLst>
                              <a:rect l="0" t="0" r="r" b="b"/>
                              <a:pathLst>
                                <a:path h="101">
                                  <a:moveTo>
                                    <a:pt x="0" y="0"/>
                                  </a:moveTo>
                                  <a:lnTo>
                                    <a:pt x="0" y="0"/>
                                  </a:lnTo>
                                  <a:lnTo>
                                    <a:pt x="0" y="101"/>
                                  </a:lnTo>
                                </a:path>
                              </a:pathLst>
                            </a:custGeom>
                            <a:noFill/>
                            <a:ln w="6985" cap="flat">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wpc:wpc>
                  </a:graphicData>
                </a:graphic>
                <wp14:sizeRelH relativeFrom="page">
                  <wp14:pctWidth>0</wp14:pctWidth>
                </wp14:sizeRelH>
                <wp14:sizeRelV relativeFrom="page">
                  <wp14:pctHeight>0</wp14:pctHeight>
                </wp14:sizeRelV>
              </wp:anchor>
            </w:drawing>
          </mc:Choice>
          <mc:Fallback>
            <w:pict>
              <v:group w14:anchorId="1B467642" id="Canvas 1592" o:spid="_x0000_s1026" editas="canvas" style="position:absolute;margin-left:37.5pt;margin-top:9.45pt;width:410.2pt;height:289.75pt;z-index:251686400" coordsize="52095,367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">
                <v:shape id="_x0000_s1027" type="#_x0000_t75" style="position:absolute;width:52095;height:36798;visibility:visible;mso-wrap-style:square">
                  <v:fill o:detectmouseclick="t"/>
                  <v:path o:connecttype="none"/>
                </v:shape>
                <v:group id="Group 948" o:spid="_x0000_s1028" style="position:absolute;width:52095;height:36798" coordorigin=",-4" coordsize="8211,58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">
                  <v:shape id="Freeform 748" o:spid="_x0000_s1029" style="position:absolute;top:-4;width:8211;height:5807;visibility:visible;mso-wrap-style:square;v-text-anchor:top" coordsize="10336,7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" path="m,l,,10336,r,7300l,7300,,xe" fillcolor="#eaf2f3" strokeweight="0">
                    <v:path arrowok="t" o:connecttype="custom" o:connectlocs="0,0;0,0;8211,0;8211,5807;0,5807;0,0" o:connectangles="0,0,0,0,0,0"/>
                  </v:shape>
                  <v:shape id="Freeform 749" o:spid="_x0000_s1030" style="position:absolute;top:-2;width:8211;height:5805;visibility:visible;mso-wrap-style:square;v-text-anchor:top" coordsize="10336,72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" path="m,l,,10336,r,7298l,7298,,xm,l,xe" fillcolor="#eaf2f3" strokeweight="0">
                    <v:path arrowok="t" o:connecttype="custom" o:connectlocs="0,0;0,0;8211,0;8211,5805;0,5805;0,0;0,0;0,0" o:connectangles="0,0,0,0,0,0,0,0"/>
                    <o:lock v:ext="edit" verticies="t"/>
                  </v:shape>
                  <v:shape id="Freeform 750" o:spid="_x0000_s1031" style="position:absolute;left:6;top:2;width:8198;height:5794;visibility:visible;mso-wrap-style:square;v-text-anchor:top" coordsize="10321,72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" path="m,l,,10321,r,7285l,7285,,xm,l,xe" filled="f" strokecolor="#eaf2f3" strokeweight=".55pt">
                    <v:stroke joinstyle="miter" endcap="square"/>
                    <v:path arrowok="t" o:connecttype="custom" o:connectlocs="0,0;0,0;8198,0;8198,5794;0,5794;0,0;0,0;0,0" o:connectangles="0,0,0,0,0,0,0,0"/>
                    <o:lock v:ext="edit" verticies="t"/>
                  </v:shape>
                  <v:shape id="Freeform 751" o:spid="_x0000_s1032" style="position:absolute;left:427;top:551;width:7416;height:4705;visibility:visible;mso-wrap-style:square;v-text-anchor:top" coordsize="9335,59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" path="m,l,,9335,r,5915l,5915,,xm,l,xe" strokeweight="0">
                    <v:path arrowok="t" o:connecttype="custom" o:connectlocs="0,0;0,0;7416,0;7416,4705;0,4705;0,0;0,0;0,0" o:connectangles="0,0,0,0,0,0,0,0"/>
                    <o:lock v:ext="edit" verticies="t"/>
                  </v:shape>
                  <v:shape id="Freeform 752" o:spid="_x0000_s1033" style="position:absolute;left:434;top:557;width:7403;height:4693;visibility:visible;mso-wrap-style:square;v-text-anchor:top" coordsize="9319,5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" path="m,l,,9319,r,5900l,5900,,xm,l,xe" filled="f" strokecolor="white" strokeweight=".55pt">
                    <v:stroke joinstyle="miter" endcap="square"/>
                    <v:path arrowok="t" o:connecttype="custom" o:connectlocs="0,0;0,0;7403,0;7403,4693;0,4693;0,0;0,0;0,0" o:connectangles="0,0,0,0,0,0,0,0"/>
                    <o:lock v:ext="edit" verticies="t"/>
                  </v:shape>
                  <v:shape id="Freeform 753" o:spid="_x0000_s1034" style="position:absolute;left:427;top:1570;width:7416;height:0;visibility:visible;mso-wrap-style:square;v-text-anchor:top" coordsize="93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" path="m,l,,9335,e" filled="f" strokecolor="silver" strokeweight=".55pt">
                    <v:stroke joinstyle="miter"/>
                    <v:path arrowok="t" o:connecttype="custom" o:connectlocs="0,0;0,0;7416,0" o:connectangles="0,0,0"/>
                  </v:shape>
                  <v:shape id="Freeform 754" o:spid="_x0000_s1035" style="position:absolute;left:524;top:5046;width:92;height:116;visibility:visible;mso-wrap-style:square;v-text-anchor:top" coordsize="115,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" path="m,l,,24,,97,117,97,r18,l115,145r-22,l19,27r,118l,145,,xm57,r,l57,xe" fillcolor="black" strokeweight="0">
                    <v:path arrowok="t" o:connecttype="custom" o:connectlocs="0,0;0,0;19,0;78,94;78,0;92,0;92,116;74,116;15,22;15,116;0,116;0,0;46,0;46,0;46,0" o:connectangles="0,0,0,0,0,0,0,0,0,0,0,0,0,0,0"/>
                    <o:lock v:ext="edit" verticies="t"/>
                  </v:shape>
                  <v:shape id="Freeform 755" o:spid="_x0000_s1036" style="position:absolute;left:635;top:5043;width:113;height:122;visibility:visible;mso-wrap-style:square;v-text-anchor:top" coordsize="142,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" path="m70,r,c96,,115,8,127,24v10,13,15,30,15,50c142,95,136,113,125,128v-13,16,-31,25,-55,25c48,153,30,145,17,131,6,117,,99,,77,,57,5,41,15,27,28,9,46,,70,r,xm72,135r,c90,135,102,129,110,117v8,-13,12,-27,12,-43c122,57,117,43,108,33,99,22,87,17,72,17,57,17,44,22,35,33,25,43,21,58,21,78v,16,4,30,12,41c41,130,54,135,72,135r,xm71,r,l71,xe" fillcolor="black" strokeweight="0">
                    <v:path arrowok="t" o:connecttype="custom" o:connectlocs="56,0;56,0;101,19;113,59;99,102;56,122;14,104;0,61;12,22;56,0;56,0;57,108;57,108;88,93;97,59;86,26;57,14;28,26;17,62;26,95;57,108;57,108;57,0;57,0;57,0" o:connectangles="0,0,0,0,0,0,0,0,0,0,0,0,0,0,0,0,0,0,0,0,0,0,0,0,0"/>
                    <o:lock v:ext="edit" verticies="t"/>
                  </v:shape>
                  <v:shape id="Freeform 756" o:spid="_x0000_s1037" style="position:absolute;left:757;top:5046;width:93;height:116;visibility:visible;mso-wrap-style:square;v-text-anchor:top" coordsize="11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" path="m117,r,l117,17r-49,l68,145r-20,l48,17,,17,,,117,xe" fillcolor="black" strokeweight="0">
                    <v:path arrowok="t" o:connecttype="custom" o:connectlocs="93,0;93,0;93,14;54,14;54,116;38,116;38,14;0,14;0,0;93,0" o:connectangles="0,0,0,0,0,0,0,0,0,0"/>
                  </v:shape>
                  <v:shape id="Freeform 757" o:spid="_x0000_s1038" style="position:absolute;left:866;top:5046;width:86;height:116;visibility:visible;mso-wrap-style:square;v-text-anchor:top" coordsize="10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" path="m,l,,106,r,17l20,17r,44l100,61r,17l20,78r,49l108,127r,18l,145,,xm54,r,l54,xe" fillcolor="black" strokeweight="0">
                    <v:path arrowok="t" o:connecttype="custom" o:connectlocs="0,0;0,0;84,0;84,14;16,14;16,49;80,49;80,62;16,62;16,102;86,102;86,116;0,116;0,0;43,0;43,0;43,0" o:connectangles="0,0,0,0,0,0,0,0,0,0,0,0,0,0,0,0,0"/>
                    <o:lock v:ext="edit" verticies="t"/>
                  </v:shape>
                  <v:shape id="Freeform 758" o:spid="_x0000_s1039" style="position:absolute;left:978;top:5078;width:17;height:84;visibility:visible;mso-wrap-style:square;v-text-anchor:top" coordsize="21,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" path="m,l,,21,r,22l,22,,xm,83r,l21,83r,22l,105,,83xe" fillcolor="black" strokeweight="0">
                    <v:path arrowok="t" o:connecttype="custom" o:connectlocs="0,0;0,0;17,0;17,18;0,18;0,0;0,66;0,66;17,66;17,84;0,84;0,66" o:connectangles="0,0,0,0,0,0,0,0,0,0,0,0"/>
                    <o:lock v:ext="edit" verticies="t"/>
                  </v:shape>
                  <v:shape id="Freeform 759" o:spid="_x0000_s1040" style="position:absolute;left:1053;top:5046;width:146;height:116;visibility:visible;mso-wrap-style:square;v-text-anchor:top" coordsize="184,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" path="m21,r,l49,118,81,r22,l135,118,163,r21,l146,145r-21,l92,24,58,145r-20,l,,21,xe" fillcolor="black" strokeweight="0">
                    <v:path arrowok="t" o:connecttype="custom" o:connectlocs="17,0;17,0;39,94;64,0;82,0;107,94;129,0;146,0;116,116;99,116;73,19;46,116;30,116;0,0;17,0" o:connectangles="0,0,0,0,0,0,0,0,0,0,0,0,0,0,0"/>
                  </v:shape>
                  <v:shape id="Freeform 760" o:spid="_x0000_s1041" style="position:absolute;left:1204;top:5075;width:77;height:89;visibility:visible;mso-wrap-style:square;v-text-anchor:top" coordsize="97,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" path="m50,1r,c58,1,65,2,72,6v7,3,12,8,16,14c92,25,94,31,95,38v1,5,2,13,2,23l19,61v1,11,3,20,8,26c32,94,39,97,49,97v9,,17,-3,22,-9c74,84,76,80,78,75r17,c95,79,93,84,91,88v-3,5,-6,9,-9,12c77,105,70,109,62,111v-4,1,-9,1,-15,1c34,112,23,108,14,98,5,88,,75,,58,,41,5,27,14,16,23,6,35,1,50,1r,xm78,47r,c78,40,76,34,73,29,69,20,60,16,49,16v-8,,-15,3,-20,9c23,31,20,38,20,47r58,xm48,r,l48,xe" fillcolor="black" strokeweight="0">
                    <v:path arrowok="t" o:connecttype="custom" o:connectlocs="40,1;40,1;57,5;70,16;75,30;77,48;15,48;21,69;39,77;56,70;62,60;75,60;72,70;65,79;49,88;37,89;11,78;0,46;11,13;40,1;40,1;62,37;62,37;58,23;39,13;23,20;16,37;62,37;38,0;38,0;38,0" o:connectangles="0,0,0,0,0,0,0,0,0,0,0,0,0,0,0,0,0,0,0,0,0,0,0,0,0,0,0,0,0,0,0"/>
                    <o:lock v:ext="edit" verticies="t"/>
                  </v:shape>
                  <v:shape id="Freeform 761" o:spid="_x0000_s1042" style="position:absolute;left:1299;top:5046;width:14;height:116;visibility:visible;mso-wrap-style:square;v-text-anchor:top" coordsize="1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" path="m,39r,l18,39r,106l,145,,39xm,l,,18,r,20l,20,,xe" fillcolor="black" strokeweight="0">
                    <v:path arrowok="t" o:connecttype="custom" o:connectlocs="0,31;0,31;14,31;14,116;0,116;0,31;0,0;0,0;14,0;14,16;0,16;0,0" o:connectangles="0,0,0,0,0,0,0,0,0,0,0,0"/>
                    <o:lock v:ext="edit" verticies="t"/>
                  </v:shape>
                  <v:shape id="Freeform 762" o:spid="_x0000_s1043" style="position:absolute;left:1329;top:5075;width:74;height:122;visibility:visible;mso-wrap-style:square;v-text-anchor:top" coordsize="93,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" path="m44,1r,c53,1,60,3,66,7v3,3,7,6,10,10l76,4r17,l93,100v,13,-2,24,-6,32c79,146,65,153,45,153v-11,,-21,-2,-29,-7c9,141,4,133,3,122r18,c22,126,24,130,27,133v4,4,10,6,18,6c59,139,68,134,72,124v3,-5,4,-16,4,-30c72,99,68,103,63,106v-5,3,-12,4,-20,4c32,110,22,106,13,98,4,90,,76,,57,,40,4,26,13,16,22,6,32,1,44,1r,xm76,55r,c76,42,74,33,68,26,63,20,56,17,48,17,35,17,27,23,22,34v-2,7,-4,15,-4,25c18,71,21,80,26,86v4,6,11,9,19,9c58,95,67,90,72,78v3,-6,4,-14,4,-23l76,55xm46,r,l46,xe" fillcolor="black" strokeweight="0">
                    <v:path arrowok="t" o:connecttype="custom" o:connectlocs="35,1;35,1;53,6;60,14;60,3;74,3;74,80;69,105;36,122;13,116;2,97;17,97;21,106;36,111;57,99;60,75;50,85;34,88;10,78;0,45;10,13;35,1;35,1;60,44;60,44;54,21;38,14;18,27;14,47;21,69;36,76;57,62;60,44;60,44;37,0;37,0;37,0" o:connectangles="0,0,0,0,0,0,0,0,0,0,0,0,0,0,0,0,0,0,0,0,0,0,0,0,0,0,0,0,0,0,0,0,0,0,0,0,0"/>
                    <o:lock v:ext="edit" verticies="t"/>
                  </v:shape>
                  <v:shape id="Freeform 763" o:spid="_x0000_s1044" style="position:absolute;left:1424;top:5045;width:69;height:117;visibility:visible;mso-wrap-style:square;v-text-anchor:top" coordsize="86,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" path="m,l,,18,r,54c22,49,26,45,29,43v6,-4,13,-6,21,-6c66,37,76,43,82,53v3,6,4,14,4,25l86,146r-18,l68,79c68,71,67,66,65,62,62,56,56,53,47,53v-8,,-14,3,-20,8c21,66,18,76,18,90r,56l,146,,xe" fillcolor="black" strokeweight="0">
                    <v:path arrowok="t" o:connecttype="custom" o:connectlocs="0,0;0,0;14,0;14,43;23,34;40,30;66,42;69,63;69,117;55,117;55,63;52,50;38,42;22,49;14,72;14,117;0,117;0,0" o:connectangles="0,0,0,0,0,0,0,0,0,0,0,0,0,0,0,0,0,0"/>
                  </v:shape>
                  <v:shape id="Freeform 764" o:spid="_x0000_s1045" style="position:absolute;left:1505;top:5053;width:39;height:109;visibility:visible;mso-wrap-style:square;v-text-anchor:top" coordsize="49,1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" path="m14,r,l32,r,30l49,30r,14l32,44r,69c32,117,33,120,36,121v1,1,4,1,7,1c44,122,45,122,46,122v1,,2,,3,l49,136v-2,,-4,1,-6,1c41,137,38,137,36,137v-9,,-14,-2,-17,-6c16,127,14,121,14,114r,-70l,44,,30r14,l14,xe" fillcolor="black" strokeweight="0">
                    <v:path arrowok="t" o:connecttype="custom" o:connectlocs="11,0;11,0;25,0;25,24;39,24;39,35;25,35;25,90;29,96;34,97;37,97;39,97;39,108;34,109;29,109;15,104;11,91;11,35;0,35;0,24;11,24;11,0" o:connectangles="0,0,0,0,0,0,0,0,0,0,0,0,0,0,0,0,0,0,0,0,0,0"/>
                  </v:shape>
                  <v:shape id="Freeform 765" o:spid="_x0000_s1046" style="position:absolute;left:1554;top:5075;width:69;height:90;visibility:visible;mso-wrap-style:square;v-text-anchor:top" coordsize="87,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" path="m17,75r,c17,81,19,86,21,89v5,6,12,9,23,9c51,98,57,96,62,93v5,-2,7,-7,7,-13c69,76,67,72,63,70,61,68,56,67,48,65l34,61c25,59,18,56,14,54,6,49,3,42,3,34,3,24,6,16,13,9,21,3,30,,42,,58,,70,5,77,14v4,6,6,13,6,19l66,33v,-4,-1,-7,-4,-11c58,18,51,15,41,15v-7,,-12,2,-15,4c22,22,21,25,21,29v,5,2,9,6,11c30,42,34,44,39,45r12,3c64,51,72,54,76,57v7,4,11,11,11,21c87,87,83,96,76,102v-7,7,-18,11,-33,11c28,113,17,109,10,102,4,95,,86,,75r17,xm43,r,l43,xe" fillcolor="black" strokeweight="0">
                    <v:path arrowok="t" o:connecttype="custom" o:connectlocs="13,60;13,60;17,71;35,78;49,74;55,64;50,56;38,52;27,49;11,43;2,27;10,7;33,0;61,11;66,26;52,26;49,18;33,12;21,15;17,23;21,32;31,36;40,38;60,45;69,62;60,81;34,90;8,81;0,60;13,60;34,0;34,0;34,0" o:connectangles="0,0,0,0,0,0,0,0,0,0,0,0,0,0,0,0,0,0,0,0,0,0,0,0,0,0,0,0,0,0,0,0,0"/>
                    <o:lock v:ext="edit" verticies="t"/>
                  </v:shape>
                  <v:shape id="Freeform 766" o:spid="_x0000_s1047" style="position:absolute;left:1680;top:5075;width:80;height:89;visibility:visible;mso-wrap-style:square;v-text-anchor:top" coordsize="100,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" path="m18,80r,c18,86,20,90,24,93v4,3,8,4,13,4c44,97,50,96,56,93,65,88,70,80,70,69r,-14c68,56,65,57,62,58v-3,1,-7,2,-10,2l41,62v-6,1,-11,2,-14,4c21,69,18,74,18,80r,xm61,45r,c66,44,68,42,70,39v,-1,1,-3,1,-6c71,27,69,22,64,19,60,17,54,15,46,15v-9,,-16,3,-20,8c24,26,23,30,22,35l5,35c6,22,10,13,18,8,26,3,36,,46,,59,,69,3,77,8v7,4,11,12,11,22l88,90v,2,,4,1,5c90,96,92,97,94,97v1,,2,,3,-1c98,96,99,96,100,96r,13c97,110,95,110,94,111v-2,,-4,,-6,c81,111,77,109,74,104v-1,-2,-2,-5,-3,-9c68,99,62,103,56,107v-7,3,-15,5,-23,5c23,112,15,109,9,103,3,97,,90,,81,,71,3,64,9,58,15,53,23,49,33,48l61,45xm47,r,l47,xe" fillcolor="black" strokeweight="0">
                    <v:path arrowok="t" o:connecttype="custom" o:connectlocs="14,64;14,64;19,74;30,77;45,74;56,55;56,44;50,46;42,48;33,49;22,52;14,64;14,64;49,36;49,36;56,31;57,26;51,15;37,12;21,18;18,28;4,28;14,6;37,0;62,6;70,24;70,72;71,75;75,77;78,76;80,76;80,87;75,88;70,88;59,83;57,75;45,85;26,89;7,82;0,64;7,46;26,38;49,36;38,0;38,0;38,0" o:connectangles="0,0,0,0,0,0,0,0,0,0,0,0,0,0,0,0,0,0,0,0,0,0,0,0,0,0,0,0,0,0,0,0,0,0,0,0,0,0,0,0,0,0,0,0,0,0"/>
                    <o:lock v:ext="edit" verticies="t"/>
                  </v:shape>
                  <v:shape id="Freeform 767" o:spid="_x0000_s1048" style="position:absolute;left:1774;top:5076;width:41;height:86;visibility:visible;mso-wrap-style:square;v-text-anchor:top" coordsize="52,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" path="m,2r,l17,2r,18c18,17,22,12,27,7,33,2,39,,46,v,,1,,2,c48,,50,,52,r,19c51,19,50,19,49,18v-1,,-2,,-3,c37,18,30,21,25,27v-5,6,-7,12,-7,20l18,108,,108,,2xe" fillcolor="black" strokeweight="0">
                    <v:path arrowok="t" o:connecttype="custom" o:connectlocs="0,2;0,2;13,2;13,16;21,6;36,0;38,0;41,0;41,15;39,14;36,14;20,22;14,37;14,86;0,86;0,2" o:connectangles="0,0,0,0,0,0,0,0,0,0,0,0,0,0,0,0"/>
                  </v:shape>
                  <v:shape id="Freeform 768" o:spid="_x0000_s1049" style="position:absolute;left:1822;top:5075;width:77;height:89;visibility:visible;mso-wrap-style:square;v-text-anchor:top" coordsize="97,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" path="m50,1r,c58,1,65,2,72,6v7,3,12,8,16,14c92,25,94,31,95,38v1,5,2,13,2,23l19,61v1,11,3,20,8,26c32,94,39,97,49,97v9,,17,-3,22,-9c74,84,77,80,78,75r17,c95,79,93,84,91,88v-3,5,-6,9,-9,12c77,105,70,109,62,111v-4,1,-9,1,-15,1c34,112,23,108,14,98,5,88,,75,,58,,41,5,27,14,16,23,6,35,1,50,1r,xm79,47r,c78,40,76,34,74,29,69,20,61,16,49,16v-8,,-15,3,-20,9c23,31,20,38,20,47r59,xm49,r,l49,xe" fillcolor="black" strokeweight="0">
                    <v:path arrowok="t" o:connecttype="custom" o:connectlocs="40,1;40,1;57,5;70,16;75,30;77,48;15,48;21,69;39,77;56,70;62,60;75,60;72,70;65,79;49,88;37,89;11,78;0,46;11,13;40,1;40,1;63,37;63,37;59,23;39,13;23,20;16,37;63,37;39,0;39,0;39,0" o:connectangles="0,0,0,0,0,0,0,0,0,0,0,0,0,0,0,0,0,0,0,0,0,0,0,0,0,0,0,0,0,0,0"/>
                    <o:lock v:ext="edit" verticies="t"/>
                  </v:shape>
                  <v:shape id="Freeform 769" o:spid="_x0000_s1050" style="position:absolute;left:1953;top:5045;width:40;height:117;visibility:visible;mso-wrap-style:square;v-text-anchor:top" coordsize="50,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" path="m15,25r,c15,18,16,12,19,9,23,3,31,,43,v1,,2,,3,c47,,49,,50,r,16c48,16,47,16,46,16v-1,,-1,,-2,c38,16,35,17,34,20v-1,3,-1,10,-1,21l50,41r,14l32,55r,92l15,147r,-92l,55,,41r15,l15,25xe" fillcolor="black" strokeweight="0">
                    <v:path arrowok="t" o:connecttype="custom" o:connectlocs="12,20;12,20;15,7;34,0;37,0;40,0;40,13;37,13;35,13;27,16;26,33;40,33;40,44;26,44;26,117;12,117;12,44;0,44;0,33;12,33;12,20" o:connectangles="0,0,0,0,0,0,0,0,0,0,0,0,0,0,0,0,0,0,0,0,0"/>
                  </v:shape>
                  <v:shape id="Freeform 770" o:spid="_x0000_s1051" style="position:absolute;left:2007;top:5076;width:41;height:86;visibility:visible;mso-wrap-style:square;v-text-anchor:top" coordsize="52,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" path="m,2r,l17,2r,18c19,17,22,12,27,7,33,2,39,,46,v,,1,,2,c48,,50,,52,r,19c51,19,50,19,49,18v-1,,-2,,-3,c37,18,30,21,25,27v-5,6,-7,12,-7,20l18,108,,108,,2xe" fillcolor="black" strokeweight="0">
                    <v:path arrowok="t" o:connecttype="custom" o:connectlocs="0,2;0,2;13,2;13,16;21,6;36,0;38,0;41,0;41,15;39,14;36,14;20,22;14,37;14,86;0,86;0,2" o:connectangles="0,0,0,0,0,0,0,0,0,0,0,0,0,0,0,0"/>
                  </v:shape>
                  <v:shape id="Freeform 771" o:spid="_x0000_s1052" style="position:absolute;left:2054;top:5075;width:79;height:89;visibility:visible;mso-wrap-style:square;v-text-anchor:top" coordsize="99,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" path="m49,97r,c61,97,69,93,73,84v5,-9,7,-19,7,-30c80,44,78,36,75,30,70,20,62,15,49,15,39,15,31,20,26,28v-5,8,-8,18,-8,30c18,69,21,78,26,86v5,7,13,11,23,11l49,97xm50,r,c64,,75,4,84,14v10,9,15,22,15,40c99,71,94,85,86,96v-8,11,-21,16,-38,16c33,112,21,108,13,98,4,88,,75,,58,,40,5,26,14,16,23,5,35,,50,r,xm49,r,l49,xe" fillcolor="black" strokeweight="0">
                    <v:path arrowok="t" o:connecttype="custom" o:connectlocs="39,77;39,77;58,67;64,43;60,24;39,12;21,22;14,46;21,68;39,77;39,77;40,0;40,0;67,11;79,43;69,76;38,89;10,78;0,46;11,13;40,0;40,0;39,0;39,0;39,0" o:connectangles="0,0,0,0,0,0,0,0,0,0,0,0,0,0,0,0,0,0,0,0,0,0,0,0,0"/>
                    <o:lock v:ext="edit" verticies="t"/>
                  </v:shape>
                  <v:shape id="Freeform 772" o:spid="_x0000_s1053" style="position:absolute;left:2150;top:5076;width:112;height:86;visibility:visible;mso-wrap-style:square;v-text-anchor:top" coordsize="142,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" path="m,2r,l18,2r,15c22,12,26,8,29,6,35,2,42,,49,v8,,15,2,20,6c72,8,75,12,77,16,81,11,86,6,91,4,97,1,102,,109,v14,,24,5,29,15c141,21,142,28,142,37r,71l124,108r,-74c124,27,122,22,119,20v-4,-3,-8,-4,-13,-4c99,16,93,18,88,23v-5,4,-8,12,-8,23l80,108r-18,l62,39c62,31,61,26,60,23,57,18,52,16,44,16v-6,,-12,2,-18,7c21,29,18,38,18,52r,56l,108,,2xe" fillcolor="black" strokeweight="0">
                    <v:path arrowok="t" o:connecttype="custom" o:connectlocs="0,2;0,2;14,2;14,14;23,5;39,0;54,5;61,13;72,3;86,0;109,12;112,29;112,86;98,86;98,27;94,16;84,13;69,18;63,37;63,86;49,86;49,31;47,18;35,13;21,18;14,41;14,86;0,86;0,2" o:connectangles="0,0,0,0,0,0,0,0,0,0,0,0,0,0,0,0,0,0,0,0,0,0,0,0,0,0,0,0,0"/>
                  </v:shape>
                  <v:shape id="Freeform 773" o:spid="_x0000_s1054" style="position:absolute;left:2329;top:5076;width:41;height:86;visibility:visible;mso-wrap-style:square;v-text-anchor:top" coordsize="51,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" path="m,2r,l17,2r,18c18,17,22,12,27,7,32,2,39,,46,v,,1,,1,c48,,49,,51,r,19c50,19,49,19,48,18v,,-1,,-2,c37,18,30,21,25,27v-5,6,-7,12,-7,20l18,108,,108,,2xe" fillcolor="black" strokeweight="0">
                    <v:path arrowok="t" o:connecttype="custom" o:connectlocs="0,2;0,2;14,2;14,16;22,6;37,0;38,0;41,0;41,15;39,14;37,14;20,22;14,37;14,86;0,86;0,2" o:connectangles="0,0,0,0,0,0,0,0,0,0,0,0,0,0,0,0"/>
                  </v:shape>
                  <v:shape id="Freeform 774" o:spid="_x0000_s1055" style="position:absolute;left:2378;top:5075;width:80;height:89;visibility:visible;mso-wrap-style:square;v-text-anchor:top" coordsize="100,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" path="m19,80r,c19,86,21,90,24,93v4,3,8,4,14,4c44,97,50,96,56,93,66,88,71,80,71,69r,-14c68,56,66,57,62,58v-3,1,-7,2,-10,2l41,62v-6,1,-11,2,-14,4c21,69,19,74,19,80r,xm62,45r,c66,44,68,42,70,39v1,-1,1,-3,1,-6c71,27,69,22,65,19,60,17,54,15,46,15v-9,,-16,3,-20,8c24,26,23,30,22,35l6,35c6,22,10,13,18,8,26,3,36,,46,,59,,69,3,77,8v7,4,11,12,11,22l88,90v,2,1,4,1,5c90,96,92,97,94,97v1,,2,,3,-1c98,96,99,96,100,96r,13c97,110,95,110,94,111v-2,,-4,,-6,c82,111,77,109,74,104v-1,-2,-2,-5,-3,-9c68,99,63,103,56,107v-7,3,-14,5,-23,5c24,112,16,109,9,103,3,97,,90,,81,,71,3,64,9,58,15,53,23,49,33,48l62,45xm47,r,l47,xe" fillcolor="black" strokeweight="0">
                    <v:path arrowok="t" o:connecttype="custom" o:connectlocs="15,64;15,64;19,74;30,77;45,74;57,55;57,44;50,46;42,48;33,49;22,52;15,64;15,64;50,36;50,36;56,31;57,26;52,15;37,12;21,18;18,28;5,28;14,6;37,0;62,6;70,24;70,72;71,75;75,77;78,76;80,76;80,87;75,88;70,88;59,83;57,75;45,85;26,89;7,82;0,64;7,46;26,38;50,36;38,0;38,0;38,0" o:connectangles="0,0,0,0,0,0,0,0,0,0,0,0,0,0,0,0,0,0,0,0,0,0,0,0,0,0,0,0,0,0,0,0,0,0,0,0,0,0,0,0,0,0,0,0,0,0"/>
                    <o:lock v:ext="edit" verticies="t"/>
                  </v:shape>
                  <v:shape id="Freeform 775" o:spid="_x0000_s1056" style="position:absolute;left:2472;top:5075;width:68;height:87;visibility:visible;mso-wrap-style:square;v-text-anchor:top" coordsize="86,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" path="m,3r,l17,3r,15c22,12,27,7,33,5,38,2,44,1,51,1v15,,25,5,31,15c85,22,86,30,86,41r,68l68,109r,-67c68,36,67,30,65,26,62,20,56,17,48,17v-4,,-8,,-10,1c33,19,28,22,25,27v-3,3,-5,7,-6,10c18,41,18,46,18,53r,56l,109,,3xm42,r,l42,xe" fillcolor="black" strokeweight="0">
                    <v:path arrowok="t" o:connecttype="custom" o:connectlocs="0,2;0,2;13,2;13,14;26,4;40,1;65,13;68,33;68,87;54,87;54,34;51,21;38,14;30,14;20,22;15,30;14,42;14,87;0,87;0,2;33,0;33,0;33,0" o:connectangles="0,0,0,0,0,0,0,0,0,0,0,0,0,0,0,0,0,0,0,0,0,0,0"/>
                    <o:lock v:ext="edit" verticies="t"/>
                  </v:shape>
                  <v:shape id="Freeform 776" o:spid="_x0000_s1057" style="position:absolute;left:2556;top:5045;width:74;height:119;visibility:visible;mso-wrap-style:square;v-text-anchor:top" coordsize="94,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" path="m19,94r,c19,105,21,115,26,122v5,8,13,12,23,12c57,134,64,130,69,123v6,-7,8,-17,8,-30c77,79,75,70,69,63,64,57,57,54,49,54v-9,,-16,3,-22,10c22,71,19,81,19,94r,xm46,38r,c54,38,61,40,66,43v3,2,7,6,11,11l77,,94,r,146l78,146r,-15c74,137,69,142,63,145v-6,3,-12,4,-19,4c32,149,22,144,13,135,5,125,,111,,95,,80,4,66,12,55,20,44,31,38,46,38r,xe" fillcolor="black" strokeweight="0">
                    <v:path arrowok="t" o:connecttype="custom" o:connectlocs="15,75;15,75;20,97;39,107;54,98;61,74;54,50;39,43;21,51;15,75;15,75;36,30;36,30;52,34;61,43;61,0;74,0;74,117;61,117;61,105;50,116;35,119;10,108;0,76;9,44;36,30;36,30" o:connectangles="0,0,0,0,0,0,0,0,0,0,0,0,0,0,0,0,0,0,0,0,0,0,0,0,0,0,0"/>
                    <o:lock v:ext="edit" verticies="t"/>
                  </v:shape>
                  <v:shape id="Freeform 777" o:spid="_x0000_s1058" style="position:absolute;left:2645;top:5075;width:79;height:89;visibility:visible;mso-wrap-style:square;v-text-anchor:top" coordsize="99,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" path="m49,97r,c61,97,69,93,74,84v4,-9,6,-19,6,-30c80,44,79,36,75,30,70,20,62,15,50,15,39,15,31,20,26,28v-5,8,-7,18,-7,30c19,69,21,78,26,86v5,7,13,11,23,11l49,97xm50,r,c64,,75,4,85,14v9,9,14,22,14,40c99,71,95,85,86,96v-8,11,-21,16,-38,16c33,112,22,108,13,98,5,88,,75,,58,,40,5,26,14,16,23,5,35,,50,r,xm50,r,l50,xe" fillcolor="black" strokeweight="0">
                    <v:path arrowok="t" o:connecttype="custom" o:connectlocs="39,77;39,77;59,67;64,43;60,24;40,12;21,22;15,46;21,68;39,77;39,77;40,0;40,0;68,11;79,43;69,76;38,89;10,78;0,46;11,13;40,0;40,0;40,0;40,0;40,0" o:connectangles="0,0,0,0,0,0,0,0,0,0,0,0,0,0,0,0,0,0,0,0,0,0,0,0,0"/>
                    <o:lock v:ext="edit" verticies="t"/>
                  </v:shape>
                  <v:shape id="Freeform 778" o:spid="_x0000_s1059" style="position:absolute;left:2741;top:5076;width:112;height:86;visibility:visible;mso-wrap-style:square;v-text-anchor:top" coordsize="142,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" path="m,2r,l18,2r,15c22,12,26,8,29,6,35,2,42,,49,v9,,15,2,21,6c72,8,75,12,77,16,81,11,86,6,91,4,97,1,103,,109,v15,,24,5,29,15c141,21,142,28,142,37r,71l124,108r,-74c124,27,122,22,119,20v-4,-3,-8,-4,-13,-4c99,16,93,18,88,23v-5,4,-8,12,-8,23l80,108r-18,l62,39c62,31,61,26,60,23,57,18,52,16,45,16v-7,,-13,2,-19,7c21,29,18,38,18,52r,56l,108,,2xe" fillcolor="black" strokeweight="0">
                    <v:path arrowok="t" o:connecttype="custom" o:connectlocs="0,2;0,2;14,2;14,14;23,5;39,0;55,5;61,13;72,3;86,0;109,12;112,29;112,86;98,86;98,27;94,16;84,13;69,18;63,37;63,86;49,86;49,31;47,18;35,13;21,18;14,41;14,86;0,86;0,2" o:connectangles="0,0,0,0,0,0,0,0,0,0,0,0,0,0,0,0,0,0,0,0,0,0,0,0,0,0,0,0,0"/>
                  </v:shape>
                  <v:shape id="Freeform 779" o:spid="_x0000_s1060" style="position:absolute;left:2915;top:5075;width:77;height:89;visibility:visible;mso-wrap-style:square;v-text-anchor:top" coordsize="96,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" path="m50,1r,c57,1,64,2,71,6v7,3,13,8,17,14c91,25,93,31,95,38v1,5,1,13,1,23l19,61v,11,3,20,7,26c31,94,38,97,48,97v10,,17,-3,23,-9c74,84,76,80,77,75r18,c94,79,93,84,90,88v-2,5,-5,9,-9,12c76,105,69,109,61,111v-4,1,-9,1,-14,1c34,112,23,108,13,98,4,88,,75,,58,,41,4,27,14,16,23,6,35,1,50,1r,xm78,47r,c77,40,76,34,73,29,68,20,60,16,49,16v-9,,-15,3,-21,9c23,31,20,38,19,47r59,xm48,r,l48,xe" fillcolor="black" strokeweight="0">
                    <v:path arrowok="t" o:connecttype="custom" o:connectlocs="40,1;40,1;57,5;71,16;76,30;77,48;15,48;21,69;39,77;57,70;62,60;76,60;72,70;65,79;49,88;38,89;10,78;0,46;11,13;40,1;40,1;63,37;63,37;59,23;39,13;22,20;15,37;63,37;39,0;39,0;39,0" o:connectangles="0,0,0,0,0,0,0,0,0,0,0,0,0,0,0,0,0,0,0,0,0,0,0,0,0,0,0,0,0,0,0"/>
                    <o:lock v:ext="edit" verticies="t"/>
                  </v:shape>
                  <v:shape id="Freeform 780" o:spid="_x0000_s1061" style="position:absolute;left:3001;top:5045;width:40;height:117;visibility:visible;mso-wrap-style:square;v-text-anchor:top" coordsize="50,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" path="m15,25r,c15,18,17,12,19,9,23,3,31,,43,v1,,2,,3,c47,,49,,50,r,16c48,16,47,16,46,16v-1,,-1,,-2,c39,16,35,17,34,20v-1,3,-1,10,-1,21l50,41r,14l33,55r,92l15,147r,-92l,55,,41r15,l15,25xe" fillcolor="black" strokeweight="0">
                    <v:path arrowok="t" o:connecttype="custom" o:connectlocs="12,20;12,20;15,7;34,0;37,0;40,0;40,13;37,13;35,13;27,16;26,33;40,33;40,44;26,44;26,117;12,117;12,44;0,44;0,33;12,33;12,20" o:connectangles="0,0,0,0,0,0,0,0,0,0,0,0,0,0,0,0,0,0,0,0,0"/>
                  </v:shape>
                  <v:shape id="Freeform 781" o:spid="_x0000_s1062" style="position:absolute;left:3043;top:5045;width:40;height:117;visibility:visible;mso-wrap-style:square;v-text-anchor:top" coordsize="50,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" path="m15,25r,c15,18,16,12,19,9,23,3,31,,43,v1,,2,,3,c47,,49,,50,r,16c48,16,47,16,46,16v-1,,-2,,-2,c38,16,35,17,34,20v-1,3,-1,10,-1,21l50,41r,14l32,55r,92l15,147r,-92l,55,,41r15,l15,25xe" fillcolor="black" strokeweight="0">
                    <v:path arrowok="t" o:connecttype="custom" o:connectlocs="12,20;12,20;15,7;34,0;37,0;40,0;40,13;37,13;35,13;27,16;26,33;40,33;40,44;26,44;26,117;12,117;12,44;0,44;0,33;12,33;12,20" o:connectangles="0,0,0,0,0,0,0,0,0,0,0,0,0,0,0,0,0,0,0,0,0"/>
                  </v:shape>
                  <v:shape id="Freeform 782" o:spid="_x0000_s1063" style="position:absolute;left:3092;top:5075;width:76;height:89;visibility:visible;mso-wrap-style:square;v-text-anchor:top" coordsize="96,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" path="m50,1r,c57,1,64,2,71,6v7,3,13,8,17,14c91,25,93,31,95,38v1,5,1,13,1,23l19,61v,11,3,20,7,26c31,94,38,97,48,97v10,,17,-3,23,-9c74,84,76,80,77,75r18,c94,79,93,84,90,88v-2,5,-5,9,-9,12c76,105,69,109,61,111v-4,1,-9,1,-14,1c34,112,23,108,13,98,4,88,,75,,58,,41,4,27,14,16,23,6,35,1,50,1r,xm78,47r,c77,40,76,34,73,29,68,20,60,16,49,16v-9,,-15,3,-21,9c23,31,20,38,19,47r59,xm48,r,l48,xe" fillcolor="black" strokeweight="0">
                    <v:path arrowok="t" o:connecttype="custom" o:connectlocs="40,1;40,1;56,5;70,16;75,30;76,48;15,48;21,69;38,77;56,70;61,60;75,60;71,70;64,79;48,88;37,89;10,78;0,46;11,13;40,1;40,1;62,37;62,37;58,23;39,13;22,20;15,37;62,37;38,0;38,0;38,0" o:connectangles="0,0,0,0,0,0,0,0,0,0,0,0,0,0,0,0,0,0,0,0,0,0,0,0,0,0,0,0,0,0,0"/>
                    <o:lock v:ext="edit" verticies="t"/>
                  </v:shape>
                  <v:shape id="Freeform 783" o:spid="_x0000_s1064" style="position:absolute;left:3180;top:5075;width:72;height:89;visibility:visible;mso-wrap-style:square;v-text-anchor:top" coordsize="91,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" path="m48,r,c60,,70,3,77,9v8,5,12,15,14,29l73,38c72,32,70,27,66,22,63,18,57,16,48,16,37,16,29,21,24,32v-3,8,-5,16,-5,27c19,69,21,78,26,86v4,7,11,10,21,10c54,96,60,94,65,90v4,-5,7,-11,8,-19l91,71c89,85,84,95,76,102v-8,6,-18,10,-30,10c32,112,21,107,13,97,4,86,,74,,59,,40,5,26,14,15,23,5,34,,48,r,xm45,r,l45,xe" fillcolor="black" strokeweight="0">
                    <v:path arrowok="t" o:connecttype="custom" o:connectlocs="38,0;38,0;61,7;72,30;58,30;52,17;38,13;19,25;15,47;21,68;37,76;51,72;58,56;72,56;60,81;36,89;10,77;0,47;11,12;38,0;38,0;36,0;36,0;36,0" o:connectangles="0,0,0,0,0,0,0,0,0,0,0,0,0,0,0,0,0,0,0,0,0,0,0,0"/>
                    <o:lock v:ext="edit" verticies="t"/>
                  </v:shape>
                  <v:shape id="Freeform 784" o:spid="_x0000_s1065" style="position:absolute;left:3258;top:5053;width:39;height:109;visibility:visible;mso-wrap-style:square;v-text-anchor:top" coordsize="49,1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" path="m14,r,l32,r,30l49,30r,14l32,44r,69c32,117,34,120,36,121v2,1,4,1,7,1c44,122,45,122,46,122v1,,2,,3,l49,136v-2,,-4,1,-6,1c41,137,38,137,36,137v-8,,-14,-2,-17,-6c16,127,14,121,14,114r,-70l,44,,30r14,l14,xe" fillcolor="black" strokeweight="0">
                    <v:path arrowok="t" o:connecttype="custom" o:connectlocs="11,0;11,0;25,0;25,24;39,24;39,35;25,35;25,90;29,96;34,97;37,97;39,97;39,108;34,109;29,109;15,104;11,91;11,35;0,35;0,24;11,24;11,0" o:connectangles="0,0,0,0,0,0,0,0,0,0,0,0,0,0,0,0,0,0,0,0,0,0"/>
                  </v:shape>
                  <v:shape id="Freeform 785" o:spid="_x0000_s1066" style="position:absolute;left:3306;top:5075;width:69;height:90;visibility:visible;mso-wrap-style:square;v-text-anchor:top" coordsize="87,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" path="m17,75r,c17,81,19,86,21,89v5,6,13,9,24,9c51,98,57,96,62,93v5,-2,7,-7,7,-13c69,76,67,72,63,70,61,68,56,67,48,65l34,61c25,59,18,56,14,54,7,49,3,42,3,34,3,24,6,16,14,9,21,3,30,,43,,58,,70,5,77,14v4,6,7,13,6,19l67,33c66,29,65,26,62,22,58,18,51,15,41,15v-7,,-12,2,-15,4c23,22,21,25,21,29v,5,2,9,7,11c30,42,34,44,39,45r12,3c64,51,72,54,77,57v7,4,10,11,10,21c87,87,83,96,76,102v-7,7,-18,11,-32,11c28,113,17,109,10,102,4,95,,86,,75r17,xm43,r,l43,xe" fillcolor="black" strokeweight="0">
                    <v:path arrowok="t" o:connecttype="custom" o:connectlocs="13,60;13,60;17,71;36,78;49,74;55,64;50,56;38,52;27,49;11,43;2,27;11,7;34,0;61,11;66,26;53,26;49,18;33,12;21,15;17,23;22,32;31,36;40,38;61,45;69,62;60,81;35,90;8,81;0,60;13,60;34,0;34,0;34,0" o:connectangles="0,0,0,0,0,0,0,0,0,0,0,0,0,0,0,0,0,0,0,0,0,0,0,0,0,0,0,0,0,0,0,0,0"/>
                    <o:lock v:ext="edit" verticies="t"/>
                  </v:shape>
                  <v:shape id="Freeform 786" o:spid="_x0000_s1067" style="position:absolute;left:3432;top:5075;width:80;height:89;visibility:visible;mso-wrap-style:square;v-text-anchor:top" coordsize="100,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" path="m19,80r,c19,86,21,90,24,93v4,3,8,4,14,4c44,97,50,96,56,93,66,88,71,80,71,69r,-14c68,56,66,57,62,58v-3,1,-7,2,-10,2l41,62v-6,1,-11,2,-14,4c21,69,19,74,19,80r,xm62,45r,c66,44,68,42,70,39v1,-1,1,-3,1,-6c71,27,69,22,65,19,60,17,54,15,46,15v-9,,-16,3,-20,8c24,26,23,30,22,35l6,35c6,22,10,13,18,8,26,3,36,,47,,59,,69,3,77,8v7,4,11,12,11,22l88,90v,2,1,4,1,5c90,96,92,97,94,97v1,,2,,3,-1c98,96,99,96,100,96r,13c97,110,95,110,94,111v-2,,-4,,-6,c82,111,77,109,75,104v-2,-2,-3,-5,-4,-9c68,99,63,103,56,107v-7,3,-14,5,-23,5c24,112,16,109,9,103,3,97,,90,,81,,71,3,64,9,58,15,53,23,49,33,48l62,45xm47,r,l47,xe" fillcolor="black" strokeweight="0">
                    <v:path arrowok="t" o:connecttype="custom" o:connectlocs="15,64;15,64;19,74;30,77;45,74;57,55;57,44;50,46;42,48;33,49;22,52;15,64;15,64;50,36;50,36;56,31;57,26;52,15;37,12;21,18;18,28;5,28;14,6;38,0;62,6;70,24;70,72;71,75;75,77;78,76;80,76;80,87;75,88;70,88;60,83;57,75;45,85;26,89;7,82;0,64;7,46;26,38;50,36;38,0;38,0;38,0" o:connectangles="0,0,0,0,0,0,0,0,0,0,0,0,0,0,0,0,0,0,0,0,0,0,0,0,0,0,0,0,0,0,0,0,0,0,0,0,0,0,0,0,0,0,0,0,0,0"/>
                    <o:lock v:ext="edit" verticies="t"/>
                  </v:shape>
                  <v:shape id="Freeform 787" o:spid="_x0000_s1068" style="position:absolute;left:3526;top:5075;width:69;height:87;visibility:visible;mso-wrap-style:square;v-text-anchor:top" coordsize="86,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" path="m,3r,l17,3r,15c22,12,27,7,33,5,38,2,44,1,51,1v15,,25,5,31,15c85,22,86,30,86,41r,68l68,109r,-67c68,36,67,30,65,26,62,20,56,17,48,17v-4,,-8,,-10,1c33,19,28,22,25,27v-3,3,-5,7,-6,10c18,41,18,46,18,53r,56l,109,,3xm42,r,l42,xe" fillcolor="black" strokeweight="0">
                    <v:path arrowok="t" o:connecttype="custom" o:connectlocs="0,2;0,2;14,2;14,14;26,4;41,1;66,13;69,33;69,87;55,87;55,34;52,21;39,14;30,14;20,22;15,30;14,42;14,87;0,87;0,2;34,0;34,0;34,0" o:connectangles="0,0,0,0,0,0,0,0,0,0,0,0,0,0,0,0,0,0,0,0,0,0,0"/>
                    <o:lock v:ext="edit" verticies="t"/>
                  </v:shape>
                  <v:shape id="Freeform 788" o:spid="_x0000_s1069" style="position:absolute;left:3612;top:5075;width:79;height:89;visibility:visible;mso-wrap-style:square;v-text-anchor:top" coordsize="100,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" path="m18,80r,c18,86,20,90,24,93v4,3,8,4,13,4c44,97,50,96,55,93,65,88,70,80,70,69r,-14c68,56,65,57,62,58v-4,1,-7,2,-10,2l41,62v-6,1,-11,2,-14,4c21,69,18,74,18,80r,xm61,45r,c65,44,68,42,70,39v,-1,1,-3,1,-6c71,27,69,22,64,19,60,17,54,15,46,15v-10,,-16,3,-20,8c24,26,22,30,22,35l5,35c6,22,10,13,18,8,26,3,35,,46,,59,,69,3,76,8v8,4,12,12,12,22l88,90v,2,,4,1,5c90,96,91,97,94,97v1,,2,,3,-1c98,96,99,96,100,96r,13c97,110,95,110,93,111v-1,,-3,,-6,c81,111,77,109,74,104v-1,-2,-2,-5,-3,-9c67,99,62,103,56,107v-7,3,-15,5,-23,5c23,112,15,109,9,103,3,97,,90,,81,,71,3,64,9,58,15,53,23,49,33,48l61,45xm47,r,l47,xe" fillcolor="black" strokeweight="0">
                    <v:path arrowok="t" o:connecttype="custom" o:connectlocs="14,64;14,64;19,74;29,77;43,74;55,55;55,44;49,46;41,48;32,49;21,52;14,64;14,64;48,36;48,36;55,31;56,26;51,15;36,12;21,18;17,28;4,28;14,6;36,0;60,6;70,24;70,72;70,75;74,77;77,76;79,76;79,87;73,88;69,88;58,83;56,75;44,85;26,89;7,82;0,64;7,46;26,38;48,36;37,0;37,0;37,0" o:connectangles="0,0,0,0,0,0,0,0,0,0,0,0,0,0,0,0,0,0,0,0,0,0,0,0,0,0,0,0,0,0,0,0,0,0,0,0,0,0,0,0,0,0,0,0,0,0"/>
                    <o:lock v:ext="edit" verticies="t"/>
                  </v:shape>
                  <v:shape id="Freeform 789" o:spid="_x0000_s1070" style="position:absolute;left:3706;top:5046;width:14;height:116;visibility:visible;mso-wrap-style:square;v-text-anchor:top" coordsize="1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" path="m,l,,18,r,145l,145,,xe" fillcolor="black" strokeweight="0">
                    <v:path arrowok="t" o:connecttype="custom" o:connectlocs="0,0;0,0;14,0;14,116;0,116;0,0" o:connectangles="0,0,0,0,0,0"/>
                  </v:shape>
                  <v:shape id="Freeform 790" o:spid="_x0000_s1071" style="position:absolute;left:3733;top:5075;width:76;height:121;visibility:visible;mso-wrap-style:square;v-text-anchor:top" coordsize="96,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" path="m77,3r,l96,3c94,10,88,25,80,49,73,67,68,82,63,94,53,121,46,137,42,143v-5,6,-12,9,-22,9c18,152,16,152,14,152v-1,-1,-3,-1,-5,-1l9,134v3,1,6,2,7,2c17,136,19,136,20,136v3,,5,,7,-1c28,133,30,132,31,131v,-1,1,-4,3,-8c36,118,38,114,39,112l,3r20,l48,89,77,3xm48,r,l48,xe" fillcolor="black" strokeweight="0">
                    <v:path arrowok="t" o:connecttype="custom" o:connectlocs="61,2;61,2;76,2;63,39;50,75;33,114;16,121;11,121;7,120;7,107;13,108;16,108;21,107;25,104;27,98;31,89;0,2;16,2;38,71;61,2;38,0;38,0;38,0" o:connectangles="0,0,0,0,0,0,0,0,0,0,0,0,0,0,0,0,0,0,0,0,0,0,0"/>
                    <o:lock v:ext="edit" verticies="t"/>
                  </v:shape>
                  <v:shape id="Freeform 791" o:spid="_x0000_s1072" style="position:absolute;left:3817;top:5075;width:69;height:90;visibility:visible;mso-wrap-style:square;v-text-anchor:top" coordsize="87,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" path="m17,75r,c17,81,19,86,21,89v5,6,12,9,23,9c51,98,57,96,62,93v5,-2,7,-7,7,-13c69,76,67,72,63,70,61,68,56,67,48,65l34,61c25,59,18,56,14,54,6,49,3,42,3,34,3,24,6,16,13,9,20,3,30,,42,,58,,70,5,77,14v4,6,6,13,6,19l66,33v,-4,-1,-7,-4,-11c58,18,51,15,41,15v-7,,-12,2,-15,4c22,22,21,25,21,29v,5,2,9,6,11c30,42,34,44,39,45r12,3c63,51,72,54,76,57v7,4,11,11,11,21c87,87,83,96,76,102v-7,7,-18,11,-33,11c28,113,17,109,10,102,4,95,,86,,75r17,xm43,r,l43,xe" fillcolor="black" strokeweight="0">
                    <v:path arrowok="t" o:connecttype="custom" o:connectlocs="13,60;13,60;17,71;35,78;49,74;55,64;50,56;38,52;27,49;11,43;2,27;10,7;33,0;61,11;66,26;52,26;49,18;33,12;21,15;17,23;21,32;31,36;40,38;60,45;69,62;60,81;34,90;8,81;0,60;13,60;34,0;34,0;34,0" o:connectangles="0,0,0,0,0,0,0,0,0,0,0,0,0,0,0,0,0,0,0,0,0,0,0,0,0,0,0,0,0,0,0,0,0"/>
                    <o:lock v:ext="edit" verticies="t"/>
                  </v:shape>
                  <v:shape id="Freeform 792" o:spid="_x0000_s1073" style="position:absolute;left:3902;top:5046;width:15;height:116;visibility:visible;mso-wrap-style:square;v-text-anchor:top" coordsize="19,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" path="m,39r,l19,39r,106l,145,,39xm,l,,19,r,20l,20,,xe" fillcolor="black" strokeweight="0">
                    <v:path arrowok="t" o:connecttype="custom" o:connectlocs="0,31;0,31;15,31;15,116;0,116;0,31;0,0;0,0;15,0;15,16;0,16;0,0" o:connectangles="0,0,0,0,0,0,0,0,0,0,0,0"/>
                    <o:lock v:ext="edit" verticies="t"/>
                  </v:shape>
                  <v:shape id="Freeform 793" o:spid="_x0000_s1074" style="position:absolute;left:3933;top:5075;width:69;height:90;visibility:visible;mso-wrap-style:square;v-text-anchor:top" coordsize="87,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" path="m17,75r,c18,81,19,86,22,89v4,6,12,9,23,9c51,98,57,96,62,93v5,-2,8,-7,8,-13c70,76,68,72,64,70,61,68,56,67,48,65l34,61c25,59,19,56,14,54,7,49,3,42,3,34,3,24,7,16,14,9,21,3,31,,43,,59,,70,5,77,14v5,6,7,13,7,19l67,33v,-4,-2,-7,-4,-11c59,18,52,15,41,15v-6,,-11,2,-15,4c23,22,21,25,21,29v,5,2,9,7,11c30,42,34,44,40,45r11,3c64,51,73,54,77,57v7,4,10,11,10,21c87,87,84,96,77,102v-8,7,-18,11,-33,11c28,113,17,109,11,102,4,95,1,86,,75r17,xm43,r,l43,xe" fillcolor="black" strokeweight="0">
                    <v:path arrowok="t" o:connecttype="custom" o:connectlocs="13,60;13,60;17,71;36,78;49,74;56,64;51,56;38,52;27,49;11,43;2,27;11,7;34,0;61,11;67,26;53,26;50,18;33,12;21,15;17,23;22,32;32,36;40,38;61,45;69,62;61,81;35,90;9,81;0,60;13,60;34,0;34,0;34,0" o:connectangles="0,0,0,0,0,0,0,0,0,0,0,0,0,0,0,0,0,0,0,0,0,0,0,0,0,0,0,0,0,0,0,0,0"/>
                    <o:lock v:ext="edit" verticies="t"/>
                  </v:shape>
                  <v:shape id="Freeform 794" o:spid="_x0000_s1075" style="position:absolute;left:4109;top:5209;width:0;height:47;visibility:visible;mso-wrap-style:square;v-text-anchor:top" coordsize="0,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" path="m,59r,l,e" filled="f" strokecolor="#90353b" strokeweight=".55pt">
                    <v:stroke joinstyle="miter"/>
                    <v:path arrowok="t" o:connecttype="custom" o:connectlocs="0,47;0,47;0,0" o:connectangles="0,0,0"/>
                  </v:shape>
                  <v:shape id="Freeform 795" o:spid="_x0000_s1076" style="position:absolute;left:4109;top:5123;width:0;height:46;visibility:visible;mso-wrap-style:square;v-text-anchor:top" coordsize="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" path="m,58r,l,e" filled="f" strokecolor="#90353b" strokeweight=".55pt">
                    <v:stroke joinstyle="miter"/>
                    <v:path arrowok="t" o:connecttype="custom" o:connectlocs="0,46;0,46;0,0" o:connectangles="0,0,0"/>
                  </v:shape>
                  <v:shape id="Freeform 796" o:spid="_x0000_s1077" style="position:absolute;left:4109;top:5035;width:0;height:47;visibility:visible;mso-wrap-style:square;v-text-anchor:top" coordsize="0,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" path="m,59r,l,e" filled="f" strokecolor="#90353b" strokeweight=".55pt">
                    <v:stroke joinstyle="miter"/>
                    <v:path arrowok="t" o:connecttype="custom" o:connectlocs="0,47;0,47;0,0" o:connectangles="0,0,0"/>
                  </v:shape>
                  <v:shape id="Freeform 797" o:spid="_x0000_s1078" style="position:absolute;left:4109;top:4948;width:0;height:47;visibility:visible;mso-wrap-style:square;v-text-anchor:top" coordsize="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" path="m,58r,l,e" filled="f" strokecolor="#90353b" strokeweight=".55pt">
                    <v:stroke joinstyle="miter"/>
                    <v:path arrowok="t" o:connecttype="custom" o:connectlocs="0,47;0,47;0,0" o:connectangles="0,0,0"/>
                  </v:shape>
                  <v:shape id="Freeform 798" o:spid="_x0000_s1079" style="position:absolute;left:4109;top:4861;width:0;height:46;visibility:visible;mso-wrap-style:square;v-text-anchor:top" coordsize="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" path="m,58r,l,e" filled="f" strokecolor="#90353b" strokeweight=".55pt">
                    <v:stroke joinstyle="miter"/>
                    <v:path arrowok="t" o:connecttype="custom" o:connectlocs="0,46;0,46;0,0" o:connectangles="0,0,0"/>
                  </v:shape>
                  <v:shape id="Freeform 799" o:spid="_x0000_s1080" style="position:absolute;left:4109;top:4774;width:0;height:46;visibility:visible;mso-wrap-style:square;v-text-anchor:top" coordsize="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" path="m,58r,l,e" filled="f" strokecolor="#90353b" strokeweight=".55pt">
                    <v:stroke joinstyle="miter"/>
                    <v:path arrowok="t" o:connecttype="custom" o:connectlocs="0,46;0,46;0,0" o:connectangles="0,0,0"/>
                  </v:shape>
                  <v:shape id="Freeform 800" o:spid="_x0000_s1081" style="position:absolute;left:4109;top:4687;width:0;height:46;visibility:visible;mso-wrap-style:square;v-text-anchor:top" coordsize="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" path="m,58r,l,e" filled="f" strokecolor="#90353b" strokeweight=".55pt">
                    <v:stroke joinstyle="miter"/>
                    <v:path arrowok="t" o:connecttype="custom" o:connectlocs="0,46;0,46;0,0" o:connectangles="0,0,0"/>
                  </v:shape>
                  <v:shape id="Freeform 801" o:spid="_x0000_s1082" style="position:absolute;left:4109;top:4599;width:0;height:47;visibility:visible;mso-wrap-style:square;v-text-anchor:top" coordsize="0,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" path="m,59r,l,e" filled="f" strokecolor="#90353b" strokeweight=".55pt">
                    <v:stroke joinstyle="miter"/>
                    <v:path arrowok="t" o:connecttype="custom" o:connectlocs="0,47;0,47;0,0" o:connectangles="0,0,0"/>
                  </v:shape>
                  <v:shape id="Freeform 802" o:spid="_x0000_s1083" style="position:absolute;left:4109;top:4512;width:0;height:47;visibility:visible;mso-wrap-style:square;v-text-anchor:top" coordsize="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" path="m,58r,l,e" filled="f" strokecolor="#90353b" strokeweight=".55pt">
                    <v:stroke joinstyle="miter"/>
                    <v:path arrowok="t" o:connecttype="custom" o:connectlocs="0,47;0,47;0,0" o:connectangles="0,0,0"/>
                  </v:shape>
                  <v:shape id="Freeform 803" o:spid="_x0000_s1084" style="position:absolute;left:4109;top:4425;width:0;height:46;visibility:visible;mso-wrap-style:square;v-text-anchor:top" coordsize="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" path="m,58r,l,e" filled="f" strokecolor="#90353b" strokeweight=".55pt">
                    <v:stroke joinstyle="miter"/>
                    <v:path arrowok="t" o:connecttype="custom" o:connectlocs="0,46;0,46;0,0" o:connectangles="0,0,0"/>
                  </v:shape>
                  <v:shape id="Freeform 804" o:spid="_x0000_s1085" style="position:absolute;left:4109;top:4338;width:0;height:46;visibility:visible;mso-wrap-style:square;v-text-anchor:top" coordsize="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" path="m,58r,l,e" filled="f" strokecolor="#90353b" strokeweight=".55pt">
                    <v:stroke joinstyle="miter"/>
                    <v:path arrowok="t" o:connecttype="custom" o:connectlocs="0,46;0,46;0,0" o:connectangles="0,0,0"/>
                  </v:shape>
                  <v:shape id="Freeform 805" o:spid="_x0000_s1086" style="position:absolute;left:4109;top:4251;width:0;height:46;visibility:visible;mso-wrap-style:square;v-text-anchor:top" coordsize="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" path="m,58r,l,e" filled="f" strokecolor="#90353b" strokeweight=".55pt">
                    <v:stroke joinstyle="miter"/>
                    <v:path arrowok="t" o:connecttype="custom" o:connectlocs="0,46;0,46;0,0" o:connectangles="0,0,0"/>
                  </v:shape>
                  <v:shape id="Freeform 806" o:spid="_x0000_s1087" style="position:absolute;left:4109;top:4163;width:0;height:47;visibility:visible;mso-wrap-style:square;v-text-anchor:top" coordsize="0,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" path="m,59r,l,e" filled="f" strokecolor="#90353b" strokeweight=".55pt">
                    <v:stroke joinstyle="miter"/>
                    <v:path arrowok="t" o:connecttype="custom" o:connectlocs="0,47;0,47;0,0" o:connectangles="0,0,0"/>
                  </v:shape>
                  <v:shape id="Freeform 807" o:spid="_x0000_s1088" style="position:absolute;left:4109;top:4077;width:0;height:46;visibility:visible;mso-wrap-style:square;v-text-anchor:top" coordsize="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" path="m,58r,l,e" filled="f" strokecolor="#90353b" strokeweight=".55pt">
                    <v:stroke joinstyle="miter"/>
                    <v:path arrowok="t" o:connecttype="custom" o:connectlocs="0,46;0,46;0,0" o:connectangles="0,0,0"/>
                  </v:shape>
                  <v:shape id="Freeform 808" o:spid="_x0000_s1089" style="position:absolute;left:4109;top:3989;width:0;height:47;visibility:visible;mso-wrap-style:square;v-text-anchor:top" coordsize="0,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" path="m,59r,l,e" filled="f" strokecolor="#90353b" strokeweight=".55pt">
                    <v:stroke joinstyle="miter"/>
                    <v:path arrowok="t" o:connecttype="custom" o:connectlocs="0,47;0,47;0,0" o:connectangles="0,0,0"/>
                  </v:shape>
                  <v:shape id="Freeform 809" o:spid="_x0000_s1090" style="position:absolute;left:4109;top:3902;width:0;height:47;visibility:visible;mso-wrap-style:square;v-text-anchor:top" coordsize="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" path="m,58r,l,e" filled="f" strokecolor="#90353b" strokeweight=".55pt">
                    <v:stroke joinstyle="miter"/>
                    <v:path arrowok="t" o:connecttype="custom" o:connectlocs="0,47;0,47;0,0" o:connectangles="0,0,0"/>
                  </v:shape>
                  <v:shape id="Freeform 810" o:spid="_x0000_s1091" style="position:absolute;left:4109;top:3815;width:0;height:47;visibility:visible;mso-wrap-style:square;v-text-anchor:top" coordsize="0,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" path="m,59r,l,e" filled="f" strokecolor="#90353b" strokeweight=".55pt">
                    <v:stroke joinstyle="miter"/>
                    <v:path arrowok="t" o:connecttype="custom" o:connectlocs="0,47;0,47;0,0" o:connectangles="0,0,0"/>
                  </v:shape>
                  <v:shape id="Freeform 811" o:spid="_x0000_s1092" style="position:absolute;left:4109;top:3728;width:0;height:46;visibility:visible;mso-wrap-style:square;v-text-anchor:top" coordsize="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" path="m,58r,l,e" filled="f" strokecolor="#90353b" strokeweight=".55pt">
                    <v:stroke joinstyle="miter"/>
                    <v:path arrowok="t" o:connecttype="custom" o:connectlocs="0,46;0,46;0,0" o:connectangles="0,0,0"/>
                  </v:shape>
                  <v:shape id="Freeform 812" o:spid="_x0000_s1093" style="position:absolute;left:4109;top:3641;width:0;height:47;visibility:visible;mso-wrap-style:square;v-text-anchor:top" coordsize="0,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" path="m,59r,l,e" filled="f" strokecolor="#90353b" strokeweight=".55pt">
                    <v:stroke joinstyle="miter"/>
                    <v:path arrowok="t" o:connecttype="custom" o:connectlocs="0,47;0,47;0,0" o:connectangles="0,0,0"/>
                  </v:shape>
                  <v:shape id="Freeform 813" o:spid="_x0000_s1094" style="position:absolute;left:4109;top:3554;width:0;height:46;visibility:visible;mso-wrap-style:square;v-text-anchor:top" coordsize="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" path="m,58r,l,e" filled="f" strokecolor="#90353b" strokeweight=".55pt">
                    <v:stroke joinstyle="miter"/>
                    <v:path arrowok="t" o:connecttype="custom" o:connectlocs="0,46;0,46;0,0" o:connectangles="0,0,0"/>
                  </v:shape>
                  <v:shape id="Freeform 814" o:spid="_x0000_s1095" style="position:absolute;left:4109;top:3467;width:0;height:46;visibility:visible;mso-wrap-style:square;v-text-anchor:top" coordsize="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" path="m,58r,l,e" filled="f" strokecolor="#90353b" strokeweight=".55pt">
                    <v:stroke joinstyle="miter"/>
                    <v:path arrowok="t" o:connecttype="custom" o:connectlocs="0,46;0,46;0,0" o:connectangles="0,0,0"/>
                  </v:shape>
                  <v:shape id="Freeform 815" o:spid="_x0000_s1096" style="position:absolute;left:4109;top:3379;width:0;height:47;visibility:visible;mso-wrap-style:square;v-text-anchor:top" coordsize="0,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" path="m,59r,l,e" filled="f" strokecolor="#90353b" strokeweight=".55pt">
                    <v:stroke joinstyle="miter"/>
                    <v:path arrowok="t" o:connecttype="custom" o:connectlocs="0,47;0,47;0,0" o:connectangles="0,0,0"/>
                  </v:shape>
                  <v:shape id="Freeform 816" o:spid="_x0000_s1097" style="position:absolute;left:4109;top:3292;width:0;height:46;visibility:visible;mso-wrap-style:square;v-text-anchor:top" coordsize="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" path="m,58r,l,e" filled="f" strokecolor="#90353b" strokeweight=".55pt">
                    <v:stroke joinstyle="miter"/>
                    <v:path arrowok="t" o:connecttype="custom" o:connectlocs="0,46;0,46;0,0" o:connectangles="0,0,0"/>
                  </v:shape>
                  <v:shape id="Freeform 817" o:spid="_x0000_s1098" style="position:absolute;left:4109;top:3205;width:0;height:47;visibility:visible;mso-wrap-style:square;v-text-anchor:top" coordsize="0,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" path="m,59r,l,e" filled="f" strokecolor="#90353b" strokeweight=".55pt">
                    <v:stroke joinstyle="miter"/>
                    <v:path arrowok="t" o:connecttype="custom" o:connectlocs="0,47;0,47;0,0" o:connectangles="0,0,0"/>
                  </v:shape>
                  <v:shape id="Freeform 818" o:spid="_x0000_s1099" style="position:absolute;left:4109;top:3118;width:0;height:46;visibility:visible;mso-wrap-style:square;v-text-anchor:top" coordsize="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" path="m,58r,l,e" filled="f" strokecolor="#90353b" strokeweight=".55pt">
                    <v:stroke joinstyle="miter"/>
                    <v:path arrowok="t" o:connecttype="custom" o:connectlocs="0,46;0,46;0,0" o:connectangles="0,0,0"/>
                  </v:shape>
                  <v:shape id="Freeform 819" o:spid="_x0000_s1100" style="position:absolute;left:4109;top:3031;width:0;height:46;visibility:visible;mso-wrap-style:square;v-text-anchor:top" coordsize="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" path="m,58r,l,e" filled="f" strokecolor="#90353b" strokeweight=".55pt">
                    <v:stroke joinstyle="miter"/>
                    <v:path arrowok="t" o:connecttype="custom" o:connectlocs="0,46;0,46;0,0" o:connectangles="0,0,0"/>
                  </v:shape>
                  <v:shape id="Freeform 820" o:spid="_x0000_s1101" style="position:absolute;left:4109;top:2943;width:0;height:47;visibility:visible;mso-wrap-style:square;v-text-anchor:top" coordsize="0,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" path="m,59r,l,e" filled="f" strokecolor="#90353b" strokeweight=".55pt">
                    <v:stroke joinstyle="miter"/>
                    <v:path arrowok="t" o:connecttype="custom" o:connectlocs="0,47;0,47;0,0" o:connectangles="0,0,0"/>
                  </v:shape>
                  <v:shape id="Freeform 821" o:spid="_x0000_s1102" style="position:absolute;left:4109;top:2856;width:0;height:47;visibility:visible;mso-wrap-style:square;v-text-anchor:top" coordsize="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" path="m,58r,l,e" filled="f" strokecolor="#90353b" strokeweight=".55pt">
                    <v:stroke joinstyle="miter"/>
                    <v:path arrowok="t" o:connecttype="custom" o:connectlocs="0,47;0,47;0,0" o:connectangles="0,0,0"/>
                  </v:shape>
                  <v:shape id="Freeform 822" o:spid="_x0000_s1103" style="position:absolute;left:4109;top:2769;width:0;height:47;visibility:visible;mso-wrap-style:square;v-text-anchor:top" coordsize="0,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" path="m,59r,l,e" filled="f" strokecolor="#90353b" strokeweight=".55pt">
                    <v:stroke joinstyle="miter"/>
                    <v:path arrowok="t" o:connecttype="custom" o:connectlocs="0,47;0,47;0,0" o:connectangles="0,0,0"/>
                  </v:shape>
                  <v:shape id="Freeform 823" o:spid="_x0000_s1104" style="position:absolute;left:4109;top:2682;width:0;height:46;visibility:visible;mso-wrap-style:square;v-text-anchor:top" coordsize="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" path="m,58r,l,e" filled="f" strokecolor="#90353b" strokeweight=".55pt">
                    <v:stroke joinstyle="miter"/>
                    <v:path arrowok="t" o:connecttype="custom" o:connectlocs="0,46;0,46;0,0" o:connectangles="0,0,0"/>
                  </v:shape>
                  <v:shape id="Freeform 824" o:spid="_x0000_s1105" style="position:absolute;left:4109;top:2595;width:0;height:47;visibility:visible;mso-wrap-style:square;v-text-anchor:top" coordsize="0,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" path="m,59r,l,e" filled="f" strokecolor="#90353b" strokeweight=".55pt">
                    <v:stroke joinstyle="miter"/>
                    <v:path arrowok="t" o:connecttype="custom" o:connectlocs="0,47;0,47;0,0" o:connectangles="0,0,0"/>
                  </v:shape>
                  <v:shape id="Freeform 825" o:spid="_x0000_s1106" style="position:absolute;left:4109;top:2508;width:0;height:46;visibility:visible;mso-wrap-style:square;v-text-anchor:top" coordsize="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" path="m,58r,l,e" filled="f" strokecolor="#90353b" strokeweight=".55pt">
                    <v:stroke joinstyle="miter"/>
                    <v:path arrowok="t" o:connecttype="custom" o:connectlocs="0,46;0,46;0,0" o:connectangles="0,0,0"/>
                  </v:shape>
                  <v:shape id="Freeform 826" o:spid="_x0000_s1107" style="position:absolute;left:4109;top:2421;width:0;height:46;visibility:visible;mso-wrap-style:square;v-text-anchor:top" coordsize="0,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" path="m,59r,l,e" filled="f" strokecolor="#90353b" strokeweight=".55pt">
                    <v:stroke joinstyle="miter"/>
                    <v:path arrowok="t" o:connecttype="custom" o:connectlocs="0,46;0,46;0,0" o:connectangles="0,0,0"/>
                  </v:shape>
                  <v:shape id="Freeform 827" o:spid="_x0000_s1108" style="position:absolute;left:4109;top:2334;width:0;height:46;visibility:visible;mso-wrap-style:square;v-text-anchor:top" coordsize="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" path="m,58r,l,e" filled="f" strokecolor="#90353b" strokeweight=".55pt">
                    <v:stroke joinstyle="miter"/>
                    <v:path arrowok="t" o:connecttype="custom" o:connectlocs="0,46;0,46;0,0" o:connectangles="0,0,0"/>
                  </v:shape>
                  <v:shape id="Freeform 828" o:spid="_x0000_s1109" style="position:absolute;left:4109;top:2246;width:0;height:46;visibility:visible;mso-wrap-style:square;v-text-anchor:top" coordsize="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" path="m,58r,l,e" filled="f" strokecolor="#90353b" strokeweight=".55pt">
                    <v:stroke joinstyle="miter"/>
                    <v:path arrowok="t" o:connecttype="custom" o:connectlocs="0,46;0,46;0,0" o:connectangles="0,0,0"/>
                  </v:shape>
                  <v:shape id="Freeform 829" o:spid="_x0000_s1110" style="position:absolute;left:4109;top:2160;width:0;height:46;visibility:visible;mso-wrap-style:square;v-text-anchor:top" coordsize="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" path="m,58r,l,e" filled="f" strokecolor="#90353b" strokeweight=".55pt">
                    <v:stroke joinstyle="miter"/>
                    <v:path arrowok="t" o:connecttype="custom" o:connectlocs="0,46;0,46;0,0" o:connectangles="0,0,0"/>
                  </v:shape>
                  <v:shape id="Freeform 830" o:spid="_x0000_s1111" style="position:absolute;left:4109;top:2072;width:0;height:46;visibility:visible;mso-wrap-style:square;v-text-anchor:top" coordsize="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" path="m,58r,l,e" filled="f" strokecolor="#90353b" strokeweight=".55pt">
                    <v:stroke joinstyle="miter"/>
                    <v:path arrowok="t" o:connecttype="custom" o:connectlocs="0,46;0,46;0,0" o:connectangles="0,0,0"/>
                  </v:shape>
                  <v:shape id="Freeform 831" o:spid="_x0000_s1112" style="position:absolute;left:4109;top:1985;width:0;height:47;visibility:visible;mso-wrap-style:square;v-text-anchor:top" coordsize="0,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" path="m,59r,l,e" filled="f" strokecolor="#90353b" strokeweight=".55pt">
                    <v:stroke joinstyle="miter"/>
                    <v:path arrowok="t" o:connecttype="custom" o:connectlocs="0,47;0,47;0,0" o:connectangles="0,0,0"/>
                  </v:shape>
                  <v:shape id="Freeform 832" o:spid="_x0000_s1113" style="position:absolute;left:4109;top:1898;width:0;height:46;visibility:visible;mso-wrap-style:square;v-text-anchor:top" coordsize="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" path="m,58r,l,e" filled="f" strokecolor="#90353b" strokeweight=".55pt">
                    <v:stroke joinstyle="miter"/>
                    <v:path arrowok="t" o:connecttype="custom" o:connectlocs="0,46;0,46;0,0" o:connectangles="0,0,0"/>
                  </v:shape>
                  <v:shape id="Freeform 833" o:spid="_x0000_s1114" style="position:absolute;left:4109;top:1810;width:0;height:47;visibility:visible;mso-wrap-style:square;v-text-anchor:top" coordsize="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" path="m,58r,l,e" filled="f" strokecolor="#90353b" strokeweight=".55pt">
                    <v:stroke joinstyle="miter"/>
                    <v:path arrowok="t" o:connecttype="custom" o:connectlocs="0,47;0,47;0,0" o:connectangles="0,0,0"/>
                  </v:shape>
                  <v:shape id="Freeform 834" o:spid="_x0000_s1115" style="position:absolute;left:4109;top:1724;width:0;height:46;visibility:visible;mso-wrap-style:square;v-text-anchor:top" coordsize="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" path="m,58r,l,e" filled="f" strokecolor="#90353b" strokeweight=".55pt">
                    <v:stroke joinstyle="miter"/>
                    <v:path arrowok="t" o:connecttype="custom" o:connectlocs="0,46;0,46;0,0" o:connectangles="0,0,0"/>
                  </v:shape>
                  <v:shape id="Freeform 835" o:spid="_x0000_s1116" style="position:absolute;left:4109;top:1636;width:0;height:46;visibility:visible;mso-wrap-style:square;v-text-anchor:top" coordsize="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" path="m,58r,l,e" filled="f" strokecolor="#90353b" strokeweight=".55pt">
                    <v:stroke joinstyle="miter"/>
                    <v:path arrowok="t" o:connecttype="custom" o:connectlocs="0,46;0,46;0,0" o:connectangles="0,0,0"/>
                  </v:shape>
                  <v:shape id="Freeform 836" o:spid="_x0000_s1117" style="position:absolute;left:4109;top:1570;width:0;height:26;visibility:visible;mso-wrap-style:square;v-text-anchor:top" coordsize="0,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" path="m,32r,l,e" filled="f" strokecolor="#90353b" strokeweight=".55pt">
                    <v:stroke joinstyle="miter"/>
                    <v:path arrowok="t" o:connecttype="custom" o:connectlocs="0,26;0,26;0,0" o:connectangles="0,0,0"/>
                  </v:shape>
                  <v:shape id="Freeform 837" o:spid="_x0000_s1118" style="position:absolute;left:4031;top:1570;width:0;height:3686;visibility:visible;mso-wrap-style:square;v-text-anchor:top" coordsize="0,46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" path="m,4634r,l,e" filled="f" strokeweight=".55pt">
                    <v:stroke joinstyle="miter"/>
                    <v:path arrowok="t" o:connecttype="custom" o:connectlocs="0,3686;0,3686;0,0" o:connectangles="0,0,0"/>
                  </v:shape>
                  <v:shape id="Freeform 838" o:spid="_x0000_s1119" style="position:absolute;left:4292;top:3319;width:112;height:111;visibility:visible;mso-wrap-style:square;v-text-anchor:top" coordsize="141,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" path="m,l,,141,r,140l,140,,xe" fillcolor="#b4b4b4" strokeweight="0">
                    <v:path arrowok="t" o:connecttype="custom" o:connectlocs="0,0;0,0;112,0;112,111;0,111;0,0" o:connectangles="0,0,0,0,0,0"/>
                  </v:shape>
                  <v:shape id="Freeform 839" o:spid="_x0000_s1120" style="position:absolute;left:4292;top:3319;width:112;height:111;visibility:visible;mso-wrap-style:square;v-text-anchor:top" coordsize="141,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" path="m,l,,141,r,21l,21,,xm,118r,l141,118r,22l,140,,118xm,21r,l22,21r,97l,118,,21xm119,21r,l141,21r,97l119,118r,-97xe" fillcolor="#b4b4b4" strokeweight="0">
                    <v:path arrowok="t" o:connecttype="custom" o:connectlocs="0,0;0,0;112,0;112,17;0,17;0,0;0,94;0,94;112,94;112,111;0,111;0,94;0,17;0,17;17,17;17,94;0,94;0,17;95,17;95,17;112,17;112,94;95,94;95,17" o:connectangles="0,0,0,0,0,0,0,0,0,0,0,0,0,0,0,0,0,0,0,0,0,0,0,0"/>
                    <o:lock v:ext="edit" verticies="t"/>
                  </v:shape>
                  <v:shape id="Freeform 840" o:spid="_x0000_s1121" style="position:absolute;left:3896;top:3540;width:296;height:296;visibility:visible;mso-wrap-style:square;v-text-anchor:top" coordsize="372,3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" path="m,l,,372,r,372l,372,,xe" fillcolor="#b4b4b4" strokeweight="0">
                    <v:path arrowok="t" o:connecttype="custom" o:connectlocs="0,0;0,0;296,0;296,296;0,296;0,0" o:connectangles="0,0,0,0,0,0"/>
                  </v:shape>
                  <v:shape id="Freeform 841" o:spid="_x0000_s1122" style="position:absolute;left:3896;top:3540;width:296;height:296;visibility:visible;mso-wrap-style:square;v-text-anchor:top" coordsize="372,3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" path="m,l,,372,r,22l,22,,xm,350r,l372,350r,22l,372,,350xm,22r,l22,22r,328l,350,,22xm350,22r,l372,22r,328l350,350r,-328xe" fillcolor="#b4b4b4" strokeweight="0">
                    <v:path arrowok="t" o:connecttype="custom" o:connectlocs="0,0;0,0;296,0;296,18;0,18;0,0;0,278;0,278;296,278;296,296;0,296;0,278;0,18;0,18;18,18;18,278;0,278;0,18;278,18;278,18;296,18;296,278;278,278;278,18" o:connectangles="0,0,0,0,0,0,0,0,0,0,0,0,0,0,0,0,0,0,0,0,0,0,0,0"/>
                    <o:lock v:ext="edit" verticies="t"/>
                  </v:shape>
                  <v:shape id="Freeform 842" o:spid="_x0000_s1123" style="position:absolute;left:3882;top:4167;width:296;height:296;visibility:visible;mso-wrap-style:square;v-text-anchor:top" coordsize="372,3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" path="m,l,,372,r,372l,372,,xe" fillcolor="#b4b4b4" strokeweight="0">
                    <v:path arrowok="t" o:connecttype="custom" o:connectlocs="0,0;0,0;296,0;296,296;0,296;0,0" o:connectangles="0,0,0,0,0,0"/>
                  </v:shape>
                  <v:shape id="Freeform 843" o:spid="_x0000_s1124" style="position:absolute;left:3882;top:4167;width:296;height:296;visibility:visible;mso-wrap-style:square;v-text-anchor:top" coordsize="372,3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" path="m,l,,372,r,22l,22,,xm,350r,l372,350r,22l,372,,350xm,22r,l22,22r,328l,350,,22xm350,22r,l372,22r,328l350,350r,-328xe" fillcolor="#b4b4b4" strokeweight="0">
                    <v:path arrowok="t" o:connecttype="custom" o:connectlocs="0,0;0,0;296,0;296,18;0,18;0,0;0,278;0,278;296,278;296,296;0,296;0,278;0,18;0,18;18,18;18,278;0,278;0,18;278,18;278,18;296,18;296,278;278,278;278,18" o:connectangles="0,0,0,0,0,0,0,0,0,0,0,0,0,0,0,0,0,0,0,0,0,0,0,0"/>
                    <o:lock v:ext="edit" verticies="t"/>
                  </v:shape>
                  <v:shape id="Freeform 844" o:spid="_x0000_s1125" style="position:absolute;left:4582;top:2705;width:83;height:83;visibility:visible;mso-wrap-style:square;v-text-anchor:top" coordsize="104,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" path="m,l,,104,r,104l,104,,xe" fillcolor="#b4b4b4" strokeweight="0">
                    <v:path arrowok="t" o:connecttype="custom" o:connectlocs="0,0;0,0;83,0;83,83;0,83;0,0" o:connectangles="0,0,0,0,0,0"/>
                  </v:shape>
                  <v:shape id="Freeform 845" o:spid="_x0000_s1126" style="position:absolute;left:4582;top:2705;width:83;height:83;visibility:visible;mso-wrap-style:square;v-text-anchor:top" coordsize="104,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" path="m,l,,104,r,22l,22,,xm,82r,l104,82r,22l,104,,82xm,22r,l22,22r,60l,82,,22xm82,22r,l104,22r,60l82,82r,-60xe" fillcolor="#b4b4b4" strokeweight="0">
                    <v:path arrowok="t" o:connecttype="custom" o:connectlocs="0,0;0,0;83,0;83,18;0,18;0,0;0,65;0,65;83,65;83,83;0,83;0,65;0,18;0,18;18,18;18,65;0,65;0,18;65,18;65,18;83,18;83,65;65,65;65,18" o:connectangles="0,0,0,0,0,0,0,0,0,0,0,0,0,0,0,0,0,0,0,0,0,0,0,0"/>
                    <o:lock v:ext="edit" verticies="t"/>
                  </v:shape>
                  <v:shape id="Freeform 846" o:spid="_x0000_s1127" style="position:absolute;left:4278;top:3023;width:75;height:75;visibility:visible;mso-wrap-style:square;v-text-anchor:top" coordsize="9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" path="m,l,,95,r,95l,95,,xe" fillcolor="#b4b4b4" strokeweight="0">
                    <v:path arrowok="t" o:connecttype="custom" o:connectlocs="0,0;0,0;75,0;75,75;0,75;0,0" o:connectangles="0,0,0,0,0,0"/>
                  </v:shape>
                  <v:shape id="Freeform 847" o:spid="_x0000_s1128" style="position:absolute;left:4278;top:3023;width:75;height:75;visibility:visible;mso-wrap-style:square;v-text-anchor:top" coordsize="9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" path="m,l,,95,r,22l,22,,xm,73r,l95,73r,22l,95,,73xm,22r,l22,22r,51l,73,,22xm73,22r,l95,22r,51l73,73r,-51xe" fillcolor="#b4b4b4" strokeweight="0">
                    <v:path arrowok="t" o:connecttype="custom" o:connectlocs="0,0;0,0;75,0;75,17;0,17;0,0;0,58;0,58;75,58;75,75;0,75;0,58;0,17;0,17;17,17;17,58;0,58;0,17;58,17;58,17;75,17;75,58;58,58;58,17" o:connectangles="0,0,0,0,0,0,0,0,0,0,0,0,0,0,0,0,0,0,0,0,0,0,0,0"/>
                    <o:lock v:ext="edit" verticies="t"/>
                  </v:shape>
                  <v:shape id="Freeform 848" o:spid="_x0000_s1129" style="position:absolute;left:3976;top:2307;width:253;height:253;visibility:visible;mso-wrap-style:square;v-text-anchor:top" coordsize="319,3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" path="m,l,,319,r,318l,318,,xe" fillcolor="#b4b4b4" strokeweight="0">
                    <v:path arrowok="t" o:connecttype="custom" o:connectlocs="0,0;0,0;253,0;253,253;0,253;0,0" o:connectangles="0,0,0,0,0,0"/>
                  </v:shape>
                  <v:shape id="Freeform 849" o:spid="_x0000_s1130" style="position:absolute;left:3976;top:2307;width:253;height:253;visibility:visible;mso-wrap-style:square;v-text-anchor:top" coordsize="319,3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" path="m,l,,319,r,21l,21,,xm,296r,l319,296r,22l,318,,296xm,21r,l22,21r,275l,296,,21xm297,21r,l319,21r,275l297,296r,-275xe" fillcolor="#b4b4b4" strokeweight="0">
                    <v:path arrowok="t" o:connecttype="custom" o:connectlocs="0,0;0,0;253,0;253,17;0,17;0,0;0,235;0,235;253,235;253,253;0,253;0,235;0,17;0,17;17,17;17,235;0,235;0,17;236,17;236,17;253,17;253,235;236,235;236,17" o:connectangles="0,0,0,0,0,0,0,0,0,0,0,0,0,0,0,0,0,0,0,0,0,0,0,0"/>
                    <o:lock v:ext="edit" verticies="t"/>
                  </v:shape>
                  <v:shape id="Freeform 850" o:spid="_x0000_s1131" style="position:absolute;left:4012;top:3852;width:298;height:299;visibility:visible;mso-wrap-style:square;v-text-anchor:top" coordsize="376,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" path="m,l,,376,r,376l,376,,xe" fillcolor="#b4b4b4" strokeweight="0">
                    <v:path arrowok="t" o:connecttype="custom" o:connectlocs="0,0;0,0;298,0;298,299;0,299;0,0" o:connectangles="0,0,0,0,0,0"/>
                  </v:shape>
                  <v:shape id="Freeform 851" o:spid="_x0000_s1132" style="position:absolute;left:4012;top:3852;width:298;height:299;visibility:visible;mso-wrap-style:square;v-text-anchor:top" coordsize="376,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" path="m,l,,376,r,21l,21,,xm,354r,l376,354r,22l,376,,354xm,21r,l22,21r,333l,354,,21xm354,21r,l376,21r,333l354,354r,-333xe" fillcolor="#b4b4b4" strokeweight="0">
                    <v:path arrowok="t" o:connecttype="custom" o:connectlocs="0,0;0,0;298,0;298,17;0,17;0,0;0,282;0,282;298,282;298,299;0,299;0,282;0,17;0,17;17,17;17,282;0,282;0,17;281,17;281,17;298,17;298,282;281,282;281,17" o:connectangles="0,0,0,0,0,0,0,0,0,0,0,0,0,0,0,0,0,0,0,0,0,0,0,0"/>
                    <o:lock v:ext="edit" verticies="t"/>
                  </v:shape>
                  <v:shape id="Freeform 852" o:spid="_x0000_s1133" style="position:absolute;left:3996;top:2007;width:225;height:225;visibility:visible;mso-wrap-style:square;v-text-anchor:top" coordsize="283,2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" path="m,l,,283,r,283l,283,,xe" fillcolor="#b4b4b4" strokeweight="0">
                    <v:path arrowok="t" o:connecttype="custom" o:connectlocs="0,0;0,0;225,0;225,225;0,225;0,0" o:connectangles="0,0,0,0,0,0"/>
                  </v:shape>
                  <v:shape id="Freeform 853" o:spid="_x0000_s1134" style="position:absolute;left:3996;top:2007;width:225;height:225;visibility:visible;mso-wrap-style:square;v-text-anchor:top" coordsize="283,2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" path="m,l,,283,r,22l,22,,xm,261r,l283,261r,22l,283,,261xm,22r,l22,22r,239l,261,,22xm261,22r,l283,22r,239l261,261r,-239xe" fillcolor="#b4b4b4" strokeweight="0">
                    <v:path arrowok="t" o:connecttype="custom" o:connectlocs="0,0;0,0;225,0;225,17;0,17;0,0;0,208;0,208;225,208;225,225;0,225;0,208;0,17;0,17;17,17;17,208;0,208;0,17;208,17;208,17;225,17;225,208;208,208;208,17" o:connectangles="0,0,0,0,0,0,0,0,0,0,0,0,0,0,0,0,0,0,0,0,0,0,0,0"/>
                    <o:lock v:ext="edit" verticies="t"/>
                  </v:shape>
                  <v:shape id="Freeform 854" o:spid="_x0000_s1135" style="position:absolute;left:4132;top:1725;width:162;height:162;visibility:visible;mso-wrap-style:square;v-text-anchor:top" coordsize="204,2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" path="m,l,,204,r,204l,204,,xe" fillcolor="#b4b4b4" strokeweight="0">
                    <v:path arrowok="t" o:connecttype="custom" o:connectlocs="0,0;0,0;162,0;162,162;0,162;0,0" o:connectangles="0,0,0,0,0,0"/>
                  </v:shape>
                  <v:shape id="Freeform 855" o:spid="_x0000_s1136" style="position:absolute;left:4132;top:1725;width:162;height:162;visibility:visible;mso-wrap-style:square;v-text-anchor:top" coordsize="204,2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" path="m,l,,204,r,22l,22,,xm,182r,l204,182r,22l,204,,182xm,22r,l22,22r,160l,182,,22xm182,22r,l204,22r,160l182,182r,-160xe" fillcolor="#b4b4b4" strokeweight="0">
                    <v:path arrowok="t" o:connecttype="custom" o:connectlocs="0,0;0,0;162,0;162,17;0,17;0,0;0,145;0,145;162,145;162,162;0,162;0,145;0,17;0,17;17,17;17,145;0,145;0,17;145,17;145,17;162,17;162,145;145,145;145,17" o:connectangles="0,0,0,0,0,0,0,0,0,0,0,0,0,0,0,0,0,0,0,0,0,0,0,0"/>
                    <o:lock v:ext="edit" verticies="t"/>
                  </v:shape>
                  <v:shape id="Freeform 856" o:spid="_x0000_s1137" style="position:absolute;left:4097;top:3374;width:788;height:0;visibility:visible;mso-wrap-style:square;v-text-anchor:top" coordsize="9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" path="m,l,,991,e" filled="f" strokeweight=".85pt">
                    <v:stroke joinstyle="miter"/>
                    <v:path arrowok="t" o:connecttype="custom" o:connectlocs="0,0;0,0;788,0" o:connectangles="0,0,0"/>
                  </v:shape>
                  <v:shape id="Freeform 857" o:spid="_x0000_s1138" style="position:absolute;left:4031;top:3688;width:78;height:0;visibility:visible;mso-wrap-style:square;v-text-anchor:top" coordsize="9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" path="m,l,,98,e" filled="f" strokeweight=".85pt">
                    <v:stroke joinstyle="miter"/>
                    <v:path arrowok="t" o:connecttype="custom" o:connectlocs="0,0;0,0;78,0" o:connectangles="0,0,0"/>
                  </v:shape>
                  <v:shape id="Freeform 858" o:spid="_x0000_s1139" style="position:absolute;left:4031;top:4315;width:77;height:0;visibility:visible;mso-wrap-style:square;v-text-anchor:top" coordsize="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" path="m,l,,97,e" filled="f" strokeweight=".85pt">
                    <v:stroke joinstyle="miter"/>
                    <v:path arrowok="t" o:connecttype="custom" o:connectlocs="0,0;0,0;77,0" o:connectangles="0,0,0"/>
                  </v:shape>
                  <v:shape id="Freeform 859" o:spid="_x0000_s1140" style="position:absolute;left:4198;top:2747;width:1170;height:0;visibility:visible;mso-wrap-style:square;v-text-anchor:top" coordsize="14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" path="m,l,,1472,e" filled="f" strokeweight=".85pt">
                    <v:stroke joinstyle="miter"/>
                    <v:path arrowok="t" o:connecttype="custom" o:connectlocs="0,0;0,0;1170,0" o:connectangles="0,0,0"/>
                  </v:shape>
                  <v:shape id="Freeform 860" o:spid="_x0000_s1141" style="position:absolute;left:4038;top:3060;width:1328;height:0;visibility:visible;mso-wrap-style:square;v-text-anchor:top" coordsize="16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" path="m,l,,1672,e" filled="f" strokeweight=".85pt">
                    <v:stroke joinstyle="miter"/>
                    <v:path arrowok="t" o:connecttype="custom" o:connectlocs="0,0;0,0;1328,0" o:connectangles="0,0,0"/>
                  </v:shape>
                  <v:shape id="Freeform 861" o:spid="_x0000_s1142" style="position:absolute;left:4045;top:2433;width:192;height:0;visibility:visible;mso-wrap-style:square;v-text-anchor:top" coordsize="24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" path="m,l,,242,e" filled="f" strokeweight=".85pt">
                    <v:stroke joinstyle="miter"/>
                    <v:path arrowok="t" o:connecttype="custom" o:connectlocs="0,0;0,0;192,0" o:connectangles="0,0,0"/>
                  </v:shape>
                  <v:shape id="Freeform 862" o:spid="_x0000_s1143" style="position:absolute;left:4133;top:4001;width:62;height:0;visibility:visible;mso-wrap-style:square;v-text-anchor:top" coordsize="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" path="m,l,,78,e" filled="f" strokeweight=".85pt">
                    <v:stroke joinstyle="miter"/>
                    <v:path arrowok="t" o:connecttype="custom" o:connectlocs="0,0;0,0;62,0" o:connectangles="0,0,0"/>
                  </v:shape>
                  <v:shape id="Freeform 863" o:spid="_x0000_s1144" style="position:absolute;left:4039;top:2119;width:266;height:0;visibility:visible;mso-wrap-style:square;v-text-anchor:top" coordsize="3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" path="m,l,,334,e" filled="f" strokeweight=".85pt">
                    <v:stroke joinstyle="miter"/>
                    <v:path arrowok="t" o:connecttype="custom" o:connectlocs="0,0;0,0;266,0" o:connectangles="0,0,0"/>
                  </v:shape>
                  <v:shape id="Freeform 864" o:spid="_x0000_s1145" style="position:absolute;left:4068;top:1806;width:470;height:0;visibility:visible;mso-wrap-style:square;v-text-anchor:top" coordsize="5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" path="m,l,,592,e" filled="f" strokeweight=".85pt">
                    <v:stroke joinstyle="miter"/>
                    <v:path arrowok="t" o:connecttype="custom" o:connectlocs="0,0;0,0;470,0" o:connectangles="0,0,0"/>
                  </v:shape>
                  <v:shape id="Freeform 865" o:spid="_x0000_s1146" style="position:absolute;left:4044;top:4503;width:65;height:126;visibility:visible;mso-wrap-style:square;v-text-anchor:top" coordsize="81,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" path="m,158r,l81,e" filled="f" strokecolor="#000064" strokeweight=".85pt">
                    <v:stroke joinstyle="miter"/>
                    <v:path arrowok="t" o:connecttype="custom" o:connectlocs="0,126;0,126;65,0" o:connectangles="0,0,0"/>
                  </v:shape>
                  <v:shape id="Freeform 866" o:spid="_x0000_s1147" style="position:absolute;left:4109;top:4503;width:64;height:126;visibility:visible;mso-wrap-style:square;v-text-anchor:top" coordsize="81,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" path="m,l,,81,158e" filled="f" strokecolor="#000064" strokeweight=".85pt">
                    <v:stroke joinstyle="miter"/>
                    <v:path arrowok="t" o:connecttype="custom" o:connectlocs="0,0;0,0;64,126" o:connectangles="0,0,0"/>
                  </v:shape>
                  <v:shape id="Freeform 867" o:spid="_x0000_s1148" style="position:absolute;left:4109;top:4629;width:64;height:125;visibility:visible;mso-wrap-style:square;v-text-anchor:top" coordsize="81,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" path="m81,r,l,158e" filled="f" strokecolor="#000064" strokeweight=".85pt">
                    <v:stroke joinstyle="miter"/>
                    <v:path arrowok="t" o:connecttype="custom" o:connectlocs="64,0;64,0;0,125" o:connectangles="0,0,0"/>
                  </v:shape>
                  <v:shape id="Freeform 868" o:spid="_x0000_s1149" style="position:absolute;left:4044;top:4629;width:65;height:125;visibility:visible;mso-wrap-style:square;v-text-anchor:top" coordsize="81,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" path="m81,158r,l,e" filled="f" strokecolor="#000064" strokeweight=".85pt">
                    <v:stroke joinstyle="miter"/>
                    <v:path arrowok="t" o:connecttype="custom" o:connectlocs="65,125;65,125;0,0" o:connectangles="0,0,0"/>
                  </v:shape>
                  <v:shape id="Freeform 869" o:spid="_x0000_s1150" style="position:absolute;left:519;top:4572;width:112;height:122;visibility:visible;mso-wrap-style:square;v-text-anchor:top" coordsize="141,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" path="m70,r,c96,,114,9,127,25v9,13,14,29,14,49c141,96,136,114,125,128v-13,17,-32,25,-55,25c47,153,30,146,17,131,6,117,,99,,77,,58,5,41,15,27,27,9,45,,70,r,xm72,136r,c89,136,102,130,109,117v8,-12,12,-26,12,-43c121,57,117,44,108,33,99,23,87,18,71,18,56,18,44,23,34,33,25,44,20,59,20,79v,16,4,29,12,40c41,130,54,136,72,136r,xm71,r,l71,xe" fillcolor="black" strokeweight="0">
                    <v:path arrowok="t" o:connecttype="custom" o:connectlocs="56,0;56,0;101,20;112,59;99,102;56,122;14,104;0,61;12,22;56,0;56,0;57,108;57,108;87,93;96,59;86,26;56,14;27,26;16,63;25,95;57,108;57,108;56,0;56,0;56,0" o:connectangles="0,0,0,0,0,0,0,0,0,0,0,0,0,0,0,0,0,0,0,0,0,0,0,0,0"/>
                    <o:lock v:ext="edit" verticies="t"/>
                  </v:shape>
                  <v:shape id="Freeform 870" o:spid="_x0000_s1151" style="position:absolute;left:639;top:4607;width:78;height:84;visibility:visible;mso-wrap-style:square;v-text-anchor:top" coordsize="98,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" path="m21,r,l49,86,78,,98,,58,105r-19,l,,21,xe" fillcolor="black" strokeweight="0">
                    <v:path arrowok="t" o:connecttype="custom" o:connectlocs="17,0;17,0;39,69;62,0;78,0;46,84;31,84;0,0;17,0" o:connectangles="0,0,0,0,0,0,0,0,0"/>
                  </v:shape>
                  <v:shape id="Freeform 871" o:spid="_x0000_s1152" style="position:absolute;left:724;top:4605;width:77;height:89;visibility:visible;mso-wrap-style:square;v-text-anchor:top" coordsize="97,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" path="m50,r,c58,,65,2,72,5v7,4,12,8,16,14c92,24,94,31,95,38v1,5,2,12,2,23l19,61v1,11,3,19,8,26c32,93,39,97,49,97v9,,17,-4,22,-10c74,84,77,80,78,75r17,c95,79,93,83,91,88v-3,5,-6,9,-9,12c77,105,70,108,62,110v-4,1,-9,2,-15,2c34,112,23,107,14,98,5,88,,75,,57,,40,5,27,14,16,23,5,35,,50,r,xm79,47r,c78,39,76,33,74,28,69,20,61,16,49,16v-8,,-15,3,-20,8c23,30,20,38,20,47r59,xm49,r,l49,xe" fillcolor="black" strokeweight="0">
                    <v:path arrowok="t" o:connecttype="custom" o:connectlocs="40,0;40,0;57,4;70,15;75,30;77,48;15,48;21,69;39,77;56,69;62,60;75,60;72,70;65,79;49,87;37,89;11,78;0,45;11,13;40,0;40,0;63,37;63,37;59,22;39,13;23,19;16,37;63,37;39,0;39,0;39,0" o:connectangles="0,0,0,0,0,0,0,0,0,0,0,0,0,0,0,0,0,0,0,0,0,0,0,0,0,0,0,0,0,0,0"/>
                    <o:lock v:ext="edit" verticies="t"/>
                  </v:shape>
                  <v:shape id="Freeform 872" o:spid="_x0000_s1153" style="position:absolute;left:819;top:4605;width:41;height:86;visibility:visible;mso-wrap-style:square;v-text-anchor:top" coordsize="51,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" path="m,3r,l16,3r,18c18,17,21,13,27,8,32,3,38,,45,v1,,1,,2,c48,,49,,51,1r,18c50,19,49,19,48,19v-1,,-2,,-3,c36,19,29,22,25,28v-5,5,-8,12,-8,19l17,108,,108,,3xe" fillcolor="black" strokeweight="0">
                    <v:path arrowok="t" o:connecttype="custom" o:connectlocs="0,2;0,2;13,2;13,17;22,6;36,0;38,0;41,1;41,15;39,15;36,15;20,22;14,37;14,86;0,86;0,2" o:connectangles="0,0,0,0,0,0,0,0,0,0,0,0,0,0,0,0"/>
                  </v:shape>
                  <v:shape id="Freeform 873" o:spid="_x0000_s1154" style="position:absolute;left:868;top:4605;width:80;height:89;visibility:visible;mso-wrap-style:square;v-text-anchor:top" coordsize="100,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" path="m18,80r,c18,85,20,89,24,92v4,3,8,5,13,5c43,97,49,95,55,92,65,87,70,80,70,69r,-15c68,56,65,57,62,58v-4,1,-7,1,-10,2l41,61v-6,1,-11,2,-15,4c21,68,18,73,18,80r,xm61,44r,c65,44,68,42,69,39v1,-2,2,-4,2,-7c71,26,68,22,64,19,60,16,54,15,46,15v-10,,-16,2,-20,7c24,25,22,29,22,35l5,35c5,22,10,13,18,8,26,3,35,,46,,59,,69,2,76,7v8,5,12,12,12,22l88,90v,2,,3,1,4c90,96,91,96,94,96v1,,1,,2,c97,96,99,96,100,96r,13c97,109,95,110,93,110v-1,,-3,,-6,c81,110,77,108,74,104,73,102,72,98,71,94v-4,5,-9,9,-16,12c49,110,41,112,33,112v-10,,-18,-3,-24,-9c3,97,,89,,80,,71,3,63,9,58,15,52,23,49,33,48l61,44xm47,r,l47,xe" fillcolor="black" strokeweight="0">
                    <v:path arrowok="t" o:connecttype="custom" o:connectlocs="14,64;14,64;19,73;30,77;44,73;56,55;56,43;50,46;42,48;33,48;21,52;14,64;14,64;49,35;49,35;55,31;57,25;51,15;37,12;21,17;18,28;4,28;14,6;37,0;61,6;70,23;70,72;71,75;75,76;77,76;80,76;80,87;74,87;70,87;59,83;57,75;44,84;26,89;7,82;0,64;7,46;26,38;49,35;38,0;38,0;38,0" o:connectangles="0,0,0,0,0,0,0,0,0,0,0,0,0,0,0,0,0,0,0,0,0,0,0,0,0,0,0,0,0,0,0,0,0,0,0,0,0,0,0,0,0,0,0,0,0,0"/>
                    <o:lock v:ext="edit" verticies="t"/>
                  </v:shape>
                  <v:shape id="Freeform 874" o:spid="_x0000_s1155" style="position:absolute;left:962;top:4575;width:14;height:116;visibility:visible;mso-wrap-style:square;v-text-anchor:top" coordsize="1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" path="m,l,,18,r,145l,145,,xe" fillcolor="black" strokeweight="0">
                    <v:path arrowok="t" o:connecttype="custom" o:connectlocs="0,0;0,0;14,0;14,116;0,116;0,0" o:connectangles="0,0,0,0,0,0"/>
                  </v:shape>
                  <v:shape id="Freeform 875" o:spid="_x0000_s1156" style="position:absolute;left:998;top:4575;width:14;height:116;visibility:visible;mso-wrap-style:square;v-text-anchor:top" coordsize="1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" path="m,l,,18,r,145l,145,,xe" fillcolor="black" strokeweight="0">
                    <v:path arrowok="t" o:connecttype="custom" o:connectlocs="0,0;0,0;14,0;14,116;0,116;0,0" o:connectangles="0,0,0,0,0,0"/>
                  </v:shape>
                  <v:shape id="Freeform 876" o:spid="_x0000_s1157" style="position:absolute;left:1123;top:4574;width:37;height:149;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" path="m46,r,c36,20,29,35,26,44,21,59,19,75,19,94v,19,3,37,8,52c30,156,37,170,46,188r-12,c25,173,19,164,17,160,14,156,12,150,9,143,5,133,3,123,1,112,1,106,,100,,95,,76,3,58,9,43,13,34,21,19,34,l46,xe" fillcolor="black" strokeweight="0">
                    <v:path arrowok="t" o:connecttype="custom" o:connectlocs="37,0;37,0;21,35;15,75;22,116;37,149;27,149;14,127;7,113;1,89;0,75;7,34;27,0;37,0" o:connectangles="0,0,0,0,0,0,0,0,0,0,0,0,0,0"/>
                  </v:shape>
                  <v:shape id="Freeform 877" o:spid="_x0000_s1158" style="position:absolute;left:1182;top:4575;width:16;height:116;visibility:visible;mso-wrap-style:square;v-text-anchor:top" coordsize="20,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" path="m,l,,20,r,145l,145,,xe" fillcolor="black" strokeweight="0">
                    <v:path arrowok="t" o:connecttype="custom" o:connectlocs="0,0;0,0;16,0;16,116;0,116;0,0" o:connectangles="0,0,0,0,0,0"/>
                  </v:shape>
                  <v:shape id="Freeform 878" o:spid="_x0000_s1159" style="position:absolute;left:1218;top:4639;width:39;height:14;visibility:visible;mso-wrap-style:square;v-text-anchor:top" coordsize="4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" path="m,l,,49,r,18l,18,,xe" fillcolor="black" strokeweight="0">
                    <v:path arrowok="t" o:connecttype="custom" o:connectlocs="0,0;0,0;39,0;39,14;0,14;0,0" o:connectangles="0,0,0,0,0,0"/>
                  </v:shape>
                  <v:shape id="Freeform 879" o:spid="_x0000_s1160" style="position:absolute;left:1269;top:4605;width:70;height:89;visibility:visible;mso-wrap-style:square;v-text-anchor:top" coordsize="87,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" path="m17,75r,c18,81,19,85,22,89v4,5,12,8,23,8c52,97,57,96,62,93v5,-3,8,-7,8,-13c70,75,68,72,64,69,61,68,56,66,49,64l35,61c26,58,19,56,15,53,7,48,3,42,3,33,3,23,7,15,14,9,21,3,31,,43,,59,,70,4,78,14v4,6,6,12,6,19l67,33v,-4,-2,-8,-4,-11c59,17,52,15,42,15v-7,,-12,1,-16,4c23,21,21,25,21,29v,5,3,8,7,11c31,42,35,43,40,44r11,3c64,50,73,53,77,56v7,5,10,12,10,22c87,87,84,95,77,102v-7,7,-18,10,-33,10c28,112,17,109,11,101,4,94,1,86,,75r17,xm44,r,l44,xe" fillcolor="black" strokeweight="0">
                    <v:path arrowok="t" o:connecttype="custom" o:connectlocs="14,60;14,60;18,71;36,77;50,74;56,64;51,55;39,51;28,48;12,42;2,26;11,7;35,0;63,11;68,26;54,26;51,17;34,12;21,15;17,23;23,32;32,35;41,37;62,45;70,62;62,81;35,89;9,80;0,60;14,60;35,0;35,0;35,0" o:connectangles="0,0,0,0,0,0,0,0,0,0,0,0,0,0,0,0,0,0,0,0,0,0,0,0,0,0,0,0,0,0,0,0,0"/>
                    <o:lock v:ext="edit" verticies="t"/>
                  </v:shape>
                  <v:shape id="Freeform 880" o:spid="_x0000_s1161" style="position:absolute;left:1350;top:4605;width:74;height:119;visibility:visible;mso-wrap-style:square;v-text-anchor:top" coordsize="93,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" path="m19,57r,c19,66,20,74,23,80v4,11,12,16,24,16c59,96,68,90,72,79v3,-7,4,-15,4,-25c76,45,75,38,72,32,67,21,59,16,47,16v-8,,-15,3,-20,10c21,33,19,43,19,57r,xm45,r,c54,,61,2,67,7v3,2,6,6,9,10l76,3r17,l93,150r-18,l75,96v-2,5,-7,9,-12,11c58,110,51,112,44,112,32,112,22,107,13,98,5,89,,76,,58,,41,4,27,13,16,21,6,32,,45,r,xe" fillcolor="black" strokeweight="0">
                    <v:path arrowok="t" o:connecttype="custom" o:connectlocs="15,45;15,45;18,63;37,76;57,63;60,43;57,25;37,13;21,21;15,45;15,45;36,0;36,0;53,6;60,13;60,2;74,2;74,119;60,119;60,76;50,85;35,89;10,78;0,46;10,13;36,0;36,0" o:connectangles="0,0,0,0,0,0,0,0,0,0,0,0,0,0,0,0,0,0,0,0,0,0,0,0,0,0,0"/>
                    <o:lock v:ext="edit" verticies="t"/>
                  </v:shape>
                  <v:shape id="Freeform 881" o:spid="_x0000_s1162" style="position:absolute;left:1445;top:4605;width:67;height:88;visibility:visible;mso-wrap-style:square;v-text-anchor:top" coordsize="85,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" path="m18,3r,l18,73v,5,1,9,2,13c24,92,29,95,38,95v12,,21,-5,25,-16c66,73,67,65,67,54l67,3r18,l85,108r-17,l68,93v-2,4,-5,7,-8,10c53,108,45,111,35,111,20,111,10,106,4,96,1,91,,83,,74l,3r18,xm42,r,l42,xe" fillcolor="black" strokeweight="0">
                    <v:path arrowok="t" o:connecttype="custom" o:connectlocs="14,2;14,2;14,58;16,68;30,75;50,63;53,43;53,2;67,2;67,86;54,86;54,74;47,82;28,88;3,76;0,59;0,2;14,2;33,0;33,0;33,0" o:connectangles="0,0,0,0,0,0,0,0,0,0,0,0,0,0,0,0,0,0,0,0,0"/>
                    <o:lock v:ext="edit" verticies="t"/>
                  </v:shape>
                  <v:shape id="Freeform 882" o:spid="_x0000_s1163" style="position:absolute;left:1531;top:4605;width:79;height:89;visibility:visible;mso-wrap-style:square;v-text-anchor:top" coordsize="100,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" path="m18,80r,c18,85,20,89,24,92v4,3,8,5,13,5c44,97,50,95,56,92,65,87,70,80,70,69r,-15c68,56,65,57,62,58v-3,1,-7,1,-10,2l41,61v-6,1,-11,2,-14,4c21,68,18,73,18,80r,xm61,44r,c66,44,68,42,70,39v,-2,1,-4,1,-7c71,26,69,22,64,19,60,16,54,15,46,15v-9,,-16,2,-20,7c24,25,23,29,22,35l5,35c6,22,10,13,18,8,26,3,36,,46,,59,,69,2,77,7v7,5,11,12,11,22l88,90v,2,,3,1,4c90,96,92,96,94,96v1,,2,,3,c98,96,99,96,100,96r,13c97,109,95,110,94,110v-2,,-4,,-6,c81,110,77,108,74,104,73,102,72,98,71,94v-3,5,-9,9,-15,12c49,110,41,112,33,112v-10,,-18,-3,-24,-9c3,97,,89,,80,,71,3,63,9,58,15,52,23,49,33,48l61,44xm47,r,l47,xe" fillcolor="black" strokeweight="0">
                    <v:path arrowok="t" o:connecttype="custom" o:connectlocs="14,64;14,64;19,73;29,77;44,73;55,55;55,43;49,46;41,48;32,48;21,52;14,64;14,64;48,35;48,35;55,31;56,25;51,15;36,12;21,17;17,28;4,28;14,6;36,0;61,6;70,23;70,72;70,75;74,76;77,76;79,76;79,87;74,87;70,87;58,83;56,75;44,84;26,89;7,82;0,64;7,46;26,38;48,35;37,0;37,0;37,0" o:connectangles="0,0,0,0,0,0,0,0,0,0,0,0,0,0,0,0,0,0,0,0,0,0,0,0,0,0,0,0,0,0,0,0,0,0,0,0,0,0,0,0,0,0,0,0,0,0"/>
                    <o:lock v:ext="edit" verticies="t"/>
                  </v:shape>
                  <v:shape id="Freeform 883" o:spid="_x0000_s1164" style="position:absolute;left:1624;top:4605;width:42;height:86;visibility:visible;mso-wrap-style:square;v-text-anchor:top" coordsize="52,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" path="m,3r,l17,3r,18c18,17,22,13,27,8,33,3,39,,46,v,,1,,2,c48,,50,,52,1r,18c51,19,50,19,49,19v-1,,-2,,-3,c37,19,30,22,25,28v-5,5,-7,12,-7,19l18,108,,108,,3xe" fillcolor="black" strokeweight="0">
                    <v:path arrowok="t" o:connecttype="custom" o:connectlocs="0,2;0,2;14,2;14,17;22,6;37,0;39,0;42,1;42,15;40,15;37,15;20,22;15,37;15,86;0,86;0,2" o:connectangles="0,0,0,0,0,0,0,0,0,0,0,0,0,0,0,0"/>
                  </v:shape>
                  <v:shape id="Freeform 884" o:spid="_x0000_s1165" style="position:absolute;left:1673;top:4605;width:77;height:89;visibility:visible;mso-wrap-style:square;v-text-anchor:top" coordsize="97,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" path="m50,r,c58,,65,2,72,5v7,4,12,8,16,14c92,24,94,31,95,38v1,5,2,12,2,23l19,61v1,11,3,19,8,26c32,93,39,97,49,97v9,,17,-4,22,-10c74,84,77,80,78,75r17,c95,79,93,83,91,88v-3,5,-6,9,-9,12c77,105,70,108,62,110v-4,1,-9,2,-15,2c34,112,23,107,14,98,5,88,,75,,57,,40,5,27,14,16,23,5,35,,50,r,xm79,47r,c78,39,76,33,74,28,69,20,61,16,49,16v-8,,-15,3,-20,8c23,30,20,38,20,47r59,xm49,r,l49,xe" fillcolor="black" strokeweight="0">
                    <v:path arrowok="t" o:connecttype="custom" o:connectlocs="40,0;40,0;57,4;70,15;75,30;77,48;15,48;21,69;39,77;56,69;62,60;75,60;72,70;65,79;49,87;37,89;11,78;0,45;11,13;40,0;40,0;63,37;63,37;59,22;39,13;23,19;16,37;63,37;39,0;39,0;39,0" o:connectangles="0,0,0,0,0,0,0,0,0,0,0,0,0,0,0,0,0,0,0,0,0,0,0,0,0,0,0,0,0,0,0"/>
                    <o:lock v:ext="edit" verticies="t"/>
                  </v:shape>
                  <v:shape id="Freeform 885" o:spid="_x0000_s1166" style="position:absolute;left:1762;top:4575;width:74;height:119;visibility:visible;mso-wrap-style:square;v-text-anchor:top" coordsize="93,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" path="m18,94r,c18,105,21,114,26,122v4,8,12,11,23,11c57,133,64,130,69,123v5,-7,8,-17,8,-31c77,79,74,69,69,63,63,56,56,53,48,53v-9,,-16,4,-21,10c21,70,18,80,18,94r,xm45,38r,c53,38,60,39,65,43v4,2,7,5,11,10l76,,93,r,145l77,145r,-15c73,137,68,142,63,145v-6,2,-13,4,-20,4c31,149,21,144,13,134,4,124,,111,,95,,79,4,66,11,55,19,43,30,38,45,38r,xe" fillcolor="black" strokeweight="0">
                    <v:path arrowok="t" o:connecttype="custom" o:connectlocs="14,75;14,75;21,97;39,106;55,98;61,73;55,50;38,42;21,50;14,75;14,75;36,30;36,30;52,34;60,42;60,0;74,0;74,116;61,116;61,104;50,116;34,119;10,107;0,76;9,44;36,30;36,30" o:connectangles="0,0,0,0,0,0,0,0,0,0,0,0,0,0,0,0,0,0,0,0,0,0,0,0,0,0,0"/>
                    <o:lock v:ext="edit" verticies="t"/>
                  </v:shape>
                  <v:shape id="Freeform 886" o:spid="_x0000_s1167" style="position:absolute;left:1899;top:4626;width:81;height:47;visibility:visible;mso-wrap-style:square;v-text-anchor:top" coordsize="103,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" path="m103,r,l103,17,,17,,,103,xm103,42r,l103,59,,59,,42r103,xe" fillcolor="black" strokeweight="0">
                    <v:path arrowok="t" o:connecttype="custom" o:connectlocs="81,0;81,0;81,14;0,14;0,0;81,0;81,33;81,33;81,47;0,47;0,33;81,33" o:connectangles="0,0,0,0,0,0,0,0,0,0,0,0"/>
                    <o:lock v:ext="edit" verticies="t"/>
                  </v:shape>
                  <v:shape id="Freeform 887" o:spid="_x0000_s1168" style="position:absolute;left:2036;top:4579;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" path="m48,59r,c56,59,62,57,66,53v5,-5,7,-10,7,-16c73,32,71,27,67,22,62,18,56,16,47,16v-8,,-14,2,-18,6c25,27,23,32,23,38v,7,3,12,8,15c35,57,41,59,48,59r,xm49,129r,c57,129,64,127,70,122v5,-4,8,-11,8,-20c78,93,75,86,69,82,64,77,57,75,48,75v-9,,-16,2,-21,7c22,87,19,93,19,102v,7,2,14,7,19c31,126,39,129,49,129r,xm24,66r,c19,64,15,61,12,58,7,53,5,46,5,38,5,27,8,18,16,11,24,3,34,,48,,62,,73,3,80,10v8,7,12,16,12,25c92,44,90,51,85,57v-2,3,-6,6,-12,9c79,68,84,71,87,75v7,7,10,15,10,26c97,113,92,124,84,132v-8,9,-20,13,-35,13c35,145,23,141,14,134,4,127,,116,,101,,93,2,86,6,80,10,74,16,69,24,66r,xe" fillcolor="black" strokeweight="0">
                    <v:path arrowok="t" o:connecttype="custom" o:connectlocs="38,47;38,47;52,42;58,29;53,17;37,13;23,17;18,30;25,42;38,47;38,47;39,102;39,102;56,97;62,81;55,65;38,59;21,65;15,81;21,96;39,102;39,102;19,52;19,52;10,46;4,30;13,9;38,0;64,8;73,28;67,45;58,52;69,59;77,80;67,105;39,115;11,106;0,80;5,63;19,52;19,52" o:connectangles="0,0,0,0,0,0,0,0,0,0,0,0,0,0,0,0,0,0,0,0,0,0,0,0,0,0,0,0,0,0,0,0,0,0,0,0,0,0,0,0,0"/>
                    <o:lock v:ext="edit" verticies="t"/>
                  </v:shape>
                  <v:shape id="Freeform 888" o:spid="_x0000_s1169" style="position:absolute;left:2125;top:4579;width:78;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" path="m49,r,c67,,80,7,88,22v7,12,10,28,10,48c98,90,95,105,89,118v-8,18,-22,27,-41,27c31,145,19,138,11,123,4,111,,94,,73,,57,2,44,6,32,14,11,28,,49,r,xm48,129r,c58,129,65,125,70,117v6,-9,9,-24,9,-46c79,55,77,42,73,31,69,21,61,16,50,16,39,16,32,21,27,31v-5,9,-8,24,-8,43c19,88,21,100,24,109v5,13,13,20,24,20l48,129xe" fillcolor="black" strokeweight="0">
                    <v:path arrowok="t" o:connecttype="custom" o:connectlocs="39,0;39,0;70,17;78,56;71,94;38,115;9,98;0,58;5,25;39,0;39,0;38,102;38,102;56,93;63,56;58,25;40,13;21,25;15,59;19,86;38,102;38,102" o:connectangles="0,0,0,0,0,0,0,0,0,0,0,0,0,0,0,0,0,0,0,0,0,0"/>
                    <o:lock v:ext="edit" verticies="t"/>
                  </v:shape>
                  <v:shape id="Freeform 889" o:spid="_x0000_s1170" style="position:absolute;left:2223;top:4674;width:17;height:17;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" path="m,l,,21,r,21l,21,,xe" fillcolor="black" strokeweight="0">
                    <v:path arrowok="t" o:connecttype="custom" o:connectlocs="0,0;0,0;17,0;17,17;0,17;0,0" o:connectangles="0,0,0,0,0,0"/>
                  </v:shape>
                  <v:shape id="Freeform 890" o:spid="_x0000_s1171" style="position:absolute;left:2258;top:4579;width:81;height:112;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" path="m62,91r,l62,27,17,91r45,xm62,141r,l62,107,,107,,89,65,,80,r,91l101,91r,16l80,107r,34l62,141xe" fillcolor="black" strokeweight="0">
                    <v:path arrowok="t" o:connecttype="custom" o:connectlocs="50,72;50,72;50,21;14,72;50,72;50,112;50,112;50,85;0,85;0,71;52,0;64,0;64,72;81,72;81,85;64,85;64,112;50,112" o:connectangles="0,0,0,0,0,0,0,0,0,0,0,0,0,0,0,0,0,0"/>
                    <o:lock v:ext="edit" verticies="t"/>
                  </v:shape>
                  <v:shape id="Freeform 891" o:spid="_x0000_s1172" style="position:absolute;left:2349;top:4579;width:132;height:115;visibility:visible;mso-wrap-style:square;v-text-anchor:top" coordsize="166,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" path="m132,72r,c141,72,149,76,156,83v7,6,10,14,10,24c166,116,163,124,156,131v-7,7,-15,10,-24,10c122,141,114,138,107,131,101,124,97,116,97,107v,-10,4,-18,10,-24c114,76,122,72,132,72r,xm117,r,l128,,49,145r-11,l117,xm35,59r,c40,59,45,57,49,53v4,-4,6,-9,6,-14c55,33,53,28,49,24,45,20,40,18,35,18v-6,,-11,2,-15,6c16,28,14,33,14,39v,5,2,10,6,14c24,57,29,59,35,59r,xm35,4r,c44,4,52,8,59,14v7,7,10,15,10,25c69,48,66,56,59,63,52,70,44,73,35,73,25,73,17,70,10,63,4,56,,48,,39,,29,4,21,10,14,17,8,25,4,35,4r,xm132,127r,c137,127,142,125,146,121v4,-4,6,-9,6,-14c152,101,150,96,146,92v-4,-3,-9,-5,-14,-5c126,87,121,89,117,92v-4,4,-6,9,-6,15c111,112,113,117,117,121v4,4,9,6,15,6l132,127xe" fillcolor="black" strokeweight="0">
                    <v:path arrowok="t" o:connecttype="custom" o:connectlocs="105,57;105,57;124,66;132,85;124,104;105,112;85,104;77,85;85,66;105,57;105,57;93,0;93,0;102,0;39,115;30,115;93,0;28,47;28,47;39,42;44,31;39,19;28,14;16,19;11,31;16,42;28,47;28,47;28,3;28,3;47,11;55,31;47,50;28,58;8,50;0,31;8,11;28,3;28,3;105,101;105,101;116,96;121,85;116,73;105,69;93,73;88,85;93,96;105,101;105,101" o:connectangles="0,0,0,0,0,0,0,0,0,0,0,0,0,0,0,0,0,0,0,0,0,0,0,0,0,0,0,0,0,0,0,0,0,0,0,0,0,0,0,0,0,0,0,0,0,0,0,0,0,0"/>
                    <o:lock v:ext="edit" verticies="t"/>
                  </v:shape>
                  <v:shape id="Freeform 892" o:spid="_x0000_s1173" style="position:absolute;left:2501;top:4674;width:16;height:41;visibility:visible;mso-wrap-style:square;v-text-anchor:top" coordsize="2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" path="m,42r,c5,41,8,38,10,32v1,-3,1,-6,1,-8c11,23,11,23,11,22v,,,,,-1l,21,,,21,r,20c21,27,20,34,16,40,13,46,8,50,,51l,42xe" fillcolor="black" strokeweight="0">
                    <v:path arrowok="t" o:connecttype="custom" o:connectlocs="0,34;0,34;8,26;8,19;8,18;8,17;0,17;0,0;16,0;16,16;12,32;0,41;0,34" o:connectangles="0,0,0,0,0,0,0,0,0,0,0,0,0"/>
                  </v:shape>
                  <v:shape id="Freeform 893" o:spid="_x0000_s1174" style="position:absolute;left:2586;top:4605;width:74;height:119;visibility:visible;mso-wrap-style:square;v-text-anchor:top" coordsize="93,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" path="m46,96r,c54,96,61,93,66,86v6,-7,8,-17,8,-31c74,46,73,39,71,33,66,21,58,16,46,16,33,16,25,22,20,34v-2,7,-3,15,-3,25c17,67,18,74,20,80v5,11,13,16,26,16l46,96xm,3r,l17,3r,14c20,12,24,8,29,6,35,2,42,,50,,62,,72,5,80,14v8,9,13,22,13,39c93,76,87,92,75,102v-8,7,-17,10,-27,10c40,112,33,110,28,106,25,105,21,101,17,96r,54l,150,,3xe" fillcolor="black" strokeweight="0">
                    <v:path arrowok="t" o:connecttype="custom" o:connectlocs="37,76;37,76;53,68;59,44;56,26;37,13;16,27;14,47;16,63;37,76;37,76;0,2;0,2;14,2;14,13;23,5;40,0;64,11;74,42;60,81;38,89;22,84;14,76;14,119;0,119;0,2" o:connectangles="0,0,0,0,0,0,0,0,0,0,0,0,0,0,0,0,0,0,0,0,0,0,0,0,0,0"/>
                    <o:lock v:ext="edit" verticies="t"/>
                  </v:shape>
                  <v:shape id="Freeform 894" o:spid="_x0000_s1175" style="position:absolute;left:2718;top:4626;width:82;height:47;visibility:visible;mso-wrap-style:square;v-text-anchor:top" coordsize="103,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" path="m103,r,l103,17,,17,,,103,xm103,42r,l103,59,,59,,42r103,xe" fillcolor="black" strokeweight="0">
                    <v:path arrowok="t" o:connecttype="custom" o:connectlocs="82,0;82,0;82,14;0,14;0,0;82,0;82,33;82,33;82,47;0,47;0,33;82,33" o:connectangles="0,0,0,0,0,0,0,0,0,0,0,0"/>
                    <o:lock v:ext="edit" verticies="t"/>
                  </v:shape>
                  <v:shape id="Freeform 895" o:spid="_x0000_s1176" style="position:absolute;left:2855;top:4579;width:78;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" path="m49,r,c67,,80,7,88,22v7,12,10,28,10,48c98,90,95,105,89,118v-8,18,-22,27,-40,27c32,145,19,138,11,123,4,111,,94,,73,,57,2,44,7,32,14,11,28,,49,r,xm48,129r,c58,129,65,125,70,117v6,-9,9,-24,9,-46c79,55,77,42,73,31,69,21,61,16,50,16,39,16,32,21,27,31v-5,9,-7,24,-7,43c20,88,21,100,24,109v5,13,13,20,24,20l48,129xe" fillcolor="black" strokeweight="0">
                    <v:path arrowok="t" o:connecttype="custom" o:connectlocs="39,0;39,0;70,17;78,56;71,94;39,115;9,98;0,58;6,25;39,0;39,0;38,102;38,102;56,93;63,56;58,25;40,13;21,25;16,59;19,86;38,102;38,102" o:connectangles="0,0,0,0,0,0,0,0,0,0,0,0,0,0,0,0,0,0,0,0,0,0"/>
                    <o:lock v:ext="edit" verticies="t"/>
                  </v:shape>
                  <v:shape id="Freeform 896" o:spid="_x0000_s1177" style="position:absolute;left:2953;top:4674;width:17;height:17;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" path="m,l,,21,r,21l,21,,xe" fillcolor="black" strokeweight="0">
                    <v:path arrowok="t" o:connecttype="custom" o:connectlocs="0,0;0,0;17,0;17,17;0,17;0,0" o:connectangles="0,0,0,0,0,0"/>
                  </v:shape>
                  <v:shape id="Freeform 897" o:spid="_x0000_s1178" style="position:absolute;left:2989;top:4579;width:78;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" path="m49,r,c67,,80,7,88,22v7,12,10,28,10,48c98,90,95,105,89,118v-8,18,-21,27,-40,27c32,145,19,138,11,123,4,111,,94,,73,,57,3,44,7,32,14,11,29,,49,r,xm49,129r,c58,129,65,125,71,117v5,-9,8,-24,8,-46c79,55,77,42,73,31,69,21,61,16,50,16,39,16,32,21,27,31v-5,9,-7,24,-7,43c20,88,21,100,24,109v5,13,13,20,25,20l49,129xe" fillcolor="black" strokeweight="0">
                    <v:path arrowok="t" o:connecttype="custom" o:connectlocs="39,0;39,0;70,17;78,56;71,94;39,115;9,98;0,58;6,25;39,0;39,0;39,102;39,102;57,93;63,56;58,25;40,13;21,25;16,59;19,86;39,102;39,102" o:connectangles="0,0,0,0,0,0,0,0,0,0,0,0,0,0,0,0,0,0,0,0,0,0"/>
                    <o:lock v:ext="edit" verticies="t"/>
                  </v:shape>
                  <v:shape id="Freeform 898" o:spid="_x0000_s1179" style="position:absolute;left:3079;top:4579;width:78;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" path="m49,r,c67,,80,7,88,22v7,12,10,28,10,48c98,90,95,105,89,118v-8,18,-22,27,-40,27c32,145,19,138,11,123,4,111,,94,,73,,57,2,44,7,32,14,11,28,,49,r,xm48,129r,c58,129,65,125,70,117v6,-9,9,-24,9,-46c79,55,77,42,73,31,69,21,61,16,50,16,39,16,32,21,27,31v-5,9,-7,24,-7,43c20,88,21,100,24,109v5,13,13,20,24,20l48,129xe" fillcolor="black" strokeweight="0">
                    <v:path arrowok="t" o:connecttype="custom" o:connectlocs="39,0;39,0;70,17;78,56;71,94;39,115;9,98;0,58;6,25;39,0;39,0;38,102;38,102;56,93;63,56;58,25;40,13;21,25;16,59;19,86;38,102;38,102" o:connectangles="0,0,0,0,0,0,0,0,0,0,0,0,0,0,0,0,0,0,0,0,0,0"/>
                    <o:lock v:ext="edit" verticies="t"/>
                  </v:shape>
                  <v:shape id="Freeform 899" o:spid="_x0000_s1180" style="position:absolute;left:3169;top:4579;width:78;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" path="m48,r,c67,,80,7,88,22v6,12,10,28,10,48c98,90,95,105,89,118v-8,18,-22,27,-41,27c31,145,19,138,11,123,4,111,,94,,73,,57,2,44,6,32,14,11,28,,48,r,xm48,129r,c57,129,65,125,70,117v6,-9,8,-24,8,-46c78,55,76,42,73,31,69,21,61,16,50,16,39,16,31,21,27,31v-5,9,-8,24,-8,43c19,88,21,100,24,109v5,13,13,20,24,20l48,129xe" fillcolor="black" strokeweight="0">
                    <v:path arrowok="t" o:connecttype="custom" o:connectlocs="38,0;38,0;70,17;78,56;71,94;38,115;9,98;0,58;5,25;38,0;38,0;38,102;38,102;56,93;62,56;58,25;40,13;21,25;15,59;19,86;38,102;38,102" o:connectangles="0,0,0,0,0,0,0,0,0,0,0,0,0,0,0,0,0,0,0,0,0,0"/>
                    <o:lock v:ext="edit" verticies="t"/>
                  </v:shape>
                  <v:shape id="Freeform 900" o:spid="_x0000_s1181" style="position:absolute;left:3259;top:4574;width:36;height:149;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" path="m1,188r,c11,168,18,153,21,144v4,-14,7,-31,7,-50c28,75,25,58,20,42,17,32,10,18,,l12,c22,16,29,26,31,30v2,4,4,9,7,15c41,54,43,62,44,70v2,8,2,16,2,23c46,112,43,130,37,145v-4,10,-12,24,-24,43l1,188xe" fillcolor="black" strokeweight="0">
                    <v:path arrowok="t" o:connecttype="custom" o:connectlocs="1,149;1,149;16,114;22,75;16,33;0,0;9,0;24,24;30,36;34,55;36,74;29,115;10,149;1,149" o:connectangles="0,0,0,0,0,0,0,0,0,0,0,0,0,0"/>
                  </v:shape>
                  <v:shape id="Freeform 901" o:spid="_x0000_s1182" style="position:absolute;left:525;top:3321;width:91;height:115;visibility:visible;mso-wrap-style:square;v-text-anchor:top" coordsize="115,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" path="m,l,,20,r,60l95,60,95,r20,l115,145r-20,l95,77r-75,l20,145,,145,,xe" fillcolor="black" strokeweight="0">
                    <v:path arrowok="t" o:connecttype="custom" o:connectlocs="0,0;0,0;16,0;16,48;75,48;75,0;91,0;91,115;75,115;75,61;16,61;16,115;0,115;0,0" o:connectangles="0,0,0,0,0,0,0,0,0,0,0,0,0,0"/>
                  </v:shape>
                  <v:shape id="Freeform 902" o:spid="_x0000_s1183" style="position:absolute;left:635;top:3350;width:80;height:89;visibility:visible;mso-wrap-style:square;v-text-anchor:top" coordsize="100,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" path="m18,80r,c18,86,20,90,24,93v4,3,8,4,13,4c43,97,49,96,55,93,65,88,70,80,70,69r,-14c68,56,65,57,62,58v-4,1,-7,2,-10,2l41,62v-7,,-11,2,-15,4c21,69,18,74,18,80r,xm61,45r,c65,44,68,42,69,39v1,-1,2,-3,2,-6c71,27,68,22,64,19,60,17,54,15,46,15v-10,,-16,3,-20,8c24,26,22,30,22,35l5,35c5,22,10,13,18,8,26,3,35,,46,,58,,69,3,76,7v8,5,12,13,12,23l88,90v,2,,4,1,5c90,96,91,97,94,97v1,,1,-1,2,-1c97,96,98,96,100,96r,13c97,110,95,110,93,111v-1,,-3,,-6,c81,111,77,109,74,104v-1,-2,-2,-5,-3,-9c67,99,62,103,55,107v-6,3,-14,5,-22,5c23,112,15,109,9,103,3,97,,90,,81,,71,3,63,9,58,15,53,23,49,33,48l61,45xm46,r,l46,xe" fillcolor="black" strokeweight="0">
                    <v:path arrowok="t" o:connecttype="custom" o:connectlocs="14,64;14,64;19,74;30,77;44,74;56,55;56,44;50,46;42,48;33,49;21,52;14,64;14,64;49,36;49,36;55,31;57,26;51,15;37,12;21,18;18,28;4,28;14,6;37,0;61,6;70,24;70,72;71,75;75,77;77,76;80,76;80,87;74,88;70,88;59,83;57,75;44,85;26,89;7,82;0,64;7,46;26,38;49,36;37,0;37,0;37,0" o:connectangles="0,0,0,0,0,0,0,0,0,0,0,0,0,0,0,0,0,0,0,0,0,0,0,0,0,0,0,0,0,0,0,0,0,0,0,0,0,0,0,0,0,0,0,0,0,0"/>
                    <o:lock v:ext="edit" verticies="t"/>
                  </v:shape>
                  <v:shape id="Freeform 903" o:spid="_x0000_s1184" style="position:absolute;left:728;top:3350;width:114;height:86;visibility:visible;mso-wrap-style:square;v-text-anchor:top" coordsize="143,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" path="m,2r,l18,2r,15c22,12,26,8,29,6,35,2,42,,49,v9,,15,2,21,6c73,8,75,12,78,16,81,11,86,6,91,4,97,1,103,,109,v15,,24,5,29,15c141,20,143,28,143,37r,71l124,108r,-74c124,27,122,22,119,20v-4,-3,-8,-4,-13,-4c99,16,93,18,88,23v-5,4,-8,12,-8,23l80,108r-18,l62,39c62,31,61,26,60,23,57,18,52,16,45,16v-7,,-13,2,-19,7c21,29,18,38,18,52r,56l,108,,2xe" fillcolor="black" strokeweight="0">
                    <v:path arrowok="t" o:connecttype="custom" o:connectlocs="0,2;0,2;14,2;14,14;23,5;39,0;56,5;62,13;73,3;87,0;110,12;114,29;114,86;99,86;99,27;95,16;85,13;70,18;64,37;64,86;49,86;49,31;48,18;36,13;21,18;14,41;14,86;0,86;0,2" o:connectangles="0,0,0,0,0,0,0,0,0,0,0,0,0,0,0,0,0,0,0,0,0,0,0,0,0,0,0,0,0"/>
                  </v:shape>
                  <v:shape id="Freeform 904" o:spid="_x0000_s1185" style="position:absolute;left:863;top:3321;width:70;height:115;visibility:visible;mso-wrap-style:square;v-text-anchor:top" coordsize="8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" path="m,l,,17,r,84l63,39r22,l45,78r43,67l65,145,32,91,17,105r,40l,145,,xe" fillcolor="black" strokeweight="0">
                    <v:path arrowok="t" o:connecttype="custom" o:connectlocs="0,0;0,0;14,0;14,67;50,31;68,31;36,62;70,115;52,115;25,72;14,83;14,115;0,115;0,0" o:connectangles="0,0,0,0,0,0,0,0,0,0,0,0,0,0"/>
                  </v:shape>
                  <v:shape id="Freeform 905" o:spid="_x0000_s1186" style="position:absolute;left:940;top:3350;width:79;height:89;visibility:visible;mso-wrap-style:square;v-text-anchor:top" coordsize="100,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" path="m18,80r,c18,86,20,90,24,93v4,3,8,4,13,4c44,97,50,96,55,93,65,88,70,80,70,69r,-14c68,56,65,57,62,58v-4,1,-7,2,-10,2l41,62v-6,,-11,2,-14,4c21,69,18,74,18,80r,xm61,45r,c65,44,68,42,70,39v,-1,1,-3,1,-6c71,27,69,22,64,19,60,17,54,15,46,15v-9,,-16,3,-20,8c24,26,23,30,22,35l5,35c6,22,10,13,18,8,26,3,36,,46,,59,,69,3,76,7v8,5,12,13,12,23l88,90v,2,,4,1,5c90,96,92,97,94,97v1,,2,-1,3,-1c98,96,99,96,100,96r,13c97,110,95,110,93,111v-1,,-3,,-5,c81,111,77,109,74,104v-1,-2,-2,-5,-3,-9c68,99,62,103,56,107v-7,3,-15,5,-23,5c23,112,15,109,9,103,3,97,,90,,81,,71,3,63,9,58,15,53,23,49,33,48l61,45xm47,r,l47,xe" fillcolor="black" strokeweight="0">
                    <v:path arrowok="t" o:connecttype="custom" o:connectlocs="14,64;14,64;19,74;29,77;43,74;55,55;55,44;49,46;41,48;32,49;21,52;14,64;14,64;48,36;48,36;55,31;56,26;51,15;36,12;21,18;17,28;4,28;14,6;36,0;60,6;70,24;70,72;70,75;74,77;77,76;79,76;79,87;73,88;70,88;58,83;56,75;44,85;26,89;7,82;0,64;7,46;26,38;48,36;37,0;37,0;37,0" o:connectangles="0,0,0,0,0,0,0,0,0,0,0,0,0,0,0,0,0,0,0,0,0,0,0,0,0,0,0,0,0,0,0,0,0,0,0,0,0,0,0,0,0,0,0,0,0,0"/>
                    <o:lock v:ext="edit" verticies="t"/>
                  </v:shape>
                  <v:shape id="Freeform 906" o:spid="_x0000_s1187" style="position:absolute;left:1033;top:3350;width:42;height:86;visibility:visible;mso-wrap-style:square;v-text-anchor:top" coordsize="52,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" path="m,2r,l17,2r,18c18,17,22,12,27,7,33,2,39,,46,v,,1,,1,c48,,50,,52,r,19c50,19,49,18,49,18v-1,,-2,,-3,c37,18,30,21,25,27v-5,6,-7,12,-7,20l18,108,,108,,2xe" fillcolor="black" strokeweight="0">
                    <v:path arrowok="t" o:connecttype="custom" o:connectlocs="0,2;0,2;14,2;14,16;22,6;37,0;38,0;42,0;42,15;40,14;37,14;20,22;15,37;15,86;0,86;0,2" o:connectangles="0,0,0,0,0,0,0,0,0,0,0,0,0,0,0,0"/>
                  </v:shape>
                  <v:shape id="Freeform 907" o:spid="_x0000_s1188" style="position:absolute;left:1133;top:3319;width:36;height:150;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" path="m45,r,c35,20,28,35,25,45,20,59,18,76,18,94v,20,3,37,8,53c29,156,36,170,46,189r-12,c24,174,18,164,16,160,13,156,11,150,8,143,5,133,2,123,1,112,,106,,101,,96,,76,3,59,9,44,13,34,21,20,33,l45,xe" fillcolor="black" strokeweight="0">
                    <v:path arrowok="t" o:connecttype="custom" o:connectlocs="35,0;35,0;20,36;14,75;20,117;36,150;27,150;13,127;6,113;1,89;0,76;7,35;26,0;35,0" o:connectangles="0,0,0,0,0,0,0,0,0,0,0,0,0,0"/>
                  </v:shape>
                  <v:shape id="Freeform 908" o:spid="_x0000_s1189" style="position:absolute;left:1180;top:3323;width:77;height:113;visibility:visible;mso-wrap-style:square;v-text-anchor:top" coordsize="9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" path="m,142r,c1,129,4,119,8,110,12,101,21,93,34,85l52,74c61,69,67,65,70,62v6,-6,8,-12,8,-19c78,35,76,28,71,23,66,18,59,16,51,16,39,16,31,21,26,30v-2,5,-4,12,-4,20l4,50c4,38,6,28,11,20,18,7,32,,51,,68,,79,4,87,13v7,9,11,18,11,29c98,53,94,63,86,71,81,76,73,81,61,88l48,96v-7,3,-12,7,-15,10c26,111,22,118,20,125r77,l97,142,,142xe" fillcolor="black" strokeweight="0">
                    <v:path arrowok="t" o:connecttype="custom" o:connectlocs="0,113;0,113;6,88;27,68;41,59;55,49;61,34;56,18;40,13;20,24;17,40;3,40;9,16;40,0;68,10;77,33;68,57;48,70;38,76;26,84;16,99;76,99;76,113;0,113" o:connectangles="0,0,0,0,0,0,0,0,0,0,0,0,0,0,0,0,0,0,0,0,0,0,0,0"/>
                  </v:shape>
                  <v:shape id="Freeform 909" o:spid="_x0000_s1190" style="position:absolute;left:1269;top:3323;width:78;height:116;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" path="m49,r,c67,,80,8,88,23v6,12,10,27,10,48c98,90,95,106,89,118v-8,18,-22,27,-41,27c31,145,19,138,11,123,4,111,,94,,74,,58,2,44,6,32,14,11,28,,49,r,xm48,129r,c58,129,65,125,70,117v6,-8,9,-23,9,-46c79,55,77,42,73,32,69,21,61,16,50,16,39,16,32,21,27,31,22,41,19,55,19,74v,15,2,26,5,35c29,123,37,129,48,129r,xe" fillcolor="black" strokeweight="0">
                    <v:path arrowok="t" o:connecttype="custom" o:connectlocs="39,0;39,0;70,18;78,57;71,94;38,116;9,98;0,59;5,26;39,0;39,0;38,103;38,103;56,94;63,57;58,26;40,13;21,25;15,59;19,87;38,103;38,103" o:connectangles="0,0,0,0,0,0,0,0,0,0,0,0,0,0,0,0,0,0,0,0,0,0"/>
                    <o:lock v:ext="edit" verticies="t"/>
                  </v:shape>
                  <v:shape id="Freeform 910" o:spid="_x0000_s1191" style="position:absolute;left:1359;top:3323;width:77;height:116;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" path="m48,r,c67,,80,8,88,23v6,12,9,27,9,48c97,90,95,106,89,118v-8,18,-22,27,-41,27c31,145,19,138,10,123,3,111,,94,,74,,58,2,44,6,32,14,11,28,,48,r,xm48,129r,c57,129,65,125,70,117v6,-8,8,-23,8,-46c78,55,76,42,72,32,68,21,61,16,49,16,39,16,31,21,27,31,22,41,19,55,19,74v,15,2,26,5,35c29,123,37,129,48,129r,xe" fillcolor="black" strokeweight="0">
                    <v:path arrowok="t" o:connecttype="custom" o:connectlocs="38,0;38,0;70,18;77,57;71,94;38,116;8,98;0,59;5,26;38,0;38,0;38,103;38,103;56,94;62,57;57,26;39,13;21,25;15,59;19,87;38,103;38,103" o:connectangles="0,0,0,0,0,0,0,0,0,0,0,0,0,0,0,0,0,0,0,0,0,0"/>
                    <o:lock v:ext="edit" verticies="t"/>
                  </v:shape>
                  <v:shape id="Freeform 911" o:spid="_x0000_s1192" style="position:absolute;left:1450;top:3323;width:77;height:116;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" path="m52,r,c67,,78,4,85,12v6,8,9,17,9,25l76,37c75,32,74,27,71,24,67,18,61,15,52,15,42,15,34,20,28,29,22,38,19,51,18,68,23,62,28,58,34,55v6,-3,12,-4,19,-4c65,51,75,55,84,62v9,8,13,19,13,34c97,109,93,120,84,130v-8,10,-20,15,-35,15c36,145,24,140,15,130,5,120,,103,,79,,62,2,47,7,35,15,11,30,,52,r,xm50,129r,c60,129,67,126,71,120v5,-6,7,-14,7,-22c78,91,76,84,72,77,68,71,60,67,49,67v-7,,-14,3,-20,8c24,80,21,88,21,98v,9,2,16,8,22c34,126,41,129,50,129r,xe" fillcolor="black" strokeweight="0">
                    <v:path arrowok="t" o:connecttype="custom" o:connectlocs="41,0;41,0;67,10;75,30;60,30;56,19;41,12;22,23;14,54;27,44;42,41;67,50;77,77;67,104;39,116;12,104;0,63;6,28;41,0;41,0;40,103;40,103;56,96;62,78;57,62;39,54;23,60;17,78;23,96;40,103;40,103" o:connectangles="0,0,0,0,0,0,0,0,0,0,0,0,0,0,0,0,0,0,0,0,0,0,0,0,0,0,0,0,0,0,0"/>
                    <o:lock v:ext="edit" verticies="t"/>
                  </v:shape>
                  <v:shape id="Freeform 912" o:spid="_x0000_s1193" style="position:absolute;left:1539;top:3319;width:36;height:150;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" path="m,189r,c11,168,18,154,21,144v4,-14,7,-31,7,-50c28,75,25,58,20,42,16,33,10,19,,l12,c22,16,28,26,30,30v3,4,5,9,7,16c41,54,43,62,44,70v1,8,2,16,2,23c46,113,43,130,37,145v-4,10,-12,25,-24,44l,189xe" fillcolor="black" strokeweight="0">
                    <v:path arrowok="t" o:connecttype="custom" o:connectlocs="0,150;0,150;16,114;22,75;16,33;0,0;9,0;23,24;29,37;34,56;36,74;29,115;10,150;0,150" o:connectangles="0,0,0,0,0,0,0,0,0,0,0,0,0,0"/>
                  </v:shape>
                  <v:shape id="Freeform 913" o:spid="_x0000_s1194" style="position:absolute;left:524;top:3634;width:74;height:116;visibility:visible;mso-wrap-style:square;v-text-anchor:top" coordsize="93,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" path="m,l,,20,r,128l93,128r,17l,145,,xe" fillcolor="black" strokeweight="0">
                    <v:path arrowok="t" o:connecttype="custom" o:connectlocs="0,0;0,0;16,0;16,102;74,102;74,116;0,116;0,0" o:connectangles="0,0,0,0,0,0,0,0"/>
                  </v:shape>
                  <v:shape id="Freeform 914" o:spid="_x0000_s1195" style="position:absolute;left:612;top:3634;width:15;height:116;visibility:visible;mso-wrap-style:square;v-text-anchor:top" coordsize="1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" path="m,40r,l18,40r,105l,145,,40xm,l,,18,r,20l,20,,xe" fillcolor="black" strokeweight="0">
                    <v:path arrowok="t" o:connecttype="custom" o:connectlocs="0,32;0,32;15,32;15,116;0,116;0,32;0,0;0,0;15,0;15,16;0,16;0,0" o:connectangles="0,0,0,0,0,0,0,0,0,0,0,0"/>
                    <o:lock v:ext="edit" verticies="t"/>
                  </v:shape>
                  <v:shape id="Freeform 915" o:spid="_x0000_s1196" style="position:absolute;left:648;top:3664;width:69;height:86;visibility:visible;mso-wrap-style:square;v-text-anchor:top" coordsize="86,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" path="m,2r,l17,2r,15c22,11,27,7,33,4,38,1,45,,51,,66,,76,5,82,16v3,5,4,14,4,24l86,108r-18,l68,41c68,35,67,30,65,26,62,19,56,16,48,16v-4,,-8,,-10,1c33,19,29,22,25,26v-3,3,-5,7,-6,11c18,40,18,46,18,53r,55l,108,,2xm42,r,l42,xe" fillcolor="black" strokeweight="0">
                    <v:path arrowok="t" o:connecttype="custom" o:connectlocs="0,2;0,2;14,2;14,14;26,3;41,0;66,13;69,32;69,86;55,86;55,33;52,21;39,13;30,14;20,21;15,29;14,42;14,86;0,86;0,2;34,0;34,0;34,0" o:connectangles="0,0,0,0,0,0,0,0,0,0,0,0,0,0,0,0,0,0,0,0,0,0,0"/>
                    <o:lock v:ext="edit" verticies="t"/>
                  </v:shape>
                  <v:shape id="Freeform 916" o:spid="_x0000_s1197" style="position:absolute;left:734;top:3664;width:79;height:88;visibility:visible;mso-wrap-style:square;v-text-anchor:top" coordsize="100,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" path="m18,80r,c18,85,20,89,24,92v4,3,8,4,13,4c44,96,50,95,55,92,65,87,70,79,70,68r,-14c68,56,65,57,62,58v-4,1,-7,1,-10,2l41,61v-6,1,-11,2,-14,4c21,68,18,73,18,80r,xm61,44r,c65,43,68,42,70,39v,-2,1,-4,1,-7c71,26,69,22,64,19,60,16,54,15,46,15v-9,,-16,2,-20,7c24,25,23,29,22,35l5,35c6,22,10,12,18,7,26,2,36,,46,,59,,69,2,76,7v8,5,12,12,12,22l88,90v,2,,3,1,4c90,95,92,96,94,96v1,,2,,3,c98,96,99,96,100,95r,13c97,109,95,110,93,110v-1,,-3,,-5,c81,110,77,108,74,104,73,101,72,98,71,94v-3,5,-9,9,-15,12c49,110,41,111,33,111v-10,,-18,-2,-24,-8c3,97,,89,,80,,70,3,63,9,57,15,52,23,49,33,47l61,44xm47,r,l47,xe" fillcolor="black" strokeweight="0">
                    <v:path arrowok="t" o:connecttype="custom" o:connectlocs="14,63;14,63;19,73;29,76;43,73;55,54;55,43;49,46;41,48;32,48;21,52;14,63;14,63;48,35;48,35;55,31;56,25;51,15;36,12;21,17;17,28;4,28;14,6;36,0;60,6;70,23;70,71;70,75;74,76;77,76;79,75;79,86;73,87;70,87;58,82;56,75;44,84;26,88;7,82;0,63;7,45;26,37;48,35;37,0;37,0;37,0" o:connectangles="0,0,0,0,0,0,0,0,0,0,0,0,0,0,0,0,0,0,0,0,0,0,0,0,0,0,0,0,0,0,0,0,0,0,0,0,0,0,0,0,0,0,0,0,0,0"/>
                    <o:lock v:ext="edit" verticies="t"/>
                  </v:shape>
                  <v:shape id="Freeform 917" o:spid="_x0000_s1198" style="position:absolute;left:873;top:3633;width:37;height:149;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" path="m46,r,c35,20,29,35,26,44,21,58,19,75,19,94v,19,2,36,8,52c30,156,36,170,46,188r-12,c24,173,19,164,16,159v-2,-4,-5,-9,-7,-16c5,133,2,122,1,111,,106,,100,,95,,76,3,58,9,43,13,33,21,19,33,l46,xe" fillcolor="black" strokeweight="0">
                    <v:path arrowok="t" o:connecttype="custom" o:connectlocs="37,0;37,0;21,35;15,75;22,116;37,149;27,149;13,126;7,113;1,88;0,75;7,34;27,0;37,0" o:connectangles="0,0,0,0,0,0,0,0,0,0,0,0,0,0"/>
                  </v:shape>
                  <v:shape id="Freeform 918" o:spid="_x0000_s1199" style="position:absolute;left:921;top:3637;width:77;height:113;visibility:visible;mso-wrap-style:square;v-text-anchor:top" coordsize="97,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" path="m,142r,c,130,3,119,7,110,12,101,20,93,33,86l52,75c60,70,66,66,70,62v5,-5,8,-12,8,-19c78,35,75,29,70,24,65,19,59,16,51,16,39,16,30,21,25,30v-2,5,-3,12,-4,21l3,51c3,39,6,28,10,21,18,7,31,,51,,67,,79,5,86,13v8,9,11,19,11,30c97,54,93,64,86,72,81,76,73,82,61,88l47,96v-6,4,-11,7,-15,10c25,112,21,118,20,125r77,l97,142,,142xe" fillcolor="black" strokeweight="0">
                    <v:path arrowok="t" o:connecttype="custom" o:connectlocs="0,113;0,113;6,88;26,68;41,60;56,49;62,34;56,19;40,13;20,24;17,41;2,41;8,17;40,0;68,10;77,34;68,57;48,70;37,76;25,84;16,99;77,99;77,113;0,113" o:connectangles="0,0,0,0,0,0,0,0,0,0,0,0,0,0,0,0,0,0,0,0,0,0,0,0"/>
                  </v:shape>
                  <v:shape id="Freeform 919" o:spid="_x0000_s1200" style="position:absolute;left:1010;top:3638;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" path="m48,r,c66,,79,7,88,22v6,12,9,28,9,48c97,89,94,105,89,118v-9,18,-22,27,-41,27c31,145,18,137,10,123,3,110,,94,,73,,57,2,43,6,32,14,10,28,,48,r,xm48,129r,c57,129,64,125,70,116v5,-8,8,-23,8,-45c78,55,76,42,72,31,68,21,60,16,49,16,39,16,31,21,26,30,21,40,19,55,19,74v,14,1,26,5,35c28,122,36,129,48,129r,xe" fillcolor="black" strokeweight="0">
                    <v:path arrowok="t" o:connecttype="custom" o:connectlocs="38,0;38,0;70,17;77,56;71,94;38,115;8,98;0,58;5,25;38,0;38,0;38,102;38,102;56,92;62,56;57,25;39,13;21,24;15,59;19,86;38,102;38,102" o:connectangles="0,0,0,0,0,0,0,0,0,0,0,0,0,0,0,0,0,0,0,0,0,0"/>
                    <o:lock v:ext="edit" verticies="t"/>
                  </v:shape>
                  <v:shape id="Freeform 920" o:spid="_x0000_s1201" style="position:absolute;left:1099;top:3638;width:78;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" path="m49,r,c67,,80,7,88,22v7,12,10,28,10,48c98,89,95,105,89,118v-8,18,-21,27,-40,27c32,145,19,137,11,123,4,110,,94,,73,,57,3,43,7,32,14,10,28,,49,r,xm49,129r,c58,129,65,125,71,116v5,-8,8,-23,8,-45c79,55,77,42,73,31,69,21,61,16,50,16,39,16,32,21,27,30,22,40,20,55,20,74v,14,1,26,4,35c29,122,37,129,49,129r,xe" fillcolor="black" strokeweight="0">
                    <v:path arrowok="t" o:connecttype="custom" o:connectlocs="39,0;39,0;70,17;78,56;71,94;39,115;9,98;0,58;6,25;39,0;39,0;39,102;39,102;57,92;63,56;58,25;40,13;21,24;16,59;19,86;39,102;39,102" o:connectangles="0,0,0,0,0,0,0,0,0,0,0,0,0,0,0,0,0,0,0,0,0,0"/>
                    <o:lock v:ext="edit" verticies="t"/>
                  </v:shape>
                  <v:shape id="Freeform 921" o:spid="_x0000_s1202" style="position:absolute;left:1190;top:3637;width:77;height:116;visibility:visible;mso-wrap-style:square;v-text-anchor:top" coordsize="97,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" path="m48,60r,c56,60,62,58,66,53v5,-4,7,-9,7,-15c73,32,71,28,67,23,62,19,56,17,47,17v-8,,-14,2,-18,6c25,28,23,33,23,39v,6,3,12,7,15c35,58,41,60,48,60r,xm49,130r,c57,130,64,128,69,123v6,-4,9,-11,9,-20c78,94,75,87,69,82,64,78,56,75,48,75v-9,,-16,3,-21,8c22,87,19,94,19,103v,7,2,13,7,19c31,127,39,130,49,130r,xm24,67r,c19,65,15,62,12,59,7,54,4,47,4,39,4,28,8,19,16,12,23,4,34,,48,,62,,72,4,80,11v8,7,12,15,12,25c92,45,89,52,85,57v-2,4,-6,7,-12,9c79,69,84,72,87,76v6,6,10,15,10,25c97,114,92,124,84,133v-8,9,-20,13,-35,13c35,146,23,142,14,135,4,127,,117,,102,,94,2,87,6,81,10,75,16,70,24,67r,xe" fillcolor="black" strokeweight="0">
                    <v:path arrowok="t" o:connecttype="custom" o:connectlocs="38,48;38,48;52,42;58,30;53,18;37,14;23,18;18,31;24,43;38,48;38,48;39,103;39,103;55,98;62,82;55,65;38,60;21,66;15,82;21,97;39,103;39,103;19,53;19,53;10,47;3,31;13,10;38,0;64,9;73,29;67,45;58,52;69,60;77,80;67,106;39,116;11,107;0,81;5,64;19,53;19,53" o:connectangles="0,0,0,0,0,0,0,0,0,0,0,0,0,0,0,0,0,0,0,0,0,0,0,0,0,0,0,0,0,0,0,0,0,0,0,0,0,0,0,0,0"/>
                    <o:lock v:ext="edit" verticies="t"/>
                  </v:shape>
                  <v:shape id="Freeform 922" o:spid="_x0000_s1203" style="position:absolute;left:1280;top:3633;width:36;height:149;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" path="m,188r,c10,168,17,153,20,144v5,-15,7,-31,7,-50c27,75,24,57,19,42,16,32,9,18,,l11,c22,16,28,26,30,30v2,3,4,9,7,15c40,53,42,62,44,70v1,8,2,15,2,23c46,112,42,130,36,145v-4,10,-12,24,-24,43l,188xe" fillcolor="black" strokeweight="0">
                    <v:path arrowok="t" o:connecttype="custom" o:connectlocs="0,149;0,149;16,114;21,75;15,33;0,0;9,0;23,24;29,36;34,55;36,74;28,115;9,149;0,149" o:connectangles="0,0,0,0,0,0,0,0,0,0,0,0,0,0"/>
                  </v:shape>
                  <v:shape id="Freeform 923" o:spid="_x0000_s1204" style="position:absolute;left:527;top:4262;width:95;height:115;visibility:visible;mso-wrap-style:square;v-text-anchor:top" coordsize="120,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" path="m65,66r,c74,66,81,64,87,61v5,-4,8,-11,8,-20c95,30,91,23,83,20,79,18,74,17,67,17r-48,l19,66r46,xm,l,,67,c78,,87,1,94,5v14,6,21,17,21,34c115,48,113,55,109,60v-3,6,-8,10,-15,14c100,76,104,79,107,83v3,3,4,9,5,18l112,120v1,6,1,10,2,13c115,137,117,140,120,142r,3l96,145v-1,-1,-1,-3,-2,-5c94,138,94,134,93,128l92,104c92,95,88,89,82,85,78,84,72,83,64,83r-45,l19,145,,145,,xe" fillcolor="black" strokeweight="0">
                    <v:path arrowok="t" o:connecttype="custom" o:connectlocs="51,52;51,52;69,48;75,33;66,16;53,13;15,13;15,52;51,52;0,0;0,0;53,0;74,4;91,31;86,48;74,59;85,66;89,80;89,95;90,105;95,113;95,115;76,115;74,111;74,102;73,82;65,67;51,66;15,66;15,115;0,115;0,0" o:connectangles="0,0,0,0,0,0,0,0,0,0,0,0,0,0,0,0,0,0,0,0,0,0,0,0,0,0,0,0,0,0,0,0"/>
                    <o:lock v:ext="edit" verticies="t"/>
                  </v:shape>
                  <v:shape id="Freeform 924" o:spid="_x0000_s1205" style="position:absolute;left:635;top:4291;width:76;height:89;visibility:visible;mso-wrap-style:square;v-text-anchor:top" coordsize="96,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" path="m50,r,c57,,64,2,71,5v7,4,13,8,16,14c91,24,93,30,95,37v1,5,1,13,1,24l19,61v,10,3,19,7,25c31,93,38,96,48,96v10,,17,-3,22,-9c74,83,76,79,77,75r18,c94,78,93,83,90,88v-3,4,-5,8,-9,11c76,105,69,108,61,110v-4,1,-9,2,-14,2c34,112,22,107,13,97,4,88,,74,,57,,40,4,26,13,16,23,5,35,,50,r,xm78,47r,c77,39,75,33,73,28,68,20,60,15,48,15v-8,,-15,3,-20,9c22,30,19,37,19,47r59,xm48,r,l48,xe" fillcolor="black" strokeweight="0">
                    <v:path arrowok="t" o:connecttype="custom" o:connectlocs="40,0;40,0;56,4;69,15;75,29;76,48;15,48;21,68;38,76;55,69;61,60;75,60;71,70;64,79;48,87;37,89;10,77;0,45;10,13;40,0;40,0;62,37;62,37;58,22;38,12;22,19;15,37;62,37;38,0;38,0;38,0" o:connectangles="0,0,0,0,0,0,0,0,0,0,0,0,0,0,0,0,0,0,0,0,0,0,0,0,0,0,0,0,0,0,0"/>
                    <o:lock v:ext="edit" verticies="t"/>
                  </v:shape>
                  <v:shape id="Freeform 925" o:spid="_x0000_s1206" style="position:absolute;left:720;top:4291;width:77;height:120;visibility:visible;mso-wrap-style:square;v-text-anchor:top" coordsize="97,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" path="m77,2r,l97,2c95,9,89,24,80,48,74,67,68,81,64,93,54,120,47,136,42,142v-4,6,-11,9,-21,9c18,151,16,151,15,151v-1,,-3,-1,-5,-1l10,134v3,,5,1,7,1c18,135,19,135,20,135v4,,6,,8,-1c29,133,30,131,32,130v,-1,1,-3,3,-8c37,117,39,113,39,111l,2r21,l49,88,77,2xm49,r,l49,xe" fillcolor="black" strokeweight="0">
                    <v:path arrowok="t" o:connecttype="custom" o:connectlocs="61,2;61,2;77,2;64,38;51,74;33,113;17,120;12,120;8,119;8,106;13,107;16,107;22,106;25,103;28,97;31,88;0,2;17,2;39,70;61,2;39,0;39,0;39,0" o:connectangles="0,0,0,0,0,0,0,0,0,0,0,0,0,0,0,0,0,0,0,0,0,0,0"/>
                    <o:lock v:ext="edit" verticies="t"/>
                  </v:shape>
                  <v:shape id="Freeform 926" o:spid="_x0000_s1207" style="position:absolute;left:809;top:4291;width:69;height:86;visibility:visible;mso-wrap-style:square;v-text-anchor:top" coordsize="86,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" path="m,2r,l17,2r,15c22,11,27,6,33,4,38,1,44,,51,,66,,76,5,82,15v2,6,4,14,4,25l86,108r-18,l68,41c68,35,67,30,65,26,62,19,56,16,48,16v-4,,-8,,-11,1c33,18,28,21,25,26v-3,3,-5,7,-6,11c18,40,18,46,18,52r,56l,108,,2xm42,r,l42,xe" fillcolor="black" strokeweight="0">
                    <v:path arrowok="t" o:connecttype="custom" o:connectlocs="0,2;0,2;14,2;14,14;26,3;41,0;66,12;69,32;69,86;55,86;55,33;52,21;39,13;30,14;20,21;15,29;14,41;14,86;0,86;0,2;34,0;34,0;34,0" o:connectangles="0,0,0,0,0,0,0,0,0,0,0,0,0,0,0,0,0,0,0,0,0,0,0"/>
                    <o:lock v:ext="edit" verticies="t"/>
                  </v:shape>
                  <v:shape id="Freeform 927" o:spid="_x0000_s1208" style="position:absolute;left:895;top:4291;width:80;height:89;visibility:visible;mso-wrap-style:square;v-text-anchor:top" coordsize="100,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" path="m18,80r,c18,85,20,89,24,92v4,3,8,4,13,4c43,96,49,95,55,92,65,87,70,79,70,68r,-14c68,55,65,57,62,57v-4,1,-7,2,-10,2l41,61v-6,1,-11,2,-15,4c21,68,18,73,18,80r,xm61,44r,c65,43,68,42,69,39v1,-2,2,-4,2,-7c71,26,68,21,64,19,60,16,54,15,46,15v-10,,-16,2,-20,7c24,25,22,29,22,34l5,34c5,21,10,12,18,7,26,2,35,,46,,59,,69,2,76,7v8,4,12,12,12,22l88,90v,1,,3,1,4c90,95,91,96,94,96v1,,1,,2,c97,95,99,95,100,95r,13c97,109,95,110,93,110v-1,,-3,,-6,c81,110,77,108,74,104,73,101,72,98,71,94v-4,4,-9,9,-16,12c49,110,41,111,33,111v-10,,-18,-3,-24,-9c3,96,,89,,80,,70,3,63,9,57,15,52,23,49,33,47l61,44xm47,r,l47,xe" fillcolor="black" strokeweight="0">
                    <v:path arrowok="t" o:connecttype="custom" o:connectlocs="14,64;14,64;19,74;30,77;44,74;56,55;56,43;50,46;42,47;33,49;21,52;14,64;14,64;49,35;49,35;55,31;57,26;51,15;37,12;21,18;18,27;4,27;14,6;37,0;61,6;70,23;70,72;71,75;75,77;77,77;80,76;80,87;74,88;70,88;59,83;57,75;44,85;26,89;7,82;0,64;7,46;26,38;49,35;38,0;38,0;38,0" o:connectangles="0,0,0,0,0,0,0,0,0,0,0,0,0,0,0,0,0,0,0,0,0,0,0,0,0,0,0,0,0,0,0,0,0,0,0,0,0,0,0,0,0,0,0,0,0,0"/>
                    <o:lock v:ext="edit" verticies="t"/>
                  </v:shape>
                  <v:shape id="Freeform 928" o:spid="_x0000_s1209" style="position:absolute;left:1034;top:4260;width:37;height:150;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" path="m46,r,c35,21,29,35,25,45,21,59,18,76,18,95v,19,3,36,8,52c30,157,36,171,46,189r-12,c24,174,18,164,16,160v-2,-4,-5,-9,-7,-17c5,134,2,123,1,112,,107,,101,,96,,76,3,59,9,44,13,34,21,20,33,l46,xe" fillcolor="black" strokeweight="0">
                    <v:path arrowok="t" o:connecttype="custom" o:connectlocs="37,0;37,0;20,36;14,75;21,117;37,150;27,150;13,127;7,113;1,89;0,76;7,35;27,0;37,0" o:connectangles="0,0,0,0,0,0,0,0,0,0,0,0,0,0"/>
                  </v:shape>
                  <v:shape id="Freeform 929" o:spid="_x0000_s1210" style="position:absolute;left:1082;top:4264;width:77;height:113;visibility:visible;mso-wrap-style:square;v-text-anchor:top" coordsize="97,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" path="m,142r,c,130,3,119,7,110,12,101,20,93,33,85l52,74c60,70,66,65,70,62v5,-6,8,-12,8,-19c78,35,75,28,70,24,65,19,59,16,51,16,38,16,30,21,25,30v-2,5,-4,12,-4,21l3,51c3,38,6,28,10,21,18,7,31,,51,,67,,79,4,86,13v8,9,11,19,11,29c97,54,93,63,85,71,81,76,73,82,61,88l47,96v-6,3,-11,7,-15,10c25,112,21,118,19,125r78,l97,142,,142xe" fillcolor="black" strokeweight="0">
                    <v:path arrowok="t" o:connecttype="custom" o:connectlocs="0,113;0,113;6,88;26,68;41,59;56,49;62,34;56,19;40,13;20,24;17,41;2,41;8,17;40,0;68,10;77,33;67,57;48,70;37,76;25,84;15,99;77,99;77,113;0,113" o:connectangles="0,0,0,0,0,0,0,0,0,0,0,0,0,0,0,0,0,0,0,0,0,0,0,0"/>
                  </v:shape>
                  <v:shape id="Freeform 930" o:spid="_x0000_s1211" style="position:absolute;left:1172;top:4265;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" path="m48,r,c66,,79,7,87,22v7,12,10,28,10,48c97,89,94,105,88,118v-8,18,-21,27,-40,27c31,145,18,137,10,123,3,110,,94,,73,,57,2,43,6,32,13,10,28,,48,r,xm48,128r,c57,128,64,124,70,116v5,-8,8,-23,8,-45c78,55,76,41,72,31,68,21,60,15,49,15,38,15,31,20,26,30,21,40,19,55,19,74v,14,1,26,4,34c28,122,36,128,48,128r,xe" fillcolor="black" strokeweight="0">
                    <v:path arrowok="t" o:connecttype="custom" o:connectlocs="38,0;38,0;69,17;77,56;70,94;38,115;8,98;0,58;5,25;38,0;38,0;38,102;38,102;56,92;62,56;57,25;39,12;21,24;15,59;18,86;38,102;38,102" o:connectangles="0,0,0,0,0,0,0,0,0,0,0,0,0,0,0,0,0,0,0,0,0,0"/>
                    <o:lock v:ext="edit" verticies="t"/>
                  </v:shape>
                  <v:shape id="Freeform 931" o:spid="_x0000_s1212" style="position:absolute;left:1271;top:4265;width:42;height:112;visibility:visible;mso-wrap-style:square;v-text-anchor:top" coordsize="53,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" path="m,41r,l,27c13,26,22,24,27,21,32,18,36,11,39,l53,r,141l34,141,34,41,,41xe" fillcolor="black" strokeweight="0">
                    <v:path arrowok="t" o:connecttype="custom" o:connectlocs="0,33;0,33;0,21;21,17;31,0;42,0;42,112;27,112;27,33;0,33" o:connectangles="0,0,0,0,0,0,0,0,0,0"/>
                  </v:shape>
                  <v:shape id="Freeform 932" o:spid="_x0000_s1213" style="position:absolute;left:1349;top:4265;width:41;height:112;visibility:visible;mso-wrap-style:square;v-text-anchor:top" coordsize="52,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" path="m,41r,l,27c13,26,22,24,27,21,32,18,36,11,38,l52,r,141l33,141,33,41,,41xe" fillcolor="black" strokeweight="0">
                    <v:path arrowok="t" o:connecttype="custom" o:connectlocs="0,33;0,33;0,21;21,17;30,0;41,0;41,112;26,112;26,33;0,33" o:connectangles="0,0,0,0,0,0,0,0,0,0"/>
                  </v:shape>
                  <v:shape id="Freeform 933" o:spid="_x0000_s1214" style="position:absolute;left:1428;top:4260;width:37;height:150;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" path="m1,189r,c11,169,18,154,21,144v5,-14,7,-30,7,-49c28,76,25,58,20,43,17,33,10,19,,l12,c22,17,29,27,31,30v2,4,4,9,7,16c41,54,43,62,44,70v2,8,2,16,2,24c46,113,43,130,37,146v-4,9,-12,24,-24,43l1,189xe" fillcolor="black" strokeweight="0">
                    <v:path arrowok="t" o:connecttype="custom" o:connectlocs="1,150;1,150;17,114;23,75;16,34;0,0;10,0;25,24;31,37;35,56;37,75;30,116;10,150;1,150" o:connectangles="0,0,0,0,0,0,0,0,0,0,0,0,0,0"/>
                  </v:shape>
                  <v:shape id="Freeform 934" o:spid="_x0000_s1215" style="position:absolute;left:528;top:1125;width:16;height:115;visibility:visible;mso-wrap-style:square;v-text-anchor:top" coordsize="20,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" path="m,l,,20,r,145l,145,,xe" fillcolor="black" strokeweight="0">
                    <v:path arrowok="t" o:connecttype="custom" o:connectlocs="0,0;0,0;16,0;16,115;0,115;0,0" o:connectangles="0,0,0,0,0,0"/>
                  </v:shape>
                  <v:shape id="Freeform 935" o:spid="_x0000_s1216" style="position:absolute;left:570;top:1125;width:95;height:115;visibility:visible;mso-wrap-style:square;v-text-anchor:top" coordsize="119,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" path="m54,129r,c61,129,66,128,71,127v7,-3,14,-8,19,-15c93,106,96,98,98,89v1,-5,1,-10,1,-15c99,56,96,42,89,32,82,22,70,17,54,17r-35,l19,129r35,xm,l,,58,v20,,36,8,47,22c114,34,119,51,119,71v,15,-3,29,-8,41c101,134,83,145,58,145l,145,,xe" fillcolor="black" strokeweight="0">
                    <v:path arrowok="t" o:connecttype="custom" o:connectlocs="43,102;43,102;57,101;72,89;78,71;79,59;71,25;43,13;15,13;15,102;43,102;0,0;0,0;46,0;84,17;95,56;89,89;46,115;0,115;0,0" o:connectangles="0,0,0,0,0,0,0,0,0,0,0,0,0,0,0,0,0,0,0,0"/>
                    <o:lock v:ext="edit" verticies="t"/>
                  </v:shape>
                  <v:shape id="Freeform 936" o:spid="_x0000_s1217" style="position:absolute;left:515;top:2693;width:93;height:116;visibility:visible;mso-wrap-style:square;v-text-anchor:top" coordsize="11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" path="m118,r,l118,17r-49,l69,145r-20,l49,17,,17,,,118,xe" fillcolor="black" strokeweight="0">
                    <v:path arrowok="t" o:connecttype="custom" o:connectlocs="93,0;93,0;93,14;54,14;54,116;39,116;39,14;0,14;0,0;93,0" o:connectangles="0,0,0,0,0,0,0,0,0,0"/>
                  </v:shape>
                  <v:shape id="Freeform 937" o:spid="_x0000_s1218" style="position:absolute;left:597;top:2722;width:79;height:90;visibility:visible;mso-wrap-style:square;v-text-anchor:top" coordsize="99,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" path="m49,98r,c61,98,69,93,74,84v4,-9,6,-19,6,-29c80,45,79,37,75,30,70,21,62,16,50,16,39,16,31,20,26,28v-5,9,-7,19,-7,30c19,70,21,79,26,86v5,8,13,12,23,12l49,98xm50,r,c64,,75,5,85,14v9,9,14,22,14,40c99,71,95,85,86,96v-8,11,-21,17,-38,17c33,113,22,108,13,98,5,88,,75,,59,,41,5,27,14,16,23,6,35,,50,r,xm49,1r,l49,1xe" fillcolor="black" strokeweight="0">
                    <v:path arrowok="t" o:connecttype="custom" o:connectlocs="39,78;39,78;59,67;64,44;60,24;40,13;21,22;15,46;21,68;39,78;39,78;40,0;40,0;68,11;79,43;69,76;38,90;10,78;0,47;11,13;40,0;40,0;39,1;39,1;39,1" o:connectangles="0,0,0,0,0,0,0,0,0,0,0,0,0,0,0,0,0,0,0,0,0,0,0,0,0"/>
                    <o:lock v:ext="edit" verticies="t"/>
                  </v:shape>
                  <v:shape id="Freeform 938" o:spid="_x0000_s1219" style="position:absolute;left:687;top:2722;width:79;height:90;visibility:visible;mso-wrap-style:square;v-text-anchor:top" coordsize="99,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" path="m49,98r,c61,98,69,93,73,84v5,-9,7,-19,7,-29c80,45,78,37,75,30,70,21,62,16,49,16,39,16,31,20,26,28v-5,9,-8,19,-8,30c18,70,21,79,26,86v5,8,13,12,23,12l49,98xm50,r,c64,,75,5,84,14v10,9,15,22,15,40c99,71,94,85,86,96v-8,11,-21,17,-38,17c33,113,21,108,13,98,4,88,,75,,59,,41,5,27,14,16,23,6,35,,50,r,xm49,1r,l49,1xe" fillcolor="black" strokeweight="0">
                    <v:path arrowok="t" o:connecttype="custom" o:connectlocs="39,78;39,78;58,67;64,44;60,24;39,13;21,22;14,46;21,68;39,78;39,78;40,0;40,0;67,11;79,43;69,76;38,90;10,78;0,47;11,13;40,0;40,0;39,1;39,1;39,1" o:connectangles="0,0,0,0,0,0,0,0,0,0,0,0,0,0,0,0,0,0,0,0,0,0,0,0,0"/>
                    <o:lock v:ext="edit" verticies="t"/>
                  </v:shape>
                  <v:shape id="Freeform 939" o:spid="_x0000_s1220" style="position:absolute;left:782;top:2693;width:70;height:116;visibility:visible;mso-wrap-style:square;v-text-anchor:top" coordsize="8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" path="m,l,,17,r,84l62,39r23,l45,79r42,66l65,145,32,92,17,105r,40l,145,,xe" fillcolor="black" strokeweight="0">
                    <v:path arrowok="t" o:connecttype="custom" o:connectlocs="0,0;0,0;14,0;14,67;50,31;68,31;36,63;70,116;52,116;26,74;14,84;14,116;0,116;0,0" o:connectangles="0,0,0,0,0,0,0,0,0,0,0,0,0,0"/>
                  </v:shape>
                  <v:shape id="Freeform 940" o:spid="_x0000_s1221" style="position:absolute;left:859;top:2723;width:76;height:89;visibility:visible;mso-wrap-style:square;v-text-anchor:top" coordsize="96,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" path="m50,r,c57,,64,2,71,5v7,4,13,8,16,14c91,24,93,31,95,38v1,5,1,12,1,23l19,61v,11,3,19,7,26c31,93,38,96,48,96v10,,17,-3,22,-9c74,84,76,80,77,75r18,c94,79,93,83,90,88v-3,5,-5,9,-9,12c76,105,69,108,61,110v-4,1,-9,2,-14,2c34,112,22,107,13,97,4,88,,74,,57,,40,4,27,13,16,23,5,35,,50,r,xm78,47r,c77,39,75,33,73,28,68,20,60,16,48,16v-8,,-15,2,-20,8c22,30,20,38,19,47r59,xm48,r,l48,xe" fillcolor="black" strokeweight="0">
                    <v:path arrowok="t" o:connecttype="custom" o:connectlocs="40,0;40,0;56,4;69,15;75,30;76,48;15,48;21,69;38,76;55,69;61,60;75,60;71,70;64,79;48,87;37,89;10,77;0,45;10,13;40,0;40,0;62,37;62,37;58,22;38,13;22,19;15,37;62,37;38,0;38,0;38,0" o:connectangles="0,0,0,0,0,0,0,0,0,0,0,0,0,0,0,0,0,0,0,0,0,0,0,0,0,0,0,0,0,0,0"/>
                    <o:lock v:ext="edit" verticies="t"/>
                  </v:shape>
                  <v:shape id="Freeform 941" o:spid="_x0000_s1222" style="position:absolute;left:944;top:2723;width:77;height:120;visibility:visible;mso-wrap-style:square;v-text-anchor:top" coordsize="97,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" path="m77,2r,l97,2c95,9,89,25,80,49,74,67,69,82,64,93,54,120,47,137,42,142v-4,6,-11,9,-21,9c18,151,16,151,15,151v-1,,-3,-1,-5,-1l10,134v3,1,5,1,7,1c18,136,19,136,20,136v4,,6,-1,8,-2c29,133,30,132,32,130v,,1,-3,3,-8c37,117,39,113,40,111l,2r21,l49,88,77,2xm49,r,l49,xe" fillcolor="black" strokeweight="0">
                    <v:path arrowok="t" o:connecttype="custom" o:connectlocs="61,2;61,2;77,2;64,39;51,74;33,113;17,120;12,120;8,119;8,106;13,107;16,108;22,106;25,103;28,97;32,88;0,2;17,2;39,70;61,2;39,0;39,0;39,0" o:connectangles="0,0,0,0,0,0,0,0,0,0,0,0,0,0,0,0,0,0,0,0,0,0,0"/>
                    <o:lock v:ext="edit" verticies="t"/>
                  </v:shape>
                  <v:shape id="Freeform 942" o:spid="_x0000_s1223" style="position:absolute;left:1025;top:2792;width:16;height:41;visibility:visible;mso-wrap-style:square;v-text-anchor:top" coordsize="2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" path="m,42r,c4,41,7,38,9,32v1,-3,2,-6,2,-8c11,23,11,23,11,22v,,-1,,-1,-1l,21,,,21,r,19c21,27,19,34,16,40,13,46,7,50,,51l,42xe" fillcolor="black" strokeweight="0">
                    <v:path arrowok="t" o:connecttype="custom" o:connectlocs="0,34;0,34;7,26;8,19;8,18;8,17;0,17;0,0;16,0;16,15;12,32;0,41;0,34" o:connectangles="0,0,0,0,0,0,0,0,0,0,0,0,0"/>
                  </v:shape>
                  <v:shape id="Freeform 943" o:spid="_x0000_s1224" style="position:absolute;left:1115;top:2693;width:85;height:116;visibility:visible;mso-wrap-style:square;v-text-anchor:top" coordsize="10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" path="m,l,,65,c78,,88,4,96,11v8,7,12,18,12,31c108,53,105,63,97,71,90,80,80,84,65,84r-46,l19,145,,145,,xm88,42r,c88,31,84,24,76,20,72,18,66,17,59,17r-40,l19,67r40,c67,67,74,65,80,62v5,-4,8,-11,8,-20l88,42xe" fillcolor="black" strokeweight="0">
                    <v:path arrowok="t" o:connecttype="custom" o:connectlocs="0,0;0,0;51,0;76,9;85,34;76,57;51,67;15,67;15,116;0,116;0,0;69,34;69,34;60,16;46,14;15,14;15,54;46,54;63,50;69,34;69,34" o:connectangles="0,0,0,0,0,0,0,0,0,0,0,0,0,0,0,0,0,0,0,0,0"/>
                    <o:lock v:ext="edit" verticies="t"/>
                  </v:shape>
                  <v:shape id="Freeform 944" o:spid="_x0000_s1225" style="position:absolute;left:1261;top:2692;width:37;height:149;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" path="m45,r,c35,20,28,35,25,44,21,58,18,75,18,94v,19,3,36,8,52c30,156,36,170,46,188r-12,c24,173,18,164,16,160,14,155,11,150,8,143,5,133,2,123,1,112,,106,,100,,95,,76,3,58,9,43,13,34,21,19,33,l45,xe" fillcolor="black" strokeweight="0">
                    <v:path arrowok="t" o:connecttype="custom" o:connectlocs="36,0;36,0;20,35;14,75;21,116;37,149;27,149;13,127;6,113;1,89;0,75;7,34;27,0;36,0" o:connectangles="0,0,0,0,0,0,0,0,0,0,0,0,0,0"/>
                  </v:shape>
                  <v:shape id="Freeform 945" o:spid="_x0000_s1226" style="position:absolute;left:1309;top:2696;width:77;height:113;visibility:visible;mso-wrap-style:square;v-text-anchor:top" coordsize="97,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" path="m,142r,c,130,3,119,7,110,11,101,20,93,33,86l52,75c60,70,66,66,69,62v6,-5,9,-12,9,-19c78,35,75,29,70,24,65,19,59,17,50,17,38,17,30,21,25,30v-2,5,-4,12,-4,21l3,51c3,39,5,29,10,21,17,7,31,,51,,67,,78,5,86,13v7,9,11,19,11,30c97,54,93,64,85,72,81,76,72,82,60,89l47,96v-6,4,-12,7,-15,10c25,112,21,118,19,125r77,l96,142,,142xe" fillcolor="black" strokeweight="0">
                    <v:path arrowok="t" o:connecttype="custom" o:connectlocs="0,113;0,113;6,88;26,68;41,60;55,49;62,34;56,19;40,14;20,24;17,41;2,41;8,17;40,0;68,10;77,34;67,57;48,71;37,76;25,84;15,99;76,99;76,113;0,113" o:connectangles="0,0,0,0,0,0,0,0,0,0,0,0,0,0,0,0,0,0,0,0,0,0,0,0"/>
                  </v:shape>
                  <v:shape id="Freeform 946" o:spid="_x0000_s1227" style="position:absolute;left:1398;top:2697;width:78;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" path="m49,r,c67,,80,7,88,22v7,12,10,28,10,48c98,89,95,105,89,118v-8,18,-22,27,-40,27c32,145,19,138,11,123,4,111,,94,,73,,57,2,43,7,32,14,11,28,,49,r,xm48,129r,c58,129,65,125,70,116v6,-8,9,-23,9,-45c79,55,77,42,73,31,69,21,61,16,50,16,39,16,32,21,27,31v-5,9,-7,24,-7,43c20,88,21,100,24,109v5,13,13,20,24,20l48,129xe" fillcolor="black" strokeweight="0">
                    <v:path arrowok="t" o:connecttype="custom" o:connectlocs="39,0;39,0;70,17;78,56;71,94;39,115;9,98;0,58;6,25;39,0;39,0;38,102;38,102;56,92;63,56;58,25;40,13;21,25;16,59;19,86;38,102;38,102" o:connectangles="0,0,0,0,0,0,0,0,0,0,0,0,0,0,0,0,0,0,0,0,0,0"/>
                    <o:lock v:ext="edit" verticies="t"/>
                  </v:shape>
                  <v:shape id="Freeform 947" o:spid="_x0000_s1228" style="position:absolute;left:1488;top:2697;width:78;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" path="m49,r,c67,,80,7,88,22v6,12,10,28,10,48c98,89,95,105,89,118v-8,18,-22,27,-41,27c31,145,19,138,11,123,4,111,,94,,73,,57,2,43,6,32,14,11,28,,49,r,xm48,129r,c58,129,65,125,70,116v6,-8,8,-23,8,-45c78,55,77,42,73,31,69,21,61,16,50,16,39,16,31,21,27,31v-5,9,-8,24,-8,43c19,88,21,100,24,109v5,13,13,20,24,20l48,129xe" fillcolor="black" strokeweight="0">
                    <v:path arrowok="t" o:connecttype="custom" o:connectlocs="39,0;39,0;70,17;78,56;71,94;38,115;9,98;0,58;5,25;39,0;39,0;38,102;38,102;56,92;62,56;58,25;40,13;21,25;15,59;19,86;38,102;38,102" o:connectangles="0,0,0,0,0,0,0,0,0,0,0,0,0,0,0,0,0,0,0,0,0,0"/>
                    <o:lock v:ext="edit" verticies="t"/>
                  </v:shape>
                </v:group>
                <v:group id="Group 1149" o:spid="_x0000_s1229" style="position:absolute;left:3270;top:5130;width:43205;height:24861" coordorigin="515,808" coordsize="6804,39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">
                  <v:shape id="Freeform 949" o:spid="_x0000_s1230" style="position:absolute;left:1588;top:2697;width:41;height:112;visibility:visible;mso-wrap-style:square;v-text-anchor:top" coordsize="52,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" path="m,41r,l,27c13,26,22,24,27,21,32,18,36,11,38,l52,r,141l33,141,33,41,,41xe" fillcolor="black" strokeweight="0">
                    <v:path arrowok="t" o:connecttype="custom" o:connectlocs="0,33;0,33;0,21;21,17;30,0;41,0;41,112;26,112;26,33;0,33" o:connectangles="0,0,0,0,0,0,0,0,0,0"/>
                  </v:shape>
                  <v:shape id="Freeform 950" o:spid="_x0000_s1231" style="position:absolute;left:1667;top:2692;width:37;height:149;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" path="m1,188r,c11,168,18,153,21,144v4,-14,7,-31,7,-50c28,75,25,58,20,42,16,32,10,18,,l12,c22,16,28,26,31,30v2,4,4,9,7,15c41,54,43,62,44,70v2,8,2,15,2,23c46,112,43,130,37,145v-4,10,-12,24,-24,43l1,188xe" fillcolor="black" strokeweight="0">
                    <v:path arrowok="t" o:connecttype="custom" o:connectlocs="1,149;1,149;17,114;23,75;16,33;0,0;10,0;25,24;31,36;35,55;37,74;30,115;10,149;1,149" o:connectangles="0,0,0,0,0,0,0,0,0,0,0,0,0,0"/>
                  </v:shape>
                  <v:shape id="Freeform 951" o:spid="_x0000_s1232" style="position:absolute;left:526;top:3008;width:85;height:114;visibility:visible;mso-wrap-style:square;v-text-anchor:top" coordsize="107,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" path="m,l,,106,r,17l19,17r,44l99,61r,17l19,78r,49l107,127r,17l,144,,xm54,r,l54,xe" fillcolor="black" strokeweight="0">
                    <v:path arrowok="t" o:connecttype="custom" o:connectlocs="0,0;0,0;84,0;84,13;15,13;15,48;79,48;79,62;15,62;15,101;85,101;85,114;0,114;0,0;43,0;43,0;43,0" o:connectangles="0,0,0,0,0,0,0,0,0,0,0,0,0,0,0,0,0"/>
                    <o:lock v:ext="edit" verticies="t"/>
                  </v:shape>
                  <v:shape id="Freeform 952" o:spid="_x0000_s1233" style="position:absolute;left:630;top:3036;width:68;height:86;visibility:visible;mso-wrap-style:square;v-text-anchor:top" coordsize="86,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" path="m,3r,l17,3r,15c22,12,28,7,33,5,39,2,45,,52,,67,,77,6,82,16v3,6,4,14,4,25l86,108r-18,l68,42c68,35,67,30,66,26,62,20,57,16,48,16v-4,,-7,1,-10,2c33,19,29,22,25,26v-3,4,-5,7,-6,11c19,41,18,46,18,53r,55l,108,,3xm42,r,l42,xe" fillcolor="black" strokeweight="0">
                    <v:path arrowok="t" o:connecttype="custom" o:connectlocs="0,2;0,2;13,2;13,14;26,4;41,0;65,13;68,33;68,86;54,86;54,33;52,21;38,13;30,14;20,21;15,29;14,42;14,86;0,86;0,2;33,0;33,0;33,0" o:connectangles="0,0,0,0,0,0,0,0,0,0,0,0,0,0,0,0,0,0,0,0,0,0,0"/>
                    <o:lock v:ext="edit" verticies="t"/>
                  </v:shape>
                  <v:shape id="Freeform 953" o:spid="_x0000_s1234" style="position:absolute;left:714;top:3007;width:74;height:118;visibility:visible;mso-wrap-style:square;v-text-anchor:top" coordsize="93,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" path="m18,94r,c18,105,21,115,26,122v4,8,12,12,23,12c57,134,64,130,69,123v5,-7,8,-17,8,-30c77,79,74,69,69,63,63,57,57,53,49,53v-9,,-17,4,-22,11c21,71,18,81,18,94r,xm45,38r,c53,38,60,40,65,43v4,2,7,6,11,10l76,,93,r,145l77,145r,-14c73,137,68,142,63,145v-6,3,-13,4,-20,4c31,149,21,144,13,134,4,124,,111,,95,,79,4,66,11,55,19,44,31,38,45,38r,xe" fillcolor="black" strokeweight="0">
                    <v:path arrowok="t" o:connecttype="custom" o:connectlocs="14,74;14,74;21,97;39,106;55,97;61,74;55,50;39,42;21,51;14,74;14,74;36,30;36,30;52,34;60,42;60,0;74,0;74,115;61,115;61,104;50,115;34,118;10,106;0,75;9,44;36,30;36,30" o:connectangles="0,0,0,0,0,0,0,0,0,0,0,0,0,0,0,0,0,0,0,0,0,0,0,0,0,0,0"/>
                    <o:lock v:ext="edit" verticies="t"/>
                  </v:shape>
                  <v:shape id="Freeform 954" o:spid="_x0000_s1235" style="position:absolute;left:805;top:3036;width:77;height:89;visibility:visible;mso-wrap-style:square;v-text-anchor:top" coordsize="97,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" path="m50,r,c57,,65,2,72,6v7,3,12,8,16,13c91,25,94,31,95,38v1,5,2,13,2,23l19,61v,11,3,20,8,26c31,94,39,97,49,97v9,,16,-3,22,-9c74,84,76,80,78,75r17,c95,79,93,84,90,88v-2,5,-5,9,-8,12c76,105,70,109,62,111v-5,1,-9,1,-15,1c34,112,23,107,14,98,5,88,,75,,58,,41,5,27,14,16,23,6,35,,50,r,xm78,47r,c78,40,76,33,73,29,68,20,60,16,49,16v-8,,-15,3,-21,9c23,31,20,38,20,47r58,xm48,r,l48,xe" fillcolor="black" strokeweight="0">
                    <v:path arrowok="t" o:connecttype="custom" o:connectlocs="40,0;40,0;57,5;70,15;75,30;77,48;15,48;21,69;39,77;56,70;62,60;75,60;71,70;65,79;49,88;37,89;11,78;0,46;11,13;40,0;40,0;62,37;62,37;58,23;39,13;22,20;16,37;62,37;38,0;38,0;38,0" o:connectangles="0,0,0,0,0,0,0,0,0,0,0,0,0,0,0,0,0,0,0,0,0,0,0,0,0,0,0,0,0,0,0"/>
                    <o:lock v:ext="edit" verticies="t"/>
                  </v:shape>
                  <v:shape id="Freeform 955" o:spid="_x0000_s1236" style="position:absolute;left:899;top:3036;width:42;height:86;visibility:visible;mso-wrap-style:square;v-text-anchor:top" coordsize="52,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" path="m,3r,l17,3r,18c19,18,22,13,27,8,33,3,39,,46,v,,1,,2,1c48,1,50,1,52,1r,19c51,20,50,19,49,19v-1,,-2,,-3,c37,19,30,22,25,28v-5,6,-7,12,-7,20l18,108,,108,,3xe" fillcolor="black" strokeweight="0">
                    <v:path arrowok="t" o:connecttype="custom" o:connectlocs="0,2;0,2;14,2;14,17;22,6;37,0;39,1;42,1;42,16;40,15;37,15;20,22;15,38;15,86;0,86;0,2" o:connectangles="0,0,0,0,0,0,0,0,0,0,0,0,0,0,0,0"/>
                  </v:shape>
                  <v:shape id="Freeform 956" o:spid="_x0000_s1237" style="position:absolute;left:948;top:3036;width:69;height:90;visibility:visible;mso-wrap-style:square;v-text-anchor:top" coordsize="87,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" path="m17,75r,c17,81,19,86,21,89v5,6,13,9,24,9c51,98,57,96,62,93v5,-3,8,-7,8,-13c70,75,68,72,64,70,61,68,56,66,48,65l34,61c25,59,19,56,14,54,7,49,3,42,3,34,3,24,6,16,14,9,21,3,31,,43,,59,,70,5,77,14v5,6,7,12,7,19l67,33c66,29,65,26,63,22,58,18,51,15,41,15v-6,,-11,2,-15,4c23,22,21,25,21,29v,5,2,9,7,11c30,42,34,43,39,45r12,3c64,51,72,54,77,56v7,5,10,12,10,22c87,87,84,95,76,102v-7,7,-18,11,-32,11c28,113,17,109,10,102,4,95,,86,,75r17,xm43,r,l43,xe" fillcolor="black" strokeweight="0">
                    <v:path arrowok="t" o:connecttype="custom" o:connectlocs="13,60;13,60;17,71;36,78;49,74;56,64;51,56;38,52;27,49;11,43;2,27;11,7;34,0;61,11;67,26;53,26;50,18;33,12;21,15;17,23;22,32;31,36;40,38;61,45;69,62;60,81;35,90;8,81;0,60;13,60;34,0;34,0;34,0" o:connectangles="0,0,0,0,0,0,0,0,0,0,0,0,0,0,0,0,0,0,0,0,0,0,0,0,0,0,0,0,0,0,0,0,0"/>
                    <o:lock v:ext="edit" verticies="t"/>
                  </v:shape>
                  <v:shape id="Freeform 957" o:spid="_x0000_s1238" style="position:absolute;left:1124;top:3005;width:37;height:150;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" path="m45,r,c35,20,28,35,25,44,20,59,18,76,18,94v,19,3,37,8,53c29,156,36,170,46,189r-12,c24,174,18,164,16,160,13,156,11,150,8,143,5,133,2,123,1,112,,106,,101,,96,,76,3,59,9,44,13,34,21,19,33,l45,xe" fillcolor="black" strokeweight="0">
                    <v:path arrowok="t" o:connecttype="custom" o:connectlocs="36,0;36,0;20,35;14,75;21,117;37,150;27,150;13,127;6,113;1,89;0,76;7,35;27,0;36,0" o:connectangles="0,0,0,0,0,0,0,0,0,0,0,0,0,0"/>
                  </v:shape>
                  <v:shape id="Freeform 958" o:spid="_x0000_s1239" style="position:absolute;left:1171;top:3010;width:78;height:112;visibility:visible;mso-wrap-style:square;v-text-anchor:top" coordsize="98,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" path="m,141r,c1,129,4,119,8,110,12,101,21,93,34,85l52,74c61,69,67,65,70,62v6,-6,8,-12,8,-19c78,35,76,28,71,23,66,18,59,16,51,16,39,16,31,21,26,30v-2,5,-4,12,-4,20l4,50c4,38,6,28,11,20,18,7,32,,51,,68,,79,4,87,13v7,9,11,18,11,29c98,53,94,63,86,71,81,76,73,81,61,88l48,95v-7,4,-12,7,-15,11c26,111,22,118,20,125r77,l97,141,,141xe" fillcolor="black" strokeweight="0">
                    <v:path arrowok="t" o:connecttype="custom" o:connectlocs="0,112;0,112;6,87;27,68;41,59;56,49;62,34;57,18;41,13;21,24;18,40;3,40;9,16;41,0;69,10;78,33;68,56;49,70;38,75;26,84;16,99;77,99;77,112;0,112" o:connectangles="0,0,0,0,0,0,0,0,0,0,0,0,0,0,0,0,0,0,0,0,0,0,0,0"/>
                  </v:shape>
                  <v:shape id="Freeform 959" o:spid="_x0000_s1240" style="position:absolute;left:1261;top:3010;width:78;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" path="m49,r,c67,,80,8,88,23v7,11,10,27,10,48c98,90,95,106,89,118v-8,18,-22,27,-41,27c31,145,19,138,11,123,4,111,,94,,74,,58,2,44,6,32,14,11,28,,49,r,xm48,129r,c58,129,65,125,70,117v6,-8,9,-23,9,-46c79,55,77,42,73,32,69,21,61,16,50,16,39,16,32,21,27,31,22,41,19,55,19,74v,15,2,26,5,35c29,122,37,129,48,129r,xe" fillcolor="black" strokeweight="0">
                    <v:path arrowok="t" o:connecttype="custom" o:connectlocs="39,0;39,0;70,18;78,56;71,94;38,115;9,98;0,59;5,25;39,0;39,0;38,102;38,102;56,93;63,56;58,25;40,13;21,25;15,59;19,86;38,102;38,102" o:connectangles="0,0,0,0,0,0,0,0,0,0,0,0,0,0,0,0,0,0,0,0,0,0"/>
                    <o:lock v:ext="edit" verticies="t"/>
                  </v:shape>
                  <v:shape id="Freeform 960" o:spid="_x0000_s1241" style="position:absolute;left:1350;top:3010;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" path="m48,r,c67,,80,8,88,23v6,11,9,27,9,48c97,90,95,106,89,118v-8,18,-22,27,-41,27c31,145,19,138,10,123,3,111,,94,,74,,58,2,44,6,32,14,11,28,,48,r,xm48,129r,c57,129,65,125,70,117v6,-8,8,-23,8,-46c78,55,76,42,72,32,68,21,61,16,49,16,39,16,31,21,27,31,22,41,19,55,19,74v,15,2,26,5,35c29,122,37,129,48,129r,xe" fillcolor="black" strokeweight="0">
                    <v:path arrowok="t" o:connecttype="custom" o:connectlocs="38,0;38,0;70,18;77,56;71,94;38,115;8,98;0,59;5,25;38,0;38,0;38,102;38,102;56,93;62,56;57,25;39,13;21,25;15,59;19,86;38,102;38,102" o:connectangles="0,0,0,0,0,0,0,0,0,0,0,0,0,0,0,0,0,0,0,0,0,0"/>
                    <o:lock v:ext="edit" verticies="t"/>
                  </v:shape>
                  <v:shape id="Freeform 961" o:spid="_x0000_s1242" style="position:absolute;left:1440;top:3012;width:77;height:113;visibility:visible;mso-wrap-style:square;v-text-anchor:top" coordsize="97,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" path="m19,102r,c20,113,24,120,33,123v4,2,9,3,14,3c58,126,66,123,71,116v5,-6,7,-14,7,-22c78,84,75,77,69,71,63,66,56,63,48,63v-7,,-12,1,-16,4c27,69,24,72,21,77l5,76,16,,89,r,17l29,17,23,56v4,-2,7,-4,10,-6c38,48,44,47,51,47v13,,24,4,33,13c93,68,97,79,97,91v,14,-4,26,-12,36c77,137,64,142,45,142v-11,,-21,-3,-30,-10c6,126,1,116,,102r19,xe" fillcolor="black" strokeweight="0">
                    <v:path arrowok="t" o:connecttype="custom" o:connectlocs="15,81;15,81;26,98;37,100;56,92;62,75;55,57;38,50;25,53;17,61;4,60;13,0;71,0;71,14;23,14;18,45;26,40;40,37;67,48;77,72;67,101;36,113;12,105;0,81;15,81" o:connectangles="0,0,0,0,0,0,0,0,0,0,0,0,0,0,0,0,0,0,0,0,0,0,0,0,0"/>
                  </v:shape>
                  <v:shape id="Freeform 962" o:spid="_x0000_s1243" style="position:absolute;left:1530;top:3005;width:37;height:150;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" path="m,189r,c11,168,18,153,21,144v4,-14,7,-31,7,-50c28,75,25,58,20,42,16,32,10,18,,l12,c22,16,28,26,30,30v3,4,5,9,7,16c41,54,43,62,44,70v1,8,2,16,2,23c46,113,43,130,37,145v-4,10,-12,25,-24,44l,189xe" fillcolor="black" strokeweight="0">
                    <v:path arrowok="t" o:connecttype="custom" o:connectlocs="0,150;0,150;17,114;23,75;16,33;0,0;10,0;24,24;30,37;35,56;37,74;30,115;10,150;0,150" o:connectangles="0,0,0,0,0,0,0,0,0,0,0,0,0,0"/>
                  </v:shape>
                  <v:shape id="Freeform 963" o:spid="_x0000_s1244" style="position:absolute;left:515;top:2380;width:102;height:115;visibility:visible;mso-wrap-style:square;v-text-anchor:top" coordsize="129,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" path="m87,85r,l65,21,41,85r46,xm55,r,l77,r52,145l108,145,93,101r-57,l20,145,,145,55,xm65,r,l65,xe" fillcolor="black" strokeweight="0">
                    <v:path arrowok="t" o:connecttype="custom" o:connectlocs="69,67;69,67;51,17;32,67;69,67;43,0;43,0;61,0;102,115;85,115;74,80;28,80;16,115;0,115;43,0;51,0;51,0;51,0" o:connectangles="0,0,0,0,0,0,0,0,0,0,0,0,0,0,0,0,0,0"/>
                    <o:lock v:ext="edit" verticies="t"/>
                  </v:shape>
                  <v:shape id="Freeform 964" o:spid="_x0000_s1245" style="position:absolute;left:627;top:2377;width:102;height:121;visibility:visible;mso-wrap-style:square;v-text-anchor:top" coordsize="129,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" path="m68,r,c86,,100,5,110,14v11,10,16,21,17,33l108,47c106,38,102,31,95,25,89,20,80,17,68,17,54,17,42,22,33,32,25,42,20,57,20,78v,17,4,31,12,41c40,130,52,135,68,135v14,,25,-5,33,-17c105,113,108,105,110,95r19,c127,111,121,123,112,134v-12,12,-27,18,-47,18c48,152,34,147,23,137,8,124,,103,,75,,53,6,36,17,22,29,7,46,,68,r,xm64,r,l64,xe" fillcolor="black" strokeweight="0">
                    <v:path arrowok="t" o:connecttype="custom" o:connectlocs="54,0;54,0;87,11;100,37;85,37;75,20;54,14;26,25;16,62;25,95;54,107;80,94;87,76;102,76;89,107;51,121;18,109;0,60;13,18;54,0;54,0;51,0;51,0;51,0" o:connectangles="0,0,0,0,0,0,0,0,0,0,0,0,0,0,0,0,0,0,0,0,0,0,0,0"/>
                    <o:lock v:ext="edit" verticies="t"/>
                  </v:shape>
                  <v:shape id="Freeform 965" o:spid="_x0000_s1246" style="position:absolute;left:752;top:2380;width:16;height:115;visibility:visible;mso-wrap-style:square;v-text-anchor:top" coordsize="20,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" path="m,l,,20,r,145l,145,,xe" fillcolor="black" strokeweight="0">
                    <v:path arrowok="t" o:connecttype="custom" o:connectlocs="0,0;0,0;16,0;16,115;0,115;0,0" o:connectangles="0,0,0,0,0,0"/>
                  </v:shape>
                  <v:shape id="Freeform 966" o:spid="_x0000_s1247" style="position:absolute;left:794;top:2380;width:87;height:115;visibility:visible;mso-wrap-style:square;v-text-anchor:top" coordsize="109,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" path="m,l,,66,c79,,89,3,97,11v8,7,12,17,12,30c109,53,105,62,98,71,91,79,80,83,66,83r-46,l20,145,,145,,xm89,41r,c89,31,85,23,77,20,73,18,67,17,59,17r-39,l20,67r39,c68,67,75,65,81,61v5,-4,8,-10,8,-20l89,41xe" fillcolor="black" strokeweight="0">
                    <v:path arrowok="t" o:connecttype="custom" o:connectlocs="0,0;0,0;53,0;77,9;87,33;78,56;53,66;16,66;16,115;0,115;0,0;71,33;71,33;61,16;47,13;16,13;16,53;47,53;65,48;71,33;71,33" o:connectangles="0,0,0,0,0,0,0,0,0,0,0,0,0,0,0,0,0,0,0,0,0"/>
                    <o:lock v:ext="edit" verticies="t"/>
                  </v:shape>
                  <v:shape id="Freeform 967" o:spid="_x0000_s1248" style="position:absolute;left:944;top:2380;width:16;height:41;visibility:visible;mso-wrap-style:square;v-text-anchor:top" coordsize="2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" path="m,42r,c4,41,6,39,8,36v2,-4,3,-8,3,-12c11,23,11,23,11,22v,,,,,-1l,21,,,21,r,20c21,28,19,35,16,41,12,47,7,50,,51l,42xe" fillcolor="black" strokeweight="0">
                    <v:path arrowok="t" o:connecttype="custom" o:connectlocs="0,34;0,34;6,29;8,19;8,18;8,17;0,17;0,0;16,0;16,16;12,33;0,41;0,34" o:connectangles="0,0,0,0,0,0,0,0,0,0,0,0,0"/>
                  </v:shape>
                  <v:shape id="Freeform 968" o:spid="_x0000_s1249" style="position:absolute;left:972;top:2385;width:78;height:110;visibility:visible;mso-wrap-style:square;v-text-anchor:top" coordsize="98,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" path="m98,r,l98,15c93,20,87,27,80,38,72,49,66,61,60,74,54,86,50,97,47,107v-2,7,-4,17,-7,32l20,139c24,112,34,85,49,58,58,43,68,29,78,18l,18,,,98,xe" fillcolor="black" strokeweight="0">
                    <v:path arrowok="t" o:connecttype="custom" o:connectlocs="78,0;78,0;78,12;64,30;48,59;37,85;32,110;16,110;39,46;62,14;0,14;0,0;78,0" o:connectangles="0,0,0,0,0,0,0,0,0,0,0,0,0"/>
                  </v:shape>
                  <v:shape id="Freeform 969" o:spid="_x0000_s1250" style="position:absolute;left:1061;top:2382;width:77;height:116;visibility:visible;mso-wrap-style:square;v-text-anchor:top" coordsize="96,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" path="m20,108r,c21,117,24,124,31,128v4,2,8,3,13,3c52,131,59,127,65,120,71,113,76,99,78,77,74,83,69,88,63,90v-5,3,-12,4,-18,4c31,94,20,90,12,81,4,73,,62,,49,,36,4,25,12,15,20,5,31,,47,,67,,82,9,89,28v5,10,7,23,7,38c96,84,93,99,88,112v-9,22,-23,34,-44,34c30,146,20,142,13,135,6,128,2,118,2,108r18,xm47,79r,c54,79,60,76,66,72v6,-5,9,-13,9,-25c75,37,72,29,67,24,62,19,55,16,47,16v-9,,-15,3,-21,9c21,31,19,39,19,48v,10,2,17,7,22c30,76,37,79,47,79r,xe" fillcolor="black" strokeweight="0">
                    <v:path arrowok="t" o:connecttype="custom" o:connectlocs="16,86;16,86;25,102;35,104;52,95;63,61;51,72;36,75;10,64;0,39;10,12;38,0;71,22;77,52;71,89;35,116;10,107;2,86;16,86;38,63;38,63;53,57;60,37;54,19;38,13;21,20;15,38;21,56;38,63;38,63" o:connectangles="0,0,0,0,0,0,0,0,0,0,0,0,0,0,0,0,0,0,0,0,0,0,0,0,0,0,0,0,0,0"/>
                    <o:lock v:ext="edit" verticies="t"/>
                  </v:shape>
                  <v:shape id="Freeform 970" o:spid="_x0000_s1251" style="position:absolute;left:1152;top:2443;width:40;height:15;visibility:visible;mso-wrap-style:square;v-text-anchor:top" coordsize="50,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" path="m,l,,50,r,19l,19,,xe" fillcolor="black" strokeweight="0">
                    <v:path arrowok="t" o:connecttype="custom" o:connectlocs="0,0;0,0;40,0;40,15;0,15;0,0" o:connectangles="0,0,0,0,0,0"/>
                  </v:shape>
                  <v:shape id="Freeform 971" o:spid="_x0000_s1252" style="position:absolute;left:1210;top:2378;width:17;height:42;visibility:visible;mso-wrap-style:square;v-text-anchor:top" coordsize="2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" path="m21,10r,c17,10,14,12,12,16v-1,3,-2,7,-2,12c10,28,10,29,10,29v,,,1,,1l21,30r,22l,52,,32c,24,1,17,5,11,8,5,13,1,21,r,10xe" fillcolor="black" strokeweight="0">
                    <v:path arrowok="t" o:connecttype="custom" o:connectlocs="17,8;17,8;10,13;8,23;8,23;8,24;17,24;17,42;0,42;0,26;4,9;17,0;17,8" o:connectangles="0,0,0,0,0,0,0,0,0,0,0,0,0"/>
                  </v:shape>
                  <v:shape id="Freeform 972" o:spid="_x0000_s1253" style="position:absolute;left:1240;top:2382;width:77;height:116;visibility:visible;mso-wrap-style:square;v-text-anchor:top" coordsize="97,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" path="m49,60r,c56,60,63,57,67,53v4,-4,7,-10,7,-16c74,32,71,27,67,23,63,18,57,16,48,16v-9,,-15,2,-19,7c26,27,24,32,24,38v,7,2,12,7,16c36,58,42,60,49,60r,xm50,130r,c58,130,65,127,70,123v6,-5,8,-11,8,-20c78,94,75,87,70,82,64,77,57,75,48,75v-8,,-15,2,-20,7c22,87,20,94,20,102v,8,2,14,7,19c32,127,39,130,50,130r,xm24,66r,c19,64,16,62,13,59,8,54,5,47,5,38,5,28,9,19,17,11,24,4,35,,49,,63,,73,4,81,11v8,7,11,15,11,25c92,45,90,52,86,57v-3,3,-7,6,-12,9c80,69,84,72,88,75v6,7,9,16,9,26c97,114,93,124,85,133v-9,8,-20,13,-36,13c36,146,24,142,14,135,5,127,,116,,102,,94,2,86,6,80,10,74,16,70,24,66r,xe" fillcolor="black" strokeweight="0">
                    <v:path arrowok="t" o:connecttype="custom" o:connectlocs="39,48;39,48;53,42;59,29;53,18;38,13;23,18;19,30;25,43;39,48;39,48;40,103;40,103;56,98;62,82;56,65;38,60;22,65;16,81;21,96;40,103;40,103;19,52;19,52;10,47;4,30;13,9;39,0;64,9;73,29;68,45;59,52;70,60;77,80;67,106;39,116;11,107;0,81;5,64;19,52;19,52" o:connectangles="0,0,0,0,0,0,0,0,0,0,0,0,0,0,0,0,0,0,0,0,0,0,0,0,0,0,0,0,0,0,0,0,0,0,0,0,0,0,0,0,0"/>
                    <o:lock v:ext="edit" verticies="t"/>
                  </v:shape>
                  <v:shape id="Freeform 973" o:spid="_x0000_s1254" style="position:absolute;left:1330;top:2382;width:77;height:116;visibility:visible;mso-wrap-style:square;v-text-anchor:top" coordsize="97,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" path="m48,60r,c56,60,62,57,67,53v4,-4,6,-10,6,-16c73,32,71,27,67,23,63,18,56,16,48,16v-9,,-15,2,-19,7c25,27,24,32,24,38v,7,2,12,7,16c36,58,42,60,48,60r,xm50,130r,c58,130,65,127,70,123v5,-5,8,-11,8,-20c78,94,75,87,70,82,64,77,57,75,48,75v-8,,-15,2,-21,7c22,87,19,94,19,102v,8,3,14,8,19c32,127,39,130,50,130r,xm24,66r,c19,64,15,62,13,59,8,54,5,47,5,38,5,28,9,19,16,11,24,4,35,,49,,62,,73,4,81,11v7,7,11,15,11,25c92,45,90,52,86,57v-3,3,-7,6,-12,9c80,69,84,72,88,75v6,7,9,16,9,26c97,114,93,124,85,133v-9,8,-21,13,-36,13c35,146,24,142,14,135,5,127,,116,,102,,94,2,86,6,80,10,74,16,70,24,66r,xe" fillcolor="black" strokeweight="0">
                    <v:path arrowok="t" o:connecttype="custom" o:connectlocs="38,48;38,48;53,42;58,29;53,18;38,13;23,18;19,30;25,43;38,48;38,48;40,103;40,103;56,98;62,82;56,65;38,60;21,65;15,81;21,96;40,103;40,103;19,52;19,52;10,47;4,30;13,9;39,0;64,9;73,29;68,45;59,52;70,60;77,80;67,106;39,116;11,107;0,81;5,64;19,52;19,52" o:connectangles="0,0,0,0,0,0,0,0,0,0,0,0,0,0,0,0,0,0,0,0,0,0,0,0,0,0,0,0,0,0,0,0,0,0,0,0,0,0,0,0,0"/>
                    <o:lock v:ext="edit" verticies="t"/>
                  </v:shape>
                  <v:shape id="Freeform 974" o:spid="_x0000_s1255" style="position:absolute;left:1470;top:2378;width:37;height:150;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" path="m45,r,c35,20,28,35,25,45,21,59,18,76,18,95v,19,3,36,8,52c30,157,36,171,46,189r-12,c24,174,18,164,16,160,14,156,11,150,8,143,5,134,2,123,1,112,,106,,101,,96,,76,3,59,9,44,13,34,21,20,33,l45,xe" fillcolor="black" strokeweight="0">
                    <v:path arrowok="t" o:connecttype="custom" o:connectlocs="36,0;36,0;20,36;14,75;21,117;37,150;27,150;13,127;6,113;1,89;0,76;7,35;27,0;36,0" o:connectangles="0,0,0,0,0,0,0,0,0,0,0,0,0,0"/>
                  </v:shape>
                  <v:shape id="Freeform 975" o:spid="_x0000_s1256" style="position:absolute;left:1528;top:2383;width:42;height:112;visibility:visible;mso-wrap-style:square;v-text-anchor:top" coordsize="52,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" path="m,41r,l,27c12,26,21,24,26,21,31,18,35,11,38,l52,r,141l33,141,33,41,,41xe" fillcolor="black" strokeweight="0">
                    <v:path arrowok="t" o:connecttype="custom" o:connectlocs="0,33;0,33;0,21;21,17;31,0;42,0;42,112;27,112;27,33;0,33" o:connectangles="0,0,0,0,0,0,0,0,0,0"/>
                  </v:shape>
                  <v:shape id="Freeform 976" o:spid="_x0000_s1257" style="position:absolute;left:1608;top:2382;width:76;height:116;visibility:visible;mso-wrap-style:square;v-text-anchor:top" coordsize="96,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" path="m20,108r,c20,117,24,124,31,128v4,2,8,3,12,3c52,131,59,127,65,120,71,113,75,99,78,77,74,83,69,88,63,90v-6,3,-12,4,-19,4c31,94,20,90,12,81,4,73,,62,,49,,36,4,25,12,15,20,5,31,,47,,67,,81,9,89,28v5,10,7,23,7,38c96,84,93,99,88,112v-9,22,-23,34,-44,34c30,146,20,142,13,135,5,128,2,118,2,108r18,xm47,79r,c54,79,60,76,66,72v6,-5,9,-13,9,-25c75,37,72,29,67,24,62,19,55,16,47,16v-9,,-16,3,-21,9c21,31,19,39,19,48v,10,2,17,6,22c30,76,37,79,47,79r,xe" fillcolor="black" strokeweight="0">
                    <v:path arrowok="t" o:connecttype="custom" o:connectlocs="16,86;16,86;25,102;34,104;51,95;62,61;50,72;35,75;10,64;0,39;10,12;37,0;70,22;76,52;70,89;35,116;10,107;2,86;16,86;37,63;37,63;52,57;59,37;53,19;37,13;21,20;15,38;20,56;37,63;37,63" o:connectangles="0,0,0,0,0,0,0,0,0,0,0,0,0,0,0,0,0,0,0,0,0,0,0,0,0,0,0,0,0,0"/>
                    <o:lock v:ext="edit" verticies="t"/>
                  </v:shape>
                  <v:shape id="Freeform 977" o:spid="_x0000_s1258" style="position:absolute;left:1697;top:2382;width:77;height:116;visibility:visible;mso-wrap-style:square;v-text-anchor:top" coordsize="97,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" path="m49,60r,c57,60,63,57,67,53v5,-4,7,-10,7,-16c74,32,72,27,67,23,63,18,57,16,48,16v-8,,-15,2,-18,7c26,27,24,32,24,38v,7,2,12,7,16c36,58,42,60,49,60r,xm50,130r,c58,130,65,127,70,123v6,-5,8,-11,8,-20c78,94,76,87,70,82,65,77,57,75,49,75v-9,,-16,2,-21,7c22,87,20,94,20,102v,8,2,14,7,19c32,127,40,130,50,130r,xm25,66r,c20,64,16,62,13,59,8,54,5,47,5,38,5,28,9,19,17,11,24,4,35,,49,,63,,73,4,81,11v8,7,12,15,12,25c93,45,90,52,86,57v-3,3,-6,6,-12,9c80,69,85,72,88,75v6,7,9,16,9,26c97,114,93,124,85,133v-8,8,-20,13,-36,13c36,146,24,142,15,135,5,127,,116,,102,,94,2,86,6,80,11,74,17,70,25,66r,xe" fillcolor="black" strokeweight="0">
                    <v:path arrowok="t" o:connecttype="custom" o:connectlocs="39,48;39,48;53,42;59,29;53,18;38,13;24,18;19,30;25,43;39,48;39,48;40,103;40,103;56,98;62,82;56,65;39,60;22,65;16,81;21,96;40,103;40,103;20,52;20,52;10,47;4,30;13,9;39,0;64,9;74,29;68,45;59,52;70,60;77,80;67,106;39,116;12,107;0,81;5,64;20,52;20,52" o:connectangles="0,0,0,0,0,0,0,0,0,0,0,0,0,0,0,0,0,0,0,0,0,0,0,0,0,0,0,0,0,0,0,0,0,0,0,0,0,0,0,0,0"/>
                    <o:lock v:ext="edit" verticies="t"/>
                  </v:shape>
                  <v:shape id="Freeform 978" o:spid="_x0000_s1259" style="position:absolute;left:1787;top:2382;width:76;height:116;visibility:visible;mso-wrap-style:square;v-text-anchor:top" coordsize="95,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" path="m20,108r,c20,117,24,124,31,128v3,2,8,3,12,3c52,131,59,127,65,120,71,113,75,99,78,77,74,83,69,88,63,90v-6,3,-12,4,-19,4c30,94,20,90,12,81,4,73,,62,,49,,36,4,25,12,15,19,5,31,,46,,67,,81,9,89,28v4,10,6,23,6,38c95,84,93,99,88,112v-9,22,-24,34,-44,34c30,146,19,142,12,135,5,128,2,118,2,108r18,xm46,79r,c53,79,60,76,66,72v6,-5,8,-13,8,-25c74,37,72,29,67,24,61,19,55,16,47,16v-9,,-16,3,-21,9c21,31,18,39,18,48v,10,3,17,7,22c30,76,37,79,46,79r,xe" fillcolor="black" strokeweight="0">
                    <v:path arrowok="t" o:connecttype="custom" o:connectlocs="16,86;16,86;25,102;34,104;52,95;62,61;50,72;35,75;10,64;0,39;10,12;37,0;71,22;76,52;70,89;35,116;10,107;2,86;16,86;37,63;37,63;53,57;59,37;54,19;38,13;21,20;14,38;20,56;37,63;37,63" o:connectangles="0,0,0,0,0,0,0,0,0,0,0,0,0,0,0,0,0,0,0,0,0,0,0,0,0,0,0,0,0,0"/>
                    <o:lock v:ext="edit" verticies="t"/>
                  </v:shape>
                  <v:shape id="Freeform 979" o:spid="_x0000_s1260" style="position:absolute;left:1876;top:2378;width:37;height:150;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" path="m1,189r,c11,168,18,154,21,144v4,-14,7,-30,7,-49c28,76,25,58,20,42,16,33,10,19,,l12,c22,17,28,27,31,30v2,4,4,9,7,16c41,54,43,62,44,70v2,8,2,16,2,23c46,113,43,130,37,146v-4,9,-12,24,-24,43l1,189xe" fillcolor="black" strokeweight="0">
                    <v:path arrowok="t" o:connecttype="custom" o:connectlocs="1,150;1,150;17,114;23,75;16,33;0,0;10,0;25,24;31,37;35,56;37,74;30,116;10,150;1,150" o:connectangles="0,0,0,0,0,0,0,0,0,0,0,0,0,0"/>
                  </v:shape>
                  <v:shape id="Freeform 980" o:spid="_x0000_s1261" style="position:absolute;left:520;top:3945;width:101;height:121;visibility:visible;mso-wrap-style:square;v-text-anchor:top" coordsize="128,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" path="m67,r,c86,,100,4,110,14v10,10,16,21,17,33l108,47c106,38,101,30,95,25,88,19,79,17,68,17,53,17,42,22,33,32,24,42,20,57,20,78v,17,4,30,12,41c40,130,52,135,67,135v15,,26,-6,33,-17c104,112,107,105,109,95r19,c127,110,121,123,111,133v-11,13,-27,19,-46,19c48,152,34,147,23,137,7,123,,103,,74,,53,6,35,17,22,29,7,46,,67,r,xm64,r,l64,xe" fillcolor="black" strokeweight="0">
                    <v:path arrowok="t" o:connecttype="custom" o:connectlocs="53,0;53,0;87,11;100,37;85,37;75,20;54,14;26,25;16,62;25,95;53,107;79,94;86,76;101,76;88,106;51,121;18,109;0,59;13,18;53,0;53,0;51,0;51,0;51,0" o:connectangles="0,0,0,0,0,0,0,0,0,0,0,0,0,0,0,0,0,0,0,0,0,0,0,0"/>
                    <o:lock v:ext="edit" verticies="t"/>
                  </v:shape>
                  <v:shape id="Freeform 981" o:spid="_x0000_s1262" style="position:absolute;left:635;top:3977;width:80;height:89;visibility:visible;mso-wrap-style:square;v-text-anchor:top" coordsize="100,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" path="m18,80r,c18,85,20,89,24,92v4,3,8,5,13,5c43,97,49,95,55,92,65,88,70,80,70,69r,-14c68,56,65,57,62,58v-4,1,-7,2,-10,2l41,61v-7,1,-11,3,-15,4c21,69,18,73,18,80r,xm61,44r,c65,44,68,42,69,39v1,-1,2,-4,2,-7c71,26,68,22,64,19,60,17,54,15,46,15v-10,,-16,3,-20,8c24,25,22,30,22,35l5,35c5,22,10,13,18,8,26,3,35,,46,,58,,69,3,76,7v8,5,12,12,12,22l88,90v,2,,4,1,5c90,96,91,96,94,96v1,,1,,2,c97,96,98,96,100,96r,13c97,110,95,110,93,110v-1,1,-3,1,-6,1c81,111,77,108,74,104,73,102,72,99,71,94v-4,5,-9,9,-16,13c49,110,41,112,33,112v-10,,-18,-3,-24,-9c3,97,,90,,81,,71,3,63,9,58,15,52,23,49,33,48l61,44xm46,r,l46,xe" fillcolor="black" strokeweight="0">
                    <v:path arrowok="t" o:connecttype="custom" o:connectlocs="14,64;14,64;19,73;30,77;44,73;56,55;56,44;50,46;42,48;33,48;21,52;14,64;14,64;49,35;49,35;55,31;57,25;51,15;37,12;21,18;18,28;4,28;14,6;37,0;61,6;70,23;70,72;71,75;75,76;77,76;80,76;80,87;74,87;70,88;59,83;57,75;44,85;26,89;7,82;0,64;7,46;26,38;49,35;37,0;37,0;37,0" o:connectangles="0,0,0,0,0,0,0,0,0,0,0,0,0,0,0,0,0,0,0,0,0,0,0,0,0,0,0,0,0,0,0,0,0,0,0,0,0,0,0,0,0,0,0,0,0,0"/>
                    <o:lock v:ext="edit" verticies="t"/>
                  </v:shape>
                  <v:shape id="Freeform 982" o:spid="_x0000_s1263" style="position:absolute;left:724;top:3977;width:69;height:89;visibility:visible;mso-wrap-style:square;v-text-anchor:top" coordsize="87,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" path="m17,75r,c17,81,19,86,21,89v5,6,13,8,24,8c51,97,57,96,62,93v5,-3,8,-7,8,-13c70,75,67,72,63,69,61,68,56,66,48,64l34,61c25,59,19,56,14,53,7,49,3,42,3,33,3,23,6,15,14,9,21,3,31,,43,,59,,70,5,77,14v5,6,7,12,7,19l67,33c66,29,65,25,63,22,58,17,51,15,41,15v-6,,-11,1,-15,4c23,22,21,25,21,29v,5,2,8,7,11c30,42,34,43,39,45r12,2c64,50,72,53,77,56v7,5,10,12,10,22c87,87,83,95,76,102v-7,7,-18,10,-32,10c28,112,17,109,10,102,4,95,,86,,75r17,xm43,r,l43,xe" fillcolor="black" strokeweight="0">
                    <v:path arrowok="t" o:connecttype="custom" o:connectlocs="13,60;13,60;17,71;36,77;49,74;56,64;50,55;38,51;27,48;11,42;2,26;11,7;34,0;61,11;67,26;53,26;50,17;33,12;21,15;17,23;22,32;31,36;40,37;61,45;69,62;60,81;35,89;8,81;0,60;13,60;34,0;34,0;34,0" o:connectangles="0,0,0,0,0,0,0,0,0,0,0,0,0,0,0,0,0,0,0,0,0,0,0,0,0,0,0,0,0,0,0,0,0"/>
                    <o:lock v:ext="edit" verticies="t"/>
                  </v:shape>
                  <v:shape id="Freeform 983" o:spid="_x0000_s1264" style="position:absolute;left:801;top:3956;width:39;height:109;visibility:visible;mso-wrap-style:square;v-text-anchor:top" coordsize="49,1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" path="m14,r,l32,r,30l49,30r,14l32,44r,69c32,117,34,119,36,121v1,,4,1,7,1c44,122,45,122,46,122v1,,2,-1,3,-1l49,135v-2,1,-4,1,-6,2c41,137,38,137,36,137v-9,,-14,-2,-17,-6c16,126,14,121,14,114r,-70l,44,,30r14,l14,xe" fillcolor="black" strokeweight="0">
                    <v:path arrowok="t" o:connecttype="custom" o:connectlocs="11,0;11,0;25,0;25,24;39,24;39,35;25,35;25,90;29,96;34,97;37,97;39,96;39,107;34,109;29,109;15,104;11,91;11,35;0,35;0,24;11,24;11,0" o:connectangles="0,0,0,0,0,0,0,0,0,0,0,0,0,0,0,0,0,0,0,0,0,0"/>
                  </v:shape>
                  <v:shape id="Freeform 984" o:spid="_x0000_s1265" style="position:absolute;left:854;top:3948;width:14;height:115;visibility:visible;mso-wrap-style:square;v-text-anchor:top" coordsize="1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" path="m,40r,l18,40r,105l,145,,40xm,l,,18,r,21l,21,,xe" fillcolor="black" strokeweight="0">
                    <v:path arrowok="t" o:connecttype="custom" o:connectlocs="0,32;0,32;14,32;14,115;0,115;0,32;0,0;0,0;14,0;14,17;0,17;0,0" o:connectangles="0,0,0,0,0,0,0,0,0,0,0,0"/>
                    <o:lock v:ext="edit" verticies="t"/>
                  </v:shape>
                  <v:shape id="Freeform 985" o:spid="_x0000_s1266" style="position:absolute;left:890;top:3948;width:14;height:115;visibility:visible;mso-wrap-style:square;v-text-anchor:top" coordsize="1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" path="m,l,,17,r,145l,145,,xe" fillcolor="black" strokeweight="0">
                    <v:path arrowok="t" o:connecttype="custom" o:connectlocs="0,0;0,0;14,0;14,115;0,115;0,0" o:connectangles="0,0,0,0,0,0"/>
                  </v:shape>
                  <v:shape id="Freeform 986" o:spid="_x0000_s1267" style="position:absolute;left:926;top:3948;width:15;height:115;visibility:visible;mso-wrap-style:square;v-text-anchor:top" coordsize="1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" path="m,l,,18,r,145l,145,,xe" fillcolor="black" strokeweight="0">
                    <v:path arrowok="t" o:connecttype="custom" o:connectlocs="0,0;0,0;15,0;15,115;0,115;0,0" o:connectangles="0,0,0,0,0,0"/>
                  </v:shape>
                  <v:shape id="Freeform 987" o:spid="_x0000_s1268" style="position:absolute;left:956;top:3977;width:78;height:89;visibility:visible;mso-wrap-style:square;v-text-anchor:top" coordsize="99,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" path="m49,97r,c61,97,69,92,74,84v4,-9,6,-19,6,-30c80,44,79,36,75,30,70,20,62,15,50,15,39,15,31,19,26,28v-5,8,-8,18,-8,30c18,69,21,78,26,86v5,7,13,11,23,11l49,97xm50,r,c64,,75,4,85,13v9,9,14,23,14,40c99,70,94,84,86,96v-8,11,-21,16,-38,16c33,112,22,107,13,97,4,88,,74,,58,,40,5,26,14,15,23,5,35,,50,r,xm49,r,l49,xe" fillcolor="black" strokeweight="0">
                    <v:path arrowok="t" o:connecttype="custom" o:connectlocs="39,77;39,77;58,67;63,43;59,24;39,12;20,22;14,46;20,68;39,77;39,77;39,0;39,0;67,10;78,42;68,76;38,89;10,77;0,46;11,12;39,0;39,0;39,0;39,0;39,0" o:connectangles="0,0,0,0,0,0,0,0,0,0,0,0,0,0,0,0,0,0,0,0,0,0,0,0,0"/>
                    <o:lock v:ext="edit" verticies="t"/>
                  </v:shape>
                  <v:shape id="Freeform 988" o:spid="_x0000_s1269" style="position:absolute;left:1048;top:4011;width:39;height:15;visibility:visible;mso-wrap-style:square;v-text-anchor:top" coordsize="4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" path="m,l,,49,r,18l,18,,xe" fillcolor="black" strokeweight="0">
                    <v:path arrowok="t" o:connecttype="custom" o:connectlocs="0,0;0,0;39,0;39,15;0,15;0,0" o:connectangles="0,0,0,0,0,0"/>
                  </v:shape>
                  <v:shape id="Freeform 989" o:spid="_x0000_s1270" style="position:absolute;left:1147;top:3945;width:91;height:122;visibility:visible;mso-wrap-style:square;v-text-anchor:top" coordsize="115,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" path="m18,102r,c19,110,21,116,24,122v7,9,18,14,35,14c66,136,73,135,79,133v11,-4,17,-11,17,-22c96,103,94,97,89,94,84,91,76,88,65,86l46,81c33,78,24,75,19,72,9,65,5,56,5,44,5,31,9,21,18,12,27,4,40,,56,,72,,85,3,95,11v11,7,16,19,16,35l93,46c92,38,90,32,86,28,80,21,70,17,56,17v-12,,-20,2,-25,7c26,29,23,35,23,41v,7,3,12,9,16c36,59,45,61,59,65r20,4c89,71,96,74,102,78v9,7,13,17,13,30c115,124,110,135,98,142v-12,7,-25,11,-41,11c39,153,25,148,15,139,5,130,,117,,102r18,xm58,r,l58,xe" fillcolor="black" strokeweight="0">
                    <v:path arrowok="t" o:connecttype="custom" o:connectlocs="14,81;14,81;19,97;47,108;63,106;76,89;70,75;51,69;36,65;15,57;4,35;14,10;44,0;75,9;88,37;74,37;68,22;44,14;25,19;18,33;25,45;47,52;63,55;81,62;91,86;78,113;45,122;12,111;0,81;14,81;46,0;46,0;46,0" o:connectangles="0,0,0,0,0,0,0,0,0,0,0,0,0,0,0,0,0,0,0,0,0,0,0,0,0,0,0,0,0,0,0,0,0"/>
                    <o:lock v:ext="edit" verticies="t"/>
                  </v:shape>
                  <v:shape id="Freeform 990" o:spid="_x0000_s1271" style="position:absolute;left:1251;top:3977;width:79;height:89;visibility:visible;mso-wrap-style:square;v-text-anchor:top" coordsize="99,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" path="m49,97r,c61,97,69,92,74,84v4,-9,6,-19,6,-30c80,44,79,36,75,30,70,20,62,15,50,15,39,15,31,19,26,28v-5,8,-8,18,-8,30c18,69,21,78,26,86v5,7,13,11,23,11l49,97xm50,r,c64,,75,4,85,13v9,9,14,23,14,40c99,70,95,84,86,96v-8,11,-21,16,-38,16c33,112,22,107,13,97,4,88,,74,,58,,40,5,26,14,15,23,5,35,,50,r,xm49,r,l49,xe" fillcolor="black" strokeweight="0">
                    <v:path arrowok="t" o:connecttype="custom" o:connectlocs="39,77;39,77;59,67;64,43;60,24;40,12;21,22;14,46;21,68;39,77;39,77;40,0;40,0;68,10;79,42;69,76;38,89;10,77;0,46;11,12;40,0;40,0;39,0;39,0;39,0" o:connectangles="0,0,0,0,0,0,0,0,0,0,0,0,0,0,0,0,0,0,0,0,0,0,0,0,0"/>
                    <o:lock v:ext="edit" verticies="t"/>
                  </v:shape>
                  <v:shape id="Freeform 991" o:spid="_x0000_s1272" style="position:absolute;left:1347;top:3948;width:15;height:115;visibility:visible;mso-wrap-style:square;v-text-anchor:top" coordsize="1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" path="m,l,,18,r,145l,145,,xe" fillcolor="black" strokeweight="0">
                    <v:path arrowok="t" o:connecttype="custom" o:connectlocs="0,0;0,0;15,0;15,115;0,115;0,0" o:connectangles="0,0,0,0,0,0"/>
                  </v:shape>
                  <v:shape id="Freeform 992" o:spid="_x0000_s1273" style="position:absolute;left:1377;top:3977;width:78;height:89;visibility:visible;mso-wrap-style:square;v-text-anchor:top" coordsize="99,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" path="m49,97r,c61,97,69,92,73,84v5,-9,7,-19,7,-30c80,44,78,36,75,30,70,20,62,15,49,15,39,15,31,19,26,28v-5,8,-8,18,-8,30c18,69,21,78,26,86v5,7,13,11,23,11l49,97xm50,r,c64,,75,4,84,13v10,9,15,23,15,40c99,70,94,84,86,96v-8,11,-21,16,-38,16c33,112,22,107,13,97,4,88,,74,,58,,40,5,26,14,15,23,5,35,,50,r,xm49,r,l49,xe" fillcolor="black" strokeweight="0">
                    <v:path arrowok="t" o:connecttype="custom" o:connectlocs="39,77;39,77;58,67;63,43;59,24;39,12;20,22;14,46;20,68;39,77;39,77;39,0;39,0;66,10;78,42;68,76;38,89;10,77;0,46;11,12;39,0;39,0;39,0;39,0;39,0" o:connectangles="0,0,0,0,0,0,0,0,0,0,0,0,0,0,0,0,0,0,0,0,0,0,0,0,0"/>
                    <o:lock v:ext="edit" verticies="t"/>
                  </v:shape>
                  <v:shape id="Freeform 993" o:spid="_x0000_s1274" style="position:absolute;left:1473;top:3977;width:40;height:86;visibility:visible;mso-wrap-style:square;v-text-anchor:top" coordsize="51,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" path="m,3r,l17,3r,18c18,17,21,13,27,8,32,3,38,,45,v1,,1,,2,c48,1,49,1,51,1r,19c50,19,49,19,48,19v-1,,-2,,-3,c36,19,29,22,25,28v-5,5,-8,12,-8,20l17,108,,108,,3xe" fillcolor="black" strokeweight="0">
                    <v:path arrowok="t" o:connecttype="custom" o:connectlocs="0,2;0,2;13,2;13,17;21,6;35,0;37,0;40,1;40,16;38,15;35,15;20,22;13,38;13,86;0,86;0,2" o:connectangles="0,0,0,0,0,0,0,0,0,0,0,0,0,0,0,0"/>
                  </v:shape>
                  <v:shape id="Freeform 994" o:spid="_x0000_s1275" style="position:absolute;left:1520;top:3977;width:70;height:86;visibility:visible;mso-wrap-style:square;v-text-anchor:top" coordsize="88,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" path="m,94r,l62,19,4,19,4,3r82,l86,17,24,92r64,l88,108,,108,,94xm45,r,l45,xe" fillcolor="black" strokeweight="0">
                    <v:path arrowok="t" o:connecttype="custom" o:connectlocs="0,75;0,75;49,15;3,15;3,2;68,2;68,14;19,73;70,73;70,86;0,86;0,75;36,0;36,0;36,0" o:connectangles="0,0,0,0,0,0,0,0,0,0,0,0,0,0,0"/>
                    <o:lock v:ext="edit" verticies="t"/>
                  </v:shape>
                  <v:shape id="Freeform 995" o:spid="_x0000_s1276" style="position:absolute;left:1602;top:3977;width:80;height:89;visibility:visible;mso-wrap-style:square;v-text-anchor:top" coordsize="100,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" path="m19,80r,c19,85,21,89,24,92v4,3,9,5,14,5c44,97,50,95,56,92,66,88,71,80,71,69r,-14c68,56,66,57,62,58v-3,1,-7,2,-10,2l41,61v-6,1,-11,3,-14,4c21,69,19,73,19,80r,xm62,44r,c66,44,69,42,70,39v1,-1,1,-4,1,-7c71,26,69,22,65,19,60,17,54,15,46,15v-9,,-16,3,-20,8c24,25,23,30,22,35l6,35c6,22,10,13,18,8,26,3,36,,47,,59,,69,3,77,7v8,5,11,12,11,22l88,90v,2,1,4,2,5c90,96,92,96,94,96v1,,2,,3,c98,96,99,96,100,96r,13c97,110,95,110,94,110v-2,1,-4,1,-6,1c82,111,77,108,75,104,73,102,72,99,72,94v-4,5,-9,9,-16,13c49,110,42,112,34,112v-10,,-18,-3,-24,-9c3,97,,90,,81,,71,3,63,9,58,16,52,24,49,33,48l62,44xm47,r,l47,xe" fillcolor="black" strokeweight="0">
                    <v:path arrowok="t" o:connecttype="custom" o:connectlocs="15,64;15,64;19,73;30,77;45,73;57,55;57,44;50,46;42,48;33,48;22,52;15,64;15,64;50,35;50,35;56,31;57,25;52,15;37,12;21,18;18,28;5,28;14,6;38,0;62,6;70,23;70,72;72,75;75,76;78,76;80,76;80,87;75,87;70,88;60,83;58,75;45,85;27,89;8,82;0,64;7,46;26,38;50,35;38,0;38,0;38,0" o:connectangles="0,0,0,0,0,0,0,0,0,0,0,0,0,0,0,0,0,0,0,0,0,0,0,0,0,0,0,0,0,0,0,0,0,0,0,0,0,0,0,0,0,0,0,0,0,0"/>
                    <o:lock v:ext="edit" verticies="t"/>
                  </v:shape>
                  <v:shape id="Freeform 996" o:spid="_x0000_s1277" style="position:absolute;left:1696;top:3977;width:68;height:86;visibility:visible;mso-wrap-style:square;v-text-anchor:top" coordsize="86,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" path="m,3r,l17,3r,15c22,12,27,7,33,4,38,2,45,,51,,66,,76,6,82,16v3,6,4,14,4,25l86,108r-18,l68,42c68,35,67,30,65,26,62,20,56,16,48,16v-4,,-8,1,-10,2c33,19,29,22,25,26v-3,4,-5,7,-6,11c18,41,18,46,18,53r,55l,108,,3xm42,r,l42,xe" fillcolor="black" strokeweight="0">
                    <v:path arrowok="t" o:connecttype="custom" o:connectlocs="0,2;0,2;13,2;13,14;26,3;40,0;65,13;68,33;68,86;54,86;54,33;51,21;38,13;30,14;20,21;15,29;14,42;14,86;0,86;0,2;33,0;33,0;33,0" o:connectangles="0,0,0,0,0,0,0,0,0,0,0,0,0,0,0,0,0,0,0,0,0,0,0"/>
                    <o:lock v:ext="edit" verticies="t"/>
                  </v:shape>
                  <v:shape id="Freeform 997" o:spid="_x0000_s1278" style="position:absolute;left:1780;top:3977;width:78;height:89;visibility:visible;mso-wrap-style:square;v-text-anchor:top" coordsize="98,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" path="m49,97r,c60,97,69,92,73,84v4,-9,7,-19,7,-30c80,44,78,36,75,30,70,20,61,15,49,15,38,15,30,19,25,28v-5,8,-7,18,-7,30c18,69,20,78,25,86v5,7,13,11,24,11l49,97xm49,r,c63,,75,4,84,13v9,9,14,23,14,40c98,70,94,84,86,96v-9,11,-22,16,-39,16c33,112,21,107,12,97,4,88,,74,,58,,40,4,26,13,15,22,5,34,,49,r,xm49,r,l49,xe" fillcolor="black" strokeweight="0">
                    <v:path arrowok="t" o:connecttype="custom" o:connectlocs="39,77;39,77;58,67;64,43;60,24;39,12;20,22;14,46;20,68;39,77;39,77;39,0;39,0;67,10;78,42;68,76;37,89;10,77;0,46;10,12;39,0;39,0;39,0;39,0;39,0" o:connectangles="0,0,0,0,0,0,0,0,0,0,0,0,0,0,0,0,0,0,0,0,0,0,0,0,0"/>
                    <o:lock v:ext="edit" verticies="t"/>
                  </v:shape>
                  <v:shape id="Freeform 998" o:spid="_x0000_s1279" style="position:absolute;left:1916;top:3948;width:49;height:46;visibility:visible;mso-wrap-style:square;v-text-anchor:top" coordsize="62,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" path="m36,r,l36,22,58,15r4,11l40,33,54,51,44,58,31,39,18,58,8,51,21,33,,26,4,15r21,8l25,,36,xe" fillcolor="black" strokeweight="0">
                    <v:path arrowok="t" o:connecttype="custom" o:connectlocs="28,0;28,0;28,17;46,12;49,21;32,26;43,40;35,46;25,31;14,46;6,40;17,26;0,21;3,12;20,18;20,0;28,0" o:connectangles="0,0,0,0,0,0,0,0,0,0,0,0,0,0,0,0,0"/>
                  </v:shape>
                  <v:shape id="Freeform 999" o:spid="_x0000_s1280" style="position:absolute;left:2028;top:3946;width:37;height:150;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" path="m46,r,c36,20,29,35,26,44,21,59,19,75,19,94v,19,3,37,8,53c30,156,37,170,46,189r-12,c25,174,19,164,17,160,14,156,12,150,9,143,5,133,3,123,1,112,1,106,,101,,95,,76,3,59,9,43,13,34,21,19,34,l46,xe" fillcolor="black" strokeweight="0">
                    <v:path arrowok="t" o:connecttype="custom" o:connectlocs="37,0;37,0;21,35;15,75;22,117;37,150;27,150;14,127;7,113;1,89;0,75;7,34;27,0;37,0" o:connectangles="0,0,0,0,0,0,0,0,0,0,0,0,0,0"/>
                  </v:shape>
                  <v:shape id="Freeform 1000" o:spid="_x0000_s1281" style="position:absolute;left:2076;top:3951;width:78;height:112;visibility:visible;mso-wrap-style:square;v-text-anchor:top" coordsize="98,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" path="m,141r,c1,129,3,119,8,110,12,101,21,92,33,85l52,74c61,69,67,65,70,61v5,-5,8,-11,8,-18c78,34,76,28,71,23,66,18,59,16,51,16,39,16,30,20,26,30v-3,5,-4,11,-4,20l4,50c4,38,6,28,10,20,18,6,32,,51,,67,,79,4,87,13v7,8,11,18,11,29c98,53,94,63,86,71,81,76,73,81,61,88l48,95v-7,4,-12,7,-16,11c26,111,22,118,20,125r77,l97,141,,141xe" fillcolor="black" strokeweight="0">
                    <v:path arrowok="t" o:connecttype="custom" o:connectlocs="0,112;0,112;6,87;26,68;41,59;56,48;62,34;57,18;41,13;21,24;18,40;3,40;8,16;41,0;69,10;78,33;68,56;49,70;38,75;25,84;16,99;77,99;77,112;0,112" o:connectangles="0,0,0,0,0,0,0,0,0,0,0,0,0,0,0,0,0,0,0,0,0,0,0,0"/>
                  </v:shape>
                  <v:shape id="Freeform 1001" o:spid="_x0000_s1282" style="position:absolute;left:2165;top:3951;width:78;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" path="m48,r,c67,,80,8,88,23v6,11,9,27,9,48c97,90,95,106,89,118v-8,18,-22,27,-41,27c31,145,19,138,10,123,3,111,,94,,74,,58,2,44,6,32,14,11,28,,48,r,xm48,129r,c57,129,65,125,70,117v6,-8,8,-24,8,-46c78,55,76,42,72,32,68,21,61,16,49,16,39,16,31,21,26,31,22,41,19,55,19,74v,15,2,26,5,35c29,122,37,129,48,129r,xe" fillcolor="black" strokeweight="0">
                    <v:path arrowok="t" o:connecttype="custom" o:connectlocs="39,0;39,0;71,18;78,56;72,94;39,115;8,98;0,59;5,25;39,0;39,0;39,102;39,102;56,93;63,56;58,25;39,13;21,25;15,59;19,86;39,102;39,102" o:connectangles="0,0,0,0,0,0,0,0,0,0,0,0,0,0,0,0,0,0,0,0,0,0"/>
                    <o:lock v:ext="edit" verticies="t"/>
                  </v:shape>
                  <v:shape id="Freeform 1002" o:spid="_x0000_s1283" style="position:absolute;left:2266;top:3952;width:41;height:111;visibility:visible;mso-wrap-style:square;v-text-anchor:top" coordsize="52,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" path="m,40r,l,27c13,25,22,23,27,20,32,18,35,11,38,l52,r,140l33,140,33,40,,40xe" fillcolor="black" strokeweight="0">
                    <v:path arrowok="t" o:connecttype="custom" o:connectlocs="0,32;0,32;0,21;21,16;30,0;41,0;41,111;26,111;26,32;0,32" o:connectangles="0,0,0,0,0,0,0,0,0,0"/>
                  </v:shape>
                  <v:shape id="Freeform 1003" o:spid="_x0000_s1284" style="position:absolute;left:2343;top:3952;width:42;height:111;visibility:visible;mso-wrap-style:square;v-text-anchor:top" coordsize="52,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" path="m,40r,l,27c12,25,21,23,26,20,32,18,35,11,38,l52,r,140l33,140,33,40,,40xe" fillcolor="black" strokeweight="0">
                    <v:path arrowok="t" o:connecttype="custom" o:connectlocs="0,32;0,32;0,21;21,16;31,0;42,0;42,111;27,111;27,32;0,32" o:connectangles="0,0,0,0,0,0,0,0,0,0"/>
                  </v:shape>
                  <v:shape id="Freeform 1004" o:spid="_x0000_s1285" style="position:absolute;left:2423;top:3946;width:36;height:150;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" path="m,189r,c11,168,17,153,20,144v5,-14,7,-31,7,-50c27,75,25,58,19,42,16,32,10,18,,l12,c22,16,28,26,30,30v2,4,5,9,7,16c40,54,43,62,44,70v1,8,2,16,2,23c46,113,43,130,37,145v-4,10,-12,25,-25,44l,189xe" fillcolor="black" strokeweight="0">
                    <v:path arrowok="t" o:connecttype="custom" o:connectlocs="0,150;0,150;16,114;21,75;15,33;0,0;9,0;23,24;29,37;34,56;36,74;29,115;9,150;0,150" o:connectangles="0,0,0,0,0,0,0,0,0,0,0,0,0,0"/>
                  </v:shape>
                  <v:shape id="Freeform 1005" o:spid="_x0000_s1286" style="position:absolute;left:526;top:2066;width:85;height:115;visibility:visible;mso-wrap-style:square;v-text-anchor:top" coordsize="10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" path="m,l,,106,r,18l19,18r,44l99,62r,17l19,79r,49l107,128r,17l,145,,xm54,r,l54,xe" fillcolor="black" strokeweight="0">
                    <v:path arrowok="t" o:connecttype="custom" o:connectlocs="0,0;0,0;84,0;84,14;15,14;15,49;79,49;79,63;15,63;15,102;85,102;85,115;0,115;0,0;43,0;43,0;43,0" o:connectangles="0,0,0,0,0,0,0,0,0,0,0,0,0,0,0,0,0"/>
                    <o:lock v:ext="edit" verticies="t"/>
                  </v:shape>
                  <v:shape id="Freeform 1006" o:spid="_x0000_s1287" style="position:absolute;left:630;top:2095;width:68;height:86;visibility:visible;mso-wrap-style:square;v-text-anchor:top" coordsize="86,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" path="m,3r,l17,3r,15c22,11,28,7,33,4,39,2,45,,52,,67,,77,5,82,16v3,6,4,14,4,24l86,108r-18,l68,42c68,35,67,30,66,26,62,20,57,16,48,16v-4,,-7,1,-10,1c33,19,29,22,25,26v-3,4,-5,7,-6,11c19,41,18,46,18,53r,55l,108,,3xm42,r,l42,xe" fillcolor="black" strokeweight="0">
                    <v:path arrowok="t" o:connecttype="custom" o:connectlocs="0,2;0,2;13,2;13,14;26,3;41,0;65,13;68,32;68,86;54,86;54,33;52,21;38,13;30,14;20,21;15,29;14,42;14,86;0,86;0,2;33,0;33,0;33,0" o:connectangles="0,0,0,0,0,0,0,0,0,0,0,0,0,0,0,0,0,0,0,0,0,0,0"/>
                    <o:lock v:ext="edit" verticies="t"/>
                  </v:shape>
                  <v:shape id="Freeform 1007" o:spid="_x0000_s1288" style="position:absolute;left:714;top:2066;width:74;height:118;visibility:visible;mso-wrap-style:square;v-text-anchor:top" coordsize="93,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" path="m18,94r,c18,105,21,114,26,122v4,8,12,12,23,12c57,134,64,130,69,123v5,-7,8,-17,8,-31c77,79,74,69,69,63,63,56,57,53,49,53v-9,,-17,4,-22,10c21,70,18,80,18,94r,xm45,38r,c53,38,60,39,65,43v4,2,7,5,11,10l76,,93,r,145l77,145r,-14c73,137,68,142,63,145v-6,3,-13,4,-20,4c31,149,21,144,13,134,4,124,,111,,95,,79,4,66,11,55,19,43,31,38,45,38r,xe" fillcolor="black" strokeweight="0">
                    <v:path arrowok="t" o:connecttype="custom" o:connectlocs="14,74;14,74;21,97;39,106;55,97;61,73;55,50;39,42;21,50;14,74;14,74;36,30;36,30;52,34;60,42;60,0;74,0;74,115;61,115;61,104;50,115;34,118;10,106;0,75;9,44;36,30;36,30" o:connectangles="0,0,0,0,0,0,0,0,0,0,0,0,0,0,0,0,0,0,0,0,0,0,0,0,0,0,0"/>
                    <o:lock v:ext="edit" verticies="t"/>
                  </v:shape>
                  <v:shape id="Freeform 1008" o:spid="_x0000_s1289" style="position:absolute;left:805;top:2095;width:77;height:89;visibility:visible;mso-wrap-style:square;v-text-anchor:top" coordsize="97,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" path="m50,r,c57,,65,2,72,6v7,3,12,8,16,13c91,25,94,31,95,38v1,5,2,12,2,23l19,61v,11,3,19,8,26c31,93,39,97,49,97v9,,16,-3,22,-10c74,84,76,80,78,75r17,c95,79,93,83,90,88v-2,5,-5,9,-8,12c76,105,70,109,62,110v-5,1,-9,2,-15,2c34,112,23,107,14,98,5,88,,75,,57,,40,5,27,14,16,23,6,35,,50,r,xm78,47r,c78,39,76,33,73,29,68,20,60,16,49,16v-8,,-15,3,-21,9c23,30,20,38,20,47r58,xm48,r,l48,xe" fillcolor="black" strokeweight="0">
                    <v:path arrowok="t" o:connecttype="custom" o:connectlocs="40,0;40,0;57,5;70,15;75,30;77,48;15,48;21,69;39,77;56,69;62,60;75,60;71,70;65,79;49,87;37,89;11,78;0,45;11,13;40,0;40,0;62,37;62,37;58,23;39,13;22,20;16,37;62,37;38,0;38,0;38,0" o:connectangles="0,0,0,0,0,0,0,0,0,0,0,0,0,0,0,0,0,0,0,0,0,0,0,0,0,0,0,0,0,0,0"/>
                    <o:lock v:ext="edit" verticies="t"/>
                  </v:shape>
                  <v:shape id="Freeform 1009" o:spid="_x0000_s1290" style="position:absolute;left:899;top:2095;width:42;height:86;visibility:visible;mso-wrap-style:square;v-text-anchor:top" coordsize="52,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" path="m,3r,l17,3r,18c19,17,22,13,27,8,33,3,39,,46,v,,1,,2,c48,,50,1,52,1r,18c51,19,50,19,49,19v-1,,-2,,-3,c37,19,30,22,25,28v-5,5,-7,12,-7,19l18,108,,108,,3xe" fillcolor="black" strokeweight="0">
                    <v:path arrowok="t" o:connecttype="custom" o:connectlocs="0,2;0,2;14,2;14,17;22,6;37,0;39,0;42,1;42,15;40,15;37,15;20,22;15,37;15,86;0,86;0,2" o:connectangles="0,0,0,0,0,0,0,0,0,0,0,0,0,0,0,0"/>
                  </v:shape>
                  <v:shape id="Freeform 1010" o:spid="_x0000_s1291" style="position:absolute;left:948;top:2095;width:69;height:89;visibility:visible;mso-wrap-style:square;v-text-anchor:top" coordsize="87,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" path="m17,75r,c17,81,19,86,21,89v5,5,13,8,24,8c51,97,57,96,62,93v5,-3,8,-7,8,-13c70,75,68,72,64,69,61,68,56,66,48,64l34,61c25,59,19,56,14,53,7,49,3,42,3,33,3,23,6,15,14,9,21,3,31,,43,,59,,70,5,77,14v5,6,7,12,7,19l67,33c66,29,65,25,63,22,58,17,51,15,41,15v-6,,-11,1,-15,4c23,21,21,25,21,29v,5,2,8,7,11c30,42,34,43,39,44r12,3c64,50,72,53,77,56v7,5,10,12,10,22c87,87,84,95,76,102v-7,7,-18,10,-32,10c28,112,17,109,10,102,4,94,,86,,75r17,xm43,r,l43,xe" fillcolor="black" strokeweight="0">
                    <v:path arrowok="t" o:connecttype="custom" o:connectlocs="13,60;13,60;17,71;36,77;49,74;56,64;51,55;38,51;27,48;11,42;2,26;11,7;34,0;61,11;67,26;53,26;50,17;33,12;21,15;17,23;22,32;31,35;40,37;61,45;69,62;60,81;35,89;8,81;0,60;13,60;34,0;34,0;34,0" o:connectangles="0,0,0,0,0,0,0,0,0,0,0,0,0,0,0,0,0,0,0,0,0,0,0,0,0,0,0,0,0,0,0,0,0"/>
                    <o:lock v:ext="edit" verticies="t"/>
                  </v:shape>
                  <v:shape id="Freeform 1011" o:spid="_x0000_s1292" style="position:absolute;left:1124;top:2064;width:37;height:150;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" path="m45,r,c35,20,28,35,25,44,20,59,18,75,18,94v,19,3,37,8,52c29,156,36,170,46,188r-12,c24,173,18,164,16,160,13,156,11,150,8,143,5,133,2,123,1,112,,106,,101,,95,,76,3,59,9,43,13,34,21,19,33,l45,xe" fillcolor="black" strokeweight="0">
                    <v:path arrowok="t" o:connecttype="custom" o:connectlocs="36,0;36,0;20,35;14,75;21,116;37,150;27,150;13,128;6,114;1,89;0,76;7,34;27,0;36,0" o:connectangles="0,0,0,0,0,0,0,0,0,0,0,0,0,0"/>
                  </v:shape>
                  <v:shape id="Freeform 1012" o:spid="_x0000_s1293" style="position:absolute;left:1181;top:2070;width:42;height:111;visibility:visible;mso-wrap-style:square;v-text-anchor:top" coordsize="53,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" path="m,40r,l,27c13,25,22,23,27,20,32,17,36,11,39,l53,r,140l34,140,34,40,,40xe" fillcolor="black" strokeweight="0">
                    <v:path arrowok="t" o:connecttype="custom" o:connectlocs="0,32;0,32;0,21;21,16;31,0;42,0;42,111;27,111;27,32;0,32" o:connectangles="0,0,0,0,0,0,0,0,0,0"/>
                  </v:shape>
                  <v:shape id="Freeform 1013" o:spid="_x0000_s1294" style="position:absolute;left:1261;top:2069;width:77;height:115;visibility:visible;mso-wrap-style:square;v-text-anchor:top" coordsize="96,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" path="m20,107r,c20,117,24,124,31,127v4,2,8,3,12,3c52,130,59,127,65,120,71,113,75,98,78,77,74,83,69,87,63,90v-6,2,-12,4,-19,4c31,94,20,89,12,81,4,73,,62,,48,,35,4,24,12,14,20,5,31,,46,,67,,81,9,89,28v4,10,7,23,7,38c96,83,93,99,88,112v-9,22,-23,33,-44,33c30,145,20,142,13,134,5,127,2,118,2,107r18,xm47,78r,c54,78,60,76,66,71v6,-4,9,-13,9,-24c75,36,72,29,67,24,62,19,55,16,47,16v-9,,-16,3,-21,9c21,31,19,38,19,48v,9,2,17,6,22c30,75,37,78,47,78r,xe" fillcolor="black" strokeweight="0">
                    <v:path arrowok="t" o:connecttype="custom" o:connectlocs="16,85;16,85;25,101;34,103;52,95;63,61;51,71;35,75;10,64;0,38;10,11;37,0;71,22;77,52;71,89;35,115;10,106;2,85;16,85;38,62;38,62;53,56;60,37;54,19;38,13;21,20;15,38;20,56;38,62;38,62" o:connectangles="0,0,0,0,0,0,0,0,0,0,0,0,0,0,0,0,0,0,0,0,0,0,0,0,0,0,0,0,0,0"/>
                    <o:lock v:ext="edit" verticies="t"/>
                  </v:shape>
                  <v:shape id="Freeform 1014" o:spid="_x0000_s1295" style="position:absolute;left:1350;top:2069;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" path="m49,59r,c56,59,63,57,67,53v4,-5,7,-10,7,-16c74,32,72,27,67,22,63,18,57,16,48,16v-8,,-15,2,-18,6c26,27,24,32,24,38v,7,2,12,7,16c36,57,42,59,49,59r,xm50,129r,c58,129,65,127,70,122v6,-4,8,-11,8,-19c78,93,76,87,70,82,64,77,57,75,48,75v-8,,-15,2,-20,7c22,87,20,93,20,102v,7,2,14,7,19c32,126,39,129,50,129r,xm25,66r,c20,64,16,61,13,59,8,53,5,46,5,38,5,28,9,19,17,11,24,3,35,,49,,63,,73,3,81,10v8,7,11,16,11,25c92,44,90,51,86,57v-3,3,-7,6,-12,9c80,68,85,72,88,75v6,7,9,15,9,26c97,113,93,124,85,132v-9,9,-20,13,-36,13c36,145,24,142,14,134,5,127,,116,,102,,93,2,86,6,80,10,74,16,69,25,66r,xe" fillcolor="black" strokeweight="0">
                    <v:path arrowok="t" o:connecttype="custom" o:connectlocs="39,47;39,47;53,42;59,29;53,17;38,13;24,17;19,30;25,43;39,47;39,47;40,102;40,102;56,97;62,82;56,65;38,59;22,65;16,81;21,96;40,102;40,102;20,52;20,52;10,47;4,30;13,9;39,0;64,8;73,28;68,45;59,52;70,59;77,80;67,105;39,115;11,106;0,81;5,63;20,52;20,52" o:connectangles="0,0,0,0,0,0,0,0,0,0,0,0,0,0,0,0,0,0,0,0,0,0,0,0,0,0,0,0,0,0,0,0,0,0,0,0,0,0,0,0,0"/>
                    <o:lock v:ext="edit" verticies="t"/>
                  </v:shape>
                  <v:shape id="Freeform 1015" o:spid="_x0000_s1296" style="position:absolute;left:1440;top:2071;width:77;height:113;visibility:visible;mso-wrap-style:square;v-text-anchor:top" coordsize="97,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" path="m19,103r,c20,113,24,120,33,124v4,2,9,3,14,3c58,127,66,124,71,117v5,-7,7,-14,7,-22c78,85,75,77,69,72,63,67,56,64,48,64v-7,,-12,1,-16,3c27,70,24,73,21,77l5,76,16,,89,r,18l29,18,23,57v4,-3,7,-5,10,-6c38,49,44,48,51,48v13,,24,4,33,12c93,69,97,79,97,92v,14,-4,25,-12,36c77,138,64,143,45,143v-11,,-21,-3,-30,-10c6,127,1,117,,103r19,xe" fillcolor="black" strokeweight="0">
                    <v:path arrowok="t" o:connecttype="custom" o:connectlocs="15,81;15,81;26,98;37,100;56,92;62,75;55,57;38,51;25,53;17,61;4,60;13,0;71,0;71,14;23,14;18,45;26,40;40,38;67,47;77,73;67,101;36,113;12,105;0,81;15,81" o:connectangles="0,0,0,0,0,0,0,0,0,0,0,0,0,0,0,0,0,0,0,0,0,0,0,0,0"/>
                  </v:shape>
                  <v:shape id="Freeform 1016" o:spid="_x0000_s1297" style="position:absolute;left:1530;top:2064;width:37;height:150;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" path="m,188r,c11,168,18,153,21,144v4,-14,7,-31,7,-50c28,75,25,58,20,42,16,32,10,18,,l12,c22,16,28,26,30,30v3,4,5,9,7,16c41,54,43,62,44,70v1,8,2,16,2,23c46,113,43,130,37,145v-4,10,-12,24,-24,43l,188xe" fillcolor="black" strokeweight="0">
                    <v:path arrowok="t" o:connecttype="custom" o:connectlocs="0,150;0,150;17,115;23,75;16,34;0,0;10,0;24,24;30,37;35,56;37,74;30,116;10,150;0,150" o:connectangles="0,0,0,0,0,0,0,0,0,0,0,0,0,0"/>
                  </v:shape>
                  <v:shape id="Freeform 1017" o:spid="_x0000_s1298" style="position:absolute;left:515;top:1752;width:102;height:116;visibility:visible;mso-wrap-style:square;v-text-anchor:top" coordsize="129,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" path="m87,86r,l65,22,41,86r46,xm55,r,l77,r52,145l108,145,93,102r-57,l20,145,,145,55,xm65,r,l65,xe" fillcolor="black" strokeweight="0">
                    <v:path arrowok="t" o:connecttype="custom" o:connectlocs="69,69;69,69;51,18;32,69;69,69;43,0;43,0;61,0;102,116;85,116;74,82;28,82;16,116;0,116;43,0;51,0;51,0;51,0" o:connectangles="0,0,0,0,0,0,0,0,0,0,0,0,0,0,0,0,0,0"/>
                    <o:lock v:ext="edit" verticies="t"/>
                  </v:shape>
                  <v:shape id="Freeform 1018" o:spid="_x0000_s1299" style="position:absolute;left:627;top:1749;width:102;height:122;visibility:visible;mso-wrap-style:square;v-text-anchor:top" coordsize="129,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" path="m68,r,c86,,100,5,110,15v11,9,16,20,17,33l108,48c106,38,102,31,95,26,89,20,80,17,68,17,54,17,42,22,33,32,25,42,20,58,20,79v,17,4,30,12,41c40,130,52,136,68,136v14,,25,-6,33,-17c105,113,108,105,110,96r19,c127,111,121,124,112,134v-12,13,-27,19,-47,19c48,153,34,148,23,138,8,124,,103,,75,,54,6,36,17,23,29,8,46,,68,r,xm64,r,l64,xe" fillcolor="black" strokeweight="0">
                    <v:path arrowok="t" o:connecttype="custom" o:connectlocs="54,0;54,0;87,12;100,38;85,38;75,21;54,14;26,26;16,63;25,96;54,108;80,95;87,77;102,77;89,107;51,122;18,110;0,60;13,18;54,0;54,0;51,0;51,0;51,0" o:connectangles="0,0,0,0,0,0,0,0,0,0,0,0,0,0,0,0,0,0,0,0,0,0,0,0"/>
                    <o:lock v:ext="edit" verticies="t"/>
                  </v:shape>
                  <v:shape id="Freeform 1019" o:spid="_x0000_s1300" style="position:absolute;left:752;top:1752;width:16;height:116;visibility:visible;mso-wrap-style:square;v-text-anchor:top" coordsize="20,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" path="m,l,,20,r,145l,145,,xe" fillcolor="black" strokeweight="0">
                    <v:path arrowok="t" o:connecttype="custom" o:connectlocs="0,0;0,0;16,0;16,116;0,116;0,0" o:connectangles="0,0,0,0,0,0"/>
                  </v:shape>
                  <v:shape id="Freeform 1020" o:spid="_x0000_s1301" style="position:absolute;left:794;top:1752;width:87;height:116;visibility:visible;mso-wrap-style:square;v-text-anchor:top" coordsize="109,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" path="m,l,,66,c79,,89,4,97,11v8,7,12,18,12,31c109,53,105,63,98,71,91,80,80,84,66,84r-46,l20,145,,145,,xm89,42r,c89,31,85,24,77,20,73,18,67,17,59,17r-39,l20,67r39,c68,67,75,65,81,62v5,-4,8,-11,8,-20l89,42xe" fillcolor="black" strokeweight="0">
                    <v:path arrowok="t" o:connecttype="custom" o:connectlocs="0,0;0,0;53,0;77,9;87,34;78,57;53,67;16,67;16,116;0,116;0,0;71,34;71,34;61,16;47,14;16,14;16,54;47,54;65,50;71,34;71,34" o:connectangles="0,0,0,0,0,0,0,0,0,0,0,0,0,0,0,0,0,0,0,0,0"/>
                    <o:lock v:ext="edit" verticies="t"/>
                  </v:shape>
                  <v:shape id="Freeform 1021" o:spid="_x0000_s1302" style="position:absolute;left:944;top:1752;width:16;height:42;visibility:visible;mso-wrap-style:square;v-text-anchor:top" coordsize="2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" path="m,42r,c4,42,6,40,8,36v2,-3,3,-7,3,-12c11,24,11,23,11,23v,,,-1,,-1l,22,,,21,r,20c21,29,19,36,16,42,12,47,7,51,,52l,42xe" fillcolor="black" strokeweight="0">
                    <v:path arrowok="t" o:connecttype="custom" o:connectlocs="0,34;0,34;6,29;8,19;8,19;8,18;0,18;0,0;16,0;16,16;12,34;0,42;0,34" o:connectangles="0,0,0,0,0,0,0,0,0,0,0,0,0"/>
                  </v:shape>
                  <v:shape id="Freeform 1022" o:spid="_x0000_s1303" style="position:absolute;left:972;top:1757;width:78;height:111;visibility:visible;mso-wrap-style:square;v-text-anchor:top" coordsize="98,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" path="m98,r,l98,16c93,20,87,28,80,39,72,50,66,61,60,74,54,86,50,98,47,108v-2,6,-4,17,-7,31l20,139c24,112,34,85,49,59,58,43,68,30,78,18l,18,,,98,xe" fillcolor="black" strokeweight="0">
                    <v:path arrowok="t" o:connecttype="custom" o:connectlocs="78,0;78,0;78,13;64,31;48,59;37,86;32,111;16,111;39,47;62,14;0,14;0,0;78,0" o:connectangles="0,0,0,0,0,0,0,0,0,0,0,0,0"/>
                  </v:shape>
                  <v:shape id="Freeform 1023" o:spid="_x0000_s1304" style="position:absolute;left:1072;top:1756;width:41;height:112;visibility:visible;mso-wrap-style:square;v-text-anchor:top" coordsize="52,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" path="m,40r,l,27c12,25,21,23,26,20,31,17,35,10,38,l52,r,140l33,140,33,40,,40xe" fillcolor="black" strokeweight="0">
                    <v:path arrowok="t" o:connecttype="custom" o:connectlocs="0,32;0,32;0,22;21,16;30,0;41,0;41,112;26,112;26,32;0,32" o:connectangles="0,0,0,0,0,0,0,0,0,0"/>
                  </v:shape>
                  <v:shape id="Freeform 1024" o:spid="_x0000_s1305" style="position:absolute;left:1152;top:1816;width:40;height:14;visibility:visible;mso-wrap-style:square;v-text-anchor:top" coordsize="5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" path="m,l,,50,r,18l,18,,xe" fillcolor="black" strokeweight="0">
                    <v:path arrowok="t" o:connecttype="custom" o:connectlocs="0,0;0,0;40,0;40,14;0,14;0,0" o:connectangles="0,0,0,0,0,0"/>
                  </v:shape>
                  <v:shape id="Freeform 1025" o:spid="_x0000_s1306" style="position:absolute;left:1210;top:1752;width:17;height:40;visibility:visible;mso-wrap-style:square;v-text-anchor:top" coordsize="2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" path="m21,9r,c17,10,14,12,12,15v-1,4,-2,8,-2,12c10,28,10,28,10,29v,,,,,1l21,30r,21l,51,,31c,24,1,17,5,10,8,4,13,1,21,r,9xe" fillcolor="black" strokeweight="0">
                    <v:path arrowok="t" o:connecttype="custom" o:connectlocs="17,7;17,7;10,12;8,21;8,23;8,24;17,24;17,40;0,40;0,24;4,8;17,0;17,7" o:connectangles="0,0,0,0,0,0,0,0,0,0,0,0,0"/>
                  </v:shape>
                  <v:shape id="Freeform 1026" o:spid="_x0000_s1307" style="position:absolute;left:1241;top:1757;width:78;height:111;visibility:visible;mso-wrap-style:square;v-text-anchor:top" coordsize="98,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" path="m98,r,l98,16c94,20,88,28,80,39,73,50,66,61,60,74,54,86,50,98,47,108v-2,6,-4,17,-7,31l20,139c25,112,34,85,50,59,59,43,68,30,78,18l,18,,,98,xe" fillcolor="black" strokeweight="0">
                    <v:path arrowok="t" o:connecttype="custom" o:connectlocs="78,0;78,0;78,13;64,31;48,59;37,86;32,111;16,111;40,47;62,14;0,14;0,0;78,0" o:connectangles="0,0,0,0,0,0,0,0,0,0,0,0,0"/>
                  </v:shape>
                  <v:shape id="Freeform 1027" o:spid="_x0000_s1308" style="position:absolute;left:1331;top:1756;width:75;height:115;visibility:visible;mso-wrap-style:square;v-text-anchor:top" coordsize="95,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" path="m19,107r,c20,117,24,124,31,127v3,2,7,3,12,3c51,130,59,127,65,120,71,113,75,98,77,77,73,83,68,87,63,90v-6,2,-12,4,-19,4c30,94,19,89,12,81,4,72,,62,,48,,35,4,24,11,14,19,5,31,,46,,67,,81,9,89,28v4,10,6,22,6,38c95,83,93,98,87,112v-8,22,-23,33,-43,33c30,145,19,141,12,134,5,127,1,118,1,107r18,xm46,78r,c53,78,60,76,66,71v5,-5,8,-13,8,-24c74,36,72,29,66,24,61,18,55,16,46,16v-8,,-15,3,-20,9c21,30,18,38,18,48v,9,2,16,7,22c29,75,36,78,46,78r,xe" fillcolor="black" strokeweight="0">
                    <v:path arrowok="t" o:connecttype="custom" o:connectlocs="15,85;15,85;24,101;34,103;51,95;61,61;50,71;35,75;9,64;0,38;9,11;36,0;70,22;75,52;69,89;35,115;9,106;1,85;15,85;36,62;36,62;52,56;58,37;52,19;36,13;21,20;14,38;20,56;36,62;36,62" o:connectangles="0,0,0,0,0,0,0,0,0,0,0,0,0,0,0,0,0,0,0,0,0,0,0,0,0,0,0,0,0,0"/>
                    <o:lock v:ext="edit" verticies="t"/>
                  </v:shape>
                  <v:shape id="Freeform 1028" o:spid="_x0000_s1309" style="position:absolute;left:1470;top:1751;width:37;height:149;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" path="m45,r,c35,20,28,35,25,44,21,59,18,75,18,94v,19,3,37,8,52c30,156,36,170,46,188r-12,c24,173,18,164,16,160,14,156,11,150,8,143,5,133,2,123,1,112,,106,,100,,95,,76,3,58,9,43,13,34,21,19,33,l45,xe" fillcolor="black" strokeweight="0">
                    <v:path arrowok="t" o:connecttype="custom" o:connectlocs="36,0;36,0;20,35;14,75;21,116;37,149;27,149;13,127;6,113;1,89;0,75;7,34;27,0;36,0" o:connectangles="0,0,0,0,0,0,0,0,0,0,0,0,0,0"/>
                  </v:shape>
                  <v:shape id="Freeform 1029" o:spid="_x0000_s1310" style="position:absolute;left:1528;top:1756;width:42;height:112;visibility:visible;mso-wrap-style:square;v-text-anchor:top" coordsize="52,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" path="m,40r,l,27c12,25,21,23,26,20,31,17,35,10,38,l52,r,140l33,140,33,40,,40xe" fillcolor="black" strokeweight="0">
                    <v:path arrowok="t" o:connecttype="custom" o:connectlocs="0,32;0,32;0,22;21,16;31,0;42,0;42,112;27,112;27,32;0,32" o:connectangles="0,0,0,0,0,0,0,0,0,0"/>
                  </v:shape>
                  <v:shape id="Freeform 1030" o:spid="_x0000_s1311" style="position:absolute;left:1608;top:1756;width:76;height:115;visibility:visible;mso-wrap-style:square;v-text-anchor:top" coordsize="96,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" path="m20,107r,c20,117,24,124,31,127v4,2,8,3,12,3c52,130,59,127,65,120,71,113,75,98,78,77,74,83,69,87,63,90v-6,2,-12,4,-19,4c31,94,20,89,12,81,4,72,,62,,48,,35,4,24,12,14,20,5,31,,47,,67,,81,9,89,28v5,10,7,22,7,38c96,83,93,98,88,112v-9,22,-23,33,-44,33c30,145,20,141,13,134,5,127,2,118,2,107r18,xm47,78r,c54,78,60,76,66,71v6,-5,9,-13,9,-24c75,36,72,29,67,24,62,18,55,16,47,16v-9,,-16,3,-21,9c21,30,19,38,19,48v,9,2,16,6,22c30,75,37,78,47,78r,xe" fillcolor="black" strokeweight="0">
                    <v:path arrowok="t" o:connecttype="custom" o:connectlocs="16,85;16,85;25,101;34,103;51,95;62,61;50,71;35,75;10,64;0,38;10,11;37,0;70,22;76,52;70,89;35,115;10,106;2,85;16,85;37,62;37,62;52,56;59,37;53,19;37,13;21,20;15,38;20,56;37,62;37,62" o:connectangles="0,0,0,0,0,0,0,0,0,0,0,0,0,0,0,0,0,0,0,0,0,0,0,0,0,0,0,0,0,0"/>
                    <o:lock v:ext="edit" verticies="t"/>
                  </v:shape>
                  <v:shape id="Freeform 1031" o:spid="_x0000_s1312" style="position:absolute;left:1697;top:1756;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" path="m49,59r,c57,59,63,57,67,53v5,-5,7,-10,7,-16c74,32,72,27,67,22,63,18,57,16,48,16v-8,,-15,2,-18,6c26,27,24,32,24,38v,7,2,12,7,15c36,57,42,59,49,59r,xm50,129r,c58,129,65,127,70,122v6,-4,8,-11,8,-20c78,93,76,86,70,82,65,77,57,75,49,75v-9,,-16,2,-21,7c22,87,20,93,20,102v,7,2,14,7,19c32,126,40,129,50,129r,xm25,66r,c20,64,16,61,13,59,8,53,5,46,5,38,5,27,9,18,17,11,24,3,35,,49,,63,,73,3,81,10v8,7,12,16,12,25c93,44,90,51,86,57v-3,3,-6,6,-12,9c80,68,85,72,88,75v6,7,9,15,9,26c97,113,93,124,85,132v-8,9,-20,13,-36,13c36,145,24,141,15,134,5,127,,116,,102,,93,2,86,6,80,11,74,17,69,25,66r,xe" fillcolor="black" strokeweight="0">
                    <v:path arrowok="t" o:connecttype="custom" o:connectlocs="39,47;39,47;53,42;59,29;53,17;38,13;24,17;19,30;25,42;39,47;39,47;40,102;40,102;56,97;62,81;56,65;39,59;22,65;16,81;21,96;40,102;40,102;20,52;20,52;10,47;4,30;13,9;39,0;64,8;74,28;68,45;59,52;70,59;77,80;67,105;39,115;12,106;0,81;5,63;20,52;20,52" o:connectangles="0,0,0,0,0,0,0,0,0,0,0,0,0,0,0,0,0,0,0,0,0,0,0,0,0,0,0,0,0,0,0,0,0,0,0,0,0,0,0,0,0"/>
                    <o:lock v:ext="edit" verticies="t"/>
                  </v:shape>
                  <v:shape id="Freeform 1032" o:spid="_x0000_s1313" style="position:absolute;left:1786;top:1756;width:78;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" path="m47,145r,c30,145,18,140,11,131,3,122,,111,,98r18,c19,107,21,114,23,118v5,7,13,11,25,11c57,129,65,126,71,121v5,-5,8,-11,8,-19c79,92,76,85,70,82,64,78,56,76,45,76v-1,,-2,,-3,c41,76,39,76,38,76r,-16c40,60,41,61,43,61v1,,2,,4,c53,61,59,60,63,58,71,54,74,47,74,38,74,31,72,25,67,22,62,18,56,16,49,16,38,16,29,20,25,28v-3,4,-4,10,-4,18l3,46c3,36,5,27,9,19,17,6,29,,48,,62,,73,3,81,9v8,7,12,16,12,28c93,46,90,53,86,58v-3,4,-7,6,-11,8c82,68,88,72,92,78v4,6,6,13,6,21c98,113,94,124,85,132v-9,9,-22,13,-38,13l47,145xe" fillcolor="black" strokeweight="0">
                    <v:path arrowok="t" o:connecttype="custom" o:connectlocs="37,115;37,115;9,104;0,78;14,78;18,94;38,102;57,96;63,81;56,65;36,60;33,60;30,60;30,48;34,48;37,48;50,46;59,30;53,17;39,13;20,22;17,36;2,36;7,15;38,0;64,7;74,29;68,46;60,52;73,62;78,79;68,105;37,115;37,115" o:connectangles="0,0,0,0,0,0,0,0,0,0,0,0,0,0,0,0,0,0,0,0,0,0,0,0,0,0,0,0,0,0,0,0,0,0"/>
                  </v:shape>
                  <v:shape id="Freeform 1033" o:spid="_x0000_s1314" style="position:absolute;left:1876;top:1751;width:37;height:149;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" path="m1,188r,c11,168,18,153,21,144v4,-14,7,-31,7,-50c28,75,25,58,20,42,16,32,10,18,,l12,c22,16,28,26,31,30v2,4,4,9,7,15c41,54,43,62,44,70v2,8,2,16,2,23c46,112,43,130,37,145v-4,10,-12,24,-24,43l1,188xe" fillcolor="black" strokeweight="0">
                    <v:path arrowok="t" o:connecttype="custom" o:connectlocs="1,149;1,149;17,114;23,75;16,33;0,0;10,0;25,24;31,36;35,55;37,74;30,115;10,149;1,149" o:connectangles="0,0,0,0,0,0,0,0,0,0,0,0,0,0"/>
                  </v:shape>
                  <v:shape id="Freeform 1034" o:spid="_x0000_s1315" style="position:absolute;left:520;top:808;width:92;height:122;visibility:visible;mso-wrap-style:square;v-text-anchor:top" coordsize="115,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" path="m18,102r,c19,110,21,117,24,122v7,10,18,15,34,15c66,137,73,136,79,133v11,-4,17,-11,17,-21c96,104,94,98,89,95,84,91,76,89,65,86l46,82c33,79,24,76,18,72,9,66,5,57,5,45,5,32,9,21,18,13,27,5,40,,56,,72,,85,4,95,11v11,8,16,19,16,36l93,47c92,39,90,33,86,29,80,21,70,17,56,17v-12,,-20,3,-25,8c26,30,23,35,23,42v,7,3,12,9,15c36,59,45,62,58,65r21,5c89,72,96,75,101,79v10,7,14,17,14,29c115,124,109,136,98,143v-12,7,-25,10,-41,10c39,153,25,149,15,139,5,130,,118,,102r18,xm58,r,l58,xe" fillcolor="black" strokeweight="0">
                    <v:path arrowok="t" o:connecttype="custom" o:connectlocs="14,81;14,81;19,97;46,109;63,106;77,89;71,76;52,69;37,65;14,57;4,36;14,10;45,0;76,9;89,37;74,37;69,23;45,14;25,20;18,33;26,45;46,52;63,56;81,63;92,86;78,114;46,122;12,111;0,81;14,81;46,0;46,0;46,0" o:connectangles="0,0,0,0,0,0,0,0,0,0,0,0,0,0,0,0,0,0,0,0,0,0,0,0,0,0,0,0,0,0,0,0,0"/>
                    <o:lock v:ext="edit" verticies="t"/>
                  </v:shape>
                  <v:shape id="Freeform 1035" o:spid="_x0000_s1316" style="position:absolute;left:622;top:819;width:39;height:109;visibility:visible;mso-wrap-style:square;v-text-anchor:top" coordsize="49,1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" path="m14,r,l32,r,29l49,29r,15l32,44r,69c32,116,33,119,36,120v1,1,3,1,7,1c43,121,44,121,45,121v1,,2,,4,l49,135v-2,1,-4,1,-7,1c40,136,38,137,35,137v-8,,-14,-2,-17,-7c15,126,14,121,14,114r,-70l,44,,29r14,l14,xe" fillcolor="black" strokeweight="0">
                    <v:path arrowok="t" o:connecttype="custom" o:connectlocs="11,0;11,0;25,0;25,23;39,23;39,35;25,35;25,90;29,95;34,96;36,96;39,96;39,107;33,108;28,109;14,103;11,91;11,35;0,35;0,23;11,23;11,0" o:connectangles="0,0,0,0,0,0,0,0,0,0,0,0,0,0,0,0,0,0,0,0,0,0"/>
                  </v:shape>
                  <v:shape id="Freeform 1036" o:spid="_x0000_s1317" style="position:absolute;left:674;top:841;width:68;height:88;visibility:visible;mso-wrap-style:square;v-text-anchor:top" coordsize="85,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" path="m18,2r,l18,72v,6,1,10,3,14c24,92,30,95,39,95v12,,20,-5,25,-16c66,73,68,65,68,54l68,2r17,l85,108r-16,l69,92v-3,4,-5,8,-9,11c53,108,45,111,36,111,20,111,10,106,5,96,2,90,,83,,74l,2r18,xm43,r,l43,xe" fillcolor="black" strokeweight="0">
                    <v:path arrowok="t" o:connecttype="custom" o:connectlocs="14,2;14,2;14,57;17,68;31,75;51,63;54,43;54,2;68,2;68,86;55,86;55,73;48,82;29,88;4,76;0,59;0,2;14,2;34,0;34,0;34,0" o:connectangles="0,0,0,0,0,0,0,0,0,0,0,0,0,0,0,0,0,0,0,0,0"/>
                    <o:lock v:ext="edit" verticies="t"/>
                  </v:shape>
                  <v:shape id="Freeform 1037" o:spid="_x0000_s1318" style="position:absolute;left:759;top:811;width:74;height:119;visibility:visible;mso-wrap-style:square;v-text-anchor:top" coordsize="94,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" path="m19,93r,c19,105,21,114,26,122v5,7,12,11,23,11c57,133,64,130,69,123v6,-7,8,-18,8,-31c77,79,75,69,69,63,64,56,57,53,49,53v-9,,-16,3,-22,10c22,70,19,80,19,93r,xm46,37r,c54,37,60,39,66,43v3,2,7,5,11,10l77,,94,r,145l78,145r,-15c74,137,69,141,63,144v-6,3,-12,5,-19,5c32,149,22,144,13,134,4,124,,111,,94,,79,4,66,12,54,20,43,31,37,46,37r,xe" fillcolor="black" strokeweight="0">
                    <v:path arrowok="t" o:connecttype="custom" o:connectlocs="15,74;15,74;20,97;39,106;54,98;61,73;54,50;39,42;21,50;15,74;15,74;36,30;36,30;52,34;61,42;61,0;74,0;74,116;61,116;61,104;50,115;35,119;10,107;0,75;9,43;36,30;36,30" o:connectangles="0,0,0,0,0,0,0,0,0,0,0,0,0,0,0,0,0,0,0,0,0,0,0,0,0,0,0"/>
                    <o:lock v:ext="edit" verticies="t"/>
                  </v:shape>
                  <v:shape id="Freeform 1038" o:spid="_x0000_s1319" style="position:absolute;left:845;top:841;width:77;height:120;visibility:visible;mso-wrap-style:square;v-text-anchor:top" coordsize="97,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" path="m77,2r,l97,2c94,9,89,25,80,49,74,67,68,82,64,93,54,120,47,136,42,142v-4,6,-11,9,-21,9c18,151,16,151,15,151v-1,,-3,-1,-5,-1l10,134v3,1,5,1,7,1c18,135,19,136,20,136v4,,6,-1,8,-2c29,133,30,132,31,130v1,-1,2,-3,4,-8c37,117,39,113,39,111l,2r21,l49,88,77,2xm49,r,l49,xe" fillcolor="black" strokeweight="0">
                    <v:path arrowok="t" o:connecttype="custom" o:connectlocs="61,2;61,2;77,2;64,39;51,74;33,113;17,120;12,120;8,119;8,106;13,107;16,108;22,106;25,103;28,97;31,88;0,2;17,2;39,70;61,2;39,0;39,0;39,0" o:connectangles="0,0,0,0,0,0,0,0,0,0,0,0,0,0,0,0,0,0,0,0,0,0,0"/>
                    <o:lock v:ext="edit" verticies="t"/>
                  </v:shape>
                  <v:shape id="Freeform 1039" o:spid="_x0000_s1320" style="position:absolute;left:5974;top:4578;width:77;height:113;visibility:visible;mso-wrap-style:square;v-text-anchor:top" coordsize="97,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" path="m,142r,c,130,3,119,7,110,12,101,20,93,33,86l52,75c60,70,66,66,70,62v5,-5,8,-11,8,-18c78,35,75,29,70,24,66,19,59,17,51,17,39,17,30,21,25,30v-2,5,-3,12,-4,21l3,51c3,39,6,29,10,21,18,7,31,,51,,67,,79,5,86,14v8,8,11,18,11,29c97,54,93,64,86,72,81,76,73,82,61,89l47,96v-6,4,-11,7,-15,10c26,112,21,118,20,125r77,l97,142,,142xe" fillcolor="black" strokeweight="0">
                    <v:path arrowok="t" o:connecttype="custom" o:connectlocs="0,113;0,113;6,88;26,68;41,60;56,49;62,35;56,19;40,14;20,24;17,41;2,41;8,17;40,0;68,11;77,34;68,57;48,71;37,76;25,84;16,99;77,99;77,113;0,113" o:connectangles="0,0,0,0,0,0,0,0,0,0,0,0,0,0,0,0,0,0,0,0,0,0,0,0"/>
                  </v:shape>
                  <v:shape id="Freeform 1040" o:spid="_x0000_s1321" style="position:absolute;left:6072;top:4674;width:16;height:17;visibility:visible;mso-wrap-style:square;v-text-anchor:top" coordsize="2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" path="m,l,,20,r,21l,21,,xe" fillcolor="black" strokeweight="0">
                    <v:path arrowok="t" o:connecttype="custom" o:connectlocs="0,0;0,0;16,0;16,17;0,17;0,0" o:connectangles="0,0,0,0,0,0"/>
                  </v:shape>
                  <v:shape id="Freeform 1041" o:spid="_x0000_s1322" style="position:absolute;left:6118;top:4579;width:42;height:112;visibility:visible;mso-wrap-style:square;v-text-anchor:top" coordsize="52,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" path="m,41r,l,28c13,26,22,24,27,21,32,18,36,11,38,l52,r,141l33,141,33,41,,41xe" fillcolor="black" strokeweight="0">
                    <v:path arrowok="t" o:connecttype="custom" o:connectlocs="0,33;0,33;0,22;22,17;31,0;42,0;42,112;27,112;27,33;0,33" o:connectangles="0,0,0,0,0,0,0,0,0,0"/>
                  </v:shape>
                  <v:shape id="Freeform 1042" o:spid="_x0000_s1323" style="position:absolute;left:6196;top:4579;width:41;height:112;visibility:visible;mso-wrap-style:square;v-text-anchor:top" coordsize="52,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" path="m,41r,l,28c13,26,22,24,27,21,32,18,36,11,38,l52,r,141l33,141,33,41,,41xe" fillcolor="black" strokeweight="0">
                    <v:path arrowok="t" o:connecttype="custom" o:connectlocs="0,33;0,33;0,22;21,17;30,0;41,0;41,112;26,112;26,33;0,33" o:connectangles="0,0,0,0,0,0,0,0,0,0"/>
                  </v:shape>
                  <v:shape id="Freeform 1043" o:spid="_x0000_s1324" style="position:absolute;left:6326;top:4574;width:37;height:149;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" path="m46,r,c35,20,28,35,25,44,21,59,18,75,18,94v,19,3,37,8,52c30,156,36,170,46,188r-12,c24,173,18,164,16,160,14,156,11,150,9,143,5,133,2,123,1,112,,106,,100,,95,,76,3,58,9,43,13,34,21,19,33,l46,xe" fillcolor="black" strokeweight="0">
                    <v:path arrowok="t" o:connecttype="custom" o:connectlocs="37,0;37,0;20,35;14,75;21,116;37,149;27,149;13,127;7,113;1,89;0,75;7,34;27,0;37,0" o:connectangles="0,0,0,0,0,0,0,0,0,0,0,0,0,0"/>
                  </v:shape>
                  <v:shape id="Freeform 1044" o:spid="_x0000_s1325" style="position:absolute;left:6374;top:4579;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" path="m48,r,c66,,79,7,88,22v6,12,9,28,9,48c97,90,94,105,88,118v-8,18,-21,27,-40,27c31,145,18,138,10,123,3,111,,94,,73,,57,2,44,6,32,14,11,28,,48,r,xm48,129r,c57,129,64,125,70,117v5,-9,8,-24,8,-46c78,55,76,42,72,31,68,21,60,16,49,16,39,16,31,21,26,31v-5,9,-7,24,-7,43c19,88,20,100,23,109v5,13,13,20,25,20l48,129xe" fillcolor="black" strokeweight="0">
                    <v:path arrowok="t" o:connecttype="custom" o:connectlocs="38,0;38,0;70,17;77,56;70,94;38,115;8,98;0,58;5,25;38,0;38,0;38,102;38,102;56,93;62,56;57,25;39,13;21,25;15,59;18,86;38,102;38,102" o:connectangles="0,0,0,0,0,0,0,0,0,0,0,0,0,0,0,0,0,0,0,0,0,0"/>
                    <o:lock v:ext="edit" verticies="t"/>
                  </v:shape>
                  <v:shape id="Freeform 1045" o:spid="_x0000_s1326" style="position:absolute;left:6472;top:4674;width:16;height:17;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" path="m,l,,21,r,21l,21,,xe" fillcolor="black" strokeweight="0">
                    <v:path arrowok="t" o:connecttype="custom" o:connectlocs="0,0;0,0;16,0;16,17;0,17;0,0" o:connectangles="0,0,0,0,0,0"/>
                  </v:shape>
                  <v:shape id="Freeform 1046" o:spid="_x0000_s1327" style="position:absolute;left:6507;top:4579;width:78;height:115;visibility:visible;mso-wrap-style:square;v-text-anchor:top" coordsize="99,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" path="m48,145r,c31,145,19,140,12,131,4,122,,111,,98r19,c20,107,21,114,24,118v5,7,13,11,25,11c58,129,66,126,71,121v6,-5,9,-11,9,-19c80,92,77,85,71,82,65,78,57,76,46,76v-1,,-2,,-3,c41,76,40,76,39,76r,-16c41,60,42,61,44,61v1,,2,,4,c54,61,60,60,64,58,71,54,75,47,75,38,75,31,73,25,68,22,63,18,57,16,50,16,38,16,30,20,26,28v-3,4,-4,10,-5,18l4,46c4,36,6,27,10,19,17,6,30,,48,,63,,74,3,82,9v8,7,12,16,12,28c94,46,91,53,87,58v-3,4,-7,6,-12,8c83,68,89,72,93,78v4,6,6,13,6,21c99,113,95,124,86,132v-9,9,-22,13,-38,13l48,145xe" fillcolor="black" strokeweight="0">
                    <v:path arrowok="t" o:connecttype="custom" o:connectlocs="38,115;38,115;9,104;0,78;15,78;19,94;39,102;56,96;63,81;56,65;36,60;34,60;31,60;31,48;35,48;38,48;50,46;59,30;54,17;39,13;20,22;17,36;3,36;8,15;38,0;65,7;74,29;69,46;59,52;73,62;78,79;68,105;38,115;38,115" o:connectangles="0,0,0,0,0,0,0,0,0,0,0,0,0,0,0,0,0,0,0,0,0,0,0,0,0,0,0,0,0,0,0,0,0,0"/>
                  </v:shape>
                  <v:shape id="Freeform 1047" o:spid="_x0000_s1328" style="position:absolute;left:6599;top:4580;width:78;height:111;visibility:visible;mso-wrap-style:square;v-text-anchor:top" coordsize="98,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" path="m98,r,l98,16c93,20,87,28,80,39,72,50,66,61,60,74,54,86,50,98,47,108v-2,6,-5,17,-8,31l20,139c24,112,34,85,49,59,58,43,68,30,78,18l,18,,,98,xe" fillcolor="black" strokeweight="0">
                    <v:path arrowok="t" o:connecttype="custom" o:connectlocs="78,0;78,0;78,13;64,31;48,59;37,86;31,111;16,111;39,47;62,14;0,14;0,0;78,0" o:connectangles="0,0,0,0,0,0,0,0,0,0,0,0,0"/>
                  </v:shape>
                  <v:shape id="Freeform 1048" o:spid="_x0000_s1329" style="position:absolute;left:6696;top:4674;width:16;height:41;visibility:visible;mso-wrap-style:square;v-text-anchor:top" coordsize="2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" path="m,42r,c4,41,8,38,9,32v1,-3,2,-6,2,-8c11,23,11,23,11,22v,,,,,-1l,21,,,21,r,20c21,27,19,34,16,40,13,46,8,50,,51l,42xe" fillcolor="black" strokeweight="0">
                    <v:path arrowok="t" o:connecttype="custom" o:connectlocs="0,34;0,34;7,26;8,19;8,18;8,17;0,17;0,0;16,0;16,16;12,32;0,41;0,34" o:connectangles="0,0,0,0,0,0,0,0,0,0,0,0,0"/>
                  </v:shape>
                  <v:shape id="Freeform 1049" o:spid="_x0000_s1330" style="position:absolute;left:6776;top:4579;width:78;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" path="m47,145r,c31,145,18,140,11,131,3,122,,111,,98r18,c19,107,21,114,23,118v5,7,13,11,25,11c58,129,65,126,71,121v5,-5,8,-11,8,-19c79,92,76,85,70,82,64,78,56,76,46,76v-2,,-3,,-4,c41,76,39,76,38,76r,-16c40,60,42,61,43,61v1,,2,,4,c54,61,59,60,63,58,71,54,75,47,75,38,75,31,72,25,67,22,62,18,56,16,50,16,38,16,30,20,25,28v-2,4,-4,10,-4,18l3,46c3,36,5,27,10,19,17,6,29,,48,,62,,73,3,81,9v8,7,12,16,12,28c93,46,91,53,86,58v-3,4,-7,6,-11,8c82,68,88,72,92,78v4,6,6,13,6,21c98,113,94,124,85,132v-9,9,-21,13,-38,13l47,145xe" fillcolor="black" strokeweight="0">
                    <v:path arrowok="t" o:connecttype="custom" o:connectlocs="37,115;37,115;9,104;0,78;14,78;18,94;38,102;57,96;63,81;56,65;37,60;33,60;30,60;30,48;34,48;37,48;50,46;60,30;53,17;40,13;20,22;17,36;2,36;8,15;38,0;64,7;74,29;68,46;60,52;73,62;78,79;68,105;37,115;37,115" o:connectangles="0,0,0,0,0,0,0,0,0,0,0,0,0,0,0,0,0,0,0,0,0,0,0,0,0,0,0,0,0,0,0,0,0,0"/>
                  </v:shape>
                  <v:shape id="Freeform 1050" o:spid="_x0000_s1331" style="position:absolute;left:6875;top:4674;width:17;height:17;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" path="m,l,,21,r,21l,21,,xe" fillcolor="black" strokeweight="0">
                    <v:path arrowok="t" o:connecttype="custom" o:connectlocs="0,0;0,0;17,0;17,17;0,17;0,0" o:connectangles="0,0,0,0,0,0"/>
                  </v:shape>
                  <v:shape id="Freeform 1051" o:spid="_x0000_s1332" style="position:absolute;left:6912;top:4579;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" path="m48,59r,c56,59,62,57,66,53v5,-5,7,-10,7,-16c73,32,71,27,67,22,62,18,56,16,47,16v-8,,-14,2,-18,6c25,27,23,32,23,38v,7,3,12,7,15c35,57,41,59,48,59r,xm49,129r,c57,129,64,127,70,122v5,-4,8,-11,8,-20c78,93,75,86,69,82,64,77,57,75,48,75v-9,,-16,2,-21,7c22,87,19,93,19,102v,7,2,14,7,19c31,126,39,129,49,129r,xm24,66r,c19,64,15,61,12,58,7,53,4,46,4,38,4,27,8,18,16,11,24,3,34,,48,,62,,73,3,80,10v8,7,12,16,12,25c92,44,90,51,85,57v-2,3,-6,6,-12,9c79,68,84,71,87,75v6,7,10,15,10,26c97,113,92,124,84,132v-8,9,-20,13,-35,13c35,145,23,141,14,134,4,127,,116,,101,,93,2,86,6,80,10,74,16,69,24,66r,xe" fillcolor="black" strokeweight="0">
                    <v:path arrowok="t" o:connecttype="custom" o:connectlocs="38,47;38,47;52,42;58,29;53,17;37,13;23,17;18,30;24,42;38,47;38,47;39,102;39,102;56,97;62,81;55,65;38,59;21,65;15,81;21,96;39,102;39,102;19,52;19,52;10,46;3,30;13,9;38,0;64,8;73,28;67,45;58,52;69,59;77,80;67,105;39,115;11,106;0,80;5,63;19,52;19,52" o:connectangles="0,0,0,0,0,0,0,0,0,0,0,0,0,0,0,0,0,0,0,0,0,0,0,0,0,0,0,0,0,0,0,0,0,0,0,0,0,0,0,0,0"/>
                    <o:lock v:ext="edit" verticies="t"/>
                  </v:shape>
                  <v:shape id="Freeform 1052" o:spid="_x0000_s1333" style="position:absolute;left:7001;top:4580;width:78;height:114;visibility:visible;mso-wrap-style:square;v-text-anchor:top" coordsize="98,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" path="m19,103r,c20,113,25,120,33,124v4,2,9,3,15,3c58,127,66,124,71,117v5,-7,7,-14,7,-22c78,85,75,77,69,72,63,66,56,64,48,64v-6,,-12,1,-16,3c28,70,24,73,21,77l5,76,16,,90,r,17l30,17,24,57v3,-3,6,-5,9,-6c38,49,44,48,51,48v13,,24,4,33,12c93,69,98,79,98,92v,13,-5,25,-13,35c77,138,64,143,46,143v-12,,-22,-4,-31,-10c6,127,1,117,,103r19,xe" fillcolor="black" strokeweight="0">
                    <v:path arrowok="t" o:connecttype="custom" o:connectlocs="15,82;15,82;26,99;38,101;57,93;62,76;55,57;38,51;25,53;17,61;4,61;13,0;72,0;72,14;24,14;19,45;26,41;41,38;67,48;78,73;68,101;37,114;12,106;0,82;15,82" o:connectangles="0,0,0,0,0,0,0,0,0,0,0,0,0,0,0,0,0,0,0,0,0,0,0,0,0"/>
                  </v:shape>
                  <v:shape id="Freeform 1053" o:spid="_x0000_s1334" style="position:absolute;left:7091;top:4574;width:36;height:149;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" path="m1,188r,c11,168,18,153,21,144v4,-14,7,-31,7,-50c28,75,25,58,20,42,17,32,10,18,,l12,c22,16,29,26,31,30v2,4,4,9,7,15c41,54,43,62,44,70v2,8,2,16,2,23c46,112,43,130,37,145v-4,10,-12,24,-24,43l1,188xe" fillcolor="black" strokeweight="0">
                    <v:path arrowok="t" o:connecttype="custom" o:connectlocs="1,149;1,149;16,114;22,75;16,33;0,0;9,0;24,24;30,36;34,55;36,74;29,115;10,149;1,149" o:connectangles="0,0,0,0,0,0,0,0,0,0,0,0,0,0"/>
                  </v:shape>
                  <v:shape id="Freeform 1054" o:spid="_x0000_s1335" style="position:absolute;left:5974;top:3323;width:77;height:116;visibility:visible;mso-wrap-style:square;v-text-anchor:top" coordsize="97,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" path="m48,59r,c56,59,62,57,67,53v4,-4,6,-10,6,-16c73,32,71,27,67,23,63,18,56,16,48,16v-9,,-15,2,-19,7c26,27,24,32,24,38v,7,2,12,7,16c36,58,42,59,48,59r,xm50,129r,c58,129,65,127,70,123v5,-5,8,-11,8,-20c78,94,75,87,70,82,64,77,57,75,48,75v-8,,-15,2,-21,7c22,87,19,94,19,102v,8,3,14,8,19c32,127,39,129,50,129r,xm24,66r,c19,64,16,62,13,59,8,54,5,47,5,38,5,28,9,19,16,11,24,4,35,,49,,62,,73,3,81,11v7,7,11,15,11,25c92,44,90,52,86,57v-3,3,-7,6,-12,9c80,69,84,72,88,75v6,7,9,15,9,26c97,113,93,124,85,133v-9,8,-21,13,-36,13c35,146,24,142,14,134,5,127,,116,,102,,94,2,86,6,80,10,74,16,70,24,66r,xe" fillcolor="black" strokeweight="0">
                    <v:path arrowok="t" o:connecttype="custom" o:connectlocs="38,47;38,47;53,42;58,29;53,18;38,13;23,18;19,30;25,43;38,47;38,47;40,102;40,102;56,98;62,82;56,65;38,60;21,65;15,81;21,96;40,102;40,102;19,52;19,52;10,47;4,30;13,9;39,0;64,9;73,29;68,45;59,52;70,60;77,80;67,106;39,116;11,106;0,81;5,64;19,52;19,52" o:connectangles="0,0,0,0,0,0,0,0,0,0,0,0,0,0,0,0,0,0,0,0,0,0,0,0,0,0,0,0,0,0,0,0,0,0,0,0,0,0,0,0,0"/>
                    <o:lock v:ext="edit" verticies="t"/>
                  </v:shape>
                  <v:shape id="Freeform 1055" o:spid="_x0000_s1336" style="position:absolute;left:6072;top:3419;width:16;height:17;visibility:visible;mso-wrap-style:square;v-text-anchor:top" coordsize="2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" path="m,l,,20,r,22l,22,,xe" fillcolor="black" strokeweight="0">
                    <v:path arrowok="t" o:connecttype="custom" o:connectlocs="0,0;0,0;16,0;16,17;0,17;0,0" o:connectangles="0,0,0,0,0,0"/>
                  </v:shape>
                  <v:shape id="Freeform 1056" o:spid="_x0000_s1337" style="position:absolute;left:6108;top:3326;width:77;height:113;visibility:visible;mso-wrap-style:square;v-text-anchor:top" coordsize="97,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" path="m19,103r,c20,113,25,120,33,124v4,2,9,3,14,3c58,127,66,123,71,116v5,-6,7,-14,7,-22c78,84,75,77,69,71,63,66,56,63,48,63v-6,,-12,1,-16,4c28,69,24,72,21,77l5,76,16,,89,r,17l29,17,23,56v4,-2,7,-4,10,-6c38,48,44,47,51,47v13,,24,4,33,13c93,68,97,79,97,91v,14,-4,26,-12,36c77,137,64,142,46,142v-12,,-22,-3,-31,-10c6,126,1,116,,103r19,xe" fillcolor="black" strokeweight="0">
                    <v:path arrowok="t" o:connecttype="custom" o:connectlocs="15,82;15,82;26,99;37,101;56,92;62,75;55,57;38,50;25,53;17,61;4,60;13,0;71,0;71,14;23,14;18,45;26,40;40,37;67,48;77,72;67,101;37,113;12,105;0,82;15,82" o:connectangles="0,0,0,0,0,0,0,0,0,0,0,0,0,0,0,0,0,0,0,0,0,0,0,0,0"/>
                  </v:shape>
                  <v:shape id="Freeform 1057" o:spid="_x0000_s1338" style="position:absolute;left:6199;top:3326;width:77;height:110;visibility:visible;mso-wrap-style:square;v-text-anchor:top" coordsize="98,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" path="m98,r,l98,15c94,20,88,27,80,38,73,49,66,61,60,73,54,86,50,97,47,107v-2,7,-4,17,-7,32l20,139c25,112,34,85,50,58,59,42,68,29,78,18l,18,,,98,xe" fillcolor="black" strokeweight="0">
                    <v:path arrowok="t" o:connecttype="custom" o:connectlocs="77,0;77,0;77,12;63,30;47,58;37,85;31,110;16,110;39,46;61,14;0,14;0,0;77,0" o:connectangles="0,0,0,0,0,0,0,0,0,0,0,0,0"/>
                  </v:shape>
                  <v:shape id="Freeform 1058" o:spid="_x0000_s1339" style="position:absolute;left:6338;top:3319;width:37;height:150;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" path="m45,r,c35,20,28,35,25,45,21,59,18,76,18,94v,20,3,37,8,53c30,156,36,170,46,189r-12,c24,174,18,164,16,160,14,156,11,150,8,143,5,133,2,123,1,112,,106,,101,,96,,76,3,59,9,44,13,34,21,20,33,l45,xe" fillcolor="black" strokeweight="0">
                    <v:path arrowok="t" o:connecttype="custom" o:connectlocs="36,0;36,0;20,36;14,75;21,117;37,150;27,150;13,127;6,113;1,89;0,76;7,35;27,0;36,0" o:connectangles="0,0,0,0,0,0,0,0,0,0,0,0,0,0"/>
                  </v:shape>
                  <v:shape id="Freeform 1059" o:spid="_x0000_s1340" style="position:absolute;left:6396;top:3324;width:42;height:112;visibility:visible;mso-wrap-style:square;v-text-anchor:top" coordsize="52,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" path="m,41r,l,27c12,26,21,24,26,21,31,18,35,11,38,l52,r,141l33,141,33,41,,41xe" fillcolor="black" strokeweight="0">
                    <v:path arrowok="t" o:connecttype="custom" o:connectlocs="0,33;0,33;0,21;21,17;31,0;42,0;42,112;27,112;27,33;0,33" o:connectangles="0,0,0,0,0,0,0,0,0,0"/>
                  </v:shape>
                  <v:shape id="Freeform 1060" o:spid="_x0000_s1341" style="position:absolute;left:6484;top:3419;width:16;height:17;visibility:visible;mso-wrap-style:square;v-text-anchor:top" coordsize="2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" path="m,l,,21,r,22l,22,,xe" fillcolor="black" strokeweight="0">
                    <v:path arrowok="t" o:connecttype="custom" o:connectlocs="0,0;0,0;16,0;16,17;0,17;0,0" o:connectangles="0,0,0,0,0,0"/>
                  </v:shape>
                  <v:shape id="Freeform 1061" o:spid="_x0000_s1342" style="position:absolute;left:6520;top:3323;width:77;height:116;visibility:visible;mso-wrap-style:square;v-text-anchor:top" coordsize="97,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" path="m48,59r,c56,59,62,57,67,53v4,-4,6,-10,6,-16c73,32,71,27,67,23,63,18,56,16,48,16v-9,,-15,2,-19,7c25,27,24,32,24,38v,7,2,12,7,16c36,58,42,59,48,59r,xm49,129r,c58,129,65,127,70,123v5,-5,8,-11,8,-20c78,94,75,87,70,82,64,77,57,75,48,75v-8,,-15,2,-21,7c22,87,19,94,19,102v,8,3,14,8,19c32,127,39,129,49,129r,xm24,66r,c19,64,15,62,13,59,7,54,5,47,5,38,5,28,9,19,16,11,24,4,35,,49,,62,,73,3,81,11v7,7,11,15,11,25c92,44,90,52,85,57v-2,3,-6,6,-11,9c80,69,84,72,88,75v6,7,9,15,9,26c97,113,93,124,84,133v-8,8,-20,13,-35,13c35,146,24,142,14,134,5,127,,116,,102,,94,2,86,6,80,10,74,16,70,24,66r,xe" fillcolor="black" strokeweight="0">
                    <v:path arrowok="t" o:connecttype="custom" o:connectlocs="38,47;38,47;53,42;58,29;53,18;38,13;23,18;19,30;25,43;38,47;38,47;39,102;39,102;56,98;62,82;56,65;38,60;21,65;15,81;21,96;39,102;39,102;19,52;19,52;10,47;4,30;13,9;39,0;64,9;73,29;67,45;59,52;70,60;77,80;67,106;39,116;11,106;0,81;5,64;19,52;19,52" o:connectangles="0,0,0,0,0,0,0,0,0,0,0,0,0,0,0,0,0,0,0,0,0,0,0,0,0,0,0,0,0,0,0,0,0,0,0,0,0,0,0,0,0"/>
                    <o:lock v:ext="edit" verticies="t"/>
                  </v:shape>
                  <v:shape id="Freeform 1062" o:spid="_x0000_s1343" style="position:absolute;left:6610;top:3323;width:77;height:116;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" path="m48,r,c66,,79,8,88,23v6,12,9,27,9,48c97,90,94,106,88,118v-8,18,-21,27,-40,27c31,145,18,138,10,123,3,111,,94,,74,,58,2,44,6,32,14,11,28,,48,r,xm48,129r,c57,129,64,125,70,117v5,-8,8,-23,8,-46c78,55,76,42,72,32,68,21,60,16,49,16,39,16,31,21,26,31,21,41,19,55,19,74v,15,1,26,4,35c28,123,36,129,48,129r,xe" fillcolor="black" strokeweight="0">
                    <v:path arrowok="t" o:connecttype="custom" o:connectlocs="38,0;38,0;70,18;77,57;70,94;38,116;8,98;0,59;5,26;38,0;38,0;38,103;38,103;56,94;62,57;57,26;39,13;21,25;15,59;18,87;38,103;38,103" o:connectangles="0,0,0,0,0,0,0,0,0,0,0,0,0,0,0,0,0,0,0,0,0,0"/>
                    <o:lock v:ext="edit" verticies="t"/>
                  </v:shape>
                  <v:shape id="Freeform 1063" o:spid="_x0000_s1344" style="position:absolute;left:6708;top:3419;width:16;height:41;visibility:visible;mso-wrap-style:square;v-text-anchor:top" coordsize="2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" path="m,42r,c4,41,8,38,9,33v1,-3,2,-6,2,-9c11,24,11,23,11,23v,-1,,-1,,-1l,22,,,21,r,20c21,28,19,35,16,41,13,46,8,50,,52l,42xe" fillcolor="black" strokeweight="0">
                    <v:path arrowok="t" o:connecttype="custom" o:connectlocs="0,33;0,33;7,26;8,19;8,18;8,17;0,17;0,0;16,0;16,16;12,32;0,41;0,33" o:connectangles="0,0,0,0,0,0,0,0,0,0,0,0,0"/>
                  </v:shape>
                  <v:shape id="Freeform 1064" o:spid="_x0000_s1345" style="position:absolute;left:6789;top:3323;width:78;height:113;visibility:visible;mso-wrap-style:square;v-text-anchor:top" coordsize="9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" path="m,142r,c1,129,3,119,8,110,12,101,21,93,33,85l52,74c61,69,67,65,70,62v5,-6,8,-12,8,-19c78,35,76,28,71,23,66,18,59,16,51,16,39,16,30,21,26,30v-3,5,-4,12,-4,20l4,50c4,38,6,28,10,20,18,7,32,,51,,67,,79,4,87,13v7,9,11,18,11,29c98,53,94,63,86,71,81,76,73,81,61,88l48,96v-7,3,-12,7,-16,10c26,111,22,118,20,125r77,l97,142,,142xe" fillcolor="black" strokeweight="0">
                    <v:path arrowok="t" o:connecttype="custom" o:connectlocs="0,113;0,113;6,88;26,68;41,59;56,49;62,34;57,18;41,13;21,24;18,40;3,40;8,16;41,0;69,10;78,33;68,57;49,70;38,76;25,84;16,99;77,99;77,113;0,113" o:connectangles="0,0,0,0,0,0,0,0,0,0,0,0,0,0,0,0,0,0,0,0,0,0,0,0"/>
                  </v:shape>
                  <v:shape id="Freeform 1065" o:spid="_x0000_s1346" style="position:absolute;left:6877;top:3323;width:79;height:116;visibility:visible;mso-wrap-style:square;v-text-anchor:top" coordsize="99,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" path="m48,145r,c31,145,19,141,12,132,4,122,,111,,98r19,c20,107,22,114,24,118v5,8,13,11,25,11c58,129,66,127,72,122v5,-5,8,-12,8,-20c80,93,77,86,71,82,65,78,57,76,46,76v-1,,-2,,-3,c42,76,40,76,39,76r,-15c41,61,42,61,44,61v1,,2,,4,c54,61,60,60,64,58,72,54,75,48,75,38,75,31,73,26,68,22,63,18,57,16,50,16,39,16,30,20,26,28v-3,4,-4,11,-4,19l4,47c4,36,6,27,10,20,18,7,30,,49,,63,,74,3,82,10v8,6,12,15,12,28c94,46,91,53,87,59v-3,3,-7,6,-11,8c83,69,89,73,93,78v4,6,6,13,6,22c99,113,95,124,86,133v-9,8,-22,12,-38,12l48,145xe" fillcolor="black" strokeweight="0">
                    <v:path arrowok="t" o:connecttype="custom" o:connectlocs="38,116;38,116;10,106;0,78;15,78;19,94;39,103;57,98;64,82;57,66;37,61;34,61;31,61;31,49;35,49;38,49;51,46;60,30;54,18;40,13;21,22;18,38;3,38;8,16;39,0;65,8;75,30;69,47;61,54;74,62;79,80;69,106;38,116;38,116" o:connectangles="0,0,0,0,0,0,0,0,0,0,0,0,0,0,0,0,0,0,0,0,0,0,0,0,0,0,0,0,0,0,0,0,0,0"/>
                  </v:shape>
                  <v:shape id="Freeform 1066" o:spid="_x0000_s1347" style="position:absolute;left:6977;top:3419;width:16;height:17;visibility:visible;mso-wrap-style:square;v-text-anchor:top" coordsize="2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" path="m,l,,20,r,22l,22,,xe" fillcolor="black" strokeweight="0">
                    <v:path arrowok="t" o:connecttype="custom" o:connectlocs="0,0;0,0;16,0;16,17;0,17;0,0" o:connectangles="0,0,0,0,0,0"/>
                  </v:shape>
                  <v:shape id="Freeform 1067" o:spid="_x0000_s1348" style="position:absolute;left:7013;top:3323;width:78;height:116;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" path="m48,r,c67,,80,8,88,23v6,12,10,27,10,48c98,90,95,106,89,118v-8,18,-22,27,-41,27c31,145,19,138,10,123,4,111,,94,,74,,58,2,44,6,32,14,11,28,,48,r,xm48,129r,c57,129,65,125,70,117v6,-8,8,-23,8,-46c78,55,76,42,73,32,69,21,61,16,50,16,39,16,31,21,27,31,22,41,19,55,19,74v,15,2,26,5,35c29,123,37,129,48,129r,xe" fillcolor="black" strokeweight="0">
                    <v:path arrowok="t" o:connecttype="custom" o:connectlocs="38,0;38,0;70,18;78,57;71,94;38,116;8,98;0,59;5,26;38,0;38,0;38,103;38,103;56,94;62,57;58,26;40,13;21,25;15,59;19,87;38,103;38,103" o:connectangles="0,0,0,0,0,0,0,0,0,0,0,0,0,0,0,0,0,0,0,0,0,0"/>
                    <o:lock v:ext="edit" verticies="t"/>
                  </v:shape>
                  <v:shape id="Freeform 1068" o:spid="_x0000_s1349" style="position:absolute;left:7103;top:3323;width:77;height:116;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" path="m52,r,c68,,78,4,85,12v6,8,9,17,9,25l76,37c75,32,74,27,71,24,67,18,61,15,52,15,42,15,34,20,28,29v-6,9,-9,22,-9,39c23,62,28,58,34,55v6,-3,12,-4,19,-4c65,51,75,55,84,62v9,8,13,19,13,34c97,109,93,120,85,130v-9,10,-21,15,-36,15c36,145,24,140,15,130,5,120,,103,,79,,62,2,47,7,35,15,11,30,,52,r,xm50,129r,c60,129,67,126,71,120v5,-6,7,-14,7,-22c78,91,76,84,72,77,68,71,60,67,50,67v-8,,-15,3,-21,8c24,80,21,88,21,98v,9,2,16,8,22c34,126,41,129,50,129r,xe" fillcolor="black" strokeweight="0">
                    <v:path arrowok="t" o:connecttype="custom" o:connectlocs="41,0;41,0;67,10;75,30;60,30;56,19;41,12;22,23;15,54;27,44;42,41;67,50;77,77;67,104;39,116;12,104;0,63;6,28;41,0;41,0;40,103;40,103;56,96;62,78;57,62;40,54;23,60;17,78;23,96;40,103;40,103" o:connectangles="0,0,0,0,0,0,0,0,0,0,0,0,0,0,0,0,0,0,0,0,0,0,0,0,0,0,0,0,0,0,0"/>
                    <o:lock v:ext="edit" verticies="t"/>
                  </v:shape>
                  <v:shape id="Freeform 1069" o:spid="_x0000_s1350" style="position:absolute;left:7192;top:3319;width:37;height:150;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" path="m,189r,c11,168,18,154,21,144v4,-14,7,-31,7,-50c28,75,25,58,20,42,16,33,10,19,,l12,c22,16,28,26,31,30v2,4,4,9,6,16c41,54,43,62,44,70v2,8,2,16,2,23c46,113,43,130,37,145v-4,10,-12,25,-24,44l,189xe" fillcolor="black" strokeweight="0">
                    <v:path arrowok="t" o:connecttype="custom" o:connectlocs="0,150;0,150;17,114;23,75;16,33;0,0;10,0;25,24;30,37;35,56;37,74;30,115;10,150;0,150" o:connectangles="0,0,0,0,0,0,0,0,0,0,0,0,0,0"/>
                  </v:shape>
                  <v:shape id="Freeform 1070" o:spid="_x0000_s1351" style="position:absolute;left:5974;top:3638;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" path="m48,r,c66,,80,7,88,22v6,12,9,28,9,48c97,89,94,105,89,118v-9,18,-22,27,-41,27c31,145,18,137,10,123,3,110,,94,,73,,57,2,43,6,32,14,10,28,,48,r,xm48,129r,c57,129,64,125,70,116v5,-8,8,-23,8,-45c78,55,76,42,72,31,68,21,61,16,49,16,39,16,31,21,26,30,21,40,19,55,19,74v,14,2,26,5,35c28,122,37,129,48,129r,xe" fillcolor="black" strokeweight="0">
                    <v:path arrowok="t" o:connecttype="custom" o:connectlocs="38,0;38,0;70,17;77,56;71,94;38,115;8,98;0,58;5,25;38,0;38,0;38,102;38,102;56,92;62,56;57,25;39,13;21,24;15,59;19,86;38,102;38,102" o:connectangles="0,0,0,0,0,0,0,0,0,0,0,0,0,0,0,0,0,0,0,0,0,0"/>
                    <o:lock v:ext="edit" verticies="t"/>
                  </v:shape>
                  <v:shape id="Freeform 1071" o:spid="_x0000_s1352" style="position:absolute;left:6072;top:3732;width:16;height:18;visibility:visible;mso-wrap-style:square;v-text-anchor:top" coordsize="2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" path="m,l,,20,r,22l,22,,xe" fillcolor="black" strokeweight="0">
                    <v:path arrowok="t" o:connecttype="custom" o:connectlocs="0,0;0,0;16,0;16,18;0,18;0,0" o:connectangles="0,0,0,0,0,0"/>
                  </v:shape>
                  <v:shape id="Freeform 1072" o:spid="_x0000_s1353" style="position:absolute;left:6107;top:3638;width:78;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" path="m47,145r,c30,145,18,140,11,131,3,122,,111,,98r18,c19,107,21,113,23,117v5,8,13,12,25,12c58,129,65,126,71,121v5,-5,8,-11,8,-19c79,92,76,85,70,81,64,78,56,76,45,76v-1,,-2,,-3,c41,76,39,76,38,76r,-16c40,60,41,60,43,60v1,1,2,1,4,1c53,61,59,60,63,57,71,54,74,47,74,38,74,31,72,25,67,21,62,18,56,16,49,16,38,16,29,20,25,28v-3,4,-4,10,-4,18l3,46c3,36,5,27,9,19,17,6,29,,48,,62,,73,3,81,9v8,7,12,16,12,28c93,46,91,53,86,58v-3,3,-7,6,-11,8c82,68,88,72,92,78v4,6,6,13,6,21c98,113,94,124,85,132v-9,9,-22,13,-38,13l47,145xe" fillcolor="black" strokeweight="0">
                    <v:path arrowok="t" o:connecttype="custom" o:connectlocs="37,115;37,115;9,104;0,78;14,78;18,93;38,102;57,96;63,81;56,64;36,60;33,60;30,60;30,48;34,48;37,48;50,45;59,30;53,17;39,13;20,22;17,36;2,36;7,15;38,0;64,7;74,29;68,46;60,52;73,62;78,79;68,105;37,115;37,115" o:connectangles="0,0,0,0,0,0,0,0,0,0,0,0,0,0,0,0,0,0,0,0,0,0,0,0,0,0,0,0,0,0,0,0,0,0"/>
                  </v:shape>
                  <v:shape id="Freeform 1073" o:spid="_x0000_s1354" style="position:absolute;left:6198;top:3637;width:77;height:116;visibility:visible;mso-wrap-style:square;v-text-anchor:top" coordsize="97,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" path="m48,60r,c56,60,62,58,67,53v4,-4,6,-9,6,-15c73,32,71,28,67,23,63,19,56,17,48,17v-9,,-15,2,-19,6c26,28,24,33,24,39v,6,2,12,7,15c36,58,42,60,48,60r,xm50,130r,c58,130,65,128,70,123v5,-4,8,-11,8,-20c78,94,75,87,70,82,64,78,57,75,48,75v-8,,-15,3,-20,8c22,87,19,94,19,103v,7,3,13,8,19c32,127,39,130,50,130r,xm24,67r,c19,65,16,62,13,59,8,54,5,47,5,39,5,28,9,19,16,12,24,4,35,,49,,62,,73,4,81,11v7,7,11,15,11,25c92,45,90,52,86,57v-3,4,-7,7,-12,9c80,69,84,72,88,76v6,6,9,15,9,25c97,114,93,124,85,133v-9,9,-21,13,-36,13c35,146,24,142,14,135,5,127,,117,,102,,94,2,87,6,81,10,75,16,70,24,67r,xe" fillcolor="black" strokeweight="0">
                    <v:path arrowok="t" o:connecttype="custom" o:connectlocs="38,48;38,48;53,42;58,30;53,18;38,14;23,18;19,31;25,43;38,48;38,48;40,103;40,103;56,98;62,82;56,65;38,60;22,66;15,82;21,97;40,103;40,103;19,53;19,53;10,47;4,31;13,10;39,0;64,9;73,29;68,45;59,52;70,60;77,80;67,106;39,116;11,107;0,81;5,64;19,53;19,53" o:connectangles="0,0,0,0,0,0,0,0,0,0,0,0,0,0,0,0,0,0,0,0,0,0,0,0,0,0,0,0,0,0,0,0,0,0,0,0,0,0,0,0,0"/>
                    <o:lock v:ext="edit" verticies="t"/>
                  </v:shape>
                  <v:shape id="Freeform 1074" o:spid="_x0000_s1355" style="position:absolute;left:6338;top:3633;width:37;height:149;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" path="m45,r,c35,20,28,35,25,44,21,58,18,75,18,94v,19,3,36,8,52c30,156,36,170,46,188r-12,c24,173,18,164,16,159v-2,-4,-5,-9,-8,-16c5,133,2,122,1,111,,106,,100,,95,,76,3,58,9,43,13,33,21,19,33,l45,xe" fillcolor="black" strokeweight="0">
                    <v:path arrowok="t" o:connecttype="custom" o:connectlocs="36,0;36,0;20,35;14,75;21,116;37,149;27,149;13,126;6,113;1,88;0,75;7,34;27,0;36,0" o:connectangles="0,0,0,0,0,0,0,0,0,0,0,0,0,0"/>
                  </v:shape>
                  <v:shape id="Freeform 1075" o:spid="_x0000_s1356" style="position:absolute;left:6386;top:3638;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" path="m48,r,c66,,79,7,88,22v6,12,9,28,9,48c97,89,94,105,88,118v-8,18,-21,27,-40,27c31,145,18,137,10,123,3,110,,94,,73,,57,2,43,6,32,14,10,28,,48,r,xm48,129r,c57,129,64,125,70,116v5,-8,8,-23,8,-45c78,55,76,42,72,31,68,21,60,16,49,16,39,16,31,21,26,30,21,40,19,55,19,74v,14,1,26,4,35c28,122,36,129,48,129r,xe" fillcolor="black" strokeweight="0">
                    <v:path arrowok="t" o:connecttype="custom" o:connectlocs="38,0;38,0;70,17;77,56;70,94;38,115;8,98;0,58;5,25;38,0;38,0;38,102;38,102;56,92;62,56;57,25;39,13;21,24;15,59;18,86;38,102;38,102" o:connectangles="0,0,0,0,0,0,0,0,0,0,0,0,0,0,0,0,0,0,0,0,0,0"/>
                    <o:lock v:ext="edit" verticies="t"/>
                  </v:shape>
                  <v:shape id="Freeform 1076" o:spid="_x0000_s1357" style="position:absolute;left:6484;top:3732;width:16;height:18;visibility:visible;mso-wrap-style:square;v-text-anchor:top" coordsize="2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" path="m,l,,21,r,22l,22,,xe" fillcolor="black" strokeweight="0">
                    <v:path arrowok="t" o:connecttype="custom" o:connectlocs="0,0;0,0;16,0;16,18;0,18;0,0" o:connectangles="0,0,0,0,0,0"/>
                  </v:shape>
                  <v:shape id="Freeform 1077" o:spid="_x0000_s1358" style="position:absolute;left:6520;top:3638;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" path="m48,r,c66,,80,7,88,22v6,12,9,28,9,48c97,89,94,105,89,118v-9,18,-22,27,-41,27c31,145,18,137,10,123,3,110,,94,,73,,57,2,43,6,32,14,10,28,,48,r,xm48,129r,c57,129,64,125,70,116v5,-8,8,-23,8,-45c78,55,76,42,72,31,68,21,61,16,49,16,39,16,31,21,26,30,21,40,19,55,19,74v,14,2,26,5,35c28,122,36,129,48,129r,xe" fillcolor="black" strokeweight="0">
                    <v:path arrowok="t" o:connecttype="custom" o:connectlocs="38,0;38,0;70,17;77,56;71,94;38,115;8,98;0,58;5,25;38,0;38,0;38,102;38,102;56,92;62,56;57,25;39,13;21,24;15,59;19,86;38,102;38,102" o:connectangles="0,0,0,0,0,0,0,0,0,0,0,0,0,0,0,0,0,0,0,0,0,0"/>
                    <o:lock v:ext="edit" verticies="t"/>
                  </v:shape>
                  <v:shape id="Freeform 1078" o:spid="_x0000_s1359" style="position:absolute;left:6620;top:3638;width:42;height:112;visibility:visible;mso-wrap-style:square;v-text-anchor:top" coordsize="52,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" path="m,41r,l,27c12,26,21,24,26,21,31,18,35,11,38,l52,r,141l33,141,33,41,,41xe" fillcolor="black" strokeweight="0">
                    <v:path arrowok="t" o:connecttype="custom" o:connectlocs="0,33;0,33;0,21;21,17;31,0;42,0;42,112;27,112;27,33;0,33" o:connectangles="0,0,0,0,0,0,0,0,0,0"/>
                  </v:shape>
                  <v:shape id="Freeform 1079" o:spid="_x0000_s1360" style="position:absolute;left:6708;top:3732;width:16;height:42;visibility:visible;mso-wrap-style:square;v-text-anchor:top" coordsize="2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" path="m,43r,c4,42,8,39,9,33v1,-3,2,-6,2,-9c11,24,11,24,11,23v,,,-1,,-1l,22,,,21,r,20c21,28,19,35,16,41,13,47,8,51,,52l,43xe" fillcolor="black" strokeweight="0">
                    <v:path arrowok="t" o:connecttype="custom" o:connectlocs="0,35;0,35;7,27;8,19;8,19;8,18;0,18;0,0;16,0;16,16;12,33;0,42;0,35" o:connectangles="0,0,0,0,0,0,0,0,0,0,0,0,0"/>
                  </v:shape>
                  <v:shape id="Freeform 1080" o:spid="_x0000_s1361" style="position:absolute;left:6789;top:3637;width:78;height:113;visibility:visible;mso-wrap-style:square;v-text-anchor:top" coordsize="9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" path="m,142r,c1,130,3,119,8,110,12,101,21,93,33,86l52,75c61,70,67,66,70,62v5,-5,8,-12,8,-19c78,35,76,29,71,24,66,19,59,16,51,16,39,16,30,21,26,30v-3,5,-4,12,-4,21l4,51c4,39,6,28,10,21,18,7,32,,51,,67,,79,5,87,13v7,9,11,19,11,30c98,54,94,64,86,72,81,76,73,82,61,88l48,96v-7,4,-12,7,-16,10c26,112,22,118,20,125r77,l97,142,,142xe" fillcolor="black" strokeweight="0">
                    <v:path arrowok="t" o:connecttype="custom" o:connectlocs="0,113;0,113;6,88;26,68;41,60;56,49;62,34;57,19;41,13;21,24;18,41;3,41;8,17;41,0;69,10;78,34;68,57;49,70;38,76;25,84;16,99;77,99;77,113;0,113" o:connectangles="0,0,0,0,0,0,0,0,0,0,0,0,0,0,0,0,0,0,0,0,0,0,0,0"/>
                  </v:shape>
                  <v:shape id="Freeform 1081" o:spid="_x0000_s1362" style="position:absolute;left:6887;top:3732;width:17;height:18;visibility:visible;mso-wrap-style:square;v-text-anchor:top" coordsize="2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" path="m,l,,21,r,22l,22,,xe" fillcolor="black" strokeweight="0">
                    <v:path arrowok="t" o:connecttype="custom" o:connectlocs="0,0;0,0;17,0;17,18;0,18;0,0" o:connectangles="0,0,0,0,0,0"/>
                  </v:shape>
                  <v:shape id="Freeform 1082" o:spid="_x0000_s1363" style="position:absolute;left:6933;top:3638;width:42;height:112;visibility:visible;mso-wrap-style:square;v-text-anchor:top" coordsize="53,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" path="m,41r,l,27c13,26,22,24,27,21,32,18,36,11,38,l53,r,141l34,141,34,41,,41xe" fillcolor="black" strokeweight="0">
                    <v:path arrowok="t" o:connecttype="custom" o:connectlocs="0,33;0,33;0,21;21,17;30,0;42,0;42,112;27,112;27,33;0,33" o:connectangles="0,0,0,0,0,0,0,0,0,0"/>
                  </v:shape>
                  <v:shape id="Freeform 1083" o:spid="_x0000_s1364" style="position:absolute;left:7011;top:3638;width:41;height:112;visibility:visible;mso-wrap-style:square;v-text-anchor:top" coordsize="52,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" path="m,41r,l,27c13,26,22,24,27,21,32,18,36,11,38,l52,r,141l33,141,33,41,,41xe" fillcolor="black" strokeweight="0">
                    <v:path arrowok="t" o:connecttype="custom" o:connectlocs="0,33;0,33;0,21;21,17;30,0;41,0;41,112;26,112;26,33;0,33" o:connectangles="0,0,0,0,0,0,0,0,0,0"/>
                  </v:shape>
                  <v:shape id="Freeform 1084" o:spid="_x0000_s1365" style="position:absolute;left:7091;top:3633;width:36;height:149;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" path="m1,188r,c11,168,18,153,21,144v4,-15,7,-31,7,-50c28,75,25,57,20,42,17,32,10,18,,l12,c22,16,29,26,31,30v2,3,4,9,7,15c41,53,43,62,44,70v2,8,2,15,2,23c46,112,43,130,37,145v-4,10,-12,24,-24,43l1,188xe" fillcolor="black" strokeweight="0">
                    <v:path arrowok="t" o:connecttype="custom" o:connectlocs="1,149;1,149;16,114;22,75;16,33;0,0;9,0;24,24;30,36;34,55;36,74;29,115;10,149;1,149" o:connectangles="0,0,0,0,0,0,0,0,0,0,0,0,0,0"/>
                  </v:shape>
                  <v:shape id="Freeform 1085" o:spid="_x0000_s1366" style="position:absolute;left:5974;top:4265;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" path="m48,r,c66,,80,7,88,22v6,12,9,28,9,48c97,89,94,105,89,118v-9,18,-22,27,-41,27c31,145,18,137,10,123,3,110,,94,,73,,57,2,43,6,32,14,10,28,,48,r,xm48,128r,c57,128,64,124,70,116v5,-8,8,-23,8,-45c78,55,76,41,72,31,68,21,61,15,49,15,39,15,31,20,26,30,21,40,19,55,19,74v,14,2,26,5,34c28,122,37,128,48,128r,xe" fillcolor="black" strokeweight="0">
                    <v:path arrowok="t" o:connecttype="custom" o:connectlocs="38,0;38,0;70,17;77,56;71,94;38,115;8,98;0,58;5,25;38,0;38,0;38,102;38,102;56,92;62,56;57,25;39,12;21,24;15,59;19,86;38,102;38,102" o:connectangles="0,0,0,0,0,0,0,0,0,0,0,0,0,0,0,0,0,0,0,0,0,0"/>
                    <o:lock v:ext="edit" verticies="t"/>
                  </v:shape>
                  <v:shape id="Freeform 1086" o:spid="_x0000_s1367" style="position:absolute;left:6072;top:4360;width:16;height:17;visibility:visible;mso-wrap-style:square;v-text-anchor:top" coordsize="2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" path="m,l,,20,r,22l,22,,xe" fillcolor="black" strokeweight="0">
                    <v:path arrowok="t" o:connecttype="custom" o:connectlocs="0,0;0,0;16,0;16,17;0,17;0,0" o:connectangles="0,0,0,0,0,0"/>
                  </v:shape>
                  <v:shape id="Freeform 1087" o:spid="_x0000_s1368" style="position:absolute;left:6108;top:4265;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" path="m48,r,c67,,80,7,88,22v6,12,9,28,9,48c97,89,95,105,89,118v-8,18,-22,27,-41,27c31,145,19,137,10,123,3,110,,94,,73,,57,2,43,6,32,14,10,28,,48,r,xm48,128r,c57,128,65,124,70,116v6,-8,8,-23,8,-45c78,55,76,41,72,31,68,21,61,15,49,15,39,15,31,20,27,30,22,40,19,55,19,74v,14,2,26,5,34c29,122,37,128,48,128r,xe" fillcolor="black" strokeweight="0">
                    <v:path arrowok="t" o:connecttype="custom" o:connectlocs="38,0;38,0;70,17;77,56;71,94;38,115;8,98;0,58;5,25;38,0;38,0;38,102;38,102;56,92;62,56;57,25;39,12;21,24;15,59;19,86;38,102;38,102" o:connectangles="0,0,0,0,0,0,0,0,0,0,0,0,0,0,0,0,0,0,0,0,0,0"/>
                    <o:lock v:ext="edit" verticies="t"/>
                  </v:shape>
                  <v:shape id="Freeform 1088" o:spid="_x0000_s1369" style="position:absolute;left:6198;top:4265;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" path="m48,r,c66,,80,7,88,22v6,12,9,28,9,48c97,89,94,105,89,118v-9,18,-22,27,-41,27c31,145,18,137,10,123,3,110,,94,,73,,57,2,43,6,32,14,10,28,,48,r,xm48,128r,c57,128,65,124,70,116v5,-8,8,-23,8,-45c78,55,76,41,72,31,68,21,61,15,49,15,39,15,31,20,26,30,21,40,19,55,19,74v,14,2,26,5,34c28,122,37,128,48,128r,xe" fillcolor="black" strokeweight="0">
                    <v:path arrowok="t" o:connecttype="custom" o:connectlocs="38,0;38,0;70,17;77,56;71,94;38,115;8,98;0,58;5,25;38,0;38,0;38,102;38,102;56,92;62,56;57,25;39,12;21,24;15,59;19,86;38,102;38,102" o:connectangles="0,0,0,0,0,0,0,0,0,0,0,0,0,0,0,0,0,0,0,0,0,0"/>
                    <o:lock v:ext="edit" verticies="t"/>
                  </v:shape>
                  <v:shape id="Freeform 1089" o:spid="_x0000_s1370" style="position:absolute;left:6338;top:4260;width:37;height:150;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" path="m45,r,c35,21,28,35,25,45,21,59,18,76,18,95v,19,3,36,8,52c30,157,36,171,46,189r-12,c24,174,18,164,16,160v-2,-4,-5,-9,-8,-17c5,134,2,123,1,112,,107,,101,,96,,76,3,59,9,44,13,34,21,20,33,l45,xe" fillcolor="black" strokeweight="0">
                    <v:path arrowok="t" o:connecttype="custom" o:connectlocs="36,0;36,0;20,36;14,75;21,117;37,150;27,150;13,127;6,113;1,89;0,76;7,35;27,0;36,0" o:connectangles="0,0,0,0,0,0,0,0,0,0,0,0,0,0"/>
                  </v:shape>
                  <v:shape id="Freeform 1090" o:spid="_x0000_s1371" style="position:absolute;left:6386;top:4265;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" path="m48,r,c66,,79,7,88,22v6,12,9,28,9,48c97,89,94,105,88,118v-8,18,-21,27,-40,27c31,145,18,137,10,123,3,110,,94,,73,,57,2,43,6,32,14,10,28,,48,r,xm48,128r,c57,128,64,124,70,116v5,-8,8,-23,8,-45c78,55,76,41,72,31,68,21,60,15,49,15,39,15,31,20,26,30,21,40,19,55,19,74v,14,1,26,4,34c28,122,36,128,48,128r,xe" fillcolor="black" strokeweight="0">
                    <v:path arrowok="t" o:connecttype="custom" o:connectlocs="38,0;38,0;70,17;77,56;70,94;38,115;8,98;0,58;5,25;38,0;38,0;38,102;38,102;56,92;62,56;57,25;39,12;21,24;15,59;18,86;38,102;38,102" o:connectangles="0,0,0,0,0,0,0,0,0,0,0,0,0,0,0,0,0,0,0,0,0,0"/>
                    <o:lock v:ext="edit" verticies="t"/>
                  </v:shape>
                  <v:shape id="Freeform 1091" o:spid="_x0000_s1372" style="position:absolute;left:6484;top:4360;width:16;height:17;visibility:visible;mso-wrap-style:square;v-text-anchor:top" coordsize="2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" path="m,l,,21,r,22l,22,,xe" fillcolor="black" strokeweight="0">
                    <v:path arrowok="t" o:connecttype="custom" o:connectlocs="0,0;0,0;16,0;16,17;0,17;0,0" o:connectangles="0,0,0,0,0,0"/>
                  </v:shape>
                  <v:shape id="Freeform 1092" o:spid="_x0000_s1373" style="position:absolute;left:6520;top:4265;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" path="m48,r,c66,,80,7,88,22v6,12,9,28,9,48c97,89,94,105,89,118v-9,18,-22,27,-41,27c31,145,18,137,10,123,3,110,,94,,73,,57,2,43,6,32,14,10,28,,48,r,xm48,128r,c57,128,64,124,70,116v5,-8,8,-23,8,-45c78,55,76,41,72,31,68,21,61,15,49,15,39,15,31,20,26,30,21,40,19,55,19,74v,14,2,26,5,34c28,122,36,128,48,128r,xe" fillcolor="black" strokeweight="0">
                    <v:path arrowok="t" o:connecttype="custom" o:connectlocs="38,0;38,0;70,17;77,56;71,94;38,115;8,98;0,58;5,25;38,0;38,0;38,102;38,102;56,92;62,56;57,25;39,12;21,24;15,59;19,86;38,102;38,102" o:connectangles="0,0,0,0,0,0,0,0,0,0,0,0,0,0,0,0,0,0,0,0,0,0"/>
                    <o:lock v:ext="edit" verticies="t"/>
                  </v:shape>
                  <v:shape id="Freeform 1093" o:spid="_x0000_s1374" style="position:absolute;left:6610;top:4265;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" path="m48,r,c66,,79,7,88,22v6,12,9,28,9,48c97,89,94,105,88,118v-8,18,-21,27,-40,27c31,145,18,137,10,123,3,110,,94,,73,,57,2,43,6,32,14,10,28,,48,r,xm48,128r,c57,128,64,124,70,116v5,-8,8,-23,8,-45c78,55,76,41,72,31,68,21,60,15,49,15,39,15,31,20,26,30,21,40,19,55,19,74v,14,1,26,4,34c28,122,36,128,48,128r,xe" fillcolor="black" strokeweight="0">
                    <v:path arrowok="t" o:connecttype="custom" o:connectlocs="38,0;38,0;70,17;77,56;70,94;38,115;8,98;0,58;5,25;38,0;38,0;38,102;38,102;56,92;62,56;57,25;39,12;21,24;15,59;18,86;38,102;38,102" o:connectangles="0,0,0,0,0,0,0,0,0,0,0,0,0,0,0,0,0,0,0,0,0,0"/>
                    <o:lock v:ext="edit" verticies="t"/>
                  </v:shape>
                  <v:shape id="Freeform 1094" o:spid="_x0000_s1375" style="position:absolute;left:6708;top:4360;width:16;height:41;visibility:visible;mso-wrap-style:square;v-text-anchor:top" coordsize="2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" path="m,42r,c4,42,8,38,9,33v1,-3,2,-6,2,-9c11,24,11,23,11,23v,,,-1,,-1l,22,,,21,r,20c21,28,19,35,16,41,13,47,8,50,,52l,42xe" fillcolor="black" strokeweight="0">
                    <v:path arrowok="t" o:connecttype="custom" o:connectlocs="0,33;0,33;7,26;8,19;8,18;8,17;0,17;0,0;16,0;16,16;12,32;0,41;0,33" o:connectangles="0,0,0,0,0,0,0,0,0,0,0,0,0"/>
                  </v:shape>
                  <v:shape id="Freeform 1095" o:spid="_x0000_s1376" style="position:absolute;left:6789;top:4264;width:78;height:113;visibility:visible;mso-wrap-style:square;v-text-anchor:top" coordsize="9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" path="m,142r,c1,130,3,119,8,110,12,101,21,93,33,85l52,74c61,70,67,65,70,62v5,-6,8,-12,8,-19c78,35,76,28,71,24,66,19,59,16,51,16,39,16,30,21,26,30v-3,5,-4,12,-4,21l4,51c4,38,6,28,10,21,18,7,32,,51,,67,,79,4,87,13v7,9,11,19,11,29c98,54,94,63,86,71,81,76,73,82,61,88l48,96v-7,3,-12,7,-16,10c26,112,22,118,20,125r77,l97,142,,142xe" fillcolor="black" strokeweight="0">
                    <v:path arrowok="t" o:connecttype="custom" o:connectlocs="0,113;0,113;6,88;26,68;41,59;56,49;62,34;57,19;41,13;21,24;18,41;3,41;8,17;41,0;69,10;78,33;68,57;49,70;38,76;25,84;16,99;77,99;77,113;0,113" o:connectangles="0,0,0,0,0,0,0,0,0,0,0,0,0,0,0,0,0,0,0,0,0,0,0,0"/>
                  </v:shape>
                  <v:shape id="Freeform 1096" o:spid="_x0000_s1377" style="position:absolute;left:6887;top:4360;width:17;height:17;visibility:visible;mso-wrap-style:square;v-text-anchor:top" coordsize="2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" path="m,l,,21,r,22l,22,,xe" fillcolor="black" strokeweight="0">
                    <v:path arrowok="t" o:connecttype="custom" o:connectlocs="0,0;0,0;17,0;17,17;0,17;0,0" o:connectangles="0,0,0,0,0,0"/>
                  </v:shape>
                  <v:shape id="Freeform 1097" o:spid="_x0000_s1378" style="position:absolute;left:6933;top:4265;width:42;height:112;visibility:visible;mso-wrap-style:square;v-text-anchor:top" coordsize="53,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" path="m,41r,l,27c13,26,22,24,27,21,32,18,36,11,38,l53,r,141l34,141,34,41,,41xe" fillcolor="black" strokeweight="0">
                    <v:path arrowok="t" o:connecttype="custom" o:connectlocs="0,33;0,33;0,21;21,17;30,0;42,0;42,112;27,112;27,33;0,33" o:connectangles="0,0,0,0,0,0,0,0,0,0"/>
                  </v:shape>
                  <v:shape id="Freeform 1098" o:spid="_x0000_s1379" style="position:absolute;left:7013;top:4265;width:78;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" path="m48,r,c67,,80,7,88,22v6,12,10,28,10,48c98,89,95,105,89,118v-8,18,-22,27,-41,27c31,145,19,137,10,123,4,110,,94,,73,,57,2,43,6,32,14,10,28,,48,r,xm48,128r,c57,128,65,124,70,116v6,-8,8,-23,8,-45c78,55,76,41,73,31,69,21,61,15,50,15,39,15,31,20,27,30,22,40,19,55,19,74v,14,2,26,5,34c29,122,37,128,48,128r,xe" fillcolor="black" strokeweight="0">
                    <v:path arrowok="t" o:connecttype="custom" o:connectlocs="38,0;38,0;70,17;78,56;71,94;38,115;8,98;0,58;5,25;38,0;38,0;38,102;38,102;56,92;62,56;58,25;40,12;21,24;15,59;19,86;38,102;38,102" o:connectangles="0,0,0,0,0,0,0,0,0,0,0,0,0,0,0,0,0,0,0,0,0,0"/>
                    <o:lock v:ext="edit" verticies="t"/>
                  </v:shape>
                  <v:shape id="Freeform 1099" o:spid="_x0000_s1380" style="position:absolute;left:7102;top:4260;width:37;height:150;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" path="m1,189r,c11,169,18,154,21,144v4,-14,7,-30,7,-49c28,76,25,58,20,43,16,33,10,19,,l12,c22,17,29,27,31,30v2,4,4,9,7,16c41,54,43,62,44,70v2,8,2,16,2,24c46,113,43,130,37,146v-4,9,-12,24,-24,43l1,189xe" fillcolor="black" strokeweight="0">
                    <v:path arrowok="t" o:connecttype="custom" o:connectlocs="1,150;1,150;17,114;23,75;16,34;0,0;10,0;25,24;31,37;35,56;37,75;30,116;10,150;1,150" o:connectangles="0,0,0,0,0,0,0,0,0,0,0,0,0,0"/>
                  </v:shape>
                  <v:shape id="Freeform 1100" o:spid="_x0000_s1381" style="position:absolute;left:5982;top:1125;width:86;height:115;visibility:visible;mso-wrap-style:square;v-text-anchor:top" coordsize="10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" path="m,l,,65,c78,,88,4,96,11v8,8,12,18,12,31c108,53,104,63,97,72,90,80,80,84,65,84r-46,l19,145,,145,,xm88,42r,c88,31,84,24,76,20,72,18,66,17,58,17r-39,l19,68r39,c67,68,74,66,80,62v5,-4,8,-10,8,-20l88,42xe" fillcolor="black" strokeweight="0">
                    <v:path arrowok="t" o:connecttype="custom" o:connectlocs="0,0;0,0;52,0;76,9;86,33;77,57;52,67;15,67;15,115;0,115;0,0;70,33;70,33;61,16;46,13;15,13;15,54;46,54;64,49;70,33;70,33" o:connectangles="0,0,0,0,0,0,0,0,0,0,0,0,0,0,0,0,0,0,0,0,0"/>
                    <o:lock v:ext="edit" verticies="t"/>
                  </v:shape>
                  <v:shape id="Freeform 1101" o:spid="_x0000_s1382" style="position:absolute;left:6082;top:1154;width:76;height:89;visibility:visible;mso-wrap-style:square;v-text-anchor:top" coordsize="96,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" path="m50,r,c57,,65,2,72,6v7,3,12,8,16,13c91,25,94,31,95,38v1,5,1,13,1,23l19,61v,11,3,20,8,26c31,93,39,97,49,97v9,,16,-3,22,-9c74,84,76,80,77,75r18,c94,79,93,83,90,88v-2,5,-5,9,-8,12c76,105,70,109,62,111v-5,1,-10,1,-15,1c34,112,23,107,14,98,4,88,,75,,58,,41,5,27,14,16,23,6,35,,50,r,xm78,47r,c77,39,76,33,73,29,68,20,60,16,49,16v-8,,-15,3,-21,9c23,31,20,38,19,47r59,xm48,r,l48,xe" fillcolor="black" strokeweight="0">
                    <v:path arrowok="t" o:connecttype="custom" o:connectlocs="40,0;40,0;57,5;70,15;75,30;76,48;15,48;21,69;39,77;56,70;61,60;75,60;71,70;65,79;49,88;37,89;11,78;0,46;11,13;40,0;40,0;62,37;62,37;58,23;39,13;22,20;15,37;62,37;38,0;38,0;38,0" o:connectangles="0,0,0,0,0,0,0,0,0,0,0,0,0,0,0,0,0,0,0,0,0,0,0,0,0,0,0,0,0,0,0"/>
                    <o:lock v:ext="edit" verticies="t"/>
                  </v:shape>
                  <v:shape id="Freeform 1102" o:spid="_x0000_s1383" style="position:absolute;left:6176;top:1154;width:42;height:86;visibility:visible;mso-wrap-style:square;v-text-anchor:top" coordsize="52,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" path="m,3r,l17,3r,18c18,17,22,13,27,8,33,3,39,,46,v,,1,,2,c48,1,50,1,52,1r,19c50,19,50,19,49,19v-1,,-2,,-3,c37,19,30,22,25,28v-5,5,-7,12,-7,20l18,108,,108,,3xe" fillcolor="black" strokeweight="0">
                    <v:path arrowok="t" o:connecttype="custom" o:connectlocs="0,2;0,2;14,2;14,17;22,6;37,0;39,0;42,1;42,16;40,15;37,15;20,22;15,38;15,86;0,86;0,2" o:connectangles="0,0,0,0,0,0,0,0,0,0,0,0,0,0,0,0"/>
                  </v:shape>
                  <v:shape id="Freeform 1103" o:spid="_x0000_s1384" style="position:absolute;left:6224;top:1154;width:71;height:88;visibility:visible;mso-wrap-style:square;v-text-anchor:top" coordsize="90,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" path="m48,r,c60,,70,3,77,8v7,6,12,16,13,30l73,38c72,32,70,26,66,22,62,18,56,16,48,16,37,16,29,21,24,32v-3,7,-5,16,-5,27c19,69,21,78,26,85v4,8,11,11,21,11c54,96,60,94,64,89v5,-4,8,-10,9,-18l90,71c89,85,84,95,76,102v-8,6,-18,9,-31,9c32,111,21,106,12,96,4,86,,74,,58,,40,5,25,14,15,23,5,34,,48,r,xm45,r,l45,xe" fillcolor="black" strokeweight="0">
                    <v:path arrowok="t" o:connecttype="custom" o:connectlocs="38,0;38,0;61,6;71,30;58,30;52,17;38,13;19,25;15,47;21,67;37,76;50,71;58,56;71,56;60,81;36,88;9,76;0,46;11,12;38,0;38,0;36,0;36,0;36,0" o:connectangles="0,0,0,0,0,0,0,0,0,0,0,0,0,0,0,0,0,0,0,0,0,0,0,0"/>
                    <o:lock v:ext="edit" verticies="t"/>
                  </v:shape>
                  <v:shape id="Freeform 1104" o:spid="_x0000_s1385" style="position:absolute;left:6306;top:1154;width:76;height:89;visibility:visible;mso-wrap-style:square;v-text-anchor:top" coordsize="96,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" path="m50,r,c57,,64,2,71,6v7,3,13,8,17,13c91,25,93,31,95,38v1,5,1,13,1,23l19,61v,11,3,20,7,26c31,93,38,97,48,97v10,,17,-3,23,-9c74,84,76,80,77,75r18,c94,79,93,83,90,88v-2,5,-5,9,-9,12c76,105,69,109,61,111v-4,1,-9,1,-14,1c34,112,23,107,13,98,4,88,,75,,58,,41,4,27,14,16,23,6,35,,50,r,xm78,47r,c77,39,76,33,73,29,68,20,60,16,49,16v-9,,-15,3,-21,9c23,31,20,38,19,47r59,xm48,r,l48,xe" fillcolor="black" strokeweight="0">
                    <v:path arrowok="t" o:connecttype="custom" o:connectlocs="40,0;40,0;56,5;70,15;75,30;76,48;15,48;21,69;38,77;56,70;61,60;75,60;71,70;64,79;48,88;37,89;10,78;0,46;11,13;40,0;40,0;62,37;62,37;58,23;39,13;22,20;15,37;62,37;38,0;38,0;38,0" o:connectangles="0,0,0,0,0,0,0,0,0,0,0,0,0,0,0,0,0,0,0,0,0,0,0,0,0,0,0,0,0,0,0"/>
                    <o:lock v:ext="edit" verticies="t"/>
                  </v:shape>
                  <v:shape id="Freeform 1105" o:spid="_x0000_s1386" style="position:absolute;left:6399;top:1154;width:70;height:86;visibility:visible;mso-wrap-style:square;v-text-anchor:top" coordsize="87,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" path="m,3r,l17,3r,15c22,12,28,7,33,4,39,2,45,,52,,67,,77,6,82,16v3,6,5,14,5,25l87,108r-18,l69,42c69,35,68,30,66,26,63,20,57,16,49,16v-5,,-8,1,-11,2c33,19,29,22,25,26v-3,4,-5,7,-5,11c19,41,18,46,18,53r,55l,108,,3xm42,r,l42,xe" fillcolor="black" strokeweight="0">
                    <v:path arrowok="t" o:connecttype="custom" o:connectlocs="0,2;0,2;14,2;14,14;27,3;42,0;66,13;70,33;70,86;56,86;56,33;53,21;39,13;31,14;20,21;16,29;14,42;14,86;0,86;0,2;34,0;34,0;34,0" o:connectangles="0,0,0,0,0,0,0,0,0,0,0,0,0,0,0,0,0,0,0,0,0,0,0"/>
                    <o:lock v:ext="edit" verticies="t"/>
                  </v:shape>
                  <v:shape id="Freeform 1106" o:spid="_x0000_s1387" style="position:absolute;left:6481;top:1133;width:39;height:109;visibility:visible;mso-wrap-style:square;v-text-anchor:top" coordsize="49,1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" path="m14,r,l32,r,30l49,30r,14l32,44r,69c32,117,33,119,36,121v1,,3,1,6,1c43,122,44,122,45,122v1,,2,-1,4,-1l49,135v-2,1,-4,1,-7,2c40,137,38,137,35,137v-8,,-14,-2,-17,-6c15,126,14,121,14,114r,-70l,44,,30r14,l14,xe" fillcolor="black" strokeweight="0">
                    <v:path arrowok="t" o:connecttype="custom" o:connectlocs="11,0;11,0;25,0;25,24;39,24;39,35;25,35;25,90;29,96;33,97;36,97;39,96;39,107;33,109;28,109;14,104;11,91;11,35;0,35;0,24;11,24;11,0" o:connectangles="0,0,0,0,0,0,0,0,0,0,0,0,0,0,0,0,0,0,0,0,0,0"/>
                  </v:shape>
                  <v:shape id="Freeform 1107" o:spid="_x0000_s1388" style="position:absolute;left:6580;top:1123;width:36;height:150;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" path="m46,r,c35,20,29,35,26,44,21,59,19,75,19,94v,19,2,37,8,53c30,156,36,170,46,189r-12,c25,174,19,164,16,160,14,156,11,150,9,143,5,133,3,123,1,112,,106,,101,,95,,76,3,59,9,43,13,34,21,19,33,l46,xe" fillcolor="black" strokeweight="0">
                    <v:path arrowok="t" o:connecttype="custom" o:connectlocs="36,0;36,0;20,35;15,75;21,117;36,150;27,150;13,127;7,113;1,89;0,75;7,34;26,0;36,0" o:connectangles="0,0,0,0,0,0,0,0,0,0,0,0,0,0"/>
                  </v:shape>
                  <v:shape id="Freeform 1108" o:spid="_x0000_s1389" style="position:absolute;left:6628;top:1128;width:76;height:115;visibility:visible;mso-wrap-style:square;v-text-anchor:top" coordsize="95,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" path="m19,107r,c20,117,24,124,31,128v3,2,7,3,12,3c51,131,59,127,65,120,71,113,75,98,77,77,73,83,69,87,63,90v-6,3,-12,4,-19,4c30,94,20,90,12,81,4,73,,62,,48,,36,4,24,11,15,19,5,31,,46,,67,,81,9,89,28v4,10,6,23,6,38c95,83,93,99,87,112v-8,22,-23,33,-43,33c30,145,19,142,12,134,5,127,1,118,1,107r18,xm46,78r,c53,78,60,76,66,71v5,-4,8,-12,8,-24c74,37,72,29,66,24,61,19,55,16,47,16v-9,,-16,3,-21,9c21,31,18,38,18,48v,9,2,17,7,22c29,76,37,78,46,78r,xe" fillcolor="black" strokeweight="0">
                    <v:path arrowok="t" o:connecttype="custom" o:connectlocs="15,85;15,85;25,102;34,104;52,95;62,61;50,71;35,75;10,64;0,38;9,12;37,0;71,22;76,52;70,89;35,115;10,106;1,85;15,85;37,62;37,62;53,56;59,37;53,19;38,13;21,20;14,38;20,56;37,62;37,62" o:connectangles="0,0,0,0,0,0,0,0,0,0,0,0,0,0,0,0,0,0,0,0,0,0,0,0,0,0,0,0,0,0"/>
                    <o:lock v:ext="edit" verticies="t"/>
                  </v:shape>
                  <v:shape id="Freeform 1109" o:spid="_x0000_s1390" style="position:absolute;left:6717;top:1130;width:77;height:113;visibility:visible;mso-wrap-style:square;v-text-anchor:top" coordsize="97,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" path="m18,103r,c20,113,24,120,32,124v5,2,10,3,15,3c58,127,65,124,70,117v5,-6,8,-14,8,-22c78,85,75,77,69,72,63,67,56,64,47,64v-6,,-11,1,-15,4c27,70,23,73,20,77l5,77,16,,89,r,18l29,18,23,57v3,-3,6,-4,9,-6c38,49,44,48,51,48v13,,24,4,33,13c93,69,97,79,97,92v,14,-4,25,-12,36c77,138,63,143,45,143v-11,,-21,-3,-30,-10c6,127,1,117,,103r18,xe" fillcolor="black" strokeweight="0">
                    <v:path arrowok="t" o:connecttype="custom" o:connectlocs="14,81;14,81;25,98;37,100;56,92;62,75;55,57;37,51;25,54;16,61;4,61;13,0;71,0;71,14;23,14;18,45;25,40;40,38;67,48;77,73;67,101;36,113;12,105;0,81;14,81" o:connectangles="0,0,0,0,0,0,0,0,0,0,0,0,0,0,0,0,0,0,0,0,0,0,0,0,0"/>
                  </v:shape>
                  <v:shape id="Freeform 1110" o:spid="_x0000_s1391" style="position:absolute;left:6807;top:1129;width:131;height:114;visibility:visible;mso-wrap-style:square;v-text-anchor:top" coordsize="165,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" path="m131,72r,c140,72,148,75,155,82v7,6,10,15,10,24c165,115,162,124,155,130v-7,7,-15,10,-24,10c121,140,113,137,107,130,100,124,96,115,96,106v,-9,4,-18,11,-24c113,75,121,72,131,72r,xm117,r,l128,,49,144r-11,l117,xm34,58r,c40,58,45,56,48,52v4,-4,6,-9,6,-14c54,32,52,27,48,23,45,19,40,17,34,17v-6,,-10,2,-14,6c16,27,14,32,14,38v,5,2,10,6,14c24,56,28,58,34,58r,xm34,3r,c44,3,52,7,58,13v7,7,10,15,10,25c68,47,65,55,58,62,52,69,44,72,34,72,25,72,16,69,10,62,3,55,,47,,38,,28,3,20,10,13,16,7,25,3,34,3r,xm131,126r,c136,126,141,124,145,120v4,-4,6,-8,6,-14c151,100,149,96,145,92v-4,-4,-9,-6,-14,-6c125,86,120,88,116,92v-4,4,-6,8,-6,14c110,112,112,116,116,120v4,4,9,6,15,6l131,126xe" fillcolor="black" strokeweight="0">
                    <v:path arrowok="t" o:connecttype="custom" o:connectlocs="104,57;104,57;123,65;131,84;123,103;104,111;85,103;76,84;85,65;104,57;104,57;93,0;93,0;102,0;39,114;30,114;93,0;27,46;27,46;38,41;43,30;38,18;27,13;16,18;11,30;16,41;27,46;27,46;27,2;27,2;46,10;54,30;46,49;27,57;8,49;0,30;8,10;27,2;27,2;104,100;104,100;115,95;120,84;115,73;104,68;92,73;87,84;92,95;104,100;104,100" o:connectangles="0,0,0,0,0,0,0,0,0,0,0,0,0,0,0,0,0,0,0,0,0,0,0,0,0,0,0,0,0,0,0,0,0,0,0,0,0,0,0,0,0,0,0,0,0,0,0,0,0,0"/>
                    <o:lock v:ext="edit" verticies="t"/>
                  </v:shape>
                  <v:shape id="Freeform 1111" o:spid="_x0000_s1392" style="position:absolute;left:6997;top:1122;width:102;height:121;visibility:visible;mso-wrap-style:square;v-text-anchor:top" coordsize="128,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" path="m67,r,c86,,100,4,110,14v10,10,16,21,17,33l108,47c106,38,101,30,95,25,88,19,79,17,68,17,53,17,42,22,33,32,24,42,20,57,20,78v,17,4,30,12,41c40,130,51,135,67,135v15,,26,-6,33,-17c104,112,107,105,109,95r19,c127,110,121,123,111,133v-11,13,-27,19,-46,19c48,152,34,147,22,137,7,123,,103,,74,,53,5,35,17,22,29,7,46,,67,r,xm63,r,l63,xe" fillcolor="black" strokeweight="0">
                    <v:path arrowok="t" o:connecttype="custom" o:connectlocs="53,0;53,0;88,11;101,37;86,37;76,20;54,14;26,25;16,62;26,95;53,107;80,94;87,76;102,76;88,106;52,121;18,109;0,59;14,18;53,0;53,0;50,0;50,0;50,0" o:connectangles="0,0,0,0,0,0,0,0,0,0,0,0,0,0,0,0,0,0,0,0,0,0,0,0"/>
                    <o:lock v:ext="edit" verticies="t"/>
                  </v:shape>
                  <v:shape id="Freeform 1112" o:spid="_x0000_s1393" style="position:absolute;left:7122;top:1125;width:15;height:115;visibility:visible;mso-wrap-style:square;v-text-anchor:top" coordsize="20,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" path="m,l,,20,r,145l,145,,xe" fillcolor="black" strokeweight="0">
                    <v:path arrowok="t" o:connecttype="custom" o:connectlocs="0,0;0,0;15,0;15,115;0,115;0,0" o:connectangles="0,0,0,0,0,0"/>
                  </v:shape>
                  <v:shape id="Freeform 1113" o:spid="_x0000_s1394" style="position:absolute;left:7157;top:1123;width:36;height:150;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" path="m,189r,c10,168,17,153,20,144v5,-14,7,-31,7,-50c27,75,24,58,19,42,16,32,9,18,,l11,c22,16,28,26,30,30v2,4,4,9,7,16c40,54,42,62,44,70v1,8,2,16,2,23c46,113,42,130,36,145v-4,10,-12,25,-24,44l,189xe" fillcolor="black" strokeweight="0">
                    <v:path arrowok="t" o:connecttype="custom" o:connectlocs="0,150;0,150;16,114;21,75;15,33;0,0;9,0;23,24;29,37;34,56;36,74;28,115;9,150;0,150" o:connectangles="0,0,0,0,0,0,0,0,0,0,0,0,0,0"/>
                  </v:shape>
                  <v:shape id="Freeform 1114" o:spid="_x0000_s1395" style="position:absolute;left:5984;top:2697;width:41;height:112;visibility:visible;mso-wrap-style:square;v-text-anchor:top" coordsize="52,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" path="m,41r,l,27c13,26,22,24,27,21,32,18,36,11,38,l52,r,141l33,141,33,41,,41xe" fillcolor="black" strokeweight="0">
                    <v:path arrowok="t" o:connecttype="custom" o:connectlocs="0,33;0,33;0,21;21,17;30,0;41,0;41,112;26,112;26,33;0,33" o:connectangles="0,0,0,0,0,0,0,0,0,0"/>
                  </v:shape>
                  <v:shape id="Freeform 1115" o:spid="_x0000_s1396" style="position:absolute;left:6064;top:2696;width:77;height:116;visibility:visible;mso-wrap-style:square;v-text-anchor:top" coordsize="97,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" path="m51,r,c67,,78,4,84,13v7,8,10,16,10,25l76,38c75,32,73,28,71,25,67,19,60,16,52,16,42,16,34,20,28,30,22,39,19,52,18,69,22,63,27,59,34,56v5,-3,12,-4,19,-4c64,52,75,55,84,63v8,8,13,19,13,34c97,110,93,121,84,131v-8,10,-20,15,-35,15c35,146,24,141,14,131,5,121,,104,,80,,62,2,48,6,35,15,12,30,,51,r,xm50,130r,c59,130,66,127,71,121v5,-7,7,-14,7,-23c78,91,76,84,72,78,68,71,60,68,49,68v-7,,-14,2,-20,7c23,80,21,88,21,98v,9,2,17,7,23c34,127,41,130,50,130r,xe" fillcolor="black" strokeweight="0">
                    <v:path arrowok="t" o:connecttype="custom" o:connectlocs="40,0;40,0;67,10;75,30;60,30;56,20;41,13;22,24;14,55;27,44;42,41;67,50;77,77;67,104;39,116;11,104;0,64;5,28;40,0;40,0;40,103;40,103;56,96;62,78;57,62;39,54;23,60;17,78;22,96;40,103;40,103" o:connectangles="0,0,0,0,0,0,0,0,0,0,0,0,0,0,0,0,0,0,0,0,0,0,0,0,0,0,0,0,0,0,0"/>
                    <o:lock v:ext="edit" verticies="t"/>
                  </v:shape>
                  <v:shape id="Freeform 1116" o:spid="_x0000_s1397" style="position:absolute;left:6161;top:2792;width:17;height:17;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" path="m,l,,21,r,21l,21,,xe" fillcolor="black" strokeweight="0">
                    <v:path arrowok="t" o:connecttype="custom" o:connectlocs="0,0;0,0;17,0;17,17;0,17;0,0" o:connectangles="0,0,0,0,0,0"/>
                  </v:shape>
                  <v:shape id="Freeform 1117" o:spid="_x0000_s1398" style="position:absolute;left:6198;top:2697;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" path="m48,r,c66,,80,7,88,22v6,12,9,28,9,48c97,89,94,105,89,118v-9,18,-22,27,-41,27c31,145,18,138,10,123,3,111,,94,,73,,57,2,43,6,32,14,11,28,,48,r,xm48,129r,c57,129,65,125,70,116v5,-8,8,-23,8,-45c78,55,76,42,72,31,68,21,61,16,49,16,39,16,31,21,26,31v-5,9,-7,24,-7,43c19,88,21,100,24,109v4,13,13,20,24,20l48,129xe" fillcolor="black" strokeweight="0">
                    <v:path arrowok="t" o:connecttype="custom" o:connectlocs="38,0;38,0;70,17;77,56;71,94;38,115;8,98;0,58;5,25;38,0;38,0;38,102;38,102;56,92;62,56;57,25;39,13;21,25;15,59;19,86;38,102;38,102" o:connectangles="0,0,0,0,0,0,0,0,0,0,0,0,0,0,0,0,0,0,0,0,0,0"/>
                    <o:lock v:ext="edit" verticies="t"/>
                  </v:shape>
                  <v:shape id="Freeform 1118" o:spid="_x0000_s1399" style="position:absolute;left:6287;top:2697;width:78;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" path="m48,r,c66,,80,7,88,22v6,12,9,28,9,48c97,89,94,105,89,118v-9,18,-22,27,-41,27c31,145,18,138,10,123,3,111,,94,,73,,57,2,43,6,32,14,11,28,,48,r,xm48,129r,c57,129,64,125,70,116v5,-8,8,-23,8,-45c78,55,76,42,72,31,68,21,60,16,49,16,39,16,31,21,26,31v-5,9,-7,24,-7,43c19,88,20,100,24,109v4,13,12,20,24,20l48,129xe" fillcolor="black" strokeweight="0">
                    <v:path arrowok="t" o:connecttype="custom" o:connectlocs="39,0;39,0;71,17;78,56;72,94;39,115;8,98;0,58;5,25;39,0;39,0;39,102;39,102;56,92;63,56;58,25;39,13;21,25;15,59;19,86;39,102;39,102" o:connectangles="0,0,0,0,0,0,0,0,0,0,0,0,0,0,0,0,0,0,0,0,0,0"/>
                    <o:lock v:ext="edit" verticies="t"/>
                  </v:shape>
                  <v:shape id="Freeform 1119" o:spid="_x0000_s1400" style="position:absolute;left:6428;top:2692;width:37;height:149;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" path="m45,r,c35,20,28,35,25,44,21,58,18,75,18,94v,19,3,36,8,52c29,156,36,170,46,188r-12,c24,173,18,164,16,160,14,155,11,150,8,143,5,133,2,123,1,112,,106,,100,,95,,76,3,58,9,43,13,34,21,19,33,l45,xe" fillcolor="black" strokeweight="0">
                    <v:path arrowok="t" o:connecttype="custom" o:connectlocs="36,0;36,0;20,35;14,75;21,116;37,149;27,149;13,127;6,113;1,89;0,75;7,34;27,0;36,0" o:connectangles="0,0,0,0,0,0,0,0,0,0,0,0,0,0"/>
                  </v:shape>
                  <v:shape id="Freeform 1120" o:spid="_x0000_s1401" style="position:absolute;left:6474;top:2696;width:80;height:113;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" path="m62,92r,l62,28,17,92r45,xm62,142r,l62,108,,108,,90,65,,80,r,92l101,92r,16l80,108r,34l62,142xe" fillcolor="black" strokeweight="0">
                    <v:path arrowok="t" o:connecttype="custom" o:connectlocs="49,73;49,73;49,22;13,73;49,73;49,113;49,113;49,86;0,86;0,72;51,0;63,0;63,73;80,73;80,86;63,86;63,113;49,113" o:connectangles="0,0,0,0,0,0,0,0,0,0,0,0,0,0,0,0,0,0"/>
                    <o:lock v:ext="edit" verticies="t"/>
                  </v:shape>
                  <v:shape id="Freeform 1121" o:spid="_x0000_s1402" style="position:absolute;left:6573;top:2792;width:17;height:17;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" path="m,l,,21,r,21l,21,,xe" fillcolor="black" strokeweight="0">
                    <v:path arrowok="t" o:connecttype="custom" o:connectlocs="0,0;0,0;17,0;17,17;0,17;0,0" o:connectangles="0,0,0,0,0,0"/>
                  </v:shape>
                  <v:shape id="Freeform 1122" o:spid="_x0000_s1403" style="position:absolute;left:6610;top:2698;width:77;height:114;visibility:visible;mso-wrap-style:square;v-text-anchor:top" coordsize="97,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" path="m18,103r,c19,113,24,120,32,124v5,2,9,3,15,3c57,127,65,124,70,117v5,-7,8,-14,8,-22c78,85,75,77,69,72,63,66,56,64,47,64v-6,,-11,1,-16,3c27,70,23,73,20,77l5,76,16,,89,r,17l29,17,23,57v3,-3,6,-5,9,-6c38,49,44,48,51,48v13,,24,4,33,12c93,69,97,79,97,92v,13,-4,25,-12,35c76,138,63,143,45,143v-11,,-22,-4,-30,-10c6,126,1,116,,103r18,xe" fillcolor="black" strokeweight="0">
                    <v:path arrowok="t" o:connecttype="custom" o:connectlocs="14,82;14,82;25,99;37,101;56,93;62,76;55,57;37,51;25,53;16,61;4,61;13,0;71,0;71,14;23,14;18,45;25,41;40,38;67,48;77,73;67,101;36,114;12,106;0,82;14,82" o:connectangles="0,0,0,0,0,0,0,0,0,0,0,0,0,0,0,0,0,0,0,0,0,0,0,0,0"/>
                  </v:shape>
                  <v:shape id="Freeform 1123" o:spid="_x0000_s1404" style="position:absolute;left:6698;top:2696;width:80;height:113;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" path="m62,92r,l62,28,17,92r45,xm62,142r,l62,108,,108,,90,65,,80,r,92l101,92r,16l80,108r,34l62,142xe" fillcolor="black" strokeweight="0">
                    <v:path arrowok="t" o:connecttype="custom" o:connectlocs="49,73;49,73;49,22;13,73;49,73;49,113;49,113;49,86;0,86;0,72;51,0;63,0;63,73;80,73;80,86;63,86;63,113;49,113" o:connectangles="0,0,0,0,0,0,0,0,0,0,0,0,0,0,0,0,0,0"/>
                    <o:lock v:ext="edit" verticies="t"/>
                  </v:shape>
                  <v:shape id="Freeform 1124" o:spid="_x0000_s1405" style="position:absolute;left:6797;top:2792;width:17;height:41;visibility:visible;mso-wrap-style:square;v-text-anchor:top" coordsize="2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" path="m,42r,c4,41,7,38,9,32v1,-3,2,-6,2,-8c11,23,11,23,11,22v,,,,-1,-1l,21,,,21,r,19c21,27,19,34,16,40,13,46,7,50,,51l,42xe" fillcolor="black" strokeweight="0">
                    <v:path arrowok="t" o:connecttype="custom" o:connectlocs="0,34;0,34;7,26;9,19;9,18;8,17;0,17;0,0;17,0;17,15;13,32;0,41;0,34" o:connectangles="0,0,0,0,0,0,0,0,0,0,0,0,0"/>
                  </v:shape>
                  <v:shape id="Freeform 1125" o:spid="_x0000_s1406" style="position:absolute;left:6877;top:2697;width:79;height:115;visibility:visible;mso-wrap-style:square;v-text-anchor:top" coordsize="99,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" path="m48,145r,c31,145,19,140,12,131,4,122,,111,,98r19,c20,107,22,113,24,118v5,7,13,11,25,11c58,129,66,126,72,121v5,-5,8,-11,8,-19c80,92,77,85,71,81,65,78,57,76,46,76v-1,,-2,,-3,c42,76,40,76,39,76r,-16c41,60,42,61,44,61v1,,2,,4,c54,61,60,60,64,58,72,54,75,47,75,38,75,31,73,25,68,22,63,18,57,16,50,16,39,16,30,20,26,28v-3,4,-4,10,-4,18l4,46c4,36,6,27,10,19,18,6,30,,49,,63,,74,3,82,9v8,7,12,16,12,28c94,46,91,53,87,58v-3,4,-7,6,-11,8c83,68,89,72,93,78v4,6,6,13,6,21c99,113,95,124,86,132v-9,9,-22,13,-38,13l48,145xe" fillcolor="black" strokeweight="0">
                    <v:path arrowok="t" o:connecttype="custom" o:connectlocs="38,115;38,115;10,104;0,78;15,78;19,94;39,102;57,96;64,81;57,64;37,60;34,60;31,60;31,48;35,48;38,48;51,46;60,30;54,17;40,13;21,22;18,36;3,36;8,15;39,0;65,7;75,29;69,46;61,52;74,62;79,79;69,105;38,115;38,115" o:connectangles="0,0,0,0,0,0,0,0,0,0,0,0,0,0,0,0,0,0,0,0,0,0,0,0,0,0,0,0,0,0,0,0,0,0"/>
                  </v:shape>
                  <v:shape id="Freeform 1126" o:spid="_x0000_s1407" style="position:absolute;left:6969;top:2696;width:77;height:116;visibility:visible;mso-wrap-style:square;v-text-anchor:top" coordsize="97,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" path="m52,r,c67,,78,4,85,13v6,8,9,16,9,25l76,38c75,32,74,28,71,25,67,19,61,16,52,16,42,16,34,20,28,30,22,39,19,52,18,69,22,63,28,59,34,56v5,-3,12,-4,19,-4c65,52,75,55,84,63v9,8,13,19,13,34c97,110,93,121,84,131v-8,10,-20,15,-35,15c35,146,24,141,14,131,5,121,,104,,80,,62,2,48,6,35,15,12,30,,52,r,xm50,130r,c60,130,67,127,71,121v5,-7,7,-14,7,-23c78,91,76,84,72,78,68,71,60,68,49,68v-7,,-14,2,-20,7c24,80,21,88,21,98v,9,2,17,8,23c34,127,41,130,50,130r,xe" fillcolor="black" strokeweight="0">
                    <v:path arrowok="t" o:connecttype="custom" o:connectlocs="41,0;41,0;67,10;75,30;60,30;56,20;41,13;22,24;14,55;27,44;42,41;67,50;77,77;67,104;39,116;11,104;0,64;5,28;41,0;41,0;40,103;40,103;56,96;62,78;57,62;39,54;23,60;17,78;23,96;40,103;40,103" o:connectangles="0,0,0,0,0,0,0,0,0,0,0,0,0,0,0,0,0,0,0,0,0,0,0,0,0,0,0,0,0,0,0"/>
                    <o:lock v:ext="edit" verticies="t"/>
                  </v:shape>
                  <v:shape id="Freeform 1127" o:spid="_x0000_s1408" style="position:absolute;left:7067;top:2792;width:16;height:17;visibility:visible;mso-wrap-style:square;v-text-anchor:top" coordsize="2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" path="m,l,,20,r,21l,21,,xe" fillcolor="black" strokeweight="0">
                    <v:path arrowok="t" o:connecttype="custom" o:connectlocs="0,0;0,0;16,0;16,17;0,17;0,0" o:connectangles="0,0,0,0,0,0"/>
                  </v:shape>
                  <v:shape id="Freeform 1128" o:spid="_x0000_s1409" style="position:absolute;left:7102;top:2697;width:78;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" path="m48,r,c67,,80,7,88,22v6,12,9,28,9,48c97,89,95,105,89,118v-8,18,-22,27,-41,27c31,145,19,138,10,123,3,111,,94,,73,,57,2,43,6,32,14,11,28,,48,r,xm48,129r,c57,129,65,125,70,116v6,-8,8,-23,8,-45c78,55,76,42,72,31,68,21,61,16,49,16,39,16,31,21,26,31v-4,9,-7,24,-7,43c19,88,21,100,24,109v5,13,13,20,24,20l48,129xe" fillcolor="black" strokeweight="0">
                    <v:path arrowok="t" o:connecttype="custom" o:connectlocs="39,0;39,0;71,17;78,56;72,94;39,115;8,98;0,58;5,25;39,0;39,0;39,102;39,102;56,92;63,56;58,25;39,13;21,25;15,59;19,86;39,102;39,102" o:connectangles="0,0,0,0,0,0,0,0,0,0,0,0,0,0,0,0,0,0,0,0,0,0"/>
                    <o:lock v:ext="edit" verticies="t"/>
                  </v:shape>
                  <v:shape id="Freeform 1129" o:spid="_x0000_s1410" style="position:absolute;left:7192;top:2696;width:77;height:116;visibility:visible;mso-wrap-style:square;v-text-anchor:top" coordsize="97,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" path="m48,60r,c56,60,62,58,67,53v4,-4,6,-9,6,-15c73,33,71,28,67,23,63,19,56,17,48,17v-9,,-15,2,-19,6c25,28,24,33,24,39v,6,2,12,7,15c36,58,42,60,48,60r,xm50,130r,c58,130,65,128,70,123v5,-4,8,-11,8,-20c78,94,75,87,70,83,64,78,57,75,48,75v-8,,-15,3,-21,8c22,88,19,94,19,103v,7,3,14,8,19c32,127,39,130,50,130r,xm24,67r,c19,65,15,62,13,59,8,54,5,47,5,39,5,28,9,19,16,12,24,4,35,,49,,62,,73,4,81,11v7,7,11,16,11,25c92,45,90,52,86,58v-3,3,-7,6,-12,9c80,69,84,72,88,76v6,6,9,15,9,26c97,114,93,124,85,133v-9,9,-21,13,-36,13c35,146,24,142,14,135,5,127,,117,,102,,94,2,87,6,81,10,75,16,70,24,67r,xe" fillcolor="black" strokeweight="0">
                    <v:path arrowok="t" o:connecttype="custom" o:connectlocs="38,48;38,48;53,42;58,30;53,18;38,14;23,18;19,31;25,43;38,48;38,48;40,103;40,103;56,98;62,82;56,66;38,60;21,66;15,82;21,97;40,103;40,103;19,53;19,53;10,47;4,31;13,10;39,0;64,9;73,29;68,46;59,53;70,60;77,81;67,106;39,116;11,107;0,81;5,64;19,53;19,53" o:connectangles="0,0,0,0,0,0,0,0,0,0,0,0,0,0,0,0,0,0,0,0,0,0,0,0,0,0,0,0,0,0,0,0,0,0,0,0,0,0,0,0,0"/>
                    <o:lock v:ext="edit" verticies="t"/>
                  </v:shape>
                  <v:shape id="Freeform 1130" o:spid="_x0000_s1411" style="position:absolute;left:7282;top:2692;width:37;height:149;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" path="m,188r,c11,168,17,153,21,144v4,-14,6,-31,6,-50c27,75,25,58,19,42,16,32,10,18,,l12,c22,16,28,26,30,30v2,4,5,9,7,15c40,54,43,62,44,70v1,8,2,15,2,23c46,112,43,130,37,145v-4,10,-12,24,-24,43l,188xe" fillcolor="black" strokeweight="0">
                    <v:path arrowok="t" o:connecttype="custom" o:connectlocs="0,149;0,149;17,114;22,75;15,33;0,0;10,0;24,24;30,36;35,55;37,74;30,115;10,149;0,149" o:connectangles="0,0,0,0,0,0,0,0,0,0,0,0,0,0"/>
                  </v:shape>
                  <v:shape id="Freeform 1131" o:spid="_x0000_s1412" style="position:absolute;left:5974;top:3012;width:78;height:110;visibility:visible;mso-wrap-style:square;v-text-anchor:top" coordsize="9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" path="m98,r,l98,15c94,19,88,27,80,38,73,49,66,61,60,73,54,86,50,97,47,107v-2,7,-4,17,-7,31l20,138c25,112,34,85,50,58,59,42,68,29,78,17l,17,,,98,xe" fillcolor="black" strokeweight="0">
                    <v:path arrowok="t" o:connecttype="custom" o:connectlocs="78,0;78,0;78,12;64,30;48,58;37,85;32,110;16,110;40,46;62,14;0,14;0,0;78,0" o:connectangles="0,0,0,0,0,0,0,0,0,0,0,0,0"/>
                  </v:shape>
                  <v:shape id="Freeform 1132" o:spid="_x0000_s1413" style="position:absolute;left:6072;top:3105;width:16;height:17;visibility:visible;mso-wrap-style:square;v-text-anchor:top" coordsize="2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" path="m,l,,20,r,21l,21,,xe" fillcolor="black" strokeweight="0">
                    <v:path arrowok="t" o:connecttype="custom" o:connectlocs="0,0;0,0;16,0;16,17;0,17;0,0" o:connectangles="0,0,0,0,0,0"/>
                  </v:shape>
                  <v:shape id="Freeform 1133" o:spid="_x0000_s1414" style="position:absolute;left:6109;top:3010;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" path="m52,r,c68,,79,4,85,12v6,8,9,17,9,25l77,37c75,32,74,27,72,24,67,18,61,15,52,15,42,15,34,20,28,29v-5,9,-9,22,-9,39c23,62,28,58,34,55v6,-3,12,-4,19,-4c65,51,75,55,84,62v9,8,13,19,13,34c97,109,93,120,85,130v-9,10,-21,15,-36,15c36,145,24,140,15,130,5,120,,103,,79,,62,2,47,7,35,15,11,30,,52,r,xm51,129r,c60,129,67,126,71,120v5,-6,7,-14,7,-22c78,90,76,84,72,77,68,70,61,67,50,67v-8,,-15,3,-20,8c24,80,21,87,21,98v,9,3,16,8,22c34,126,41,129,51,129r,xe" fillcolor="black" strokeweight="0">
                    <v:path arrowok="t" o:connecttype="custom" o:connectlocs="41,0;41,0;67,10;75,29;61,29;57,19;41,12;22,23;15,54;27,44;42,40;67,49;77,76;67,103;39,115;12,103;0,63;6,28;41,0;41,0;40,102;40,102;56,95;62,78;57,61;40,53;24,59;17,78;23,95;40,102;40,102" o:connectangles="0,0,0,0,0,0,0,0,0,0,0,0,0,0,0,0,0,0,0,0,0,0,0,0,0,0,0,0,0,0,0"/>
                    <o:lock v:ext="edit" verticies="t"/>
                  </v:shape>
                  <v:shape id="Freeform 1134" o:spid="_x0000_s1415" style="position:absolute;left:6199;top:3010;width:75;height:115;visibility:visible;mso-wrap-style:square;v-text-anchor:top" coordsize="95,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" path="m19,107r,c20,117,24,124,31,128v3,2,7,3,12,3c51,131,59,127,65,120,71,113,75,99,77,77,73,83,69,88,63,90v-6,3,-12,4,-19,4c30,94,20,90,12,81,4,73,,62,,48,,36,4,24,11,15,19,5,31,,46,,67,,81,9,89,28v4,10,6,23,6,38c95,83,93,99,87,112v-8,22,-23,33,-43,33c30,145,19,142,12,135,5,127,1,118,1,107r18,xm46,78r,c53,78,60,76,66,71v5,-4,8,-12,8,-24c74,37,72,29,66,24,61,19,55,16,46,16v-8,,-15,3,-20,9c21,31,18,39,18,48v,9,2,17,7,22c29,76,36,78,46,78r,xe" fillcolor="black" strokeweight="0">
                    <v:path arrowok="t" o:connecttype="custom" o:connectlocs="15,85;15,85;24,102;34,104;51,95;61,61;50,71;35,75;9,64;0,38;9,12;36,0;70,22;75,52;69,89;35,115;9,107;1,85;15,85;36,62;36,62;52,56;58,37;52,19;36,13;21,20;14,38;20,56;36,62;36,62" o:connectangles="0,0,0,0,0,0,0,0,0,0,0,0,0,0,0,0,0,0,0,0,0,0,0,0,0,0,0,0,0,0"/>
                    <o:lock v:ext="edit" verticies="t"/>
                  </v:shape>
                  <v:shape id="Freeform 1135" o:spid="_x0000_s1416" style="position:absolute;left:6338;top:3005;width:37;height:150;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" path="m45,r,c35,20,28,35,25,44,21,59,18,76,18,94v,19,3,37,8,53c30,156,36,170,46,189r-12,c24,174,18,164,16,160,14,156,11,150,8,143,5,133,2,123,1,112,,106,,101,,96,,76,3,59,9,44,13,34,21,19,33,l45,xe" fillcolor="black" strokeweight="0">
                    <v:path arrowok="t" o:connecttype="custom" o:connectlocs="36,0;36,0;20,35;14,75;21,117;37,150;27,150;13,127;6,113;1,89;0,76;7,35;27,0;36,0" o:connectangles="0,0,0,0,0,0,0,0,0,0,0,0,0,0"/>
                  </v:shape>
                  <v:shape id="Freeform 1136" o:spid="_x0000_s1417" style="position:absolute;left:6386;top:3010;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" path="m48,r,c66,,79,8,88,23v6,11,9,27,9,48c97,90,94,106,88,118v-8,18,-21,27,-40,27c31,145,18,138,10,123,3,111,,94,,74,,58,2,44,6,32,14,11,28,,48,r,xm48,129r,c57,129,64,125,70,117v5,-8,8,-23,8,-46c78,55,76,42,72,32,68,21,60,16,49,16,39,16,31,21,26,31,21,41,19,55,19,74v,15,1,26,4,35c28,122,36,129,48,129r,xe" fillcolor="black" strokeweight="0">
                    <v:path arrowok="t" o:connecttype="custom" o:connectlocs="38,0;38,0;70,18;77,56;70,94;38,115;8,98;0,59;5,25;38,0;38,0;38,102;38,102;56,93;62,56;57,25;39,13;21,25;15,59;18,86;38,102;38,102" o:connectangles="0,0,0,0,0,0,0,0,0,0,0,0,0,0,0,0,0,0,0,0,0,0"/>
                    <o:lock v:ext="edit" verticies="t"/>
                  </v:shape>
                  <v:shape id="Freeform 1137" o:spid="_x0000_s1418" style="position:absolute;left:6484;top:3105;width:16;height:17;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" path="m,l,,21,r,21l,21,,xe" fillcolor="black" strokeweight="0">
                    <v:path arrowok="t" o:connecttype="custom" o:connectlocs="0,0;0,0;16,0;16,17;0,17;0,0" o:connectangles="0,0,0,0,0,0"/>
                  </v:shape>
                  <v:shape id="Freeform 1138" o:spid="_x0000_s1419" style="position:absolute;left:6531;top:3011;width:41;height:111;visibility:visible;mso-wrap-style:square;v-text-anchor:top" coordsize="52,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" path="m,40r,l,27c13,26,22,24,27,21,32,18,35,11,38,l52,r,140l33,140,33,40,,40xe" fillcolor="black" strokeweight="0">
                    <v:path arrowok="t" o:connecttype="custom" o:connectlocs="0,32;0,32;0,21;21,17;30,0;41,0;41,111;26,111;26,32;0,32" o:connectangles="0,0,0,0,0,0,0,0,0,0"/>
                  </v:shape>
                  <v:shape id="Freeform 1139" o:spid="_x0000_s1420" style="position:absolute;left:6610;top:3010;width:76;height:115;visibility:visible;mso-wrap-style:square;v-text-anchor:top" coordsize="96,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" path="m20,107r,c21,117,24,124,31,128v4,2,8,3,13,3c52,131,59,127,65,120,71,113,76,99,78,77,74,83,69,88,63,90v-5,3,-12,4,-18,4c31,94,20,90,12,81,4,73,,62,,48,,36,4,24,12,15,20,5,32,,47,,67,,82,9,89,28v5,10,7,23,7,38c96,83,93,99,88,112v-8,22,-23,33,-44,33c31,145,20,142,13,135,6,127,2,118,2,107r18,xm47,78r,c54,78,60,76,66,71v6,-4,9,-12,9,-24c75,37,72,29,67,24,62,19,55,16,47,16v-8,,-15,3,-20,9c21,31,19,39,19,48v,9,2,17,7,22c30,76,37,78,47,78r,xe" fillcolor="black" strokeweight="0">
                    <v:path arrowok="t" o:connecttype="custom" o:connectlocs="16,85;16,85;25,102;35,104;51,95;62,61;50,71;36,75;10,64;0,38;10,12;37,0;70,22;76,52;70,89;35,115;10,107;2,85;16,85;37,62;37,62;52,56;59,37;53,19;37,13;21,20;15,38;21,56;37,62;37,62" o:connectangles="0,0,0,0,0,0,0,0,0,0,0,0,0,0,0,0,0,0,0,0,0,0,0,0,0,0,0,0,0,0"/>
                    <o:lock v:ext="edit" verticies="t"/>
                  </v:shape>
                  <v:shape id="Freeform 1140" o:spid="_x0000_s1421" style="position:absolute;left:6708;top:3105;width:16;height:41;visibility:visible;mso-wrap-style:square;v-text-anchor:top" coordsize="2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" path="m,42r,c4,41,8,38,9,33v1,-3,2,-6,2,-9c11,23,11,23,11,23v,-1,,-1,,-2l,21,,,21,r,20c21,28,19,35,16,40,13,46,8,50,,51l,42xe" fillcolor="black" strokeweight="0">
                    <v:path arrowok="t" o:connecttype="custom" o:connectlocs="0,34;0,34;7,27;8,19;8,18;8,17;0,17;0,0;16,0;16,16;12,32;0,41;0,34" o:connectangles="0,0,0,0,0,0,0,0,0,0,0,0,0"/>
                  </v:shape>
                  <v:shape id="Freeform 1141" o:spid="_x0000_s1422" style="position:absolute;left:6788;top:3010;width:78;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" path="m47,145r,c31,145,18,141,11,132,3,122,,111,,98r18,c19,107,21,114,23,118v5,7,13,11,25,11c58,129,65,127,71,122v5,-5,8,-12,8,-20c79,93,76,86,70,82,64,78,56,76,46,76v-2,,-3,,-4,c41,76,39,76,38,76r,-15c40,61,42,61,43,61v1,,2,,4,c54,61,59,60,63,58,71,54,75,48,75,38,75,31,72,26,67,22,62,18,56,16,50,16,38,16,30,20,25,28v-2,4,-4,11,-4,19l3,47c3,36,5,27,10,20,17,7,29,,48,,62,,73,3,81,10v8,6,12,15,12,28c93,46,91,53,86,59v-3,3,-7,6,-11,7c82,69,88,72,92,78v4,6,6,13,6,22c98,113,94,124,85,133v-9,8,-21,12,-38,12l47,145xe" fillcolor="black" strokeweight="0">
                    <v:path arrowok="t" o:connecttype="custom" o:connectlocs="37,115;37,115;9,105;0,78;14,78;18,94;38,102;57,97;63,81;56,65;37,60;33,60;30,60;30,48;34,48;37,48;50,46;60,30;53,17;40,13;20,22;17,37;2,37;8,16;38,0;64,8;74,30;68,47;60,52;73,62;78,79;68,105;37,115;37,115" o:connectangles="0,0,0,0,0,0,0,0,0,0,0,0,0,0,0,0,0,0,0,0,0,0,0,0,0,0,0,0,0,0,0,0,0,0"/>
                  </v:shape>
                  <v:shape id="Freeform 1142" o:spid="_x0000_s1423" style="position:absolute;left:6879;top:3010;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" path="m52,r,c68,,78,4,85,12v6,8,9,17,9,25l76,37c75,32,74,27,71,24,67,18,61,15,52,15,42,15,34,20,28,29v-6,9,-9,22,-9,39c23,62,28,58,34,55v6,-3,12,-4,19,-4c65,51,75,55,84,62v9,8,13,19,13,34c97,109,93,120,85,130v-9,10,-21,15,-36,15c36,145,24,140,15,130,5,120,,103,,79,,62,2,47,7,35,15,11,30,,52,r,xm50,129r,c60,129,67,126,71,120v5,-6,7,-14,7,-22c78,90,76,84,72,77,68,70,60,67,50,67v-8,,-15,3,-21,8c24,80,21,87,21,98v,9,2,16,8,22c34,126,41,129,50,129r,xe" fillcolor="black" strokeweight="0">
                    <v:path arrowok="t" o:connecttype="custom" o:connectlocs="41,0;41,0;67,10;75,29;60,29;56,19;41,12;22,23;15,54;27,44;42,40;67,49;77,76;67,103;39,115;12,103;0,63;6,28;41,0;41,0;40,102;40,102;56,95;62,78;57,61;40,53;23,59;17,78;23,95;40,102;40,102" o:connectangles="0,0,0,0,0,0,0,0,0,0,0,0,0,0,0,0,0,0,0,0,0,0,0,0,0,0,0,0,0,0,0"/>
                    <o:lock v:ext="edit" verticies="t"/>
                  </v:shape>
                  <v:shape id="Freeform 1143" o:spid="_x0000_s1424" style="position:absolute;left:6977;top:3105;width:16;height:17;visibility:visible;mso-wrap-style:square;v-text-anchor:top" coordsize="2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" path="m,l,,20,r,21l,21,,xe" fillcolor="black" strokeweight="0">
                    <v:path arrowok="t" o:connecttype="custom" o:connectlocs="0,0;0,0;16,0;16,17;0,17;0,0" o:connectangles="0,0,0,0,0,0"/>
                  </v:shape>
                  <v:shape id="Freeform 1144" o:spid="_x0000_s1425" style="position:absolute;left:7013;top:3010;width:78;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" path="m48,r,c67,,80,8,88,23v6,11,10,27,10,48c98,90,95,106,89,118v-8,18,-22,27,-41,27c31,145,19,138,10,123,4,111,,94,,74,,58,2,44,6,32,14,11,28,,48,r,xm48,129r,c57,129,65,125,70,117v6,-8,8,-23,8,-46c78,55,76,42,73,32,69,21,61,16,50,16,39,16,31,21,27,31,22,41,19,55,19,74v,15,2,26,5,35c29,122,37,129,48,129r,xe" fillcolor="black" strokeweight="0">
                    <v:path arrowok="t" o:connecttype="custom" o:connectlocs="38,0;38,0;70,18;78,56;71,94;38,115;8,98;0,59;5,25;38,0;38,0;38,102;38,102;56,93;62,56;58,25;40,13;21,25;15,59;19,86;38,102;38,102" o:connectangles="0,0,0,0,0,0,0,0,0,0,0,0,0,0,0,0,0,0,0,0,0,0"/>
                    <o:lock v:ext="edit" verticies="t"/>
                  </v:shape>
                  <v:shape id="Freeform 1145" o:spid="_x0000_s1426" style="position:absolute;left:7101;top:3010;width:79;height:115;visibility:visible;mso-wrap-style:square;v-text-anchor:top" coordsize="99,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" path="m48,145r,c31,145,19,141,12,132,4,122,,111,,98r19,c20,107,22,114,24,118v5,7,13,11,25,11c58,129,66,127,72,122v5,-5,8,-12,8,-20c80,93,77,86,71,82,65,78,57,76,46,76v-1,,-2,,-3,c42,76,40,76,39,76r,-15c41,61,42,61,44,61v1,,2,,4,c54,61,60,60,64,58,72,54,75,48,75,38,75,31,73,26,68,22,63,18,57,16,50,16,39,16,30,20,26,28v-3,4,-4,11,-4,19l4,47c4,36,6,27,10,20,18,7,30,,49,,63,,74,3,82,10v8,6,12,15,12,28c94,46,91,53,87,59v-3,3,-7,6,-11,7c83,69,89,72,93,78v4,6,6,13,6,22c99,113,95,124,86,133v-9,8,-22,12,-38,12l48,145xe" fillcolor="black" strokeweight="0">
                    <v:path arrowok="t" o:connecttype="custom" o:connectlocs="38,115;38,115;10,105;0,78;15,78;19,94;39,102;57,97;64,81;57,65;37,60;34,60;31,60;31,48;35,48;38,48;51,46;60,30;54,17;40,13;21,22;18,37;3,37;8,16;39,0;65,8;75,30;69,47;61,52;74,62;79,79;69,105;38,115;38,115" o:connectangles="0,0,0,0,0,0,0,0,0,0,0,0,0,0,0,0,0,0,0,0,0,0,0,0,0,0,0,0,0,0,0,0,0,0"/>
                  </v:shape>
                  <v:shape id="Freeform 1146" o:spid="_x0000_s1427" style="position:absolute;left:7192;top:3005;width:37;height:150;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" path="m,189r,c11,168,18,153,21,144v4,-14,7,-31,7,-50c28,75,25,58,20,42,16,32,10,18,,l12,c22,16,28,26,31,30v2,4,4,9,6,16c41,54,43,62,44,70v2,8,2,16,2,23c46,113,43,130,37,145v-4,10,-12,25,-24,44l,189xe" fillcolor="black" strokeweight="0">
                    <v:path arrowok="t" o:connecttype="custom" o:connectlocs="0,150;0,150;17,114;23,75;16,33;0,0;10,0;25,24;30,37;35,56;37,74;30,115;10,150;0,150" o:connectangles="0,0,0,0,0,0,0,0,0,0,0,0,0,0"/>
                  </v:shape>
                  <v:shape id="Freeform 1147" o:spid="_x0000_s1428" style="position:absolute;left:5984;top:2383;width:41;height:112;visibility:visible;mso-wrap-style:square;v-text-anchor:top" coordsize="52,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" path="m,41r,l,27c13,26,22,24,27,21,32,18,36,11,38,l52,r,141l33,141,33,41,,41xe" fillcolor="black" strokeweight="0">
                    <v:path arrowok="t" o:connecttype="custom" o:connectlocs="0,33;0,33;0,21;21,17;30,0;41,0;41,112;26,112;26,33;0,33" o:connectangles="0,0,0,0,0,0,0,0,0,0"/>
                  </v:shape>
                  <v:shape id="Freeform 1148" o:spid="_x0000_s1429" style="position:absolute;left:6072;top:2478;width:16;height:17;visibility:visible;mso-wrap-style:square;v-text-anchor:top" coordsize="2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" path="m,l,,20,r,22l,22,,xe" fillcolor="black" strokeweight="0">
                    <v:path arrowok="t" o:connecttype="custom" o:connectlocs="0,0;0,0;16,0;16,17;0,17;0,0" o:connectangles="0,0,0,0,0,0"/>
                  </v:shape>
                </v:group>
                <v:group id="Group 1350" o:spid="_x0000_s1430" style="position:absolute;left:37922;top:5175;width:11087;height:24816" coordorigin="5972,815" coordsize="1746,3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">
                  <v:shape id="Freeform 1150" o:spid="_x0000_s1431" style="position:absolute;left:6109;top:2382;width:75;height:116;visibility:visible;mso-wrap-style:square;v-text-anchor:top" coordsize="95,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" path="m20,108r,c20,117,24,124,31,128v3,2,8,3,12,3c52,131,59,127,65,120,71,113,75,99,78,77,74,83,69,88,63,90v-6,3,-12,4,-19,4c30,94,20,90,12,81,4,73,,62,,49,,36,4,25,12,15,19,5,31,,46,,67,,81,9,89,28v4,10,6,23,6,38c95,84,93,99,88,112v-9,22,-24,34,-44,34c30,146,19,142,12,135,5,128,2,118,2,108r18,xm46,79r,c53,79,60,76,66,72v6,-5,8,-13,8,-25c74,37,72,29,67,24,61,19,55,16,47,16v-9,,-16,3,-21,9c21,31,18,39,18,48v,10,3,17,7,22c30,76,37,79,46,79r,xe" fillcolor="black" strokeweight="0">
                    <v:path arrowok="t" o:connecttype="custom" o:connectlocs="16,86;16,86;24,102;34,104;51,95;62,61;50,72;35,75;9,64;0,39;9,12;36,0;70,22;75,52;69,89;35,116;9,107;2,86;16,86;36,63;36,63;52,57;58,37;53,19;37,13;21,20;14,38;20,56;36,63;36,63" o:connectangles="0,0,0,0,0,0,0,0,0,0,0,0,0,0,0,0,0,0,0,0,0,0,0,0,0,0,0,0,0,0"/>
                    <o:lock v:ext="edit" verticies="t"/>
                  </v:shape>
                  <v:shape id="Freeform 1151" o:spid="_x0000_s1432" style="position:absolute;left:6198;top:2385;width:77;height:113;visibility:visible;mso-wrap-style:square;v-text-anchor:top" coordsize="97,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" path="m18,103r,c20,113,24,120,33,124v4,2,9,3,14,3c58,127,66,123,71,117v5,-7,7,-15,7,-23c78,84,75,77,69,71,63,66,56,63,47,63v-6,,-11,1,-15,4c27,69,24,73,21,77l5,76,16,,89,r,17l29,17,23,56v4,-2,7,-4,10,-5c38,48,44,47,51,47v13,,24,5,33,13c93,68,97,79,97,92v,13,-4,25,-12,35c77,137,63,142,45,142v-11,,-21,-3,-30,-10c6,126,1,116,,103r18,xe" fillcolor="black" strokeweight="0">
                    <v:path arrowok="t" o:connecttype="custom" o:connectlocs="14,82;14,82;26,99;37,101;56,93;62,75;55,57;37,50;25,53;17,61;4,60;13,0;71,0;71,14;23,14;18,45;26,41;40,37;67,48;77,73;67,101;36,113;12,105;0,82;14,82" o:connectangles="0,0,0,0,0,0,0,0,0,0,0,0,0,0,0,0,0,0,0,0,0,0,0,0,0"/>
                  </v:shape>
                  <v:shape id="Freeform 1152" o:spid="_x0000_s1433" style="position:absolute;left:6338;top:2378;width:37;height:150;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" path="m45,r,c35,20,28,35,25,45,21,59,18,76,18,95v,19,3,36,8,52c30,157,36,171,46,189r-12,c24,174,18,164,16,160,14,156,11,150,8,143,5,134,2,123,1,112,,106,,101,,96,,76,3,59,9,44,13,34,21,20,33,l45,xe" fillcolor="black" strokeweight="0">
                    <v:path arrowok="t" o:connecttype="custom" o:connectlocs="36,0;36,0;20,36;14,75;21,117;37,150;27,150;13,127;6,113;1,89;0,76;7,35;27,0;36,0" o:connectangles="0,0,0,0,0,0,0,0,0,0,0,0,0,0"/>
                  </v:shape>
                  <v:shape id="Freeform 1153" o:spid="_x0000_s1434" style="position:absolute;left:6386;top:2382;width:77;height:116;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" path="m48,r,c66,,79,8,88,23v6,12,9,28,9,48c97,90,94,106,88,118v-8,18,-21,27,-40,27c31,145,18,138,10,123,3,111,,95,,74,,58,2,44,6,33,14,11,28,,48,r,xm48,129r,c57,129,64,125,70,117v5,-8,8,-23,8,-45c78,55,76,42,72,32,68,22,60,16,49,16,39,16,31,21,26,31,21,41,19,55,19,75v,14,1,26,4,34c28,123,36,129,48,129r,xe" fillcolor="black" strokeweight="0">
                    <v:path arrowok="t" o:connecttype="custom" o:connectlocs="38,0;38,0;70,18;77,57;70,94;38,116;8,98;0,59;5,26;38,0;38,0;38,103;38,103;56,94;62,58;57,26;39,13;21,25;15,60;18,87;38,103;38,103" o:connectangles="0,0,0,0,0,0,0,0,0,0,0,0,0,0,0,0,0,0,0,0,0,0"/>
                    <o:lock v:ext="edit" verticies="t"/>
                  </v:shape>
                  <v:shape id="Freeform 1154" o:spid="_x0000_s1435" style="position:absolute;left:6484;top:2478;width:16;height:17;visibility:visible;mso-wrap-style:square;v-text-anchor:top" coordsize="2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" path="m,l,,21,r,22l,22,,xe" fillcolor="black" strokeweight="0">
                    <v:path arrowok="t" o:connecttype="custom" o:connectlocs="0,0;0,0;16,0;16,17;0,17;0,0" o:connectangles="0,0,0,0,0,0"/>
                  </v:shape>
                  <v:shape id="Freeform 1155" o:spid="_x0000_s1436" style="position:absolute;left:6519;top:2382;width:80;height:113;visibility:visible;mso-wrap-style:square;v-text-anchor:top" coordsize="100,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" path="m61,92r,l61,28,16,92r45,xm62,142r,l62,107,,107,,90,64,,79,r,92l100,92r,15l79,107r,35l62,142xe" fillcolor="black" strokeweight="0">
                    <v:path arrowok="t" o:connecttype="custom" o:connectlocs="49,73;49,73;49,22;13,73;49,73;50,113;50,113;50,85;0,85;0,72;51,0;63,0;63,73;80,73;80,85;63,85;63,113;50,113" o:connectangles="0,0,0,0,0,0,0,0,0,0,0,0,0,0,0,0,0,0"/>
                    <o:lock v:ext="edit" verticies="t"/>
                  </v:shape>
                  <v:shape id="Freeform 1156" o:spid="_x0000_s1437" style="position:absolute;left:6610;top:2382;width:77;height:116;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" path="m48,r,c66,,79,8,88,23v6,12,9,28,9,48c97,90,94,106,88,118v-8,18,-21,27,-40,27c31,145,18,138,10,123,3,111,,95,,74,,58,2,44,6,33,14,11,28,,48,r,xm48,129r,c57,129,64,125,70,117v5,-8,8,-23,8,-45c78,55,76,42,72,32,68,22,60,16,49,16,39,16,31,21,26,31,21,41,19,55,19,75v,14,1,26,4,34c28,123,36,129,48,129r,xe" fillcolor="black" strokeweight="0">
                    <v:path arrowok="t" o:connecttype="custom" o:connectlocs="38,0;38,0;70,18;77,57;70,94;38,116;8,98;0,59;5,26;38,0;38,0;38,103;38,103;56,94;62,58;57,26;39,13;21,25;15,60;18,87;38,103;38,103" o:connectangles="0,0,0,0,0,0,0,0,0,0,0,0,0,0,0,0,0,0,0,0,0,0"/>
                    <o:lock v:ext="edit" verticies="t"/>
                  </v:shape>
                  <v:shape id="Freeform 1157" o:spid="_x0000_s1438" style="position:absolute;left:6708;top:2478;width:16;height:41;visibility:visible;mso-wrap-style:square;v-text-anchor:top" coordsize="2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" path="m,42r,c4,41,8,38,9,33v1,-3,2,-6,2,-9c11,24,11,23,11,23v,,,-1,,-1l,22,,,21,r,20c21,28,19,35,16,41,13,47,8,50,,52l,42xe" fillcolor="black" strokeweight="0">
                    <v:path arrowok="t" o:connecttype="custom" o:connectlocs="0,33;0,33;7,26;8,19;8,18;8,17;0,17;0,0;16,0;16,16;12,32;0,41;0,33" o:connectangles="0,0,0,0,0,0,0,0,0,0,0,0,0"/>
                  </v:shape>
                  <v:shape id="Freeform 1158" o:spid="_x0000_s1439" style="position:absolute;left:6789;top:2385;width:78;height:113;visibility:visible;mso-wrap-style:square;v-text-anchor:top" coordsize="9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" path="m19,103r,c20,113,25,120,33,124v4,2,9,3,14,3c58,127,66,123,71,117v5,-7,7,-15,7,-23c78,84,75,77,69,71,63,66,56,63,48,63v-6,,-12,1,-16,4c28,69,24,73,21,77l5,76,16,,90,r,17l30,17,24,56v3,-2,6,-4,9,-5c38,48,44,47,51,47v13,,24,5,33,13c93,68,98,79,98,92v,13,-5,25,-13,35c77,137,64,142,46,142v-12,,-22,-3,-31,-10c6,126,1,116,,103r19,xe" fillcolor="black" strokeweight="0">
                    <v:path arrowok="t" o:connecttype="custom" o:connectlocs="15,82;15,82;26,99;37,101;57,93;62,75;55,57;38,50;25,53;17,61;4,60;13,0;72,0;72,14;24,14;19,45;26,41;41,37;67,48;78,73;68,101;37,113;12,105;0,82;15,82" o:connectangles="0,0,0,0,0,0,0,0,0,0,0,0,0,0,0,0,0,0,0,0,0,0,0,0,0"/>
                  </v:shape>
                  <v:shape id="Freeform 1159" o:spid="_x0000_s1440" style="position:absolute;left:6887;top:2478;width:17;height:17;visibility:visible;mso-wrap-style:square;v-text-anchor:top" coordsize="2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" path="m,l,,21,r,22l,22,,xe" fillcolor="black" strokeweight="0">
                    <v:path arrowok="t" o:connecttype="custom" o:connectlocs="0,0;0,0;17,0;17,17;0,17;0,0" o:connectangles="0,0,0,0,0,0"/>
                  </v:shape>
                  <v:shape id="Freeform 1160" o:spid="_x0000_s1441" style="position:absolute;left:6924;top:2385;width:77;height:113;visibility:visible;mso-wrap-style:square;v-text-anchor:top" coordsize="97,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" path="m18,103r,c19,113,24,120,32,124v4,2,9,3,15,3c57,127,65,123,70,117v5,-7,8,-15,8,-23c78,84,75,77,69,71,63,66,55,63,47,63v-6,,-11,1,-16,4c27,69,23,73,20,77l5,76,15,,89,r,17l29,17,23,56v3,-2,6,-4,9,-5c37,48,43,47,50,47v13,,24,5,33,13c92,68,97,79,97,92v,13,-4,25,-13,35c76,137,63,142,45,142v-12,,-22,-3,-31,-10c6,126,1,116,,103r18,xe" fillcolor="black" strokeweight="0">
                    <v:path arrowok="t" o:connecttype="custom" o:connectlocs="14,82;14,82;25,99;37,101;56,93;62,75;55,57;37,50;25,53;16,61;4,60;12,0;71,0;71,14;23,14;18,45;25,41;40,37;66,48;77,73;67,101;36,113;11,105;0,82;14,82" o:connectangles="0,0,0,0,0,0,0,0,0,0,0,0,0,0,0,0,0,0,0,0,0,0,0,0,0"/>
                  </v:shape>
                  <v:shape id="Freeform 1161" o:spid="_x0000_s1442" style="position:absolute;left:7014;top:2382;width:75;height:116;visibility:visible;mso-wrap-style:square;v-text-anchor:top" coordsize="95,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" path="m20,108r,c20,117,24,124,31,128v4,2,8,3,12,3c52,131,59,127,65,120,71,113,75,99,78,77,74,83,69,88,63,90v-6,3,-12,4,-19,4c31,94,20,90,12,81,4,73,,62,,49,,36,4,25,12,15,20,5,31,,46,,67,,81,9,89,28v4,10,6,23,6,38c95,84,93,99,88,112v-9,22,-24,34,-44,34c30,146,20,142,12,135,5,128,2,118,2,108r18,xm47,79r,c54,79,60,76,66,72v6,-5,9,-13,9,-25c75,37,72,29,67,24,62,19,55,16,47,16v-9,,-16,3,-21,9c21,31,18,39,18,48v,10,3,17,7,22c30,76,37,79,47,79r,xe" fillcolor="black" strokeweight="0">
                    <v:path arrowok="t" o:connecttype="custom" o:connectlocs="16,86;16,86;24,102;34,104;51,95;62,61;50,72;35,75;9,64;0,39;9,12;36,0;70,22;75,52;69,89;35,116;9,107;2,86;16,86;37,63;37,63;52,57;59,37;53,19;37,13;21,20;14,38;20,56;37,63;37,63" o:connectangles="0,0,0,0,0,0,0,0,0,0,0,0,0,0,0,0,0,0,0,0,0,0,0,0,0,0,0,0,0,0"/>
                    <o:lock v:ext="edit" verticies="t"/>
                  </v:shape>
                  <v:shape id="Freeform 1162" o:spid="_x0000_s1443" style="position:absolute;left:7102;top:2378;width:37;height:150;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" path="m1,189r,c11,168,18,154,21,144v4,-14,7,-30,7,-49c28,76,25,58,20,42,16,33,10,19,,l12,c22,17,29,27,31,30v2,4,4,9,7,16c41,54,43,62,44,70v2,8,2,16,2,23c46,113,43,130,37,146v-4,9,-12,24,-24,43l1,189xe" fillcolor="black" strokeweight="0">
                    <v:path arrowok="t" o:connecttype="custom" o:connectlocs="1,150;1,150;17,114;23,75;16,33;0,0;10,0;25,24;31,37;35,56;37,74;30,116;10,150;1,150" o:connectangles="0,0,0,0,0,0,0,0,0,0,0,0,0,0"/>
                  </v:shape>
                  <v:shape id="Freeform 1163" o:spid="_x0000_s1444" style="position:absolute;left:5972;top:3951;width:79;height:115;visibility:visible;mso-wrap-style:square;v-text-anchor:top" coordsize="99,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" path="m48,145r,c31,145,19,141,12,131,4,122,,111,,98r19,c20,107,21,114,24,118v5,7,13,11,25,11c58,129,66,127,71,122v6,-5,9,-12,9,-20c80,92,77,86,71,82,65,78,57,76,46,76v-1,,-2,,-3,c41,76,40,76,39,76r,-16c41,61,42,61,44,61v1,,2,,4,c54,61,60,60,64,58,71,54,75,48,75,38,75,31,73,26,68,22,63,18,57,16,50,16,38,16,30,20,26,28v-3,4,-4,10,-5,18l4,46c4,36,6,27,10,20,17,6,30,,48,,63,,74,3,82,10v8,6,12,15,12,27c94,46,91,53,87,58v-3,4,-7,6,-12,8c83,68,89,72,93,78v4,6,6,13,6,22c99,113,95,124,86,132v-9,9,-22,13,-38,13l48,145xe" fillcolor="black" strokeweight="0">
                    <v:path arrowok="t" o:connecttype="custom" o:connectlocs="38,115;38,115;10,104;0,78;15,78;19,94;39,102;57,97;64,81;57,65;37,60;34,60;31,60;31,48;35,48;38,48;51,46;60,30;54,17;40,13;21,22;17,36;3,36;8,16;38,0;65,8;75,29;69,46;60,52;74,62;79,79;69,105;38,115;38,115" o:connectangles="0,0,0,0,0,0,0,0,0,0,0,0,0,0,0,0,0,0,0,0,0,0,0,0,0,0,0,0,0,0,0,0,0,0"/>
                  </v:shape>
                  <v:shape id="Freeform 1164" o:spid="_x0000_s1445" style="position:absolute;left:6072;top:4046;width:16;height:17;visibility:visible;mso-wrap-style:square;v-text-anchor:top" coordsize="2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" path="m,l,,20,r,21l,21,,xe" fillcolor="black" strokeweight="0">
                    <v:path arrowok="t" o:connecttype="custom" o:connectlocs="0,0;0,0;16,0;16,17;0,17;0,0" o:connectangles="0,0,0,0,0,0"/>
                  </v:shape>
                  <v:shape id="Freeform 1165" o:spid="_x0000_s1446" style="position:absolute;left:6108;top:3953;width:77;height:113;visibility:visible;mso-wrap-style:square;v-text-anchor:top" coordsize="97,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" path="m19,103r,c20,113,25,120,33,124v4,2,9,3,14,3c58,127,66,124,71,117v5,-6,7,-14,7,-22c78,85,75,77,69,72,63,67,56,64,48,64v-6,,-12,1,-16,4c28,70,24,73,21,77l5,77,16,,89,r,18l29,18,23,57v4,-3,7,-4,10,-6c38,49,44,48,51,48v13,,24,4,33,13c93,69,97,79,97,92v,14,-4,25,-12,36c77,138,64,143,46,143v-12,,-22,-3,-31,-10c6,127,1,117,,103r19,xe" fillcolor="black" strokeweight="0">
                    <v:path arrowok="t" o:connecttype="custom" o:connectlocs="15,81;15,81;26,98;37,100;56,92;62,75;55,57;38,51;25,54;17,61;4,61;13,0;71,0;71,14;23,14;18,45;26,40;40,38;67,48;77,73;67,101;37,113;12,105;0,81;15,81" o:connectangles="0,0,0,0,0,0,0,0,0,0,0,0,0,0,0,0,0,0,0,0,0,0,0,0,0"/>
                  </v:shape>
                  <v:shape id="Freeform 1166" o:spid="_x0000_s1447" style="position:absolute;left:6197;top:3951;width:79;height:112;visibility:visible;mso-wrap-style:square;v-text-anchor:top" coordsize="100,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" path="m61,91r,l61,27,16,91r45,xm62,141r,l62,107,,107,,89,64,,79,r,91l100,91r,16l79,107r,34l62,141xe" fillcolor="black" strokeweight="0">
                    <v:path arrowok="t" o:connecttype="custom" o:connectlocs="48,72;48,72;48,21;13,72;48,72;49,112;49,112;49,85;0,85;0,71;51,0;62,0;62,72;79,72;79,85;62,85;62,112;49,112" o:connectangles="0,0,0,0,0,0,0,0,0,0,0,0,0,0,0,0,0,0"/>
                    <o:lock v:ext="edit" verticies="t"/>
                  </v:shape>
                  <v:shape id="Freeform 1167" o:spid="_x0000_s1448" style="position:absolute;left:6338;top:3946;width:37;height:150;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" path="m45,r,c35,20,28,35,25,44,21,59,18,75,18,94v,19,3,37,8,53c30,156,36,170,46,189r-12,c24,174,18,164,16,160,14,156,11,150,8,143,5,133,2,123,1,112,,106,,101,,95,,76,3,59,9,43,13,34,21,19,33,l45,xe" fillcolor="black" strokeweight="0">
                    <v:path arrowok="t" o:connecttype="custom" o:connectlocs="36,0;36,0;20,35;14,75;21,117;37,150;27,150;13,127;6,113;1,89;0,75;7,34;27,0;36,0" o:connectangles="0,0,0,0,0,0,0,0,0,0,0,0,0,0"/>
                  </v:shape>
                  <v:shape id="Freeform 1168" o:spid="_x0000_s1449" style="position:absolute;left:6386;top:3951;width:77;height:112;visibility:visible;mso-wrap-style:square;v-text-anchor:top" coordsize="97,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" path="m,141r,c,129,3,119,7,110,12,101,20,92,33,85l52,74c60,69,66,65,70,61v5,-5,8,-11,8,-18c78,34,75,28,70,23,65,18,59,16,50,16,38,16,30,20,25,30v-2,5,-4,11,-4,20l3,50c3,38,6,28,10,20,18,6,31,,51,,67,,79,4,86,13v7,8,11,18,11,29c97,53,93,63,85,71,81,76,72,81,61,88l47,95v-6,4,-11,7,-15,11c25,111,21,118,19,125r78,l97,141,,141xe" fillcolor="black" strokeweight="0">
                    <v:path arrowok="t" o:connecttype="custom" o:connectlocs="0,112;0,112;6,87;26,68;41,59;56,48;62,34;56,18;40,13;20,24;17,40;2,40;8,16;40,0;68,10;77,33;67,56;48,70;37,75;25,84;15,99;77,99;77,112;0,112" o:connectangles="0,0,0,0,0,0,0,0,0,0,0,0,0,0,0,0,0,0,0,0,0,0,0,0"/>
                  </v:shape>
                  <v:shape id="Freeform 1169" o:spid="_x0000_s1450" style="position:absolute;left:6484;top:4046;width:16;height:17;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" path="m,l,,21,r,21l,21,,xe" fillcolor="black" strokeweight="0">
                    <v:path arrowok="t" o:connecttype="custom" o:connectlocs="0,0;0,0;16,0;16,17;0,17;0,0" o:connectangles="0,0,0,0,0,0"/>
                  </v:shape>
                  <v:shape id="Freeform 1170" o:spid="_x0000_s1451" style="position:absolute;left:6521;top:3953;width:78;height:110;visibility:visible;mso-wrap-style:square;v-text-anchor:top" coordsize="98,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" path="m98,r,l98,16c94,20,88,28,80,39,72,50,66,62,60,74,54,87,50,98,47,108v-2,6,-4,17,-7,31l20,139c24,112,34,86,50,59,59,43,68,30,78,18l,18,,,98,xe" fillcolor="black" strokeweight="0">
                    <v:path arrowok="t" o:connecttype="custom" o:connectlocs="78,0;78,0;78,13;64,31;48,59;37,85;32,110;16,110;40,47;62,14;0,14;0,0;78,0" o:connectangles="0,0,0,0,0,0,0,0,0,0,0,0,0"/>
                  </v:shape>
                  <v:shape id="Freeform 1171" o:spid="_x0000_s1452" style="position:absolute;left:6611;top:3953;width:78;height:110;visibility:visible;mso-wrap-style:square;v-text-anchor:top" coordsize="98,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" path="m98,r,l98,16c93,20,87,28,80,39,72,50,66,62,60,74,54,87,50,98,47,108v-2,6,-5,17,-8,31l20,139c24,112,34,86,49,59,58,43,68,30,78,18l,18,,,98,xe" fillcolor="black" strokeweight="0">
                    <v:path arrowok="t" o:connecttype="custom" o:connectlocs="78,0;78,0;78,13;64,31;48,59;37,85;31,110;16,110;39,47;62,14;0,14;0,0;78,0" o:connectangles="0,0,0,0,0,0,0,0,0,0,0,0,0"/>
                  </v:shape>
                  <v:shape id="Freeform 1172" o:spid="_x0000_s1453" style="position:absolute;left:6708;top:4046;width:16;height:41;visibility:visible;mso-wrap-style:square;v-text-anchor:top" coordsize="2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" path="m,42r,c4,41,8,38,9,32v1,-3,2,-5,2,-8c11,23,11,23,11,23v,-1,,-1,,-2l,21,,,21,r,20c21,28,19,34,16,40,13,46,8,50,,51l,42xe" fillcolor="black" strokeweight="0">
                    <v:path arrowok="t" o:connecttype="custom" o:connectlocs="0,34;0,34;7,26;8,19;8,18;8,17;0,17;0,0;16,0;16,16;12,32;0,41;0,34" o:connectangles="0,0,0,0,0,0,0,0,0,0,0,0,0"/>
                  </v:shape>
                  <v:shape id="Freeform 1173" o:spid="_x0000_s1454" style="position:absolute;left:6788;top:3951;width:79;height:112;visibility:visible;mso-wrap-style:square;v-text-anchor:top" coordsize="100,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" path="m62,91r,l62,27,16,91r46,xm62,141r,l62,107,,107,,89,65,,80,r,91l100,91r,16l80,107r,34l62,141xe" fillcolor="black" strokeweight="0">
                    <v:path arrowok="t" o:connecttype="custom" o:connectlocs="49,72;49,72;49,21;13,72;49,72;49,112;49,112;49,85;0,85;0,71;51,0;63,0;63,72;79,72;79,85;63,85;63,112;49,112" o:connectangles="0,0,0,0,0,0,0,0,0,0,0,0,0,0,0,0,0,0"/>
                    <o:lock v:ext="edit" verticies="t"/>
                  </v:shape>
                  <v:shape id="Freeform 1174" o:spid="_x0000_s1455" style="position:absolute;left:6887;top:4046;width:17;height:17;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" path="m,l,,21,r,21l,21,,xe" fillcolor="black" strokeweight="0">
                    <v:path arrowok="t" o:connecttype="custom" o:connectlocs="0,0;0,0;17,0;17,17;0,17;0,0" o:connectangles="0,0,0,0,0,0"/>
                  </v:shape>
                  <v:shape id="Freeform 1175" o:spid="_x0000_s1456" style="position:absolute;left:6922;top:3951;width:80;height:112;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" path="m62,91r,l62,27,16,91r46,xm62,141r,l62,107,,107,,89,65,,80,r,91l101,91r,16l80,107r,34l62,141xe" fillcolor="black" strokeweight="0">
                    <v:path arrowok="t" o:connecttype="custom" o:connectlocs="49,72;49,72;49,21;13,72;49,72;49,112;49,112;49,85;0,85;0,71;51,0;63,0;63,72;80,72;80,85;63,85;63,112;49,112" o:connectangles="0,0,0,0,0,0,0,0,0,0,0,0,0,0,0,0,0,0"/>
                    <o:lock v:ext="edit" verticies="t"/>
                  </v:shape>
                  <v:shape id="Freeform 1176" o:spid="_x0000_s1457" style="position:absolute;left:7013;top:3953;width:78;height:113;visibility:visible;mso-wrap-style:square;v-text-anchor:top" coordsize="98,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" path="m19,103r,c20,113,25,120,33,124v4,2,9,3,14,3c58,127,66,124,71,117v5,-6,7,-14,7,-22c78,85,75,77,69,72,63,67,56,64,48,64v-6,,-12,1,-16,4c28,70,24,73,21,77l5,77,16,,90,r,18l30,18,24,57v3,-3,6,-4,9,-6c38,49,44,48,51,48v13,,24,4,33,13c93,69,98,79,98,92v,14,-5,25,-13,36c77,138,64,143,46,143v-12,,-22,-3,-31,-10c6,127,1,117,,103r19,xe" fillcolor="black" strokeweight="0">
                    <v:path arrowok="t" o:connecttype="custom" o:connectlocs="15,81;15,81;26,98;37,100;57,92;62,75;55,57;38,51;25,54;17,61;4,61;13,0;72,0;72,14;24,14;19,45;26,40;41,38;67,48;78,73;68,101;37,113;12,105;0,81;15,81" o:connectangles="0,0,0,0,0,0,0,0,0,0,0,0,0,0,0,0,0,0,0,0,0,0,0,0,0"/>
                  </v:shape>
                  <v:shape id="Freeform 1177" o:spid="_x0000_s1458" style="position:absolute;left:7102;top:3946;width:37;height:150;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" path="m1,189r,c11,168,18,153,21,144v4,-14,7,-31,7,-50c28,75,25,58,20,42,16,32,10,18,,l12,c22,16,29,26,31,30v2,4,4,9,7,16c41,54,43,62,44,70v2,8,2,16,2,23c46,113,43,130,37,145v-4,10,-12,25,-24,44l1,189xe" fillcolor="black" strokeweight="0">
                    <v:path arrowok="t" o:connecttype="custom" o:connectlocs="1,150;1,150;17,114;23,75;16,33;0,0;10,0;25,24;31,37;35,56;37,74;30,115;10,150;1,150" o:connectangles="0,0,0,0,0,0,0,0,0,0,0,0,0,0"/>
                  </v:shape>
                  <v:shape id="Freeform 1178" o:spid="_x0000_s1459" style="position:absolute;left:5974;top:2069;width:77;height:112;visibility:visible;mso-wrap-style:square;v-text-anchor:top" coordsize="97,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" path="m,141r,c,129,3,118,7,109,12,100,20,92,33,85l52,74c60,69,66,65,70,61v5,-5,8,-11,8,-18c78,34,75,28,70,23,66,18,59,16,51,16,39,16,30,20,25,30v-2,5,-3,11,-4,20l3,50c3,38,6,28,10,20,18,6,31,,51,,67,,79,4,86,13v8,8,11,18,11,29c97,53,93,63,86,71,81,75,73,81,61,88l47,95v-6,4,-11,7,-15,10c26,111,21,118,20,124r77,l97,141,,141xe" fillcolor="black" strokeweight="0">
                    <v:path arrowok="t" o:connecttype="custom" o:connectlocs="0,112;0,112;6,87;26,68;41,59;56,48;62,34;56,18;40,13;20,24;17,40;2,40;8,16;40,0;68,10;77,33;68,56;48,70;37,75;25,83;16,98;77,98;77,112;0,112" o:connectangles="0,0,0,0,0,0,0,0,0,0,0,0,0,0,0,0,0,0,0,0,0,0,0,0"/>
                  </v:shape>
                  <v:shape id="Freeform 1179" o:spid="_x0000_s1460" style="position:absolute;left:6072;top:2164;width:16;height:17;visibility:visible;mso-wrap-style:square;v-text-anchor:top" coordsize="2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" path="m,l,,20,r,21l,21,,xe" fillcolor="black" strokeweight="0">
                    <v:path arrowok="t" o:connecttype="custom" o:connectlocs="0,0;0,0;16,0;16,17;0,17;0,0" o:connectangles="0,0,0,0,0,0"/>
                  </v:shape>
                  <v:shape id="Freeform 1180" o:spid="_x0000_s1461" style="position:absolute;left:6118;top:2070;width:42;height:111;visibility:visible;mso-wrap-style:square;v-text-anchor:top" coordsize="52,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" path="m,40r,l,27c13,25,22,23,27,20,32,17,36,11,38,l52,r,140l33,140,33,40,,40xe" fillcolor="black" strokeweight="0">
                    <v:path arrowok="t" o:connecttype="custom" o:connectlocs="0,32;0,32;0,21;22,16;31,0;42,0;42,111;27,111;27,32;0,32" o:connectangles="0,0,0,0,0,0,0,0,0,0"/>
                  </v:shape>
                  <v:shape id="Freeform 1181" o:spid="_x0000_s1462" style="position:absolute;left:6196;top:2070;width:41;height:111;visibility:visible;mso-wrap-style:square;v-text-anchor:top" coordsize="52,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" path="m,40r,l,27c13,25,22,23,27,20,32,17,36,11,38,l52,r,140l33,140,33,40,,40xe" fillcolor="black" strokeweight="0">
                    <v:path arrowok="t" o:connecttype="custom" o:connectlocs="0,32;0,32;0,21;21,16;30,0;41,0;41,111;26,111;26,32;0,32" o:connectangles="0,0,0,0,0,0,0,0,0,0"/>
                  </v:shape>
                  <v:shape id="Freeform 1182" o:spid="_x0000_s1463" style="position:absolute;left:6326;top:2064;width:37;height:150;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" path="m46,r,c35,20,28,35,25,44,21,59,18,75,18,94v,19,3,37,8,52c30,156,36,170,46,188r-12,c24,173,18,164,16,160,14,156,11,150,9,143,5,133,2,123,1,112,,106,,101,,95,,76,3,59,9,43,13,34,21,19,33,l46,xe" fillcolor="black" strokeweight="0">
                    <v:path arrowok="t" o:connecttype="custom" o:connectlocs="37,0;37,0;20,35;14,75;21,116;37,150;27,150;13,128;7,114;1,89;0,76;7,34;27,0;37,0" o:connectangles="0,0,0,0,0,0,0,0,0,0,0,0,0,0"/>
                  </v:shape>
                  <v:shape id="Freeform 1183" o:spid="_x0000_s1464" style="position:absolute;left:6374;top:2069;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" path="m48,r,c66,,79,8,88,23v6,11,9,27,9,47c97,90,94,106,88,118v-8,18,-21,27,-40,27c31,145,18,138,10,123,3,111,,94,,73,,57,2,44,6,32,14,11,28,,48,r,xm48,129r,c57,129,64,125,70,117v5,-8,8,-24,8,-46c78,55,76,42,72,32,68,21,60,16,49,16,39,16,31,21,26,31,21,41,19,55,19,74v,15,1,26,4,35c28,122,36,129,48,129r,xe" fillcolor="black" strokeweight="0">
                    <v:path arrowok="t" o:connecttype="custom" o:connectlocs="38,0;38,0;70,18;77,56;70,94;38,115;8,98;0,58;5,25;38,0;38,0;38,102;38,102;56,93;62,56;57,25;39,13;21,25;15,59;18,86;38,102;38,102" o:connectangles="0,0,0,0,0,0,0,0,0,0,0,0,0,0,0,0,0,0,0,0,0,0"/>
                    <o:lock v:ext="edit" verticies="t"/>
                  </v:shape>
                  <v:shape id="Freeform 1184" o:spid="_x0000_s1465" style="position:absolute;left:6472;top:2164;width:16;height:17;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" path="m,l,,21,r,21l,21,,xe" fillcolor="black" strokeweight="0">
                    <v:path arrowok="t" o:connecttype="custom" o:connectlocs="0,0;0,0;16,0;16,17;0,17;0,0" o:connectangles="0,0,0,0,0,0"/>
                  </v:shape>
                  <v:shape id="Freeform 1185" o:spid="_x0000_s1466" style="position:absolute;left:6508;top:2069;width:77;height:112;visibility:visible;mso-wrap-style:square;v-text-anchor:top" coordsize="97,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" path="m,141r,c,129,3,118,7,109,12,100,20,92,33,85l52,74c60,69,66,65,70,61v5,-5,8,-11,8,-18c78,34,75,28,70,23,65,18,59,16,51,16,39,16,30,20,25,30v-2,5,-3,11,-4,20l3,50c3,38,6,28,10,20,18,6,31,,51,,67,,79,4,86,13v8,8,11,18,11,29c97,53,93,63,86,71,81,75,73,81,61,88l47,95v-6,4,-11,7,-15,10c25,111,21,118,20,124r77,l97,141,,141xe" fillcolor="black" strokeweight="0">
                    <v:path arrowok="t" o:connecttype="custom" o:connectlocs="0,112;0,112;6,87;26,68;41,59;56,48;62,34;56,18;40,13;20,24;17,40;2,40;8,16;40,0;68,10;77,33;68,56;48,70;37,75;25,83;16,98;77,98;77,112;0,112" o:connectangles="0,0,0,0,0,0,0,0,0,0,0,0,0,0,0,0,0,0,0,0,0,0,0,0"/>
                  </v:shape>
                  <v:shape id="Freeform 1186" o:spid="_x0000_s1467" style="position:absolute;left:6599;top:2068;width:77;height:116;visibility:visible;mso-wrap-style:square;v-text-anchor:top" coordsize="97,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" path="m51,r,c67,,78,5,84,13v7,8,10,16,10,25l76,38c75,32,73,28,71,25,67,19,60,16,52,16,42,16,34,21,28,30,22,39,19,52,18,69,22,63,27,59,34,56v5,-3,12,-4,19,-4c64,52,75,56,84,63v8,8,13,19,13,34c97,110,93,121,84,131v-8,10,-20,15,-35,15c35,146,24,141,14,131,5,121,,104,,80,,63,2,48,6,36,15,12,30,,51,r,xm50,130r,c59,130,66,127,71,121v5,-7,7,-14,7,-23c78,91,76,84,72,78,68,71,60,68,49,68v-7,,-14,3,-20,8c23,81,21,88,21,98v,9,2,17,7,23c34,127,41,130,50,130r,xe" fillcolor="black" strokeweight="0">
                    <v:path arrowok="t" o:connecttype="custom" o:connectlocs="40,0;40,0;67,10;75,30;60,30;56,20;41,13;22,24;14,55;27,44;42,41;67,50;77,77;67,104;39,116;11,104;0,64;5,29;40,0;40,0;40,103;40,103;56,96;62,78;57,62;39,54;23,60;17,78;22,96;40,103;40,103" o:connectangles="0,0,0,0,0,0,0,0,0,0,0,0,0,0,0,0,0,0,0,0,0,0,0,0,0,0,0,0,0,0,0"/>
                    <o:lock v:ext="edit" verticies="t"/>
                  </v:shape>
                  <v:shape id="Freeform 1187" o:spid="_x0000_s1468" style="position:absolute;left:6696;top:2164;width:16;height:41;visibility:visible;mso-wrap-style:square;v-text-anchor:top" coordsize="2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" path="m,42r,c4,41,8,38,9,32v1,-3,2,-6,2,-8c11,23,11,23,11,22v,,,,,-1l,21,,,21,r,20c21,27,19,34,16,40,13,46,8,50,,51l,42xe" fillcolor="black" strokeweight="0">
                    <v:path arrowok="t" o:connecttype="custom" o:connectlocs="0,34;0,34;7,26;8,19;8,18;8,17;0,17;0,0;16,0;16,16;12,32;0,41;0,34" o:connectangles="0,0,0,0,0,0,0,0,0,0,0,0,0"/>
                  </v:shape>
                  <v:shape id="Freeform 1188" o:spid="_x0000_s1469" style="position:absolute;left:6778;top:2071;width:77;height:110;visibility:visible;mso-wrap-style:square;v-text-anchor:top" coordsize="98,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" path="m98,r,l98,16c94,20,88,28,80,39,73,50,66,62,60,74,55,86,50,98,47,108v-2,6,-4,17,-7,31l20,139c25,112,35,85,50,59,59,43,68,30,78,18l,18,,,98,xe" fillcolor="black" strokeweight="0">
                    <v:path arrowok="t" o:connecttype="custom" o:connectlocs="77,0;77,0;77,13;63,31;47,59;37,85;31,110;16,110;39,47;61,14;0,14;0,0;77,0" o:connectangles="0,0,0,0,0,0,0,0,0,0,0,0,0"/>
                  </v:shape>
                  <v:shape id="Freeform 1189" o:spid="_x0000_s1470" style="position:absolute;left:6875;top:2164;width:17;height:17;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" path="m,l,,21,r,21l,21,,xe" fillcolor="black" strokeweight="0">
                    <v:path arrowok="t" o:connecttype="custom" o:connectlocs="0,0;0,0;17,0;17,17;0,17;0,0" o:connectangles="0,0,0,0,0,0"/>
                  </v:shape>
                  <v:shape id="Freeform 1190" o:spid="_x0000_s1471" style="position:absolute;left:6910;top:2069;width:80;height:112;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" path="m62,91r,l62,27,17,91r45,xm62,141r,l62,107,,107,,89,65,,80,r,91l101,91r,16l80,107r,34l62,141xe" fillcolor="black" strokeweight="0">
                    <v:path arrowok="t" o:connecttype="custom" o:connectlocs="49,72;49,72;49,21;13,72;49,72;49,112;49,112;49,85;0,85;0,71;51,0;63,0;63,72;80,72;80,85;63,85;63,112;49,112" o:connectangles="0,0,0,0,0,0,0,0,0,0,0,0,0,0,0,0,0,0"/>
                    <o:lock v:ext="edit" verticies="t"/>
                  </v:shape>
                  <v:shape id="Freeform 1191" o:spid="_x0000_s1472" style="position:absolute;left:7001;top:2069;width:78;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" path="m48,r,c67,,80,8,88,23v6,11,10,27,10,47c98,90,95,106,89,118v-8,18,-22,27,-41,27c31,145,19,138,11,123,4,111,,94,,73,,57,2,44,6,32,14,11,28,,48,r,xm48,129r,c57,129,65,125,70,117v6,-8,8,-24,8,-46c78,55,76,42,73,32,69,21,61,16,50,16,39,16,31,21,27,31,22,41,19,55,19,74v,15,2,26,5,35c29,122,37,129,48,129r,xe" fillcolor="black" strokeweight="0">
                    <v:path arrowok="t" o:connecttype="custom" o:connectlocs="38,0;38,0;70,18;78,56;71,94;38,115;9,98;0,58;5,25;38,0;38,0;38,102;38,102;56,93;62,56;58,25;40,13;21,25;15,59;19,86;38,102;38,102" o:connectangles="0,0,0,0,0,0,0,0,0,0,0,0,0,0,0,0,0,0,0,0,0,0"/>
                    <o:lock v:ext="edit" verticies="t"/>
                  </v:shape>
                  <v:shape id="Freeform 1192" o:spid="_x0000_s1473" style="position:absolute;left:7091;top:2064;width:36;height:150;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" path="m1,188r,c11,168,18,153,21,144v4,-14,7,-31,7,-50c28,75,25,58,20,42,17,32,10,18,,l12,c22,16,29,26,31,30v2,4,4,9,7,16c41,54,43,62,44,70v2,8,2,16,2,23c46,113,43,130,37,145v-4,10,-12,24,-24,43l1,188xe" fillcolor="black" strokeweight="0">
                    <v:path arrowok="t" o:connecttype="custom" o:connectlocs="1,150;1,150;16,115;22,75;16,34;0,0;9,0;24,24;30,37;34,56;36,74;29,116;10,150;1,150" o:connectangles="0,0,0,0,0,0,0,0,0,0,0,0,0,0"/>
                  </v:shape>
                  <v:shape id="Freeform 1193" o:spid="_x0000_s1474" style="position:absolute;left:5973;top:1756;width:79;height:112;visibility:visible;mso-wrap-style:square;v-text-anchor:top" coordsize="100,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" path="m61,91r,l61,27,16,91r45,xm62,141r,l62,107,,107,,89,64,,79,r,91l100,91r,16l79,107r,34l62,141xe" fillcolor="black" strokeweight="0">
                    <v:path arrowok="t" o:connecttype="custom" o:connectlocs="48,72;48,72;48,21;13,72;48,72;49,112;49,112;49,85;0,85;0,71;51,0;62,0;62,72;79,72;79,85;62,85;62,112;49,112" o:connectangles="0,0,0,0,0,0,0,0,0,0,0,0,0,0,0,0,0,0"/>
                    <o:lock v:ext="edit" verticies="t"/>
                  </v:shape>
                  <v:shape id="Freeform 1194" o:spid="_x0000_s1475" style="position:absolute;left:6072;top:1851;width:16;height:17;visibility:visible;mso-wrap-style:square;v-text-anchor:top" coordsize="2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" path="m,l,,20,r,21l,21,,xe" fillcolor="black" strokeweight="0">
                    <v:path arrowok="t" o:connecttype="custom" o:connectlocs="0,0;0,0;16,0;16,17;0,17;0,0" o:connectangles="0,0,0,0,0,0"/>
                  </v:shape>
                  <v:shape id="Freeform 1195" o:spid="_x0000_s1476" style="position:absolute;left:6109;top:1756;width:75;height:115;visibility:visible;mso-wrap-style:square;v-text-anchor:top" coordsize="95,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" path="m20,107r,c20,117,24,124,31,127v3,2,8,3,12,3c52,130,59,127,65,120,71,113,75,98,78,77,74,83,69,87,63,90v-6,2,-12,4,-19,4c30,94,20,89,12,81,4,72,,62,,48,,35,4,24,12,14,19,5,31,,46,,67,,81,9,89,28v4,10,6,22,6,38c95,83,93,98,88,112v-9,22,-24,33,-44,33c30,145,19,141,12,134,5,127,2,118,2,107r18,xm46,78r,c53,78,60,76,66,71v6,-5,8,-13,8,-24c74,36,72,29,67,24,61,18,55,16,47,16v-9,,-16,3,-21,9c21,30,18,38,18,48v,9,3,16,7,22c30,75,37,78,46,78r,xe" fillcolor="black" strokeweight="0">
                    <v:path arrowok="t" o:connecttype="custom" o:connectlocs="16,85;16,85;24,101;34,103;51,95;62,61;50,71;35,75;9,64;0,38;9,11;36,0;70,22;75,52;69,89;35,115;9,106;2,85;16,85;36,62;36,62;52,56;58,37;53,19;37,13;21,20;14,38;20,56;36,62;36,62" o:connectangles="0,0,0,0,0,0,0,0,0,0,0,0,0,0,0,0,0,0,0,0,0,0,0,0,0,0,0,0,0,0"/>
                    <o:lock v:ext="edit" verticies="t"/>
                  </v:shape>
                  <v:shape id="Freeform 1196" o:spid="_x0000_s1477" style="position:absolute;left:6198;top:1755;width:77;height:113;visibility:visible;mso-wrap-style:square;v-text-anchor:top" coordsize="97,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" path="m,142r,c1,130,3,119,7,110,12,101,20,93,33,86l52,75c60,70,66,66,70,62v5,-5,8,-11,8,-18c78,35,75,29,70,24,66,19,59,17,51,17,39,17,30,21,25,31v-2,4,-3,11,-4,20l3,51c3,39,6,29,10,21,18,7,31,,51,,67,,79,5,86,14v8,8,11,18,11,29c97,54,94,64,86,72,81,76,73,82,61,89l47,96v-6,4,-11,7,-15,10c26,112,21,118,20,125r77,l97,142,,142xe" fillcolor="black" strokeweight="0">
                    <v:path arrowok="t" o:connecttype="custom" o:connectlocs="0,113;0,113;6,88;26,68;41,60;56,49;62,35;56,19;40,14;20,25;17,41;2,41;8,17;40,0;68,11;77,34;68,57;48,71;37,76;25,84;16,99;77,99;77,113;0,113" o:connectangles="0,0,0,0,0,0,0,0,0,0,0,0,0,0,0,0,0,0,0,0,0,0,0,0"/>
                  </v:shape>
                  <v:shape id="Freeform 1197" o:spid="_x0000_s1478" style="position:absolute;left:6338;top:1751;width:37;height:149;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" path="m45,r,c35,20,28,35,25,44,21,59,18,75,18,94v,19,3,37,8,52c30,156,36,170,46,188r-12,c24,173,18,164,16,160,14,156,11,150,8,143,5,133,2,123,1,112,,106,,100,,95,,76,3,58,9,43,13,34,21,19,33,l45,xe" fillcolor="black" strokeweight="0">
                    <v:path arrowok="t" o:connecttype="custom" o:connectlocs="36,0;36,0;20,35;14,75;21,116;37,149;27,149;13,127;6,113;1,89;0,75;7,34;27,0;36,0" o:connectangles="0,0,0,0,0,0,0,0,0,0,0,0,0,0"/>
                  </v:shape>
                  <v:shape id="Freeform 1198" o:spid="_x0000_s1479" style="position:absolute;left:6396;top:1756;width:42;height:112;visibility:visible;mso-wrap-style:square;v-text-anchor:top" coordsize="52,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" path="m,40r,l,27c12,25,21,23,26,20,31,17,35,10,38,l52,r,140l33,140,33,40,,40xe" fillcolor="black" strokeweight="0">
                    <v:path arrowok="t" o:connecttype="custom" o:connectlocs="0,32;0,32;0,22;21,16;31,0;42,0;42,112;27,112;27,32;0,32" o:connectangles="0,0,0,0,0,0,0,0,0,0"/>
                  </v:shape>
                  <v:shape id="Freeform 1199" o:spid="_x0000_s1480" style="position:absolute;left:6484;top:1851;width:16;height:17;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" path="m,l,,21,r,21l,21,,xe" fillcolor="black" strokeweight="0">
                    <v:path arrowok="t" o:connecttype="custom" o:connectlocs="0,0;0,0;16,0;16,17;0,17;0,0" o:connectangles="0,0,0,0,0,0"/>
                  </v:shape>
                  <v:shape id="Freeform 1200" o:spid="_x0000_s1481" style="position:absolute;left:6520;top:1756;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" path="m48,r,c66,,80,7,88,23v6,11,9,27,9,47c97,90,94,105,89,118v-9,18,-22,27,-41,27c31,145,18,138,10,123,3,111,,94,,73,,57,2,44,6,32,14,11,28,,48,r,xm48,129r,c57,129,64,125,70,117v5,-9,8,-24,8,-46c78,55,76,42,72,31,68,21,61,16,49,16,39,16,31,21,26,31v-5,9,-7,24,-7,43c19,88,21,100,24,109v4,13,12,20,24,20l48,129xe" fillcolor="black" strokeweight="0">
                    <v:path arrowok="t" o:connecttype="custom" o:connectlocs="38,0;38,0;70,18;77,56;71,94;38,115;8,98;0,58;5,25;38,0;38,0;38,102;38,102;56,93;62,56;57,25;39,13;21,25;15,59;19,86;38,102;38,102" o:connectangles="0,0,0,0,0,0,0,0,0,0,0,0,0,0,0,0,0,0,0,0,0,0"/>
                    <o:lock v:ext="edit" verticies="t"/>
                  </v:shape>
                  <v:shape id="Freeform 1201" o:spid="_x0000_s1482" style="position:absolute;left:6608;top:1756;width:79;height:115;visibility:visible;mso-wrap-style:square;v-text-anchor:top" coordsize="99,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" path="m48,145r,c31,145,19,140,11,131,4,122,,111,,98r19,c19,107,21,114,24,118v4,7,13,11,25,11c58,129,66,126,71,121v6,-5,9,-11,9,-19c80,92,77,85,71,82,65,78,57,76,46,76v-1,,-2,,-4,c41,76,40,76,39,76r,-16c41,60,42,61,43,61v2,,3,,4,c54,61,59,60,64,58,71,54,75,47,75,38,75,31,72,25,67,22,62,18,57,16,50,16,38,16,30,20,25,28v-2,4,-3,10,-4,18l4,46c4,36,6,27,10,19,17,6,30,,48,,63,,74,3,82,9v7,7,11,16,11,28c93,46,91,53,86,58v-2,4,-6,6,-11,8c83,68,88,72,93,78v4,6,6,13,6,21c99,113,94,124,86,132v-9,9,-22,13,-38,13l48,145xe" fillcolor="black" strokeweight="0">
                    <v:path arrowok="t" o:connecttype="custom" o:connectlocs="38,115;38,115;9,104;0,78;15,78;19,94;39,102;57,96;64,81;57,65;37,60;34,60;31,60;31,48;34,48;38,48;51,46;60,30;53,17;40,13;20,22;17,36;3,36;8,15;38,0;65,7;74,29;69,46;60,52;74,62;79,79;69,105;38,115;38,115" o:connectangles="0,0,0,0,0,0,0,0,0,0,0,0,0,0,0,0,0,0,0,0,0,0,0,0,0,0,0,0,0,0,0,0,0,0"/>
                  </v:shape>
                  <v:shape id="Freeform 1202" o:spid="_x0000_s1483" style="position:absolute;left:6708;top:1851;width:16;height:41;visibility:visible;mso-wrap-style:square;v-text-anchor:top" coordsize="2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" path="m,42r,c4,41,8,38,9,32v1,-3,2,-6,2,-8c11,23,11,23,11,22v,,,,,-1l,21,,,21,r,20c21,27,19,34,16,40,13,46,8,50,,51l,42xe" fillcolor="black" strokeweight="0">
                    <v:path arrowok="t" o:connecttype="custom" o:connectlocs="0,34;0,34;7,26;8,19;8,18;8,17;0,17;0,0;16,0;16,16;12,32;0,41;0,34" o:connectangles="0,0,0,0,0,0,0,0,0,0,0,0,0"/>
                  </v:shape>
                  <v:shape id="Freeform 1203" o:spid="_x0000_s1484" style="position:absolute;left:6799;top:1756;width:41;height:112;visibility:visible;mso-wrap-style:square;v-text-anchor:top" coordsize="52,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" path="m,40r,l,27c13,25,22,23,27,20,32,17,36,10,38,l52,r,140l33,140,33,40,,40xe" fillcolor="black" strokeweight="0">
                    <v:path arrowok="t" o:connecttype="custom" o:connectlocs="0,32;0,32;0,22;21,16;30,0;41,0;41,112;26,112;26,32;0,32" o:connectangles="0,0,0,0,0,0,0,0,0,0"/>
                  </v:shape>
                  <v:shape id="Freeform 1204" o:spid="_x0000_s1485" style="position:absolute;left:6877;top:1756;width:79;height:115;visibility:visible;mso-wrap-style:square;v-text-anchor:top" coordsize="99,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" path="m48,145r,c31,145,19,140,12,131,4,122,,111,,98r19,c20,107,22,114,24,118v5,7,13,11,25,11c58,129,66,126,72,121v5,-5,8,-11,8,-19c80,92,77,85,71,82,65,78,57,76,46,76v-1,,-2,,-3,c42,76,40,76,39,76r,-16c41,60,42,61,44,61v1,,2,,4,c54,61,60,60,64,58,72,54,75,47,75,38,75,31,73,25,68,22,63,18,57,16,50,16,39,16,30,20,26,28v-3,4,-4,10,-4,18l4,46c4,36,6,27,10,19,18,6,30,,49,,63,,74,3,82,9v8,7,12,16,12,28c94,46,91,53,87,58v-3,4,-7,6,-11,8c83,68,89,72,93,78v4,6,6,13,6,21c99,113,95,124,86,132v-9,9,-22,13,-38,13l48,145xe" fillcolor="black" strokeweight="0">
                    <v:path arrowok="t" o:connecttype="custom" o:connectlocs="38,115;38,115;10,104;0,78;15,78;19,94;39,102;57,96;64,81;57,65;37,60;34,60;31,60;31,48;35,48;38,48;51,46;60,30;54,17;40,13;21,22;18,36;3,36;8,15;39,0;65,7;75,29;69,46;61,52;74,62;79,79;69,105;38,115;38,115" o:connectangles="0,0,0,0,0,0,0,0,0,0,0,0,0,0,0,0,0,0,0,0,0,0,0,0,0,0,0,0,0,0,0,0,0,0"/>
                  </v:shape>
                  <v:shape id="Freeform 1205" o:spid="_x0000_s1486" style="position:absolute;left:6977;top:1851;width:16;height:17;visibility:visible;mso-wrap-style:square;v-text-anchor:top" coordsize="2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" path="m,l,,20,r,21l,21,,xe" fillcolor="black" strokeweight="0">
                    <v:path arrowok="t" o:connecttype="custom" o:connectlocs="0,0;0,0;16,0;16,17;0,17;0,0" o:connectangles="0,0,0,0,0,0"/>
                  </v:shape>
                  <v:shape id="Freeform 1206" o:spid="_x0000_s1487" style="position:absolute;left:7014;top:1757;width:77;height:111;visibility:visible;mso-wrap-style:square;v-text-anchor:top" coordsize="98,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" path="m98,r,l98,16c94,20,88,28,80,39,73,50,66,61,60,74,55,86,50,98,47,108v-2,6,-4,17,-7,31l20,139c25,112,35,85,50,59,59,43,68,30,78,18l,18,,,98,xe" fillcolor="black" strokeweight="0">
                    <v:path arrowok="t" o:connecttype="custom" o:connectlocs="77,0;77,0;77,13;63,31;47,59;37,86;31,111;16,111;39,47;61,14;0,14;0,0;77,0" o:connectangles="0,0,0,0,0,0,0,0,0,0,0,0,0"/>
                  </v:shape>
                  <v:shape id="Freeform 1207" o:spid="_x0000_s1488" style="position:absolute;left:7113;top:1756;width:41;height:112;visibility:visible;mso-wrap-style:square;v-text-anchor:top" coordsize="52,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" path="m,40r,l,27c13,25,22,23,27,20,32,17,36,10,38,l52,r,140l33,140,33,40,,40xe" fillcolor="black" strokeweight="0">
                    <v:path arrowok="t" o:connecttype="custom" o:connectlocs="0,32;0,32;0,22;21,16;30,0;41,0;41,112;26,112;26,32;0,32" o:connectangles="0,0,0,0,0,0,0,0,0,0"/>
                  </v:shape>
                  <v:shape id="Freeform 1208" o:spid="_x0000_s1489" style="position:absolute;left:7192;top:1751;width:37;height:149;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" path="m,188r,c11,168,18,153,21,144v4,-14,7,-31,7,-50c28,75,25,58,20,42,16,32,10,18,,l12,c22,16,28,26,31,30v2,4,4,9,6,15c41,54,43,62,44,70v2,8,2,16,2,23c46,112,43,130,37,145v-4,10,-12,24,-24,43l,188xe" fillcolor="black" strokeweight="0">
                    <v:path arrowok="t" o:connecttype="custom" o:connectlocs="0,149;0,149;17,114;23,75;16,33;0,0;10,0;25,24;30,36;35,55;37,74;30,115;10,149;0,149" o:connectangles="0,0,0,0,0,0,0,0,0,0,0,0,0,0"/>
                  </v:shape>
                  <v:shape id="Freeform 1209" o:spid="_x0000_s1490" style="position:absolute;left:7238;top:4579;width:42;height:112;visibility:visible;mso-wrap-style:square;v-text-anchor:top" coordsize="53,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" path="m,41r,l,28c13,26,22,24,27,21,32,18,36,11,39,l53,r,141l34,141,34,41,,41xe" fillcolor="black" strokeweight="0">
                    <v:path arrowok="t" o:connecttype="custom" o:connectlocs="0,33;0,33;0,22;21,17;31,0;42,0;42,112;27,112;27,33;0,33" o:connectangles="0,0,0,0,0,0,0,0,0,0"/>
                  </v:shape>
                  <v:shape id="Freeform 1210" o:spid="_x0000_s1491" style="position:absolute;left:7318;top:4579;width:78;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" path="m49,r,c67,,80,7,88,22v6,12,10,28,10,48c98,90,95,105,89,118v-8,18,-22,27,-41,27c31,145,19,138,11,123,4,111,,94,,73,,57,2,44,6,32,14,11,28,,49,r,xm48,129r,c58,129,65,125,70,117v6,-9,8,-24,8,-46c78,55,77,42,73,31,69,21,61,16,50,16,39,16,31,21,27,31v-5,9,-8,24,-8,43c19,88,21,100,24,109v5,13,13,20,24,20l48,129xe" fillcolor="black" strokeweight="0">
                    <v:path arrowok="t" o:connecttype="custom" o:connectlocs="39,0;39,0;70,17;78,56;71,94;38,115;9,98;0,58;5,25;39,0;39,0;38,102;38,102;56,93;62,56;58,25;40,13;21,25;15,59;19,86;38,102;38,102" o:connectangles="0,0,0,0,0,0,0,0,0,0,0,0,0,0,0,0,0,0,0,0,0,0"/>
                    <o:lock v:ext="edit" verticies="t"/>
                  </v:shape>
                  <v:shape id="Freeform 1211" o:spid="_x0000_s1492" style="position:absolute;left:7408;top:4579;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" path="m48,r,c67,,80,7,88,22v6,12,9,28,9,48c97,90,95,105,89,118v-8,18,-22,27,-41,27c31,145,19,138,10,123,3,111,,94,,73,,57,2,44,6,32,14,11,28,,48,r,xm48,129r,c57,129,65,125,70,117v6,-9,8,-24,8,-46c78,55,76,42,72,31,68,21,61,16,49,16,39,16,31,21,26,31v-4,9,-7,24,-7,43c19,88,21,100,24,109v5,13,13,20,24,20l48,129xe" fillcolor="black" strokeweight="0">
                    <v:path arrowok="t" o:connecttype="custom" o:connectlocs="38,0;38,0;70,17;77,56;71,94;38,115;8,98;0,58;5,25;38,0;38,0;38,102;38,102;56,93;62,56;57,25;39,13;21,25;15,59;19,86;38,102;38,102" o:connectangles="0,0,0,0,0,0,0,0,0,0,0,0,0,0,0,0,0,0,0,0,0,0"/>
                    <o:lock v:ext="edit" verticies="t"/>
                  </v:shape>
                  <v:shape id="Freeform 1212" o:spid="_x0000_s1493" style="position:absolute;left:7506;top:4674;width:16;height:17;visibility:visible;mso-wrap-style:square;v-text-anchor:top" coordsize="2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" path="m,l,,20,r,21l,21,,xe" fillcolor="black" strokeweight="0">
                    <v:path arrowok="t" o:connecttype="custom" o:connectlocs="0,0;0,0;16,0;16,17;0,17;0,0" o:connectangles="0,0,0,0,0,0"/>
                  </v:shape>
                  <v:shape id="Freeform 1213" o:spid="_x0000_s1494" style="position:absolute;left:7542;top:4579;width:78;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" path="m49,r,c67,,80,7,88,22v7,12,10,28,10,48c98,90,95,105,89,118v-8,18,-22,27,-40,27c32,145,19,138,11,123,4,111,,94,,73,,57,2,44,6,32,14,11,28,,49,r,xm48,129r,c58,129,65,125,70,117v6,-9,9,-24,9,-46c79,55,77,42,73,31,69,21,61,16,50,16,39,16,32,21,27,31v-5,9,-7,24,-7,43c20,88,21,100,24,109v5,13,13,20,24,20l48,129xe" fillcolor="black" strokeweight="0">
                    <v:path arrowok="t" o:connecttype="custom" o:connectlocs="39,0;39,0;70,17;78,56;71,94;39,115;9,98;0,58;5,25;39,0;39,0;38,102;38,102;56,93;63,56;58,25;40,13;21,25;16,59;19,86;38,102;38,102" o:connectangles="0,0,0,0,0,0,0,0,0,0,0,0,0,0,0,0,0,0,0,0,0,0"/>
                    <o:lock v:ext="edit" verticies="t"/>
                  </v:shape>
                  <v:shape id="Freeform 1214" o:spid="_x0000_s1495" style="position:absolute;left:7632;top:4579;width:77;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" path="m48,r,c67,,80,7,88,22v6,12,10,28,10,48c98,90,95,105,89,118v-8,18,-22,27,-41,27c31,145,19,138,10,123,4,111,,94,,73,,57,2,44,6,32,14,11,28,,48,r,xm48,129r,c57,129,65,125,70,117v6,-9,8,-24,8,-46c78,55,76,42,72,31,69,21,61,16,50,16,39,16,31,21,27,31v-5,9,-8,24,-8,43c19,88,21,100,24,109v5,13,13,20,24,20l48,129xe" fillcolor="black" strokeweight="0">
                    <v:path arrowok="t" o:connecttype="custom" o:connectlocs="38,0;38,0;69,17;77,56;70,94;38,115;8,98;0,58;5,25;38,0;38,0;38,102;38,102;55,93;61,56;57,25;39,13;21,25;15,59;19,86;38,102;38,102" o:connectangles="0,0,0,0,0,0,0,0,0,0,0,0,0,0,0,0,0,0,0,0,0,0"/>
                    <o:lock v:ext="edit" verticies="t"/>
                  </v:shape>
                  <v:shape id="Freeform 1215" o:spid="_x0000_s1496" style="position:absolute;left:7228;top:3323;width:78;height:113;visibility:visible;mso-wrap-style:square;v-text-anchor:top" coordsize="9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" path="m,142r,c1,129,4,119,8,110,12,101,21,93,33,85l52,74c61,69,67,65,70,62v6,-6,8,-12,8,-19c78,35,76,28,71,23,66,18,59,16,51,16,39,16,31,21,26,30v-3,5,-4,12,-4,20l4,50c4,38,6,28,11,20,18,7,32,,51,,68,,79,4,87,13v7,9,11,18,11,29c98,53,94,63,86,71,81,76,73,81,61,88l48,96v-7,3,-12,7,-15,10c26,111,22,118,20,125r77,l97,142,,142xe" fillcolor="black" strokeweight="0">
                    <v:path arrowok="t" o:connecttype="custom" o:connectlocs="0,113;0,113;6,88;26,68;41,59;56,49;62,34;57,18;41,13;21,24;18,40;3,40;9,16;41,0;69,10;78,33;68,57;49,70;38,76;26,84;16,99;77,99;77,113;0,113" o:connectangles="0,0,0,0,0,0,0,0,0,0,0,0,0,0,0,0,0,0,0,0,0,0,0,0"/>
                  </v:shape>
                  <v:shape id="Freeform 1216" o:spid="_x0000_s1497" style="position:absolute;left:7327;top:3419;width:16;height:17;visibility:visible;mso-wrap-style:square;v-text-anchor:top" coordsize="2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" path="m,l,,21,r,22l,22,,xe" fillcolor="black" strokeweight="0">
                    <v:path arrowok="t" o:connecttype="custom" o:connectlocs="0,0;0,0;16,0;16,17;0,17;0,0" o:connectangles="0,0,0,0,0,0"/>
                  </v:shape>
                  <v:shape id="Freeform 1217" o:spid="_x0000_s1498" style="position:absolute;left:7361;top:3323;width:79;height:116;visibility:visible;mso-wrap-style:square;v-text-anchor:top" coordsize="99,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" path="m48,145r,c31,145,19,141,11,132,4,122,,111,,98r19,c19,107,21,114,24,118v4,8,13,11,25,11c58,129,66,127,71,122v6,-5,9,-12,9,-20c80,93,77,86,71,82,65,78,57,76,46,76v-1,,-2,,-4,c41,76,40,76,39,76r,-15c41,61,42,61,43,61v2,,3,,4,c54,61,59,60,64,58,71,54,75,48,75,38,75,31,73,26,68,22,63,18,57,16,50,16,38,16,30,20,25,28v-2,4,-3,11,-4,19l4,47c4,36,6,27,10,20,17,7,30,,48,,63,,74,3,82,10v7,6,11,15,11,28c93,46,91,53,86,59v-2,3,-6,6,-11,8c83,69,88,73,93,78v4,6,6,13,6,22c99,113,94,124,86,133v-9,8,-22,12,-38,12l48,145xe" fillcolor="black" strokeweight="0">
                    <v:path arrowok="t" o:connecttype="custom" o:connectlocs="38,116;38,116;9,106;0,78;15,78;19,94;39,103;57,98;64,82;57,66;37,61;34,61;31,61;31,49;34,49;38,49;51,46;60,30;54,18;40,13;20,22;17,38;3,38;8,16;38,0;65,8;74,30;69,47;60,54;74,62;79,80;69,106;38,116;38,116" o:connectangles="0,0,0,0,0,0,0,0,0,0,0,0,0,0,0,0,0,0,0,0,0,0,0,0,0,0,0,0,0,0,0,0,0,0"/>
                  </v:shape>
                  <v:shape id="Freeform 1218" o:spid="_x0000_s1499" style="position:absolute;left:7453;top:3323;width:76;height:116;visibility:visible;mso-wrap-style:square;v-text-anchor:top" coordsize="96,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" path="m20,107r,c20,117,24,124,31,128v4,2,8,3,13,3c52,131,59,127,65,120,71,113,75,99,78,77,74,83,69,88,63,90v-6,3,-12,4,-18,4c31,94,20,90,12,81,4,73,,62,,49,,36,4,24,12,15,20,5,31,,47,,67,,81,9,89,28v5,10,7,23,7,38c96,83,93,99,88,112v-9,22,-23,33,-44,33c30,145,20,142,13,135,6,127,2,118,2,107r18,xm47,78r,c54,78,60,76,66,71v6,-4,9,-12,9,-24c75,37,72,29,67,24,62,19,55,16,47,16v-9,,-15,3,-21,9c21,31,19,39,19,48v,10,2,17,6,22c30,76,37,78,47,78r,xe" fillcolor="black" strokeweight="0">
                    <v:path arrowok="t" o:connecttype="custom" o:connectlocs="16,86;16,86;25,102;35,105;51,96;62,62;50,72;36,75;10,65;0,39;10,12;37,0;70,22;76,53;70,90;35,116;10,108;2,86;16,86;37,62;37,62;52,57;59,38;53,19;37,13;21,20;15,38;20,56;37,62;37,62" o:connectangles="0,0,0,0,0,0,0,0,0,0,0,0,0,0,0,0,0,0,0,0,0,0,0,0,0,0,0,0,0,0"/>
                    <o:lock v:ext="edit" verticies="t"/>
                  </v:shape>
                  <v:shape id="Freeform 1219" o:spid="_x0000_s1500" style="position:absolute;left:7228;top:3637;width:78;height:113;visibility:visible;mso-wrap-style:square;v-text-anchor:top" coordsize="9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" path="m,142r,c1,130,4,119,8,110,12,101,21,93,33,86l52,75c61,70,67,66,70,62v6,-5,8,-12,8,-19c78,35,76,29,71,24,66,19,59,16,51,16,39,16,31,21,26,30v-3,5,-4,12,-4,21l4,51c4,39,6,28,11,21,18,7,32,,51,,68,,79,5,87,13v7,9,11,19,11,30c98,54,94,64,86,72,81,76,73,82,61,88l48,96v-7,4,-12,7,-15,10c26,112,22,118,20,125r77,l97,142,,142xe" fillcolor="black" strokeweight="0">
                    <v:path arrowok="t" o:connecttype="custom" o:connectlocs="0,113;0,113;6,88;26,68;41,60;56,49;62,34;57,19;41,13;21,24;18,41;3,41;9,17;41,0;69,10;78,34;68,57;49,70;38,76;26,84;16,99;77,99;77,113;0,113" o:connectangles="0,0,0,0,0,0,0,0,0,0,0,0,0,0,0,0,0,0,0,0,0,0,0,0"/>
                  </v:shape>
                  <v:shape id="Freeform 1220" o:spid="_x0000_s1501" style="position:absolute;left:7318;top:3638;width:78;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" path="m49,r,c67,,80,7,88,22v6,12,10,28,10,48c98,89,95,105,89,118v-8,18,-22,27,-41,27c31,145,19,137,11,123,4,110,,94,,73,,57,2,43,6,32,14,10,28,,49,r,xm48,129r,c58,129,65,125,70,116v6,-8,8,-23,8,-45c78,55,77,42,73,31,69,21,61,16,50,16,39,16,31,21,27,30,22,40,19,55,19,74v,14,2,26,5,35c29,122,37,129,48,129r,xe" fillcolor="black" strokeweight="0">
                    <v:path arrowok="t" o:connecttype="custom" o:connectlocs="39,0;39,0;70,17;78,56;71,94;38,115;9,98;0,58;5,25;39,0;39,0;38,102;38,102;56,92;62,56;58,25;40,13;21,24;15,59;19,86;38,102;38,102" o:connectangles="0,0,0,0,0,0,0,0,0,0,0,0,0,0,0,0,0,0,0,0,0,0"/>
                    <o:lock v:ext="edit" verticies="t"/>
                  </v:shape>
                  <v:shape id="Freeform 1221" o:spid="_x0000_s1502" style="position:absolute;left:7416;top:3732;width:17;height:18;visibility:visible;mso-wrap-style:square;v-text-anchor:top" coordsize="2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" path="m,l,,21,r,22l,22,,xe" fillcolor="black" strokeweight="0">
                    <v:path arrowok="t" o:connecttype="custom" o:connectlocs="0,0;0,0;17,0;17,18;0,18;0,0" o:connectangles="0,0,0,0,0,0"/>
                  </v:shape>
                  <v:shape id="Freeform 1222" o:spid="_x0000_s1503" style="position:absolute;left:7453;top:3638;width:76;height:115;visibility:visible;mso-wrap-style:square;v-text-anchor:top" coordsize="96,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" path="m20,107r,c20,117,24,123,31,127v4,2,8,3,13,3c52,130,59,127,65,119,71,112,75,98,78,76,74,83,69,87,63,90v-6,2,-12,3,-18,3c31,93,20,89,12,81,4,72,,61,,48,,35,4,24,12,14,20,4,31,,47,,67,,81,9,89,27v5,11,7,23,7,39c96,83,93,98,88,112v-9,22,-23,33,-44,33c30,145,20,141,13,134,6,127,2,118,2,107r18,xm47,78r,c54,78,60,76,66,71v6,-5,9,-13,9,-24c75,36,72,28,67,23,62,18,55,16,47,16v-9,,-15,3,-21,8c21,30,19,38,19,48v,9,2,16,6,22c30,75,37,78,47,78r,xe" fillcolor="black" strokeweight="0">
                    <v:path arrowok="t" o:connecttype="custom" o:connectlocs="16,85;16,85;25,101;35,103;51,94;62,60;50,71;36,74;10,64;0,38;10,11;37,0;70,21;76,52;70,89;35,115;10,106;2,85;16,85;37,62;37,62;52,56;59,37;53,18;37,13;21,19;15,38;20,56;37,62;37,62" o:connectangles="0,0,0,0,0,0,0,0,0,0,0,0,0,0,0,0,0,0,0,0,0,0,0,0,0,0,0,0,0,0"/>
                    <o:lock v:ext="edit" verticies="t"/>
                  </v:shape>
                  <v:shape id="Freeform 1223" o:spid="_x0000_s1504" style="position:absolute;left:7542;top:3638;width:78;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" path="m49,r,c67,,80,7,88,22v7,12,10,28,10,48c98,89,95,105,89,118v-8,18,-22,27,-40,27c32,145,19,137,11,123,4,110,,94,,73,,57,2,43,6,32,14,10,28,,49,r,xm48,129r,c58,129,65,125,70,116v6,-8,9,-23,9,-45c79,55,77,42,73,31,69,21,61,16,50,16,39,16,32,21,27,30,22,40,20,55,20,74v,14,1,26,4,35c29,122,37,129,48,129r,xe" fillcolor="black" strokeweight="0">
                    <v:path arrowok="t" o:connecttype="custom" o:connectlocs="39,0;39,0;70,17;78,56;71,94;39,115;9,98;0,58;5,25;39,0;39,0;38,102;38,102;56,92;63,56;58,25;40,13;21,24;16,59;19,86;38,102;38,102" o:connectangles="0,0,0,0,0,0,0,0,0,0,0,0,0,0,0,0,0,0,0,0,0,0"/>
                    <o:lock v:ext="edit" verticies="t"/>
                  </v:shape>
                  <v:shape id="Freeform 1224" o:spid="_x0000_s1505" style="position:absolute;left:7228;top:4264;width:78;height:113;visibility:visible;mso-wrap-style:square;v-text-anchor:top" coordsize="9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" path="m,142r,c1,130,4,119,8,110,12,101,21,93,33,85l52,74c61,70,67,65,70,62v6,-6,8,-12,8,-19c78,35,76,28,71,24,66,19,59,16,51,16,39,16,31,21,26,30v-3,5,-4,12,-4,21l4,51c4,38,6,28,11,21,18,7,32,,51,,68,,79,4,87,13v7,9,11,19,11,29c98,54,94,63,86,71,81,76,73,82,61,88l48,96v-7,3,-12,7,-15,10c26,112,22,118,20,125r77,l97,142,,142xe" fillcolor="black" strokeweight="0">
                    <v:path arrowok="t" o:connecttype="custom" o:connectlocs="0,113;0,113;6,88;26,68;41,59;56,49;62,34;57,19;41,13;21,24;18,41;3,41;9,17;41,0;69,10;78,33;68,57;49,70;38,76;26,84;16,99;77,99;77,113;0,113" o:connectangles="0,0,0,0,0,0,0,0,0,0,0,0,0,0,0,0,0,0,0,0,0,0,0,0"/>
                  </v:shape>
                  <v:shape id="Freeform 1225" o:spid="_x0000_s1506" style="position:absolute;left:7318;top:4265;width:78;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" path="m49,r,c67,,80,7,88,22v6,12,10,28,10,48c98,89,95,105,89,118v-8,18,-22,27,-41,27c31,145,19,137,11,123,4,110,,94,,73,,57,2,43,6,32,14,10,28,,49,r,xm48,128r,c58,128,65,124,70,116v6,-8,8,-23,8,-45c78,55,77,41,73,31,69,21,61,15,50,15,39,15,31,20,27,30,22,40,19,55,19,74v,14,2,26,5,34c29,122,37,128,48,128r,xe" fillcolor="black" strokeweight="0">
                    <v:path arrowok="t" o:connecttype="custom" o:connectlocs="39,0;39,0;70,17;78,56;71,94;38,115;9,98;0,58;5,25;39,0;39,0;38,102;38,102;56,92;62,56;58,25;40,12;21,24;15,59;19,86;38,102;38,102" o:connectangles="0,0,0,0,0,0,0,0,0,0,0,0,0,0,0,0,0,0,0,0,0,0"/>
                    <o:lock v:ext="edit" verticies="t"/>
                  </v:shape>
                  <v:shape id="Freeform 1226" o:spid="_x0000_s1507" style="position:absolute;left:7416;top:4360;width:17;height:17;visibility:visible;mso-wrap-style:square;v-text-anchor:top" coordsize="2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" path="m,l,,21,r,22l,22,,xe" fillcolor="black" strokeweight="0">
                    <v:path arrowok="t" o:connecttype="custom" o:connectlocs="0,0;0,0;17,0;17,17;0,17;0,0" o:connectangles="0,0,0,0,0,0"/>
                  </v:shape>
                  <v:shape id="Freeform 1227" o:spid="_x0000_s1508" style="position:absolute;left:7453;top:4264;width:76;height:116;visibility:visible;mso-wrap-style:square;v-text-anchor:top" coordsize="96,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" path="m20,108r,c20,117,24,124,31,128v4,2,8,3,13,3c52,131,59,127,65,120,71,113,75,99,78,77,74,84,69,88,63,90v-6,3,-12,4,-18,4c31,94,20,90,12,81,4,73,,62,,49,,36,4,25,12,15,20,5,31,,47,,67,,81,10,89,28v5,10,7,23,7,38c96,84,93,99,88,112v-9,23,-23,34,-44,34c30,146,20,142,13,135,6,128,2,119,2,108r18,xm47,79r,c54,79,60,76,66,72v6,-5,9,-13,9,-25c75,37,72,29,67,24,62,19,55,16,47,16v-9,,-15,3,-21,9c21,31,19,39,19,49v,9,2,16,6,21c30,76,37,79,47,79r,xe" fillcolor="black" strokeweight="0">
                    <v:path arrowok="t" o:connecttype="custom" o:connectlocs="16,86;16,86;25,102;35,104;51,95;62,61;50,72;36,75;10,64;0,39;10,12;37,0;70,22;76,52;70,89;35,116;10,107;2,86;16,86;37,63;37,63;52,57;59,37;53,19;37,13;21,20;15,39;20,56;37,63;37,63" o:connectangles="0,0,0,0,0,0,0,0,0,0,0,0,0,0,0,0,0,0,0,0,0,0,0,0,0,0,0,0,0,0"/>
                    <o:lock v:ext="edit" verticies="t"/>
                  </v:shape>
                  <v:shape id="Freeform 1228" o:spid="_x0000_s1509" style="position:absolute;left:7542;top:4265;width:78;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" path="m49,r,c67,,80,7,88,22v7,12,10,28,10,48c98,89,95,105,89,118v-8,18,-22,27,-40,27c32,145,19,137,11,123,4,110,,94,,73,,57,2,43,6,32,14,10,28,,49,r,xm48,128r,c58,128,65,124,70,116v6,-8,9,-23,9,-45c79,55,77,41,73,31,69,21,61,15,50,15,39,15,32,20,27,30,22,40,20,55,20,74v,14,1,26,4,34c29,122,37,128,48,128r,xe" fillcolor="black" strokeweight="0">
                    <v:path arrowok="t" o:connecttype="custom" o:connectlocs="39,0;39,0;70,17;78,56;71,94;39,115;9,98;0,58;5,25;39,0;39,0;38,102;38,102;56,92;63,56;58,25;40,12;21,24;16,59;19,86;38,102;38,102" o:connectangles="0,0,0,0,0,0,0,0,0,0,0,0,0,0,0,0,0,0,0,0,0,0"/>
                    <o:lock v:ext="edit" verticies="t"/>
                  </v:shape>
                  <v:shape id="Freeform 1229" o:spid="_x0000_s1510" style="position:absolute;left:7226;top:1125;width:147;height:115;visibility:visible;mso-wrap-style:square;v-text-anchor:top" coordsize="184,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" path="m21,r,l48,118,81,r21,l135,118,162,r22,l146,145r-21,l92,25,58,145r-20,l,,21,xe" fillcolor="black" strokeweight="0">
                    <v:path arrowok="t" o:connecttype="custom" o:connectlocs="17,0;17,0;38,94;65,0;81,0;108,94;129,0;147,0;117,115;100,115;74,20;46,115;30,115;0,0;17,0" o:connectangles="0,0,0,0,0,0,0,0,0,0,0,0,0,0,0"/>
                  </v:shape>
                  <v:shape id="Freeform 1230" o:spid="_x0000_s1511" style="position:absolute;left:7378;top:1154;width:77;height:89;visibility:visible;mso-wrap-style:square;v-text-anchor:top" coordsize="97,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" path="m50,r,c57,,65,2,72,6v7,3,12,8,16,13c91,25,94,31,95,38v1,5,2,13,2,23l19,61v,11,3,20,8,26c31,93,39,97,49,97v9,,16,-3,22,-9c74,84,76,80,78,75r17,c95,79,93,83,90,88v-2,5,-5,9,-8,12c76,105,70,109,62,111v-5,1,-9,1,-15,1c34,112,23,107,14,98,5,88,,75,,58,,41,5,27,14,16,23,6,35,,50,r,xm78,47r,c78,39,76,33,73,29,68,20,60,16,49,16v-8,,-15,3,-21,9c23,31,20,38,20,47r58,xm48,r,l48,xe" fillcolor="black" strokeweight="0">
                    <v:path arrowok="t" o:connecttype="custom" o:connectlocs="40,0;40,0;57,5;70,15;75,30;77,48;15,48;21,69;39,77;56,70;62,60;75,60;71,70;65,79;49,88;37,89;11,78;0,46;11,13;40,0;40,0;62,37;62,37;58,23;39,13;22,20;16,37;62,37;38,0;38,0;38,0" o:connectangles="0,0,0,0,0,0,0,0,0,0,0,0,0,0,0,0,0,0,0,0,0,0,0,0,0,0,0,0,0,0,0"/>
                    <o:lock v:ext="edit" verticies="t"/>
                  </v:shape>
                  <v:shape id="Freeform 1231" o:spid="_x0000_s1512" style="position:absolute;left:7473;top:1125;width:14;height:115;visibility:visible;mso-wrap-style:square;v-text-anchor:top" coordsize="1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" path="m,40r,l18,40r,105l,145,,40xm,l,,18,r,21l,21,,xe" fillcolor="black" strokeweight="0">
                    <v:path arrowok="t" o:connecttype="custom" o:connectlocs="0,32;0,32;14,32;14,115;0,115;0,32;0,0;0,0;14,0;14,17;0,17;0,0" o:connectangles="0,0,0,0,0,0,0,0,0,0,0,0"/>
                    <o:lock v:ext="edit" verticies="t"/>
                  </v:shape>
                  <v:shape id="Freeform 1232" o:spid="_x0000_s1513" style="position:absolute;left:7503;top:1154;width:74;height:122;visibility:visible;mso-wrap-style:square;v-text-anchor:top" coordsize="93,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" path="m44,1r,c52,1,60,3,66,7v3,2,7,6,10,10l76,4r17,l93,100v,13,-2,24,-6,32c79,146,65,153,45,153v-11,,-21,-3,-29,-8c8,140,4,132,3,121r18,c22,126,24,130,26,132v4,4,11,6,19,6c59,138,68,134,72,124v3,-6,4,-16,3,-30c72,99,68,103,63,106v-5,2,-12,4,-20,4c31,110,21,106,13,97,4,89,,76,,57,,39,4,26,13,16,22,6,32,1,44,1r,xm76,55r,c76,42,73,32,68,26,63,20,56,17,47,17,35,17,26,22,22,34v-3,6,-4,15,-4,25c18,71,21,80,25,86v5,6,12,9,20,9c58,95,67,89,72,78v3,-7,4,-14,4,-23l76,55xm46,r,l46,xe" fillcolor="black" strokeweight="0">
                    <v:path arrowok="t" o:connecttype="custom" o:connectlocs="35,1;35,1;53,6;60,14;60,3;74,3;74,80;69,105;36,122;13,116;2,96;17,96;21,105;36,110;57,99;60,75;50,85;34,88;10,77;0,45;10,13;35,1;35,1;60,44;60,44;54,21;37,14;18,27;14,47;20,69;36,76;57,62;60,44;60,44;37,0;37,0;37,0" o:connectangles="0,0,0,0,0,0,0,0,0,0,0,0,0,0,0,0,0,0,0,0,0,0,0,0,0,0,0,0,0,0,0,0,0,0,0,0,0"/>
                    <o:lock v:ext="edit" verticies="t"/>
                  </v:shape>
                  <v:shape id="Freeform 1233" o:spid="_x0000_s1514" style="position:absolute;left:7598;top:1125;width:69;height:115;visibility:visible;mso-wrap-style:square;v-text-anchor:top" coordsize="86,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" path="m,l,,18,r,54c22,49,26,45,29,43v6,-4,13,-6,21,-6c66,37,76,43,81,53v3,6,5,14,5,25l86,145r-18,l68,79c68,71,67,65,65,62,61,56,55,53,47,53v-8,,-15,3,-21,8c21,66,18,75,18,89r,56l,145,,xe" fillcolor="black" strokeweight="0">
                    <v:path arrowok="t" o:connecttype="custom" o:connectlocs="0,0;0,0;14,0;14,43;23,34;40,29;65,42;69,62;69,115;55,115;55,63;52,49;38,42;21,48;14,71;14,115;0,115;0,0" o:connectangles="0,0,0,0,0,0,0,0,0,0,0,0,0,0,0,0,0,0"/>
                  </v:shape>
                  <v:shape id="Freeform 1234" o:spid="_x0000_s1515" style="position:absolute;left:7679;top:1133;width:39;height:109;visibility:visible;mso-wrap-style:square;v-text-anchor:top" coordsize="49,1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" path="m14,r,l32,r,30l49,30r,14l32,44r,69c32,117,33,119,36,121v1,,4,1,7,1c44,122,45,122,46,122v1,,2,-1,3,-1l49,135v-2,1,-4,1,-6,2c40,137,38,137,35,137v-8,,-13,-2,-16,-6c16,126,14,121,14,114r,-70l,44,,30r14,l14,xe" fillcolor="black" strokeweight="0">
                    <v:path arrowok="t" o:connecttype="custom" o:connectlocs="11,0;11,0;25,0;25,24;39,24;39,35;25,35;25,90;29,96;34,97;37,97;39,96;39,107;34,109;28,109;15,104;11,91;11,35;0,35;0,24;11,24;11,0" o:connectangles="0,0,0,0,0,0,0,0,0,0,0,0,0,0,0,0,0,0,0,0,0,0"/>
                  </v:shape>
                  <v:shape id="Freeform 1235" o:spid="_x0000_s1516" style="position:absolute;left:7238;top:2697;width:42;height:112;visibility:visible;mso-wrap-style:square;v-text-anchor:top" coordsize="53,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" path="m,41r,l,27c13,26,22,24,27,21,32,18,36,11,39,l53,r,141l34,141,34,41,,41xe" fillcolor="black" strokeweight="0">
                    <v:path arrowok="t" o:connecttype="custom" o:connectlocs="0,33;0,33;0,21;21,17;31,0;42,0;42,112;27,112;27,33;0,33" o:connectangles="0,0,0,0,0,0,0,0,0,0"/>
                  </v:shape>
                  <v:shape id="Freeform 1236" o:spid="_x0000_s1517" style="position:absolute;left:7327;top:2792;width:16;height:17;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" path="m,l,,21,r,21l,21,,xe" fillcolor="black" strokeweight="0">
                    <v:path arrowok="t" o:connecttype="custom" o:connectlocs="0,0;0,0;16,0;16,17;0,17;0,0" o:connectangles="0,0,0,0,0,0"/>
                  </v:shape>
                  <v:shape id="Freeform 1237" o:spid="_x0000_s1518" style="position:absolute;left:7373;top:2697;width:42;height:112;visibility:visible;mso-wrap-style:square;v-text-anchor:top" coordsize="52,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" path="m,41r,l,27c12,26,21,24,26,21,32,18,35,11,38,l52,r,141l33,141,33,41,,41xe" fillcolor="black" strokeweight="0">
                    <v:path arrowok="t" o:connecttype="custom" o:connectlocs="0,33;0,33;0,21;21,17;31,0;42,0;42,112;27,112;27,33;0,33" o:connectangles="0,0,0,0,0,0,0,0,0,0"/>
                  </v:shape>
                  <v:shape id="Freeform 1238" o:spid="_x0000_s1519" style="position:absolute;left:7453;top:2698;width:77;height:114;visibility:visible;mso-wrap-style:square;v-text-anchor:top" coordsize="97,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" path="m18,103r,c19,113,24,120,32,124v4,2,9,3,15,3c57,127,65,124,70,117v5,-7,8,-14,8,-22c78,85,75,77,69,72,63,66,55,64,47,64v-6,,-11,1,-16,3c27,70,23,73,20,77l5,76,16,,89,r,17l29,17,23,57v3,-3,6,-5,9,-6c37,49,44,48,50,48v13,,24,4,33,12c92,69,97,79,97,92v,13,-4,25,-12,35c76,138,63,143,45,143v-11,,-22,-4,-31,-10c6,126,1,116,,103r18,xe" fillcolor="black" strokeweight="0">
                    <v:path arrowok="t" o:connecttype="custom" o:connectlocs="14,82;14,82;25,99;37,101;56,93;62,76;55,57;37,51;25,53;16,61;4,61;13,0;71,0;71,14;23,14;18,45;25,41;40,38;66,48;77,73;67,101;36,114;11,106;0,82;14,82" o:connectangles="0,0,0,0,0,0,0,0,0,0,0,0,0,0,0,0,0,0,0,0,0,0,0,0,0"/>
                  </v:shape>
                  <v:shape id="Freeform 1239" o:spid="_x0000_s1520" style="position:absolute;left:7228;top:3010;width:78;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" path="m49,r,c67,,80,8,88,23v7,11,10,27,10,48c98,90,95,106,89,118v-8,18,-22,27,-40,27c32,145,19,138,11,123,4,111,,94,,74,,58,2,44,7,32,14,11,28,,49,r,xm48,129r,c58,129,65,125,70,117v6,-8,9,-23,9,-46c79,55,77,42,73,32,69,21,61,16,50,16,39,16,32,21,27,31,22,41,20,55,20,74v,15,1,26,4,35c29,122,37,129,48,129r,xe" fillcolor="black" strokeweight="0">
                    <v:path arrowok="t" o:connecttype="custom" o:connectlocs="39,0;39,0;70,18;78,56;71,94;39,115;9,98;0,59;6,25;39,0;39,0;38,102;38,102;56,93;63,56;58,25;40,13;21,25;16,59;19,86;38,102;38,102" o:connectangles="0,0,0,0,0,0,0,0,0,0,0,0,0,0,0,0,0,0,0,0,0,0"/>
                    <o:lock v:ext="edit" verticies="t"/>
                  </v:shape>
                  <v:shape id="Freeform 1240" o:spid="_x0000_s1521" style="position:absolute;left:7327;top:3105;width:16;height:17;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" path="m,l,,21,r,21l,21,,xe" fillcolor="black" strokeweight="0">
                    <v:path arrowok="t" o:connecttype="custom" o:connectlocs="0,0;0,0;16,0;16,17;0,17;0,0" o:connectangles="0,0,0,0,0,0"/>
                  </v:shape>
                  <v:shape id="Freeform 1241" o:spid="_x0000_s1522" style="position:absolute;left:7364;top:3010;width:75;height:115;visibility:visible;mso-wrap-style:square;v-text-anchor:top" coordsize="95,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" path="m19,107r,c20,117,23,124,30,128v4,2,8,3,13,3c51,131,58,127,64,120,70,113,75,99,77,77,73,83,68,88,62,90v-5,3,-12,4,-18,4c30,94,19,90,11,81,3,73,,62,,48,,36,3,24,11,15,19,5,31,,46,,66,,81,9,88,28v5,10,7,23,7,38c95,83,92,99,87,112v-8,22,-23,33,-44,33c30,145,19,142,12,135,5,127,1,118,1,107r18,xm46,78r,c53,78,60,76,65,71v6,-4,9,-12,9,-24c74,37,71,29,66,24,61,19,54,16,46,16v-8,,-15,3,-20,9c20,31,18,39,18,48v,9,2,17,7,22c29,76,36,78,46,78r,xe" fillcolor="black" strokeweight="0">
                    <v:path arrowok="t" o:connecttype="custom" o:connectlocs="15,85;15,85;24,102;34,104;51,95;61,61;49,71;35,75;9,64;0,38;9,12;36,0;69,22;75,52;69,89;34,115;9,107;1,85;15,85;36,62;36,62;51,56;58,37;52,19;36,13;21,20;14,38;20,56;36,62;36,62" o:connectangles="0,0,0,0,0,0,0,0,0,0,0,0,0,0,0,0,0,0,0,0,0,0,0,0,0,0,0,0,0,0"/>
                    <o:lock v:ext="edit" verticies="t"/>
                  </v:shape>
                  <v:shape id="Freeform 1242" o:spid="_x0000_s1523" style="position:absolute;left:7452;top:3010;width:78;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" path="m49,r,c67,,80,8,88,23v7,11,10,27,10,48c98,90,95,106,89,118v-8,18,-22,27,-40,27c32,145,19,138,11,123,4,111,,94,,74,,58,3,44,7,32,14,11,28,,49,r,xm49,129r,c58,129,65,125,71,117v5,-8,8,-23,8,-46c79,55,77,42,73,32,69,21,61,16,50,16,39,16,32,21,27,31,22,41,20,55,20,74v,15,1,26,4,35c29,122,37,129,49,129r,xe" fillcolor="black" strokeweight="0">
                    <v:path arrowok="t" o:connecttype="custom" o:connectlocs="39,0;39,0;70,18;78,56;71,94;39,115;9,98;0,59;6,25;39,0;39,0;39,102;39,102;57,93;63,56;58,25;40,13;21,25;16,59;19,86;39,102;39,102" o:connectangles="0,0,0,0,0,0,0,0,0,0,0,0,0,0,0,0,0,0,0,0,0,0"/>
                    <o:lock v:ext="edit" verticies="t"/>
                  </v:shape>
                  <v:shape id="Freeform 1243" o:spid="_x0000_s1524" style="position:absolute;left:7238;top:2383;width:42;height:112;visibility:visible;mso-wrap-style:square;v-text-anchor:top" coordsize="53,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" path="m,41r,l,27c13,26,22,24,27,21,32,18,36,11,39,l53,r,141l34,141,34,41,,41xe" fillcolor="black" strokeweight="0">
                    <v:path arrowok="t" o:connecttype="custom" o:connectlocs="0,33;0,33;0,21;21,17;31,0;42,0;42,112;27,112;27,33;0,33" o:connectangles="0,0,0,0,0,0,0,0,0,0"/>
                  </v:shape>
                  <v:shape id="Freeform 1244" o:spid="_x0000_s1525" style="position:absolute;left:7318;top:2385;width:78;height:113;visibility:visible;mso-wrap-style:square;v-text-anchor:top" coordsize="9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" path="m19,103r,c20,113,25,120,33,124v4,2,9,3,15,3c58,127,66,123,71,117v5,-7,7,-15,7,-23c78,84,75,77,69,71,63,66,56,63,48,63v-6,,-12,1,-16,4c28,69,24,73,21,77l6,76,16,,90,r,17l30,17,24,56v3,-2,6,-4,9,-5c38,48,44,47,51,47v13,,24,5,33,13c93,68,98,79,98,92v,13,-5,25,-13,35c77,137,64,142,46,142v-12,,-22,-3,-31,-10c6,126,1,116,,103r19,xe" fillcolor="black" strokeweight="0">
                    <v:path arrowok="t" o:connecttype="custom" o:connectlocs="15,82;15,82;26,99;38,101;57,93;62,75;55,57;38,50;25,53;17,61;5,60;13,0;72,0;72,14;24,14;19,45;26,41;41,37;67,48;78,73;68,101;37,113;12,105;0,82;15,82" o:connectangles="0,0,0,0,0,0,0,0,0,0,0,0,0,0,0,0,0,0,0,0,0,0,0,0,0"/>
                  </v:shape>
                  <v:shape id="Freeform 1245" o:spid="_x0000_s1526" style="position:absolute;left:7416;top:2478;width:17;height:17;visibility:visible;mso-wrap-style:square;v-text-anchor:top" coordsize="2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" path="m,l,,21,r,22l,22,,xe" fillcolor="black" strokeweight="0">
                    <v:path arrowok="t" o:connecttype="custom" o:connectlocs="0,0;0,0;17,0;17,17;0,17;0,0" o:connectangles="0,0,0,0,0,0"/>
                  </v:shape>
                  <v:shape id="Freeform 1246" o:spid="_x0000_s1527" style="position:absolute;left:7452;top:2382;width:78;height:116;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" path="m49,r,c67,,80,8,88,23v7,12,10,28,10,48c98,90,95,106,89,118v-8,18,-22,27,-40,27c32,145,19,138,11,123,4,111,,95,,74,,58,3,44,7,33,14,11,28,,49,r,xm49,129r,c58,129,65,125,71,117v5,-8,8,-23,8,-45c79,55,77,42,73,32,69,22,61,16,50,16,39,16,32,21,27,31,22,41,20,55,20,75v,14,1,26,4,34c29,123,37,129,49,129r,xe" fillcolor="black" strokeweight="0">
                    <v:path arrowok="t" o:connecttype="custom" o:connectlocs="39,0;39,0;70,18;78,57;71,94;39,116;9,98;0,59;6,26;39,0;39,0;39,103;39,103;57,94;63,58;58,26;40,13;21,25;16,60;19,87;39,103;39,103" o:connectangles="0,0,0,0,0,0,0,0,0,0,0,0,0,0,0,0,0,0,0,0,0,0"/>
                    <o:lock v:ext="edit" verticies="t"/>
                  </v:shape>
                  <v:shape id="Freeform 1247" o:spid="_x0000_s1528" style="position:absolute;left:7542;top:2385;width:78;height:113;visibility:visible;mso-wrap-style:square;v-text-anchor:top" coordsize="9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" path="m19,103r,c20,113,25,120,33,124v4,2,9,3,15,3c58,127,66,123,71,117v5,-7,8,-15,8,-23c79,84,76,77,70,71,64,66,56,63,48,63v-6,,-11,1,-16,4c28,69,24,73,21,77l6,76,16,,90,r,17l30,17,24,56v3,-2,6,-4,9,-5c38,48,44,47,51,47v13,,24,5,33,13c93,68,98,79,98,92v,13,-4,25,-13,35c77,137,64,142,46,142v-12,,-22,-3,-31,-10c6,126,2,116,,103r19,xe" fillcolor="black" strokeweight="0">
                    <v:path arrowok="t" o:connecttype="custom" o:connectlocs="15,82;15,82;26,99;38,101;57,93;63,75;56,57;38,50;25,53;17,61;5,60;13,0;72,0;72,14;24,14;19,45;26,41;41,37;67,48;78,73;68,101;37,113;12,105;0,82;15,82" o:connectangles="0,0,0,0,0,0,0,0,0,0,0,0,0,0,0,0,0,0,0,0,0,0,0,0,0"/>
                  </v:shape>
                  <v:shape id="Freeform 1248" o:spid="_x0000_s1529" style="position:absolute;left:7228;top:3951;width:78;height:112;visibility:visible;mso-wrap-style:square;v-text-anchor:top" coordsize="98,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" path="m,141r,c1,129,4,119,8,110,12,101,21,92,33,85l52,74c61,69,67,65,70,61v6,-5,8,-11,8,-18c78,34,76,28,71,23,66,18,59,16,51,16,39,16,31,20,26,30v-3,5,-4,11,-4,20l4,50c4,38,6,28,11,20,18,6,32,,51,,68,,79,4,87,13v7,8,11,18,11,29c98,53,94,63,86,71,81,76,73,81,61,88l48,95v-7,4,-12,7,-15,11c26,111,22,118,20,125r77,l97,141,,141xe" fillcolor="black" strokeweight="0">
                    <v:path arrowok="t" o:connecttype="custom" o:connectlocs="0,112;0,112;6,87;26,68;41,59;56,48;62,34;57,18;41,13;21,24;18,40;3,40;9,16;41,0;69,10;78,33;68,56;49,70;38,75;26,84;16,99;77,99;77,112;0,112" o:connectangles="0,0,0,0,0,0,0,0,0,0,0,0,0,0,0,0,0,0,0,0,0,0,0,0"/>
                  </v:shape>
                  <v:shape id="Freeform 1249" o:spid="_x0000_s1530" style="position:absolute;left:7328;top:3952;width:41;height:111;visibility:visible;mso-wrap-style:square;v-text-anchor:top" coordsize="52,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" path="m,40r,l,27c13,25,22,23,27,20,32,18,36,11,38,l52,r,140l33,140,33,40,,40xe" fillcolor="black" strokeweight="0">
                    <v:path arrowok="t" o:connecttype="custom" o:connectlocs="0,32;0,32;0,21;21,16;30,0;41,0;41,111;26,111;26,32;0,32" o:connectangles="0,0,0,0,0,0,0,0,0,0"/>
                  </v:shape>
                  <v:shape id="Freeform 1250" o:spid="_x0000_s1531" style="position:absolute;left:7416;top:4046;width:17;height:17;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" path="m,l,,21,r,21l,21,,xe" fillcolor="black" strokeweight="0">
                    <v:path arrowok="t" o:connecttype="custom" o:connectlocs="0,0;0,0;17,0;17,17;0,17;0,0" o:connectangles="0,0,0,0,0,0"/>
                  </v:shape>
                  <v:shape id="Freeform 1251" o:spid="_x0000_s1532" style="position:absolute;left:7451;top:3951;width:80;height:112;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" path="m62,91r,l62,27,17,91r45,xm62,141r,l62,107,,107,,89,65,,80,r,91l101,91r,16l80,107r,34l62,141xe" fillcolor="black" strokeweight="0">
                    <v:path arrowok="t" o:connecttype="custom" o:connectlocs="49,72;49,72;49,21;13,72;49,72;49,112;49,112;49,85;0,85;0,71;51,0;63,0;63,72;80,72;80,85;63,85;63,112;49,112" o:connectangles="0,0,0,0,0,0,0,0,0,0,0,0,0,0,0,0,0,0"/>
                    <o:lock v:ext="edit" verticies="t"/>
                  </v:shape>
                  <v:shape id="Freeform 1252" o:spid="_x0000_s1533" style="position:absolute;left:7542;top:3951;width:78;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" path="m49,59r,c57,59,63,57,67,53v5,-5,7,-10,7,-16c74,32,72,27,68,23,63,18,57,16,48,16v-8,,-14,2,-18,7c26,27,24,32,24,38v,7,2,12,7,16c36,57,42,59,49,59r,xm50,129r,c58,129,65,127,70,123v6,-5,9,-12,9,-20c79,94,76,87,70,82,65,77,57,75,49,75v-9,,-16,2,-21,7c23,87,20,94,20,102v,7,2,14,7,19c32,127,40,129,50,129r,xm25,66r,c20,64,16,62,13,59,8,53,5,47,5,38,5,28,9,19,17,11,24,3,35,,49,,63,,73,3,81,10v8,8,12,16,12,25c93,44,90,51,86,57v-3,3,-6,6,-12,9c80,69,85,72,88,75v6,7,10,15,10,26c98,113,93,124,85,132v-8,9,-20,13,-35,13c36,145,24,142,15,134,5,127,,116,,102,,93,3,86,7,80,11,74,17,69,25,66r,xe" fillcolor="black" strokeweight="0">
                    <v:path arrowok="t" o:connecttype="custom" o:connectlocs="39,47;39,47;53,42;59,29;54,18;38,13;24,18;19,30;25,43;39,47;39,47;40,102;40,102;56,98;63,82;56,65;39,59;22,65;16,81;21,96;40,102;40,102;20,52;20,52;10,47;4,30;14,9;39,0;64,8;74,28;68,45;59,52;70,59;78,80;68,105;40,115;12,106;0,81;6,63;20,52;20,52" o:connectangles="0,0,0,0,0,0,0,0,0,0,0,0,0,0,0,0,0,0,0,0,0,0,0,0,0,0,0,0,0,0,0,0,0,0,0,0,0,0,0,0,0"/>
                    <o:lock v:ext="edit" verticies="t"/>
                  </v:shape>
                  <v:shape id="Freeform 1253" o:spid="_x0000_s1534" style="position:absolute;left:7238;top:2070;width:42;height:111;visibility:visible;mso-wrap-style:square;v-text-anchor:top" coordsize="53,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" path="m,40r,l,27c13,25,22,23,27,20,32,17,36,11,39,l53,r,140l34,140,34,40,,40xe" fillcolor="black" strokeweight="0">
                    <v:path arrowok="t" o:connecttype="custom" o:connectlocs="0,32;0,32;0,21;21,16;31,0;42,0;42,111;27,111;27,32;0,32" o:connectangles="0,0,0,0,0,0,0,0,0,0"/>
                  </v:shape>
                  <v:shape id="Freeform 1254" o:spid="_x0000_s1535" style="position:absolute;left:7316;top:2070;width:41;height:111;visibility:visible;mso-wrap-style:square;v-text-anchor:top" coordsize="52,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" path="m,40r,l,27c13,25,22,23,27,20,32,17,36,11,38,l52,r,140l33,140,33,40,,40xe" fillcolor="black" strokeweight="0">
                    <v:path arrowok="t" o:connecttype="custom" o:connectlocs="0,32;0,32;0,21;21,16;30,0;41,0;41,111;26,111;26,32;0,32" o:connectangles="0,0,0,0,0,0,0,0,0,0"/>
                  </v:shape>
                  <v:shape id="Freeform 1255" o:spid="_x0000_s1536" style="position:absolute;left:7404;top:2164;width:17;height:17;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" path="m,l,,21,r,21l,21,,xe" fillcolor="black" strokeweight="0">
                    <v:path arrowok="t" o:connecttype="custom" o:connectlocs="0,0;0,0;17,0;17,17;0,17;0,0" o:connectangles="0,0,0,0,0,0"/>
                  </v:shape>
                  <v:shape id="Freeform 1256" o:spid="_x0000_s1537" style="position:absolute;left:7441;top:2071;width:77;height:113;visibility:visible;mso-wrap-style:square;v-text-anchor:top" coordsize="97,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" path="m18,103r,c19,113,24,120,32,124v4,2,9,3,15,3c57,127,65,124,70,117v5,-7,8,-14,8,-22c78,85,75,77,69,72,63,67,55,64,47,64v-6,,-11,1,-16,3c27,70,23,73,20,77l5,76,15,,89,r,18l29,18,23,57v3,-3,6,-5,9,-6c37,49,43,48,50,48v13,,24,4,33,12c92,69,97,79,97,92v,14,-4,25,-13,36c76,138,63,143,45,143v-12,,-22,-3,-31,-10c6,127,1,117,,103r18,xe" fillcolor="black" strokeweight="0">
                    <v:path arrowok="t" o:connecttype="custom" o:connectlocs="14,81;14,81;25,98;37,100;56,92;62,75;55,57;37,51;25,53;16,61;4,60;12,0;71,0;71,14;23,14;18,45;25,40;40,38;66,47;77,73;67,101;36,113;11,105;0,81;14,81" o:connectangles="0,0,0,0,0,0,0,0,0,0,0,0,0,0,0,0,0,0,0,0,0,0,0,0,0"/>
                  </v:shape>
                  <v:shape id="Freeform 1257" o:spid="_x0000_s1538" style="position:absolute;left:7531;top:2071;width:78;height:110;visibility:visible;mso-wrap-style:square;v-text-anchor:top" coordsize="99,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" path="m99,r,l99,16c94,20,88,28,80,39,73,50,66,62,60,74,55,86,50,98,47,108v-1,6,-4,17,-7,31l20,139c25,112,35,85,50,59,59,43,68,30,78,18l,18,,,99,xe" fillcolor="black" strokeweight="0">
                    <v:path arrowok="t" o:connecttype="custom" o:connectlocs="78,0;78,0;78,13;63,31;47,59;37,85;32,110;16,110;39,47;61,14;0,14;0,0;78,0" o:connectangles="0,0,0,0,0,0,0,0,0,0,0,0,0"/>
                  </v:shape>
                  <v:shape id="Freeform 1258" o:spid="_x0000_s1539" style="position:absolute;left:7229;top:1757;width:77;height:114;visibility:visible;mso-wrap-style:square;v-text-anchor:top" coordsize="97,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" path="m18,103r,c19,113,24,120,32,124v4,2,9,3,15,3c57,127,65,124,70,117v5,-7,8,-14,8,-22c78,85,75,77,69,72,63,67,55,64,47,64v-6,,-11,1,-16,3c27,70,23,73,20,77l5,76,15,,89,r,17l29,17,23,57v3,-3,6,-5,9,-6c37,49,43,48,50,48v13,,24,4,33,12c92,69,97,79,97,92v,13,-4,25,-13,35c76,138,63,143,45,143v-12,,-22,-4,-31,-10c6,127,1,117,,103r18,xe" fillcolor="black" strokeweight="0">
                    <v:path arrowok="t" o:connecttype="custom" o:connectlocs="14,82;14,82;25,99;37,101;56,93;62,76;55,57;37,51;25,53;16,61;4,61;12,0;71,0;71,14;23,14;18,45;25,41;40,38;66,48;77,73;67,101;36,114;11,106;0,82;14,82" o:connectangles="0,0,0,0,0,0,0,0,0,0,0,0,0,0,0,0,0,0,0,0,0,0,0,0,0"/>
                  </v:shape>
                  <v:shape id="Freeform 1259" o:spid="_x0000_s1540" style="position:absolute;left:7327;top:1851;width:16;height:17;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" path="m,l,,21,r,21l,21,,xe" fillcolor="black" strokeweight="0">
                    <v:path arrowok="t" o:connecttype="custom" o:connectlocs="0,0;0,0;16,0;16,17;0,17;0,0" o:connectangles="0,0,0,0,0,0"/>
                  </v:shape>
                  <v:shape id="Freeform 1260" o:spid="_x0000_s1541" style="position:absolute;left:7364;top:1755;width:77;height:116;visibility:visible;mso-wrap-style:square;v-text-anchor:top" coordsize="97,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" path="m51,r,c67,,78,4,84,13v7,8,10,16,10,25l76,38c75,32,73,28,71,25,67,19,60,16,52,16,42,16,34,21,28,30,22,39,19,52,18,69,22,63,27,59,34,56v5,-3,12,-4,19,-4c64,52,75,55,84,63v8,8,13,19,13,34c97,110,93,121,84,131v-8,10,-20,15,-35,15c35,146,24,141,14,131,5,121,,104,,80,,63,2,48,6,35,15,12,30,,51,r,xm50,130r,c59,130,66,127,71,121v5,-7,7,-14,7,-23c78,91,76,84,72,78,68,71,60,68,49,68v-7,,-14,2,-20,7c23,81,21,88,21,98v,9,2,17,7,23c34,127,41,130,50,130r,xe" fillcolor="black" strokeweight="0">
                    <v:path arrowok="t" o:connecttype="custom" o:connectlocs="40,0;40,0;67,10;75,30;60,30;56,20;41,13;22,24;14,55;27,44;42,41;67,50;77,77;67,104;39,116;11,104;0,64;5,28;40,0;40,0;40,103;40,103;56,96;62,78;57,62;39,54;23,60;17,78;22,96;40,103;40,103" o:connectangles="0,0,0,0,0,0,0,0,0,0,0,0,0,0,0,0,0,0,0,0,0,0,0,0,0,0,0,0,0,0,0"/>
                    <o:lock v:ext="edit" verticies="t"/>
                  </v:shape>
                  <v:shape id="Freeform 1261" o:spid="_x0000_s1542" style="position:absolute;left:7451;top:1756;width:80;height:112;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" path="m62,91r,l62,27,17,91r45,xm62,141r,l62,107,,107,,89,65,,80,r,91l101,91r,16l80,107r,34l62,141xe" fillcolor="black" strokeweight="0">
                    <v:path arrowok="t" o:connecttype="custom" o:connectlocs="49,72;49,72;49,21;13,72;49,72;49,112;49,112;49,85;0,85;0,71;51,0;63,0;63,72;80,72;80,85;63,85;63,112;49,112" o:connectangles="0,0,0,0,0,0,0,0,0,0,0,0,0,0,0,0,0,0"/>
                    <o:lock v:ext="edit" verticies="t"/>
                  </v:shape>
                  <v:shape id="Freeform 1262" o:spid="_x0000_s1543" style="position:absolute;left:7229;top:815;width:131;height:115;visibility:visible;mso-wrap-style:square;v-text-anchor:top" coordsize="165,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" path="m131,72r,c140,72,148,76,155,82v7,7,10,15,10,25c165,116,162,124,155,131v-7,7,-15,10,-24,10c121,141,113,138,106,131,100,124,96,116,96,107v,-10,4,-18,10,-25c113,76,121,72,131,72r,xm116,r,l127,,48,145r-11,l116,xm34,59r,c40,59,44,57,48,53v4,-4,6,-9,6,-15c54,33,52,28,48,24,44,20,40,18,34,18v-6,,-11,2,-14,6c16,28,14,33,14,38v,6,2,11,6,15c23,57,28,59,34,59r,xm34,4r,c43,4,52,7,58,14v7,7,10,15,10,24c68,48,65,56,58,63,52,69,43,73,34,73,24,73,16,69,10,63,3,56,,48,,38,,29,3,21,10,14,16,7,24,4,34,4r,xm131,127r,c136,127,141,125,145,121v4,-4,6,-9,6,-14c151,101,149,96,145,92v-4,-4,-9,-6,-14,-6c125,86,120,88,116,92v-4,4,-6,9,-6,15c110,112,112,117,116,121v4,4,9,6,15,6l131,127xe" fillcolor="black" strokeweight="0">
                    <v:path arrowok="t" o:connecttype="custom" o:connectlocs="104,57;104,57;123,65;131,85;123,104;104,112;84,104;76,85;84,65;104,57;104,57;92,0;92,0;101,0;38,115;29,115;92,0;27,47;27,47;38,42;43,30;38,19;27,14;16,19;11,30;16,42;27,47;27,47;27,3;27,3;46,11;54,30;46,50;27,58;8,50;0,30;8,11;27,3;27,3;104,101;104,101;115,96;120,85;115,73;104,68;92,73;87,85;92,96;104,101;104,101" o:connectangles="0,0,0,0,0,0,0,0,0,0,0,0,0,0,0,0,0,0,0,0,0,0,0,0,0,0,0,0,0,0,0,0,0,0,0,0,0,0,0,0,0,0,0,0,0,0,0,0,0,0"/>
                    <o:lock v:ext="edit" verticies="t"/>
                  </v:shape>
                  <v:shape id="Freeform 1263" o:spid="_x0000_s1544" style="position:absolute;left:5974;top:4578;width:77;height:113;visibility:visible;mso-wrap-style:square;v-text-anchor:top" coordsize="97,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" path="m,142r,c,130,3,119,7,110,12,101,20,93,33,86l52,75c60,70,66,66,70,62v5,-5,8,-11,8,-18c78,35,75,29,70,24,66,19,59,17,51,17,39,17,30,21,25,30v-2,5,-3,12,-4,21l3,51c3,39,6,29,10,21,18,7,31,,51,,67,,79,5,86,14v8,8,11,18,11,29c97,54,93,64,86,72,81,76,73,82,61,89l47,96v-6,4,-11,7,-15,10c26,112,21,118,20,125r77,l97,142,,142xe" fillcolor="black" strokeweight="0">
                    <v:path arrowok="t" o:connecttype="custom" o:connectlocs="0,113;0,113;6,88;26,68;41,60;56,49;62,35;56,19;40,14;20,24;17,41;2,41;8,17;40,0;68,11;77,34;68,57;48,71;37,76;25,84;16,99;77,99;77,113;0,113" o:connectangles="0,0,0,0,0,0,0,0,0,0,0,0,0,0,0,0,0,0,0,0,0,0,0,0"/>
                  </v:shape>
                  <v:shape id="Freeform 1264" o:spid="_x0000_s1545" style="position:absolute;left:6072;top:4674;width:16;height:17;visibility:visible;mso-wrap-style:square;v-text-anchor:top" coordsize="2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" path="m,l,,20,r,21l,21,,xe" fillcolor="black" strokeweight="0">
                    <v:path arrowok="t" o:connecttype="custom" o:connectlocs="0,0;0,0;16,0;16,17;0,17;0,0" o:connectangles="0,0,0,0,0,0"/>
                  </v:shape>
                  <v:shape id="Freeform 1265" o:spid="_x0000_s1546" style="position:absolute;left:6118;top:4579;width:42;height:112;visibility:visible;mso-wrap-style:square;v-text-anchor:top" coordsize="52,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" path="m,41r,l,28c13,26,22,24,27,21,32,18,36,11,38,l52,r,141l33,141,33,41,,41xe" fillcolor="black" strokeweight="0">
                    <v:path arrowok="t" o:connecttype="custom" o:connectlocs="0,33;0,33;0,22;22,17;31,0;42,0;42,112;27,112;27,33;0,33" o:connectangles="0,0,0,0,0,0,0,0,0,0"/>
                  </v:shape>
                  <v:shape id="Freeform 1266" o:spid="_x0000_s1547" style="position:absolute;left:6196;top:4579;width:41;height:112;visibility:visible;mso-wrap-style:square;v-text-anchor:top" coordsize="52,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" path="m,41r,l,28c13,26,22,24,27,21,32,18,36,11,38,l52,r,141l33,141,33,41,,41xe" fillcolor="black" strokeweight="0">
                    <v:path arrowok="t" o:connecttype="custom" o:connectlocs="0,33;0,33;0,22;21,17;30,0;41,0;41,112;26,112;26,33;0,33" o:connectangles="0,0,0,0,0,0,0,0,0,0"/>
                  </v:shape>
                  <v:shape id="Freeform 1267" o:spid="_x0000_s1548" style="position:absolute;left:6326;top:4574;width:37;height:149;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" path="m46,r,c35,20,28,35,25,44,21,59,18,75,18,94v,19,3,37,8,52c30,156,36,170,46,188r-12,c24,173,18,164,16,160,14,156,11,150,9,143,5,133,2,123,1,112,,106,,100,,95,,76,3,58,9,43,13,34,21,19,33,l46,xe" fillcolor="black" strokeweight="0">
                    <v:path arrowok="t" o:connecttype="custom" o:connectlocs="37,0;37,0;20,35;14,75;21,116;37,149;27,149;13,127;7,113;1,89;0,75;7,34;27,0;37,0" o:connectangles="0,0,0,0,0,0,0,0,0,0,0,0,0,0"/>
                  </v:shape>
                  <v:shape id="Freeform 1268" o:spid="_x0000_s1549" style="position:absolute;left:6374;top:4579;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" path="m48,r,c66,,79,7,88,22v6,12,9,28,9,48c97,90,94,105,88,118v-8,18,-21,27,-40,27c31,145,18,138,10,123,3,111,,94,,73,,57,2,44,6,32,14,11,28,,48,r,xm48,129r,c57,129,64,125,70,117v5,-9,8,-24,8,-46c78,55,76,42,72,31,68,21,60,16,49,16,39,16,31,21,26,31v-5,9,-7,24,-7,43c19,88,20,100,23,109v5,13,13,20,25,20l48,129xe" fillcolor="black" strokeweight="0">
                    <v:path arrowok="t" o:connecttype="custom" o:connectlocs="38,0;38,0;70,17;77,56;70,94;38,115;8,98;0,58;5,25;38,0;38,0;38,102;38,102;56,93;62,56;57,25;39,13;21,25;15,59;18,86;38,102;38,102" o:connectangles="0,0,0,0,0,0,0,0,0,0,0,0,0,0,0,0,0,0,0,0,0,0"/>
                    <o:lock v:ext="edit" verticies="t"/>
                  </v:shape>
                  <v:shape id="Freeform 1269" o:spid="_x0000_s1550" style="position:absolute;left:6472;top:4674;width:16;height:17;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" path="m,l,,21,r,21l,21,,xe" fillcolor="black" strokeweight="0">
                    <v:path arrowok="t" o:connecttype="custom" o:connectlocs="0,0;0,0;16,0;16,17;0,17;0,0" o:connectangles="0,0,0,0,0,0"/>
                  </v:shape>
                  <v:shape id="Freeform 1270" o:spid="_x0000_s1551" style="position:absolute;left:6507;top:4579;width:78;height:115;visibility:visible;mso-wrap-style:square;v-text-anchor:top" coordsize="99,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" path="m48,145r,c31,145,19,140,12,131,4,122,,111,,98r19,c20,107,21,114,24,118v5,7,13,11,25,11c58,129,66,126,71,121v6,-5,9,-11,9,-19c80,92,77,85,71,82,65,78,57,76,46,76v-1,,-2,,-3,c41,76,40,76,39,76r,-16c41,60,42,61,44,61v1,,2,,4,c54,61,60,60,64,58,71,54,75,47,75,38,75,31,73,25,68,22,63,18,57,16,50,16,38,16,30,20,26,28v-3,4,-4,10,-5,18l4,46c4,36,6,27,10,19,17,6,30,,48,,63,,74,3,82,9v8,7,12,16,12,28c94,46,91,53,87,58v-3,4,-7,6,-12,8c83,68,89,72,93,78v4,6,6,13,6,21c99,113,95,124,86,132v-9,9,-22,13,-38,13l48,145xe" fillcolor="black" strokeweight="0">
                    <v:path arrowok="t" o:connecttype="custom" o:connectlocs="38,115;38,115;9,104;0,78;15,78;19,94;39,102;56,96;63,81;56,65;36,60;34,60;31,60;31,48;35,48;38,48;50,46;59,30;54,17;39,13;20,22;17,36;3,36;8,15;38,0;65,7;74,29;69,46;59,52;73,62;78,79;68,105;38,115;38,115" o:connectangles="0,0,0,0,0,0,0,0,0,0,0,0,0,0,0,0,0,0,0,0,0,0,0,0,0,0,0,0,0,0,0,0,0,0"/>
                  </v:shape>
                  <v:shape id="Freeform 1271" o:spid="_x0000_s1552" style="position:absolute;left:6599;top:4580;width:78;height:111;visibility:visible;mso-wrap-style:square;v-text-anchor:top" coordsize="98,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" path="m98,r,l98,16c93,20,87,28,80,39,72,50,66,61,60,74,54,86,50,98,47,108v-2,6,-5,17,-8,31l20,139c24,112,34,85,49,59,58,43,68,30,78,18l,18,,,98,xe" fillcolor="black" strokeweight="0">
                    <v:path arrowok="t" o:connecttype="custom" o:connectlocs="78,0;78,0;78,13;64,31;48,59;37,86;31,111;16,111;39,47;62,14;0,14;0,0;78,0" o:connectangles="0,0,0,0,0,0,0,0,0,0,0,0,0"/>
                  </v:shape>
                  <v:shape id="Freeform 1272" o:spid="_x0000_s1553" style="position:absolute;left:6696;top:4674;width:16;height:41;visibility:visible;mso-wrap-style:square;v-text-anchor:top" coordsize="2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" path="m,42r,c4,41,8,38,9,32v1,-3,2,-6,2,-8c11,23,11,23,11,22v,,,,,-1l,21,,,21,r,20c21,27,19,34,16,40,13,46,8,50,,51l,42xe" fillcolor="black" strokeweight="0">
                    <v:path arrowok="t" o:connecttype="custom" o:connectlocs="0,34;0,34;7,26;8,19;8,18;8,17;0,17;0,0;16,0;16,16;12,32;0,41;0,34" o:connectangles="0,0,0,0,0,0,0,0,0,0,0,0,0"/>
                  </v:shape>
                  <v:shape id="Freeform 1273" o:spid="_x0000_s1554" style="position:absolute;left:6776;top:4579;width:78;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" path="m47,145r,c31,145,18,140,11,131,3,122,,111,,98r18,c19,107,21,114,23,118v5,7,13,11,25,11c58,129,65,126,71,121v5,-5,8,-11,8,-19c79,92,76,85,70,82,64,78,56,76,46,76v-2,,-3,,-4,c41,76,39,76,38,76r,-16c40,60,42,61,43,61v1,,2,,4,c54,61,59,60,63,58,71,54,75,47,75,38,75,31,72,25,67,22,62,18,56,16,50,16,38,16,30,20,25,28v-2,4,-4,10,-4,18l3,46c3,36,5,27,10,19,17,6,29,,48,,62,,73,3,81,9v8,7,12,16,12,28c93,46,91,53,86,58v-3,4,-7,6,-11,8c82,68,88,72,92,78v4,6,6,13,6,21c98,113,94,124,85,132v-9,9,-21,13,-38,13l47,145xe" fillcolor="black" strokeweight="0">
                    <v:path arrowok="t" o:connecttype="custom" o:connectlocs="37,115;37,115;9,104;0,78;14,78;18,94;38,102;57,96;63,81;56,65;37,60;33,60;30,60;30,48;34,48;37,48;50,46;60,30;53,17;40,13;20,22;17,36;2,36;8,15;38,0;64,7;74,29;68,46;60,52;73,62;78,79;68,105;37,115;37,115" o:connectangles="0,0,0,0,0,0,0,0,0,0,0,0,0,0,0,0,0,0,0,0,0,0,0,0,0,0,0,0,0,0,0,0,0,0"/>
                  </v:shape>
                  <v:shape id="Freeform 1274" o:spid="_x0000_s1555" style="position:absolute;left:6875;top:4674;width:17;height:17;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" path="m,l,,21,r,21l,21,,xe" fillcolor="black" strokeweight="0">
                    <v:path arrowok="t" o:connecttype="custom" o:connectlocs="0,0;0,0;17,0;17,17;0,17;0,0" o:connectangles="0,0,0,0,0,0"/>
                  </v:shape>
                  <v:shape id="Freeform 1275" o:spid="_x0000_s1556" style="position:absolute;left:6912;top:4579;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" path="m48,59r,c56,59,62,57,66,53v5,-5,7,-10,7,-16c73,32,71,27,67,22,62,18,56,16,47,16v-8,,-14,2,-18,6c25,27,23,32,23,38v,7,3,12,7,15c35,57,41,59,48,59r,xm49,129r,c57,129,64,127,70,122v5,-4,8,-11,8,-20c78,93,75,86,69,82,64,77,57,75,48,75v-9,,-16,2,-21,7c22,87,19,93,19,102v,7,2,14,7,19c31,126,39,129,49,129r,xm24,66r,c19,64,15,61,12,58,7,53,4,46,4,38,4,27,8,18,16,11,24,3,34,,48,,62,,73,3,80,10v8,7,12,16,12,25c92,44,90,51,85,57v-2,3,-6,6,-12,9c79,68,84,71,87,75v6,7,10,15,10,26c97,113,92,124,84,132v-8,9,-20,13,-35,13c35,145,23,141,14,134,4,127,,116,,101,,93,2,86,6,80,10,74,16,69,24,66r,xe" fillcolor="black" strokeweight="0">
                    <v:path arrowok="t" o:connecttype="custom" o:connectlocs="38,47;38,47;52,42;58,29;53,17;37,13;23,17;18,30;24,42;38,47;38,47;39,102;39,102;56,97;62,81;55,65;38,59;21,65;15,81;21,96;39,102;39,102;19,52;19,52;10,46;3,30;13,9;38,0;64,8;73,28;67,45;58,52;69,59;77,80;67,105;39,115;11,106;0,80;5,63;19,52;19,52" o:connectangles="0,0,0,0,0,0,0,0,0,0,0,0,0,0,0,0,0,0,0,0,0,0,0,0,0,0,0,0,0,0,0,0,0,0,0,0,0,0,0,0,0"/>
                    <o:lock v:ext="edit" verticies="t"/>
                  </v:shape>
                  <v:shape id="Freeform 1276" o:spid="_x0000_s1557" style="position:absolute;left:7001;top:4580;width:78;height:114;visibility:visible;mso-wrap-style:square;v-text-anchor:top" coordsize="98,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" path="m19,103r,c20,113,25,120,33,124v4,2,9,3,15,3c58,127,66,124,71,117v5,-7,7,-14,7,-22c78,85,75,77,69,72,63,66,56,64,48,64v-6,,-12,1,-16,3c28,70,24,73,21,77l5,76,16,,90,r,17l30,17,24,57v3,-3,6,-5,9,-6c38,49,44,48,51,48v13,,24,4,33,12c93,69,98,79,98,92v,13,-5,25,-13,35c77,138,64,143,46,143v-12,,-22,-4,-31,-10c6,127,1,117,,103r19,xe" fillcolor="black" strokeweight="0">
                    <v:path arrowok="t" o:connecttype="custom" o:connectlocs="15,82;15,82;26,99;38,101;57,93;62,76;55,57;38,51;25,53;17,61;4,61;13,0;72,0;72,14;24,14;19,45;26,41;41,38;67,48;78,73;68,101;37,114;12,106;0,82;15,82" o:connectangles="0,0,0,0,0,0,0,0,0,0,0,0,0,0,0,0,0,0,0,0,0,0,0,0,0"/>
                  </v:shape>
                  <v:shape id="Freeform 1277" o:spid="_x0000_s1558" style="position:absolute;left:7091;top:4574;width:36;height:149;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" path="m1,188r,c11,168,18,153,21,144v4,-14,7,-31,7,-50c28,75,25,58,20,42,17,32,10,18,,l12,c22,16,29,26,31,30v2,4,4,9,7,15c41,54,43,62,44,70v2,8,2,16,2,23c46,112,43,130,37,145v-4,10,-12,24,-24,43l1,188xe" fillcolor="black" strokeweight="0">
                    <v:path arrowok="t" o:connecttype="custom" o:connectlocs="1,149;1,149;16,114;22,75;16,33;0,0;9,0;24,24;30,36;34,55;36,74;29,115;10,149;1,149" o:connectangles="0,0,0,0,0,0,0,0,0,0,0,0,0,0"/>
                  </v:shape>
                  <v:shape id="Freeform 1278" o:spid="_x0000_s1559" style="position:absolute;left:5974;top:3323;width:77;height:116;visibility:visible;mso-wrap-style:square;v-text-anchor:top" coordsize="97,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" path="m48,59r,c56,59,62,57,67,53v4,-4,6,-10,6,-16c73,32,71,27,67,23,63,18,56,16,48,16v-9,,-15,2,-19,7c26,27,24,32,24,38v,7,2,12,7,16c36,58,42,59,48,59r,xm50,129r,c58,129,65,127,70,123v5,-5,8,-11,8,-20c78,94,75,87,70,82,64,77,57,75,48,75v-8,,-15,2,-21,7c22,87,19,94,19,102v,8,3,14,8,19c32,127,39,129,50,129r,xm24,66r,c19,64,16,62,13,59,8,54,5,47,5,38,5,28,9,19,16,11,24,4,35,,49,,62,,73,3,81,11v7,7,11,15,11,25c92,44,90,52,86,57v-3,3,-7,6,-12,9c80,69,84,72,88,75v6,7,9,15,9,26c97,113,93,124,85,133v-9,8,-21,13,-36,13c35,146,24,142,14,134,5,127,,116,,102,,94,2,86,6,80,10,74,16,70,24,66r,xe" fillcolor="black" strokeweight="0">
                    <v:path arrowok="t" o:connecttype="custom" o:connectlocs="38,47;38,47;53,42;58,29;53,18;38,13;23,18;19,30;25,43;38,47;38,47;40,102;40,102;56,98;62,82;56,65;38,60;21,65;15,81;21,96;40,102;40,102;19,52;19,52;10,47;4,30;13,9;39,0;64,9;73,29;68,45;59,52;70,60;77,80;67,106;39,116;11,106;0,81;5,64;19,52;19,52" o:connectangles="0,0,0,0,0,0,0,0,0,0,0,0,0,0,0,0,0,0,0,0,0,0,0,0,0,0,0,0,0,0,0,0,0,0,0,0,0,0,0,0,0"/>
                    <o:lock v:ext="edit" verticies="t"/>
                  </v:shape>
                  <v:shape id="Freeform 1279" o:spid="_x0000_s1560" style="position:absolute;left:6072;top:3419;width:16;height:17;visibility:visible;mso-wrap-style:square;v-text-anchor:top" coordsize="2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" path="m,l,,20,r,22l,22,,xe" fillcolor="black" strokeweight="0">
                    <v:path arrowok="t" o:connecttype="custom" o:connectlocs="0,0;0,0;16,0;16,17;0,17;0,0" o:connectangles="0,0,0,0,0,0"/>
                  </v:shape>
                  <v:shape id="Freeform 1280" o:spid="_x0000_s1561" style="position:absolute;left:6108;top:3326;width:77;height:113;visibility:visible;mso-wrap-style:square;v-text-anchor:top" coordsize="97,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" path="m19,103r,c20,113,25,120,33,124v4,2,9,3,14,3c58,127,66,123,71,116v5,-6,7,-14,7,-22c78,84,75,77,69,71,63,66,56,63,48,63v-6,,-12,1,-16,4c28,69,24,72,21,77l5,76,16,,89,r,17l29,17,23,56v4,-2,7,-4,10,-6c38,48,44,47,51,47v13,,24,4,33,13c93,68,97,79,97,91v,14,-4,26,-12,36c77,137,64,142,46,142v-12,,-22,-3,-31,-10c6,126,1,116,,103r19,xe" fillcolor="black" strokeweight="0">
                    <v:path arrowok="t" o:connecttype="custom" o:connectlocs="15,82;15,82;26,99;37,101;56,92;62,75;55,57;38,50;25,53;17,61;4,60;13,0;71,0;71,14;23,14;18,45;26,40;40,37;67,48;77,72;67,101;37,113;12,105;0,82;15,82" o:connectangles="0,0,0,0,0,0,0,0,0,0,0,0,0,0,0,0,0,0,0,0,0,0,0,0,0"/>
                  </v:shape>
                  <v:shape id="Freeform 1281" o:spid="_x0000_s1562" style="position:absolute;left:6199;top:3326;width:77;height:110;visibility:visible;mso-wrap-style:square;v-text-anchor:top" coordsize="98,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" path="m98,r,l98,15c94,20,88,27,80,38,73,49,66,61,60,73,54,86,50,97,47,107v-2,7,-4,17,-7,32l20,139c25,112,34,85,50,58,59,42,68,29,78,18l,18,,,98,xe" fillcolor="black" strokeweight="0">
                    <v:path arrowok="t" o:connecttype="custom" o:connectlocs="77,0;77,0;77,12;63,30;47,58;37,85;31,110;16,110;39,46;61,14;0,14;0,0;77,0" o:connectangles="0,0,0,0,0,0,0,0,0,0,0,0,0"/>
                  </v:shape>
                  <v:shape id="Freeform 1282" o:spid="_x0000_s1563" style="position:absolute;left:6338;top:3319;width:37;height:150;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" path="m45,r,c35,20,28,35,25,45,21,59,18,76,18,94v,20,3,37,8,53c30,156,36,170,46,189r-12,c24,174,18,164,16,160,14,156,11,150,8,143,5,133,2,123,1,112,,106,,101,,96,,76,3,59,9,44,13,34,21,20,33,l45,xe" fillcolor="black" strokeweight="0">
                    <v:path arrowok="t" o:connecttype="custom" o:connectlocs="36,0;36,0;20,36;14,75;21,117;37,150;27,150;13,127;6,113;1,89;0,76;7,35;27,0;36,0" o:connectangles="0,0,0,0,0,0,0,0,0,0,0,0,0,0"/>
                  </v:shape>
                  <v:shape id="Freeform 1283" o:spid="_x0000_s1564" style="position:absolute;left:6396;top:3324;width:42;height:112;visibility:visible;mso-wrap-style:square;v-text-anchor:top" coordsize="52,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" path="m,41r,l,27c12,26,21,24,26,21,31,18,35,11,38,l52,r,141l33,141,33,41,,41xe" fillcolor="black" strokeweight="0">
                    <v:path arrowok="t" o:connecttype="custom" o:connectlocs="0,33;0,33;0,21;21,17;31,0;42,0;42,112;27,112;27,33;0,33" o:connectangles="0,0,0,0,0,0,0,0,0,0"/>
                  </v:shape>
                  <v:shape id="Freeform 1284" o:spid="_x0000_s1565" style="position:absolute;left:6484;top:3419;width:16;height:17;visibility:visible;mso-wrap-style:square;v-text-anchor:top" coordsize="2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" path="m,l,,21,r,22l,22,,xe" fillcolor="black" strokeweight="0">
                    <v:path arrowok="t" o:connecttype="custom" o:connectlocs="0,0;0,0;16,0;16,17;0,17;0,0" o:connectangles="0,0,0,0,0,0"/>
                  </v:shape>
                  <v:shape id="Freeform 1285" o:spid="_x0000_s1566" style="position:absolute;left:6520;top:3323;width:77;height:116;visibility:visible;mso-wrap-style:square;v-text-anchor:top" coordsize="97,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" path="m48,59r,c56,59,62,57,67,53v4,-4,6,-10,6,-16c73,32,71,27,67,23,63,18,56,16,48,16v-9,,-15,2,-19,7c25,27,24,32,24,38v,7,2,12,7,16c36,58,42,59,48,59r,xm49,129r,c58,129,65,127,70,123v5,-5,8,-11,8,-20c78,94,75,87,70,82,64,77,57,75,48,75v-8,,-15,2,-21,7c22,87,19,94,19,102v,8,3,14,8,19c32,127,39,129,49,129r,xm24,66r,c19,64,15,62,13,59,7,54,5,47,5,38,5,28,9,19,16,11,24,4,35,,49,,62,,73,3,81,11v7,7,11,15,11,25c92,44,90,52,85,57v-2,3,-6,6,-11,9c80,69,84,72,88,75v6,7,9,15,9,26c97,113,93,124,84,133v-8,8,-20,13,-35,13c35,146,24,142,14,134,5,127,,116,,102,,94,2,86,6,80,10,74,16,70,24,66r,xe" fillcolor="black" strokeweight="0">
                    <v:path arrowok="t" o:connecttype="custom" o:connectlocs="38,47;38,47;53,42;58,29;53,18;38,13;23,18;19,30;25,43;38,47;38,47;39,102;39,102;56,98;62,82;56,65;38,60;21,65;15,81;21,96;39,102;39,102;19,52;19,52;10,47;4,30;13,9;39,0;64,9;73,29;67,45;59,52;70,60;77,80;67,106;39,116;11,106;0,81;5,64;19,52;19,52" o:connectangles="0,0,0,0,0,0,0,0,0,0,0,0,0,0,0,0,0,0,0,0,0,0,0,0,0,0,0,0,0,0,0,0,0,0,0,0,0,0,0,0,0"/>
                    <o:lock v:ext="edit" verticies="t"/>
                  </v:shape>
                  <v:shape id="Freeform 1286" o:spid="_x0000_s1567" style="position:absolute;left:6610;top:3323;width:77;height:116;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" path="m48,r,c66,,79,8,88,23v6,12,9,27,9,48c97,90,94,106,88,118v-8,18,-21,27,-40,27c31,145,18,138,10,123,3,111,,94,,74,,58,2,44,6,32,14,11,28,,48,r,xm48,129r,c57,129,64,125,70,117v5,-8,8,-23,8,-46c78,55,76,42,72,32,68,21,60,16,49,16,39,16,31,21,26,31,21,41,19,55,19,74v,15,1,26,4,35c28,123,36,129,48,129r,xe" fillcolor="black" strokeweight="0">
                    <v:path arrowok="t" o:connecttype="custom" o:connectlocs="38,0;38,0;70,18;77,57;70,94;38,116;8,98;0,59;5,26;38,0;38,0;38,103;38,103;56,94;62,57;57,26;39,13;21,25;15,59;18,87;38,103;38,103" o:connectangles="0,0,0,0,0,0,0,0,0,0,0,0,0,0,0,0,0,0,0,0,0,0"/>
                    <o:lock v:ext="edit" verticies="t"/>
                  </v:shape>
                  <v:shape id="Freeform 1287" o:spid="_x0000_s1568" style="position:absolute;left:6708;top:3419;width:16;height:41;visibility:visible;mso-wrap-style:square;v-text-anchor:top" coordsize="2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" path="m,42r,c4,41,8,38,9,33v1,-3,2,-6,2,-9c11,24,11,23,11,23v,-1,,-1,,-1l,22,,,21,r,20c21,28,19,35,16,41,13,46,8,50,,52l,42xe" fillcolor="black" strokeweight="0">
                    <v:path arrowok="t" o:connecttype="custom" o:connectlocs="0,33;0,33;7,26;8,19;8,18;8,17;0,17;0,0;16,0;16,16;12,32;0,41;0,33" o:connectangles="0,0,0,0,0,0,0,0,0,0,0,0,0"/>
                  </v:shape>
                  <v:shape id="Freeform 1288" o:spid="_x0000_s1569" style="position:absolute;left:6789;top:3323;width:78;height:113;visibility:visible;mso-wrap-style:square;v-text-anchor:top" coordsize="9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" path="m,142r,c1,129,3,119,8,110,12,101,21,93,33,85l52,74c61,69,67,65,70,62v5,-6,8,-12,8,-19c78,35,76,28,71,23,66,18,59,16,51,16,39,16,30,21,26,30v-3,5,-4,12,-4,20l4,50c4,38,6,28,10,20,18,7,32,,51,,67,,79,4,87,13v7,9,11,18,11,29c98,53,94,63,86,71,81,76,73,81,61,88l48,96v-7,3,-12,7,-16,10c26,111,22,118,20,125r77,l97,142,,142xe" fillcolor="black" strokeweight="0">
                    <v:path arrowok="t" o:connecttype="custom" o:connectlocs="0,113;0,113;6,88;26,68;41,59;56,49;62,34;57,18;41,13;21,24;18,40;3,40;8,16;41,0;69,10;78,33;68,57;49,70;38,76;25,84;16,99;77,99;77,113;0,113" o:connectangles="0,0,0,0,0,0,0,0,0,0,0,0,0,0,0,0,0,0,0,0,0,0,0,0"/>
                  </v:shape>
                  <v:shape id="Freeform 1289" o:spid="_x0000_s1570" style="position:absolute;left:6877;top:3323;width:79;height:116;visibility:visible;mso-wrap-style:square;v-text-anchor:top" coordsize="99,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" path="m48,145r,c31,145,19,141,12,132,4,122,,111,,98r19,c20,107,22,114,24,118v5,8,13,11,25,11c58,129,66,127,72,122v5,-5,8,-12,8,-20c80,93,77,86,71,82,65,78,57,76,46,76v-1,,-2,,-3,c42,76,40,76,39,76r,-15c41,61,42,61,44,61v1,,2,,4,c54,61,60,60,64,58,72,54,75,48,75,38,75,31,73,26,68,22,63,18,57,16,50,16,39,16,30,20,26,28v-3,4,-4,11,-4,19l4,47c4,36,6,27,10,20,18,7,30,,49,,63,,74,3,82,10v8,6,12,15,12,28c94,46,91,53,87,59v-3,3,-7,6,-11,8c83,69,89,73,93,78v4,6,6,13,6,22c99,113,95,124,86,133v-9,8,-22,12,-38,12l48,145xe" fillcolor="black" strokeweight="0">
                    <v:path arrowok="t" o:connecttype="custom" o:connectlocs="38,116;38,116;10,106;0,78;15,78;19,94;39,103;57,98;64,82;57,66;37,61;34,61;31,61;31,49;35,49;38,49;51,46;60,30;54,18;40,13;21,22;18,38;3,38;8,16;39,0;65,8;75,30;69,47;61,54;74,62;79,80;69,106;38,116;38,116" o:connectangles="0,0,0,0,0,0,0,0,0,0,0,0,0,0,0,0,0,0,0,0,0,0,0,0,0,0,0,0,0,0,0,0,0,0"/>
                  </v:shape>
                  <v:shape id="Freeform 1290" o:spid="_x0000_s1571" style="position:absolute;left:6977;top:3419;width:16;height:17;visibility:visible;mso-wrap-style:square;v-text-anchor:top" coordsize="2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" path="m,l,,20,r,22l,22,,xe" fillcolor="black" strokeweight="0">
                    <v:path arrowok="t" o:connecttype="custom" o:connectlocs="0,0;0,0;16,0;16,17;0,17;0,0" o:connectangles="0,0,0,0,0,0"/>
                  </v:shape>
                  <v:shape id="Freeform 1291" o:spid="_x0000_s1572" style="position:absolute;left:7013;top:3323;width:78;height:116;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" path="m48,r,c67,,80,8,88,23v6,12,10,27,10,48c98,90,95,106,89,118v-8,18,-22,27,-41,27c31,145,19,138,10,123,4,111,,94,,74,,58,2,44,6,32,14,11,28,,48,r,xm48,129r,c57,129,65,125,70,117v6,-8,8,-23,8,-46c78,55,76,42,73,32,69,21,61,16,50,16,39,16,31,21,27,31,22,41,19,55,19,74v,15,2,26,5,35c29,123,37,129,48,129r,xe" fillcolor="black" strokeweight="0">
                    <v:path arrowok="t" o:connecttype="custom" o:connectlocs="38,0;38,0;70,18;78,57;71,94;38,116;8,98;0,59;5,26;38,0;38,0;38,103;38,103;56,94;62,57;58,26;40,13;21,25;15,59;19,87;38,103;38,103" o:connectangles="0,0,0,0,0,0,0,0,0,0,0,0,0,0,0,0,0,0,0,0,0,0"/>
                    <o:lock v:ext="edit" verticies="t"/>
                  </v:shape>
                  <v:shape id="Freeform 1292" o:spid="_x0000_s1573" style="position:absolute;left:7103;top:3323;width:77;height:116;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" path="m52,r,c68,,78,4,85,12v6,8,9,17,9,25l76,37c75,32,74,27,71,24,67,18,61,15,52,15,42,15,34,20,28,29v-6,9,-9,22,-9,39c23,62,28,58,34,55v6,-3,12,-4,19,-4c65,51,75,55,84,62v9,8,13,19,13,34c97,109,93,120,85,130v-9,10,-21,15,-36,15c36,145,24,140,15,130,5,120,,103,,79,,62,2,47,7,35,15,11,30,,52,r,xm50,129r,c60,129,67,126,71,120v5,-6,7,-14,7,-22c78,91,76,84,72,77,68,71,60,67,50,67v-8,,-15,3,-21,8c24,80,21,88,21,98v,9,2,16,8,22c34,126,41,129,50,129r,xe" fillcolor="black" strokeweight="0">
                    <v:path arrowok="t" o:connecttype="custom" o:connectlocs="41,0;41,0;67,10;75,30;60,30;56,19;41,12;22,23;15,54;27,44;42,41;67,50;77,77;67,104;39,116;12,104;0,63;6,28;41,0;41,0;40,103;40,103;56,96;62,78;57,62;40,54;23,60;17,78;23,96;40,103;40,103" o:connectangles="0,0,0,0,0,0,0,0,0,0,0,0,0,0,0,0,0,0,0,0,0,0,0,0,0,0,0,0,0,0,0"/>
                    <o:lock v:ext="edit" verticies="t"/>
                  </v:shape>
                  <v:shape id="Freeform 1293" o:spid="_x0000_s1574" style="position:absolute;left:7192;top:3319;width:37;height:150;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" path="m,189r,c11,168,18,154,21,144v4,-14,7,-31,7,-50c28,75,25,58,20,42,16,33,10,19,,l12,c22,16,28,26,31,30v2,4,4,9,6,16c41,54,43,62,44,70v2,8,2,16,2,23c46,113,43,130,37,145v-4,10,-12,25,-24,44l,189xe" fillcolor="black" strokeweight="0">
                    <v:path arrowok="t" o:connecttype="custom" o:connectlocs="0,150;0,150;17,114;23,75;16,33;0,0;10,0;25,24;30,37;35,56;37,74;30,115;10,150;0,150" o:connectangles="0,0,0,0,0,0,0,0,0,0,0,0,0,0"/>
                  </v:shape>
                  <v:shape id="Freeform 1294" o:spid="_x0000_s1575" style="position:absolute;left:5974;top:3638;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" path="m48,r,c66,,80,7,88,22v6,12,9,28,9,48c97,89,94,105,89,118v-9,18,-22,27,-41,27c31,145,18,137,10,123,3,110,,94,,73,,57,2,43,6,32,14,10,28,,48,r,xm48,129r,c57,129,64,125,70,116v5,-8,8,-23,8,-45c78,55,76,42,72,31,68,21,61,16,49,16,39,16,31,21,26,30,21,40,19,55,19,74v,14,2,26,5,35c28,122,37,129,48,129r,xe" fillcolor="black" strokeweight="0">
                    <v:path arrowok="t" o:connecttype="custom" o:connectlocs="38,0;38,0;70,17;77,56;71,94;38,115;8,98;0,58;5,25;38,0;38,0;38,102;38,102;56,92;62,56;57,25;39,13;21,24;15,59;19,86;38,102;38,102" o:connectangles="0,0,0,0,0,0,0,0,0,0,0,0,0,0,0,0,0,0,0,0,0,0"/>
                    <o:lock v:ext="edit" verticies="t"/>
                  </v:shape>
                  <v:shape id="Freeform 1295" o:spid="_x0000_s1576" style="position:absolute;left:6072;top:3732;width:16;height:18;visibility:visible;mso-wrap-style:square;v-text-anchor:top" coordsize="2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" path="m,l,,20,r,22l,22,,xe" fillcolor="black" strokeweight="0">
                    <v:path arrowok="t" o:connecttype="custom" o:connectlocs="0,0;0,0;16,0;16,18;0,18;0,0" o:connectangles="0,0,0,0,0,0"/>
                  </v:shape>
                  <v:shape id="Freeform 1296" o:spid="_x0000_s1577" style="position:absolute;left:6107;top:3638;width:78;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" path="m47,145r,c30,145,18,140,11,131,3,122,,111,,98r18,c19,107,21,113,23,117v5,8,13,12,25,12c58,129,65,126,71,121v5,-5,8,-11,8,-19c79,92,76,85,70,81,64,78,56,76,45,76v-1,,-2,,-3,c41,76,39,76,38,76r,-16c40,60,41,60,43,60v1,1,2,1,4,1c53,61,59,60,63,57,71,54,74,47,74,38,74,31,72,25,67,21,62,18,56,16,49,16,38,16,29,20,25,28v-3,4,-4,10,-4,18l3,46c3,36,5,27,9,19,17,6,29,,48,,62,,73,3,81,9v8,7,12,16,12,28c93,46,91,53,86,58v-3,3,-7,6,-11,8c82,68,88,72,92,78v4,6,6,13,6,21c98,113,94,124,85,132v-9,9,-22,13,-38,13l47,145xe" fillcolor="black" strokeweight="0">
                    <v:path arrowok="t" o:connecttype="custom" o:connectlocs="37,115;37,115;9,104;0,78;14,78;18,93;38,102;57,96;63,81;56,64;36,60;33,60;30,60;30,48;34,48;37,48;50,45;59,30;53,17;39,13;20,22;17,36;2,36;7,15;38,0;64,7;74,29;68,46;60,52;73,62;78,79;68,105;37,115;37,115" o:connectangles="0,0,0,0,0,0,0,0,0,0,0,0,0,0,0,0,0,0,0,0,0,0,0,0,0,0,0,0,0,0,0,0,0,0"/>
                  </v:shape>
                  <v:shape id="Freeform 1297" o:spid="_x0000_s1578" style="position:absolute;left:6198;top:3637;width:77;height:116;visibility:visible;mso-wrap-style:square;v-text-anchor:top" coordsize="97,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" path="m48,60r,c56,60,62,58,67,53v4,-4,6,-9,6,-15c73,32,71,28,67,23,63,19,56,17,48,17v-9,,-15,2,-19,6c26,28,24,33,24,39v,6,2,12,7,15c36,58,42,60,48,60r,xm50,130r,c58,130,65,128,70,123v5,-4,8,-11,8,-20c78,94,75,87,70,82,64,78,57,75,48,75v-8,,-15,3,-20,8c22,87,19,94,19,103v,7,3,13,8,19c32,127,39,130,50,130r,xm24,67r,c19,65,16,62,13,59,8,54,5,47,5,39,5,28,9,19,16,12,24,4,35,,49,,62,,73,4,81,11v7,7,11,15,11,25c92,45,90,52,86,57v-3,4,-7,7,-12,9c80,69,84,72,88,76v6,6,9,15,9,25c97,114,93,124,85,133v-9,9,-21,13,-36,13c35,146,24,142,14,135,5,127,,117,,102,,94,2,87,6,81,10,75,16,70,24,67r,xe" fillcolor="black" strokeweight="0">
                    <v:path arrowok="t" o:connecttype="custom" o:connectlocs="38,48;38,48;53,42;58,30;53,18;38,14;23,18;19,31;25,43;38,48;38,48;40,103;40,103;56,98;62,82;56,65;38,60;22,66;15,82;21,97;40,103;40,103;19,53;19,53;10,47;4,31;13,10;39,0;64,9;73,29;68,45;59,52;70,60;77,80;67,106;39,116;11,107;0,81;5,64;19,53;19,53" o:connectangles="0,0,0,0,0,0,0,0,0,0,0,0,0,0,0,0,0,0,0,0,0,0,0,0,0,0,0,0,0,0,0,0,0,0,0,0,0,0,0,0,0"/>
                    <o:lock v:ext="edit" verticies="t"/>
                  </v:shape>
                  <v:shape id="Freeform 1298" o:spid="_x0000_s1579" style="position:absolute;left:6338;top:3633;width:37;height:149;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" path="m45,r,c35,20,28,35,25,44,21,58,18,75,18,94v,19,3,36,8,52c30,156,36,170,46,188r-12,c24,173,18,164,16,159v-2,-4,-5,-9,-8,-16c5,133,2,122,1,111,,106,,100,,95,,76,3,58,9,43,13,33,21,19,33,l45,xe" fillcolor="black" strokeweight="0">
                    <v:path arrowok="t" o:connecttype="custom" o:connectlocs="36,0;36,0;20,35;14,75;21,116;37,149;27,149;13,126;6,113;1,88;0,75;7,34;27,0;36,0" o:connectangles="0,0,0,0,0,0,0,0,0,0,0,0,0,0"/>
                  </v:shape>
                  <v:shape id="Freeform 1299" o:spid="_x0000_s1580" style="position:absolute;left:6386;top:3638;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" path="m48,r,c66,,79,7,88,22v6,12,9,28,9,48c97,89,94,105,88,118v-8,18,-21,27,-40,27c31,145,18,137,10,123,3,110,,94,,73,,57,2,43,6,32,14,10,28,,48,r,xm48,129r,c57,129,64,125,70,116v5,-8,8,-23,8,-45c78,55,76,42,72,31,68,21,60,16,49,16,39,16,31,21,26,30,21,40,19,55,19,74v,14,1,26,4,35c28,122,36,129,48,129r,xe" fillcolor="black" strokeweight="0">
                    <v:path arrowok="t" o:connecttype="custom" o:connectlocs="38,0;38,0;70,17;77,56;70,94;38,115;8,98;0,58;5,25;38,0;38,0;38,102;38,102;56,92;62,56;57,25;39,13;21,24;15,59;18,86;38,102;38,102" o:connectangles="0,0,0,0,0,0,0,0,0,0,0,0,0,0,0,0,0,0,0,0,0,0"/>
                    <o:lock v:ext="edit" verticies="t"/>
                  </v:shape>
                  <v:shape id="Freeform 1300" o:spid="_x0000_s1581" style="position:absolute;left:6484;top:3732;width:16;height:18;visibility:visible;mso-wrap-style:square;v-text-anchor:top" coordsize="2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" path="m,l,,21,r,22l,22,,xe" fillcolor="black" strokeweight="0">
                    <v:path arrowok="t" o:connecttype="custom" o:connectlocs="0,0;0,0;16,0;16,18;0,18;0,0" o:connectangles="0,0,0,0,0,0"/>
                  </v:shape>
                  <v:shape id="Freeform 1301" o:spid="_x0000_s1582" style="position:absolute;left:6520;top:3638;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" path="m48,r,c66,,80,7,88,22v6,12,9,28,9,48c97,89,94,105,89,118v-9,18,-22,27,-41,27c31,145,18,137,10,123,3,110,,94,,73,,57,2,43,6,32,14,10,28,,48,r,xm48,129r,c57,129,64,125,70,116v5,-8,8,-23,8,-45c78,55,76,42,72,31,68,21,61,16,49,16,39,16,31,21,26,30,21,40,19,55,19,74v,14,2,26,5,35c28,122,36,129,48,129r,xe" fillcolor="black" strokeweight="0">
                    <v:path arrowok="t" o:connecttype="custom" o:connectlocs="38,0;38,0;70,17;77,56;71,94;38,115;8,98;0,58;5,25;38,0;38,0;38,102;38,102;56,92;62,56;57,25;39,13;21,24;15,59;19,86;38,102;38,102" o:connectangles="0,0,0,0,0,0,0,0,0,0,0,0,0,0,0,0,0,0,0,0,0,0"/>
                    <o:lock v:ext="edit" verticies="t"/>
                  </v:shape>
                  <v:shape id="Freeform 1302" o:spid="_x0000_s1583" style="position:absolute;left:6620;top:3638;width:42;height:112;visibility:visible;mso-wrap-style:square;v-text-anchor:top" coordsize="52,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" path="m,41r,l,27c12,26,21,24,26,21,31,18,35,11,38,l52,r,141l33,141,33,41,,41xe" fillcolor="black" strokeweight="0">
                    <v:path arrowok="t" o:connecttype="custom" o:connectlocs="0,33;0,33;0,21;21,17;31,0;42,0;42,112;27,112;27,33;0,33" o:connectangles="0,0,0,0,0,0,0,0,0,0"/>
                  </v:shape>
                  <v:shape id="Freeform 1303" o:spid="_x0000_s1584" style="position:absolute;left:6708;top:3732;width:16;height:42;visibility:visible;mso-wrap-style:square;v-text-anchor:top" coordsize="2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" path="m,43r,c4,42,8,39,9,33v1,-3,2,-6,2,-9c11,24,11,24,11,23v,,,-1,,-1l,22,,,21,r,20c21,28,19,35,16,41,13,47,8,51,,52l,43xe" fillcolor="black" strokeweight="0">
                    <v:path arrowok="t" o:connecttype="custom" o:connectlocs="0,35;0,35;7,27;8,19;8,19;8,18;0,18;0,0;16,0;16,16;12,33;0,42;0,35" o:connectangles="0,0,0,0,0,0,0,0,0,0,0,0,0"/>
                  </v:shape>
                  <v:shape id="Freeform 1304" o:spid="_x0000_s1585" style="position:absolute;left:6789;top:3637;width:78;height:113;visibility:visible;mso-wrap-style:square;v-text-anchor:top" coordsize="9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" path="m,142r,c1,130,3,119,8,110,12,101,21,93,33,86l52,75c61,70,67,66,70,62v5,-5,8,-12,8,-19c78,35,76,29,71,24,66,19,59,16,51,16,39,16,30,21,26,30v-3,5,-4,12,-4,21l4,51c4,39,6,28,10,21,18,7,32,,51,,67,,79,5,87,13v7,9,11,19,11,30c98,54,94,64,86,72,81,76,73,82,61,88l48,96v-7,4,-12,7,-16,10c26,112,22,118,20,125r77,l97,142,,142xe" fillcolor="black" strokeweight="0">
                    <v:path arrowok="t" o:connecttype="custom" o:connectlocs="0,113;0,113;6,88;26,68;41,60;56,49;62,34;57,19;41,13;21,24;18,41;3,41;8,17;41,0;69,10;78,34;68,57;49,70;38,76;25,84;16,99;77,99;77,113;0,113" o:connectangles="0,0,0,0,0,0,0,0,0,0,0,0,0,0,0,0,0,0,0,0,0,0,0,0"/>
                  </v:shape>
                  <v:shape id="Freeform 1305" o:spid="_x0000_s1586" style="position:absolute;left:6887;top:3732;width:17;height:18;visibility:visible;mso-wrap-style:square;v-text-anchor:top" coordsize="2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" path="m,l,,21,r,22l,22,,xe" fillcolor="black" strokeweight="0">
                    <v:path arrowok="t" o:connecttype="custom" o:connectlocs="0,0;0,0;17,0;17,18;0,18;0,0" o:connectangles="0,0,0,0,0,0"/>
                  </v:shape>
                  <v:shape id="Freeform 1306" o:spid="_x0000_s1587" style="position:absolute;left:6933;top:3638;width:42;height:112;visibility:visible;mso-wrap-style:square;v-text-anchor:top" coordsize="53,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" path="m,41r,l,27c13,26,22,24,27,21,32,18,36,11,38,l53,r,141l34,141,34,41,,41xe" fillcolor="black" strokeweight="0">
                    <v:path arrowok="t" o:connecttype="custom" o:connectlocs="0,33;0,33;0,21;21,17;30,0;42,0;42,112;27,112;27,33;0,33" o:connectangles="0,0,0,0,0,0,0,0,0,0"/>
                  </v:shape>
                  <v:shape id="Freeform 1307" o:spid="_x0000_s1588" style="position:absolute;left:7011;top:3638;width:41;height:112;visibility:visible;mso-wrap-style:square;v-text-anchor:top" coordsize="52,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" path="m,41r,l,27c13,26,22,24,27,21,32,18,36,11,38,l52,r,141l33,141,33,41,,41xe" fillcolor="black" strokeweight="0">
                    <v:path arrowok="t" o:connecttype="custom" o:connectlocs="0,33;0,33;0,21;21,17;30,0;41,0;41,112;26,112;26,33;0,33" o:connectangles="0,0,0,0,0,0,0,0,0,0"/>
                  </v:shape>
                  <v:shape id="Freeform 1308" o:spid="_x0000_s1589" style="position:absolute;left:7091;top:3633;width:36;height:149;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" path="m1,188r,c11,168,18,153,21,144v4,-15,7,-31,7,-50c28,75,25,57,20,42,17,32,10,18,,l12,c22,16,29,26,31,30v2,3,4,9,7,15c41,53,43,62,44,70v2,8,2,15,2,23c46,112,43,130,37,145v-4,10,-12,24,-24,43l1,188xe" fillcolor="black" strokeweight="0">
                    <v:path arrowok="t" o:connecttype="custom" o:connectlocs="1,149;1,149;16,114;22,75;16,33;0,0;9,0;24,24;30,36;34,55;36,74;29,115;10,149;1,149" o:connectangles="0,0,0,0,0,0,0,0,0,0,0,0,0,0"/>
                  </v:shape>
                  <v:shape id="Freeform 1309" o:spid="_x0000_s1590" style="position:absolute;left:5974;top:4265;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" path="m48,r,c66,,80,7,88,22v6,12,9,28,9,48c97,89,94,105,89,118v-9,18,-22,27,-41,27c31,145,18,137,10,123,3,110,,94,,73,,57,2,43,6,32,14,10,28,,48,r,xm48,128r,c57,128,64,124,70,116v5,-8,8,-23,8,-45c78,55,76,41,72,31,68,21,61,15,49,15,39,15,31,20,26,30,21,40,19,55,19,74v,14,2,26,5,34c28,122,37,128,48,128r,xe" fillcolor="black" strokeweight="0">
                    <v:path arrowok="t" o:connecttype="custom" o:connectlocs="38,0;38,0;70,17;77,56;71,94;38,115;8,98;0,58;5,25;38,0;38,0;38,102;38,102;56,92;62,56;57,25;39,12;21,24;15,59;19,86;38,102;38,102" o:connectangles="0,0,0,0,0,0,0,0,0,0,0,0,0,0,0,0,0,0,0,0,0,0"/>
                    <o:lock v:ext="edit" verticies="t"/>
                  </v:shape>
                  <v:shape id="Freeform 1310" o:spid="_x0000_s1591" style="position:absolute;left:6072;top:4360;width:16;height:17;visibility:visible;mso-wrap-style:square;v-text-anchor:top" coordsize="2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" path="m,l,,20,r,22l,22,,xe" fillcolor="black" strokeweight="0">
                    <v:path arrowok="t" o:connecttype="custom" o:connectlocs="0,0;0,0;16,0;16,17;0,17;0,0" o:connectangles="0,0,0,0,0,0"/>
                  </v:shape>
                  <v:shape id="Freeform 1311" o:spid="_x0000_s1592" style="position:absolute;left:6108;top:4265;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" path="m48,r,c67,,80,7,88,22v6,12,9,28,9,48c97,89,95,105,89,118v-8,18,-22,27,-41,27c31,145,19,137,10,123,3,110,,94,,73,,57,2,43,6,32,14,10,28,,48,r,xm48,128r,c57,128,65,124,70,116v6,-8,8,-23,8,-45c78,55,76,41,72,31,68,21,61,15,49,15,39,15,31,20,27,30,22,40,19,55,19,74v,14,2,26,5,34c29,122,37,128,48,128r,xe" fillcolor="black" strokeweight="0">
                    <v:path arrowok="t" o:connecttype="custom" o:connectlocs="38,0;38,0;70,17;77,56;71,94;38,115;8,98;0,58;5,25;38,0;38,0;38,102;38,102;56,92;62,56;57,25;39,12;21,24;15,59;19,86;38,102;38,102" o:connectangles="0,0,0,0,0,0,0,0,0,0,0,0,0,0,0,0,0,0,0,0,0,0"/>
                    <o:lock v:ext="edit" verticies="t"/>
                  </v:shape>
                  <v:shape id="Freeform 1312" o:spid="_x0000_s1593" style="position:absolute;left:6198;top:4265;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" path="m48,r,c66,,80,7,88,22v6,12,9,28,9,48c97,89,94,105,89,118v-9,18,-22,27,-41,27c31,145,18,137,10,123,3,110,,94,,73,,57,2,43,6,32,14,10,28,,48,r,xm48,128r,c57,128,65,124,70,116v5,-8,8,-23,8,-45c78,55,76,41,72,31,68,21,61,15,49,15,39,15,31,20,26,30,21,40,19,55,19,74v,14,2,26,5,34c28,122,37,128,48,128r,xe" fillcolor="black" strokeweight="0">
                    <v:path arrowok="t" o:connecttype="custom" o:connectlocs="38,0;38,0;70,17;77,56;71,94;38,115;8,98;0,58;5,25;38,0;38,0;38,102;38,102;56,92;62,56;57,25;39,12;21,24;15,59;19,86;38,102;38,102" o:connectangles="0,0,0,0,0,0,0,0,0,0,0,0,0,0,0,0,0,0,0,0,0,0"/>
                    <o:lock v:ext="edit" verticies="t"/>
                  </v:shape>
                  <v:shape id="Freeform 1313" o:spid="_x0000_s1594" style="position:absolute;left:6338;top:4260;width:37;height:150;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" path="m45,r,c35,21,28,35,25,45,21,59,18,76,18,95v,19,3,36,8,52c30,157,36,171,46,189r-12,c24,174,18,164,16,160v-2,-4,-5,-9,-8,-17c5,134,2,123,1,112,,107,,101,,96,,76,3,59,9,44,13,34,21,20,33,l45,xe" fillcolor="black" strokeweight="0">
                    <v:path arrowok="t" o:connecttype="custom" o:connectlocs="36,0;36,0;20,36;14,75;21,117;37,150;27,150;13,127;6,113;1,89;0,76;7,35;27,0;36,0" o:connectangles="0,0,0,0,0,0,0,0,0,0,0,0,0,0"/>
                  </v:shape>
                  <v:shape id="Freeform 1314" o:spid="_x0000_s1595" style="position:absolute;left:6386;top:4265;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" path="m48,r,c66,,79,7,88,22v6,12,9,28,9,48c97,89,94,105,88,118v-8,18,-21,27,-40,27c31,145,18,137,10,123,3,110,,94,,73,,57,2,43,6,32,14,10,28,,48,r,xm48,128r,c57,128,64,124,70,116v5,-8,8,-23,8,-45c78,55,76,41,72,31,68,21,60,15,49,15,39,15,31,20,26,30,21,40,19,55,19,74v,14,1,26,4,34c28,122,36,128,48,128r,xe" fillcolor="black" strokeweight="0">
                    <v:path arrowok="t" o:connecttype="custom" o:connectlocs="38,0;38,0;70,17;77,56;70,94;38,115;8,98;0,58;5,25;38,0;38,0;38,102;38,102;56,92;62,56;57,25;39,12;21,24;15,59;18,86;38,102;38,102" o:connectangles="0,0,0,0,0,0,0,0,0,0,0,0,0,0,0,0,0,0,0,0,0,0"/>
                    <o:lock v:ext="edit" verticies="t"/>
                  </v:shape>
                  <v:shape id="Freeform 1315" o:spid="_x0000_s1596" style="position:absolute;left:6484;top:4360;width:16;height:17;visibility:visible;mso-wrap-style:square;v-text-anchor:top" coordsize="2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" path="m,l,,21,r,22l,22,,xe" fillcolor="black" strokeweight="0">
                    <v:path arrowok="t" o:connecttype="custom" o:connectlocs="0,0;0,0;16,0;16,17;0,17;0,0" o:connectangles="0,0,0,0,0,0"/>
                  </v:shape>
                  <v:shape id="Freeform 1316" o:spid="_x0000_s1597" style="position:absolute;left:6520;top:4265;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" path="m48,r,c66,,80,7,88,22v6,12,9,28,9,48c97,89,94,105,89,118v-9,18,-22,27,-41,27c31,145,18,137,10,123,3,110,,94,,73,,57,2,43,6,32,14,10,28,,48,r,xm48,128r,c57,128,64,124,70,116v5,-8,8,-23,8,-45c78,55,76,41,72,31,68,21,61,15,49,15,39,15,31,20,26,30,21,40,19,55,19,74v,14,2,26,5,34c28,122,36,128,48,128r,xe" fillcolor="black" strokeweight="0">
                    <v:path arrowok="t" o:connecttype="custom" o:connectlocs="38,0;38,0;70,17;77,56;71,94;38,115;8,98;0,58;5,25;38,0;38,0;38,102;38,102;56,92;62,56;57,25;39,12;21,24;15,59;19,86;38,102;38,102" o:connectangles="0,0,0,0,0,0,0,0,0,0,0,0,0,0,0,0,0,0,0,0,0,0"/>
                    <o:lock v:ext="edit" verticies="t"/>
                  </v:shape>
                  <v:shape id="Freeform 1317" o:spid="_x0000_s1598" style="position:absolute;left:6610;top:4265;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" path="m48,r,c66,,79,7,88,22v6,12,9,28,9,48c97,89,94,105,88,118v-8,18,-21,27,-40,27c31,145,18,137,10,123,3,110,,94,,73,,57,2,43,6,32,14,10,28,,48,r,xm48,128r,c57,128,64,124,70,116v5,-8,8,-23,8,-45c78,55,76,41,72,31,68,21,60,15,49,15,39,15,31,20,26,30,21,40,19,55,19,74v,14,1,26,4,34c28,122,36,128,48,128r,xe" fillcolor="black" strokeweight="0">
                    <v:path arrowok="t" o:connecttype="custom" o:connectlocs="38,0;38,0;70,17;77,56;70,94;38,115;8,98;0,58;5,25;38,0;38,0;38,102;38,102;56,92;62,56;57,25;39,12;21,24;15,59;18,86;38,102;38,102" o:connectangles="0,0,0,0,0,0,0,0,0,0,0,0,0,0,0,0,0,0,0,0,0,0"/>
                    <o:lock v:ext="edit" verticies="t"/>
                  </v:shape>
                  <v:shape id="Freeform 1318" o:spid="_x0000_s1599" style="position:absolute;left:6708;top:4360;width:16;height:41;visibility:visible;mso-wrap-style:square;v-text-anchor:top" coordsize="2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" path="m,42r,c4,42,8,38,9,33v1,-3,2,-6,2,-9c11,24,11,23,11,23v,,,-1,,-1l,22,,,21,r,20c21,28,19,35,16,41,13,47,8,50,,52l,42xe" fillcolor="black" strokeweight="0">
                    <v:path arrowok="t" o:connecttype="custom" o:connectlocs="0,33;0,33;7,26;8,19;8,18;8,17;0,17;0,0;16,0;16,16;12,32;0,41;0,33" o:connectangles="0,0,0,0,0,0,0,0,0,0,0,0,0"/>
                  </v:shape>
                  <v:shape id="Freeform 1319" o:spid="_x0000_s1600" style="position:absolute;left:6789;top:4264;width:78;height:113;visibility:visible;mso-wrap-style:square;v-text-anchor:top" coordsize="9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" path="m,142r,c1,130,3,119,8,110,12,101,21,93,33,85l52,74c61,70,67,65,70,62v5,-6,8,-12,8,-19c78,35,76,28,71,24,66,19,59,16,51,16,39,16,30,21,26,30v-3,5,-4,12,-4,21l4,51c4,38,6,28,10,21,18,7,32,,51,,67,,79,4,87,13v7,9,11,19,11,29c98,54,94,63,86,71,81,76,73,82,61,88l48,96v-7,3,-12,7,-16,10c26,112,22,118,20,125r77,l97,142,,142xe" fillcolor="black" strokeweight="0">
                    <v:path arrowok="t" o:connecttype="custom" o:connectlocs="0,113;0,113;6,88;26,68;41,59;56,49;62,34;57,19;41,13;21,24;18,41;3,41;8,17;41,0;69,10;78,33;68,57;49,70;38,76;25,84;16,99;77,99;77,113;0,113" o:connectangles="0,0,0,0,0,0,0,0,0,0,0,0,0,0,0,0,0,0,0,0,0,0,0,0"/>
                  </v:shape>
                  <v:shape id="Freeform 1320" o:spid="_x0000_s1601" style="position:absolute;left:6887;top:4360;width:17;height:17;visibility:visible;mso-wrap-style:square;v-text-anchor:top" coordsize="2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" path="m,l,,21,r,22l,22,,xe" fillcolor="black" strokeweight="0">
                    <v:path arrowok="t" o:connecttype="custom" o:connectlocs="0,0;0,0;17,0;17,17;0,17;0,0" o:connectangles="0,0,0,0,0,0"/>
                  </v:shape>
                  <v:shape id="Freeform 1321" o:spid="_x0000_s1602" style="position:absolute;left:6933;top:4265;width:42;height:112;visibility:visible;mso-wrap-style:square;v-text-anchor:top" coordsize="53,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" path="m,41r,l,27c13,26,22,24,27,21,32,18,36,11,38,l53,r,141l34,141,34,41,,41xe" fillcolor="black" strokeweight="0">
                    <v:path arrowok="t" o:connecttype="custom" o:connectlocs="0,33;0,33;0,21;21,17;30,0;42,0;42,112;27,112;27,33;0,33" o:connectangles="0,0,0,0,0,0,0,0,0,0"/>
                  </v:shape>
                  <v:shape id="Freeform 1322" o:spid="_x0000_s1603" style="position:absolute;left:7013;top:4265;width:78;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" path="m48,r,c67,,80,7,88,22v6,12,10,28,10,48c98,89,95,105,89,118v-8,18,-22,27,-41,27c31,145,19,137,10,123,4,110,,94,,73,,57,2,43,6,32,14,10,28,,48,r,xm48,128r,c57,128,65,124,70,116v6,-8,8,-23,8,-45c78,55,76,41,73,31,69,21,61,15,50,15,39,15,31,20,27,30,22,40,19,55,19,74v,14,2,26,5,34c29,122,37,128,48,128r,xe" fillcolor="black" strokeweight="0">
                    <v:path arrowok="t" o:connecttype="custom" o:connectlocs="38,0;38,0;70,17;78,56;71,94;38,115;8,98;0,58;5,25;38,0;38,0;38,102;38,102;56,92;62,56;58,25;40,12;21,24;15,59;19,86;38,102;38,102" o:connectangles="0,0,0,0,0,0,0,0,0,0,0,0,0,0,0,0,0,0,0,0,0,0"/>
                    <o:lock v:ext="edit" verticies="t"/>
                  </v:shape>
                  <v:shape id="Freeform 1323" o:spid="_x0000_s1604" style="position:absolute;left:7102;top:4260;width:37;height:150;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" path="m1,189r,c11,169,18,154,21,144v4,-14,7,-30,7,-49c28,76,25,58,20,43,16,33,10,19,,l12,c22,17,29,27,31,30v2,4,4,9,7,16c41,54,43,62,44,70v2,8,2,16,2,24c46,113,43,130,37,146v-4,9,-12,24,-24,43l1,189xe" fillcolor="black" strokeweight="0">
                    <v:path arrowok="t" o:connecttype="custom" o:connectlocs="1,150;1,150;17,114;23,75;16,34;0,0;10,0;25,24;31,37;35,56;37,75;30,116;10,150;1,150" o:connectangles="0,0,0,0,0,0,0,0,0,0,0,0,0,0"/>
                  </v:shape>
                  <v:shape id="Freeform 1324" o:spid="_x0000_s1605" style="position:absolute;left:5982;top:1125;width:86;height:115;visibility:visible;mso-wrap-style:square;v-text-anchor:top" coordsize="10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" path="m,l,,65,c78,,88,4,96,11v8,8,12,18,12,31c108,53,104,63,97,72,90,80,80,84,65,84r-46,l19,145,,145,,xm88,42r,c88,31,84,24,76,20,72,18,66,17,58,17r-39,l19,68r39,c67,68,74,66,80,62v5,-4,8,-10,8,-20l88,42xe" fillcolor="black" strokeweight="0">
                    <v:path arrowok="t" o:connecttype="custom" o:connectlocs="0,0;0,0;52,0;76,9;86,33;77,57;52,67;15,67;15,115;0,115;0,0;70,33;70,33;61,16;46,13;15,13;15,54;46,54;64,49;70,33;70,33" o:connectangles="0,0,0,0,0,0,0,0,0,0,0,0,0,0,0,0,0,0,0,0,0"/>
                    <o:lock v:ext="edit" verticies="t"/>
                  </v:shape>
                  <v:shape id="Freeform 1325" o:spid="_x0000_s1606" style="position:absolute;left:6082;top:1154;width:76;height:89;visibility:visible;mso-wrap-style:square;v-text-anchor:top" coordsize="96,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" path="m50,r,c57,,65,2,72,6v7,3,12,8,16,13c91,25,94,31,95,38v1,5,1,13,1,23l19,61v,11,3,20,8,26c31,93,39,97,49,97v9,,16,-3,22,-9c74,84,76,80,77,75r18,c94,79,93,83,90,88v-2,5,-5,9,-8,12c76,105,70,109,62,111v-5,1,-10,1,-15,1c34,112,23,107,14,98,4,88,,75,,58,,41,5,27,14,16,23,6,35,,50,r,xm78,47r,c77,39,76,33,73,29,68,20,60,16,49,16v-8,,-15,3,-21,9c23,31,20,38,19,47r59,xm48,r,l48,xe" fillcolor="black" strokeweight="0">
                    <v:path arrowok="t" o:connecttype="custom" o:connectlocs="40,0;40,0;57,5;70,15;75,30;76,48;15,48;21,69;39,77;56,70;61,60;75,60;71,70;65,79;49,88;37,89;11,78;0,46;11,13;40,0;40,0;62,37;62,37;58,23;39,13;22,20;15,37;62,37;38,0;38,0;38,0" o:connectangles="0,0,0,0,0,0,0,0,0,0,0,0,0,0,0,0,0,0,0,0,0,0,0,0,0,0,0,0,0,0,0"/>
                    <o:lock v:ext="edit" verticies="t"/>
                  </v:shape>
                  <v:shape id="Freeform 1326" o:spid="_x0000_s1607" style="position:absolute;left:6176;top:1154;width:42;height:86;visibility:visible;mso-wrap-style:square;v-text-anchor:top" coordsize="52,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" path="m,3r,l17,3r,18c18,17,22,13,27,8,33,3,39,,46,v,,1,,2,c48,1,50,1,52,1r,19c50,19,50,19,49,19v-1,,-2,,-3,c37,19,30,22,25,28v-5,5,-7,12,-7,20l18,108,,108,,3xe" fillcolor="black" strokeweight="0">
                    <v:path arrowok="t" o:connecttype="custom" o:connectlocs="0,2;0,2;14,2;14,17;22,6;37,0;39,0;42,1;42,16;40,15;37,15;20,22;15,38;15,86;0,86;0,2" o:connectangles="0,0,0,0,0,0,0,0,0,0,0,0,0,0,0,0"/>
                  </v:shape>
                  <v:shape id="Freeform 1327" o:spid="_x0000_s1608" style="position:absolute;left:6224;top:1154;width:71;height:88;visibility:visible;mso-wrap-style:square;v-text-anchor:top" coordsize="90,1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" path="m48,r,c60,,70,3,77,8v7,6,12,16,13,30l73,38c72,32,70,26,66,22,62,18,56,16,48,16,37,16,29,21,24,32v-3,7,-5,16,-5,27c19,69,21,78,26,85v4,8,11,11,21,11c54,96,60,94,64,89v5,-4,8,-10,9,-18l90,71c89,85,84,95,76,102v-8,6,-18,9,-31,9c32,111,21,106,12,96,4,86,,74,,58,,40,5,25,14,15,23,5,34,,48,r,xm45,r,l45,xe" fillcolor="black" strokeweight="0">
                    <v:path arrowok="t" o:connecttype="custom" o:connectlocs="38,0;38,0;61,6;71,30;58,30;52,17;38,13;19,25;15,47;21,67;37,76;50,71;58,56;71,56;60,81;36,88;9,76;0,46;11,12;38,0;38,0;36,0;36,0;36,0" o:connectangles="0,0,0,0,0,0,0,0,0,0,0,0,0,0,0,0,0,0,0,0,0,0,0,0"/>
                    <o:lock v:ext="edit" verticies="t"/>
                  </v:shape>
                  <v:shape id="Freeform 1328" o:spid="_x0000_s1609" style="position:absolute;left:6306;top:1154;width:76;height:89;visibility:visible;mso-wrap-style:square;v-text-anchor:top" coordsize="96,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" path="m50,r,c57,,64,2,71,6v7,3,13,8,17,13c91,25,93,31,95,38v1,5,1,13,1,23l19,61v,11,3,20,7,26c31,93,38,97,48,97v10,,17,-3,23,-9c74,84,76,80,77,75r18,c94,79,93,83,90,88v-2,5,-5,9,-9,12c76,105,69,109,61,111v-4,1,-9,1,-14,1c34,112,23,107,13,98,4,88,,75,,58,,41,4,27,14,16,23,6,35,,50,r,xm78,47r,c77,39,76,33,73,29,68,20,60,16,49,16v-9,,-15,3,-21,9c23,31,20,38,19,47r59,xm48,r,l48,xe" fillcolor="black" strokeweight="0">
                    <v:path arrowok="t" o:connecttype="custom" o:connectlocs="40,0;40,0;56,5;70,15;75,30;76,48;15,48;21,69;38,77;56,70;61,60;75,60;71,70;64,79;48,88;37,89;10,78;0,46;11,13;40,0;40,0;62,37;62,37;58,23;39,13;22,20;15,37;62,37;38,0;38,0;38,0" o:connectangles="0,0,0,0,0,0,0,0,0,0,0,0,0,0,0,0,0,0,0,0,0,0,0,0,0,0,0,0,0,0,0"/>
                    <o:lock v:ext="edit" verticies="t"/>
                  </v:shape>
                  <v:shape id="Freeform 1329" o:spid="_x0000_s1610" style="position:absolute;left:6399;top:1154;width:70;height:86;visibility:visible;mso-wrap-style:square;v-text-anchor:top" coordsize="87,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" path="m,3r,l17,3r,15c22,12,28,7,33,4,39,2,45,,52,,67,,77,6,82,16v3,6,5,14,5,25l87,108r-18,l69,42c69,35,68,30,66,26,63,20,57,16,49,16v-5,,-8,1,-11,2c33,19,29,22,25,26v-3,4,-5,7,-5,11c19,41,18,46,18,53r,55l,108,,3xm42,r,l42,xe" fillcolor="black" strokeweight="0">
                    <v:path arrowok="t" o:connecttype="custom" o:connectlocs="0,2;0,2;14,2;14,14;27,3;42,0;66,13;70,33;70,86;56,86;56,33;53,21;39,13;31,14;20,21;16,29;14,42;14,86;0,86;0,2;34,0;34,0;34,0" o:connectangles="0,0,0,0,0,0,0,0,0,0,0,0,0,0,0,0,0,0,0,0,0,0,0"/>
                    <o:lock v:ext="edit" verticies="t"/>
                  </v:shape>
                  <v:shape id="Freeform 1330" o:spid="_x0000_s1611" style="position:absolute;left:6481;top:1133;width:39;height:109;visibility:visible;mso-wrap-style:square;v-text-anchor:top" coordsize="49,1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" path="m14,r,l32,r,30l49,30r,14l32,44r,69c32,117,33,119,36,121v1,,3,1,6,1c43,122,44,122,45,122v1,,2,-1,4,-1l49,135v-2,1,-4,1,-7,2c40,137,38,137,35,137v-8,,-14,-2,-17,-6c15,126,14,121,14,114r,-70l,44,,30r14,l14,xe" fillcolor="black" strokeweight="0">
                    <v:path arrowok="t" o:connecttype="custom" o:connectlocs="11,0;11,0;25,0;25,24;39,24;39,35;25,35;25,90;29,96;33,97;36,97;39,96;39,107;33,109;28,109;14,104;11,91;11,35;0,35;0,24;11,24;11,0" o:connectangles="0,0,0,0,0,0,0,0,0,0,0,0,0,0,0,0,0,0,0,0,0,0"/>
                  </v:shape>
                  <v:shape id="Freeform 1331" o:spid="_x0000_s1612" style="position:absolute;left:6580;top:1123;width:36;height:150;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" path="m46,r,c35,20,29,35,26,44,21,59,19,75,19,94v,19,2,37,8,53c30,156,36,170,46,189r-12,c25,174,19,164,16,160,14,156,11,150,9,143,5,133,3,123,1,112,,106,,101,,95,,76,3,59,9,43,13,34,21,19,33,l46,xe" fillcolor="black" strokeweight="0">
                    <v:path arrowok="t" o:connecttype="custom" o:connectlocs="36,0;36,0;20,35;15,75;21,117;36,150;27,150;13,127;7,113;1,89;0,75;7,34;26,0;36,0" o:connectangles="0,0,0,0,0,0,0,0,0,0,0,0,0,0"/>
                  </v:shape>
                  <v:shape id="Freeform 1332" o:spid="_x0000_s1613" style="position:absolute;left:6628;top:1128;width:76;height:115;visibility:visible;mso-wrap-style:square;v-text-anchor:top" coordsize="95,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" path="m19,107r,c20,117,24,124,31,128v3,2,7,3,12,3c51,131,59,127,65,120,71,113,75,98,77,77,73,83,69,87,63,90v-6,3,-12,4,-19,4c30,94,20,90,12,81,4,73,,62,,48,,36,4,24,11,15,19,5,31,,46,,67,,81,9,89,28v4,10,6,23,6,38c95,83,93,99,87,112v-8,22,-23,33,-43,33c30,145,19,142,12,134,5,127,1,118,1,107r18,xm46,78r,c53,78,60,76,66,71v5,-4,8,-12,8,-24c74,37,72,29,66,24,61,19,55,16,47,16v-9,,-16,3,-21,9c21,31,18,38,18,48v,9,2,17,7,22c29,76,37,78,46,78r,xe" fillcolor="black" strokeweight="0">
                    <v:path arrowok="t" o:connecttype="custom" o:connectlocs="15,85;15,85;25,102;34,104;52,95;62,61;50,71;35,75;10,64;0,38;9,12;37,0;71,22;76,52;70,89;35,115;10,106;1,85;15,85;37,62;37,62;53,56;59,37;53,19;38,13;21,20;14,38;20,56;37,62;37,62" o:connectangles="0,0,0,0,0,0,0,0,0,0,0,0,0,0,0,0,0,0,0,0,0,0,0,0,0,0,0,0,0,0"/>
                    <o:lock v:ext="edit" verticies="t"/>
                  </v:shape>
                  <v:shape id="Freeform 1333" o:spid="_x0000_s1614" style="position:absolute;left:6717;top:1130;width:77;height:113;visibility:visible;mso-wrap-style:square;v-text-anchor:top" coordsize="97,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" path="m18,103r,c20,113,24,120,32,124v5,2,10,3,15,3c58,127,65,124,70,117v5,-6,8,-14,8,-22c78,85,75,77,69,72,63,67,56,64,47,64v-6,,-11,1,-15,4c27,70,23,73,20,77l5,77,16,,89,r,18l29,18,23,57v3,-3,6,-4,9,-6c38,49,44,48,51,48v13,,24,4,33,13c93,69,97,79,97,92v,14,-4,25,-12,36c77,138,63,143,45,143v-11,,-21,-3,-30,-10c6,127,1,117,,103r18,xe" fillcolor="black" strokeweight="0">
                    <v:path arrowok="t" o:connecttype="custom" o:connectlocs="14,81;14,81;25,98;37,100;56,92;62,75;55,57;37,51;25,54;16,61;4,61;13,0;71,0;71,14;23,14;18,45;25,40;40,38;67,48;77,73;67,101;36,113;12,105;0,81;14,81" o:connectangles="0,0,0,0,0,0,0,0,0,0,0,0,0,0,0,0,0,0,0,0,0,0,0,0,0"/>
                  </v:shape>
                  <v:shape id="Freeform 1334" o:spid="_x0000_s1615" style="position:absolute;left:6807;top:1129;width:131;height:114;visibility:visible;mso-wrap-style:square;v-text-anchor:top" coordsize="165,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" path="m131,72r,c140,72,148,75,155,82v7,6,10,15,10,24c165,115,162,124,155,130v-7,7,-15,10,-24,10c121,140,113,137,107,130,100,124,96,115,96,106v,-9,4,-18,11,-24c113,75,121,72,131,72r,xm117,r,l128,,49,144r-11,l117,xm34,58r,c40,58,45,56,48,52v4,-4,6,-9,6,-14c54,32,52,27,48,23,45,19,40,17,34,17v-6,,-10,2,-14,6c16,27,14,32,14,38v,5,2,10,6,14c24,56,28,58,34,58r,xm34,3r,c44,3,52,7,58,13v7,7,10,15,10,25c68,47,65,55,58,62,52,69,44,72,34,72,25,72,16,69,10,62,3,55,,47,,38,,28,3,20,10,13,16,7,25,3,34,3r,xm131,126r,c136,126,141,124,145,120v4,-4,6,-8,6,-14c151,100,149,96,145,92v-4,-4,-9,-6,-14,-6c125,86,120,88,116,92v-4,4,-6,8,-6,14c110,112,112,116,116,120v4,4,9,6,15,6l131,126xe" fillcolor="black" strokeweight="0">
                    <v:path arrowok="t" o:connecttype="custom" o:connectlocs="104,57;104,57;123,65;131,84;123,103;104,111;85,103;76,84;85,65;104,57;104,57;93,0;93,0;102,0;39,114;30,114;93,0;27,46;27,46;38,41;43,30;38,18;27,13;16,18;11,30;16,41;27,46;27,46;27,2;27,2;46,10;54,30;46,49;27,57;8,49;0,30;8,10;27,2;27,2;104,100;104,100;115,95;120,84;115,73;104,68;92,73;87,84;92,95;104,100;104,100" o:connectangles="0,0,0,0,0,0,0,0,0,0,0,0,0,0,0,0,0,0,0,0,0,0,0,0,0,0,0,0,0,0,0,0,0,0,0,0,0,0,0,0,0,0,0,0,0,0,0,0,0,0"/>
                    <o:lock v:ext="edit" verticies="t"/>
                  </v:shape>
                  <v:shape id="Freeform 1335" o:spid="_x0000_s1616" style="position:absolute;left:6997;top:1122;width:102;height:121;visibility:visible;mso-wrap-style:square;v-text-anchor:top" coordsize="128,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" path="m67,r,c86,,100,4,110,14v10,10,16,21,17,33l108,47c106,38,101,30,95,25,88,19,79,17,68,17,53,17,42,22,33,32,24,42,20,57,20,78v,17,4,30,12,41c40,130,51,135,67,135v15,,26,-6,33,-17c104,112,107,105,109,95r19,c127,110,121,123,111,133v-11,13,-27,19,-46,19c48,152,34,147,22,137,7,123,,103,,74,,53,5,35,17,22,29,7,46,,67,r,xm63,r,l63,xe" fillcolor="black" strokeweight="0">
                    <v:path arrowok="t" o:connecttype="custom" o:connectlocs="53,0;53,0;88,11;101,37;86,37;76,20;54,14;26,25;16,62;26,95;53,107;80,94;87,76;102,76;88,106;52,121;18,109;0,59;14,18;53,0;53,0;50,0;50,0;50,0" o:connectangles="0,0,0,0,0,0,0,0,0,0,0,0,0,0,0,0,0,0,0,0,0,0,0,0"/>
                    <o:lock v:ext="edit" verticies="t"/>
                  </v:shape>
                  <v:shape id="Freeform 1336" o:spid="_x0000_s1617" style="position:absolute;left:7122;top:1125;width:15;height:115;visibility:visible;mso-wrap-style:square;v-text-anchor:top" coordsize="20,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" path="m,l,,20,r,145l,145,,xe" fillcolor="black" strokeweight="0">
                    <v:path arrowok="t" o:connecttype="custom" o:connectlocs="0,0;0,0;15,0;15,115;0,115;0,0" o:connectangles="0,0,0,0,0,0"/>
                  </v:shape>
                  <v:shape id="Freeform 1337" o:spid="_x0000_s1618" style="position:absolute;left:7157;top:1123;width:36;height:150;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" path="m,189r,c10,168,17,153,20,144v5,-14,7,-31,7,-50c27,75,24,58,19,42,16,32,9,18,,l11,c22,16,28,26,30,30v2,4,4,9,7,16c40,54,42,62,44,70v1,8,2,16,2,23c46,113,42,130,36,145v-4,10,-12,25,-24,44l,189xe" fillcolor="black" strokeweight="0">
                    <v:path arrowok="t" o:connecttype="custom" o:connectlocs="0,150;0,150;16,114;21,75;15,33;0,0;9,0;23,24;29,37;34,56;36,74;28,115;9,150;0,150" o:connectangles="0,0,0,0,0,0,0,0,0,0,0,0,0,0"/>
                  </v:shape>
                  <v:shape id="Freeform 1338" o:spid="_x0000_s1619" style="position:absolute;left:5984;top:2697;width:41;height:112;visibility:visible;mso-wrap-style:square;v-text-anchor:top" coordsize="52,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" path="m,41r,l,27c13,26,22,24,27,21,32,18,36,11,38,l52,r,141l33,141,33,41,,41xe" fillcolor="black" strokeweight="0">
                    <v:path arrowok="t" o:connecttype="custom" o:connectlocs="0,33;0,33;0,21;21,17;30,0;41,0;41,112;26,112;26,33;0,33" o:connectangles="0,0,0,0,0,0,0,0,0,0"/>
                  </v:shape>
                  <v:shape id="Freeform 1339" o:spid="_x0000_s1620" style="position:absolute;left:6064;top:2696;width:77;height:116;visibility:visible;mso-wrap-style:square;v-text-anchor:top" coordsize="97,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" path="m51,r,c67,,78,4,84,13v7,8,10,16,10,25l76,38c75,32,73,28,71,25,67,19,60,16,52,16,42,16,34,20,28,30,22,39,19,52,18,69,22,63,27,59,34,56v5,-3,12,-4,19,-4c64,52,75,55,84,63v8,8,13,19,13,34c97,110,93,121,84,131v-8,10,-20,15,-35,15c35,146,24,141,14,131,5,121,,104,,80,,62,2,48,6,35,15,12,30,,51,r,xm50,130r,c59,130,66,127,71,121v5,-7,7,-14,7,-23c78,91,76,84,72,78,68,71,60,68,49,68v-7,,-14,2,-20,7c23,80,21,88,21,98v,9,2,17,7,23c34,127,41,130,50,130r,xe" fillcolor="black" strokeweight="0">
                    <v:path arrowok="t" o:connecttype="custom" o:connectlocs="40,0;40,0;67,10;75,30;60,30;56,20;41,13;22,24;14,55;27,44;42,41;67,50;77,77;67,104;39,116;11,104;0,64;5,28;40,0;40,0;40,103;40,103;56,96;62,78;57,62;39,54;23,60;17,78;22,96;40,103;40,103" o:connectangles="0,0,0,0,0,0,0,0,0,0,0,0,0,0,0,0,0,0,0,0,0,0,0,0,0,0,0,0,0,0,0"/>
                    <o:lock v:ext="edit" verticies="t"/>
                  </v:shape>
                  <v:shape id="Freeform 1340" o:spid="_x0000_s1621" style="position:absolute;left:6161;top:2792;width:17;height:17;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" path="m,l,,21,r,21l,21,,xe" fillcolor="black" strokeweight="0">
                    <v:path arrowok="t" o:connecttype="custom" o:connectlocs="0,0;0,0;17,0;17,17;0,17;0,0" o:connectangles="0,0,0,0,0,0"/>
                  </v:shape>
                  <v:shape id="Freeform 1341" o:spid="_x0000_s1622" style="position:absolute;left:6198;top:2697;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" path="m48,r,c66,,80,7,88,22v6,12,9,28,9,48c97,89,94,105,89,118v-9,18,-22,27,-41,27c31,145,18,138,10,123,3,111,,94,,73,,57,2,43,6,32,14,11,28,,48,r,xm48,129r,c57,129,65,125,70,116v5,-8,8,-23,8,-45c78,55,76,42,72,31,68,21,61,16,49,16,39,16,31,21,26,31v-5,9,-7,24,-7,43c19,88,21,100,24,109v4,13,13,20,24,20l48,129xe" fillcolor="black" strokeweight="0">
                    <v:path arrowok="t" o:connecttype="custom" o:connectlocs="38,0;38,0;70,17;77,56;71,94;38,115;8,98;0,58;5,25;38,0;38,0;38,102;38,102;56,92;62,56;57,25;39,13;21,25;15,59;19,86;38,102;38,102" o:connectangles="0,0,0,0,0,0,0,0,0,0,0,0,0,0,0,0,0,0,0,0,0,0"/>
                    <o:lock v:ext="edit" verticies="t"/>
                  </v:shape>
                  <v:shape id="Freeform 1342" o:spid="_x0000_s1623" style="position:absolute;left:6287;top:2697;width:78;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" path="m48,r,c66,,80,7,88,22v6,12,9,28,9,48c97,89,94,105,89,118v-9,18,-22,27,-41,27c31,145,18,138,10,123,3,111,,94,,73,,57,2,43,6,32,14,11,28,,48,r,xm48,129r,c57,129,64,125,70,116v5,-8,8,-23,8,-45c78,55,76,42,72,31,68,21,60,16,49,16,39,16,31,21,26,31v-5,9,-7,24,-7,43c19,88,20,100,24,109v4,13,12,20,24,20l48,129xe" fillcolor="black" strokeweight="0">
                    <v:path arrowok="t" o:connecttype="custom" o:connectlocs="39,0;39,0;71,17;78,56;72,94;39,115;8,98;0,58;5,25;39,0;39,0;39,102;39,102;56,92;63,56;58,25;39,13;21,25;15,59;19,86;39,102;39,102" o:connectangles="0,0,0,0,0,0,0,0,0,0,0,0,0,0,0,0,0,0,0,0,0,0"/>
                    <o:lock v:ext="edit" verticies="t"/>
                  </v:shape>
                  <v:shape id="Freeform 1343" o:spid="_x0000_s1624" style="position:absolute;left:6428;top:2692;width:37;height:149;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" path="m45,r,c35,20,28,35,25,44,21,58,18,75,18,94v,19,3,36,8,52c29,156,36,170,46,188r-12,c24,173,18,164,16,160,14,155,11,150,8,143,5,133,2,123,1,112,,106,,100,,95,,76,3,58,9,43,13,34,21,19,33,l45,xe" fillcolor="black" strokeweight="0">
                    <v:path arrowok="t" o:connecttype="custom" o:connectlocs="36,0;36,0;20,35;14,75;21,116;37,149;27,149;13,127;6,113;1,89;0,75;7,34;27,0;36,0" o:connectangles="0,0,0,0,0,0,0,0,0,0,0,0,0,0"/>
                  </v:shape>
                  <v:shape id="Freeform 1344" o:spid="_x0000_s1625" style="position:absolute;left:6474;top:2696;width:80;height:113;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" path="m62,92r,l62,28,17,92r45,xm62,142r,l62,108,,108,,90,65,,80,r,92l101,92r,16l80,108r,34l62,142xe" fillcolor="black" strokeweight="0">
                    <v:path arrowok="t" o:connecttype="custom" o:connectlocs="49,73;49,73;49,22;13,73;49,73;49,113;49,113;49,86;0,86;0,72;51,0;63,0;63,73;80,73;80,86;63,86;63,113;49,113" o:connectangles="0,0,0,0,0,0,0,0,0,0,0,0,0,0,0,0,0,0"/>
                    <o:lock v:ext="edit" verticies="t"/>
                  </v:shape>
                  <v:shape id="Freeform 1345" o:spid="_x0000_s1626" style="position:absolute;left:6573;top:2792;width:17;height:17;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" path="m,l,,21,r,21l,21,,xe" fillcolor="black" strokeweight="0">
                    <v:path arrowok="t" o:connecttype="custom" o:connectlocs="0,0;0,0;17,0;17,17;0,17;0,0" o:connectangles="0,0,0,0,0,0"/>
                  </v:shape>
                  <v:shape id="Freeform 1346" o:spid="_x0000_s1627" style="position:absolute;left:6610;top:2698;width:77;height:114;visibility:visible;mso-wrap-style:square;v-text-anchor:top" coordsize="97,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" path="m18,103r,c19,113,24,120,32,124v5,2,9,3,15,3c57,127,65,124,70,117v5,-7,8,-14,8,-22c78,85,75,77,69,72,63,66,56,64,47,64v-6,,-11,1,-16,3c27,70,23,73,20,77l5,76,16,,89,r,17l29,17,23,57v3,-3,6,-5,9,-6c38,49,44,48,51,48v13,,24,4,33,12c93,69,97,79,97,92v,13,-4,25,-12,35c76,138,63,143,45,143v-11,,-22,-4,-30,-10c6,126,1,116,,103r18,xe" fillcolor="black" strokeweight="0">
                    <v:path arrowok="t" o:connecttype="custom" o:connectlocs="14,82;14,82;25,99;37,101;56,93;62,76;55,57;37,51;25,53;16,61;4,61;13,0;71,0;71,14;23,14;18,45;25,41;40,38;67,48;77,73;67,101;36,114;12,106;0,82;14,82" o:connectangles="0,0,0,0,0,0,0,0,0,0,0,0,0,0,0,0,0,0,0,0,0,0,0,0,0"/>
                  </v:shape>
                  <v:shape id="Freeform 1347" o:spid="_x0000_s1628" style="position:absolute;left:6698;top:2696;width:80;height:113;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" path="m62,92r,l62,28,17,92r45,xm62,142r,l62,108,,108,,90,65,,80,r,92l101,92r,16l80,108r,34l62,142xe" fillcolor="black" strokeweight="0">
                    <v:path arrowok="t" o:connecttype="custom" o:connectlocs="49,73;49,73;49,22;13,73;49,73;49,113;49,113;49,86;0,86;0,72;51,0;63,0;63,73;80,73;80,86;63,86;63,113;49,113" o:connectangles="0,0,0,0,0,0,0,0,0,0,0,0,0,0,0,0,0,0"/>
                    <o:lock v:ext="edit" verticies="t"/>
                  </v:shape>
                  <v:shape id="Freeform 1348" o:spid="_x0000_s1629" style="position:absolute;left:6797;top:2792;width:17;height:41;visibility:visible;mso-wrap-style:square;v-text-anchor:top" coordsize="2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" path="m,42r,c4,41,7,38,9,32v1,-3,2,-6,2,-8c11,23,11,23,11,22v,,,,-1,-1l,21,,,21,r,19c21,27,19,34,16,40,13,46,7,50,,51l,42xe" fillcolor="black" strokeweight="0">
                    <v:path arrowok="t" o:connecttype="custom" o:connectlocs="0,34;0,34;7,26;9,19;9,18;8,17;0,17;0,0;17,0;17,15;13,32;0,41;0,34" o:connectangles="0,0,0,0,0,0,0,0,0,0,0,0,0"/>
                  </v:shape>
                  <v:shape id="Freeform 1349" o:spid="_x0000_s1630" style="position:absolute;left:6877;top:2697;width:79;height:115;visibility:visible;mso-wrap-style:square;v-text-anchor:top" coordsize="99,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" path="m48,145r,c31,145,19,140,12,131,4,122,,111,,98r19,c20,107,22,113,24,118v5,7,13,11,25,11c58,129,66,126,72,121v5,-5,8,-11,8,-19c80,92,77,85,71,81,65,78,57,76,46,76v-1,,-2,,-3,c42,76,40,76,39,76r,-16c41,60,42,61,44,61v1,,2,,4,c54,61,60,60,64,58,72,54,75,47,75,38,75,31,73,25,68,22,63,18,57,16,50,16,39,16,30,20,26,28v-3,4,-4,10,-4,18l4,46c4,36,6,27,10,19,18,6,30,,49,,63,,74,3,82,9v8,7,12,16,12,28c94,46,91,53,87,58v-3,4,-7,6,-11,8c83,68,89,72,93,78v4,6,6,13,6,21c99,113,95,124,86,132v-9,9,-22,13,-38,13l48,145xe" fillcolor="black" strokeweight="0">
                    <v:path arrowok="t" o:connecttype="custom" o:connectlocs="38,115;38,115;10,104;0,78;15,78;19,94;39,102;57,96;64,81;57,64;37,60;34,60;31,60;31,48;35,48;38,48;51,46;60,30;54,17;40,13;21,22;18,36;3,36;8,15;39,0;65,7;75,29;69,46;61,52;74,62;79,79;69,105;38,115;38,115" o:connectangles="0,0,0,0,0,0,0,0,0,0,0,0,0,0,0,0,0,0,0,0,0,0,0,0,0,0,0,0,0,0,0,0,0,0"/>
                  </v:shape>
                </v:group>
                <v:group id="Group 1551" o:spid="_x0000_s1631" style="position:absolute;left:2711;top:5175;width:47092;height:29775" coordorigin="427,815" coordsize="7416,46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">
                  <v:shape id="Freeform 1351" o:spid="_x0000_s1632" style="position:absolute;left:6969;top:2696;width:77;height:116;visibility:visible;mso-wrap-style:square;v-text-anchor:top" coordsize="97,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" path="m52,r,c67,,78,4,85,13v6,8,9,16,9,25l76,38c75,32,74,28,71,25,67,19,61,16,52,16,42,16,34,20,28,30,22,39,19,52,18,69,22,63,28,59,34,56v5,-3,12,-4,19,-4c65,52,75,55,84,63v9,8,13,19,13,34c97,110,93,121,84,131v-8,10,-20,15,-35,15c35,146,24,141,14,131,5,121,,104,,80,,62,2,48,6,35,15,12,30,,52,r,xm50,130r,c60,130,67,127,71,121v5,-7,7,-14,7,-23c78,91,76,84,72,78,68,71,60,68,49,68v-7,,-14,2,-20,7c24,80,21,88,21,98v,9,2,17,8,23c34,127,41,130,50,130r,xe" fillcolor="black" strokeweight="0">
                    <v:path arrowok="t" o:connecttype="custom" o:connectlocs="41,0;41,0;67,10;75,30;60,30;56,20;41,13;22,24;14,55;27,44;42,41;67,50;77,77;67,104;39,116;11,104;0,64;5,28;41,0;41,0;40,103;40,103;56,96;62,78;57,62;39,54;23,60;17,78;23,96;40,103;40,103" o:connectangles="0,0,0,0,0,0,0,0,0,0,0,0,0,0,0,0,0,0,0,0,0,0,0,0,0,0,0,0,0,0,0"/>
                    <o:lock v:ext="edit" verticies="t"/>
                  </v:shape>
                  <v:shape id="Freeform 1352" o:spid="_x0000_s1633" style="position:absolute;left:7067;top:2792;width:16;height:17;visibility:visible;mso-wrap-style:square;v-text-anchor:top" coordsize="2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" path="m,l,,20,r,21l,21,,xe" fillcolor="black" strokeweight="0">
                    <v:path arrowok="t" o:connecttype="custom" o:connectlocs="0,0;0,0;16,0;16,17;0,17;0,0" o:connectangles="0,0,0,0,0,0"/>
                  </v:shape>
                  <v:shape id="Freeform 1353" o:spid="_x0000_s1634" style="position:absolute;left:7102;top:2697;width:78;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" path="m48,r,c67,,80,7,88,22v6,12,9,28,9,48c97,89,95,105,89,118v-8,18,-22,27,-41,27c31,145,19,138,10,123,3,111,,94,,73,,57,2,43,6,32,14,11,28,,48,r,xm48,129r,c57,129,65,125,70,116v6,-8,8,-23,8,-45c78,55,76,42,72,31,68,21,61,16,49,16,39,16,31,21,26,31v-4,9,-7,24,-7,43c19,88,21,100,24,109v5,13,13,20,24,20l48,129xe" fillcolor="black" strokeweight="0">
                    <v:path arrowok="t" o:connecttype="custom" o:connectlocs="39,0;39,0;71,17;78,56;72,94;39,115;8,98;0,58;5,25;39,0;39,0;39,102;39,102;56,92;63,56;58,25;39,13;21,25;15,59;19,86;39,102;39,102" o:connectangles="0,0,0,0,0,0,0,0,0,0,0,0,0,0,0,0,0,0,0,0,0,0"/>
                    <o:lock v:ext="edit" verticies="t"/>
                  </v:shape>
                  <v:shape id="Freeform 1354" o:spid="_x0000_s1635" style="position:absolute;left:7192;top:2696;width:77;height:116;visibility:visible;mso-wrap-style:square;v-text-anchor:top" coordsize="97,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" path="m48,60r,c56,60,62,58,67,53v4,-4,6,-9,6,-15c73,33,71,28,67,23,63,19,56,17,48,17v-9,,-15,2,-19,6c25,28,24,33,24,39v,6,2,12,7,15c36,58,42,60,48,60r,xm50,130r,c58,130,65,128,70,123v5,-4,8,-11,8,-20c78,94,75,87,70,83,64,78,57,75,48,75v-8,,-15,3,-21,8c22,88,19,94,19,103v,7,3,14,8,19c32,127,39,130,50,130r,xm24,67r,c19,65,15,62,13,59,8,54,5,47,5,39,5,28,9,19,16,12,24,4,35,,49,,62,,73,4,81,11v7,7,11,16,11,25c92,45,90,52,86,58v-3,3,-7,6,-12,9c80,69,84,72,88,76v6,6,9,15,9,26c97,114,93,124,85,133v-9,9,-21,13,-36,13c35,146,24,142,14,135,5,127,,117,,102,,94,2,87,6,81,10,75,16,70,24,67r,xe" fillcolor="black" strokeweight="0">
                    <v:path arrowok="t" o:connecttype="custom" o:connectlocs="38,48;38,48;53,42;58,30;53,18;38,14;23,18;19,31;25,43;38,48;38,48;40,103;40,103;56,98;62,82;56,66;38,60;21,66;15,82;21,97;40,103;40,103;19,53;19,53;10,47;4,31;13,10;39,0;64,9;73,29;68,46;59,53;70,60;77,81;67,106;39,116;11,107;0,81;5,64;19,53;19,53" o:connectangles="0,0,0,0,0,0,0,0,0,0,0,0,0,0,0,0,0,0,0,0,0,0,0,0,0,0,0,0,0,0,0,0,0,0,0,0,0,0,0,0,0"/>
                    <o:lock v:ext="edit" verticies="t"/>
                  </v:shape>
                  <v:shape id="Freeform 1355" o:spid="_x0000_s1636" style="position:absolute;left:7282;top:2692;width:37;height:149;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" path="m,188r,c11,168,17,153,21,144v4,-14,6,-31,6,-50c27,75,25,58,19,42,16,32,10,18,,l12,c22,16,28,26,30,30v2,4,5,9,7,15c40,54,43,62,44,70v1,8,2,15,2,23c46,112,43,130,37,145v-4,10,-12,24,-24,43l,188xe" fillcolor="black" strokeweight="0">
                    <v:path arrowok="t" o:connecttype="custom" o:connectlocs="0,149;0,149;17,114;22,75;15,33;0,0;10,0;24,24;30,36;35,55;37,74;30,115;10,149;0,149" o:connectangles="0,0,0,0,0,0,0,0,0,0,0,0,0,0"/>
                  </v:shape>
                  <v:shape id="Freeform 1356" o:spid="_x0000_s1637" style="position:absolute;left:5974;top:3012;width:78;height:110;visibility:visible;mso-wrap-style:square;v-text-anchor:top" coordsize="9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" path="m98,r,l98,15c94,19,88,27,80,38,73,49,66,61,60,73,54,86,50,97,47,107v-2,7,-4,17,-7,31l20,138c25,112,34,85,50,58,59,42,68,29,78,17l,17,,,98,xe" fillcolor="black" strokeweight="0">
                    <v:path arrowok="t" o:connecttype="custom" o:connectlocs="78,0;78,0;78,12;64,30;48,58;37,85;32,110;16,110;40,46;62,14;0,14;0,0;78,0" o:connectangles="0,0,0,0,0,0,0,0,0,0,0,0,0"/>
                  </v:shape>
                  <v:shape id="Freeform 1357" o:spid="_x0000_s1638" style="position:absolute;left:6072;top:3105;width:16;height:17;visibility:visible;mso-wrap-style:square;v-text-anchor:top" coordsize="2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" path="m,l,,20,r,21l,21,,xe" fillcolor="black" strokeweight="0">
                    <v:path arrowok="t" o:connecttype="custom" o:connectlocs="0,0;0,0;16,0;16,17;0,17;0,0" o:connectangles="0,0,0,0,0,0"/>
                  </v:shape>
                  <v:shape id="Freeform 1358" o:spid="_x0000_s1639" style="position:absolute;left:6109;top:3010;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" path="m52,r,c68,,79,4,85,12v6,8,9,17,9,25l77,37c75,32,74,27,72,24,67,18,61,15,52,15,42,15,34,20,28,29v-5,9,-9,22,-9,39c23,62,28,58,34,55v6,-3,12,-4,19,-4c65,51,75,55,84,62v9,8,13,19,13,34c97,109,93,120,85,130v-9,10,-21,15,-36,15c36,145,24,140,15,130,5,120,,103,,79,,62,2,47,7,35,15,11,30,,52,r,xm51,129r,c60,129,67,126,71,120v5,-6,7,-14,7,-22c78,90,76,84,72,77,68,70,61,67,50,67v-8,,-15,3,-20,8c24,80,21,87,21,98v,9,3,16,8,22c34,126,41,129,51,129r,xe" fillcolor="black" strokeweight="0">
                    <v:path arrowok="t" o:connecttype="custom" o:connectlocs="41,0;41,0;67,10;75,29;61,29;57,19;41,12;22,23;15,54;27,44;42,40;67,49;77,76;67,103;39,115;12,103;0,63;6,28;41,0;41,0;40,102;40,102;56,95;62,78;57,61;40,53;24,59;17,78;23,95;40,102;40,102" o:connectangles="0,0,0,0,0,0,0,0,0,0,0,0,0,0,0,0,0,0,0,0,0,0,0,0,0,0,0,0,0,0,0"/>
                    <o:lock v:ext="edit" verticies="t"/>
                  </v:shape>
                  <v:shape id="Freeform 1359" o:spid="_x0000_s1640" style="position:absolute;left:6199;top:3010;width:75;height:115;visibility:visible;mso-wrap-style:square;v-text-anchor:top" coordsize="95,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" path="m19,107r,c20,117,24,124,31,128v3,2,7,3,12,3c51,131,59,127,65,120,71,113,75,99,77,77,73,83,69,88,63,90v-6,3,-12,4,-19,4c30,94,20,90,12,81,4,73,,62,,48,,36,4,24,11,15,19,5,31,,46,,67,,81,9,89,28v4,10,6,23,6,38c95,83,93,99,87,112v-8,22,-23,33,-43,33c30,145,19,142,12,135,5,127,1,118,1,107r18,xm46,78r,c53,78,60,76,66,71v5,-4,8,-12,8,-24c74,37,72,29,66,24,61,19,55,16,46,16v-8,,-15,3,-20,9c21,31,18,39,18,48v,9,2,17,7,22c29,76,36,78,46,78r,xe" fillcolor="black" strokeweight="0">
                    <v:path arrowok="t" o:connecttype="custom" o:connectlocs="15,85;15,85;24,102;34,104;51,95;61,61;50,71;35,75;9,64;0,38;9,12;36,0;70,22;75,52;69,89;35,115;9,107;1,85;15,85;36,62;36,62;52,56;58,37;52,19;36,13;21,20;14,38;20,56;36,62;36,62" o:connectangles="0,0,0,0,0,0,0,0,0,0,0,0,0,0,0,0,0,0,0,0,0,0,0,0,0,0,0,0,0,0"/>
                    <o:lock v:ext="edit" verticies="t"/>
                  </v:shape>
                  <v:shape id="Freeform 1360" o:spid="_x0000_s1641" style="position:absolute;left:6338;top:3005;width:37;height:150;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" path="m45,r,c35,20,28,35,25,44,21,59,18,76,18,94v,19,3,37,8,53c30,156,36,170,46,189r-12,c24,174,18,164,16,160,14,156,11,150,8,143,5,133,2,123,1,112,,106,,101,,96,,76,3,59,9,44,13,34,21,19,33,l45,xe" fillcolor="black" strokeweight="0">
                    <v:path arrowok="t" o:connecttype="custom" o:connectlocs="36,0;36,0;20,35;14,75;21,117;37,150;27,150;13,127;6,113;1,89;0,76;7,35;27,0;36,0" o:connectangles="0,0,0,0,0,0,0,0,0,0,0,0,0,0"/>
                  </v:shape>
                  <v:shape id="Freeform 1361" o:spid="_x0000_s1642" style="position:absolute;left:6386;top:3010;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" path="m48,r,c66,,79,8,88,23v6,11,9,27,9,48c97,90,94,106,88,118v-8,18,-21,27,-40,27c31,145,18,138,10,123,3,111,,94,,74,,58,2,44,6,32,14,11,28,,48,r,xm48,129r,c57,129,64,125,70,117v5,-8,8,-23,8,-46c78,55,76,42,72,32,68,21,60,16,49,16,39,16,31,21,26,31,21,41,19,55,19,74v,15,1,26,4,35c28,122,36,129,48,129r,xe" fillcolor="black" strokeweight="0">
                    <v:path arrowok="t" o:connecttype="custom" o:connectlocs="38,0;38,0;70,18;77,56;70,94;38,115;8,98;0,59;5,25;38,0;38,0;38,102;38,102;56,93;62,56;57,25;39,13;21,25;15,59;18,86;38,102;38,102" o:connectangles="0,0,0,0,0,0,0,0,0,0,0,0,0,0,0,0,0,0,0,0,0,0"/>
                    <o:lock v:ext="edit" verticies="t"/>
                  </v:shape>
                  <v:shape id="Freeform 1362" o:spid="_x0000_s1643" style="position:absolute;left:6484;top:3105;width:16;height:17;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" path="m,l,,21,r,21l,21,,xe" fillcolor="black" strokeweight="0">
                    <v:path arrowok="t" o:connecttype="custom" o:connectlocs="0,0;0,0;16,0;16,17;0,17;0,0" o:connectangles="0,0,0,0,0,0"/>
                  </v:shape>
                  <v:shape id="Freeform 1363" o:spid="_x0000_s1644" style="position:absolute;left:6531;top:3011;width:41;height:111;visibility:visible;mso-wrap-style:square;v-text-anchor:top" coordsize="52,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" path="m,40r,l,27c13,26,22,24,27,21,32,18,35,11,38,l52,r,140l33,140,33,40,,40xe" fillcolor="black" strokeweight="0">
                    <v:path arrowok="t" o:connecttype="custom" o:connectlocs="0,32;0,32;0,21;21,17;30,0;41,0;41,111;26,111;26,32;0,32" o:connectangles="0,0,0,0,0,0,0,0,0,0"/>
                  </v:shape>
                  <v:shape id="Freeform 1364" o:spid="_x0000_s1645" style="position:absolute;left:6610;top:3010;width:76;height:115;visibility:visible;mso-wrap-style:square;v-text-anchor:top" coordsize="96,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" path="m20,107r,c21,117,24,124,31,128v4,2,8,3,13,3c52,131,59,127,65,120,71,113,76,99,78,77,74,83,69,88,63,90v-5,3,-12,4,-18,4c31,94,20,90,12,81,4,73,,62,,48,,36,4,24,12,15,20,5,32,,47,,67,,82,9,89,28v5,10,7,23,7,38c96,83,93,99,88,112v-8,22,-23,33,-44,33c31,145,20,142,13,135,6,127,2,118,2,107r18,xm47,78r,c54,78,60,76,66,71v6,-4,9,-12,9,-24c75,37,72,29,67,24,62,19,55,16,47,16v-8,,-15,3,-20,9c21,31,19,39,19,48v,9,2,17,7,22c30,76,37,78,47,78r,xe" fillcolor="black" strokeweight="0">
                    <v:path arrowok="t" o:connecttype="custom" o:connectlocs="16,85;16,85;25,102;35,104;51,95;62,61;50,71;36,75;10,64;0,38;10,12;37,0;70,22;76,52;70,89;35,115;10,107;2,85;16,85;37,62;37,62;52,56;59,37;53,19;37,13;21,20;15,38;21,56;37,62;37,62" o:connectangles="0,0,0,0,0,0,0,0,0,0,0,0,0,0,0,0,0,0,0,0,0,0,0,0,0,0,0,0,0,0"/>
                    <o:lock v:ext="edit" verticies="t"/>
                  </v:shape>
                  <v:shape id="Freeform 1365" o:spid="_x0000_s1646" style="position:absolute;left:6708;top:3105;width:16;height:41;visibility:visible;mso-wrap-style:square;v-text-anchor:top" coordsize="2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" path="m,42r,c4,41,8,38,9,33v1,-3,2,-6,2,-9c11,23,11,23,11,23v,-1,,-1,,-2l,21,,,21,r,20c21,28,19,35,16,40,13,46,8,50,,51l,42xe" fillcolor="black" strokeweight="0">
                    <v:path arrowok="t" o:connecttype="custom" o:connectlocs="0,34;0,34;7,27;8,19;8,18;8,17;0,17;0,0;16,0;16,16;12,32;0,41;0,34" o:connectangles="0,0,0,0,0,0,0,0,0,0,0,0,0"/>
                  </v:shape>
                  <v:shape id="Freeform 1366" o:spid="_x0000_s1647" style="position:absolute;left:6788;top:3010;width:78;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" path="m47,145r,c31,145,18,141,11,132,3,122,,111,,98r18,c19,107,21,114,23,118v5,7,13,11,25,11c58,129,65,127,71,122v5,-5,8,-12,8,-20c79,93,76,86,70,82,64,78,56,76,46,76v-2,,-3,,-4,c41,76,39,76,38,76r,-15c40,61,42,61,43,61v1,,2,,4,c54,61,59,60,63,58,71,54,75,48,75,38,75,31,72,26,67,22,62,18,56,16,50,16,38,16,30,20,25,28v-2,4,-4,11,-4,19l3,47c3,36,5,27,10,20,17,7,29,,48,,62,,73,3,81,10v8,6,12,15,12,28c93,46,91,53,86,59v-3,3,-7,6,-11,7c82,69,88,72,92,78v4,6,6,13,6,22c98,113,94,124,85,133v-9,8,-21,12,-38,12l47,145xe" fillcolor="black" strokeweight="0">
                    <v:path arrowok="t" o:connecttype="custom" o:connectlocs="37,115;37,115;9,105;0,78;14,78;18,94;38,102;57,97;63,81;56,65;37,60;33,60;30,60;30,48;34,48;37,48;50,46;60,30;53,17;40,13;20,22;17,37;2,37;8,16;38,0;64,8;74,30;68,47;60,52;73,62;78,79;68,105;37,115;37,115" o:connectangles="0,0,0,0,0,0,0,0,0,0,0,0,0,0,0,0,0,0,0,0,0,0,0,0,0,0,0,0,0,0,0,0,0,0"/>
                  </v:shape>
                  <v:shape id="Freeform 1367" o:spid="_x0000_s1648" style="position:absolute;left:6879;top:3010;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" path="m52,r,c68,,78,4,85,12v6,8,9,17,9,25l76,37c75,32,74,27,71,24,67,18,61,15,52,15,42,15,34,20,28,29v-6,9,-9,22,-9,39c23,62,28,58,34,55v6,-3,12,-4,19,-4c65,51,75,55,84,62v9,8,13,19,13,34c97,109,93,120,85,130v-9,10,-21,15,-36,15c36,145,24,140,15,130,5,120,,103,,79,,62,2,47,7,35,15,11,30,,52,r,xm50,129r,c60,129,67,126,71,120v5,-6,7,-14,7,-22c78,90,76,84,72,77,68,70,60,67,50,67v-8,,-15,3,-21,8c24,80,21,87,21,98v,9,2,16,8,22c34,126,41,129,50,129r,xe" fillcolor="black" strokeweight="0">
                    <v:path arrowok="t" o:connecttype="custom" o:connectlocs="41,0;41,0;67,10;75,29;60,29;56,19;41,12;22,23;15,54;27,44;42,40;67,49;77,76;67,103;39,115;12,103;0,63;6,28;41,0;41,0;40,102;40,102;56,95;62,78;57,61;40,53;23,59;17,78;23,95;40,102;40,102" o:connectangles="0,0,0,0,0,0,0,0,0,0,0,0,0,0,0,0,0,0,0,0,0,0,0,0,0,0,0,0,0,0,0"/>
                    <o:lock v:ext="edit" verticies="t"/>
                  </v:shape>
                  <v:shape id="Freeform 1368" o:spid="_x0000_s1649" style="position:absolute;left:6977;top:3105;width:16;height:17;visibility:visible;mso-wrap-style:square;v-text-anchor:top" coordsize="2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" path="m,l,,20,r,21l,21,,xe" fillcolor="black" strokeweight="0">
                    <v:path arrowok="t" o:connecttype="custom" o:connectlocs="0,0;0,0;16,0;16,17;0,17;0,0" o:connectangles="0,0,0,0,0,0"/>
                  </v:shape>
                  <v:shape id="Freeform 1369" o:spid="_x0000_s1650" style="position:absolute;left:7013;top:3010;width:78;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" path="m48,r,c67,,80,8,88,23v6,11,10,27,10,48c98,90,95,106,89,118v-8,18,-22,27,-41,27c31,145,19,138,10,123,4,111,,94,,74,,58,2,44,6,32,14,11,28,,48,r,xm48,129r,c57,129,65,125,70,117v6,-8,8,-23,8,-46c78,55,76,42,73,32,69,21,61,16,50,16,39,16,31,21,27,31,22,41,19,55,19,74v,15,2,26,5,35c29,122,37,129,48,129r,xe" fillcolor="black" strokeweight="0">
                    <v:path arrowok="t" o:connecttype="custom" o:connectlocs="38,0;38,0;70,18;78,56;71,94;38,115;8,98;0,59;5,25;38,0;38,0;38,102;38,102;56,93;62,56;58,25;40,13;21,25;15,59;19,86;38,102;38,102" o:connectangles="0,0,0,0,0,0,0,0,0,0,0,0,0,0,0,0,0,0,0,0,0,0"/>
                    <o:lock v:ext="edit" verticies="t"/>
                  </v:shape>
                  <v:shape id="Freeform 1370" o:spid="_x0000_s1651" style="position:absolute;left:7101;top:3010;width:79;height:115;visibility:visible;mso-wrap-style:square;v-text-anchor:top" coordsize="99,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" path="m48,145r,c31,145,19,141,12,132,4,122,,111,,98r19,c20,107,22,114,24,118v5,7,13,11,25,11c58,129,66,127,72,122v5,-5,8,-12,8,-20c80,93,77,86,71,82,65,78,57,76,46,76v-1,,-2,,-3,c42,76,40,76,39,76r,-15c41,61,42,61,44,61v1,,2,,4,c54,61,60,60,64,58,72,54,75,48,75,38,75,31,73,26,68,22,63,18,57,16,50,16,39,16,30,20,26,28v-3,4,-4,11,-4,19l4,47c4,36,6,27,10,20,18,7,30,,49,,63,,74,3,82,10v8,6,12,15,12,28c94,46,91,53,87,59v-3,3,-7,6,-11,7c83,69,89,72,93,78v4,6,6,13,6,22c99,113,95,124,86,133v-9,8,-22,12,-38,12l48,145xe" fillcolor="black" strokeweight="0">
                    <v:path arrowok="t" o:connecttype="custom" o:connectlocs="38,115;38,115;10,105;0,78;15,78;19,94;39,102;57,97;64,81;57,65;37,60;34,60;31,60;31,48;35,48;38,48;51,46;60,30;54,17;40,13;21,22;18,37;3,37;8,16;39,0;65,8;75,30;69,47;61,52;74,62;79,79;69,105;38,115;38,115" o:connectangles="0,0,0,0,0,0,0,0,0,0,0,0,0,0,0,0,0,0,0,0,0,0,0,0,0,0,0,0,0,0,0,0,0,0"/>
                  </v:shape>
                  <v:shape id="Freeform 1371" o:spid="_x0000_s1652" style="position:absolute;left:7192;top:3005;width:37;height:150;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" path="m,189r,c11,168,18,153,21,144v4,-14,7,-31,7,-50c28,75,25,58,20,42,16,32,10,18,,l12,c22,16,28,26,31,30v2,4,4,9,6,16c41,54,43,62,44,70v2,8,2,16,2,23c46,113,43,130,37,145v-4,10,-12,25,-24,44l,189xe" fillcolor="black" strokeweight="0">
                    <v:path arrowok="t" o:connecttype="custom" o:connectlocs="0,150;0,150;17,114;23,75;16,33;0,0;10,0;25,24;30,37;35,56;37,74;30,115;10,150;0,150" o:connectangles="0,0,0,0,0,0,0,0,0,0,0,0,0,0"/>
                  </v:shape>
                  <v:shape id="Freeform 1372" o:spid="_x0000_s1653" style="position:absolute;left:5984;top:2383;width:41;height:112;visibility:visible;mso-wrap-style:square;v-text-anchor:top" coordsize="52,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" path="m,41r,l,27c13,26,22,24,27,21,32,18,36,11,38,l52,r,141l33,141,33,41,,41xe" fillcolor="black" strokeweight="0">
                    <v:path arrowok="t" o:connecttype="custom" o:connectlocs="0,33;0,33;0,21;21,17;30,0;41,0;41,112;26,112;26,33;0,33" o:connectangles="0,0,0,0,0,0,0,0,0,0"/>
                  </v:shape>
                  <v:shape id="Freeform 1373" o:spid="_x0000_s1654" style="position:absolute;left:6072;top:2478;width:16;height:17;visibility:visible;mso-wrap-style:square;v-text-anchor:top" coordsize="2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" path="m,l,,20,r,22l,22,,xe" fillcolor="black" strokeweight="0">
                    <v:path arrowok="t" o:connecttype="custom" o:connectlocs="0,0;0,0;16,0;16,17;0,17;0,0" o:connectangles="0,0,0,0,0,0"/>
                  </v:shape>
                  <v:shape id="Freeform 1374" o:spid="_x0000_s1655" style="position:absolute;left:6109;top:2382;width:75;height:116;visibility:visible;mso-wrap-style:square;v-text-anchor:top" coordsize="95,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" path="m20,108r,c20,117,24,124,31,128v3,2,8,3,12,3c52,131,59,127,65,120,71,113,75,99,78,77,74,83,69,88,63,90v-6,3,-12,4,-19,4c30,94,20,90,12,81,4,73,,62,,49,,36,4,25,12,15,19,5,31,,46,,67,,81,9,89,28v4,10,6,23,6,38c95,84,93,99,88,112v-9,22,-24,34,-44,34c30,146,19,142,12,135,5,128,2,118,2,108r18,xm46,79r,c53,79,60,76,66,72v6,-5,8,-13,8,-25c74,37,72,29,67,24,61,19,55,16,47,16v-9,,-16,3,-21,9c21,31,18,39,18,48v,10,3,17,7,22c30,76,37,79,46,79r,xe" fillcolor="black" strokeweight="0">
                    <v:path arrowok="t" o:connecttype="custom" o:connectlocs="16,86;16,86;24,102;34,104;51,95;62,61;50,72;35,75;9,64;0,39;9,12;36,0;70,22;75,52;69,89;35,116;9,107;2,86;16,86;36,63;36,63;52,57;58,37;53,19;37,13;21,20;14,38;20,56;36,63;36,63" o:connectangles="0,0,0,0,0,0,0,0,0,0,0,0,0,0,0,0,0,0,0,0,0,0,0,0,0,0,0,0,0,0"/>
                    <o:lock v:ext="edit" verticies="t"/>
                  </v:shape>
                  <v:shape id="Freeform 1375" o:spid="_x0000_s1656" style="position:absolute;left:6198;top:2385;width:77;height:113;visibility:visible;mso-wrap-style:square;v-text-anchor:top" coordsize="97,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" path="m18,103r,c20,113,24,120,33,124v4,2,9,3,14,3c58,127,66,123,71,117v5,-7,7,-15,7,-23c78,84,75,77,69,71,63,66,56,63,47,63v-6,,-11,1,-15,4c27,69,24,73,21,77l5,76,16,,89,r,17l29,17,23,56v4,-2,7,-4,10,-5c38,48,44,47,51,47v13,,24,5,33,13c93,68,97,79,97,92v,13,-4,25,-12,35c77,137,63,142,45,142v-11,,-21,-3,-30,-10c6,126,1,116,,103r18,xe" fillcolor="black" strokeweight="0">
                    <v:path arrowok="t" o:connecttype="custom" o:connectlocs="14,82;14,82;26,99;37,101;56,93;62,75;55,57;37,50;25,53;17,61;4,60;13,0;71,0;71,14;23,14;18,45;26,41;40,37;67,48;77,73;67,101;36,113;12,105;0,82;14,82" o:connectangles="0,0,0,0,0,0,0,0,0,0,0,0,0,0,0,0,0,0,0,0,0,0,0,0,0"/>
                  </v:shape>
                  <v:shape id="Freeform 1376" o:spid="_x0000_s1657" style="position:absolute;left:6338;top:2378;width:37;height:150;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" path="m45,r,c35,20,28,35,25,45,21,59,18,76,18,95v,19,3,36,8,52c30,157,36,171,46,189r-12,c24,174,18,164,16,160,14,156,11,150,8,143,5,134,2,123,1,112,,106,,101,,96,,76,3,59,9,44,13,34,21,20,33,l45,xe" fillcolor="black" strokeweight="0">
                    <v:path arrowok="t" o:connecttype="custom" o:connectlocs="36,0;36,0;20,36;14,75;21,117;37,150;27,150;13,127;6,113;1,89;0,76;7,35;27,0;36,0" o:connectangles="0,0,0,0,0,0,0,0,0,0,0,0,0,0"/>
                  </v:shape>
                  <v:shape id="Freeform 1377" o:spid="_x0000_s1658" style="position:absolute;left:6386;top:2382;width:77;height:116;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" path="m48,r,c66,,79,8,88,23v6,12,9,28,9,48c97,90,94,106,88,118v-8,18,-21,27,-40,27c31,145,18,138,10,123,3,111,,95,,74,,58,2,44,6,33,14,11,28,,48,r,xm48,129r,c57,129,64,125,70,117v5,-8,8,-23,8,-45c78,55,76,42,72,32,68,22,60,16,49,16,39,16,31,21,26,31,21,41,19,55,19,75v,14,1,26,4,34c28,123,36,129,48,129r,xe" fillcolor="black" strokeweight="0">
                    <v:path arrowok="t" o:connecttype="custom" o:connectlocs="38,0;38,0;70,18;77,57;70,94;38,116;8,98;0,59;5,26;38,0;38,0;38,103;38,103;56,94;62,58;57,26;39,13;21,25;15,60;18,87;38,103;38,103" o:connectangles="0,0,0,0,0,0,0,0,0,0,0,0,0,0,0,0,0,0,0,0,0,0"/>
                    <o:lock v:ext="edit" verticies="t"/>
                  </v:shape>
                  <v:shape id="Freeform 1378" o:spid="_x0000_s1659" style="position:absolute;left:6484;top:2478;width:16;height:17;visibility:visible;mso-wrap-style:square;v-text-anchor:top" coordsize="2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" path="m,l,,21,r,22l,22,,xe" fillcolor="black" strokeweight="0">
                    <v:path arrowok="t" o:connecttype="custom" o:connectlocs="0,0;0,0;16,0;16,17;0,17;0,0" o:connectangles="0,0,0,0,0,0"/>
                  </v:shape>
                  <v:shape id="Freeform 1379" o:spid="_x0000_s1660" style="position:absolute;left:6519;top:2382;width:80;height:113;visibility:visible;mso-wrap-style:square;v-text-anchor:top" coordsize="100,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" path="m61,92r,l61,28,16,92r45,xm62,142r,l62,107,,107,,90,64,,79,r,92l100,92r,15l79,107r,35l62,142xe" fillcolor="black" strokeweight="0">
                    <v:path arrowok="t" o:connecttype="custom" o:connectlocs="49,73;49,73;49,22;13,73;49,73;50,113;50,113;50,85;0,85;0,72;51,0;63,0;63,73;80,73;80,85;63,85;63,113;50,113" o:connectangles="0,0,0,0,0,0,0,0,0,0,0,0,0,0,0,0,0,0"/>
                    <o:lock v:ext="edit" verticies="t"/>
                  </v:shape>
                  <v:shape id="Freeform 1380" o:spid="_x0000_s1661" style="position:absolute;left:6610;top:2382;width:77;height:116;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" path="m48,r,c66,,79,8,88,23v6,12,9,28,9,48c97,90,94,106,88,118v-8,18,-21,27,-40,27c31,145,18,138,10,123,3,111,,95,,74,,58,2,44,6,33,14,11,28,,48,r,xm48,129r,c57,129,64,125,70,117v5,-8,8,-23,8,-45c78,55,76,42,72,32,68,22,60,16,49,16,39,16,31,21,26,31,21,41,19,55,19,75v,14,1,26,4,34c28,123,36,129,48,129r,xe" fillcolor="black" strokeweight="0">
                    <v:path arrowok="t" o:connecttype="custom" o:connectlocs="38,0;38,0;70,18;77,57;70,94;38,116;8,98;0,59;5,26;38,0;38,0;38,103;38,103;56,94;62,58;57,26;39,13;21,25;15,60;18,87;38,103;38,103" o:connectangles="0,0,0,0,0,0,0,0,0,0,0,0,0,0,0,0,0,0,0,0,0,0"/>
                    <o:lock v:ext="edit" verticies="t"/>
                  </v:shape>
                  <v:shape id="Freeform 1381" o:spid="_x0000_s1662" style="position:absolute;left:6708;top:2478;width:16;height:41;visibility:visible;mso-wrap-style:square;v-text-anchor:top" coordsize="2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" path="m,42r,c4,41,8,38,9,33v1,-3,2,-6,2,-9c11,24,11,23,11,23v,,,-1,,-1l,22,,,21,r,20c21,28,19,35,16,41,13,47,8,50,,52l,42xe" fillcolor="black" strokeweight="0">
                    <v:path arrowok="t" o:connecttype="custom" o:connectlocs="0,33;0,33;7,26;8,19;8,18;8,17;0,17;0,0;16,0;16,16;12,32;0,41;0,33" o:connectangles="0,0,0,0,0,0,0,0,0,0,0,0,0"/>
                  </v:shape>
                  <v:shape id="Freeform 1382" o:spid="_x0000_s1663" style="position:absolute;left:6789;top:2385;width:78;height:113;visibility:visible;mso-wrap-style:square;v-text-anchor:top" coordsize="9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" path="m19,103r,c20,113,25,120,33,124v4,2,9,3,14,3c58,127,66,123,71,117v5,-7,7,-15,7,-23c78,84,75,77,69,71,63,66,56,63,48,63v-6,,-12,1,-16,4c28,69,24,73,21,77l5,76,16,,90,r,17l30,17,24,56v3,-2,6,-4,9,-5c38,48,44,47,51,47v13,,24,5,33,13c93,68,98,79,98,92v,13,-5,25,-13,35c77,137,64,142,46,142v-12,,-22,-3,-31,-10c6,126,1,116,,103r19,xe" fillcolor="black" strokeweight="0">
                    <v:path arrowok="t" o:connecttype="custom" o:connectlocs="15,82;15,82;26,99;37,101;57,93;62,75;55,57;38,50;25,53;17,61;4,60;13,0;72,0;72,14;24,14;19,45;26,41;41,37;67,48;78,73;68,101;37,113;12,105;0,82;15,82" o:connectangles="0,0,0,0,0,0,0,0,0,0,0,0,0,0,0,0,0,0,0,0,0,0,0,0,0"/>
                  </v:shape>
                  <v:shape id="Freeform 1383" o:spid="_x0000_s1664" style="position:absolute;left:6887;top:2478;width:17;height:17;visibility:visible;mso-wrap-style:square;v-text-anchor:top" coordsize="2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" path="m,l,,21,r,22l,22,,xe" fillcolor="black" strokeweight="0">
                    <v:path arrowok="t" o:connecttype="custom" o:connectlocs="0,0;0,0;17,0;17,17;0,17;0,0" o:connectangles="0,0,0,0,0,0"/>
                  </v:shape>
                  <v:shape id="Freeform 1384" o:spid="_x0000_s1665" style="position:absolute;left:6924;top:2385;width:77;height:113;visibility:visible;mso-wrap-style:square;v-text-anchor:top" coordsize="97,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" path="m18,103r,c19,113,24,120,32,124v4,2,9,3,15,3c57,127,65,123,70,117v5,-7,8,-15,8,-23c78,84,75,77,69,71,63,66,55,63,47,63v-6,,-11,1,-16,4c27,69,23,73,20,77l5,76,15,,89,r,17l29,17,23,56v3,-2,6,-4,9,-5c37,48,43,47,50,47v13,,24,5,33,13c92,68,97,79,97,92v,13,-4,25,-13,35c76,137,63,142,45,142v-12,,-22,-3,-31,-10c6,126,1,116,,103r18,xe" fillcolor="black" strokeweight="0">
                    <v:path arrowok="t" o:connecttype="custom" o:connectlocs="14,82;14,82;25,99;37,101;56,93;62,75;55,57;37,50;25,53;16,61;4,60;12,0;71,0;71,14;23,14;18,45;25,41;40,37;66,48;77,73;67,101;36,113;11,105;0,82;14,82" o:connectangles="0,0,0,0,0,0,0,0,0,0,0,0,0,0,0,0,0,0,0,0,0,0,0,0,0"/>
                  </v:shape>
                  <v:shape id="Freeform 1385" o:spid="_x0000_s1666" style="position:absolute;left:7014;top:2382;width:75;height:116;visibility:visible;mso-wrap-style:square;v-text-anchor:top" coordsize="95,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" path="m20,108r,c20,117,24,124,31,128v4,2,8,3,12,3c52,131,59,127,65,120,71,113,75,99,78,77,74,83,69,88,63,90v-6,3,-12,4,-19,4c31,94,20,90,12,81,4,73,,62,,49,,36,4,25,12,15,20,5,31,,46,,67,,81,9,89,28v4,10,6,23,6,38c95,84,93,99,88,112v-9,22,-24,34,-44,34c30,146,20,142,12,135,5,128,2,118,2,108r18,xm47,79r,c54,79,60,76,66,72v6,-5,9,-13,9,-25c75,37,72,29,67,24,62,19,55,16,47,16v-9,,-16,3,-21,9c21,31,18,39,18,48v,10,3,17,7,22c30,76,37,79,47,79r,xe" fillcolor="black" strokeweight="0">
                    <v:path arrowok="t" o:connecttype="custom" o:connectlocs="16,86;16,86;24,102;34,104;51,95;62,61;50,72;35,75;9,64;0,39;9,12;36,0;70,22;75,52;69,89;35,116;9,107;2,86;16,86;37,63;37,63;52,57;59,37;53,19;37,13;21,20;14,38;20,56;37,63;37,63" o:connectangles="0,0,0,0,0,0,0,0,0,0,0,0,0,0,0,0,0,0,0,0,0,0,0,0,0,0,0,0,0,0"/>
                    <o:lock v:ext="edit" verticies="t"/>
                  </v:shape>
                  <v:shape id="Freeform 1386" o:spid="_x0000_s1667" style="position:absolute;left:7102;top:2378;width:37;height:150;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" path="m1,189r,c11,168,18,154,21,144v4,-14,7,-30,7,-49c28,76,25,58,20,42,16,33,10,19,,l12,c22,17,29,27,31,30v2,4,4,9,7,16c41,54,43,62,44,70v2,8,2,16,2,23c46,113,43,130,37,146v-4,9,-12,24,-24,43l1,189xe" fillcolor="black" strokeweight="0">
                    <v:path arrowok="t" o:connecttype="custom" o:connectlocs="1,150;1,150;17,114;23,75;16,33;0,0;10,0;25,24;31,37;35,56;37,74;30,116;10,150;1,150" o:connectangles="0,0,0,0,0,0,0,0,0,0,0,0,0,0"/>
                  </v:shape>
                  <v:shape id="Freeform 1387" o:spid="_x0000_s1668" style="position:absolute;left:5972;top:3951;width:79;height:115;visibility:visible;mso-wrap-style:square;v-text-anchor:top" coordsize="99,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" path="m48,145r,c31,145,19,141,12,131,4,122,,111,,98r19,c20,107,21,114,24,118v5,7,13,11,25,11c58,129,66,127,71,122v6,-5,9,-12,9,-20c80,92,77,86,71,82,65,78,57,76,46,76v-1,,-2,,-3,c41,76,40,76,39,76r,-16c41,61,42,61,44,61v1,,2,,4,c54,61,60,60,64,58,71,54,75,48,75,38,75,31,73,26,68,22,63,18,57,16,50,16,38,16,30,20,26,28v-3,4,-4,10,-5,18l4,46c4,36,6,27,10,20,17,6,30,,48,,63,,74,3,82,10v8,6,12,15,12,27c94,46,91,53,87,58v-3,4,-7,6,-12,8c83,68,89,72,93,78v4,6,6,13,6,22c99,113,95,124,86,132v-9,9,-22,13,-38,13l48,145xe" fillcolor="black" strokeweight="0">
                    <v:path arrowok="t" o:connecttype="custom" o:connectlocs="38,115;38,115;10,104;0,78;15,78;19,94;39,102;57,97;64,81;57,65;37,60;34,60;31,60;31,48;35,48;38,48;51,46;60,30;54,17;40,13;21,22;17,36;3,36;8,16;38,0;65,8;75,29;69,46;60,52;74,62;79,79;69,105;38,115;38,115" o:connectangles="0,0,0,0,0,0,0,0,0,0,0,0,0,0,0,0,0,0,0,0,0,0,0,0,0,0,0,0,0,0,0,0,0,0"/>
                  </v:shape>
                  <v:shape id="Freeform 1388" o:spid="_x0000_s1669" style="position:absolute;left:6072;top:4046;width:16;height:17;visibility:visible;mso-wrap-style:square;v-text-anchor:top" coordsize="2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" path="m,l,,20,r,21l,21,,xe" fillcolor="black" strokeweight="0">
                    <v:path arrowok="t" o:connecttype="custom" o:connectlocs="0,0;0,0;16,0;16,17;0,17;0,0" o:connectangles="0,0,0,0,0,0"/>
                  </v:shape>
                  <v:shape id="Freeform 1389" o:spid="_x0000_s1670" style="position:absolute;left:6108;top:3953;width:77;height:113;visibility:visible;mso-wrap-style:square;v-text-anchor:top" coordsize="97,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" path="m19,103r,c20,113,25,120,33,124v4,2,9,3,14,3c58,127,66,124,71,117v5,-6,7,-14,7,-22c78,85,75,77,69,72,63,67,56,64,48,64v-6,,-12,1,-16,4c28,70,24,73,21,77l5,77,16,,89,r,18l29,18,23,57v4,-3,7,-4,10,-6c38,49,44,48,51,48v13,,24,4,33,13c93,69,97,79,97,92v,14,-4,25,-12,36c77,138,64,143,46,143v-12,,-22,-3,-31,-10c6,127,1,117,,103r19,xe" fillcolor="black" strokeweight="0">
                    <v:path arrowok="t" o:connecttype="custom" o:connectlocs="15,81;15,81;26,98;37,100;56,92;62,75;55,57;38,51;25,54;17,61;4,61;13,0;71,0;71,14;23,14;18,45;26,40;40,38;67,48;77,73;67,101;37,113;12,105;0,81;15,81" o:connectangles="0,0,0,0,0,0,0,0,0,0,0,0,0,0,0,0,0,0,0,0,0,0,0,0,0"/>
                  </v:shape>
                  <v:shape id="Freeform 1390" o:spid="_x0000_s1671" style="position:absolute;left:6197;top:3951;width:79;height:112;visibility:visible;mso-wrap-style:square;v-text-anchor:top" coordsize="100,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" path="m61,91r,l61,27,16,91r45,xm62,141r,l62,107,,107,,89,64,,79,r,91l100,91r,16l79,107r,34l62,141xe" fillcolor="black" strokeweight="0">
                    <v:path arrowok="t" o:connecttype="custom" o:connectlocs="48,72;48,72;48,21;13,72;48,72;49,112;49,112;49,85;0,85;0,71;51,0;62,0;62,72;79,72;79,85;62,85;62,112;49,112" o:connectangles="0,0,0,0,0,0,0,0,0,0,0,0,0,0,0,0,0,0"/>
                    <o:lock v:ext="edit" verticies="t"/>
                  </v:shape>
                  <v:shape id="Freeform 1391" o:spid="_x0000_s1672" style="position:absolute;left:6338;top:3946;width:37;height:150;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" path="m45,r,c35,20,28,35,25,44,21,59,18,75,18,94v,19,3,37,8,53c30,156,36,170,46,189r-12,c24,174,18,164,16,160,14,156,11,150,8,143,5,133,2,123,1,112,,106,,101,,95,,76,3,59,9,43,13,34,21,19,33,l45,xe" fillcolor="black" strokeweight="0">
                    <v:path arrowok="t" o:connecttype="custom" o:connectlocs="36,0;36,0;20,35;14,75;21,117;37,150;27,150;13,127;6,113;1,89;0,75;7,34;27,0;36,0" o:connectangles="0,0,0,0,0,0,0,0,0,0,0,0,0,0"/>
                  </v:shape>
                  <v:shape id="Freeform 1392" o:spid="_x0000_s1673" style="position:absolute;left:6386;top:3951;width:77;height:112;visibility:visible;mso-wrap-style:square;v-text-anchor:top" coordsize="97,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" path="m,141r,c,129,3,119,7,110,12,101,20,92,33,85l52,74c60,69,66,65,70,61v5,-5,8,-11,8,-18c78,34,75,28,70,23,65,18,59,16,50,16,38,16,30,20,25,30v-2,5,-4,11,-4,20l3,50c3,38,6,28,10,20,18,6,31,,51,,67,,79,4,86,13v7,8,11,18,11,29c97,53,93,63,85,71,81,76,72,81,61,88l47,95v-6,4,-11,7,-15,11c25,111,21,118,19,125r78,l97,141,,141xe" fillcolor="black" strokeweight="0">
                    <v:path arrowok="t" o:connecttype="custom" o:connectlocs="0,112;0,112;6,87;26,68;41,59;56,48;62,34;56,18;40,13;20,24;17,40;2,40;8,16;40,0;68,10;77,33;67,56;48,70;37,75;25,84;15,99;77,99;77,112;0,112" o:connectangles="0,0,0,0,0,0,0,0,0,0,0,0,0,0,0,0,0,0,0,0,0,0,0,0"/>
                  </v:shape>
                  <v:shape id="Freeform 1393" o:spid="_x0000_s1674" style="position:absolute;left:6484;top:4046;width:16;height:17;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" path="m,l,,21,r,21l,21,,xe" fillcolor="black" strokeweight="0">
                    <v:path arrowok="t" o:connecttype="custom" o:connectlocs="0,0;0,0;16,0;16,17;0,17;0,0" o:connectangles="0,0,0,0,0,0"/>
                  </v:shape>
                  <v:shape id="Freeform 1394" o:spid="_x0000_s1675" style="position:absolute;left:6521;top:3953;width:78;height:110;visibility:visible;mso-wrap-style:square;v-text-anchor:top" coordsize="98,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" path="m98,r,l98,16c94,20,88,28,80,39,72,50,66,62,60,74,54,87,50,98,47,108v-2,6,-4,17,-7,31l20,139c24,112,34,86,50,59,59,43,68,30,78,18l,18,,,98,xe" fillcolor="black" strokeweight="0">
                    <v:path arrowok="t" o:connecttype="custom" o:connectlocs="78,0;78,0;78,13;64,31;48,59;37,85;32,110;16,110;40,47;62,14;0,14;0,0;78,0" o:connectangles="0,0,0,0,0,0,0,0,0,0,0,0,0"/>
                  </v:shape>
                  <v:shape id="Freeform 1395" o:spid="_x0000_s1676" style="position:absolute;left:6611;top:3953;width:78;height:110;visibility:visible;mso-wrap-style:square;v-text-anchor:top" coordsize="98,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" path="m98,r,l98,16c93,20,87,28,80,39,72,50,66,62,60,74,54,87,50,98,47,108v-2,6,-5,17,-8,31l20,139c24,112,34,86,49,59,58,43,68,30,78,18l,18,,,98,xe" fillcolor="black" strokeweight="0">
                    <v:path arrowok="t" o:connecttype="custom" o:connectlocs="78,0;78,0;78,13;64,31;48,59;37,85;31,110;16,110;39,47;62,14;0,14;0,0;78,0" o:connectangles="0,0,0,0,0,0,0,0,0,0,0,0,0"/>
                  </v:shape>
                  <v:shape id="Freeform 1396" o:spid="_x0000_s1677" style="position:absolute;left:6708;top:4046;width:16;height:41;visibility:visible;mso-wrap-style:square;v-text-anchor:top" coordsize="2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" path="m,42r,c4,41,8,38,9,32v1,-3,2,-5,2,-8c11,23,11,23,11,23v,-1,,-1,,-2l,21,,,21,r,20c21,28,19,34,16,40,13,46,8,50,,51l,42xe" fillcolor="black" strokeweight="0">
                    <v:path arrowok="t" o:connecttype="custom" o:connectlocs="0,34;0,34;7,26;8,19;8,18;8,17;0,17;0,0;16,0;16,16;12,32;0,41;0,34" o:connectangles="0,0,0,0,0,0,0,0,0,0,0,0,0"/>
                  </v:shape>
                  <v:shape id="Freeform 1397" o:spid="_x0000_s1678" style="position:absolute;left:6788;top:3951;width:79;height:112;visibility:visible;mso-wrap-style:square;v-text-anchor:top" coordsize="100,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" path="m62,91r,l62,27,16,91r46,xm62,141r,l62,107,,107,,89,65,,80,r,91l100,91r,16l80,107r,34l62,141xe" fillcolor="black" strokeweight="0">
                    <v:path arrowok="t" o:connecttype="custom" o:connectlocs="49,72;49,72;49,21;13,72;49,72;49,112;49,112;49,85;0,85;0,71;51,0;63,0;63,72;79,72;79,85;63,85;63,112;49,112" o:connectangles="0,0,0,0,0,0,0,0,0,0,0,0,0,0,0,0,0,0"/>
                    <o:lock v:ext="edit" verticies="t"/>
                  </v:shape>
                  <v:shape id="Freeform 1398" o:spid="_x0000_s1679" style="position:absolute;left:6887;top:4046;width:17;height:17;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" path="m,l,,21,r,21l,21,,xe" fillcolor="black" strokeweight="0">
                    <v:path arrowok="t" o:connecttype="custom" o:connectlocs="0,0;0,0;17,0;17,17;0,17;0,0" o:connectangles="0,0,0,0,0,0"/>
                  </v:shape>
                  <v:shape id="Freeform 1399" o:spid="_x0000_s1680" style="position:absolute;left:6922;top:3951;width:80;height:112;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" path="m62,91r,l62,27,16,91r46,xm62,141r,l62,107,,107,,89,65,,80,r,91l101,91r,16l80,107r,34l62,141xe" fillcolor="black" strokeweight="0">
                    <v:path arrowok="t" o:connecttype="custom" o:connectlocs="49,72;49,72;49,21;13,72;49,72;49,112;49,112;49,85;0,85;0,71;51,0;63,0;63,72;80,72;80,85;63,85;63,112;49,112" o:connectangles="0,0,0,0,0,0,0,0,0,0,0,0,0,0,0,0,0,0"/>
                    <o:lock v:ext="edit" verticies="t"/>
                  </v:shape>
                  <v:shape id="Freeform 1400" o:spid="_x0000_s1681" style="position:absolute;left:7013;top:3953;width:78;height:113;visibility:visible;mso-wrap-style:square;v-text-anchor:top" coordsize="98,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" path="m19,103r,c20,113,25,120,33,124v4,2,9,3,14,3c58,127,66,124,71,117v5,-6,7,-14,7,-22c78,85,75,77,69,72,63,67,56,64,48,64v-6,,-12,1,-16,4c28,70,24,73,21,77l5,77,16,,90,r,18l30,18,24,57v3,-3,6,-4,9,-6c38,49,44,48,51,48v13,,24,4,33,13c93,69,98,79,98,92v,14,-5,25,-13,36c77,138,64,143,46,143v-12,,-22,-3,-31,-10c6,127,1,117,,103r19,xe" fillcolor="black" strokeweight="0">
                    <v:path arrowok="t" o:connecttype="custom" o:connectlocs="15,81;15,81;26,98;37,100;57,92;62,75;55,57;38,51;25,54;17,61;4,61;13,0;72,0;72,14;24,14;19,45;26,40;41,38;67,48;78,73;68,101;37,113;12,105;0,81;15,81" o:connectangles="0,0,0,0,0,0,0,0,0,0,0,0,0,0,0,0,0,0,0,0,0,0,0,0,0"/>
                  </v:shape>
                  <v:shape id="Freeform 1401" o:spid="_x0000_s1682" style="position:absolute;left:7102;top:3946;width:37;height:150;visibility:visible;mso-wrap-style:square;v-text-anchor:top" coordsize="46,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" path="m1,189r,c11,168,18,153,21,144v4,-14,7,-31,7,-50c28,75,25,58,20,42,16,32,10,18,,l12,c22,16,29,26,31,30v2,4,4,9,7,16c41,54,43,62,44,70v2,8,2,16,2,23c46,113,43,130,37,145v-4,10,-12,25,-24,44l1,189xe" fillcolor="black" strokeweight="0">
                    <v:path arrowok="t" o:connecttype="custom" o:connectlocs="1,150;1,150;17,114;23,75;16,33;0,0;10,0;25,24;31,37;35,56;37,74;30,115;10,150;1,150" o:connectangles="0,0,0,0,0,0,0,0,0,0,0,0,0,0"/>
                  </v:shape>
                  <v:shape id="Freeform 1402" o:spid="_x0000_s1683" style="position:absolute;left:5974;top:2069;width:77;height:112;visibility:visible;mso-wrap-style:square;v-text-anchor:top" coordsize="97,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" path="m,141r,c,129,3,118,7,109,12,100,20,92,33,85l52,74c60,69,66,65,70,61v5,-5,8,-11,8,-18c78,34,75,28,70,23,66,18,59,16,51,16,39,16,30,20,25,30v-2,5,-3,11,-4,20l3,50c3,38,6,28,10,20,18,6,31,,51,,67,,79,4,86,13v8,8,11,18,11,29c97,53,93,63,86,71,81,75,73,81,61,88l47,95v-6,4,-11,7,-15,10c26,111,21,118,20,124r77,l97,141,,141xe" fillcolor="black" strokeweight="0">
                    <v:path arrowok="t" o:connecttype="custom" o:connectlocs="0,112;0,112;6,87;26,68;41,59;56,48;62,34;56,18;40,13;20,24;17,40;2,40;8,16;40,0;68,10;77,33;68,56;48,70;37,75;25,83;16,98;77,98;77,112;0,112" o:connectangles="0,0,0,0,0,0,0,0,0,0,0,0,0,0,0,0,0,0,0,0,0,0,0,0"/>
                  </v:shape>
                  <v:shape id="Freeform 1403" o:spid="_x0000_s1684" style="position:absolute;left:6072;top:2164;width:16;height:17;visibility:visible;mso-wrap-style:square;v-text-anchor:top" coordsize="2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" path="m,l,,20,r,21l,21,,xe" fillcolor="black" strokeweight="0">
                    <v:path arrowok="t" o:connecttype="custom" o:connectlocs="0,0;0,0;16,0;16,17;0,17;0,0" o:connectangles="0,0,0,0,0,0"/>
                  </v:shape>
                  <v:shape id="Freeform 1404" o:spid="_x0000_s1685" style="position:absolute;left:6118;top:2070;width:42;height:111;visibility:visible;mso-wrap-style:square;v-text-anchor:top" coordsize="52,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" path="m,40r,l,27c13,25,22,23,27,20,32,17,36,11,38,l52,r,140l33,140,33,40,,40xe" fillcolor="black" strokeweight="0">
                    <v:path arrowok="t" o:connecttype="custom" o:connectlocs="0,32;0,32;0,21;22,16;31,0;42,0;42,111;27,111;27,32;0,32" o:connectangles="0,0,0,0,0,0,0,0,0,0"/>
                  </v:shape>
                  <v:shape id="Freeform 1405" o:spid="_x0000_s1686" style="position:absolute;left:6196;top:2070;width:41;height:111;visibility:visible;mso-wrap-style:square;v-text-anchor:top" coordsize="52,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" path="m,40r,l,27c13,25,22,23,27,20,32,17,36,11,38,l52,r,140l33,140,33,40,,40xe" fillcolor="black" strokeweight="0">
                    <v:path arrowok="t" o:connecttype="custom" o:connectlocs="0,32;0,32;0,21;21,16;30,0;41,0;41,111;26,111;26,32;0,32" o:connectangles="0,0,0,0,0,0,0,0,0,0"/>
                  </v:shape>
                  <v:shape id="Freeform 1406" o:spid="_x0000_s1687" style="position:absolute;left:6326;top:2064;width:37;height:150;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" path="m46,r,c35,20,28,35,25,44,21,59,18,75,18,94v,19,3,37,8,52c30,156,36,170,46,188r-12,c24,173,18,164,16,160,14,156,11,150,9,143,5,133,2,123,1,112,,106,,101,,95,,76,3,59,9,43,13,34,21,19,33,l46,xe" fillcolor="black" strokeweight="0">
                    <v:path arrowok="t" o:connecttype="custom" o:connectlocs="37,0;37,0;20,35;14,75;21,116;37,150;27,150;13,128;7,114;1,89;0,76;7,34;27,0;37,0" o:connectangles="0,0,0,0,0,0,0,0,0,0,0,0,0,0"/>
                  </v:shape>
                  <v:shape id="Freeform 1407" o:spid="_x0000_s1688" style="position:absolute;left:6374;top:2069;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" path="m48,r,c66,,79,8,88,23v6,11,9,27,9,47c97,90,94,106,88,118v-8,18,-21,27,-40,27c31,145,18,138,10,123,3,111,,94,,73,,57,2,44,6,32,14,11,28,,48,r,xm48,129r,c57,129,64,125,70,117v5,-8,8,-24,8,-46c78,55,76,42,72,32,68,21,60,16,49,16,39,16,31,21,26,31,21,41,19,55,19,74v,15,1,26,4,35c28,122,36,129,48,129r,xe" fillcolor="black" strokeweight="0">
                    <v:path arrowok="t" o:connecttype="custom" o:connectlocs="38,0;38,0;70,18;77,56;70,94;38,115;8,98;0,58;5,25;38,0;38,0;38,102;38,102;56,93;62,56;57,25;39,13;21,25;15,59;18,86;38,102;38,102" o:connectangles="0,0,0,0,0,0,0,0,0,0,0,0,0,0,0,0,0,0,0,0,0,0"/>
                    <o:lock v:ext="edit" verticies="t"/>
                  </v:shape>
                  <v:shape id="Freeform 1408" o:spid="_x0000_s1689" style="position:absolute;left:6472;top:2164;width:16;height:17;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" path="m,l,,21,r,21l,21,,xe" fillcolor="black" strokeweight="0">
                    <v:path arrowok="t" o:connecttype="custom" o:connectlocs="0,0;0,0;16,0;16,17;0,17;0,0" o:connectangles="0,0,0,0,0,0"/>
                  </v:shape>
                  <v:shape id="Freeform 1409" o:spid="_x0000_s1690" style="position:absolute;left:6508;top:2069;width:77;height:112;visibility:visible;mso-wrap-style:square;v-text-anchor:top" coordsize="97,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" path="m,141r,c,129,3,118,7,109,12,100,20,92,33,85l52,74c60,69,66,65,70,61v5,-5,8,-11,8,-18c78,34,75,28,70,23,65,18,59,16,51,16,39,16,30,20,25,30v-2,5,-3,11,-4,20l3,50c3,38,6,28,10,20,18,6,31,,51,,67,,79,4,86,13v8,8,11,18,11,29c97,53,93,63,86,71,81,75,73,81,61,88l47,95v-6,4,-11,7,-15,10c25,111,21,118,20,124r77,l97,141,,141xe" fillcolor="black" strokeweight="0">
                    <v:path arrowok="t" o:connecttype="custom" o:connectlocs="0,112;0,112;6,87;26,68;41,59;56,48;62,34;56,18;40,13;20,24;17,40;2,40;8,16;40,0;68,10;77,33;68,56;48,70;37,75;25,83;16,98;77,98;77,112;0,112" o:connectangles="0,0,0,0,0,0,0,0,0,0,0,0,0,0,0,0,0,0,0,0,0,0,0,0"/>
                  </v:shape>
                  <v:shape id="Freeform 1410" o:spid="_x0000_s1691" style="position:absolute;left:6599;top:2068;width:77;height:116;visibility:visible;mso-wrap-style:square;v-text-anchor:top" coordsize="97,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" path="m51,r,c67,,78,5,84,13v7,8,10,16,10,25l76,38c75,32,73,28,71,25,67,19,60,16,52,16,42,16,34,21,28,30,22,39,19,52,18,69,22,63,27,59,34,56v5,-3,12,-4,19,-4c64,52,75,56,84,63v8,8,13,19,13,34c97,110,93,121,84,131v-8,10,-20,15,-35,15c35,146,24,141,14,131,5,121,,104,,80,,63,2,48,6,36,15,12,30,,51,r,xm50,130r,c59,130,66,127,71,121v5,-7,7,-14,7,-23c78,91,76,84,72,78,68,71,60,68,49,68v-7,,-14,3,-20,8c23,81,21,88,21,98v,9,2,17,7,23c34,127,41,130,50,130r,xe" fillcolor="black" strokeweight="0">
                    <v:path arrowok="t" o:connecttype="custom" o:connectlocs="40,0;40,0;67,10;75,30;60,30;56,20;41,13;22,24;14,55;27,44;42,41;67,50;77,77;67,104;39,116;11,104;0,64;5,29;40,0;40,0;40,103;40,103;56,96;62,78;57,62;39,54;23,60;17,78;22,96;40,103;40,103" o:connectangles="0,0,0,0,0,0,0,0,0,0,0,0,0,0,0,0,0,0,0,0,0,0,0,0,0,0,0,0,0,0,0"/>
                    <o:lock v:ext="edit" verticies="t"/>
                  </v:shape>
                  <v:shape id="Freeform 1411" o:spid="_x0000_s1692" style="position:absolute;left:6696;top:2164;width:16;height:41;visibility:visible;mso-wrap-style:square;v-text-anchor:top" coordsize="2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" path="m,42r,c4,41,8,38,9,32v1,-3,2,-6,2,-8c11,23,11,23,11,22v,,,,,-1l,21,,,21,r,20c21,27,19,34,16,40,13,46,8,50,,51l,42xe" fillcolor="black" strokeweight="0">
                    <v:path arrowok="t" o:connecttype="custom" o:connectlocs="0,34;0,34;7,26;8,19;8,18;8,17;0,17;0,0;16,0;16,16;12,32;0,41;0,34" o:connectangles="0,0,0,0,0,0,0,0,0,0,0,0,0"/>
                  </v:shape>
                  <v:shape id="Freeform 1412" o:spid="_x0000_s1693" style="position:absolute;left:6778;top:2071;width:77;height:110;visibility:visible;mso-wrap-style:square;v-text-anchor:top" coordsize="98,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" path="m98,r,l98,16c94,20,88,28,80,39,73,50,66,62,60,74,55,86,50,98,47,108v-2,6,-4,17,-7,31l20,139c25,112,35,85,50,59,59,43,68,30,78,18l,18,,,98,xe" fillcolor="black" strokeweight="0">
                    <v:path arrowok="t" o:connecttype="custom" o:connectlocs="77,0;77,0;77,13;63,31;47,59;37,85;31,110;16,110;39,47;61,14;0,14;0,0;77,0" o:connectangles="0,0,0,0,0,0,0,0,0,0,0,0,0"/>
                  </v:shape>
                  <v:shape id="Freeform 1413" o:spid="_x0000_s1694" style="position:absolute;left:6875;top:2164;width:17;height:17;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" path="m,l,,21,r,21l,21,,xe" fillcolor="black" strokeweight="0">
                    <v:path arrowok="t" o:connecttype="custom" o:connectlocs="0,0;0,0;17,0;17,17;0,17;0,0" o:connectangles="0,0,0,0,0,0"/>
                  </v:shape>
                  <v:shape id="Freeform 1414" o:spid="_x0000_s1695" style="position:absolute;left:6910;top:2069;width:80;height:112;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" path="m62,91r,l62,27,17,91r45,xm62,141r,l62,107,,107,,89,65,,80,r,91l101,91r,16l80,107r,34l62,141xe" fillcolor="black" strokeweight="0">
                    <v:path arrowok="t" o:connecttype="custom" o:connectlocs="49,72;49,72;49,21;13,72;49,72;49,112;49,112;49,85;0,85;0,71;51,0;63,0;63,72;80,72;80,85;63,85;63,112;49,112" o:connectangles="0,0,0,0,0,0,0,0,0,0,0,0,0,0,0,0,0,0"/>
                    <o:lock v:ext="edit" verticies="t"/>
                  </v:shape>
                  <v:shape id="Freeform 1415" o:spid="_x0000_s1696" style="position:absolute;left:7001;top:2069;width:78;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" path="m48,r,c67,,80,8,88,23v6,11,10,27,10,47c98,90,95,106,89,118v-8,18,-22,27,-41,27c31,145,19,138,11,123,4,111,,94,,73,,57,2,44,6,32,14,11,28,,48,r,xm48,129r,c57,129,65,125,70,117v6,-8,8,-24,8,-46c78,55,76,42,73,32,69,21,61,16,50,16,39,16,31,21,27,31,22,41,19,55,19,74v,15,2,26,5,35c29,122,37,129,48,129r,xe" fillcolor="black" strokeweight="0">
                    <v:path arrowok="t" o:connecttype="custom" o:connectlocs="38,0;38,0;70,18;78,56;71,94;38,115;9,98;0,58;5,25;38,0;38,0;38,102;38,102;56,93;62,56;58,25;40,13;21,25;15,59;19,86;38,102;38,102" o:connectangles="0,0,0,0,0,0,0,0,0,0,0,0,0,0,0,0,0,0,0,0,0,0"/>
                    <o:lock v:ext="edit" verticies="t"/>
                  </v:shape>
                  <v:shape id="Freeform 1416" o:spid="_x0000_s1697" style="position:absolute;left:7091;top:2064;width:36;height:150;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" path="m1,188r,c11,168,18,153,21,144v4,-14,7,-31,7,-50c28,75,25,58,20,42,17,32,10,18,,l12,c22,16,29,26,31,30v2,4,4,9,7,16c41,54,43,62,44,70v2,8,2,16,2,23c46,113,43,130,37,145v-4,10,-12,24,-24,43l1,188xe" fillcolor="black" strokeweight="0">
                    <v:path arrowok="t" o:connecttype="custom" o:connectlocs="1,150;1,150;16,115;22,75;16,34;0,0;9,0;24,24;30,37;34,56;36,74;29,116;10,150;1,150" o:connectangles="0,0,0,0,0,0,0,0,0,0,0,0,0,0"/>
                  </v:shape>
                  <v:shape id="Freeform 1417" o:spid="_x0000_s1698" style="position:absolute;left:5973;top:1756;width:79;height:112;visibility:visible;mso-wrap-style:square;v-text-anchor:top" coordsize="100,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" path="m61,91r,l61,27,16,91r45,xm62,141r,l62,107,,107,,89,64,,79,r,91l100,91r,16l79,107r,34l62,141xe" fillcolor="black" strokeweight="0">
                    <v:path arrowok="t" o:connecttype="custom" o:connectlocs="48,72;48,72;48,21;13,72;48,72;49,112;49,112;49,85;0,85;0,71;51,0;62,0;62,72;79,72;79,85;62,85;62,112;49,112" o:connectangles="0,0,0,0,0,0,0,0,0,0,0,0,0,0,0,0,0,0"/>
                    <o:lock v:ext="edit" verticies="t"/>
                  </v:shape>
                  <v:shape id="Freeform 1418" o:spid="_x0000_s1699" style="position:absolute;left:6072;top:1851;width:16;height:17;visibility:visible;mso-wrap-style:square;v-text-anchor:top" coordsize="2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" path="m,l,,20,r,21l,21,,xe" fillcolor="black" strokeweight="0">
                    <v:path arrowok="t" o:connecttype="custom" o:connectlocs="0,0;0,0;16,0;16,17;0,17;0,0" o:connectangles="0,0,0,0,0,0"/>
                  </v:shape>
                  <v:shape id="Freeform 1419" o:spid="_x0000_s1700" style="position:absolute;left:6109;top:1756;width:75;height:115;visibility:visible;mso-wrap-style:square;v-text-anchor:top" coordsize="95,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" path="m20,107r,c20,117,24,124,31,127v3,2,8,3,12,3c52,130,59,127,65,120,71,113,75,98,78,77,74,83,69,87,63,90v-6,2,-12,4,-19,4c30,94,20,89,12,81,4,72,,62,,48,,35,4,24,12,14,19,5,31,,46,,67,,81,9,89,28v4,10,6,22,6,38c95,83,93,98,88,112v-9,22,-24,33,-44,33c30,145,19,141,12,134,5,127,2,118,2,107r18,xm46,78r,c53,78,60,76,66,71v6,-5,8,-13,8,-24c74,36,72,29,67,24,61,18,55,16,47,16v-9,,-16,3,-21,9c21,30,18,38,18,48v,9,3,16,7,22c30,75,37,78,46,78r,xe" fillcolor="black" strokeweight="0">
                    <v:path arrowok="t" o:connecttype="custom" o:connectlocs="16,85;16,85;24,101;34,103;51,95;62,61;50,71;35,75;9,64;0,38;9,11;36,0;70,22;75,52;69,89;35,115;9,106;2,85;16,85;36,62;36,62;52,56;58,37;53,19;37,13;21,20;14,38;20,56;36,62;36,62" o:connectangles="0,0,0,0,0,0,0,0,0,0,0,0,0,0,0,0,0,0,0,0,0,0,0,0,0,0,0,0,0,0"/>
                    <o:lock v:ext="edit" verticies="t"/>
                  </v:shape>
                  <v:shape id="Freeform 1420" o:spid="_x0000_s1701" style="position:absolute;left:6198;top:1755;width:77;height:113;visibility:visible;mso-wrap-style:square;v-text-anchor:top" coordsize="97,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" path="m,142r,c1,130,3,119,7,110,12,101,20,93,33,86l52,75c60,70,66,66,70,62v5,-5,8,-11,8,-18c78,35,75,29,70,24,66,19,59,17,51,17,39,17,30,21,25,31v-2,4,-3,11,-4,20l3,51c3,39,6,29,10,21,18,7,31,,51,,67,,79,5,86,14v8,8,11,18,11,29c97,54,94,64,86,72,81,76,73,82,61,89l47,96v-6,4,-11,7,-15,10c26,112,21,118,20,125r77,l97,142,,142xe" fillcolor="black" strokeweight="0">
                    <v:path arrowok="t" o:connecttype="custom" o:connectlocs="0,113;0,113;6,88;26,68;41,60;56,49;62,35;56,19;40,14;20,25;17,41;2,41;8,17;40,0;68,11;77,34;68,57;48,71;37,76;25,84;16,99;77,99;77,113;0,113" o:connectangles="0,0,0,0,0,0,0,0,0,0,0,0,0,0,0,0,0,0,0,0,0,0,0,0"/>
                  </v:shape>
                  <v:shape id="Freeform 1421" o:spid="_x0000_s1702" style="position:absolute;left:6338;top:1751;width:37;height:149;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" path="m45,r,c35,20,28,35,25,44,21,59,18,75,18,94v,19,3,37,8,52c30,156,36,170,46,188r-12,c24,173,18,164,16,160,14,156,11,150,8,143,5,133,2,123,1,112,,106,,100,,95,,76,3,58,9,43,13,34,21,19,33,l45,xe" fillcolor="black" strokeweight="0">
                    <v:path arrowok="t" o:connecttype="custom" o:connectlocs="36,0;36,0;20,35;14,75;21,116;37,149;27,149;13,127;6,113;1,89;0,75;7,34;27,0;36,0" o:connectangles="0,0,0,0,0,0,0,0,0,0,0,0,0,0"/>
                  </v:shape>
                  <v:shape id="Freeform 1422" o:spid="_x0000_s1703" style="position:absolute;left:6396;top:1756;width:42;height:112;visibility:visible;mso-wrap-style:square;v-text-anchor:top" coordsize="52,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" path="m,40r,l,27c12,25,21,23,26,20,31,17,35,10,38,l52,r,140l33,140,33,40,,40xe" fillcolor="black" strokeweight="0">
                    <v:path arrowok="t" o:connecttype="custom" o:connectlocs="0,32;0,32;0,22;21,16;31,0;42,0;42,112;27,112;27,32;0,32" o:connectangles="0,0,0,0,0,0,0,0,0,0"/>
                  </v:shape>
                  <v:shape id="Freeform 1423" o:spid="_x0000_s1704" style="position:absolute;left:6484;top:1851;width:16;height:17;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" path="m,l,,21,r,21l,21,,xe" fillcolor="black" strokeweight="0">
                    <v:path arrowok="t" o:connecttype="custom" o:connectlocs="0,0;0,0;16,0;16,17;0,17;0,0" o:connectangles="0,0,0,0,0,0"/>
                  </v:shape>
                  <v:shape id="Freeform 1424" o:spid="_x0000_s1705" style="position:absolute;left:6520;top:1756;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" path="m48,r,c66,,80,7,88,23v6,11,9,27,9,47c97,90,94,105,89,118v-9,18,-22,27,-41,27c31,145,18,138,10,123,3,111,,94,,73,,57,2,44,6,32,14,11,28,,48,r,xm48,129r,c57,129,64,125,70,117v5,-9,8,-24,8,-46c78,55,76,42,72,31,68,21,61,16,49,16,39,16,31,21,26,31v-5,9,-7,24,-7,43c19,88,21,100,24,109v4,13,12,20,24,20l48,129xe" fillcolor="black" strokeweight="0">
                    <v:path arrowok="t" o:connecttype="custom" o:connectlocs="38,0;38,0;70,18;77,56;71,94;38,115;8,98;0,58;5,25;38,0;38,0;38,102;38,102;56,93;62,56;57,25;39,13;21,25;15,59;19,86;38,102;38,102" o:connectangles="0,0,0,0,0,0,0,0,0,0,0,0,0,0,0,0,0,0,0,0,0,0"/>
                    <o:lock v:ext="edit" verticies="t"/>
                  </v:shape>
                  <v:shape id="Freeform 1425" o:spid="_x0000_s1706" style="position:absolute;left:6608;top:1756;width:79;height:115;visibility:visible;mso-wrap-style:square;v-text-anchor:top" coordsize="99,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" path="m48,145r,c31,145,19,140,11,131,4,122,,111,,98r19,c19,107,21,114,24,118v4,7,13,11,25,11c58,129,66,126,71,121v6,-5,9,-11,9,-19c80,92,77,85,71,82,65,78,57,76,46,76v-1,,-2,,-4,c41,76,40,76,39,76r,-16c41,60,42,61,43,61v2,,3,,4,c54,61,59,60,64,58,71,54,75,47,75,38,75,31,72,25,67,22,62,18,57,16,50,16,38,16,30,20,25,28v-2,4,-3,10,-4,18l4,46c4,36,6,27,10,19,17,6,30,,48,,63,,74,3,82,9v7,7,11,16,11,28c93,46,91,53,86,58v-2,4,-6,6,-11,8c83,68,88,72,93,78v4,6,6,13,6,21c99,113,94,124,86,132v-9,9,-22,13,-38,13l48,145xe" fillcolor="black" strokeweight="0">
                    <v:path arrowok="t" o:connecttype="custom" o:connectlocs="38,115;38,115;9,104;0,78;15,78;19,94;39,102;57,96;64,81;57,65;37,60;34,60;31,60;31,48;34,48;38,48;51,46;60,30;53,17;40,13;20,22;17,36;3,36;8,15;38,0;65,7;74,29;69,46;60,52;74,62;79,79;69,105;38,115;38,115" o:connectangles="0,0,0,0,0,0,0,0,0,0,0,0,0,0,0,0,0,0,0,0,0,0,0,0,0,0,0,0,0,0,0,0,0,0"/>
                  </v:shape>
                  <v:shape id="Freeform 1426" o:spid="_x0000_s1707" style="position:absolute;left:6708;top:1851;width:16;height:41;visibility:visible;mso-wrap-style:square;v-text-anchor:top" coordsize="2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" path="m,42r,c4,41,8,38,9,32v1,-3,2,-6,2,-8c11,23,11,23,11,22v,,,,,-1l,21,,,21,r,20c21,27,19,34,16,40,13,46,8,50,,51l,42xe" fillcolor="black" strokeweight="0">
                    <v:path arrowok="t" o:connecttype="custom" o:connectlocs="0,34;0,34;7,26;8,19;8,18;8,17;0,17;0,0;16,0;16,16;12,32;0,41;0,34" o:connectangles="0,0,0,0,0,0,0,0,0,0,0,0,0"/>
                  </v:shape>
                  <v:shape id="Freeform 1427" o:spid="_x0000_s1708" style="position:absolute;left:6799;top:1756;width:41;height:112;visibility:visible;mso-wrap-style:square;v-text-anchor:top" coordsize="52,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" path="m,40r,l,27c13,25,22,23,27,20,32,17,36,10,38,l52,r,140l33,140,33,40,,40xe" fillcolor="black" strokeweight="0">
                    <v:path arrowok="t" o:connecttype="custom" o:connectlocs="0,32;0,32;0,22;21,16;30,0;41,0;41,112;26,112;26,32;0,32" o:connectangles="0,0,0,0,0,0,0,0,0,0"/>
                  </v:shape>
                  <v:shape id="Freeform 1428" o:spid="_x0000_s1709" style="position:absolute;left:6877;top:1756;width:79;height:115;visibility:visible;mso-wrap-style:square;v-text-anchor:top" coordsize="99,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" path="m48,145r,c31,145,19,140,12,131,4,122,,111,,98r19,c20,107,22,114,24,118v5,7,13,11,25,11c58,129,66,126,72,121v5,-5,8,-11,8,-19c80,92,77,85,71,82,65,78,57,76,46,76v-1,,-2,,-3,c42,76,40,76,39,76r,-16c41,60,42,61,44,61v1,,2,,4,c54,61,60,60,64,58,72,54,75,47,75,38,75,31,73,25,68,22,63,18,57,16,50,16,39,16,30,20,26,28v-3,4,-4,10,-4,18l4,46c4,36,6,27,10,19,18,6,30,,49,,63,,74,3,82,9v8,7,12,16,12,28c94,46,91,53,87,58v-3,4,-7,6,-11,8c83,68,89,72,93,78v4,6,6,13,6,21c99,113,95,124,86,132v-9,9,-22,13,-38,13l48,145xe" fillcolor="black" strokeweight="0">
                    <v:path arrowok="t" o:connecttype="custom" o:connectlocs="38,115;38,115;10,104;0,78;15,78;19,94;39,102;57,96;64,81;57,65;37,60;34,60;31,60;31,48;35,48;38,48;51,46;60,30;54,17;40,13;21,22;18,36;3,36;8,15;39,0;65,7;75,29;69,46;61,52;74,62;79,79;69,105;38,115;38,115" o:connectangles="0,0,0,0,0,0,0,0,0,0,0,0,0,0,0,0,0,0,0,0,0,0,0,0,0,0,0,0,0,0,0,0,0,0"/>
                  </v:shape>
                  <v:shape id="Freeform 1429" o:spid="_x0000_s1710" style="position:absolute;left:6977;top:1851;width:16;height:17;visibility:visible;mso-wrap-style:square;v-text-anchor:top" coordsize="2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" path="m,l,,20,r,21l,21,,xe" fillcolor="black" strokeweight="0">
                    <v:path arrowok="t" o:connecttype="custom" o:connectlocs="0,0;0,0;16,0;16,17;0,17;0,0" o:connectangles="0,0,0,0,0,0"/>
                  </v:shape>
                  <v:shape id="Freeform 1430" o:spid="_x0000_s1711" style="position:absolute;left:7014;top:1757;width:77;height:111;visibility:visible;mso-wrap-style:square;v-text-anchor:top" coordsize="98,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" path="m98,r,l98,16c94,20,88,28,80,39,73,50,66,61,60,74,55,86,50,98,47,108v-2,6,-4,17,-7,31l20,139c25,112,35,85,50,59,59,43,68,30,78,18l,18,,,98,xe" fillcolor="black" strokeweight="0">
                    <v:path arrowok="t" o:connecttype="custom" o:connectlocs="77,0;77,0;77,13;63,31;47,59;37,86;31,111;16,111;39,47;61,14;0,14;0,0;77,0" o:connectangles="0,0,0,0,0,0,0,0,0,0,0,0,0"/>
                  </v:shape>
                  <v:shape id="Freeform 1431" o:spid="_x0000_s1712" style="position:absolute;left:7113;top:1756;width:41;height:112;visibility:visible;mso-wrap-style:square;v-text-anchor:top" coordsize="52,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" path="m,40r,l,27c13,25,22,23,27,20,32,17,36,10,38,l52,r,140l33,140,33,40,,40xe" fillcolor="black" strokeweight="0">
                    <v:path arrowok="t" o:connecttype="custom" o:connectlocs="0,32;0,32;0,22;21,16;30,0;41,0;41,112;26,112;26,32;0,32" o:connectangles="0,0,0,0,0,0,0,0,0,0"/>
                  </v:shape>
                  <v:shape id="Freeform 1432" o:spid="_x0000_s1713" style="position:absolute;left:7192;top:1751;width:37;height:149;visibility:visible;mso-wrap-style:square;v-text-anchor:top" coordsize="4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" path="m,188r,c11,168,18,153,21,144v4,-14,7,-31,7,-50c28,75,25,58,20,42,16,32,10,18,,l12,c22,16,28,26,31,30v2,4,4,9,6,15c41,54,43,62,44,70v2,8,2,16,2,23c46,112,43,130,37,145v-4,10,-12,24,-24,43l,188xe" fillcolor="black" strokeweight="0">
                    <v:path arrowok="t" o:connecttype="custom" o:connectlocs="0,149;0,149;17,114;23,75;16,33;0,0;10,0;25,24;30,36;35,55;37,74;30,115;10,149;0,149" o:connectangles="0,0,0,0,0,0,0,0,0,0,0,0,0,0"/>
                  </v:shape>
                  <v:shape id="Freeform 1433" o:spid="_x0000_s1714" style="position:absolute;left:7238;top:4579;width:42;height:112;visibility:visible;mso-wrap-style:square;v-text-anchor:top" coordsize="53,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" path="m,41r,l,28c13,26,22,24,27,21,32,18,36,11,39,l53,r,141l34,141,34,41,,41xe" fillcolor="black" strokeweight="0">
                    <v:path arrowok="t" o:connecttype="custom" o:connectlocs="0,33;0,33;0,22;21,17;31,0;42,0;42,112;27,112;27,33;0,33" o:connectangles="0,0,0,0,0,0,0,0,0,0"/>
                  </v:shape>
                  <v:shape id="Freeform 1434" o:spid="_x0000_s1715" style="position:absolute;left:7318;top:4579;width:78;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" path="m49,r,c67,,80,7,88,22v6,12,10,28,10,48c98,90,95,105,89,118v-8,18,-22,27,-41,27c31,145,19,138,11,123,4,111,,94,,73,,57,2,44,6,32,14,11,28,,49,r,xm48,129r,c58,129,65,125,70,117v6,-9,8,-24,8,-46c78,55,77,42,73,31,69,21,61,16,50,16,39,16,31,21,27,31v-5,9,-8,24,-8,43c19,88,21,100,24,109v5,13,13,20,24,20l48,129xe" fillcolor="black" strokeweight="0">
                    <v:path arrowok="t" o:connecttype="custom" o:connectlocs="39,0;39,0;70,17;78,56;71,94;38,115;9,98;0,58;5,25;39,0;39,0;38,102;38,102;56,93;62,56;58,25;40,13;21,25;15,59;19,86;38,102;38,102" o:connectangles="0,0,0,0,0,0,0,0,0,0,0,0,0,0,0,0,0,0,0,0,0,0"/>
                    <o:lock v:ext="edit" verticies="t"/>
                  </v:shape>
                  <v:shape id="Freeform 1435" o:spid="_x0000_s1716" style="position:absolute;left:7408;top:4579;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" path="m48,r,c67,,80,7,88,22v6,12,9,28,9,48c97,90,95,105,89,118v-8,18,-22,27,-41,27c31,145,19,138,10,123,3,111,,94,,73,,57,2,44,6,32,14,11,28,,48,r,xm48,129r,c57,129,65,125,70,117v6,-9,8,-24,8,-46c78,55,76,42,72,31,68,21,61,16,49,16,39,16,31,21,26,31v-4,9,-7,24,-7,43c19,88,21,100,24,109v5,13,13,20,24,20l48,129xe" fillcolor="black" strokeweight="0">
                    <v:path arrowok="t" o:connecttype="custom" o:connectlocs="38,0;38,0;70,17;77,56;71,94;38,115;8,98;0,58;5,25;38,0;38,0;38,102;38,102;56,93;62,56;57,25;39,13;21,25;15,59;19,86;38,102;38,102" o:connectangles="0,0,0,0,0,0,0,0,0,0,0,0,0,0,0,0,0,0,0,0,0,0"/>
                    <o:lock v:ext="edit" verticies="t"/>
                  </v:shape>
                  <v:shape id="Freeform 1436" o:spid="_x0000_s1717" style="position:absolute;left:7506;top:4674;width:16;height:17;visibility:visible;mso-wrap-style:square;v-text-anchor:top" coordsize="2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" path="m,l,,20,r,21l,21,,xe" fillcolor="black" strokeweight="0">
                    <v:path arrowok="t" o:connecttype="custom" o:connectlocs="0,0;0,0;16,0;16,17;0,17;0,0" o:connectangles="0,0,0,0,0,0"/>
                  </v:shape>
                  <v:shape id="Freeform 1437" o:spid="_x0000_s1718" style="position:absolute;left:7542;top:4579;width:78;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" path="m49,r,c67,,80,7,88,22v7,12,10,28,10,48c98,90,95,105,89,118v-8,18,-22,27,-40,27c32,145,19,138,11,123,4,111,,94,,73,,57,2,44,6,32,14,11,28,,49,r,xm48,129r,c58,129,65,125,70,117v6,-9,9,-24,9,-46c79,55,77,42,73,31,69,21,61,16,50,16,39,16,32,21,27,31v-5,9,-7,24,-7,43c20,88,21,100,24,109v5,13,13,20,24,20l48,129xe" fillcolor="black" strokeweight="0">
                    <v:path arrowok="t" o:connecttype="custom" o:connectlocs="39,0;39,0;70,17;78,56;71,94;39,115;9,98;0,58;5,25;39,0;39,0;38,102;38,102;56,93;63,56;58,25;40,13;21,25;16,59;19,86;38,102;38,102" o:connectangles="0,0,0,0,0,0,0,0,0,0,0,0,0,0,0,0,0,0,0,0,0,0"/>
                    <o:lock v:ext="edit" verticies="t"/>
                  </v:shape>
                  <v:shape id="Freeform 1438" o:spid="_x0000_s1719" style="position:absolute;left:7632;top:4579;width:77;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" path="m48,r,c67,,80,7,88,22v6,12,10,28,10,48c98,90,95,105,89,118v-8,18,-22,27,-41,27c31,145,19,138,10,123,4,111,,94,,73,,57,2,44,6,32,14,11,28,,48,r,xm48,129r,c57,129,65,125,70,117v6,-9,8,-24,8,-46c78,55,76,42,72,31,69,21,61,16,50,16,39,16,31,21,27,31v-5,9,-8,24,-8,43c19,88,21,100,24,109v5,13,13,20,24,20l48,129xe" fillcolor="black" strokeweight="0">
                    <v:path arrowok="t" o:connecttype="custom" o:connectlocs="38,0;38,0;69,17;77,56;70,94;38,115;8,98;0,58;5,25;38,0;38,0;38,102;38,102;55,93;61,56;57,25;39,13;21,25;15,59;19,86;38,102;38,102" o:connectangles="0,0,0,0,0,0,0,0,0,0,0,0,0,0,0,0,0,0,0,0,0,0"/>
                    <o:lock v:ext="edit" verticies="t"/>
                  </v:shape>
                  <v:shape id="Freeform 1439" o:spid="_x0000_s1720" style="position:absolute;left:7228;top:3323;width:78;height:113;visibility:visible;mso-wrap-style:square;v-text-anchor:top" coordsize="9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" path="m,142r,c1,129,4,119,8,110,12,101,21,93,33,85l52,74c61,69,67,65,70,62v6,-6,8,-12,8,-19c78,35,76,28,71,23,66,18,59,16,51,16,39,16,31,21,26,30v-3,5,-4,12,-4,20l4,50c4,38,6,28,11,20,18,7,32,,51,,68,,79,4,87,13v7,9,11,18,11,29c98,53,94,63,86,71,81,76,73,81,61,88l48,96v-7,3,-12,7,-15,10c26,111,22,118,20,125r77,l97,142,,142xe" fillcolor="black" strokeweight="0">
                    <v:path arrowok="t" o:connecttype="custom" o:connectlocs="0,113;0,113;6,88;26,68;41,59;56,49;62,34;57,18;41,13;21,24;18,40;3,40;9,16;41,0;69,10;78,33;68,57;49,70;38,76;26,84;16,99;77,99;77,113;0,113" o:connectangles="0,0,0,0,0,0,0,0,0,0,0,0,0,0,0,0,0,0,0,0,0,0,0,0"/>
                  </v:shape>
                  <v:shape id="Freeform 1440" o:spid="_x0000_s1721" style="position:absolute;left:7327;top:3419;width:16;height:17;visibility:visible;mso-wrap-style:square;v-text-anchor:top" coordsize="2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" path="m,l,,21,r,22l,22,,xe" fillcolor="black" strokeweight="0">
                    <v:path arrowok="t" o:connecttype="custom" o:connectlocs="0,0;0,0;16,0;16,17;0,17;0,0" o:connectangles="0,0,0,0,0,0"/>
                  </v:shape>
                  <v:shape id="Freeform 1441" o:spid="_x0000_s1722" style="position:absolute;left:7361;top:3323;width:79;height:116;visibility:visible;mso-wrap-style:square;v-text-anchor:top" coordsize="99,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" path="m48,145r,c31,145,19,141,11,132,4,122,,111,,98r19,c19,107,21,114,24,118v4,8,13,11,25,11c58,129,66,127,71,122v6,-5,9,-12,9,-20c80,93,77,86,71,82,65,78,57,76,46,76v-1,,-2,,-4,c41,76,40,76,39,76r,-15c41,61,42,61,43,61v2,,3,,4,c54,61,59,60,64,58,71,54,75,48,75,38,75,31,73,26,68,22,63,18,57,16,50,16,38,16,30,20,25,28v-2,4,-3,11,-4,19l4,47c4,36,6,27,10,20,17,7,30,,48,,63,,74,3,82,10v7,6,11,15,11,28c93,46,91,53,86,59v-2,3,-6,6,-11,8c83,69,88,73,93,78v4,6,6,13,6,22c99,113,94,124,86,133v-9,8,-22,12,-38,12l48,145xe" fillcolor="black" strokeweight="0">
                    <v:path arrowok="t" o:connecttype="custom" o:connectlocs="38,116;38,116;9,106;0,78;15,78;19,94;39,103;57,98;64,82;57,66;37,61;34,61;31,61;31,49;34,49;38,49;51,46;60,30;54,18;40,13;20,22;17,38;3,38;8,16;38,0;65,8;74,30;69,47;60,54;74,62;79,80;69,106;38,116;38,116" o:connectangles="0,0,0,0,0,0,0,0,0,0,0,0,0,0,0,0,0,0,0,0,0,0,0,0,0,0,0,0,0,0,0,0,0,0"/>
                  </v:shape>
                  <v:shape id="Freeform 1442" o:spid="_x0000_s1723" style="position:absolute;left:7453;top:3323;width:76;height:116;visibility:visible;mso-wrap-style:square;v-text-anchor:top" coordsize="96,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" path="m20,107r,c20,117,24,124,31,128v4,2,8,3,13,3c52,131,59,127,65,120,71,113,75,99,78,77,74,83,69,88,63,90v-6,3,-12,4,-18,4c31,94,20,90,12,81,4,73,,62,,49,,36,4,24,12,15,20,5,31,,47,,67,,81,9,89,28v5,10,7,23,7,38c96,83,93,99,88,112v-9,22,-23,33,-44,33c30,145,20,142,13,135,6,127,2,118,2,107r18,xm47,78r,c54,78,60,76,66,71v6,-4,9,-12,9,-24c75,37,72,29,67,24,62,19,55,16,47,16v-9,,-15,3,-21,9c21,31,19,39,19,48v,10,2,17,6,22c30,76,37,78,47,78r,xe" fillcolor="black" strokeweight="0">
                    <v:path arrowok="t" o:connecttype="custom" o:connectlocs="16,86;16,86;25,102;35,105;51,96;62,62;50,72;36,75;10,65;0,39;10,12;37,0;70,22;76,53;70,90;35,116;10,108;2,86;16,86;37,62;37,62;52,57;59,38;53,19;37,13;21,20;15,38;20,56;37,62;37,62" o:connectangles="0,0,0,0,0,0,0,0,0,0,0,0,0,0,0,0,0,0,0,0,0,0,0,0,0,0,0,0,0,0"/>
                    <o:lock v:ext="edit" verticies="t"/>
                  </v:shape>
                  <v:shape id="Freeform 1443" o:spid="_x0000_s1724" style="position:absolute;left:7228;top:3637;width:78;height:113;visibility:visible;mso-wrap-style:square;v-text-anchor:top" coordsize="9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" path="m,142r,c1,130,4,119,8,110,12,101,21,93,33,86l52,75c61,70,67,66,70,62v6,-5,8,-12,8,-19c78,35,76,29,71,24,66,19,59,16,51,16,39,16,31,21,26,30v-3,5,-4,12,-4,21l4,51c4,39,6,28,11,21,18,7,32,,51,,68,,79,5,87,13v7,9,11,19,11,30c98,54,94,64,86,72,81,76,73,82,61,88l48,96v-7,4,-12,7,-15,10c26,112,22,118,20,125r77,l97,142,,142xe" fillcolor="black" strokeweight="0">
                    <v:path arrowok="t" o:connecttype="custom" o:connectlocs="0,113;0,113;6,88;26,68;41,60;56,49;62,34;57,19;41,13;21,24;18,41;3,41;9,17;41,0;69,10;78,34;68,57;49,70;38,76;26,84;16,99;77,99;77,113;0,113" o:connectangles="0,0,0,0,0,0,0,0,0,0,0,0,0,0,0,0,0,0,0,0,0,0,0,0"/>
                  </v:shape>
                  <v:shape id="Freeform 1444" o:spid="_x0000_s1725" style="position:absolute;left:7318;top:3638;width:78;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" path="m49,r,c67,,80,7,88,22v6,12,10,28,10,48c98,89,95,105,89,118v-8,18,-22,27,-41,27c31,145,19,137,11,123,4,110,,94,,73,,57,2,43,6,32,14,10,28,,49,r,xm48,129r,c58,129,65,125,70,116v6,-8,8,-23,8,-45c78,55,77,42,73,31,69,21,61,16,50,16,39,16,31,21,27,30,22,40,19,55,19,74v,14,2,26,5,35c29,122,37,129,48,129r,xe" fillcolor="black" strokeweight="0">
                    <v:path arrowok="t" o:connecttype="custom" o:connectlocs="39,0;39,0;70,17;78,56;71,94;38,115;9,98;0,58;5,25;39,0;39,0;38,102;38,102;56,92;62,56;58,25;40,13;21,24;15,59;19,86;38,102;38,102" o:connectangles="0,0,0,0,0,0,0,0,0,0,0,0,0,0,0,0,0,0,0,0,0,0"/>
                    <o:lock v:ext="edit" verticies="t"/>
                  </v:shape>
                  <v:shape id="Freeform 1445" o:spid="_x0000_s1726" style="position:absolute;left:7416;top:3732;width:17;height:18;visibility:visible;mso-wrap-style:square;v-text-anchor:top" coordsize="2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" path="m,l,,21,r,22l,22,,xe" fillcolor="black" strokeweight="0">
                    <v:path arrowok="t" o:connecttype="custom" o:connectlocs="0,0;0,0;17,0;17,18;0,18;0,0" o:connectangles="0,0,0,0,0,0"/>
                  </v:shape>
                  <v:shape id="Freeform 1446" o:spid="_x0000_s1727" style="position:absolute;left:7453;top:3638;width:76;height:115;visibility:visible;mso-wrap-style:square;v-text-anchor:top" coordsize="96,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" path="m20,107r,c20,117,24,123,31,127v4,2,8,3,13,3c52,130,59,127,65,119,71,112,75,98,78,76,74,83,69,87,63,90v-6,2,-12,3,-18,3c31,93,20,89,12,81,4,72,,61,,48,,35,4,24,12,14,20,4,31,,47,,67,,81,9,89,27v5,11,7,23,7,39c96,83,93,98,88,112v-9,22,-23,33,-44,33c30,145,20,141,13,134,6,127,2,118,2,107r18,xm47,78r,c54,78,60,76,66,71v6,-5,9,-13,9,-24c75,36,72,28,67,23,62,18,55,16,47,16v-9,,-15,3,-21,8c21,30,19,38,19,48v,9,2,16,6,22c30,75,37,78,47,78r,xe" fillcolor="black" strokeweight="0">
                    <v:path arrowok="t" o:connecttype="custom" o:connectlocs="16,85;16,85;25,101;35,103;51,94;62,60;50,71;36,74;10,64;0,38;10,11;37,0;70,21;76,52;70,89;35,115;10,106;2,85;16,85;37,62;37,62;52,56;59,37;53,18;37,13;21,19;15,38;20,56;37,62;37,62" o:connectangles="0,0,0,0,0,0,0,0,0,0,0,0,0,0,0,0,0,0,0,0,0,0,0,0,0,0,0,0,0,0"/>
                    <o:lock v:ext="edit" verticies="t"/>
                  </v:shape>
                  <v:shape id="Freeform 1447" o:spid="_x0000_s1728" style="position:absolute;left:7542;top:3638;width:78;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" path="m49,r,c67,,80,7,88,22v7,12,10,28,10,48c98,89,95,105,89,118v-8,18,-22,27,-40,27c32,145,19,137,11,123,4,110,,94,,73,,57,2,43,6,32,14,10,28,,49,r,xm48,129r,c58,129,65,125,70,116v6,-8,9,-23,9,-45c79,55,77,42,73,31,69,21,61,16,50,16,39,16,32,21,27,30,22,40,20,55,20,74v,14,1,26,4,35c29,122,37,129,48,129r,xe" fillcolor="black" strokeweight="0">
                    <v:path arrowok="t" o:connecttype="custom" o:connectlocs="39,0;39,0;70,17;78,56;71,94;39,115;9,98;0,58;5,25;39,0;39,0;38,102;38,102;56,92;63,56;58,25;40,13;21,24;16,59;19,86;38,102;38,102" o:connectangles="0,0,0,0,0,0,0,0,0,0,0,0,0,0,0,0,0,0,0,0,0,0"/>
                    <o:lock v:ext="edit" verticies="t"/>
                  </v:shape>
                  <v:shape id="Freeform 1448" o:spid="_x0000_s1729" style="position:absolute;left:7228;top:4264;width:78;height:113;visibility:visible;mso-wrap-style:square;v-text-anchor:top" coordsize="9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" path="m,142r,c1,130,4,119,8,110,12,101,21,93,33,85l52,74c61,70,67,65,70,62v6,-6,8,-12,8,-19c78,35,76,28,71,24,66,19,59,16,51,16,39,16,31,21,26,30v-3,5,-4,12,-4,21l4,51c4,38,6,28,11,21,18,7,32,,51,,68,,79,4,87,13v7,9,11,19,11,29c98,54,94,63,86,71,81,76,73,82,61,88l48,96v-7,3,-12,7,-15,10c26,112,22,118,20,125r77,l97,142,,142xe" fillcolor="black" strokeweight="0">
                    <v:path arrowok="t" o:connecttype="custom" o:connectlocs="0,113;0,113;6,88;26,68;41,59;56,49;62,34;57,19;41,13;21,24;18,41;3,41;9,17;41,0;69,10;78,33;68,57;49,70;38,76;26,84;16,99;77,99;77,113;0,113" o:connectangles="0,0,0,0,0,0,0,0,0,0,0,0,0,0,0,0,0,0,0,0,0,0,0,0"/>
                  </v:shape>
                  <v:shape id="Freeform 1449" o:spid="_x0000_s1730" style="position:absolute;left:7318;top:4265;width:78;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" path="m49,r,c67,,80,7,88,22v6,12,10,28,10,48c98,89,95,105,89,118v-8,18,-22,27,-41,27c31,145,19,137,11,123,4,110,,94,,73,,57,2,43,6,32,14,10,28,,49,r,xm48,128r,c58,128,65,124,70,116v6,-8,8,-23,8,-45c78,55,77,41,73,31,69,21,61,15,50,15,39,15,31,20,27,30,22,40,19,55,19,74v,14,2,26,5,34c29,122,37,128,48,128r,xe" fillcolor="black" strokeweight="0">
                    <v:path arrowok="t" o:connecttype="custom" o:connectlocs="39,0;39,0;70,17;78,56;71,94;38,115;9,98;0,58;5,25;39,0;39,0;38,102;38,102;56,92;62,56;58,25;40,12;21,24;15,59;19,86;38,102;38,102" o:connectangles="0,0,0,0,0,0,0,0,0,0,0,0,0,0,0,0,0,0,0,0,0,0"/>
                    <o:lock v:ext="edit" verticies="t"/>
                  </v:shape>
                  <v:shape id="Freeform 1450" o:spid="_x0000_s1731" style="position:absolute;left:7416;top:4360;width:17;height:17;visibility:visible;mso-wrap-style:square;v-text-anchor:top" coordsize="2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" path="m,l,,21,r,22l,22,,xe" fillcolor="black" strokeweight="0">
                    <v:path arrowok="t" o:connecttype="custom" o:connectlocs="0,0;0,0;17,0;17,17;0,17;0,0" o:connectangles="0,0,0,0,0,0"/>
                  </v:shape>
                  <v:shape id="Freeform 1451" o:spid="_x0000_s1732" style="position:absolute;left:7453;top:4264;width:76;height:116;visibility:visible;mso-wrap-style:square;v-text-anchor:top" coordsize="96,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" path="m20,108r,c20,117,24,124,31,128v4,2,8,3,13,3c52,131,59,127,65,120,71,113,75,99,78,77,74,84,69,88,63,90v-6,3,-12,4,-18,4c31,94,20,90,12,81,4,73,,62,,49,,36,4,25,12,15,20,5,31,,47,,67,,81,10,89,28v5,10,7,23,7,38c96,84,93,99,88,112v-9,23,-23,34,-44,34c30,146,20,142,13,135,6,128,2,119,2,108r18,xm47,79r,c54,79,60,76,66,72v6,-5,9,-13,9,-25c75,37,72,29,67,24,62,19,55,16,47,16v-9,,-15,3,-21,9c21,31,19,39,19,49v,9,2,16,6,21c30,76,37,79,47,79r,xe" fillcolor="black" strokeweight="0">
                    <v:path arrowok="t" o:connecttype="custom" o:connectlocs="16,86;16,86;25,102;35,104;51,95;62,61;50,72;36,75;10,64;0,39;10,12;37,0;70,22;76,52;70,89;35,116;10,107;2,86;16,86;37,63;37,63;52,57;59,37;53,19;37,13;21,20;15,39;20,56;37,63;37,63" o:connectangles="0,0,0,0,0,0,0,0,0,0,0,0,0,0,0,0,0,0,0,0,0,0,0,0,0,0,0,0,0,0"/>
                    <o:lock v:ext="edit" verticies="t"/>
                  </v:shape>
                  <v:shape id="Freeform 1452" o:spid="_x0000_s1733" style="position:absolute;left:7542;top:4265;width:78;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" path="m49,r,c67,,80,7,88,22v7,12,10,28,10,48c98,89,95,105,89,118v-8,18,-22,27,-40,27c32,145,19,137,11,123,4,110,,94,,73,,57,2,43,6,32,14,10,28,,49,r,xm48,128r,c58,128,65,124,70,116v6,-8,9,-23,9,-45c79,55,77,41,73,31,69,21,61,15,50,15,39,15,32,20,27,30,22,40,20,55,20,74v,14,1,26,4,34c29,122,37,128,48,128r,xe" fillcolor="black" strokeweight="0">
                    <v:path arrowok="t" o:connecttype="custom" o:connectlocs="39,0;39,0;70,17;78,56;71,94;39,115;9,98;0,58;5,25;39,0;39,0;38,102;38,102;56,92;63,56;58,25;40,12;21,24;16,59;19,86;38,102;38,102" o:connectangles="0,0,0,0,0,0,0,0,0,0,0,0,0,0,0,0,0,0,0,0,0,0"/>
                    <o:lock v:ext="edit" verticies="t"/>
                  </v:shape>
                  <v:shape id="Freeform 1453" o:spid="_x0000_s1734" style="position:absolute;left:7226;top:1125;width:147;height:115;visibility:visible;mso-wrap-style:square;v-text-anchor:top" coordsize="184,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" path="m21,r,l48,118,81,r21,l135,118,162,r22,l146,145r-21,l92,25,58,145r-20,l,,21,xe" fillcolor="black" strokeweight="0">
                    <v:path arrowok="t" o:connecttype="custom" o:connectlocs="17,0;17,0;38,94;65,0;81,0;108,94;129,0;147,0;117,115;100,115;74,20;46,115;30,115;0,0;17,0" o:connectangles="0,0,0,0,0,0,0,0,0,0,0,0,0,0,0"/>
                  </v:shape>
                  <v:shape id="Freeform 1454" o:spid="_x0000_s1735" style="position:absolute;left:7378;top:1154;width:77;height:89;visibility:visible;mso-wrap-style:square;v-text-anchor:top" coordsize="97,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" path="m50,r,c57,,65,2,72,6v7,3,12,8,16,13c91,25,94,31,95,38v1,5,2,13,2,23l19,61v,11,3,20,8,26c31,93,39,97,49,97v9,,16,-3,22,-9c74,84,76,80,78,75r17,c95,79,93,83,90,88v-2,5,-5,9,-8,12c76,105,70,109,62,111v-5,1,-9,1,-15,1c34,112,23,107,14,98,5,88,,75,,58,,41,5,27,14,16,23,6,35,,50,r,xm78,47r,c78,39,76,33,73,29,68,20,60,16,49,16v-8,,-15,3,-21,9c23,31,20,38,20,47r58,xm48,r,l48,xe" fillcolor="black" strokeweight="0">
                    <v:path arrowok="t" o:connecttype="custom" o:connectlocs="40,0;40,0;57,5;70,15;75,30;77,48;15,48;21,69;39,77;56,70;62,60;75,60;71,70;65,79;49,88;37,89;11,78;0,46;11,13;40,0;40,0;62,37;62,37;58,23;39,13;22,20;16,37;62,37;38,0;38,0;38,0" o:connectangles="0,0,0,0,0,0,0,0,0,0,0,0,0,0,0,0,0,0,0,0,0,0,0,0,0,0,0,0,0,0,0"/>
                    <o:lock v:ext="edit" verticies="t"/>
                  </v:shape>
                  <v:shape id="Freeform 1455" o:spid="_x0000_s1736" style="position:absolute;left:7473;top:1125;width:14;height:115;visibility:visible;mso-wrap-style:square;v-text-anchor:top" coordsize="1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" path="m,40r,l18,40r,105l,145,,40xm,l,,18,r,21l,21,,xe" fillcolor="black" strokeweight="0">
                    <v:path arrowok="t" o:connecttype="custom" o:connectlocs="0,32;0,32;14,32;14,115;0,115;0,32;0,0;0,0;14,0;14,17;0,17;0,0" o:connectangles="0,0,0,0,0,0,0,0,0,0,0,0"/>
                    <o:lock v:ext="edit" verticies="t"/>
                  </v:shape>
                  <v:shape id="Freeform 1456" o:spid="_x0000_s1737" style="position:absolute;left:7503;top:1154;width:74;height:122;visibility:visible;mso-wrap-style:square;v-text-anchor:top" coordsize="93,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" path="m44,1r,c52,1,60,3,66,7v3,2,7,6,10,10l76,4r17,l93,100v,13,-2,24,-6,32c79,146,65,153,45,153v-11,,-21,-3,-29,-8c8,140,4,132,3,121r18,c22,126,24,130,26,132v4,4,11,6,19,6c59,138,68,134,72,124v3,-6,4,-16,3,-30c72,99,68,103,63,106v-5,2,-12,4,-20,4c31,110,21,106,13,97,4,89,,76,,57,,39,4,26,13,16,22,6,32,1,44,1r,xm76,55r,c76,42,73,32,68,26,63,20,56,17,47,17,35,17,26,22,22,34v-3,6,-4,15,-4,25c18,71,21,80,25,86v5,6,12,9,20,9c58,95,67,89,72,78v3,-7,4,-14,4,-23l76,55xm46,r,l46,xe" fillcolor="black" strokeweight="0">
                    <v:path arrowok="t" o:connecttype="custom" o:connectlocs="35,1;35,1;53,6;60,14;60,3;74,3;74,80;69,105;36,122;13,116;2,96;17,96;21,105;36,110;57,99;60,75;50,85;34,88;10,77;0,45;10,13;35,1;35,1;60,44;60,44;54,21;37,14;18,27;14,47;20,69;36,76;57,62;60,44;60,44;37,0;37,0;37,0" o:connectangles="0,0,0,0,0,0,0,0,0,0,0,0,0,0,0,0,0,0,0,0,0,0,0,0,0,0,0,0,0,0,0,0,0,0,0,0,0"/>
                    <o:lock v:ext="edit" verticies="t"/>
                  </v:shape>
                  <v:shape id="Freeform 1457" o:spid="_x0000_s1738" style="position:absolute;left:7598;top:1125;width:69;height:115;visibility:visible;mso-wrap-style:square;v-text-anchor:top" coordsize="86,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" path="m,l,,18,r,54c22,49,26,45,29,43v6,-4,13,-6,21,-6c66,37,76,43,81,53v3,6,5,14,5,25l86,145r-18,l68,79c68,71,67,65,65,62,61,56,55,53,47,53v-8,,-15,3,-21,8c21,66,18,75,18,89r,56l,145,,xe" fillcolor="black" strokeweight="0">
                    <v:path arrowok="t" o:connecttype="custom" o:connectlocs="0,0;0,0;14,0;14,43;23,34;40,29;65,42;69,62;69,115;55,115;55,63;52,49;38,42;21,48;14,71;14,115;0,115;0,0" o:connectangles="0,0,0,0,0,0,0,0,0,0,0,0,0,0,0,0,0,0"/>
                  </v:shape>
                  <v:shape id="Freeform 1458" o:spid="_x0000_s1739" style="position:absolute;left:7679;top:1133;width:39;height:109;visibility:visible;mso-wrap-style:square;v-text-anchor:top" coordsize="49,1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" path="m14,r,l32,r,30l49,30r,14l32,44r,69c32,117,33,119,36,121v1,,4,1,7,1c44,122,45,122,46,122v1,,2,-1,3,-1l49,135v-2,1,-4,1,-6,2c40,137,38,137,35,137v-8,,-13,-2,-16,-6c16,126,14,121,14,114r,-70l,44,,30r14,l14,xe" fillcolor="black" strokeweight="0">
                    <v:path arrowok="t" o:connecttype="custom" o:connectlocs="11,0;11,0;25,0;25,24;39,24;39,35;25,35;25,90;29,96;34,97;37,97;39,96;39,107;34,109;28,109;15,104;11,91;11,35;0,35;0,24;11,24;11,0" o:connectangles="0,0,0,0,0,0,0,0,0,0,0,0,0,0,0,0,0,0,0,0,0,0"/>
                  </v:shape>
                  <v:shape id="Freeform 1459" o:spid="_x0000_s1740" style="position:absolute;left:7238;top:2697;width:42;height:112;visibility:visible;mso-wrap-style:square;v-text-anchor:top" coordsize="53,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" path="m,41r,l,27c13,26,22,24,27,21,32,18,36,11,39,l53,r,141l34,141,34,41,,41xe" fillcolor="black" strokeweight="0">
                    <v:path arrowok="t" o:connecttype="custom" o:connectlocs="0,33;0,33;0,21;21,17;31,0;42,0;42,112;27,112;27,33;0,33" o:connectangles="0,0,0,0,0,0,0,0,0,0"/>
                  </v:shape>
                  <v:shape id="Freeform 1460" o:spid="_x0000_s1741" style="position:absolute;left:7327;top:2792;width:16;height:17;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" path="m,l,,21,r,21l,21,,xe" fillcolor="black" strokeweight="0">
                    <v:path arrowok="t" o:connecttype="custom" o:connectlocs="0,0;0,0;16,0;16,17;0,17;0,0" o:connectangles="0,0,0,0,0,0"/>
                  </v:shape>
                  <v:shape id="Freeform 1461" o:spid="_x0000_s1742" style="position:absolute;left:7373;top:2697;width:42;height:112;visibility:visible;mso-wrap-style:square;v-text-anchor:top" coordsize="52,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" path="m,41r,l,27c12,26,21,24,26,21,32,18,35,11,38,l52,r,141l33,141,33,41,,41xe" fillcolor="black" strokeweight="0">
                    <v:path arrowok="t" o:connecttype="custom" o:connectlocs="0,33;0,33;0,21;21,17;31,0;42,0;42,112;27,112;27,33;0,33" o:connectangles="0,0,0,0,0,0,0,0,0,0"/>
                  </v:shape>
                  <v:shape id="Freeform 1462" o:spid="_x0000_s1743" style="position:absolute;left:7453;top:2698;width:77;height:114;visibility:visible;mso-wrap-style:square;v-text-anchor:top" coordsize="97,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" path="m18,103r,c19,113,24,120,32,124v4,2,9,3,15,3c57,127,65,124,70,117v5,-7,8,-14,8,-22c78,85,75,77,69,72,63,66,55,64,47,64v-6,,-11,1,-16,3c27,70,23,73,20,77l5,76,16,,89,r,17l29,17,23,57v3,-3,6,-5,9,-6c37,49,44,48,50,48v13,,24,4,33,12c92,69,97,79,97,92v,13,-4,25,-12,35c76,138,63,143,45,143v-11,,-22,-4,-31,-10c6,126,1,116,,103r18,xe" fillcolor="black" strokeweight="0">
                    <v:path arrowok="t" o:connecttype="custom" o:connectlocs="14,82;14,82;25,99;37,101;56,93;62,76;55,57;37,51;25,53;16,61;4,61;13,0;71,0;71,14;23,14;18,45;25,41;40,38;66,48;77,73;67,101;36,114;11,106;0,82;14,82" o:connectangles="0,0,0,0,0,0,0,0,0,0,0,0,0,0,0,0,0,0,0,0,0,0,0,0,0"/>
                  </v:shape>
                  <v:shape id="Freeform 1463" o:spid="_x0000_s1744" style="position:absolute;left:7228;top:3010;width:78;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" path="m49,r,c67,,80,8,88,23v7,11,10,27,10,48c98,90,95,106,89,118v-8,18,-22,27,-40,27c32,145,19,138,11,123,4,111,,94,,74,,58,2,44,7,32,14,11,28,,49,r,xm48,129r,c58,129,65,125,70,117v6,-8,9,-23,9,-46c79,55,77,42,73,32,69,21,61,16,50,16,39,16,32,21,27,31,22,41,20,55,20,74v,15,1,26,4,35c29,122,37,129,48,129r,xe" fillcolor="black" strokeweight="0">
                    <v:path arrowok="t" o:connecttype="custom" o:connectlocs="39,0;39,0;70,18;78,56;71,94;39,115;9,98;0,59;6,25;39,0;39,0;38,102;38,102;56,93;63,56;58,25;40,13;21,25;16,59;19,86;38,102;38,102" o:connectangles="0,0,0,0,0,0,0,0,0,0,0,0,0,0,0,0,0,0,0,0,0,0"/>
                    <o:lock v:ext="edit" verticies="t"/>
                  </v:shape>
                  <v:shape id="Freeform 1464" o:spid="_x0000_s1745" style="position:absolute;left:7327;top:3105;width:16;height:17;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" path="m,l,,21,r,21l,21,,xe" fillcolor="black" strokeweight="0">
                    <v:path arrowok="t" o:connecttype="custom" o:connectlocs="0,0;0,0;16,0;16,17;0,17;0,0" o:connectangles="0,0,0,0,0,0"/>
                  </v:shape>
                  <v:shape id="Freeform 1465" o:spid="_x0000_s1746" style="position:absolute;left:7364;top:3010;width:75;height:115;visibility:visible;mso-wrap-style:square;v-text-anchor:top" coordsize="95,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" path="m19,107r,c20,117,23,124,30,128v4,2,8,3,13,3c51,131,58,127,64,120,70,113,75,99,77,77,73,83,68,88,62,90v-5,3,-12,4,-18,4c30,94,19,90,11,81,3,73,,62,,48,,36,3,24,11,15,19,5,31,,46,,66,,81,9,88,28v5,10,7,23,7,38c95,83,92,99,87,112v-8,22,-23,33,-44,33c30,145,19,142,12,135,5,127,1,118,1,107r18,xm46,78r,c53,78,60,76,65,71v6,-4,9,-12,9,-24c74,37,71,29,66,24,61,19,54,16,46,16v-8,,-15,3,-20,9c20,31,18,39,18,48v,9,2,17,7,22c29,76,36,78,46,78r,xe" fillcolor="black" strokeweight="0">
                    <v:path arrowok="t" o:connecttype="custom" o:connectlocs="15,85;15,85;24,102;34,104;51,95;61,61;49,71;35,75;9,64;0,38;9,12;36,0;69,22;75,52;69,89;34,115;9,107;1,85;15,85;36,62;36,62;51,56;58,37;52,19;36,13;21,20;14,38;20,56;36,62;36,62" o:connectangles="0,0,0,0,0,0,0,0,0,0,0,0,0,0,0,0,0,0,0,0,0,0,0,0,0,0,0,0,0,0"/>
                    <o:lock v:ext="edit" verticies="t"/>
                  </v:shape>
                  <v:shape id="Freeform 1466" o:spid="_x0000_s1747" style="position:absolute;left:7452;top:3010;width:78;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" path="m49,r,c67,,80,8,88,23v7,11,10,27,10,48c98,90,95,106,89,118v-8,18,-22,27,-40,27c32,145,19,138,11,123,4,111,,94,,74,,58,3,44,7,32,14,11,28,,49,r,xm49,129r,c58,129,65,125,71,117v5,-8,8,-23,8,-46c79,55,77,42,73,32,69,21,61,16,50,16,39,16,32,21,27,31,22,41,20,55,20,74v,15,1,26,4,35c29,122,37,129,49,129r,xe" fillcolor="black" strokeweight="0">
                    <v:path arrowok="t" o:connecttype="custom" o:connectlocs="39,0;39,0;70,18;78,56;71,94;39,115;9,98;0,59;6,25;39,0;39,0;39,102;39,102;57,93;63,56;58,25;40,13;21,25;16,59;19,86;39,102;39,102" o:connectangles="0,0,0,0,0,0,0,0,0,0,0,0,0,0,0,0,0,0,0,0,0,0"/>
                    <o:lock v:ext="edit" verticies="t"/>
                  </v:shape>
                  <v:shape id="Freeform 1467" o:spid="_x0000_s1748" style="position:absolute;left:7238;top:2383;width:42;height:112;visibility:visible;mso-wrap-style:square;v-text-anchor:top" coordsize="53,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" path="m,41r,l,27c13,26,22,24,27,21,32,18,36,11,39,l53,r,141l34,141,34,41,,41xe" fillcolor="black" strokeweight="0">
                    <v:path arrowok="t" o:connecttype="custom" o:connectlocs="0,33;0,33;0,21;21,17;31,0;42,0;42,112;27,112;27,33;0,33" o:connectangles="0,0,0,0,0,0,0,0,0,0"/>
                  </v:shape>
                  <v:shape id="Freeform 1468" o:spid="_x0000_s1749" style="position:absolute;left:7318;top:2385;width:78;height:113;visibility:visible;mso-wrap-style:square;v-text-anchor:top" coordsize="9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" path="m19,103r,c20,113,25,120,33,124v4,2,9,3,15,3c58,127,66,123,71,117v5,-7,7,-15,7,-23c78,84,75,77,69,71,63,66,56,63,48,63v-6,,-12,1,-16,4c28,69,24,73,21,77l6,76,16,,90,r,17l30,17,24,56v3,-2,6,-4,9,-5c38,48,44,47,51,47v13,,24,5,33,13c93,68,98,79,98,92v,13,-5,25,-13,35c77,137,64,142,46,142v-12,,-22,-3,-31,-10c6,126,1,116,,103r19,xe" fillcolor="black" strokeweight="0">
                    <v:path arrowok="t" o:connecttype="custom" o:connectlocs="15,82;15,82;26,99;38,101;57,93;62,75;55,57;38,50;25,53;17,61;5,60;13,0;72,0;72,14;24,14;19,45;26,41;41,37;67,48;78,73;68,101;37,113;12,105;0,82;15,82" o:connectangles="0,0,0,0,0,0,0,0,0,0,0,0,0,0,0,0,0,0,0,0,0,0,0,0,0"/>
                  </v:shape>
                  <v:shape id="Freeform 1469" o:spid="_x0000_s1750" style="position:absolute;left:7416;top:2478;width:17;height:17;visibility:visible;mso-wrap-style:square;v-text-anchor:top" coordsize="2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" path="m,l,,21,r,22l,22,,xe" fillcolor="black" strokeweight="0">
                    <v:path arrowok="t" o:connecttype="custom" o:connectlocs="0,0;0,0;17,0;17,17;0,17;0,0" o:connectangles="0,0,0,0,0,0"/>
                  </v:shape>
                  <v:shape id="Freeform 1470" o:spid="_x0000_s1751" style="position:absolute;left:7452;top:2382;width:78;height:116;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" path="m49,r,c67,,80,8,88,23v7,12,10,28,10,48c98,90,95,106,89,118v-8,18,-22,27,-40,27c32,145,19,138,11,123,4,111,,95,,74,,58,3,44,7,33,14,11,28,,49,r,xm49,129r,c58,129,65,125,71,117v5,-8,8,-23,8,-45c79,55,77,42,73,32,69,22,61,16,50,16,39,16,32,21,27,31,22,41,20,55,20,75v,14,1,26,4,34c29,123,37,129,49,129r,xe" fillcolor="black" strokeweight="0">
                    <v:path arrowok="t" o:connecttype="custom" o:connectlocs="39,0;39,0;70,18;78,57;71,94;39,116;9,98;0,59;6,26;39,0;39,0;39,103;39,103;57,94;63,58;58,26;40,13;21,25;16,60;19,87;39,103;39,103" o:connectangles="0,0,0,0,0,0,0,0,0,0,0,0,0,0,0,0,0,0,0,0,0,0"/>
                    <o:lock v:ext="edit" verticies="t"/>
                  </v:shape>
                  <v:shape id="Freeform 1471" o:spid="_x0000_s1752" style="position:absolute;left:7542;top:2385;width:78;height:113;visibility:visible;mso-wrap-style:square;v-text-anchor:top" coordsize="9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" path="m19,103r,c20,113,25,120,33,124v4,2,9,3,15,3c58,127,66,123,71,117v5,-7,8,-15,8,-23c79,84,76,77,70,71,64,66,56,63,48,63v-6,,-11,1,-16,4c28,69,24,73,21,77l6,76,16,,90,r,17l30,17,24,56v3,-2,6,-4,9,-5c38,48,44,47,51,47v13,,24,5,33,13c93,68,98,79,98,92v,13,-4,25,-13,35c77,137,64,142,46,142v-12,,-22,-3,-31,-10c6,126,2,116,,103r19,xe" fillcolor="black" strokeweight="0">
                    <v:path arrowok="t" o:connecttype="custom" o:connectlocs="15,82;15,82;26,99;38,101;57,93;63,75;56,57;38,50;25,53;17,61;5,60;13,0;72,0;72,14;24,14;19,45;26,41;41,37;67,48;78,73;68,101;37,113;12,105;0,82;15,82" o:connectangles="0,0,0,0,0,0,0,0,0,0,0,0,0,0,0,0,0,0,0,0,0,0,0,0,0"/>
                  </v:shape>
                  <v:shape id="Freeform 1472" o:spid="_x0000_s1753" style="position:absolute;left:7228;top:3951;width:78;height:112;visibility:visible;mso-wrap-style:square;v-text-anchor:top" coordsize="98,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" path="m,141r,c1,129,4,119,8,110,12,101,21,92,33,85l52,74c61,69,67,65,70,61v6,-5,8,-11,8,-18c78,34,76,28,71,23,66,18,59,16,51,16,39,16,31,20,26,30v-3,5,-4,11,-4,20l4,50c4,38,6,28,11,20,18,6,32,,51,,68,,79,4,87,13v7,8,11,18,11,29c98,53,94,63,86,71,81,76,73,81,61,88l48,95v-7,4,-12,7,-15,11c26,111,22,118,20,125r77,l97,141,,141xe" fillcolor="black" strokeweight="0">
                    <v:path arrowok="t" o:connecttype="custom" o:connectlocs="0,112;0,112;6,87;26,68;41,59;56,48;62,34;57,18;41,13;21,24;18,40;3,40;9,16;41,0;69,10;78,33;68,56;49,70;38,75;26,84;16,99;77,99;77,112;0,112" o:connectangles="0,0,0,0,0,0,0,0,0,0,0,0,0,0,0,0,0,0,0,0,0,0,0,0"/>
                  </v:shape>
                  <v:shape id="Freeform 1473" o:spid="_x0000_s1754" style="position:absolute;left:7328;top:3952;width:41;height:111;visibility:visible;mso-wrap-style:square;v-text-anchor:top" coordsize="52,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" path="m,40r,l,27c13,25,22,23,27,20,32,18,36,11,38,l52,r,140l33,140,33,40,,40xe" fillcolor="black" strokeweight="0">
                    <v:path arrowok="t" o:connecttype="custom" o:connectlocs="0,32;0,32;0,21;21,16;30,0;41,0;41,111;26,111;26,32;0,32" o:connectangles="0,0,0,0,0,0,0,0,0,0"/>
                  </v:shape>
                  <v:shape id="Freeform 1474" o:spid="_x0000_s1755" style="position:absolute;left:7416;top:4046;width:17;height:17;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" path="m,l,,21,r,21l,21,,xe" fillcolor="black" strokeweight="0">
                    <v:path arrowok="t" o:connecttype="custom" o:connectlocs="0,0;0,0;17,0;17,17;0,17;0,0" o:connectangles="0,0,0,0,0,0"/>
                  </v:shape>
                  <v:shape id="Freeform 1475" o:spid="_x0000_s1756" style="position:absolute;left:7451;top:3951;width:80;height:112;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" path="m62,91r,l62,27,17,91r45,xm62,141r,l62,107,,107,,89,65,,80,r,91l101,91r,16l80,107r,34l62,141xe" fillcolor="black" strokeweight="0">
                    <v:path arrowok="t" o:connecttype="custom" o:connectlocs="49,72;49,72;49,21;13,72;49,72;49,112;49,112;49,85;0,85;0,71;51,0;63,0;63,72;80,72;80,85;63,85;63,112;49,112" o:connectangles="0,0,0,0,0,0,0,0,0,0,0,0,0,0,0,0,0,0"/>
                    <o:lock v:ext="edit" verticies="t"/>
                  </v:shape>
                  <v:shape id="Freeform 1476" o:spid="_x0000_s1757" style="position:absolute;left:7542;top:3951;width:78;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" path="m49,59r,c57,59,63,57,67,53v5,-5,7,-10,7,-16c74,32,72,27,68,23,63,18,57,16,48,16v-8,,-14,2,-18,7c26,27,24,32,24,38v,7,2,12,7,16c36,57,42,59,49,59r,xm50,129r,c58,129,65,127,70,123v6,-5,9,-12,9,-20c79,94,76,87,70,82,65,77,57,75,49,75v-9,,-16,2,-21,7c23,87,20,94,20,102v,7,2,14,7,19c32,127,40,129,50,129r,xm25,66r,c20,64,16,62,13,59,8,53,5,47,5,38,5,28,9,19,17,11,24,3,35,,49,,63,,73,3,81,10v8,8,12,16,12,25c93,44,90,51,86,57v-3,3,-6,6,-12,9c80,69,85,72,88,75v6,7,10,15,10,26c98,113,93,124,85,132v-8,9,-20,13,-35,13c36,145,24,142,15,134,5,127,,116,,102,,93,3,86,7,80,11,74,17,69,25,66r,xe" fillcolor="black" strokeweight="0">
                    <v:path arrowok="t" o:connecttype="custom" o:connectlocs="39,47;39,47;53,42;59,29;54,18;38,13;24,18;19,30;25,43;39,47;39,47;40,102;40,102;56,98;63,82;56,65;39,59;22,65;16,81;21,96;40,102;40,102;20,52;20,52;10,47;4,30;14,9;39,0;64,8;74,28;68,45;59,52;70,59;78,80;68,105;40,115;12,106;0,81;6,63;20,52;20,52" o:connectangles="0,0,0,0,0,0,0,0,0,0,0,0,0,0,0,0,0,0,0,0,0,0,0,0,0,0,0,0,0,0,0,0,0,0,0,0,0,0,0,0,0"/>
                    <o:lock v:ext="edit" verticies="t"/>
                  </v:shape>
                  <v:shape id="Freeform 1477" o:spid="_x0000_s1758" style="position:absolute;left:7238;top:2070;width:42;height:111;visibility:visible;mso-wrap-style:square;v-text-anchor:top" coordsize="53,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" path="m,40r,l,27c13,25,22,23,27,20,32,17,36,11,39,l53,r,140l34,140,34,40,,40xe" fillcolor="black" strokeweight="0">
                    <v:path arrowok="t" o:connecttype="custom" o:connectlocs="0,32;0,32;0,21;21,16;31,0;42,0;42,111;27,111;27,32;0,32" o:connectangles="0,0,0,0,0,0,0,0,0,0"/>
                  </v:shape>
                  <v:shape id="Freeform 1478" o:spid="_x0000_s1759" style="position:absolute;left:7316;top:2070;width:41;height:111;visibility:visible;mso-wrap-style:square;v-text-anchor:top" coordsize="52,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" path="m,40r,l,27c13,25,22,23,27,20,32,17,36,11,38,l52,r,140l33,140,33,40,,40xe" fillcolor="black" strokeweight="0">
                    <v:path arrowok="t" o:connecttype="custom" o:connectlocs="0,32;0,32;0,21;21,16;30,0;41,0;41,111;26,111;26,32;0,32" o:connectangles="0,0,0,0,0,0,0,0,0,0"/>
                  </v:shape>
                  <v:shape id="Freeform 1479" o:spid="_x0000_s1760" style="position:absolute;left:7404;top:2164;width:17;height:17;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" path="m,l,,21,r,21l,21,,xe" fillcolor="black" strokeweight="0">
                    <v:path arrowok="t" o:connecttype="custom" o:connectlocs="0,0;0,0;17,0;17,17;0,17;0,0" o:connectangles="0,0,0,0,0,0"/>
                  </v:shape>
                  <v:shape id="Freeform 1480" o:spid="_x0000_s1761" style="position:absolute;left:7441;top:2071;width:77;height:113;visibility:visible;mso-wrap-style:square;v-text-anchor:top" coordsize="97,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" path="m18,103r,c19,113,24,120,32,124v4,2,9,3,15,3c57,127,65,124,70,117v5,-7,8,-14,8,-22c78,85,75,77,69,72,63,67,55,64,47,64v-6,,-11,1,-16,3c27,70,23,73,20,77l5,76,15,,89,r,18l29,18,23,57v3,-3,6,-5,9,-6c37,49,43,48,50,48v13,,24,4,33,12c92,69,97,79,97,92v,14,-4,25,-13,36c76,138,63,143,45,143v-12,,-22,-3,-31,-10c6,127,1,117,,103r18,xe" fillcolor="black" strokeweight="0">
                    <v:path arrowok="t" o:connecttype="custom" o:connectlocs="14,81;14,81;25,98;37,100;56,92;62,75;55,57;37,51;25,53;16,61;4,60;12,0;71,0;71,14;23,14;18,45;25,40;40,38;66,47;77,73;67,101;36,113;11,105;0,81;14,81" o:connectangles="0,0,0,0,0,0,0,0,0,0,0,0,0,0,0,0,0,0,0,0,0,0,0,0,0"/>
                  </v:shape>
                  <v:shape id="Freeform 1481" o:spid="_x0000_s1762" style="position:absolute;left:7531;top:2071;width:78;height:110;visibility:visible;mso-wrap-style:square;v-text-anchor:top" coordsize="99,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" path="m99,r,l99,16c94,20,88,28,80,39,73,50,66,62,60,74,55,86,50,98,47,108v-1,6,-4,17,-7,31l20,139c25,112,35,85,50,59,59,43,68,30,78,18l,18,,,99,xe" fillcolor="black" strokeweight="0">
                    <v:path arrowok="t" o:connecttype="custom" o:connectlocs="78,0;78,0;78,13;63,31;47,59;37,85;32,110;16,110;39,47;61,14;0,14;0,0;78,0" o:connectangles="0,0,0,0,0,0,0,0,0,0,0,0,0"/>
                  </v:shape>
                  <v:shape id="Freeform 1482" o:spid="_x0000_s1763" style="position:absolute;left:7229;top:1757;width:77;height:114;visibility:visible;mso-wrap-style:square;v-text-anchor:top" coordsize="97,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" path="m18,103r,c19,113,24,120,32,124v4,2,9,3,15,3c57,127,65,124,70,117v5,-7,8,-14,8,-22c78,85,75,77,69,72,63,67,55,64,47,64v-6,,-11,1,-16,3c27,70,23,73,20,77l5,76,15,,89,r,17l29,17,23,57v3,-3,6,-5,9,-6c37,49,43,48,50,48v13,,24,4,33,12c92,69,97,79,97,92v,13,-4,25,-13,35c76,138,63,143,45,143v-12,,-22,-4,-31,-10c6,127,1,117,,103r18,xe" fillcolor="black" strokeweight="0">
                    <v:path arrowok="t" o:connecttype="custom" o:connectlocs="14,82;14,82;25,99;37,101;56,93;62,76;55,57;37,51;25,53;16,61;4,61;12,0;71,0;71,14;23,14;18,45;25,41;40,38;66,48;77,73;67,101;36,114;11,106;0,82;14,82" o:connectangles="0,0,0,0,0,0,0,0,0,0,0,0,0,0,0,0,0,0,0,0,0,0,0,0,0"/>
                  </v:shape>
                  <v:shape id="Freeform 1483" o:spid="_x0000_s1764" style="position:absolute;left:7327;top:1851;width:16;height:17;visibility:visible;mso-wrap-style:square;v-text-anchor:top" coordsize="2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" path="m,l,,21,r,21l,21,,xe" fillcolor="black" strokeweight="0">
                    <v:path arrowok="t" o:connecttype="custom" o:connectlocs="0,0;0,0;16,0;16,17;0,17;0,0" o:connectangles="0,0,0,0,0,0"/>
                  </v:shape>
                  <v:shape id="Freeform 1484" o:spid="_x0000_s1765" style="position:absolute;left:7364;top:1755;width:77;height:116;visibility:visible;mso-wrap-style:square;v-text-anchor:top" coordsize="97,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" path="m51,r,c67,,78,4,84,13v7,8,10,16,10,25l76,38c75,32,73,28,71,25,67,19,60,16,52,16,42,16,34,21,28,30,22,39,19,52,18,69,22,63,27,59,34,56v5,-3,12,-4,19,-4c64,52,75,55,84,63v8,8,13,19,13,34c97,110,93,121,84,131v-8,10,-20,15,-35,15c35,146,24,141,14,131,5,121,,104,,80,,63,2,48,6,35,15,12,30,,51,r,xm50,130r,c59,130,66,127,71,121v5,-7,7,-14,7,-23c78,91,76,84,72,78,68,71,60,68,49,68v-7,,-14,2,-20,7c23,81,21,88,21,98v,9,2,17,7,23c34,127,41,130,50,130r,xe" fillcolor="black" strokeweight="0">
                    <v:path arrowok="t" o:connecttype="custom" o:connectlocs="40,0;40,0;67,10;75,30;60,30;56,20;41,13;22,24;14,55;27,44;42,41;67,50;77,77;67,104;39,116;11,104;0,64;5,28;40,0;40,0;40,103;40,103;56,96;62,78;57,62;39,54;23,60;17,78;22,96;40,103;40,103" o:connectangles="0,0,0,0,0,0,0,0,0,0,0,0,0,0,0,0,0,0,0,0,0,0,0,0,0,0,0,0,0,0,0"/>
                    <o:lock v:ext="edit" verticies="t"/>
                  </v:shape>
                  <v:shape id="Freeform 1485" o:spid="_x0000_s1766" style="position:absolute;left:7451;top:1756;width:80;height:112;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" path="m62,91r,l62,27,17,91r45,xm62,141r,l62,107,,107,,89,65,,80,r,91l101,91r,16l80,107r,34l62,141xe" fillcolor="black" strokeweight="0">
                    <v:path arrowok="t" o:connecttype="custom" o:connectlocs="49,72;49,72;49,21;13,72;49,72;49,112;49,112;49,85;0,85;0,71;51,0;63,0;63,72;80,72;80,85;63,85;63,112;49,112" o:connectangles="0,0,0,0,0,0,0,0,0,0,0,0,0,0,0,0,0,0"/>
                    <o:lock v:ext="edit" verticies="t"/>
                  </v:shape>
                  <v:shape id="Freeform 1486" o:spid="_x0000_s1767" style="position:absolute;left:7229;top:815;width:131;height:115;visibility:visible;mso-wrap-style:square;v-text-anchor:top" coordsize="165,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" path="m131,72r,c140,72,148,76,155,82v7,7,10,15,10,25c165,116,162,124,155,131v-7,7,-15,10,-24,10c121,141,113,138,106,131,100,124,96,116,96,107v,-10,4,-18,10,-25c113,76,121,72,131,72r,xm116,r,l127,,48,145r-11,l116,xm34,59r,c40,59,44,57,48,53v4,-4,6,-9,6,-15c54,33,52,28,48,24,44,20,40,18,34,18v-6,,-11,2,-14,6c16,28,14,33,14,38v,6,2,11,6,15c23,57,28,59,34,59r,xm34,4r,c43,4,52,7,58,14v7,7,10,15,10,24c68,48,65,56,58,63,52,69,43,73,34,73,24,73,16,69,10,63,3,56,,48,,38,,29,3,21,10,14,16,7,24,4,34,4r,xm131,127r,c136,127,141,125,145,121v4,-4,6,-9,6,-14c151,101,149,96,145,92v-4,-4,-9,-6,-14,-6c125,86,120,88,116,92v-4,4,-6,9,-6,15c110,112,112,117,116,121v4,4,9,6,15,6l131,127xe" fillcolor="black" strokeweight="0">
                    <v:path arrowok="t" o:connecttype="custom" o:connectlocs="104,57;104,57;123,65;131,85;123,104;104,112;84,104;76,85;84,65;104,57;104,57;92,0;92,0;101,0;38,115;29,115;92,0;27,47;27,47;38,42;43,30;38,19;27,14;16,19;11,30;16,42;27,47;27,47;27,3;27,3;46,11;54,30;46,50;27,58;8,50;0,30;8,11;27,3;27,3;104,101;104,101;115,96;120,85;115,73;104,68;92,73;87,85;92,96;104,101;104,101" o:connectangles="0,0,0,0,0,0,0,0,0,0,0,0,0,0,0,0,0,0,0,0,0,0,0,0,0,0,0,0,0,0,0,0,0,0,0,0,0,0,0,0,0,0,0,0,0,0,0,0,0,0"/>
                    <o:lock v:ext="edit" verticies="t"/>
                  </v:shape>
                  <v:shape id="Freeform 1487" o:spid="_x0000_s1768" style="position:absolute;left:4314;top:3340;width:68;height:68;visibility:visible;mso-wrap-style:square;v-text-anchor:top" coordsize="85,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" path="m42,r,l,43,42,85,85,43,42,xm42,r,xe" fillcolor="black" strokeweight="0">
                    <v:path arrowok="t" o:connecttype="custom" o:connectlocs="34,0;34,0;0,34;34,68;68,34;34,0;34,0;34,0" o:connectangles="0,0,0,0,0,0,0,0"/>
                    <o:lock v:ext="edit" verticies="t"/>
                  </v:shape>
                  <v:shape id="Freeform 1488" o:spid="_x0000_s1769" style="position:absolute;left:4326;top:3353;width:43;height:43;visibility:visible;mso-wrap-style:square;v-text-anchor:top" coordsize="5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" path="m27,r,l,27,27,54,54,27,27,xm27,r,xe" filled="f" strokeweight=".85pt">
                    <v:stroke joinstyle="miter" endcap="square"/>
                    <v:path arrowok="t" o:connecttype="custom" o:connectlocs="22,0;22,0;0,22;22,43;43,22;22,0;22,0;22,0" o:connectangles="0,0,0,0,0,0,0,0"/>
                    <o:lock v:ext="edit" verticies="t"/>
                  </v:shape>
                  <v:shape id="Freeform 1489" o:spid="_x0000_s1770" style="position:absolute;left:4011;top:3654;width:67;height:68;visibility:visible;mso-wrap-style:square;v-text-anchor:top" coordsize="85,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" path="m42,r,l,42,42,85,85,42,42,xm42,r,xe" fillcolor="black" strokeweight="0">
                    <v:path arrowok="t" o:connecttype="custom" o:connectlocs="33,0;33,0;0,34;33,68;67,34;33,0;33,0;33,0" o:connectangles="0,0,0,0,0,0,0,0"/>
                    <o:lock v:ext="edit" verticies="t"/>
                  </v:shape>
                  <v:shape id="Freeform 1490" o:spid="_x0000_s1771" style="position:absolute;left:4023;top:3666;width:43;height:43;visibility:visible;mso-wrap-style:square;v-text-anchor:top" coordsize="5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" path="m27,r,l,27,27,54,54,27,27,xm27,r,xe" filled="f" strokeweight=".85pt">
                    <v:stroke joinstyle="miter" endcap="square"/>
                    <v:path arrowok="t" o:connecttype="custom" o:connectlocs="22,0;22,0;0,22;22,43;43,22;22,0;22,0;22,0" o:connectangles="0,0,0,0,0,0,0,0"/>
                    <o:lock v:ext="edit" verticies="t"/>
                  </v:shape>
                  <v:shape id="Freeform 1491" o:spid="_x0000_s1772" style="position:absolute;left:3996;top:4281;width:68;height:68;visibility:visible;mso-wrap-style:square;v-text-anchor:top" coordsize="85,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" path="m42,r,l,43,42,85,85,43,42,xm42,r,xe" fillcolor="black" strokeweight="0">
                    <v:path arrowok="t" o:connecttype="custom" o:connectlocs="34,0;34,0;0,34;34,68;68,34;34,0;34,0;34,0" o:connectangles="0,0,0,0,0,0,0,0"/>
                    <o:lock v:ext="edit" verticies="t"/>
                  </v:shape>
                  <v:shape id="Freeform 1492" o:spid="_x0000_s1773" style="position:absolute;left:4008;top:4294;width:43;height:43;visibility:visible;mso-wrap-style:square;v-text-anchor:top" coordsize="5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" path="m27,r,l,27,27,54,54,27,27,xm27,r,xe" filled="f" strokeweight=".85pt">
                    <v:stroke joinstyle="miter" endcap="square"/>
                    <v:path arrowok="t" o:connecttype="custom" o:connectlocs="22,0;22,0;0,22;22,43;43,22;22,0;22,0;22,0" o:connectangles="0,0,0,0,0,0,0,0"/>
                    <o:lock v:ext="edit" verticies="t"/>
                  </v:shape>
                  <v:shape id="Freeform 1493" o:spid="_x0000_s1774" style="position:absolute;left:4590;top:2713;width:67;height:67;visibility:visible;mso-wrap-style:square;v-text-anchor:top" coordsize="8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" path="m42,r,l,42,42,84,84,42,42,xm42,r,xe" fillcolor="black" strokeweight="0">
                    <v:path arrowok="t" o:connecttype="custom" o:connectlocs="34,0;34,0;0,34;34,67;67,34;34,0;34,0;34,0" o:connectangles="0,0,0,0,0,0,0,0"/>
                    <o:lock v:ext="edit" verticies="t"/>
                  </v:shape>
                  <v:shape id="Freeform 1494" o:spid="_x0000_s1775" style="position:absolute;left:4602;top:2725;width:43;height:43;visibility:visible;mso-wrap-style:square;v-text-anchor:top" coordsize="5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" path="m27,r,l,27,27,54,54,27,27,xm27,r,xe" filled="f" strokeweight=".85pt">
                    <v:stroke joinstyle="miter" endcap="square"/>
                    <v:path arrowok="t" o:connecttype="custom" o:connectlocs="22,0;22,0;0,22;22,43;43,22;22,0;22,0;22,0" o:connectangles="0,0,0,0,0,0,0,0"/>
                    <o:lock v:ext="edit" verticies="t"/>
                  </v:shape>
                  <v:shape id="Freeform 1495" o:spid="_x0000_s1776" style="position:absolute;left:4282;top:3027;width:67;height:67;visibility:visible;mso-wrap-style:square;v-text-anchor:top" coordsize="85,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" path="m42,r,l,42,42,85,85,42,42,xm42,r,xe" fillcolor="black" strokeweight="0">
                    <v:path arrowok="t" o:connecttype="custom" o:connectlocs="33,0;33,0;0,33;33,67;67,33;33,0;33,0;33,0" o:connectangles="0,0,0,0,0,0,0,0"/>
                    <o:lock v:ext="edit" verticies="t"/>
                  </v:shape>
                  <v:shape id="Freeform 1496" o:spid="_x0000_s1777" style="position:absolute;left:4294;top:3039;width:42;height:43;visibility:visible;mso-wrap-style:square;v-text-anchor:top" coordsize="5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" path="m27,r,l,27,27,54,54,27,27,xm27,r,xe" filled="f" strokeweight=".85pt">
                    <v:stroke joinstyle="miter" endcap="square"/>
                    <v:path arrowok="t" o:connecttype="custom" o:connectlocs="21,0;21,0;0,22;21,43;42,22;21,0;21,0;21,0" o:connectangles="0,0,0,0,0,0,0,0"/>
                    <o:lock v:ext="edit" verticies="t"/>
                  </v:shape>
                  <v:shape id="Freeform 1497" o:spid="_x0000_s1778" style="position:absolute;left:4069;top:2399;width:67;height:68;visibility:visible;mso-wrap-style:square;v-text-anchor:top" coordsize="85,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" path="m42,r,l,43,42,85,85,43,42,xm42,r,xe" fillcolor="black" strokeweight="0">
                    <v:path arrowok="t" o:connecttype="custom" o:connectlocs="33,0;33,0;0,34;33,68;67,34;33,0;33,0;33,0" o:connectangles="0,0,0,0,0,0,0,0"/>
                    <o:lock v:ext="edit" verticies="t"/>
                  </v:shape>
                  <v:shape id="Freeform 1498" o:spid="_x0000_s1779" style="position:absolute;left:4081;top:2412;width:43;height:43;visibility:visible;mso-wrap-style:square;v-text-anchor:top" coordsize="5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" path="m27,r,l,27,27,54,54,27,27,xm27,r,xe" filled="f" strokeweight=".85pt">
                    <v:stroke joinstyle="miter" endcap="square"/>
                    <v:path arrowok="t" o:connecttype="custom" o:connectlocs="22,0;22,0;0,22;22,43;43,22;22,0;22,0;22,0" o:connectangles="0,0,0,0,0,0,0,0"/>
                    <o:lock v:ext="edit" verticies="t"/>
                  </v:shape>
                  <v:shape id="Freeform 1499" o:spid="_x0000_s1780" style="position:absolute;left:4128;top:3968;width:67;height:67;visibility:visible;mso-wrap-style:square;v-text-anchor:top" coordsize="85,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" path="m42,r,l,43,42,85,85,43,42,xm42,r,xe" fillcolor="black" strokeweight="0">
                    <v:path arrowok="t" o:connecttype="custom" o:connectlocs="33,0;33,0;0,34;33,67;67,34;33,0;33,0;33,0" o:connectangles="0,0,0,0,0,0,0,0"/>
                    <o:lock v:ext="edit" verticies="t"/>
                  </v:shape>
                  <v:shape id="Freeform 1500" o:spid="_x0000_s1781" style="position:absolute;left:4139;top:3980;width:43;height:43;visibility:visible;mso-wrap-style:square;v-text-anchor:top" coordsize="5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" path="m27,r,l,27,27,54,54,27,27,xm27,r,xe" filled="f" strokeweight=".85pt">
                    <v:stroke joinstyle="miter" endcap="square"/>
                    <v:path arrowok="t" o:connecttype="custom" o:connectlocs="22,0;22,0;0,22;22,43;43,22;22,0;22,0;22,0" o:connectangles="0,0,0,0,0,0,0,0"/>
                    <o:lock v:ext="edit" verticies="t"/>
                  </v:shape>
                  <v:shape id="Freeform 1501" o:spid="_x0000_s1782" style="position:absolute;left:4074;top:2086;width:68;height:67;visibility:visible;mso-wrap-style:square;v-text-anchor:top" coordsize="85,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" path="m43,r,l,43,43,85,85,43,43,xm43,r,xe" fillcolor="black" strokeweight="0">
                    <v:path arrowok="t" o:connecttype="custom" o:connectlocs="34,0;34,0;0,34;34,67;68,34;34,0;34,0;34,0" o:connectangles="0,0,0,0,0,0,0,0"/>
                    <o:lock v:ext="edit" verticies="t"/>
                  </v:shape>
                  <v:shape id="Freeform 1502" o:spid="_x0000_s1783" style="position:absolute;left:4087;top:2098;width:43;height:43;visibility:visible;mso-wrap-style:square;v-text-anchor:top" coordsize="5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" path="m27,r,l,27,27,54,54,27,27,xm27,r,xe" filled="f" strokeweight=".85pt">
                    <v:stroke joinstyle="miter" endcap="square"/>
                    <v:path arrowok="t" o:connecttype="custom" o:connectlocs="22,0;22,0;0,22;22,43;43,22;22,0;22,0;22,0" o:connectangles="0,0,0,0,0,0,0,0"/>
                    <o:lock v:ext="edit" verticies="t"/>
                  </v:shape>
                  <v:shape id="Freeform 1503" o:spid="_x0000_s1784" style="position:absolute;left:4178;top:1772;width:68;height:68;visibility:visible;mso-wrap-style:square;v-text-anchor:top" coordsize="85,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" path="m43,r,l,42,43,85,85,42,43,xm43,r,xe" fillcolor="black" strokeweight="0">
                    <v:path arrowok="t" o:connecttype="custom" o:connectlocs="34,0;34,0;0,34;34,68;68,34;34,0;34,0;34,0" o:connectangles="0,0,0,0,0,0,0,0"/>
                    <o:lock v:ext="edit" verticies="t"/>
                  </v:shape>
                  <v:shape id="Freeform 1504" o:spid="_x0000_s1785" style="position:absolute;left:4191;top:1784;width:43;height:43;visibility:visible;mso-wrap-style:square;v-text-anchor:top" coordsize="5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" path="m27,r,l,27,27,54,54,27,27,xm27,r,xe" filled="f" strokeweight=".85pt">
                    <v:stroke joinstyle="miter" endcap="square"/>
                    <v:path arrowok="t" o:connecttype="custom" o:connectlocs="22,0;22,0;0,22;22,43;43,22;22,0;22,0;22,0" o:connectangles="0,0,0,0,0,0,0,0"/>
                    <o:lock v:ext="edit" verticies="t"/>
                  </v:shape>
                  <v:shape id="Freeform 1505" o:spid="_x0000_s1786" style="position:absolute;left:427;top:5256;width:7416;height:0;visibility:visible;mso-wrap-style:square;v-text-anchor:top" coordsize="93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" path="m,l,,9335,e" filled="f" strokeweight=".55pt">
                    <v:stroke joinstyle="miter"/>
                    <v:path arrowok="t" o:connecttype="custom" o:connectlocs="0,0;0,0;7416,0" o:connectangles="0,0,0"/>
                  </v:shape>
                  <v:shape id="Freeform 1506" o:spid="_x0000_s1787" style="position:absolute;left:4031;top:5256;width:0;height:81;visibility:visible;mso-wrap-style:square;v-text-anchor:top" coordsize="0,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" path="m,l,,,101e" filled="f" strokeweight=".55pt">
                    <v:stroke joinstyle="miter"/>
                    <v:path arrowok="t" o:connecttype="custom" o:connectlocs="0,0;0,0;0,81" o:connectangles="0,0,0"/>
                  </v:shape>
                  <v:shape id="Freeform 1507" o:spid="_x0000_s1788" style="position:absolute;left:3990;top:5389;width:78;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" path="m49,r,c67,,80,7,88,22v7,12,10,28,10,48c98,89,95,105,89,118v-8,18,-22,27,-40,27c32,145,19,137,11,123,4,110,,94,,73,,57,2,43,7,32,14,10,28,,49,r,xm49,129r,c58,129,65,125,71,116v5,-8,8,-23,8,-45c79,55,77,42,73,31,69,21,61,16,50,16,39,16,32,21,27,30,22,40,20,55,20,74v,14,1,26,4,35c29,122,37,129,49,129r,xe" fillcolor="black" strokeweight="0">
                    <v:path arrowok="t" o:connecttype="custom" o:connectlocs="39,0;39,0;70,17;78,56;71,94;39,115;9,98;0,58;6,25;39,0;39,0;39,102;39,102;57,92;63,56;58,25;40,13;21,24;16,59;19,86;39,102;39,102" o:connectangles="0,0,0,0,0,0,0,0,0,0,0,0,0,0,0,0,0,0,0,0,0,0"/>
                    <o:lock v:ext="edit" verticies="t"/>
                  </v:shape>
                  <v:shape id="Freeform 1508" o:spid="_x0000_s1789" style="position:absolute;left:4031;top:5256;width:0;height:81;visibility:visible;mso-wrap-style:square;v-text-anchor:top" coordsize="0,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" path="m,l,,,101e" filled="f" strokeweight=".55pt">
                    <v:stroke joinstyle="miter"/>
                    <v:path arrowok="t" o:connecttype="custom" o:connectlocs="0,0;0,0;0,81" o:connectangles="0,0,0"/>
                  </v:shape>
                  <v:shape id="Freeform 1509" o:spid="_x0000_s1790" style="position:absolute;left:3990;top:5389;width:78;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" path="m49,r,c67,,80,7,88,22v7,12,10,28,10,48c98,89,95,105,89,118v-8,18,-22,27,-40,27c32,145,19,137,11,123,4,110,,94,,73,,57,2,43,7,32,14,10,28,,49,r,xm49,129r,c58,129,65,125,71,116v5,-8,8,-23,8,-45c79,55,77,42,73,31,69,21,61,16,50,16,39,16,32,21,27,30,22,40,20,55,20,74v,14,1,26,4,35c29,122,37,129,49,129r,xe" fillcolor="black" strokeweight="0">
                    <v:path arrowok="t" o:connecttype="custom" o:connectlocs="39,0;39,0;70,17;78,56;71,94;39,115;9,98;0,58;6,25;39,0;39,0;39,102;39,102;57,92;63,56;58,25;40,13;21,24;16,59;19,86;39,102;39,102" o:connectangles="0,0,0,0,0,0,0,0,0,0,0,0,0,0,0,0,0,0,0,0,0,0"/>
                    <o:lock v:ext="edit" verticies="t"/>
                  </v:shape>
                  <v:shape id="Freeform 1510" o:spid="_x0000_s1791" style="position:absolute;left:4401;top:5256;width:0;height:81;visibility:visible;mso-wrap-style:square;v-text-anchor:top" coordsize="0,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" path="m,l,,,101e" filled="f" strokeweight=".55pt">
                    <v:stroke joinstyle="miter"/>
                    <v:path arrowok="t" o:connecttype="custom" o:connectlocs="0,0;0,0;0,81" o:connectangles="0,0,0"/>
                  </v:shape>
                  <v:shape id="Freeform 1511" o:spid="_x0000_s1792" style="position:absolute;left:4327;top:5389;width:41;height:112;visibility:visible;mso-wrap-style:square;v-text-anchor:top" coordsize="52,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" path="m,41r,l,27c13,26,22,24,27,21,32,18,35,11,38,l52,r,141l33,141,33,41,,41xe" fillcolor="black" strokeweight="0">
                    <v:path arrowok="t" o:connecttype="custom" o:connectlocs="0,33;0,33;0,21;21,17;30,0;41,0;41,112;26,112;26,33;0,33" o:connectangles="0,0,0,0,0,0,0,0,0,0"/>
                  </v:shape>
                  <v:shape id="Freeform 1512" o:spid="_x0000_s1793" style="position:absolute;left:4406;top:5389;width:77;height:115;visibility:visible;mso-wrap-style:square;v-text-anchor:top" coordsize="9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" path="m48,r,c66,,79,7,88,22v6,12,9,28,9,48c97,89,94,105,88,118v-8,18,-21,27,-40,27c31,145,18,137,10,123,3,110,,94,,73,,57,2,43,6,32,14,10,28,,48,r,xm48,129r,c57,129,64,125,70,116v5,-8,8,-23,8,-45c78,55,76,42,72,31,68,21,60,16,49,16,39,16,31,21,26,30,21,40,19,55,19,74v,14,1,26,4,35c28,122,36,129,48,129r,xe" fillcolor="black" strokeweight="0">
                    <v:path arrowok="t" o:connecttype="custom" o:connectlocs="38,0;38,0;70,17;77,56;70,94;38,115;8,98;0,58;5,25;38,0;38,0;38,102;38,102;56,92;62,56;57,25;39,13;21,24;15,59;18,86;38,102;38,102" o:connectangles="0,0,0,0,0,0,0,0,0,0,0,0,0,0,0,0,0,0,0,0,0,0"/>
                    <o:lock v:ext="edit" verticies="t"/>
                  </v:shape>
                  <v:shape id="Freeform 1513" o:spid="_x0000_s1794" style="position:absolute;left:4772;top:5256;width:0;height:81;visibility:visible;mso-wrap-style:square;v-text-anchor:top" coordsize="0,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" path="m,l,,,101e" filled="f" strokeweight=".55pt">
                    <v:stroke joinstyle="miter"/>
                    <v:path arrowok="t" o:connecttype="custom" o:connectlocs="0,0;0,0;0,81" o:connectangles="0,0,0"/>
                  </v:shape>
                  <v:shape id="Freeform 1514" o:spid="_x0000_s1795" style="position:absolute;left:4687;top:5388;width:78;height:113;visibility:visible;mso-wrap-style:square;v-text-anchor:top" coordsize="9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" path="m,142r,c1,130,4,119,8,110,12,101,21,93,34,86l53,75c61,70,67,66,70,62v6,-5,9,-12,9,-19c79,35,76,29,71,24,66,19,60,16,51,16,39,16,31,21,26,30v-2,5,-4,12,-4,21l4,51c4,39,6,29,11,21,18,7,32,,51,,68,,79,5,87,13v7,9,11,19,11,30c98,54,94,64,86,72,82,76,73,82,61,89l48,96v-7,4,-12,7,-15,10c26,112,22,118,20,125r77,l97,142,,142xe" fillcolor="black" strokeweight="0">
                    <v:path arrowok="t" o:connecttype="custom" o:connectlocs="0,113;0,113;6,88;27,68;42,60;56,49;63,34;57,19;41,13;21,24;18,41;3,41;9,17;41,0;69,10;78,34;68,57;49,71;38,76;26,84;16,99;77,99;77,113;0,113" o:connectangles="0,0,0,0,0,0,0,0,0,0,0,0,0,0,0,0,0,0,0,0,0,0,0,0"/>
                  </v:shape>
                  <v:shape id="Freeform 1515" o:spid="_x0000_s1796" style="position:absolute;left:4777;top:5389;width:77;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" path="m49,r,c67,,80,7,88,22v7,12,10,28,10,48c98,89,95,105,89,118v-8,18,-22,27,-40,27c32,145,19,137,11,123,4,110,,94,,73,,57,2,43,7,32,14,10,28,,49,r,xm48,129r,c58,129,65,125,70,116v6,-8,9,-23,9,-45c79,55,77,42,73,31,69,21,61,16,50,16,39,16,32,21,27,30,22,40,20,55,20,74v,14,1,26,4,35c29,122,37,129,48,129r,xe" fillcolor="black" strokeweight="0">
                    <v:path arrowok="t" o:connecttype="custom" o:connectlocs="39,0;39,0;69,17;77,56;70,94;39,115;9,98;0,58;6,25;39,0;39,0;38,102;38,102;55,92;62,56;57,25;39,13;21,24;16,59;19,86;38,102;38,102" o:connectangles="0,0,0,0,0,0,0,0,0,0,0,0,0,0,0,0,0,0,0,0,0,0"/>
                    <o:lock v:ext="edit" verticies="t"/>
                  </v:shape>
                  <v:shape id="Freeform 1516" o:spid="_x0000_s1797" style="position:absolute;left:5143;top:5256;width:0;height:81;visibility:visible;mso-wrap-style:square;v-text-anchor:top" coordsize="0,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" path="m,l,,,101e" filled="f" strokeweight=".55pt">
                    <v:stroke joinstyle="miter"/>
                    <v:path arrowok="t" o:connecttype="custom" o:connectlocs="0,0;0,0;0,81" o:connectangles="0,0,0"/>
                  </v:shape>
                  <v:shape id="Freeform 1517" o:spid="_x0000_s1798" style="position:absolute;left:5057;top:5389;width:78;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" path="m47,145r,c31,145,19,140,11,131,4,122,,111,,98r18,c19,107,21,113,23,117v5,8,13,12,25,12c58,129,65,126,71,121v6,-5,8,-11,8,-19c79,92,76,85,70,81,64,78,56,76,46,76v-2,,-3,,-4,c41,76,40,76,38,76r,-16c40,60,42,60,43,60v1,1,3,1,4,1c54,61,59,60,63,57,71,54,75,47,75,38,75,31,72,25,67,21,62,18,56,16,50,16,38,16,30,20,25,28v-2,4,-4,10,-4,18l3,46c3,36,5,27,10,19,17,6,30,,48,,62,,73,3,81,9v8,7,12,16,12,28c93,46,91,53,86,58v-3,3,-7,6,-11,8c82,68,88,72,92,78v4,6,6,13,6,21c98,113,94,124,85,132v-9,9,-21,13,-38,13l47,145xe" fillcolor="black" strokeweight="0">
                    <v:path arrowok="t" o:connecttype="custom" o:connectlocs="37,115;37,115;9,104;0,78;14,78;18,93;38,102;57,96;63,81;56,64;37,60;33,60;30,60;30,48;34,48;37,48;50,45;60,30;53,17;40,13;20,22;17,36;2,36;8,15;38,0;64,7;74,29;68,46;60,52;73,62;78,79;68,105;37,115;37,115" o:connectangles="0,0,0,0,0,0,0,0,0,0,0,0,0,0,0,0,0,0,0,0,0,0,0,0,0,0,0,0,0,0,0,0,0,0"/>
                  </v:shape>
                  <v:shape id="Freeform 1518" o:spid="_x0000_s1799" style="position:absolute;left:5148;top:5389;width:77;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" path="m48,r,c67,,80,7,88,22v6,12,10,28,10,48c98,89,95,105,89,118v-8,18,-22,27,-41,27c31,145,19,137,10,123,4,110,,94,,73,,57,2,43,6,32,14,10,28,,48,r,xm48,129r,c57,129,65,125,70,116v6,-8,8,-23,8,-45c78,55,76,42,72,31,69,21,61,16,49,16,39,16,31,21,27,30,22,40,19,55,19,74v,14,2,26,5,35c29,122,37,129,48,129r,xe" fillcolor="black" strokeweight="0">
                    <v:path arrowok="t" o:connecttype="custom" o:connectlocs="38,0;38,0;69,17;77,56;70,94;38,115;8,98;0,58;5,25;38,0;38,0;38,102;38,102;55,92;61,56;57,25;39,13;21,24;15,59;19,86;38,102;38,102" o:connectangles="0,0,0,0,0,0,0,0,0,0,0,0,0,0,0,0,0,0,0,0,0,0"/>
                    <o:lock v:ext="edit" verticies="t"/>
                  </v:shape>
                  <v:shape id="Freeform 1519" o:spid="_x0000_s1800" style="position:absolute;left:5513;top:5256;width:0;height:81;visibility:visible;mso-wrap-style:square;v-text-anchor:top" coordsize="0,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" path="m,l,,,101e" filled="f" strokeweight=".55pt">
                    <v:stroke joinstyle="miter"/>
                    <v:path arrowok="t" o:connecttype="custom" o:connectlocs="0,0;0,0;0,81" o:connectangles="0,0,0"/>
                  </v:shape>
                  <v:shape id="Freeform 1520" o:spid="_x0000_s1801" style="position:absolute;left:5427;top:5388;width:80;height:113;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" path="m62,92r,l62,28,17,92r45,xm62,142r,l62,107,,107,,90,65,,80,r,92l101,92r,15l80,107r,35l62,142xe" fillcolor="black" strokeweight="0">
                    <v:path arrowok="t" o:connecttype="custom" o:connectlocs="49,73;49,73;49,22;13,73;49,73;49,113;49,113;49,85;0,85;0,72;51,0;63,0;63,73;80,73;80,85;63,85;63,113;49,113" o:connectangles="0,0,0,0,0,0,0,0,0,0,0,0,0,0,0,0,0,0"/>
                    <o:lock v:ext="edit" verticies="t"/>
                  </v:shape>
                  <v:shape id="Freeform 1521" o:spid="_x0000_s1802" style="position:absolute;left:5518;top:5389;width:78;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" path="m49,r,c67,,80,7,88,22v7,12,10,28,10,48c98,89,95,105,89,118v-8,18,-21,27,-40,27c32,145,19,137,11,123,4,110,,94,,73,,57,3,43,7,32,14,10,29,,49,r,xm49,129r,c58,129,65,125,71,116v5,-8,8,-23,8,-45c79,55,77,42,73,31,69,21,61,16,50,16,39,16,32,21,27,30,22,40,20,55,20,74v,14,1,26,4,35c29,122,37,129,49,129r,xe" fillcolor="black" strokeweight="0">
                    <v:path arrowok="t" o:connecttype="custom" o:connectlocs="39,0;39,0;70,17;78,56;71,94;39,115;9,98;0,58;6,25;39,0;39,0;39,102;39,102;57,92;63,56;58,25;40,13;21,24;16,59;19,86;39,102;39,102" o:connectangles="0,0,0,0,0,0,0,0,0,0,0,0,0,0,0,0,0,0,0,0,0,0"/>
                    <o:lock v:ext="edit" verticies="t"/>
                  </v:shape>
                  <v:shape id="Freeform 1522" o:spid="_x0000_s1803" style="position:absolute;left:5884;top:5256;width:0;height:81;visibility:visible;mso-wrap-style:square;v-text-anchor:top" coordsize="0,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" path="m,l,,,101e" filled="f" strokeweight=".55pt">
                    <v:stroke joinstyle="miter"/>
                    <v:path arrowok="t" o:connecttype="custom" o:connectlocs="0,0;0,0;0,81" o:connectangles="0,0,0"/>
                  </v:shape>
                  <v:shape id="Freeform 1523" o:spid="_x0000_s1804" style="position:absolute;left:5800;top:5391;width:77;height:113;visibility:visible;mso-wrap-style:square;v-text-anchor:top" coordsize="97,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" path="m18,103r,c19,113,24,120,32,124v4,2,9,3,15,3c57,127,65,124,70,117v5,-7,8,-14,8,-22c78,85,75,77,69,72,63,66,55,64,47,64v-6,,-11,1,-16,3c27,70,23,73,20,77l5,76,16,,89,r,17l29,17,23,57v3,-3,6,-5,9,-6c37,49,44,48,50,48v13,,24,4,33,12c92,69,97,79,97,92v,13,-4,25,-13,35c76,137,63,143,45,143v-12,,-22,-4,-31,-10c6,126,1,116,,103r18,xe" fillcolor="black" strokeweight="0">
                    <v:path arrowok="t" o:connecttype="custom" o:connectlocs="14,81;14,81;25,98;37,100;56,92;62,75;55,57;37,51;25,53;16,61;4,60;13,0;71,0;71,13;23,13;18,45;25,40;40,38;66,47;77,73;67,100;36,113;11,105;0,81;14,81" o:connectangles="0,0,0,0,0,0,0,0,0,0,0,0,0,0,0,0,0,0,0,0,0,0,0,0,0"/>
                  </v:shape>
                  <v:shape id="Freeform 1524" o:spid="_x0000_s1805" style="position:absolute;left:5889;top:5389;width:78;height:115;visibility:visible;mso-wrap-style:square;v-text-anchor:top" coordsize="98,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" path="m49,r,c67,,80,7,88,22v7,12,10,28,10,48c98,89,95,105,89,118v-8,18,-22,27,-41,27c32,145,19,137,11,123,4,110,,94,,73,,57,2,43,6,32,14,10,28,,49,r,xm48,129r,c58,129,65,125,70,116v6,-8,9,-23,9,-45c79,55,77,42,73,31,69,21,61,16,50,16,39,16,32,21,27,30,22,40,19,55,19,74v,14,2,26,5,35c29,122,37,129,48,129r,xe" fillcolor="black" strokeweight="0">
                    <v:path arrowok="t" o:connecttype="custom" o:connectlocs="39,0;39,0;70,17;78,56;71,94;38,115;9,98;0,58;5,25;39,0;39,0;38,102;38,102;56,92;63,56;58,25;40,13;21,24;15,59;19,86;38,102;38,102" o:connectangles="0,0,0,0,0,0,0,0,0,0,0,0,0,0,0,0,0,0,0,0,0,0"/>
                    <o:lock v:ext="edit" verticies="t"/>
                  </v:shape>
                  <v:shape id="Freeform 1525" o:spid="_x0000_s1806" style="position:absolute;left:4031;top:5256;width:0;height:81;visibility:visible;mso-wrap-style:square;v-text-anchor:top" coordsize="0,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" path="m,l,,,101e" filled="f" strokeweight=".55pt">
                    <v:stroke joinstyle="miter"/>
                    <v:path arrowok="t" o:connecttype="custom" o:connectlocs="0,0;0,0;0,81" o:connectangles="0,0,0"/>
                  </v:shape>
                </v:group>
              </v:group>
            </w:pict>
          </mc:Fallback>
        </mc:AlternateContent>
      </w:r>
    </w:p>
    <w:p w14:paraId="3D4E0A25" w14:textId="4A3FEDEF" w:rsidR="008E0463" w:rsidRDefault="008E0463" w:rsidP="005136E8">
      <w:pPr>
        <w:spacing w:after="0"/>
        <w:contextualSpacing/>
        <w:outlineLvl w:val="0"/>
        <w:rPr>
          <w:b/>
          <w:sz w:val="24"/>
          <w:szCs w:val="24"/>
          <w:u w:val="single"/>
          <w:lang w:eastAsia="ja-JP"/>
        </w:rPr>
      </w:pPr>
    </w:p>
    <w:p w14:paraId="75E80BB3" w14:textId="75CDB113" w:rsidR="008E0463" w:rsidRDefault="008E0463" w:rsidP="005136E8">
      <w:pPr>
        <w:spacing w:after="0"/>
        <w:contextualSpacing/>
        <w:outlineLvl w:val="0"/>
        <w:rPr>
          <w:b/>
          <w:sz w:val="24"/>
          <w:szCs w:val="24"/>
          <w:u w:val="single"/>
          <w:lang w:eastAsia="ja-JP"/>
        </w:rPr>
      </w:pPr>
    </w:p>
    <w:p w14:paraId="6215BF32" w14:textId="77777777" w:rsidR="008E0463" w:rsidRDefault="008E0463" w:rsidP="005136E8">
      <w:pPr>
        <w:spacing w:after="0"/>
        <w:contextualSpacing/>
        <w:outlineLvl w:val="0"/>
        <w:rPr>
          <w:b/>
          <w:sz w:val="24"/>
          <w:szCs w:val="24"/>
          <w:u w:val="single"/>
          <w:lang w:eastAsia="ja-JP"/>
        </w:rPr>
        <w:sectPr w:rsidR="008E0463" w:rsidSect="00604C76">
          <w:headerReference w:type="default" r:id="rId13"/>
          <w:footerReference w:type="default" r:id="rId14"/>
          <w:pgSz w:w="11906" w:h="16838"/>
          <w:pgMar w:top="244" w:right="720" w:bottom="720" w:left="720" w:header="709" w:footer="709" w:gutter="0"/>
          <w:cols w:space="708"/>
          <w:docGrid w:linePitch="360"/>
        </w:sectPr>
      </w:pPr>
    </w:p>
    <w:p w14:paraId="7754D407" w14:textId="77777777" w:rsidR="005136E8" w:rsidRPr="005136E8" w:rsidRDefault="005136E8" w:rsidP="005136E8">
      <w:pPr>
        <w:spacing w:after="0"/>
        <w:contextualSpacing/>
        <w:outlineLvl w:val="0"/>
        <w:rPr>
          <w:b/>
          <w:sz w:val="24"/>
          <w:szCs w:val="24"/>
          <w:u w:val="single"/>
          <w:lang w:eastAsia="ja-JP"/>
        </w:rPr>
      </w:pPr>
      <w:r w:rsidRPr="005136E8">
        <w:rPr>
          <w:b/>
          <w:sz w:val="24"/>
          <w:szCs w:val="24"/>
          <w:u w:val="single"/>
          <w:lang w:eastAsia="ja-JP"/>
        </w:rPr>
        <w:lastRenderedPageBreak/>
        <w:t xml:space="preserve">Table </w:t>
      </w:r>
      <w:r w:rsidRPr="005136E8">
        <w:rPr>
          <w:b/>
          <w:noProof/>
          <w:sz w:val="24"/>
          <w:szCs w:val="24"/>
          <w:u w:val="single"/>
          <w:lang w:eastAsia="ja-JP"/>
        </w:rPr>
        <w:t xml:space="preserve">1. </w:t>
      </w:r>
      <w:r w:rsidRPr="005136E8">
        <w:rPr>
          <w:b/>
          <w:sz w:val="24"/>
          <w:szCs w:val="24"/>
          <w:u w:val="single"/>
          <w:lang w:eastAsia="ja-JP"/>
        </w:rPr>
        <w:t xml:space="preserve">Baseline study characteristics of </w:t>
      </w:r>
      <w:r w:rsidR="004E78FD">
        <w:rPr>
          <w:b/>
          <w:sz w:val="24"/>
          <w:szCs w:val="24"/>
          <w:u w:val="single"/>
          <w:lang w:eastAsia="ja-JP"/>
        </w:rPr>
        <w:t xml:space="preserve">pregnancy </w:t>
      </w:r>
      <w:r w:rsidRPr="005136E8">
        <w:rPr>
          <w:b/>
          <w:sz w:val="24"/>
          <w:szCs w:val="24"/>
          <w:u w:val="single"/>
          <w:lang w:eastAsia="ja-JP"/>
        </w:rPr>
        <w:t xml:space="preserve">cohort studies with a </w:t>
      </w:r>
      <w:r w:rsidR="004E78FD">
        <w:rPr>
          <w:b/>
          <w:sz w:val="24"/>
          <w:szCs w:val="24"/>
          <w:u w:val="single"/>
          <w:lang w:eastAsia="ja-JP"/>
        </w:rPr>
        <w:t xml:space="preserve">rubella </w:t>
      </w:r>
      <w:r w:rsidRPr="005136E8">
        <w:rPr>
          <w:b/>
          <w:sz w:val="24"/>
          <w:szCs w:val="24"/>
          <w:u w:val="single"/>
          <w:lang w:eastAsia="ja-JP"/>
        </w:rPr>
        <w:t xml:space="preserve">vaccinated and unvaccinated group </w:t>
      </w:r>
    </w:p>
    <w:tbl>
      <w:tblPr>
        <w:tblW w:w="16126"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A0" w:firstRow="1" w:lastRow="0" w:firstColumn="1" w:lastColumn="0" w:noHBand="0" w:noVBand="1"/>
      </w:tblPr>
      <w:tblGrid>
        <w:gridCol w:w="959"/>
        <w:gridCol w:w="992"/>
        <w:gridCol w:w="1559"/>
        <w:gridCol w:w="1588"/>
        <w:gridCol w:w="1843"/>
        <w:gridCol w:w="1701"/>
        <w:gridCol w:w="2523"/>
        <w:gridCol w:w="2410"/>
        <w:gridCol w:w="2551"/>
      </w:tblGrid>
      <w:tr w:rsidR="005136E8" w:rsidRPr="005136E8" w14:paraId="33BC0C72" w14:textId="77777777" w:rsidTr="001A3E9B">
        <w:trPr>
          <w:trHeight w:val="513"/>
        </w:trPr>
        <w:tc>
          <w:tcPr>
            <w:tcW w:w="959" w:type="dxa"/>
            <w:vMerge w:val="restart"/>
            <w:tcBorders>
              <w:top w:val="single" w:sz="4" w:space="0" w:color="BFBFBF"/>
              <w:left w:val="single" w:sz="4" w:space="0" w:color="BFBFBF"/>
              <w:bottom w:val="single" w:sz="4" w:space="0" w:color="BFBFBF"/>
              <w:right w:val="single" w:sz="4" w:space="0" w:color="BFBFBF"/>
            </w:tcBorders>
            <w:shd w:val="clear" w:color="auto" w:fill="F2F2F2"/>
            <w:vAlign w:val="center"/>
            <w:hideMark/>
          </w:tcPr>
          <w:p w14:paraId="0C56FBD8" w14:textId="77777777" w:rsidR="005136E8" w:rsidRPr="003C01B8" w:rsidRDefault="007C6963" w:rsidP="005136E8">
            <w:pPr>
              <w:spacing w:after="0"/>
              <w:jc w:val="center"/>
              <w:rPr>
                <w:b/>
                <w:sz w:val="24"/>
                <w:szCs w:val="24"/>
                <w:lang w:val="en-US"/>
              </w:rPr>
            </w:pPr>
            <w:r w:rsidRPr="003C01B8">
              <w:rPr>
                <w:b/>
                <w:color w:val="000000"/>
                <w:sz w:val="16"/>
                <w:szCs w:val="16"/>
                <w:lang w:val="en-US"/>
              </w:rPr>
              <w:t>First author, year</w:t>
            </w:r>
          </w:p>
        </w:tc>
        <w:tc>
          <w:tcPr>
            <w:tcW w:w="992" w:type="dxa"/>
            <w:vMerge w:val="restart"/>
            <w:tcBorders>
              <w:top w:val="single" w:sz="4" w:space="0" w:color="BFBFBF"/>
              <w:left w:val="single" w:sz="4" w:space="0" w:color="BFBFBF"/>
              <w:bottom w:val="single" w:sz="4" w:space="0" w:color="BFBFBF"/>
              <w:right w:val="single" w:sz="4" w:space="0" w:color="BFBFBF"/>
            </w:tcBorders>
            <w:shd w:val="clear" w:color="auto" w:fill="F2F2F2"/>
            <w:vAlign w:val="center"/>
            <w:hideMark/>
          </w:tcPr>
          <w:p w14:paraId="00084525" w14:textId="77777777" w:rsidR="005136E8" w:rsidRPr="005136E8" w:rsidRDefault="00D636E7" w:rsidP="005136E8">
            <w:pPr>
              <w:spacing w:after="0"/>
              <w:jc w:val="center"/>
              <w:rPr>
                <w:b/>
                <w:sz w:val="24"/>
                <w:szCs w:val="24"/>
              </w:rPr>
            </w:pPr>
            <w:r w:rsidRPr="00D636E7">
              <w:rPr>
                <w:b/>
                <w:color w:val="000000"/>
                <w:sz w:val="16"/>
                <w:szCs w:val="16"/>
              </w:rPr>
              <w:t>Location,</w:t>
            </w:r>
            <w:r w:rsidRPr="00D636E7">
              <w:rPr>
                <w:b/>
                <w:color w:val="000000"/>
                <w:sz w:val="16"/>
                <w:szCs w:val="16"/>
                <w:highlight w:val="yellow"/>
              </w:rPr>
              <w:t xml:space="preserve"> </w:t>
            </w:r>
            <w:r w:rsidRPr="00D636E7">
              <w:rPr>
                <w:b/>
                <w:color w:val="000000"/>
                <w:sz w:val="16"/>
                <w:szCs w:val="16"/>
              </w:rPr>
              <w:t>Recruitment year(s), Publication type</w:t>
            </w:r>
          </w:p>
        </w:tc>
        <w:tc>
          <w:tcPr>
            <w:tcW w:w="1559" w:type="dxa"/>
            <w:vMerge w:val="restart"/>
            <w:tcBorders>
              <w:top w:val="single" w:sz="4" w:space="0" w:color="BFBFBF"/>
              <w:left w:val="single" w:sz="4" w:space="0" w:color="BFBFBF"/>
              <w:bottom w:val="single" w:sz="4" w:space="0" w:color="BFBFBF"/>
              <w:right w:val="single" w:sz="4" w:space="0" w:color="BFBFBF"/>
            </w:tcBorders>
            <w:shd w:val="clear" w:color="auto" w:fill="F2F2F2"/>
            <w:vAlign w:val="center"/>
            <w:hideMark/>
          </w:tcPr>
          <w:p w14:paraId="58514E58" w14:textId="77777777" w:rsidR="005136E8" w:rsidRPr="005136E8" w:rsidRDefault="00D636E7" w:rsidP="005136E8">
            <w:pPr>
              <w:spacing w:after="0"/>
              <w:jc w:val="center"/>
              <w:rPr>
                <w:b/>
                <w:bCs/>
                <w:color w:val="000000"/>
                <w:sz w:val="16"/>
                <w:szCs w:val="16"/>
              </w:rPr>
            </w:pPr>
            <w:r w:rsidRPr="00D636E7">
              <w:rPr>
                <w:b/>
                <w:color w:val="000000"/>
                <w:sz w:val="16"/>
                <w:szCs w:val="16"/>
              </w:rPr>
              <w:t>Vaccine</w:t>
            </w:r>
          </w:p>
          <w:p w14:paraId="42375EC3" w14:textId="77777777" w:rsidR="005136E8" w:rsidRPr="005136E8" w:rsidRDefault="00D636E7" w:rsidP="005136E8">
            <w:pPr>
              <w:spacing w:after="0"/>
              <w:jc w:val="center"/>
              <w:rPr>
                <w:b/>
                <w:color w:val="000000"/>
                <w:sz w:val="16"/>
                <w:szCs w:val="16"/>
              </w:rPr>
            </w:pPr>
            <w:r w:rsidRPr="00D636E7">
              <w:rPr>
                <w:b/>
                <w:color w:val="000000"/>
                <w:sz w:val="16"/>
                <w:szCs w:val="16"/>
              </w:rPr>
              <w:t xml:space="preserve">R/MR/MMR and rubella strain </w:t>
            </w:r>
          </w:p>
          <w:p w14:paraId="613B2951" w14:textId="77777777" w:rsidR="005136E8" w:rsidRPr="0055792C" w:rsidRDefault="005136E8" w:rsidP="005136E8">
            <w:pPr>
              <w:spacing w:after="0"/>
              <w:jc w:val="center"/>
              <w:rPr>
                <w:b/>
                <w:color w:val="000000"/>
                <w:sz w:val="16"/>
                <w:szCs w:val="16"/>
                <w:lang w:val="en-US"/>
              </w:rPr>
            </w:pPr>
            <w:r w:rsidRPr="0055792C">
              <w:rPr>
                <w:b/>
                <w:color w:val="000000"/>
                <w:sz w:val="16"/>
                <w:szCs w:val="16"/>
                <w:lang w:val="en-US"/>
              </w:rPr>
              <w:t>Type of programme,</w:t>
            </w:r>
          </w:p>
        </w:tc>
        <w:tc>
          <w:tcPr>
            <w:tcW w:w="1588" w:type="dxa"/>
            <w:vMerge w:val="restart"/>
            <w:tcBorders>
              <w:top w:val="single" w:sz="4" w:space="0" w:color="BFBFBF"/>
              <w:left w:val="single" w:sz="4" w:space="0" w:color="BFBFBF"/>
              <w:bottom w:val="single" w:sz="4" w:space="0" w:color="BFBFBF"/>
              <w:right w:val="single" w:sz="4" w:space="0" w:color="BFBFBF"/>
            </w:tcBorders>
            <w:shd w:val="clear" w:color="auto" w:fill="F2F2F2"/>
            <w:vAlign w:val="center"/>
            <w:hideMark/>
          </w:tcPr>
          <w:p w14:paraId="35ACF765" w14:textId="77777777" w:rsidR="005136E8" w:rsidRPr="0055792C" w:rsidRDefault="005136E8" w:rsidP="005136E8">
            <w:pPr>
              <w:spacing w:after="0"/>
              <w:jc w:val="center"/>
              <w:rPr>
                <w:b/>
                <w:sz w:val="24"/>
                <w:szCs w:val="24"/>
                <w:lang w:val="en-US"/>
              </w:rPr>
            </w:pPr>
            <w:r w:rsidRPr="0055792C">
              <w:rPr>
                <w:b/>
                <w:color w:val="000000"/>
                <w:sz w:val="16"/>
                <w:szCs w:val="16"/>
                <w:lang w:val="en-US"/>
              </w:rPr>
              <w:t>N vaccinated/ N unvaccinated</w:t>
            </w:r>
          </w:p>
        </w:tc>
        <w:tc>
          <w:tcPr>
            <w:tcW w:w="1843" w:type="dxa"/>
            <w:vMerge w:val="restart"/>
            <w:tcBorders>
              <w:top w:val="single" w:sz="4" w:space="0" w:color="BFBFBF"/>
              <w:left w:val="single" w:sz="4" w:space="0" w:color="BFBFBF"/>
              <w:bottom w:val="single" w:sz="4" w:space="0" w:color="BFBFBF"/>
              <w:right w:val="single" w:sz="4" w:space="0" w:color="BFBFBF"/>
            </w:tcBorders>
            <w:shd w:val="clear" w:color="auto" w:fill="F2F2F2"/>
            <w:vAlign w:val="center"/>
            <w:hideMark/>
          </w:tcPr>
          <w:p w14:paraId="479BB7E8" w14:textId="77777777" w:rsidR="005136E8" w:rsidRPr="005136E8" w:rsidRDefault="00D636E7" w:rsidP="005136E8">
            <w:pPr>
              <w:spacing w:after="0"/>
              <w:jc w:val="center"/>
              <w:rPr>
                <w:b/>
                <w:color w:val="000000"/>
                <w:sz w:val="16"/>
                <w:szCs w:val="16"/>
              </w:rPr>
            </w:pPr>
            <w:r w:rsidRPr="00D636E7">
              <w:rPr>
                <w:b/>
                <w:color w:val="000000"/>
                <w:sz w:val="16"/>
                <w:szCs w:val="16"/>
              </w:rPr>
              <w:t>N (%) vaccinated by timing pre-conception/</w:t>
            </w:r>
          </w:p>
          <w:p w14:paraId="3BEB0D6F" w14:textId="77777777" w:rsidR="005136E8" w:rsidRPr="005136E8" w:rsidRDefault="005136E8" w:rsidP="005136E8">
            <w:pPr>
              <w:spacing w:after="0"/>
              <w:jc w:val="center"/>
              <w:rPr>
                <w:b/>
                <w:sz w:val="24"/>
                <w:szCs w:val="24"/>
                <w:lang w:val="de-DE"/>
              </w:rPr>
            </w:pPr>
            <w:r w:rsidRPr="005136E8">
              <w:rPr>
                <w:b/>
                <w:color w:val="000000"/>
                <w:sz w:val="16"/>
                <w:szCs w:val="16"/>
                <w:lang w:val="de-DE"/>
              </w:rPr>
              <w:t>trimester</w:t>
            </w:r>
          </w:p>
        </w:tc>
        <w:tc>
          <w:tcPr>
            <w:tcW w:w="1701" w:type="dxa"/>
            <w:vMerge w:val="restart"/>
            <w:tcBorders>
              <w:top w:val="single" w:sz="4" w:space="0" w:color="BFBFBF"/>
              <w:left w:val="single" w:sz="4" w:space="0" w:color="BFBFBF"/>
              <w:bottom w:val="single" w:sz="4" w:space="0" w:color="BFBFBF"/>
              <w:right w:val="single" w:sz="4" w:space="0" w:color="BFBFBF"/>
            </w:tcBorders>
            <w:shd w:val="clear" w:color="auto" w:fill="F2F2F2"/>
            <w:vAlign w:val="center"/>
            <w:hideMark/>
          </w:tcPr>
          <w:p w14:paraId="436F201C" w14:textId="77777777" w:rsidR="005136E8" w:rsidRPr="005136E8" w:rsidRDefault="00D636E7" w:rsidP="005136E8">
            <w:pPr>
              <w:spacing w:after="0"/>
              <w:jc w:val="center"/>
              <w:rPr>
                <w:b/>
                <w:sz w:val="24"/>
                <w:szCs w:val="24"/>
              </w:rPr>
            </w:pPr>
            <w:r w:rsidRPr="00D636E7">
              <w:rPr>
                <w:b/>
                <w:color w:val="000000"/>
                <w:sz w:val="16"/>
                <w:szCs w:val="16"/>
              </w:rPr>
              <w:t>Length and type of follow up</w:t>
            </w:r>
          </w:p>
        </w:tc>
        <w:tc>
          <w:tcPr>
            <w:tcW w:w="4933" w:type="dxa"/>
            <w:gridSpan w:val="2"/>
            <w:tcBorders>
              <w:top w:val="single" w:sz="4" w:space="0" w:color="BFBFBF"/>
              <w:left w:val="single" w:sz="4" w:space="0" w:color="BFBFBF"/>
              <w:bottom w:val="single" w:sz="4" w:space="0" w:color="BFBFBF"/>
              <w:right w:val="single" w:sz="4" w:space="0" w:color="BFBFBF"/>
            </w:tcBorders>
            <w:shd w:val="clear" w:color="auto" w:fill="F2F2F2"/>
            <w:vAlign w:val="center"/>
            <w:hideMark/>
          </w:tcPr>
          <w:p w14:paraId="192FA246" w14:textId="77777777" w:rsidR="005136E8" w:rsidRPr="005136E8" w:rsidRDefault="00D636E7" w:rsidP="005136E8">
            <w:pPr>
              <w:jc w:val="center"/>
              <w:rPr>
                <w:b/>
                <w:sz w:val="16"/>
                <w:szCs w:val="16"/>
              </w:rPr>
            </w:pPr>
            <w:r w:rsidRPr="00D636E7">
              <w:rPr>
                <w:b/>
                <w:sz w:val="16"/>
                <w:szCs w:val="16"/>
              </w:rPr>
              <w:t>N (%) Adverse event(s) assessed</w:t>
            </w:r>
          </w:p>
        </w:tc>
        <w:tc>
          <w:tcPr>
            <w:tcW w:w="2551" w:type="dxa"/>
            <w:vMerge w:val="restart"/>
            <w:tcBorders>
              <w:top w:val="single" w:sz="4" w:space="0" w:color="BFBFBF"/>
              <w:left w:val="single" w:sz="4" w:space="0" w:color="BFBFBF"/>
              <w:bottom w:val="single" w:sz="4" w:space="0" w:color="BFBFBF"/>
              <w:right w:val="single" w:sz="4" w:space="0" w:color="BFBFBF"/>
            </w:tcBorders>
            <w:shd w:val="clear" w:color="auto" w:fill="F2F2F2"/>
            <w:vAlign w:val="center"/>
            <w:hideMark/>
          </w:tcPr>
          <w:p w14:paraId="53711193" w14:textId="77777777" w:rsidR="005136E8" w:rsidRPr="005136E8" w:rsidRDefault="005136E8" w:rsidP="005136E8">
            <w:pPr>
              <w:spacing w:after="0"/>
              <w:jc w:val="center"/>
              <w:rPr>
                <w:b/>
                <w:sz w:val="24"/>
                <w:szCs w:val="24"/>
                <w:lang w:val="de-DE"/>
              </w:rPr>
            </w:pPr>
            <w:r w:rsidRPr="005136E8">
              <w:rPr>
                <w:b/>
                <w:color w:val="000000"/>
                <w:sz w:val="16"/>
                <w:szCs w:val="16"/>
                <w:lang w:val="de-DE"/>
              </w:rPr>
              <w:t>Comments</w:t>
            </w:r>
          </w:p>
        </w:tc>
      </w:tr>
      <w:tr w:rsidR="005136E8" w:rsidRPr="005136E8" w14:paraId="3395F453" w14:textId="77777777" w:rsidTr="001A3E9B">
        <w:trPr>
          <w:trHeight w:val="512"/>
        </w:trPr>
        <w:tc>
          <w:tcPr>
            <w:tcW w:w="959" w:type="dxa"/>
            <w:vMerge/>
            <w:tcBorders>
              <w:top w:val="single" w:sz="4" w:space="0" w:color="BFBFBF"/>
              <w:left w:val="single" w:sz="4" w:space="0" w:color="BFBFBF"/>
              <w:bottom w:val="single" w:sz="4" w:space="0" w:color="BFBFBF"/>
              <w:right w:val="single" w:sz="4" w:space="0" w:color="BFBFBF"/>
            </w:tcBorders>
            <w:vAlign w:val="center"/>
            <w:hideMark/>
          </w:tcPr>
          <w:p w14:paraId="5036354C" w14:textId="77777777" w:rsidR="005136E8" w:rsidRPr="005136E8" w:rsidRDefault="005136E8" w:rsidP="005136E8">
            <w:pPr>
              <w:spacing w:after="0" w:line="240" w:lineRule="auto"/>
              <w:rPr>
                <w:b/>
                <w:sz w:val="24"/>
                <w:szCs w:val="24"/>
                <w:lang w:val="de-DE"/>
              </w:rPr>
            </w:pPr>
          </w:p>
        </w:tc>
        <w:tc>
          <w:tcPr>
            <w:tcW w:w="992" w:type="dxa"/>
            <w:vMerge/>
            <w:tcBorders>
              <w:top w:val="single" w:sz="4" w:space="0" w:color="BFBFBF"/>
              <w:left w:val="single" w:sz="4" w:space="0" w:color="BFBFBF"/>
              <w:bottom w:val="single" w:sz="4" w:space="0" w:color="BFBFBF"/>
              <w:right w:val="single" w:sz="4" w:space="0" w:color="BFBFBF"/>
            </w:tcBorders>
            <w:vAlign w:val="center"/>
            <w:hideMark/>
          </w:tcPr>
          <w:p w14:paraId="4AA7942D" w14:textId="77777777" w:rsidR="005136E8" w:rsidRPr="005136E8" w:rsidRDefault="005136E8" w:rsidP="005136E8">
            <w:pPr>
              <w:spacing w:after="0" w:line="240" w:lineRule="auto"/>
              <w:rPr>
                <w:b/>
                <w:sz w:val="24"/>
                <w:szCs w:val="24"/>
                <w:lang w:val="de-DE"/>
              </w:rPr>
            </w:pPr>
          </w:p>
        </w:tc>
        <w:tc>
          <w:tcPr>
            <w:tcW w:w="1559" w:type="dxa"/>
            <w:vMerge/>
            <w:tcBorders>
              <w:top w:val="single" w:sz="4" w:space="0" w:color="BFBFBF"/>
              <w:left w:val="single" w:sz="4" w:space="0" w:color="BFBFBF"/>
              <w:bottom w:val="single" w:sz="4" w:space="0" w:color="BFBFBF"/>
              <w:right w:val="single" w:sz="4" w:space="0" w:color="BFBFBF"/>
            </w:tcBorders>
            <w:vAlign w:val="center"/>
            <w:hideMark/>
          </w:tcPr>
          <w:p w14:paraId="19EC6DF3" w14:textId="77777777" w:rsidR="005136E8" w:rsidRPr="005136E8" w:rsidRDefault="005136E8" w:rsidP="005136E8">
            <w:pPr>
              <w:spacing w:after="0" w:line="240" w:lineRule="auto"/>
              <w:rPr>
                <w:b/>
                <w:color w:val="000000"/>
                <w:sz w:val="16"/>
                <w:szCs w:val="16"/>
                <w:lang w:val="de-DE"/>
              </w:rPr>
            </w:pPr>
          </w:p>
        </w:tc>
        <w:tc>
          <w:tcPr>
            <w:tcW w:w="1588" w:type="dxa"/>
            <w:vMerge/>
            <w:tcBorders>
              <w:top w:val="single" w:sz="4" w:space="0" w:color="BFBFBF"/>
              <w:left w:val="single" w:sz="4" w:space="0" w:color="BFBFBF"/>
              <w:bottom w:val="single" w:sz="4" w:space="0" w:color="BFBFBF"/>
              <w:right w:val="single" w:sz="4" w:space="0" w:color="BFBFBF"/>
            </w:tcBorders>
            <w:vAlign w:val="center"/>
            <w:hideMark/>
          </w:tcPr>
          <w:p w14:paraId="1E42B076" w14:textId="77777777" w:rsidR="005136E8" w:rsidRPr="005136E8" w:rsidRDefault="005136E8" w:rsidP="005136E8">
            <w:pPr>
              <w:spacing w:after="0" w:line="240" w:lineRule="auto"/>
              <w:rPr>
                <w:b/>
                <w:sz w:val="24"/>
                <w:szCs w:val="24"/>
                <w:lang w:val="de-DE"/>
              </w:rPr>
            </w:pPr>
          </w:p>
        </w:tc>
        <w:tc>
          <w:tcPr>
            <w:tcW w:w="1843" w:type="dxa"/>
            <w:vMerge/>
            <w:tcBorders>
              <w:top w:val="single" w:sz="4" w:space="0" w:color="BFBFBF"/>
              <w:left w:val="single" w:sz="4" w:space="0" w:color="BFBFBF"/>
              <w:bottom w:val="single" w:sz="4" w:space="0" w:color="BFBFBF"/>
              <w:right w:val="single" w:sz="4" w:space="0" w:color="BFBFBF"/>
            </w:tcBorders>
            <w:vAlign w:val="center"/>
            <w:hideMark/>
          </w:tcPr>
          <w:p w14:paraId="7F7866A5" w14:textId="77777777" w:rsidR="005136E8" w:rsidRPr="005136E8" w:rsidRDefault="005136E8" w:rsidP="005136E8">
            <w:pPr>
              <w:spacing w:after="0" w:line="240" w:lineRule="auto"/>
              <w:rPr>
                <w:b/>
                <w:sz w:val="24"/>
                <w:szCs w:val="24"/>
                <w:lang w:val="de-DE"/>
              </w:rPr>
            </w:pPr>
          </w:p>
        </w:tc>
        <w:tc>
          <w:tcPr>
            <w:tcW w:w="1701" w:type="dxa"/>
            <w:vMerge/>
            <w:tcBorders>
              <w:top w:val="single" w:sz="4" w:space="0" w:color="BFBFBF"/>
              <w:left w:val="single" w:sz="4" w:space="0" w:color="BFBFBF"/>
              <w:bottom w:val="single" w:sz="4" w:space="0" w:color="BFBFBF"/>
              <w:right w:val="single" w:sz="4" w:space="0" w:color="BFBFBF"/>
            </w:tcBorders>
            <w:vAlign w:val="center"/>
            <w:hideMark/>
          </w:tcPr>
          <w:p w14:paraId="4906C898" w14:textId="77777777" w:rsidR="005136E8" w:rsidRPr="005136E8" w:rsidRDefault="005136E8" w:rsidP="005136E8">
            <w:pPr>
              <w:spacing w:after="0" w:line="240" w:lineRule="auto"/>
              <w:rPr>
                <w:b/>
                <w:sz w:val="24"/>
                <w:szCs w:val="24"/>
                <w:lang w:val="de-DE"/>
              </w:rPr>
            </w:pPr>
          </w:p>
        </w:tc>
        <w:tc>
          <w:tcPr>
            <w:tcW w:w="2523" w:type="dxa"/>
            <w:tcBorders>
              <w:top w:val="single" w:sz="4" w:space="0" w:color="BFBFBF"/>
              <w:left w:val="single" w:sz="4" w:space="0" w:color="BFBFBF"/>
              <w:bottom w:val="single" w:sz="4" w:space="0" w:color="BFBFBF"/>
              <w:right w:val="single" w:sz="4" w:space="0" w:color="BFBFBF"/>
            </w:tcBorders>
            <w:shd w:val="clear" w:color="auto" w:fill="F2F2F2"/>
            <w:vAlign w:val="center"/>
            <w:hideMark/>
          </w:tcPr>
          <w:p w14:paraId="244A446A" w14:textId="77777777" w:rsidR="005136E8" w:rsidRPr="005136E8" w:rsidRDefault="005136E8" w:rsidP="005136E8">
            <w:pPr>
              <w:spacing w:after="0"/>
              <w:jc w:val="center"/>
              <w:rPr>
                <w:b/>
                <w:sz w:val="16"/>
                <w:szCs w:val="16"/>
                <w:lang w:val="de-DE"/>
              </w:rPr>
            </w:pPr>
            <w:r w:rsidRPr="005136E8">
              <w:rPr>
                <w:b/>
                <w:sz w:val="16"/>
                <w:szCs w:val="16"/>
                <w:lang w:val="de-DE"/>
              </w:rPr>
              <w:t>Vaccinated</w:t>
            </w:r>
          </w:p>
        </w:tc>
        <w:tc>
          <w:tcPr>
            <w:tcW w:w="2410" w:type="dxa"/>
            <w:tcBorders>
              <w:top w:val="single" w:sz="4" w:space="0" w:color="BFBFBF"/>
              <w:left w:val="single" w:sz="4" w:space="0" w:color="BFBFBF"/>
              <w:bottom w:val="single" w:sz="4" w:space="0" w:color="BFBFBF"/>
              <w:right w:val="single" w:sz="4" w:space="0" w:color="BFBFBF"/>
            </w:tcBorders>
            <w:shd w:val="clear" w:color="auto" w:fill="F2F2F2"/>
            <w:vAlign w:val="center"/>
            <w:hideMark/>
          </w:tcPr>
          <w:p w14:paraId="502F5E23" w14:textId="77777777" w:rsidR="005136E8" w:rsidRPr="005136E8" w:rsidRDefault="005136E8" w:rsidP="005136E8">
            <w:pPr>
              <w:spacing w:after="0"/>
              <w:jc w:val="center"/>
              <w:rPr>
                <w:b/>
                <w:sz w:val="16"/>
                <w:szCs w:val="16"/>
                <w:lang w:val="de-DE"/>
              </w:rPr>
            </w:pPr>
            <w:r w:rsidRPr="005136E8">
              <w:rPr>
                <w:b/>
                <w:sz w:val="16"/>
                <w:szCs w:val="16"/>
                <w:lang w:val="de-DE"/>
              </w:rPr>
              <w:t>Unvaccinated</w:t>
            </w:r>
          </w:p>
        </w:tc>
        <w:tc>
          <w:tcPr>
            <w:tcW w:w="2551" w:type="dxa"/>
            <w:vMerge/>
            <w:tcBorders>
              <w:top w:val="single" w:sz="4" w:space="0" w:color="BFBFBF"/>
              <w:left w:val="single" w:sz="4" w:space="0" w:color="BFBFBF"/>
              <w:bottom w:val="single" w:sz="4" w:space="0" w:color="BFBFBF"/>
              <w:right w:val="single" w:sz="4" w:space="0" w:color="BFBFBF"/>
            </w:tcBorders>
            <w:vAlign w:val="center"/>
            <w:hideMark/>
          </w:tcPr>
          <w:p w14:paraId="443B576E" w14:textId="77777777" w:rsidR="005136E8" w:rsidRPr="005136E8" w:rsidRDefault="005136E8" w:rsidP="005136E8">
            <w:pPr>
              <w:spacing w:after="0" w:line="240" w:lineRule="auto"/>
              <w:rPr>
                <w:b/>
                <w:sz w:val="24"/>
                <w:szCs w:val="24"/>
                <w:lang w:val="de-DE"/>
              </w:rPr>
            </w:pPr>
          </w:p>
        </w:tc>
      </w:tr>
      <w:tr w:rsidR="005136E8" w:rsidRPr="005136E8" w14:paraId="797FF5F4" w14:textId="77777777" w:rsidTr="001A3E9B">
        <w:trPr>
          <w:trHeight w:val="2514"/>
        </w:trPr>
        <w:tc>
          <w:tcPr>
            <w:tcW w:w="959" w:type="dxa"/>
            <w:tcBorders>
              <w:top w:val="single" w:sz="4" w:space="0" w:color="BFBFBF"/>
              <w:left w:val="single" w:sz="4" w:space="0" w:color="BFBFBF"/>
              <w:bottom w:val="single" w:sz="4" w:space="0" w:color="BFBFBF"/>
              <w:right w:val="single" w:sz="4" w:space="0" w:color="BFBFBF"/>
            </w:tcBorders>
            <w:hideMark/>
          </w:tcPr>
          <w:p w14:paraId="1ACAD412" w14:textId="5D904CA8" w:rsidR="005136E8" w:rsidRPr="005136E8" w:rsidRDefault="005136E8" w:rsidP="002F59AF">
            <w:pPr>
              <w:spacing w:after="0"/>
              <w:rPr>
                <w:sz w:val="16"/>
                <w:szCs w:val="16"/>
                <w:lang w:val="de-DE"/>
              </w:rPr>
            </w:pPr>
            <w:r w:rsidRPr="005136E8">
              <w:rPr>
                <w:b/>
                <w:sz w:val="16"/>
                <w:szCs w:val="16"/>
                <w:lang w:val="de-DE"/>
              </w:rPr>
              <w:t>Ebbin, A. J., 1973</w:t>
            </w:r>
            <w:r w:rsidR="00BF65BC" w:rsidRPr="005136E8">
              <w:rPr>
                <w:rFonts w:ascii="Times New Roman" w:hAnsi="Times New Roman"/>
                <w:color w:val="0000FF"/>
                <w:u w:val="single"/>
                <w:lang w:val="de-DE"/>
              </w:rPr>
              <w:fldChar w:fldCharType="begin"/>
            </w:r>
            <w:r w:rsidR="002F59AF">
              <w:rPr>
                <w:rFonts w:ascii="Times New Roman" w:hAnsi="Times New Roman"/>
                <w:color w:val="0000FF"/>
                <w:u w:val="single"/>
                <w:lang w:val="de-DE"/>
              </w:rPr>
              <w:instrText xml:space="preserve"> ADDIN EN.CITE &lt;EndNote&gt;&lt;Cite&gt;&lt;Author&gt;Ebbin&lt;/Author&gt;&lt;Year&gt;1973&lt;/Year&gt;&lt;RecNum&gt;227&lt;/RecNum&gt;&lt;DisplayText&gt;[22]&lt;/DisplayText&gt;&lt;record&gt;&lt;rec-number&gt;227&lt;/rec-number&gt;&lt;foreign-keys&gt;&lt;key app="EN" db-id="pzrr2wwec92vr1e5s2e5wx2twzax9tzvt5zt" timestamp="1381414333"&gt;227&lt;/key&gt;&lt;/foreign-keys&gt;&lt;ref-type name="Journal Article"&gt;17&lt;/ref-type&gt;&lt;contributors&gt;&lt;authors&gt;&lt;author&gt;Ebbin, A. J.&lt;/author&gt;&lt;author&gt;Wilson, M. G.&lt;/author&gt;&lt;author&gt;Chandor, S. B.&lt;/author&gt;&lt;author&gt;Wehrle, P. F.&lt;/author&gt;&lt;/authors&gt;&lt;/contributors&gt;&lt;titles&gt;&lt;title&gt;Inadvertent rubella immunization in pregnancy&lt;/title&gt;&lt;secondary-title&gt;American Journal of Obstetrics &amp;amp; Gynecology&lt;/secondary-title&gt;&lt;short-title&gt;Inadvertent rubella immunization in pregnancy&lt;/short-title&gt;&lt;/titles&gt;&lt;periodical&gt;&lt;full-title&gt;American Journal of Obstetrics &amp;amp; Gynecology&lt;/full-title&gt;&lt;/periodical&gt;&lt;pages&gt;505-12&lt;/pages&gt;&lt;volume&gt;117&lt;/volume&gt;&lt;number&gt;4&lt;/number&gt;&lt;dates&gt;&lt;year&gt;1973&lt;/year&gt;&lt;/dates&gt;&lt;accession-num&gt;4743357&lt;/accession-num&gt;&lt;urls&gt;&lt;related-urls&gt;&lt;url&gt;http://ovidsp.ovid.com/ovidweb.cgi?T=JS&amp;amp;CSC=Y&amp;amp;NEWS=N&amp;amp;PAGE=fulltext&amp;amp;D=med1&amp;amp;AN=4743357http://lshtmsfx.hosted.exlibrisgroup.com/lshtm?sid=OVID:medline&amp;amp;id=pmid:4743357&amp;amp;id=doi:&amp;amp;issn=0002-9378&amp;amp;isbn=&amp;amp;volume=117&amp;amp;issue=4&amp;amp;spage=505&amp;amp;pages=505-12&amp;amp;date=1973&amp;amp;title=American+Journal+of+Obstetrics+%26+Gynecology&amp;amp;atitle=Inadvertent+rubella+immunization+in+pregnancy.&amp;amp;aulast=Ebbin&amp;amp;pid=%3Cauthor%3EEbbin+AJ%3BWilson+MG%3BChandor+SB%3BWehrle+PF%3C%2Fauthor%3E%3CAN%3E4743357%3C%2FAN%3E%3CDT%3EJournal+Article%3C%2FDT%3E&lt;/url&gt;&lt;/related-urls&gt;&lt;/urls&gt;&lt;remote-database-name&gt;Medline&lt;/remote-database-name&gt;&lt;remote-database-provider&gt;Ovid Technologies&lt;/remote-database-provider&gt;&lt;/record&gt;&lt;/Cite&gt;&lt;/EndNote&gt;</w:instrText>
            </w:r>
            <w:r w:rsidR="00BF65BC" w:rsidRPr="005136E8">
              <w:rPr>
                <w:rFonts w:ascii="Times New Roman" w:hAnsi="Times New Roman"/>
                <w:color w:val="0000FF"/>
                <w:u w:val="single"/>
                <w:lang w:val="de-DE"/>
              </w:rPr>
              <w:fldChar w:fldCharType="separate"/>
            </w:r>
            <w:r w:rsidR="002F59AF">
              <w:rPr>
                <w:rFonts w:ascii="Times New Roman" w:hAnsi="Times New Roman"/>
                <w:noProof/>
                <w:color w:val="0000FF"/>
                <w:u w:val="single"/>
                <w:lang w:val="de-DE"/>
              </w:rPr>
              <w:t>[</w:t>
            </w:r>
            <w:hyperlink w:anchor="_ENREF_22" w:tooltip="Ebbin, 1973 #227" w:history="1">
              <w:r w:rsidR="00152ACF">
                <w:rPr>
                  <w:rFonts w:ascii="Times New Roman" w:hAnsi="Times New Roman"/>
                  <w:noProof/>
                  <w:color w:val="0000FF"/>
                  <w:u w:val="single"/>
                  <w:lang w:val="de-DE"/>
                </w:rPr>
                <w:t>22</w:t>
              </w:r>
            </w:hyperlink>
            <w:r w:rsidR="002F59AF">
              <w:rPr>
                <w:rFonts w:ascii="Times New Roman" w:hAnsi="Times New Roman"/>
                <w:noProof/>
                <w:color w:val="0000FF"/>
                <w:u w:val="single"/>
                <w:lang w:val="de-DE"/>
              </w:rPr>
              <w:t>]</w:t>
            </w:r>
            <w:r w:rsidR="00BF65BC" w:rsidRPr="005136E8">
              <w:rPr>
                <w:rFonts w:ascii="Times New Roman" w:hAnsi="Times New Roman"/>
                <w:color w:val="0000FF"/>
                <w:u w:val="single"/>
                <w:lang w:val="de-DE"/>
              </w:rPr>
              <w:fldChar w:fldCharType="end"/>
            </w:r>
            <w:r w:rsidRPr="005136E8">
              <w:rPr>
                <w:b/>
                <w:sz w:val="16"/>
                <w:szCs w:val="16"/>
                <w:lang w:val="de-DE"/>
              </w:rPr>
              <w:t>*</w:t>
            </w:r>
          </w:p>
        </w:tc>
        <w:tc>
          <w:tcPr>
            <w:tcW w:w="992" w:type="dxa"/>
            <w:tcBorders>
              <w:top w:val="single" w:sz="4" w:space="0" w:color="BFBFBF"/>
              <w:left w:val="single" w:sz="4" w:space="0" w:color="BFBFBF"/>
              <w:bottom w:val="single" w:sz="4" w:space="0" w:color="BFBFBF"/>
              <w:right w:val="single" w:sz="4" w:space="0" w:color="BFBFBF"/>
            </w:tcBorders>
          </w:tcPr>
          <w:p w14:paraId="723667B0" w14:textId="77777777" w:rsidR="005136E8" w:rsidRPr="005136E8" w:rsidRDefault="005136E8" w:rsidP="005136E8">
            <w:pPr>
              <w:spacing w:after="0"/>
              <w:rPr>
                <w:sz w:val="16"/>
                <w:szCs w:val="16"/>
                <w:lang w:val="de-DE"/>
              </w:rPr>
            </w:pPr>
            <w:r w:rsidRPr="005136E8">
              <w:rPr>
                <w:sz w:val="16"/>
                <w:szCs w:val="16"/>
                <w:lang w:val="de-DE"/>
              </w:rPr>
              <w:t>US, 1969-1972, Journal article</w:t>
            </w:r>
          </w:p>
          <w:p w14:paraId="2C34D123" w14:textId="77777777" w:rsidR="005136E8" w:rsidRPr="005136E8" w:rsidRDefault="005136E8" w:rsidP="005136E8">
            <w:pPr>
              <w:spacing w:after="0"/>
              <w:rPr>
                <w:color w:val="000000"/>
                <w:sz w:val="16"/>
                <w:szCs w:val="16"/>
                <w:lang w:val="de-DE"/>
              </w:rPr>
            </w:pPr>
          </w:p>
        </w:tc>
        <w:tc>
          <w:tcPr>
            <w:tcW w:w="1559" w:type="dxa"/>
            <w:tcBorders>
              <w:top w:val="single" w:sz="4" w:space="0" w:color="BFBFBF"/>
              <w:left w:val="single" w:sz="4" w:space="0" w:color="BFBFBF"/>
              <w:bottom w:val="single" w:sz="4" w:space="0" w:color="BFBFBF"/>
              <w:right w:val="single" w:sz="4" w:space="0" w:color="BFBFBF"/>
            </w:tcBorders>
            <w:hideMark/>
          </w:tcPr>
          <w:p w14:paraId="0147EB7C" w14:textId="77777777" w:rsidR="000F2F6E" w:rsidRDefault="00D636E7" w:rsidP="005136E8">
            <w:pPr>
              <w:spacing w:after="0"/>
              <w:rPr>
                <w:sz w:val="16"/>
                <w:szCs w:val="16"/>
              </w:rPr>
            </w:pPr>
            <w:r w:rsidRPr="00D636E7">
              <w:rPr>
                <w:sz w:val="16"/>
                <w:szCs w:val="16"/>
              </w:rPr>
              <w:t xml:space="preserve">HPV 77 (41 women), Cendehill (16 women), </w:t>
            </w:r>
          </w:p>
          <w:p w14:paraId="3F219743" w14:textId="77777777" w:rsidR="000F2F6E" w:rsidRDefault="00D636E7" w:rsidP="005136E8">
            <w:pPr>
              <w:spacing w:after="0"/>
              <w:rPr>
                <w:sz w:val="16"/>
                <w:szCs w:val="16"/>
              </w:rPr>
            </w:pPr>
            <w:r w:rsidRPr="00D636E7">
              <w:rPr>
                <w:sz w:val="16"/>
                <w:szCs w:val="16"/>
              </w:rPr>
              <w:t xml:space="preserve">HPV-77 (1 woman), </w:t>
            </w:r>
          </w:p>
          <w:p w14:paraId="06B4CD6C" w14:textId="77777777" w:rsidR="005136E8" w:rsidRPr="005136E8" w:rsidRDefault="00D636E7" w:rsidP="005136E8">
            <w:pPr>
              <w:spacing w:after="0"/>
              <w:rPr>
                <w:sz w:val="16"/>
                <w:szCs w:val="16"/>
              </w:rPr>
            </w:pPr>
            <w:r w:rsidRPr="00D636E7">
              <w:rPr>
                <w:sz w:val="16"/>
                <w:szCs w:val="16"/>
              </w:rPr>
              <w:t>(2 unknown)</w:t>
            </w:r>
          </w:p>
          <w:p w14:paraId="61394C46" w14:textId="77777777" w:rsidR="005136E8" w:rsidRPr="00E87A53" w:rsidRDefault="00D636E7" w:rsidP="005136E8">
            <w:pPr>
              <w:spacing w:after="0"/>
              <w:rPr>
                <w:sz w:val="16"/>
                <w:szCs w:val="16"/>
                <w:lang w:val="en-US"/>
              </w:rPr>
            </w:pPr>
            <w:r w:rsidRPr="00D636E7">
              <w:rPr>
                <w:sz w:val="16"/>
                <w:szCs w:val="16"/>
                <w:lang w:val="en-US"/>
              </w:rPr>
              <w:t>Inadvertent vaccination during pregnancy</w:t>
            </w:r>
          </w:p>
        </w:tc>
        <w:tc>
          <w:tcPr>
            <w:tcW w:w="1588" w:type="dxa"/>
            <w:tcBorders>
              <w:top w:val="single" w:sz="4" w:space="0" w:color="BFBFBF"/>
              <w:left w:val="single" w:sz="4" w:space="0" w:color="BFBFBF"/>
              <w:bottom w:val="single" w:sz="4" w:space="0" w:color="BFBFBF"/>
              <w:right w:val="single" w:sz="4" w:space="0" w:color="BFBFBF"/>
            </w:tcBorders>
            <w:hideMark/>
          </w:tcPr>
          <w:p w14:paraId="6E30016D" w14:textId="77777777" w:rsidR="005136E8" w:rsidRPr="005136E8" w:rsidRDefault="00D636E7" w:rsidP="005136E8">
            <w:pPr>
              <w:spacing w:after="0"/>
              <w:rPr>
                <w:sz w:val="16"/>
                <w:szCs w:val="16"/>
              </w:rPr>
            </w:pPr>
            <w:r w:rsidRPr="00D636E7">
              <w:rPr>
                <w:sz w:val="16"/>
                <w:szCs w:val="16"/>
              </w:rPr>
              <w:t>60/47</w:t>
            </w:r>
          </w:p>
          <w:p w14:paraId="42B3B74C" w14:textId="4BA8AE04" w:rsidR="005136E8" w:rsidRPr="005136E8" w:rsidRDefault="00D636E7" w:rsidP="002E3D86">
            <w:pPr>
              <w:rPr>
                <w:sz w:val="16"/>
                <w:szCs w:val="16"/>
              </w:rPr>
            </w:pPr>
            <w:r w:rsidRPr="00D636E7">
              <w:rPr>
                <w:sz w:val="16"/>
                <w:szCs w:val="16"/>
              </w:rPr>
              <w:t>(</w:t>
            </w:r>
            <w:r w:rsidR="002E3D86">
              <w:rPr>
                <w:sz w:val="16"/>
                <w:szCs w:val="16"/>
              </w:rPr>
              <w:t>C</w:t>
            </w:r>
            <w:r w:rsidRPr="00D636E7">
              <w:rPr>
                <w:sz w:val="16"/>
                <w:szCs w:val="16"/>
              </w:rPr>
              <w:t>ontrols matched for maternal age, race, parity, sex of infant and practice or type of hospital)</w:t>
            </w:r>
          </w:p>
        </w:tc>
        <w:tc>
          <w:tcPr>
            <w:tcW w:w="1843" w:type="dxa"/>
            <w:tcBorders>
              <w:top w:val="single" w:sz="4" w:space="0" w:color="BFBFBF"/>
              <w:left w:val="single" w:sz="4" w:space="0" w:color="BFBFBF"/>
              <w:bottom w:val="single" w:sz="4" w:space="0" w:color="BFBFBF"/>
              <w:right w:val="single" w:sz="4" w:space="0" w:color="BFBFBF"/>
            </w:tcBorders>
            <w:hideMark/>
          </w:tcPr>
          <w:p w14:paraId="038BAC77" w14:textId="77777777" w:rsidR="005136E8" w:rsidRPr="005136E8" w:rsidRDefault="00D636E7" w:rsidP="005136E8">
            <w:pPr>
              <w:spacing w:after="0"/>
              <w:rPr>
                <w:color w:val="000000"/>
                <w:sz w:val="16"/>
                <w:szCs w:val="16"/>
              </w:rPr>
            </w:pPr>
            <w:r w:rsidRPr="00D636E7">
              <w:rPr>
                <w:b/>
                <w:i/>
                <w:color w:val="000000"/>
                <w:sz w:val="16"/>
                <w:szCs w:val="16"/>
              </w:rPr>
              <w:t xml:space="preserve">&lt;3 months before LMP: </w:t>
            </w:r>
            <w:r w:rsidRPr="00D636E7">
              <w:rPr>
                <w:color w:val="000000"/>
                <w:sz w:val="16"/>
                <w:szCs w:val="16"/>
              </w:rPr>
              <w:t>32 (53.3%)</w:t>
            </w:r>
          </w:p>
          <w:p w14:paraId="2063FA25" w14:textId="77777777" w:rsidR="005136E8" w:rsidRPr="005136E8" w:rsidRDefault="00D636E7" w:rsidP="005136E8">
            <w:pPr>
              <w:spacing w:after="0"/>
              <w:rPr>
                <w:color w:val="000000"/>
                <w:sz w:val="16"/>
                <w:szCs w:val="16"/>
              </w:rPr>
            </w:pPr>
            <w:r w:rsidRPr="00D636E7">
              <w:rPr>
                <w:color w:val="000000"/>
                <w:sz w:val="16"/>
                <w:szCs w:val="16"/>
              </w:rPr>
              <w:t>5/9 susceptible women, thereof 1 &lt; 30 days</w:t>
            </w:r>
          </w:p>
          <w:p w14:paraId="368017A9" w14:textId="77777777" w:rsidR="005136E8" w:rsidRPr="005136E8" w:rsidRDefault="00D636E7" w:rsidP="005136E8">
            <w:pPr>
              <w:spacing w:after="0"/>
              <w:rPr>
                <w:b/>
                <w:i/>
                <w:color w:val="000000"/>
                <w:sz w:val="16"/>
                <w:szCs w:val="16"/>
              </w:rPr>
            </w:pPr>
            <w:r w:rsidRPr="00D636E7">
              <w:rPr>
                <w:b/>
                <w:i/>
                <w:color w:val="000000"/>
                <w:sz w:val="16"/>
                <w:szCs w:val="16"/>
              </w:rPr>
              <w:t>&lt;3 months after LMP:</w:t>
            </w:r>
          </w:p>
          <w:p w14:paraId="6B188D67" w14:textId="77777777" w:rsidR="005136E8" w:rsidRPr="005136E8" w:rsidRDefault="00D636E7" w:rsidP="005136E8">
            <w:pPr>
              <w:spacing w:after="0"/>
              <w:rPr>
                <w:color w:val="000000"/>
                <w:sz w:val="16"/>
                <w:szCs w:val="16"/>
              </w:rPr>
            </w:pPr>
            <w:r w:rsidRPr="00D636E7">
              <w:rPr>
                <w:color w:val="000000"/>
                <w:sz w:val="16"/>
                <w:szCs w:val="16"/>
              </w:rPr>
              <w:t>28 (46.7%)</w:t>
            </w:r>
          </w:p>
          <w:p w14:paraId="27F58E8C" w14:textId="77777777" w:rsidR="005136E8" w:rsidRPr="005136E8" w:rsidRDefault="00D636E7" w:rsidP="005136E8">
            <w:pPr>
              <w:spacing w:after="0"/>
              <w:rPr>
                <w:i/>
                <w:sz w:val="16"/>
                <w:szCs w:val="16"/>
              </w:rPr>
            </w:pPr>
            <w:r w:rsidRPr="00D636E7">
              <w:rPr>
                <w:i/>
                <w:sz w:val="16"/>
                <w:szCs w:val="16"/>
              </w:rPr>
              <w:t>4/9 susceptible women</w:t>
            </w:r>
          </w:p>
        </w:tc>
        <w:tc>
          <w:tcPr>
            <w:tcW w:w="1701" w:type="dxa"/>
            <w:tcBorders>
              <w:top w:val="single" w:sz="4" w:space="0" w:color="BFBFBF"/>
              <w:left w:val="single" w:sz="4" w:space="0" w:color="BFBFBF"/>
              <w:bottom w:val="single" w:sz="4" w:space="0" w:color="BFBFBF"/>
              <w:right w:val="single" w:sz="4" w:space="0" w:color="BFBFBF"/>
            </w:tcBorders>
            <w:hideMark/>
          </w:tcPr>
          <w:p w14:paraId="5B77FDAE" w14:textId="2BDFCDA0" w:rsidR="006A1F99" w:rsidRDefault="006A1F99" w:rsidP="005136E8">
            <w:pPr>
              <w:spacing w:after="0"/>
              <w:rPr>
                <w:sz w:val="16"/>
                <w:szCs w:val="16"/>
              </w:rPr>
            </w:pPr>
            <w:r>
              <w:rPr>
                <w:sz w:val="16"/>
                <w:szCs w:val="16"/>
              </w:rPr>
              <w:t>Culture of throat swabs in infants or products of conception in abortions in the 9 susceptible women.</w:t>
            </w:r>
          </w:p>
          <w:p w14:paraId="126A5A84" w14:textId="6324B247" w:rsidR="005136E8" w:rsidRPr="005136E8" w:rsidRDefault="006A1F99" w:rsidP="006A1F99">
            <w:pPr>
              <w:spacing w:after="0"/>
              <w:rPr>
                <w:sz w:val="16"/>
                <w:szCs w:val="16"/>
              </w:rPr>
            </w:pPr>
            <w:r>
              <w:rPr>
                <w:sz w:val="16"/>
                <w:szCs w:val="16"/>
              </w:rPr>
              <w:t>I</w:t>
            </w:r>
            <w:r w:rsidR="00D636E7" w:rsidRPr="00D636E7">
              <w:rPr>
                <w:sz w:val="16"/>
                <w:szCs w:val="16"/>
              </w:rPr>
              <w:t>nfants had physical, developmental, and audio-logic evaluations at 3 to 6 month intervals until 2 years of age</w:t>
            </w:r>
          </w:p>
        </w:tc>
        <w:tc>
          <w:tcPr>
            <w:tcW w:w="2523" w:type="dxa"/>
            <w:tcBorders>
              <w:top w:val="single" w:sz="4" w:space="0" w:color="BFBFBF"/>
              <w:left w:val="single" w:sz="4" w:space="0" w:color="BFBFBF"/>
              <w:bottom w:val="single" w:sz="4" w:space="0" w:color="BFBFBF"/>
              <w:right w:val="single" w:sz="4" w:space="0" w:color="BFBFBF"/>
            </w:tcBorders>
            <w:hideMark/>
          </w:tcPr>
          <w:p w14:paraId="151F42A3" w14:textId="77777777" w:rsidR="005136E8" w:rsidRPr="005136E8" w:rsidRDefault="00D636E7" w:rsidP="005136E8">
            <w:pPr>
              <w:spacing w:after="0"/>
              <w:rPr>
                <w:b/>
                <w:i/>
                <w:sz w:val="16"/>
                <w:szCs w:val="16"/>
              </w:rPr>
            </w:pPr>
            <w:r w:rsidRPr="00D636E7">
              <w:rPr>
                <w:b/>
                <w:i/>
                <w:color w:val="000000"/>
                <w:sz w:val="16"/>
                <w:szCs w:val="16"/>
              </w:rPr>
              <w:t xml:space="preserve">41 live births, </w:t>
            </w:r>
            <w:r w:rsidRPr="00D636E7">
              <w:rPr>
                <w:b/>
                <w:i/>
                <w:sz w:val="16"/>
                <w:szCs w:val="16"/>
              </w:rPr>
              <w:t>0 CRS</w:t>
            </w:r>
          </w:p>
          <w:p w14:paraId="6B4C2208" w14:textId="77777777" w:rsidR="005136E8" w:rsidRPr="005136E8" w:rsidRDefault="00D636E7" w:rsidP="005136E8">
            <w:pPr>
              <w:spacing w:after="0"/>
              <w:rPr>
                <w:i/>
                <w:sz w:val="16"/>
                <w:szCs w:val="16"/>
              </w:rPr>
            </w:pPr>
            <w:r w:rsidRPr="00D636E7">
              <w:rPr>
                <w:i/>
                <w:sz w:val="16"/>
                <w:szCs w:val="16"/>
              </w:rPr>
              <w:t xml:space="preserve">Susceptible women: </w:t>
            </w:r>
          </w:p>
          <w:p w14:paraId="62C27D4C" w14:textId="0B2BE27B" w:rsidR="005136E8" w:rsidRPr="005136E8" w:rsidRDefault="00D636E7" w:rsidP="005136E8">
            <w:pPr>
              <w:spacing w:after="0"/>
              <w:rPr>
                <w:sz w:val="16"/>
                <w:szCs w:val="16"/>
                <w:vertAlign w:val="superscript"/>
              </w:rPr>
            </w:pPr>
            <w:r w:rsidRPr="00D636E7">
              <w:rPr>
                <w:sz w:val="16"/>
                <w:szCs w:val="16"/>
              </w:rPr>
              <w:t>1/9 (11.1%) intrauterine infection</w:t>
            </w:r>
            <w:r w:rsidR="006A1F99">
              <w:rPr>
                <w:sz w:val="16"/>
                <w:szCs w:val="16"/>
              </w:rPr>
              <w:t xml:space="preserve"> after therapeutic abortion</w:t>
            </w:r>
            <w:r w:rsidR="007B2C1F">
              <w:rPr>
                <w:sz w:val="16"/>
                <w:szCs w:val="16"/>
              </w:rPr>
              <w:t>**</w:t>
            </w:r>
          </w:p>
          <w:p w14:paraId="5A4DB821" w14:textId="77777777" w:rsidR="005136E8" w:rsidRPr="00E24588" w:rsidRDefault="00D636E7" w:rsidP="005136E8">
            <w:pPr>
              <w:spacing w:after="0"/>
              <w:rPr>
                <w:sz w:val="12"/>
                <w:szCs w:val="12"/>
              </w:rPr>
            </w:pPr>
            <w:r w:rsidRPr="00D636E7">
              <w:rPr>
                <w:sz w:val="16"/>
                <w:szCs w:val="16"/>
              </w:rPr>
              <w:t>2 spont. ab</w:t>
            </w:r>
            <w:r w:rsidR="00E24588" w:rsidRPr="005136E8">
              <w:rPr>
                <w:sz w:val="12"/>
                <w:szCs w:val="12"/>
              </w:rPr>
              <w:t xml:space="preserve"> </w:t>
            </w:r>
            <w:r w:rsidR="00E24588">
              <w:rPr>
                <w:sz w:val="12"/>
                <w:szCs w:val="12"/>
              </w:rPr>
              <w:t>(</w:t>
            </w:r>
            <w:r w:rsidR="00E24588" w:rsidRPr="005136E8">
              <w:rPr>
                <w:sz w:val="12"/>
                <w:szCs w:val="12"/>
              </w:rPr>
              <w:t>1 negative virus culture results, 1 virus culture not done</w:t>
            </w:r>
            <w:r w:rsidR="00E24588">
              <w:rPr>
                <w:sz w:val="12"/>
                <w:szCs w:val="12"/>
              </w:rPr>
              <w:t>)</w:t>
            </w:r>
          </w:p>
          <w:p w14:paraId="729DBCED" w14:textId="77777777" w:rsidR="005136E8" w:rsidRPr="005136E8" w:rsidRDefault="00D636E7" w:rsidP="005136E8">
            <w:pPr>
              <w:spacing w:after="0" w:line="240" w:lineRule="auto"/>
              <w:rPr>
                <w:b/>
                <w:i/>
                <w:sz w:val="16"/>
                <w:szCs w:val="16"/>
              </w:rPr>
            </w:pPr>
            <w:r w:rsidRPr="00D636E7">
              <w:rPr>
                <w:i/>
                <w:sz w:val="16"/>
                <w:szCs w:val="16"/>
              </w:rPr>
              <w:t>Unknown susceptibility:</w:t>
            </w:r>
            <w:r w:rsidRPr="00D636E7">
              <w:rPr>
                <w:b/>
                <w:i/>
                <w:sz w:val="16"/>
                <w:szCs w:val="16"/>
              </w:rPr>
              <w:t xml:space="preserve"> </w:t>
            </w:r>
          </w:p>
          <w:p w14:paraId="2865C25D" w14:textId="77777777" w:rsidR="005136E8" w:rsidRPr="005136E8" w:rsidRDefault="00D636E7" w:rsidP="005136E8">
            <w:pPr>
              <w:spacing w:after="0" w:line="240" w:lineRule="auto"/>
              <w:rPr>
                <w:sz w:val="16"/>
                <w:szCs w:val="16"/>
              </w:rPr>
            </w:pPr>
            <w:r w:rsidRPr="00D636E7">
              <w:rPr>
                <w:sz w:val="16"/>
                <w:szCs w:val="16"/>
              </w:rPr>
              <w:t>1/51 (2.0%) spont. ab.</w:t>
            </w:r>
          </w:p>
          <w:p w14:paraId="62DE43C6" w14:textId="77777777" w:rsidR="005136E8" w:rsidRPr="005136E8" w:rsidRDefault="00D636E7" w:rsidP="005136E8">
            <w:pPr>
              <w:spacing w:after="0" w:line="240" w:lineRule="auto"/>
              <w:rPr>
                <w:sz w:val="16"/>
                <w:szCs w:val="16"/>
              </w:rPr>
            </w:pPr>
            <w:r w:rsidRPr="00D636E7">
              <w:rPr>
                <w:sz w:val="16"/>
                <w:szCs w:val="16"/>
              </w:rPr>
              <w:t>13/51 (25.5%) ther. ab.</w:t>
            </w:r>
          </w:p>
          <w:p w14:paraId="03DAE28B" w14:textId="31B993CE" w:rsidR="005136E8" w:rsidRPr="005136E8" w:rsidRDefault="00D636E7" w:rsidP="005136E8">
            <w:pPr>
              <w:spacing w:after="0" w:line="240" w:lineRule="auto"/>
              <w:rPr>
                <w:sz w:val="16"/>
                <w:szCs w:val="16"/>
              </w:rPr>
            </w:pPr>
            <w:r w:rsidRPr="00D636E7">
              <w:rPr>
                <w:sz w:val="16"/>
                <w:szCs w:val="16"/>
              </w:rPr>
              <w:t>1/41 (2.0%) preterm birth and neonatal death</w:t>
            </w:r>
            <w:r w:rsidR="00E24588">
              <w:rPr>
                <w:sz w:val="16"/>
                <w:szCs w:val="16"/>
              </w:rPr>
              <w:t xml:space="preserve"> </w:t>
            </w:r>
          </w:p>
          <w:p w14:paraId="7F319947" w14:textId="77777777" w:rsidR="005136E8" w:rsidRPr="005136E8" w:rsidRDefault="00D636E7" w:rsidP="005136E8">
            <w:pPr>
              <w:spacing w:after="0" w:line="240" w:lineRule="auto"/>
              <w:rPr>
                <w:sz w:val="16"/>
                <w:szCs w:val="16"/>
              </w:rPr>
            </w:pPr>
            <w:r w:rsidRPr="00D636E7">
              <w:rPr>
                <w:sz w:val="16"/>
                <w:szCs w:val="16"/>
              </w:rPr>
              <w:t>1/41 (2.0%) neonatal death</w:t>
            </w:r>
            <w:r w:rsidRPr="00D636E7">
              <w:rPr>
                <w:sz w:val="16"/>
                <w:szCs w:val="16"/>
                <w:vertAlign w:val="superscript"/>
              </w:rPr>
              <w:t>iv</w:t>
            </w:r>
          </w:p>
          <w:p w14:paraId="2CD22E22" w14:textId="77777777" w:rsidR="005136E8" w:rsidRPr="005136E8" w:rsidRDefault="00D636E7" w:rsidP="005136E8">
            <w:pPr>
              <w:spacing w:after="0" w:line="240" w:lineRule="auto"/>
              <w:rPr>
                <w:sz w:val="16"/>
                <w:szCs w:val="16"/>
              </w:rPr>
            </w:pPr>
            <w:r w:rsidRPr="00D636E7">
              <w:rPr>
                <w:sz w:val="16"/>
                <w:szCs w:val="16"/>
              </w:rPr>
              <w:t>1 child with heart murmur</w:t>
            </w:r>
          </w:p>
        </w:tc>
        <w:tc>
          <w:tcPr>
            <w:tcW w:w="2410" w:type="dxa"/>
            <w:tcBorders>
              <w:top w:val="single" w:sz="4" w:space="0" w:color="BFBFBF"/>
              <w:left w:val="single" w:sz="4" w:space="0" w:color="BFBFBF"/>
              <w:bottom w:val="single" w:sz="4" w:space="0" w:color="BFBFBF"/>
              <w:right w:val="single" w:sz="4" w:space="0" w:color="BFBFBF"/>
            </w:tcBorders>
          </w:tcPr>
          <w:p w14:paraId="16409337" w14:textId="77777777" w:rsidR="005136E8" w:rsidRPr="005136E8" w:rsidRDefault="00D636E7" w:rsidP="005136E8">
            <w:pPr>
              <w:spacing w:after="0"/>
              <w:rPr>
                <w:b/>
                <w:i/>
                <w:sz w:val="16"/>
                <w:szCs w:val="16"/>
              </w:rPr>
            </w:pPr>
            <w:r w:rsidRPr="00D636E7">
              <w:rPr>
                <w:b/>
                <w:i/>
                <w:color w:val="000000"/>
                <w:sz w:val="16"/>
                <w:szCs w:val="16"/>
              </w:rPr>
              <w:t xml:space="preserve">44 live births, </w:t>
            </w:r>
            <w:r w:rsidRPr="00D636E7">
              <w:rPr>
                <w:b/>
                <w:i/>
                <w:sz w:val="16"/>
                <w:szCs w:val="16"/>
              </w:rPr>
              <w:t>0 CRS</w:t>
            </w:r>
          </w:p>
          <w:p w14:paraId="465C55AF" w14:textId="77777777" w:rsidR="005136E8" w:rsidRPr="005136E8" w:rsidRDefault="00D636E7" w:rsidP="005136E8">
            <w:pPr>
              <w:spacing w:after="0" w:line="240" w:lineRule="auto"/>
              <w:rPr>
                <w:sz w:val="16"/>
                <w:szCs w:val="16"/>
              </w:rPr>
            </w:pPr>
            <w:r w:rsidRPr="00D636E7">
              <w:rPr>
                <w:sz w:val="16"/>
                <w:szCs w:val="16"/>
              </w:rPr>
              <w:t>3/47 (6.4%) spont. ab.</w:t>
            </w:r>
          </w:p>
          <w:p w14:paraId="5F4FF6F6" w14:textId="77777777" w:rsidR="005136E8" w:rsidRPr="005136E8" w:rsidRDefault="00D636E7" w:rsidP="005136E8">
            <w:pPr>
              <w:spacing w:after="0" w:line="240" w:lineRule="auto"/>
              <w:rPr>
                <w:sz w:val="16"/>
                <w:szCs w:val="16"/>
              </w:rPr>
            </w:pPr>
            <w:r w:rsidRPr="00D636E7">
              <w:rPr>
                <w:sz w:val="16"/>
                <w:szCs w:val="16"/>
              </w:rPr>
              <w:t>2/47 (4.3%) ther. ab.</w:t>
            </w:r>
          </w:p>
          <w:p w14:paraId="19C213C9" w14:textId="77777777" w:rsidR="005136E8" w:rsidRPr="005136E8" w:rsidRDefault="005136E8" w:rsidP="005136E8">
            <w:pPr>
              <w:spacing w:after="0" w:line="240" w:lineRule="auto"/>
              <w:rPr>
                <w:sz w:val="16"/>
                <w:szCs w:val="16"/>
              </w:rPr>
            </w:pPr>
          </w:p>
          <w:p w14:paraId="457DC662" w14:textId="77777777" w:rsidR="005136E8" w:rsidRPr="005136E8" w:rsidRDefault="00D636E7" w:rsidP="005136E8">
            <w:pPr>
              <w:spacing w:after="0"/>
              <w:rPr>
                <w:sz w:val="16"/>
                <w:szCs w:val="16"/>
              </w:rPr>
            </w:pPr>
            <w:r w:rsidRPr="00D636E7">
              <w:rPr>
                <w:sz w:val="16"/>
                <w:szCs w:val="16"/>
              </w:rPr>
              <w:t>(No information available on the immune statuses of these women)</w:t>
            </w:r>
          </w:p>
        </w:tc>
        <w:tc>
          <w:tcPr>
            <w:tcW w:w="2551" w:type="dxa"/>
            <w:tcBorders>
              <w:top w:val="single" w:sz="4" w:space="0" w:color="BFBFBF"/>
              <w:left w:val="single" w:sz="4" w:space="0" w:color="BFBFBF"/>
              <w:bottom w:val="single" w:sz="4" w:space="0" w:color="BFBFBF"/>
              <w:right w:val="single" w:sz="4" w:space="0" w:color="BFBFBF"/>
            </w:tcBorders>
            <w:hideMark/>
          </w:tcPr>
          <w:p w14:paraId="05307892" w14:textId="77777777" w:rsidR="005136E8" w:rsidRPr="005136E8" w:rsidRDefault="00D636E7" w:rsidP="005136E8">
            <w:pPr>
              <w:spacing w:after="0"/>
              <w:rPr>
                <w:sz w:val="16"/>
                <w:szCs w:val="16"/>
              </w:rPr>
            </w:pPr>
            <w:r w:rsidRPr="00D636E7">
              <w:rPr>
                <w:sz w:val="16"/>
                <w:szCs w:val="16"/>
              </w:rPr>
              <w:t xml:space="preserve">Identification of vaccine strain in virological culture in </w:t>
            </w:r>
            <w:r w:rsidR="00E24588">
              <w:rPr>
                <w:sz w:val="16"/>
                <w:szCs w:val="16"/>
              </w:rPr>
              <w:t xml:space="preserve">the </w:t>
            </w:r>
            <w:r w:rsidRPr="00D636E7">
              <w:rPr>
                <w:sz w:val="16"/>
                <w:szCs w:val="16"/>
              </w:rPr>
              <w:t xml:space="preserve">products of conception </w:t>
            </w:r>
            <w:r w:rsidR="00E24588">
              <w:rPr>
                <w:sz w:val="16"/>
                <w:szCs w:val="16"/>
              </w:rPr>
              <w:t xml:space="preserve">of a susceptible woman </w:t>
            </w:r>
            <w:r w:rsidRPr="00D636E7">
              <w:rPr>
                <w:sz w:val="16"/>
                <w:szCs w:val="16"/>
              </w:rPr>
              <w:t>was by Parkman (based at the FDA in the USA).</w:t>
            </w:r>
          </w:p>
          <w:p w14:paraId="2F8E19C9" w14:textId="77777777" w:rsidR="005136E8" w:rsidRPr="005136E8" w:rsidRDefault="00D636E7" w:rsidP="005136E8">
            <w:pPr>
              <w:spacing w:after="0"/>
              <w:rPr>
                <w:color w:val="000000"/>
                <w:sz w:val="16"/>
                <w:szCs w:val="16"/>
              </w:rPr>
            </w:pPr>
            <w:r w:rsidRPr="00D636E7">
              <w:rPr>
                <w:sz w:val="16"/>
                <w:szCs w:val="16"/>
              </w:rPr>
              <w:t>An additional woman with unknown susceptibility was vaccinated and had a therapeutic abortion.  Wild type virus was isolated from the products of conception.</w:t>
            </w:r>
          </w:p>
        </w:tc>
      </w:tr>
      <w:tr w:rsidR="005136E8" w:rsidRPr="005136E8" w14:paraId="03D27E14" w14:textId="77777777" w:rsidTr="001A3E9B">
        <w:trPr>
          <w:trHeight w:val="1402"/>
        </w:trPr>
        <w:tc>
          <w:tcPr>
            <w:tcW w:w="959" w:type="dxa"/>
            <w:tcBorders>
              <w:top w:val="single" w:sz="4" w:space="0" w:color="BFBFBF"/>
              <w:left w:val="single" w:sz="4" w:space="0" w:color="BFBFBF"/>
              <w:bottom w:val="single" w:sz="4" w:space="0" w:color="BFBFBF"/>
              <w:right w:val="single" w:sz="4" w:space="0" w:color="BFBFBF"/>
            </w:tcBorders>
            <w:hideMark/>
          </w:tcPr>
          <w:p w14:paraId="3D0B8BD9" w14:textId="493DE35A" w:rsidR="005136E8" w:rsidRPr="005136E8" w:rsidRDefault="005136E8" w:rsidP="002F59AF">
            <w:pPr>
              <w:spacing w:after="0"/>
              <w:rPr>
                <w:b/>
                <w:color w:val="000000"/>
                <w:sz w:val="16"/>
                <w:szCs w:val="16"/>
                <w:lang w:val="de-DE"/>
              </w:rPr>
            </w:pPr>
            <w:r w:rsidRPr="005136E8">
              <w:rPr>
                <w:b/>
                <w:sz w:val="16"/>
                <w:szCs w:val="16"/>
                <w:lang w:val="de-DE"/>
              </w:rPr>
              <w:t>Bar-Oz, B., 2004</w:t>
            </w:r>
            <w:r w:rsidR="00BF65BC" w:rsidRPr="005136E8">
              <w:rPr>
                <w:rFonts w:ascii="Times New Roman" w:hAnsi="Times New Roman"/>
                <w:color w:val="0000FF"/>
                <w:u w:val="single"/>
                <w:lang w:val="de-DE"/>
              </w:rPr>
              <w:fldChar w:fldCharType="begin">
                <w:fldData xml:space="preserve">PEVuZE5vdGU+PENpdGU+PEF1dGhvcj5CYXItT3o8L0F1dGhvcj48WWVhcj4yMDA0PC9ZZWFyPjxS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</w:fldData>
              </w:fldChar>
            </w:r>
            <w:r w:rsidR="002F59AF">
              <w:rPr>
                <w:rFonts w:ascii="Times New Roman" w:hAnsi="Times New Roman"/>
                <w:color w:val="0000FF"/>
                <w:u w:val="single"/>
                <w:lang w:val="de-DE"/>
              </w:rPr>
              <w:instrText xml:space="preserve"> ADDIN EN.CITE </w:instrText>
            </w:r>
            <w:r w:rsidR="002F59AF">
              <w:rPr>
                <w:rFonts w:ascii="Times New Roman" w:hAnsi="Times New Roman"/>
                <w:color w:val="0000FF"/>
                <w:u w:val="single"/>
                <w:lang w:val="de-DE"/>
              </w:rPr>
              <w:fldChar w:fldCharType="begin">
                <w:fldData xml:space="preserve">PEVuZE5vdGU+PENpdGU+PEF1dGhvcj5CYXItT3o8L0F1dGhvcj48WWVhcj4yMDA0PC9ZZWFyPjxS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</w:fldData>
              </w:fldChar>
            </w:r>
            <w:r w:rsidR="002F59AF">
              <w:rPr>
                <w:rFonts w:ascii="Times New Roman" w:hAnsi="Times New Roman"/>
                <w:color w:val="0000FF"/>
                <w:u w:val="single"/>
                <w:lang w:val="de-DE"/>
              </w:rPr>
              <w:instrText xml:space="preserve"> ADDIN EN.CITE.DATA </w:instrText>
            </w:r>
            <w:r w:rsidR="002F59AF">
              <w:rPr>
                <w:rFonts w:ascii="Times New Roman" w:hAnsi="Times New Roman"/>
                <w:color w:val="0000FF"/>
                <w:u w:val="single"/>
                <w:lang w:val="de-DE"/>
              </w:rPr>
            </w:r>
            <w:r w:rsidR="002F59AF">
              <w:rPr>
                <w:rFonts w:ascii="Times New Roman" w:hAnsi="Times New Roman"/>
                <w:color w:val="0000FF"/>
                <w:u w:val="single"/>
                <w:lang w:val="de-DE"/>
              </w:rPr>
              <w:fldChar w:fldCharType="end"/>
            </w:r>
            <w:r w:rsidR="00BF65BC" w:rsidRPr="005136E8">
              <w:rPr>
                <w:rFonts w:ascii="Times New Roman" w:hAnsi="Times New Roman"/>
                <w:color w:val="0000FF"/>
                <w:u w:val="single"/>
                <w:lang w:val="de-DE"/>
              </w:rPr>
            </w:r>
            <w:r w:rsidR="00BF65BC" w:rsidRPr="005136E8">
              <w:rPr>
                <w:rFonts w:ascii="Times New Roman" w:hAnsi="Times New Roman"/>
                <w:color w:val="0000FF"/>
                <w:u w:val="single"/>
                <w:lang w:val="de-DE"/>
              </w:rPr>
              <w:fldChar w:fldCharType="separate"/>
            </w:r>
            <w:r w:rsidR="002F59AF">
              <w:rPr>
                <w:rFonts w:ascii="Times New Roman" w:hAnsi="Times New Roman"/>
                <w:noProof/>
                <w:color w:val="0000FF"/>
                <w:u w:val="single"/>
                <w:lang w:val="de-DE"/>
              </w:rPr>
              <w:t>[</w:t>
            </w:r>
            <w:hyperlink w:anchor="_ENREF_21" w:tooltip="Bar-Oz, 2004 #108" w:history="1">
              <w:r w:rsidR="00152ACF">
                <w:rPr>
                  <w:rFonts w:ascii="Times New Roman" w:hAnsi="Times New Roman"/>
                  <w:noProof/>
                  <w:color w:val="0000FF"/>
                  <w:u w:val="single"/>
                  <w:lang w:val="de-DE"/>
                </w:rPr>
                <w:t>21</w:t>
              </w:r>
            </w:hyperlink>
            <w:r w:rsidR="002F59AF">
              <w:rPr>
                <w:rFonts w:ascii="Times New Roman" w:hAnsi="Times New Roman"/>
                <w:noProof/>
                <w:color w:val="0000FF"/>
                <w:u w:val="single"/>
                <w:lang w:val="de-DE"/>
              </w:rPr>
              <w:t>]</w:t>
            </w:r>
            <w:r w:rsidR="00BF65BC" w:rsidRPr="005136E8">
              <w:rPr>
                <w:rFonts w:ascii="Times New Roman" w:hAnsi="Times New Roman"/>
                <w:color w:val="0000FF"/>
                <w:u w:val="single"/>
                <w:lang w:val="de-DE"/>
              </w:rPr>
              <w:fldChar w:fldCharType="end"/>
            </w:r>
          </w:p>
        </w:tc>
        <w:tc>
          <w:tcPr>
            <w:tcW w:w="992" w:type="dxa"/>
            <w:tcBorders>
              <w:top w:val="single" w:sz="4" w:space="0" w:color="BFBFBF"/>
              <w:left w:val="single" w:sz="4" w:space="0" w:color="BFBFBF"/>
              <w:bottom w:val="single" w:sz="4" w:space="0" w:color="BFBFBF"/>
              <w:right w:val="single" w:sz="4" w:space="0" w:color="BFBFBF"/>
            </w:tcBorders>
            <w:hideMark/>
          </w:tcPr>
          <w:p w14:paraId="7F00E78F" w14:textId="77777777" w:rsidR="005136E8" w:rsidRPr="005136E8" w:rsidRDefault="005136E8" w:rsidP="005136E8">
            <w:pPr>
              <w:spacing w:after="0"/>
              <w:rPr>
                <w:color w:val="000000"/>
                <w:sz w:val="16"/>
                <w:szCs w:val="16"/>
                <w:lang w:val="de-DE"/>
              </w:rPr>
            </w:pPr>
            <w:r w:rsidRPr="005136E8">
              <w:rPr>
                <w:color w:val="000000"/>
                <w:sz w:val="16"/>
                <w:szCs w:val="16"/>
                <w:lang w:val="de-DE"/>
              </w:rPr>
              <w:t>Canada, NK,</w:t>
            </w:r>
          </w:p>
          <w:p w14:paraId="60C05015" w14:textId="77777777" w:rsidR="005136E8" w:rsidRPr="005136E8" w:rsidRDefault="005136E8" w:rsidP="005136E8">
            <w:pPr>
              <w:spacing w:after="0"/>
              <w:rPr>
                <w:color w:val="000000"/>
                <w:sz w:val="16"/>
                <w:szCs w:val="16"/>
                <w:lang w:val="de-DE"/>
              </w:rPr>
            </w:pPr>
            <w:r w:rsidRPr="005136E8">
              <w:rPr>
                <w:color w:val="000000"/>
                <w:sz w:val="16"/>
                <w:szCs w:val="16"/>
                <w:lang w:val="de-DE"/>
              </w:rPr>
              <w:t>Journal article</w:t>
            </w:r>
          </w:p>
        </w:tc>
        <w:tc>
          <w:tcPr>
            <w:tcW w:w="1559" w:type="dxa"/>
            <w:tcBorders>
              <w:top w:val="single" w:sz="4" w:space="0" w:color="BFBFBF"/>
              <w:left w:val="single" w:sz="4" w:space="0" w:color="BFBFBF"/>
              <w:bottom w:val="single" w:sz="4" w:space="0" w:color="BFBFBF"/>
              <w:right w:val="single" w:sz="4" w:space="0" w:color="BFBFBF"/>
            </w:tcBorders>
            <w:hideMark/>
          </w:tcPr>
          <w:p w14:paraId="4CCD2EA3" w14:textId="77777777" w:rsidR="005136E8" w:rsidRPr="005136E8" w:rsidRDefault="00D636E7" w:rsidP="005136E8">
            <w:pPr>
              <w:spacing w:after="0" w:line="240" w:lineRule="auto"/>
              <w:rPr>
                <w:sz w:val="16"/>
                <w:szCs w:val="16"/>
              </w:rPr>
            </w:pPr>
            <w:r w:rsidRPr="00D636E7">
              <w:rPr>
                <w:sz w:val="16"/>
                <w:szCs w:val="16"/>
              </w:rPr>
              <w:t>MMR vaccine, RA27/3</w:t>
            </w:r>
          </w:p>
          <w:p w14:paraId="76830A77" w14:textId="77777777" w:rsidR="005136E8" w:rsidRPr="005136E8" w:rsidRDefault="00D636E7" w:rsidP="005136E8">
            <w:pPr>
              <w:spacing w:after="0"/>
              <w:rPr>
                <w:sz w:val="16"/>
                <w:szCs w:val="16"/>
              </w:rPr>
            </w:pPr>
            <w:r w:rsidRPr="00D636E7">
              <w:rPr>
                <w:sz w:val="16"/>
                <w:szCs w:val="16"/>
              </w:rPr>
              <w:t>(4 unknown)</w:t>
            </w:r>
          </w:p>
          <w:p w14:paraId="1C355C9C" w14:textId="77777777" w:rsidR="005136E8" w:rsidRPr="005136E8" w:rsidRDefault="00D636E7" w:rsidP="005136E8">
            <w:pPr>
              <w:spacing w:after="0"/>
              <w:rPr>
                <w:sz w:val="16"/>
                <w:szCs w:val="16"/>
              </w:rPr>
            </w:pPr>
            <w:r w:rsidRPr="00D636E7">
              <w:rPr>
                <w:sz w:val="16"/>
                <w:szCs w:val="16"/>
              </w:rPr>
              <w:t>Inadvertent vaccination in pregnancy,</w:t>
            </w:r>
          </w:p>
        </w:tc>
        <w:tc>
          <w:tcPr>
            <w:tcW w:w="1588" w:type="dxa"/>
            <w:tcBorders>
              <w:top w:val="single" w:sz="4" w:space="0" w:color="BFBFBF"/>
              <w:left w:val="single" w:sz="4" w:space="0" w:color="BFBFBF"/>
              <w:bottom w:val="single" w:sz="4" w:space="0" w:color="BFBFBF"/>
              <w:right w:val="single" w:sz="4" w:space="0" w:color="BFBFBF"/>
            </w:tcBorders>
            <w:hideMark/>
          </w:tcPr>
          <w:p w14:paraId="462E9D5F" w14:textId="77777777" w:rsidR="005136E8" w:rsidRPr="005136E8" w:rsidRDefault="00D636E7" w:rsidP="005136E8">
            <w:pPr>
              <w:spacing w:after="0"/>
              <w:rPr>
                <w:sz w:val="16"/>
                <w:szCs w:val="16"/>
              </w:rPr>
            </w:pPr>
            <w:r w:rsidRPr="00D636E7">
              <w:rPr>
                <w:sz w:val="16"/>
                <w:szCs w:val="16"/>
              </w:rPr>
              <w:t xml:space="preserve">94/ 94 </w:t>
            </w:r>
          </w:p>
          <w:p w14:paraId="0558110B" w14:textId="2128AA58" w:rsidR="005136E8" w:rsidRPr="005136E8" w:rsidRDefault="00D636E7" w:rsidP="002E3D86">
            <w:pPr>
              <w:spacing w:after="0"/>
              <w:rPr>
                <w:sz w:val="16"/>
                <w:szCs w:val="16"/>
              </w:rPr>
            </w:pPr>
            <w:r w:rsidRPr="00D636E7">
              <w:rPr>
                <w:sz w:val="16"/>
                <w:szCs w:val="16"/>
              </w:rPr>
              <w:t>(</w:t>
            </w:r>
            <w:r w:rsidR="002E3D86">
              <w:rPr>
                <w:sz w:val="16"/>
                <w:szCs w:val="16"/>
              </w:rPr>
              <w:t>C</w:t>
            </w:r>
            <w:r w:rsidRPr="00D636E7">
              <w:rPr>
                <w:sz w:val="16"/>
                <w:szCs w:val="16"/>
              </w:rPr>
              <w:t xml:space="preserve">ontrols </w:t>
            </w:r>
            <w:r w:rsidR="00E60551">
              <w:rPr>
                <w:sz w:val="16"/>
                <w:szCs w:val="16"/>
              </w:rPr>
              <w:t xml:space="preserve">unvaccinated </w:t>
            </w:r>
            <w:r w:rsidR="00AD557A">
              <w:rPr>
                <w:sz w:val="16"/>
                <w:szCs w:val="16"/>
              </w:rPr>
              <w:t xml:space="preserve">attending the same counselling service </w:t>
            </w:r>
            <w:r w:rsidRPr="00D636E7">
              <w:rPr>
                <w:sz w:val="16"/>
                <w:szCs w:val="16"/>
              </w:rPr>
              <w:t>matched for age, smoking, alcohol and drug use)</w:t>
            </w:r>
          </w:p>
        </w:tc>
        <w:tc>
          <w:tcPr>
            <w:tcW w:w="1843" w:type="dxa"/>
            <w:tcBorders>
              <w:top w:val="single" w:sz="4" w:space="0" w:color="BFBFBF"/>
              <w:left w:val="single" w:sz="4" w:space="0" w:color="BFBFBF"/>
              <w:bottom w:val="single" w:sz="4" w:space="0" w:color="BFBFBF"/>
              <w:right w:val="single" w:sz="4" w:space="0" w:color="BFBFBF"/>
            </w:tcBorders>
            <w:hideMark/>
          </w:tcPr>
          <w:p w14:paraId="1E928A12" w14:textId="301BC91D" w:rsidR="005136E8" w:rsidRPr="005136E8" w:rsidRDefault="00D636E7" w:rsidP="005136E8">
            <w:pPr>
              <w:spacing w:after="0"/>
              <w:rPr>
                <w:b/>
                <w:i/>
                <w:sz w:val="16"/>
                <w:szCs w:val="16"/>
              </w:rPr>
            </w:pPr>
            <w:r w:rsidRPr="00D636E7">
              <w:rPr>
                <w:b/>
                <w:i/>
                <w:sz w:val="16"/>
                <w:szCs w:val="16"/>
              </w:rPr>
              <w:t xml:space="preserve">≤ 3 months </w:t>
            </w:r>
            <w:r w:rsidR="0003140F">
              <w:rPr>
                <w:b/>
                <w:i/>
                <w:sz w:val="16"/>
                <w:szCs w:val="16"/>
              </w:rPr>
              <w:t>p</w:t>
            </w:r>
            <w:r w:rsidRPr="00D636E7">
              <w:rPr>
                <w:b/>
                <w:i/>
                <w:sz w:val="16"/>
                <w:szCs w:val="16"/>
              </w:rPr>
              <w:t xml:space="preserve">re-conception: </w:t>
            </w:r>
          </w:p>
          <w:p w14:paraId="76C79B6B" w14:textId="77777777" w:rsidR="005136E8" w:rsidRPr="005136E8" w:rsidRDefault="00D636E7" w:rsidP="005136E8">
            <w:pPr>
              <w:spacing w:after="0"/>
              <w:rPr>
                <w:sz w:val="16"/>
                <w:szCs w:val="16"/>
              </w:rPr>
            </w:pPr>
            <w:r w:rsidRPr="00D636E7">
              <w:rPr>
                <w:sz w:val="16"/>
                <w:szCs w:val="16"/>
              </w:rPr>
              <w:t>56 (59.5%)</w:t>
            </w:r>
          </w:p>
          <w:p w14:paraId="62A251A1" w14:textId="77777777" w:rsidR="005136E8" w:rsidRPr="005136E8" w:rsidRDefault="00D636E7" w:rsidP="005136E8">
            <w:pPr>
              <w:spacing w:after="0"/>
              <w:rPr>
                <w:b/>
                <w:i/>
                <w:sz w:val="16"/>
                <w:szCs w:val="16"/>
              </w:rPr>
            </w:pPr>
            <w:r w:rsidRPr="00D636E7">
              <w:rPr>
                <w:b/>
                <w:i/>
                <w:sz w:val="16"/>
                <w:szCs w:val="16"/>
              </w:rPr>
              <w:t>1</w:t>
            </w:r>
            <w:r w:rsidRPr="00D636E7">
              <w:rPr>
                <w:b/>
                <w:i/>
                <w:sz w:val="16"/>
                <w:szCs w:val="16"/>
                <w:vertAlign w:val="superscript"/>
              </w:rPr>
              <w:t>st</w:t>
            </w:r>
            <w:r w:rsidRPr="00D636E7">
              <w:rPr>
                <w:b/>
                <w:i/>
                <w:sz w:val="16"/>
                <w:szCs w:val="16"/>
              </w:rPr>
              <w:t xml:space="preserve"> trimester:</w:t>
            </w:r>
          </w:p>
          <w:p w14:paraId="08226DC6" w14:textId="77777777" w:rsidR="005136E8" w:rsidRPr="005136E8" w:rsidRDefault="005136E8" w:rsidP="005136E8">
            <w:pPr>
              <w:spacing w:after="0"/>
              <w:rPr>
                <w:color w:val="000000"/>
                <w:sz w:val="16"/>
                <w:szCs w:val="16"/>
                <w:lang w:val="de-DE"/>
              </w:rPr>
            </w:pPr>
            <w:r w:rsidRPr="005136E8">
              <w:rPr>
                <w:sz w:val="16"/>
                <w:szCs w:val="16"/>
                <w:lang w:val="de-DE"/>
              </w:rPr>
              <w:t xml:space="preserve">38 (40.4%) </w:t>
            </w:r>
          </w:p>
        </w:tc>
        <w:tc>
          <w:tcPr>
            <w:tcW w:w="1701" w:type="dxa"/>
            <w:tcBorders>
              <w:top w:val="single" w:sz="4" w:space="0" w:color="BFBFBF"/>
              <w:left w:val="single" w:sz="4" w:space="0" w:color="BFBFBF"/>
              <w:bottom w:val="single" w:sz="4" w:space="0" w:color="BFBFBF"/>
              <w:right w:val="single" w:sz="4" w:space="0" w:color="BFBFBF"/>
            </w:tcBorders>
            <w:hideMark/>
          </w:tcPr>
          <w:p w14:paraId="2BDA0811" w14:textId="77777777" w:rsidR="005136E8" w:rsidRPr="005136E8" w:rsidRDefault="00D636E7" w:rsidP="005136E8">
            <w:pPr>
              <w:spacing w:after="0"/>
              <w:rPr>
                <w:color w:val="000000"/>
                <w:sz w:val="16"/>
                <w:szCs w:val="16"/>
              </w:rPr>
            </w:pPr>
            <w:r w:rsidRPr="00D636E7">
              <w:rPr>
                <w:sz w:val="16"/>
                <w:szCs w:val="16"/>
              </w:rPr>
              <w:t>Maternal reports and child’s primary care physician records collected at least 6 months after birth</w:t>
            </w:r>
          </w:p>
        </w:tc>
        <w:tc>
          <w:tcPr>
            <w:tcW w:w="2523" w:type="dxa"/>
            <w:tcBorders>
              <w:top w:val="single" w:sz="4" w:space="0" w:color="BFBFBF"/>
              <w:left w:val="single" w:sz="4" w:space="0" w:color="BFBFBF"/>
              <w:bottom w:val="single" w:sz="4" w:space="0" w:color="BFBFBF"/>
              <w:right w:val="single" w:sz="4" w:space="0" w:color="BFBFBF"/>
            </w:tcBorders>
            <w:hideMark/>
          </w:tcPr>
          <w:p w14:paraId="6674446C" w14:textId="77777777" w:rsidR="005136E8" w:rsidRPr="005136E8" w:rsidRDefault="00D636E7" w:rsidP="005136E8">
            <w:pPr>
              <w:spacing w:after="0"/>
              <w:rPr>
                <w:b/>
                <w:i/>
                <w:sz w:val="16"/>
                <w:szCs w:val="16"/>
              </w:rPr>
            </w:pPr>
            <w:r w:rsidRPr="00D636E7">
              <w:rPr>
                <w:b/>
                <w:i/>
                <w:color w:val="000000"/>
                <w:sz w:val="16"/>
                <w:szCs w:val="16"/>
              </w:rPr>
              <w:t xml:space="preserve">81 live births, </w:t>
            </w:r>
            <w:r w:rsidRPr="00D636E7">
              <w:rPr>
                <w:b/>
                <w:i/>
                <w:sz w:val="16"/>
                <w:szCs w:val="16"/>
              </w:rPr>
              <w:t xml:space="preserve">0 CRS </w:t>
            </w:r>
          </w:p>
          <w:p w14:paraId="1571D1AE" w14:textId="77777777" w:rsidR="005136E8" w:rsidRPr="005136E8" w:rsidRDefault="00D636E7" w:rsidP="005136E8">
            <w:pPr>
              <w:spacing w:after="0"/>
              <w:rPr>
                <w:sz w:val="16"/>
                <w:szCs w:val="16"/>
              </w:rPr>
            </w:pPr>
            <w:r w:rsidRPr="00D636E7">
              <w:rPr>
                <w:sz w:val="16"/>
                <w:szCs w:val="16"/>
              </w:rPr>
              <w:t>6/94 (6.4%) Spont. ab.</w:t>
            </w:r>
          </w:p>
          <w:p w14:paraId="4A85D002" w14:textId="77777777" w:rsidR="005136E8" w:rsidRPr="005136E8" w:rsidRDefault="00D636E7" w:rsidP="005136E8">
            <w:pPr>
              <w:spacing w:after="0"/>
              <w:rPr>
                <w:sz w:val="16"/>
                <w:szCs w:val="16"/>
              </w:rPr>
            </w:pPr>
            <w:r w:rsidRPr="00D636E7">
              <w:rPr>
                <w:sz w:val="16"/>
                <w:szCs w:val="16"/>
              </w:rPr>
              <w:t>7/94 (9.4%) ther ab.</w:t>
            </w:r>
          </w:p>
          <w:p w14:paraId="0A89C7BA" w14:textId="77777777" w:rsidR="005136E8" w:rsidRPr="005136E8" w:rsidRDefault="00D636E7" w:rsidP="005136E8">
            <w:pPr>
              <w:spacing w:after="0"/>
              <w:rPr>
                <w:sz w:val="16"/>
                <w:szCs w:val="16"/>
              </w:rPr>
            </w:pPr>
            <w:r w:rsidRPr="00D636E7">
              <w:rPr>
                <w:sz w:val="16"/>
                <w:szCs w:val="16"/>
              </w:rPr>
              <w:t>1/81 (1.2%) neonatal death</w:t>
            </w:r>
            <w:r w:rsidR="00E24588">
              <w:rPr>
                <w:sz w:val="16"/>
                <w:szCs w:val="16"/>
              </w:rPr>
              <w:t xml:space="preserve"> (</w:t>
            </w:r>
            <w:r w:rsidR="00E24588" w:rsidRPr="005136E8">
              <w:rPr>
                <w:sz w:val="12"/>
                <w:szCs w:val="12"/>
              </w:rPr>
              <w:t>died of hyaline membrane disease</w:t>
            </w:r>
            <w:r w:rsidR="00E24588">
              <w:rPr>
                <w:sz w:val="12"/>
                <w:szCs w:val="12"/>
              </w:rPr>
              <w:t>)</w:t>
            </w:r>
          </w:p>
          <w:p w14:paraId="62BFECBB" w14:textId="77777777" w:rsidR="005136E8" w:rsidRPr="005136E8" w:rsidRDefault="00D636E7" w:rsidP="005136E8">
            <w:pPr>
              <w:spacing w:after="0"/>
              <w:rPr>
                <w:sz w:val="16"/>
                <w:szCs w:val="16"/>
              </w:rPr>
            </w:pPr>
            <w:r w:rsidRPr="00D636E7">
              <w:rPr>
                <w:sz w:val="16"/>
                <w:szCs w:val="16"/>
              </w:rPr>
              <w:t>7/81 (8.6%) preterm births</w:t>
            </w:r>
          </w:p>
          <w:p w14:paraId="77E9AAAE" w14:textId="77777777" w:rsidR="005136E8" w:rsidRPr="005136E8" w:rsidRDefault="005136E8" w:rsidP="005136E8">
            <w:pPr>
              <w:spacing w:after="0"/>
              <w:rPr>
                <w:sz w:val="16"/>
                <w:szCs w:val="16"/>
                <w:lang w:val="de-DE"/>
              </w:rPr>
            </w:pPr>
            <w:r w:rsidRPr="005136E8">
              <w:rPr>
                <w:sz w:val="16"/>
                <w:szCs w:val="16"/>
                <w:lang w:val="de-DE"/>
              </w:rPr>
              <w:t>3/81 (3.7%) malformations</w:t>
            </w:r>
          </w:p>
        </w:tc>
        <w:tc>
          <w:tcPr>
            <w:tcW w:w="2410" w:type="dxa"/>
            <w:tcBorders>
              <w:top w:val="single" w:sz="4" w:space="0" w:color="BFBFBF"/>
              <w:left w:val="single" w:sz="4" w:space="0" w:color="BFBFBF"/>
              <w:bottom w:val="single" w:sz="4" w:space="0" w:color="BFBFBF"/>
              <w:right w:val="single" w:sz="4" w:space="0" w:color="BFBFBF"/>
            </w:tcBorders>
            <w:hideMark/>
          </w:tcPr>
          <w:p w14:paraId="5A45D2DD" w14:textId="77777777" w:rsidR="005136E8" w:rsidRPr="005136E8" w:rsidRDefault="00D636E7" w:rsidP="005136E8">
            <w:pPr>
              <w:spacing w:after="0"/>
              <w:rPr>
                <w:b/>
                <w:i/>
                <w:sz w:val="16"/>
                <w:szCs w:val="16"/>
              </w:rPr>
            </w:pPr>
            <w:r w:rsidRPr="00D636E7">
              <w:rPr>
                <w:b/>
                <w:i/>
                <w:color w:val="000000"/>
                <w:sz w:val="16"/>
                <w:szCs w:val="16"/>
              </w:rPr>
              <w:t xml:space="preserve">87 live births, </w:t>
            </w:r>
            <w:r w:rsidRPr="00D636E7">
              <w:rPr>
                <w:b/>
                <w:i/>
                <w:sz w:val="16"/>
                <w:szCs w:val="16"/>
              </w:rPr>
              <w:t xml:space="preserve">0 CRS </w:t>
            </w:r>
          </w:p>
          <w:p w14:paraId="43B759A7" w14:textId="77777777" w:rsidR="005136E8" w:rsidRPr="005136E8" w:rsidRDefault="00D636E7" w:rsidP="005136E8">
            <w:pPr>
              <w:spacing w:after="0"/>
              <w:rPr>
                <w:sz w:val="16"/>
                <w:szCs w:val="16"/>
              </w:rPr>
            </w:pPr>
            <w:r w:rsidRPr="00D636E7">
              <w:rPr>
                <w:sz w:val="16"/>
                <w:szCs w:val="16"/>
              </w:rPr>
              <w:t>8/95 (8.4%) Spont</w:t>
            </w:r>
            <w:r w:rsidR="004E78FD">
              <w:rPr>
                <w:sz w:val="16"/>
                <w:szCs w:val="16"/>
              </w:rPr>
              <w:t>.</w:t>
            </w:r>
            <w:r w:rsidRPr="00D636E7">
              <w:rPr>
                <w:sz w:val="16"/>
                <w:szCs w:val="16"/>
              </w:rPr>
              <w:t xml:space="preserve"> ab.</w:t>
            </w:r>
          </w:p>
          <w:p w14:paraId="6BF72EB0" w14:textId="77777777" w:rsidR="005136E8" w:rsidRPr="005136E8" w:rsidRDefault="00D636E7" w:rsidP="005136E8">
            <w:pPr>
              <w:spacing w:after="0"/>
              <w:rPr>
                <w:sz w:val="16"/>
                <w:szCs w:val="16"/>
              </w:rPr>
            </w:pPr>
            <w:r w:rsidRPr="00D636E7">
              <w:rPr>
                <w:sz w:val="16"/>
                <w:szCs w:val="16"/>
              </w:rPr>
              <w:t>0 ther</w:t>
            </w:r>
            <w:r w:rsidR="004E78FD">
              <w:rPr>
                <w:sz w:val="16"/>
                <w:szCs w:val="16"/>
              </w:rPr>
              <w:t>.</w:t>
            </w:r>
            <w:r w:rsidRPr="00D636E7">
              <w:rPr>
                <w:sz w:val="16"/>
                <w:szCs w:val="16"/>
              </w:rPr>
              <w:t xml:space="preserve"> </w:t>
            </w:r>
            <w:r w:rsidR="004E78FD" w:rsidRPr="00D636E7">
              <w:rPr>
                <w:sz w:val="16"/>
                <w:szCs w:val="16"/>
              </w:rPr>
              <w:t>A</w:t>
            </w:r>
            <w:r w:rsidRPr="00D636E7">
              <w:rPr>
                <w:sz w:val="16"/>
                <w:szCs w:val="16"/>
              </w:rPr>
              <w:t>b</w:t>
            </w:r>
            <w:r w:rsidR="004E78FD">
              <w:rPr>
                <w:sz w:val="16"/>
                <w:szCs w:val="16"/>
              </w:rPr>
              <w:t>.</w:t>
            </w:r>
          </w:p>
          <w:p w14:paraId="04C6F9AC" w14:textId="77777777" w:rsidR="005136E8" w:rsidRPr="005136E8" w:rsidRDefault="00D636E7" w:rsidP="005136E8">
            <w:pPr>
              <w:spacing w:after="0"/>
              <w:rPr>
                <w:sz w:val="16"/>
                <w:szCs w:val="16"/>
              </w:rPr>
            </w:pPr>
            <w:r w:rsidRPr="00D636E7">
              <w:rPr>
                <w:sz w:val="16"/>
                <w:szCs w:val="16"/>
              </w:rPr>
              <w:t>0 neonatal death</w:t>
            </w:r>
          </w:p>
          <w:p w14:paraId="6064E5F8" w14:textId="77777777" w:rsidR="005136E8" w:rsidRPr="005136E8" w:rsidRDefault="00D636E7" w:rsidP="005136E8">
            <w:pPr>
              <w:spacing w:after="0"/>
              <w:rPr>
                <w:sz w:val="16"/>
                <w:szCs w:val="16"/>
              </w:rPr>
            </w:pPr>
            <w:r w:rsidRPr="00D636E7">
              <w:rPr>
                <w:sz w:val="16"/>
                <w:szCs w:val="16"/>
              </w:rPr>
              <w:t>8/87 (9.2%) preterm births</w:t>
            </w:r>
          </w:p>
          <w:p w14:paraId="19D73490" w14:textId="77777777" w:rsidR="005136E8" w:rsidRPr="005136E8" w:rsidRDefault="005136E8" w:rsidP="005136E8">
            <w:pPr>
              <w:spacing w:after="0"/>
              <w:rPr>
                <w:sz w:val="16"/>
                <w:szCs w:val="16"/>
                <w:lang w:val="de-DE"/>
              </w:rPr>
            </w:pPr>
            <w:r w:rsidRPr="005136E8">
              <w:rPr>
                <w:sz w:val="16"/>
                <w:szCs w:val="16"/>
                <w:lang w:val="de-DE"/>
              </w:rPr>
              <w:t>3/87(3.4%) malformations</w:t>
            </w:r>
          </w:p>
        </w:tc>
        <w:tc>
          <w:tcPr>
            <w:tcW w:w="2551" w:type="dxa"/>
            <w:tcBorders>
              <w:top w:val="single" w:sz="4" w:space="0" w:color="BFBFBF"/>
              <w:left w:val="single" w:sz="4" w:space="0" w:color="BFBFBF"/>
              <w:bottom w:val="single" w:sz="4" w:space="0" w:color="BFBFBF"/>
              <w:right w:val="single" w:sz="4" w:space="0" w:color="BFBFBF"/>
            </w:tcBorders>
            <w:hideMark/>
          </w:tcPr>
          <w:p w14:paraId="70082724" w14:textId="513FD8C4" w:rsidR="005136E8" w:rsidRPr="005136E8" w:rsidRDefault="00D636E7" w:rsidP="002F59AF">
            <w:pPr>
              <w:spacing w:after="0" w:line="240" w:lineRule="auto"/>
              <w:rPr>
                <w:sz w:val="24"/>
                <w:szCs w:val="24"/>
                <w:lang w:val="de-DE"/>
              </w:rPr>
            </w:pPr>
            <w:r w:rsidRPr="00D636E7">
              <w:rPr>
                <w:color w:val="000000"/>
                <w:sz w:val="16"/>
                <w:szCs w:val="16"/>
              </w:rPr>
              <w:t xml:space="preserve">This study is also reported in Levicheck,Z, et al. </w:t>
            </w:r>
            <w:r w:rsidR="005136E8" w:rsidRPr="005136E8">
              <w:rPr>
                <w:color w:val="000000"/>
                <w:sz w:val="16"/>
                <w:szCs w:val="16"/>
                <w:lang w:val="de-DE"/>
              </w:rPr>
              <w:t>(2001)</w:t>
            </w:r>
            <w:r w:rsidR="00BF65BC" w:rsidRPr="005136E8">
              <w:rPr>
                <w:rFonts w:ascii="Times New Roman" w:hAnsi="Times New Roman"/>
                <w:color w:val="0000FF"/>
                <w:u w:val="single"/>
                <w:lang w:val="de-DE"/>
              </w:rPr>
              <w:fldChar w:fldCharType="begin"/>
            </w:r>
            <w:r w:rsidR="002F59AF">
              <w:rPr>
                <w:rFonts w:ascii="Times New Roman" w:hAnsi="Times New Roman"/>
                <w:color w:val="0000FF"/>
                <w:u w:val="single"/>
                <w:lang w:val="de-DE"/>
              </w:rPr>
              <w:instrText xml:space="preserve"> ADDIN EN.CITE &lt;EndNote&gt;&lt;Cite&gt;&lt;Author&gt;Levichek&lt;/Author&gt;&lt;Year&gt;2001&lt;/Year&gt;&lt;RecNum&gt;407&lt;/RecNum&gt;&lt;DisplayText&gt;[39]&lt;/DisplayText&gt;&lt;record&gt;&lt;rec-number&gt;407&lt;/rec-number&gt;&lt;foreign-keys&gt;&lt;key app="EN" db-id="pzrr2wwec92vr1e5s2e5wx2twzax9tzvt5zt" timestamp="1381414334"&gt;407&lt;/key&gt;&lt;/foreign-keys&gt;&lt;ref-type name="Journal Article"&gt;17&lt;/ref-type&gt;&lt;contributors&gt;&lt;authors&gt;&lt;author&gt;Levichek, Z.&lt;/author&gt;&lt;author&gt;Bar-Oz, B.&lt;/author&gt;&lt;author&gt;Moretti, M.&lt;/author&gt;&lt;author&gt;Mah, C.&lt;/author&gt;&lt;author&gt;Andreou, S.&lt;/author&gt;&lt;author&gt;Koren, G.&lt;/author&gt;&lt;/authors&gt;&lt;/contributors&gt;&lt;titles&gt;&lt;title&gt;Pregnancy outcome following rubella vaccination: A prospective controlled study&lt;/title&gt;&lt;secondary-title&gt;Clinical Pharmacology &amp;amp; Therapeutics&lt;/secondary-title&gt;&lt;short-title&gt;Pregnancy outcome following rubella vaccination: A prospective controlled study&lt;/short-title&gt;&lt;/titles&gt;&lt;periodical&gt;&lt;full-title&gt;Clinical Pharmacology &amp;amp; Therapeutics&lt;/full-title&gt;&lt;/periodical&gt;&lt;pages&gt;P83-P83&lt;/pages&gt;&lt;volume&gt;69&lt;/volume&gt;&lt;number&gt;2&lt;/number&gt;&lt;dates&gt;&lt;year&gt;2001&lt;/year&gt;&lt;pub-dates&gt;&lt;date&gt;Feb&lt;/date&gt;&lt;/pub-dates&gt;&lt;/dates&gt;&lt;isbn&gt;0009-9236&lt;/isbn&gt;&lt;accession-num&gt;WOS:000167333500324&lt;/accession-num&gt;&lt;urls&gt;&lt;related-urls&gt;&lt;url&gt;&amp;lt;Go to ISI&amp;gt;://WOS:000167333500324&lt;/url&gt;&lt;/related-urls&gt;&lt;/urls&gt;&lt;/record&gt;&lt;/Cite&gt;&lt;/EndNote&gt;</w:instrText>
            </w:r>
            <w:r w:rsidR="00BF65BC" w:rsidRPr="005136E8">
              <w:rPr>
                <w:rFonts w:ascii="Times New Roman" w:hAnsi="Times New Roman"/>
                <w:color w:val="0000FF"/>
                <w:u w:val="single"/>
                <w:lang w:val="de-DE"/>
              </w:rPr>
              <w:fldChar w:fldCharType="separate"/>
            </w:r>
            <w:r w:rsidR="002F59AF">
              <w:rPr>
                <w:rFonts w:ascii="Times New Roman" w:hAnsi="Times New Roman"/>
                <w:noProof/>
                <w:color w:val="0000FF"/>
                <w:u w:val="single"/>
                <w:lang w:val="de-DE"/>
              </w:rPr>
              <w:t>[</w:t>
            </w:r>
            <w:hyperlink w:anchor="_ENREF_39" w:tooltip="Levichek, 2001 #407" w:history="1">
              <w:r w:rsidR="00152ACF">
                <w:rPr>
                  <w:rFonts w:ascii="Times New Roman" w:hAnsi="Times New Roman"/>
                  <w:noProof/>
                  <w:color w:val="0000FF"/>
                  <w:u w:val="single"/>
                  <w:lang w:val="de-DE"/>
                </w:rPr>
                <w:t>39</w:t>
              </w:r>
            </w:hyperlink>
            <w:r w:rsidR="002F59AF">
              <w:rPr>
                <w:rFonts w:ascii="Times New Roman" w:hAnsi="Times New Roman"/>
                <w:noProof/>
                <w:color w:val="0000FF"/>
                <w:u w:val="single"/>
                <w:lang w:val="de-DE"/>
              </w:rPr>
              <w:t>]</w:t>
            </w:r>
            <w:r w:rsidR="00BF65BC" w:rsidRPr="005136E8">
              <w:rPr>
                <w:rFonts w:ascii="Times New Roman" w:hAnsi="Times New Roman"/>
                <w:color w:val="0000FF"/>
                <w:u w:val="single"/>
                <w:lang w:val="de-DE"/>
              </w:rPr>
              <w:fldChar w:fldCharType="end"/>
            </w:r>
          </w:p>
        </w:tc>
      </w:tr>
      <w:tr w:rsidR="005136E8" w:rsidRPr="005136E8" w14:paraId="7761F7F7" w14:textId="77777777" w:rsidTr="001A3E9B">
        <w:trPr>
          <w:trHeight w:val="352"/>
        </w:trPr>
        <w:tc>
          <w:tcPr>
            <w:tcW w:w="959" w:type="dxa"/>
            <w:tcBorders>
              <w:top w:val="single" w:sz="4" w:space="0" w:color="BFBFBF"/>
              <w:left w:val="single" w:sz="4" w:space="0" w:color="BFBFBF"/>
              <w:bottom w:val="single" w:sz="4" w:space="0" w:color="BFBFBF"/>
              <w:right w:val="single" w:sz="4" w:space="0" w:color="BFBFBF"/>
            </w:tcBorders>
            <w:hideMark/>
          </w:tcPr>
          <w:p w14:paraId="3D3B6B41" w14:textId="0AD68EA1" w:rsidR="005136E8" w:rsidRPr="005136E8" w:rsidRDefault="005136E8" w:rsidP="002F59AF">
            <w:pPr>
              <w:spacing w:after="0"/>
              <w:rPr>
                <w:b/>
                <w:sz w:val="24"/>
                <w:szCs w:val="24"/>
                <w:lang w:val="de-DE"/>
              </w:rPr>
            </w:pPr>
            <w:r w:rsidRPr="005136E8">
              <w:rPr>
                <w:b/>
                <w:color w:val="000000"/>
                <w:sz w:val="16"/>
                <w:szCs w:val="16"/>
                <w:lang w:val="de-DE"/>
              </w:rPr>
              <w:t>Namaei, M. H., 2008</w:t>
            </w:r>
            <w:r w:rsidR="00BF65BC" w:rsidRPr="005136E8">
              <w:rPr>
                <w:rFonts w:ascii="Times New Roman" w:hAnsi="Times New Roman"/>
                <w:color w:val="0000FF"/>
                <w:u w:val="single"/>
                <w:lang w:val="de-DE"/>
              </w:rPr>
              <w:fldChar w:fldCharType="begin"/>
            </w:r>
            <w:r w:rsidR="002F59AF">
              <w:rPr>
                <w:rFonts w:ascii="Times New Roman" w:hAnsi="Times New Roman"/>
                <w:color w:val="0000FF"/>
                <w:u w:val="single"/>
                <w:lang w:val="de-DE"/>
              </w:rPr>
              <w:instrText xml:space="preserve"> ADDIN EN.CITE &lt;EndNote&gt;&lt;Cite&gt;&lt;Author&gt;Namaei&lt;/Author&gt;&lt;Year&gt;2008&lt;/Year&gt;&lt;RecNum&gt;478&lt;/RecNum&gt;&lt;DisplayText&gt;[18]&lt;/DisplayText&gt;&lt;record&gt;&lt;rec-number&gt;478&lt;/rec-number&gt;&lt;foreign-keys&gt;&lt;key app="EN" db-id="pzrr2wwec92vr1e5s2e5wx2twzax9tzvt5zt" timestamp="1381414334"&gt;478&lt;/key&gt;&lt;/foreign-keys&gt;&lt;ref-type name="Journal Article"&gt;17&lt;/ref-type&gt;&lt;contributors&gt;&lt;authors&gt;&lt;author&gt;Namaei, M. H.&lt;/author&gt;&lt;author&gt;Ziaee, M.&lt;/author&gt;&lt;author&gt;Naseh, N.&lt;/author&gt;&lt;/authors&gt;&lt;/contributors&gt;&lt;auth-address&gt;Birjand University of Medical Science, Birjand, Iran.&lt;/auth-address&gt;&lt;titles&gt;&lt;title&gt;Congenital rubella syndrome in infants of women vaccinated during or just before pregnancy with measles-rubella vaccine&lt;/title&gt;&lt;secondary-title&gt;Indian Journal of Medical Research&lt;/secondary-title&gt;&lt;short-title&gt;Congenital rubella syndrome in infants of women vaccinated during or just before pregnancy with measles-rubella vaccine&lt;/short-title&gt;&lt;/titles&gt;&lt;periodical&gt;&lt;full-title&gt;Indian Journal of Medical Research&lt;/full-title&gt;&lt;/periodical&gt;&lt;pages&gt;551-4&lt;/pages&gt;&lt;volume&gt;127&lt;/volume&gt;&lt;number&gt;6&lt;/number&gt;&lt;dates&gt;&lt;year&gt;2008&lt;/year&gt;&lt;/dates&gt;&lt;accession-num&gt;18765873&lt;/accession-num&gt;&lt;work-type&gt;Research Support, Non-U.S. Gov&amp;apos;t&lt;/work-type&gt;&lt;urls&gt;&lt;related-urls&gt;&lt;url&gt;http://ovidsp.ovid.com/ovidweb.cgi?T=JS&amp;amp;CSC=Y&amp;amp;NEWS=N&amp;amp;PAGE=fulltext&amp;amp;D=medc&amp;amp;AN=18765873http://lshtmsfx.hosted.exlibrisgroup.com/lshtm?sid=OVID:medline&amp;amp;id=pmid:18765873&amp;amp;id=doi:&amp;amp;issn=0971-5916&amp;amp;isbn=&amp;amp;volume=127&amp;amp;issue=6&amp;amp;spage=551&amp;amp;pages=551-4&amp;amp;date=2008&amp;amp;title=Indian+Journal+of+Medical+Research&amp;amp;atitle=Congenital+rubella+syndrome+in+infants+of+women+vaccinated+during+or+just+before+pregnancy+with+measles-rubella+vaccine.&amp;amp;aulast=Namaei&amp;amp;pid=%3Cauthor%3ENamaei+MH%3BZiaee+M%3BNaseh+N%3C%2Fauthor%3E%3CAN%3E18765873%3C%2FAN%3E%3CDT%3EJournal+Article%3C%2FDT%3E&lt;/url&gt;&lt;/related-urls&gt;&lt;/urls&gt;&lt;remote-database-name&gt;Medline&lt;/remote-database-name&gt;&lt;remote-database-provider&gt;Ovid Technologies&lt;/remote-database-provider&gt;&lt;/record&gt;&lt;/Cite&gt;&lt;/EndNote&gt;</w:instrText>
            </w:r>
            <w:r w:rsidR="00BF65BC" w:rsidRPr="005136E8">
              <w:rPr>
                <w:rFonts w:ascii="Times New Roman" w:hAnsi="Times New Roman"/>
                <w:color w:val="0000FF"/>
                <w:u w:val="single"/>
                <w:lang w:val="de-DE"/>
              </w:rPr>
              <w:fldChar w:fldCharType="separate"/>
            </w:r>
            <w:r w:rsidR="002F59AF">
              <w:rPr>
                <w:rFonts w:ascii="Times New Roman" w:hAnsi="Times New Roman"/>
                <w:noProof/>
                <w:color w:val="0000FF"/>
                <w:u w:val="single"/>
                <w:lang w:val="de-DE"/>
              </w:rPr>
              <w:t>[</w:t>
            </w:r>
            <w:hyperlink w:anchor="_ENREF_18" w:tooltip="Namaei, 2008 #478" w:history="1">
              <w:r w:rsidR="00152ACF">
                <w:rPr>
                  <w:rFonts w:ascii="Times New Roman" w:hAnsi="Times New Roman"/>
                  <w:noProof/>
                  <w:color w:val="0000FF"/>
                  <w:u w:val="single"/>
                  <w:lang w:val="de-DE"/>
                </w:rPr>
                <w:t>18</w:t>
              </w:r>
            </w:hyperlink>
            <w:r w:rsidR="002F59AF">
              <w:rPr>
                <w:rFonts w:ascii="Times New Roman" w:hAnsi="Times New Roman"/>
                <w:noProof/>
                <w:color w:val="0000FF"/>
                <w:u w:val="single"/>
                <w:lang w:val="de-DE"/>
              </w:rPr>
              <w:t>]</w:t>
            </w:r>
            <w:r w:rsidR="00BF65BC" w:rsidRPr="005136E8">
              <w:rPr>
                <w:rFonts w:ascii="Times New Roman" w:hAnsi="Times New Roman"/>
                <w:color w:val="0000FF"/>
                <w:u w:val="single"/>
                <w:lang w:val="de-DE"/>
              </w:rPr>
              <w:fldChar w:fldCharType="end"/>
            </w:r>
          </w:p>
        </w:tc>
        <w:tc>
          <w:tcPr>
            <w:tcW w:w="992" w:type="dxa"/>
            <w:tcBorders>
              <w:top w:val="single" w:sz="4" w:space="0" w:color="BFBFBF"/>
              <w:left w:val="single" w:sz="4" w:space="0" w:color="BFBFBF"/>
              <w:bottom w:val="single" w:sz="4" w:space="0" w:color="BFBFBF"/>
              <w:right w:val="single" w:sz="4" w:space="0" w:color="BFBFBF"/>
            </w:tcBorders>
            <w:hideMark/>
          </w:tcPr>
          <w:p w14:paraId="2B8E79FA" w14:textId="77777777" w:rsidR="005136E8" w:rsidRPr="005136E8" w:rsidRDefault="005136E8" w:rsidP="005136E8">
            <w:pPr>
              <w:spacing w:after="0"/>
              <w:rPr>
                <w:color w:val="000000"/>
                <w:sz w:val="16"/>
                <w:szCs w:val="16"/>
                <w:lang w:val="de-DE"/>
              </w:rPr>
            </w:pPr>
            <w:r w:rsidRPr="005136E8">
              <w:rPr>
                <w:color w:val="000000"/>
                <w:sz w:val="16"/>
                <w:szCs w:val="16"/>
                <w:lang w:val="de-DE"/>
              </w:rPr>
              <w:t xml:space="preserve">Iran, 2003-2004, Journal article </w:t>
            </w:r>
          </w:p>
        </w:tc>
        <w:tc>
          <w:tcPr>
            <w:tcW w:w="1559" w:type="dxa"/>
            <w:tcBorders>
              <w:top w:val="single" w:sz="4" w:space="0" w:color="BFBFBF"/>
              <w:left w:val="single" w:sz="4" w:space="0" w:color="BFBFBF"/>
              <w:bottom w:val="single" w:sz="4" w:space="0" w:color="BFBFBF"/>
              <w:right w:val="single" w:sz="4" w:space="0" w:color="BFBFBF"/>
            </w:tcBorders>
            <w:hideMark/>
          </w:tcPr>
          <w:p w14:paraId="13EA2BBD" w14:textId="77777777" w:rsidR="005136E8" w:rsidRPr="005136E8" w:rsidRDefault="00D636E7" w:rsidP="005136E8">
            <w:pPr>
              <w:spacing w:after="0"/>
              <w:rPr>
                <w:color w:val="000000"/>
                <w:sz w:val="16"/>
                <w:szCs w:val="16"/>
              </w:rPr>
            </w:pPr>
            <w:r w:rsidRPr="00D636E7">
              <w:rPr>
                <w:color w:val="000000"/>
                <w:sz w:val="16"/>
                <w:szCs w:val="16"/>
              </w:rPr>
              <w:t>MR vaccine, RA27/3,</w:t>
            </w:r>
          </w:p>
          <w:p w14:paraId="199CA2D1" w14:textId="77777777" w:rsidR="005136E8" w:rsidRPr="005136E8" w:rsidRDefault="00D636E7" w:rsidP="005136E8">
            <w:pPr>
              <w:spacing w:after="0" w:line="240" w:lineRule="auto"/>
              <w:rPr>
                <w:color w:val="000000"/>
                <w:sz w:val="16"/>
                <w:szCs w:val="16"/>
              </w:rPr>
            </w:pPr>
            <w:r w:rsidRPr="00D636E7">
              <w:rPr>
                <w:color w:val="000000"/>
                <w:sz w:val="16"/>
                <w:szCs w:val="16"/>
              </w:rPr>
              <w:t>Nationwide campaign targeting 5-25year olds</w:t>
            </w:r>
          </w:p>
        </w:tc>
        <w:tc>
          <w:tcPr>
            <w:tcW w:w="1588" w:type="dxa"/>
            <w:tcBorders>
              <w:top w:val="single" w:sz="4" w:space="0" w:color="BFBFBF"/>
              <w:left w:val="single" w:sz="4" w:space="0" w:color="BFBFBF"/>
              <w:bottom w:val="single" w:sz="4" w:space="0" w:color="BFBFBF"/>
              <w:right w:val="single" w:sz="4" w:space="0" w:color="BFBFBF"/>
            </w:tcBorders>
            <w:hideMark/>
          </w:tcPr>
          <w:p w14:paraId="291EE566" w14:textId="77777777" w:rsidR="005136E8" w:rsidRPr="00AD266E" w:rsidRDefault="007C6963" w:rsidP="005136E8">
            <w:pPr>
              <w:spacing w:after="0" w:line="240" w:lineRule="auto"/>
              <w:rPr>
                <w:color w:val="000000"/>
                <w:sz w:val="16"/>
                <w:szCs w:val="16"/>
              </w:rPr>
            </w:pPr>
            <w:r w:rsidRPr="00AD266E">
              <w:rPr>
                <w:color w:val="000000"/>
                <w:sz w:val="16"/>
                <w:szCs w:val="16"/>
              </w:rPr>
              <w:t>106 / 40</w:t>
            </w:r>
          </w:p>
          <w:p w14:paraId="215339BF" w14:textId="77777777" w:rsidR="00AD557A" w:rsidRPr="003C01B8" w:rsidRDefault="007C6963" w:rsidP="001A3E9B">
            <w:pPr>
              <w:spacing w:after="0" w:line="240" w:lineRule="auto"/>
              <w:rPr>
                <w:color w:val="000000"/>
                <w:sz w:val="16"/>
                <w:szCs w:val="16"/>
                <w:highlight w:val="yellow"/>
                <w:lang w:val="en-US"/>
              </w:rPr>
            </w:pPr>
            <w:r w:rsidRPr="00AD266E">
              <w:rPr>
                <w:color w:val="000000"/>
                <w:sz w:val="16"/>
                <w:szCs w:val="16"/>
              </w:rPr>
              <w:t>Unclear how vaccinated women were referred to services</w:t>
            </w:r>
            <w:r w:rsidR="001A3E9B">
              <w:rPr>
                <w:color w:val="000000"/>
                <w:sz w:val="16"/>
                <w:szCs w:val="16"/>
              </w:rPr>
              <w:t xml:space="preserve">, </w:t>
            </w:r>
            <w:r w:rsidRPr="00AD266E">
              <w:rPr>
                <w:color w:val="000000"/>
                <w:sz w:val="16"/>
                <w:szCs w:val="16"/>
              </w:rPr>
              <w:t>how unvaccinated were recruited</w:t>
            </w:r>
            <w:r w:rsidR="00F23989">
              <w:rPr>
                <w:color w:val="000000"/>
                <w:sz w:val="16"/>
                <w:szCs w:val="16"/>
              </w:rPr>
              <w:t xml:space="preserve"> </w:t>
            </w:r>
            <w:r w:rsidR="001A3E9B">
              <w:rPr>
                <w:color w:val="000000"/>
                <w:sz w:val="16"/>
                <w:szCs w:val="16"/>
              </w:rPr>
              <w:t xml:space="preserve">or </w:t>
            </w:r>
            <w:r w:rsidR="00F23989">
              <w:rPr>
                <w:color w:val="000000"/>
                <w:sz w:val="16"/>
                <w:szCs w:val="16"/>
              </w:rPr>
              <w:t>% vaccinated 3 months prior to pregnancy</w:t>
            </w:r>
            <w:r w:rsidRPr="00AD266E">
              <w:rPr>
                <w:color w:val="000000"/>
                <w:sz w:val="16"/>
                <w:szCs w:val="16"/>
              </w:rPr>
              <w:t xml:space="preserve">. </w:t>
            </w:r>
          </w:p>
        </w:tc>
        <w:tc>
          <w:tcPr>
            <w:tcW w:w="1843" w:type="dxa"/>
            <w:tcBorders>
              <w:top w:val="single" w:sz="4" w:space="0" w:color="BFBFBF"/>
              <w:left w:val="single" w:sz="4" w:space="0" w:color="BFBFBF"/>
              <w:bottom w:val="single" w:sz="4" w:space="0" w:color="BFBFBF"/>
              <w:right w:val="single" w:sz="4" w:space="0" w:color="BFBFBF"/>
            </w:tcBorders>
            <w:hideMark/>
          </w:tcPr>
          <w:p w14:paraId="10DB1700" w14:textId="34FF1A87" w:rsidR="005136E8" w:rsidRPr="005136E8" w:rsidRDefault="00D636E7" w:rsidP="005136E8">
            <w:pPr>
              <w:spacing w:after="0"/>
              <w:rPr>
                <w:b/>
                <w:i/>
                <w:color w:val="000000"/>
                <w:sz w:val="16"/>
                <w:szCs w:val="16"/>
              </w:rPr>
            </w:pPr>
            <w:r w:rsidRPr="00D636E7">
              <w:rPr>
                <w:b/>
                <w:i/>
                <w:color w:val="000000"/>
                <w:sz w:val="16"/>
                <w:szCs w:val="16"/>
              </w:rPr>
              <w:t xml:space="preserve">≤ 3 months </w:t>
            </w:r>
            <w:r w:rsidR="0003140F">
              <w:rPr>
                <w:b/>
                <w:i/>
                <w:color w:val="000000"/>
                <w:sz w:val="16"/>
                <w:szCs w:val="16"/>
              </w:rPr>
              <w:t>p</w:t>
            </w:r>
            <w:r w:rsidRPr="00D636E7">
              <w:rPr>
                <w:b/>
                <w:i/>
                <w:color w:val="000000"/>
                <w:sz w:val="16"/>
                <w:szCs w:val="16"/>
              </w:rPr>
              <w:t xml:space="preserve">re-conception: </w:t>
            </w:r>
          </w:p>
          <w:p w14:paraId="400E20D5" w14:textId="77777777" w:rsidR="005136E8" w:rsidRPr="005136E8" w:rsidRDefault="00D636E7" w:rsidP="005136E8">
            <w:pPr>
              <w:spacing w:after="0"/>
              <w:rPr>
                <w:color w:val="000000"/>
                <w:sz w:val="16"/>
                <w:szCs w:val="16"/>
              </w:rPr>
            </w:pPr>
            <w:r w:rsidRPr="00D636E7">
              <w:rPr>
                <w:color w:val="000000"/>
                <w:sz w:val="16"/>
                <w:szCs w:val="16"/>
              </w:rPr>
              <w:t xml:space="preserve">71 (67.0%) </w:t>
            </w:r>
          </w:p>
          <w:p w14:paraId="790E704E" w14:textId="77777777" w:rsidR="005136E8" w:rsidRPr="005136E8" w:rsidRDefault="00D636E7" w:rsidP="005136E8">
            <w:pPr>
              <w:spacing w:after="0"/>
              <w:rPr>
                <w:b/>
                <w:i/>
                <w:color w:val="000000"/>
                <w:sz w:val="16"/>
                <w:szCs w:val="16"/>
              </w:rPr>
            </w:pPr>
            <w:r w:rsidRPr="00D636E7">
              <w:rPr>
                <w:b/>
                <w:i/>
                <w:color w:val="000000"/>
                <w:sz w:val="16"/>
                <w:szCs w:val="16"/>
              </w:rPr>
              <w:t>1</w:t>
            </w:r>
            <w:r w:rsidRPr="00D636E7">
              <w:rPr>
                <w:b/>
                <w:i/>
                <w:color w:val="000000"/>
                <w:sz w:val="16"/>
                <w:szCs w:val="16"/>
                <w:vertAlign w:val="superscript"/>
              </w:rPr>
              <w:t>st</w:t>
            </w:r>
            <w:r w:rsidRPr="00D636E7">
              <w:rPr>
                <w:b/>
                <w:i/>
                <w:color w:val="000000"/>
                <w:sz w:val="16"/>
                <w:szCs w:val="16"/>
              </w:rPr>
              <w:t xml:space="preserve"> trimester:</w:t>
            </w:r>
          </w:p>
          <w:p w14:paraId="39F753E0" w14:textId="77777777" w:rsidR="005136E8" w:rsidRPr="005136E8" w:rsidRDefault="005136E8" w:rsidP="005136E8">
            <w:pPr>
              <w:spacing w:after="0"/>
              <w:rPr>
                <w:sz w:val="24"/>
                <w:szCs w:val="24"/>
                <w:lang w:val="de-DE"/>
              </w:rPr>
            </w:pPr>
            <w:r w:rsidRPr="005136E8">
              <w:rPr>
                <w:color w:val="000000"/>
                <w:sz w:val="16"/>
                <w:szCs w:val="16"/>
                <w:lang w:val="de-DE"/>
              </w:rPr>
              <w:t xml:space="preserve">35 (33.0%) </w:t>
            </w:r>
          </w:p>
        </w:tc>
        <w:tc>
          <w:tcPr>
            <w:tcW w:w="1701" w:type="dxa"/>
            <w:tcBorders>
              <w:top w:val="single" w:sz="4" w:space="0" w:color="BFBFBF"/>
              <w:left w:val="single" w:sz="4" w:space="0" w:color="BFBFBF"/>
              <w:bottom w:val="single" w:sz="4" w:space="0" w:color="BFBFBF"/>
              <w:right w:val="single" w:sz="4" w:space="0" w:color="BFBFBF"/>
            </w:tcBorders>
            <w:hideMark/>
          </w:tcPr>
          <w:p w14:paraId="605995CF" w14:textId="77777777" w:rsidR="005136E8" w:rsidRPr="005136E8" w:rsidRDefault="00D636E7" w:rsidP="005136E8">
            <w:pPr>
              <w:spacing w:after="0"/>
              <w:rPr>
                <w:sz w:val="24"/>
                <w:szCs w:val="24"/>
              </w:rPr>
            </w:pPr>
            <w:r w:rsidRPr="00D636E7">
              <w:rPr>
                <w:color w:val="000000"/>
                <w:sz w:val="16"/>
                <w:szCs w:val="16"/>
              </w:rPr>
              <w:t xml:space="preserve">All pregnancies followed up until delivery. Blood samples collected at birth. During first 24 hours of life infants were examined by paediatrician for CRS. </w:t>
            </w:r>
          </w:p>
        </w:tc>
        <w:tc>
          <w:tcPr>
            <w:tcW w:w="2523" w:type="dxa"/>
            <w:tcBorders>
              <w:top w:val="single" w:sz="4" w:space="0" w:color="BFBFBF"/>
              <w:left w:val="single" w:sz="4" w:space="0" w:color="BFBFBF"/>
              <w:bottom w:val="single" w:sz="4" w:space="0" w:color="BFBFBF"/>
              <w:right w:val="single" w:sz="4" w:space="0" w:color="BFBFBF"/>
            </w:tcBorders>
          </w:tcPr>
          <w:p w14:paraId="67D51371" w14:textId="77777777" w:rsidR="005136E8" w:rsidRPr="005136E8" w:rsidRDefault="00D636E7" w:rsidP="005136E8">
            <w:pPr>
              <w:spacing w:after="0"/>
              <w:rPr>
                <w:b/>
                <w:i/>
                <w:color w:val="000000"/>
                <w:sz w:val="16"/>
                <w:szCs w:val="16"/>
              </w:rPr>
            </w:pPr>
            <w:r w:rsidRPr="00D636E7">
              <w:rPr>
                <w:b/>
                <w:i/>
                <w:color w:val="000000"/>
                <w:sz w:val="16"/>
                <w:szCs w:val="16"/>
              </w:rPr>
              <w:t>107 live births, 0 CRS</w:t>
            </w:r>
          </w:p>
          <w:p w14:paraId="7457CFCE" w14:textId="77777777" w:rsidR="005136E8" w:rsidRPr="005136E8" w:rsidRDefault="00D636E7" w:rsidP="005136E8">
            <w:pPr>
              <w:spacing w:after="0"/>
              <w:rPr>
                <w:color w:val="000000"/>
                <w:sz w:val="16"/>
                <w:szCs w:val="16"/>
              </w:rPr>
            </w:pPr>
            <w:r w:rsidRPr="00D636E7">
              <w:rPr>
                <w:color w:val="000000"/>
                <w:sz w:val="16"/>
                <w:szCs w:val="16"/>
              </w:rPr>
              <w:t>1/106 (0.9%) still birth</w:t>
            </w:r>
          </w:p>
          <w:p w14:paraId="67CC1868" w14:textId="77777777" w:rsidR="005136E8" w:rsidRPr="005136E8" w:rsidRDefault="00D636E7" w:rsidP="005136E8">
            <w:pPr>
              <w:spacing w:after="0"/>
              <w:rPr>
                <w:color w:val="000000"/>
                <w:sz w:val="16"/>
                <w:szCs w:val="16"/>
              </w:rPr>
            </w:pPr>
            <w:r w:rsidRPr="00D636E7">
              <w:rPr>
                <w:color w:val="000000"/>
                <w:sz w:val="16"/>
                <w:szCs w:val="16"/>
              </w:rPr>
              <w:t>8/106 (7.6%) preterm birth</w:t>
            </w:r>
          </w:p>
          <w:p w14:paraId="1BD13051" w14:textId="77777777" w:rsidR="005136E8" w:rsidRPr="005136E8" w:rsidRDefault="00D636E7" w:rsidP="005136E8">
            <w:pPr>
              <w:spacing w:after="0"/>
              <w:rPr>
                <w:color w:val="000000"/>
                <w:sz w:val="16"/>
                <w:szCs w:val="16"/>
              </w:rPr>
            </w:pPr>
            <w:r w:rsidRPr="00D636E7">
              <w:rPr>
                <w:color w:val="000000"/>
                <w:sz w:val="16"/>
                <w:szCs w:val="16"/>
              </w:rPr>
              <w:t>2/106 (1.9%) malformations – both mothers vaccinated in 1st trimester</w:t>
            </w:r>
          </w:p>
          <w:p w14:paraId="4337416F" w14:textId="77777777" w:rsidR="005136E8" w:rsidRPr="005136E8" w:rsidRDefault="005136E8" w:rsidP="005136E8">
            <w:pPr>
              <w:spacing w:after="0"/>
              <w:rPr>
                <w:color w:val="000000"/>
                <w:sz w:val="16"/>
                <w:szCs w:val="16"/>
              </w:rPr>
            </w:pPr>
          </w:p>
        </w:tc>
        <w:tc>
          <w:tcPr>
            <w:tcW w:w="2410" w:type="dxa"/>
            <w:tcBorders>
              <w:top w:val="single" w:sz="4" w:space="0" w:color="BFBFBF"/>
              <w:left w:val="single" w:sz="4" w:space="0" w:color="BFBFBF"/>
              <w:bottom w:val="single" w:sz="4" w:space="0" w:color="BFBFBF"/>
              <w:right w:val="single" w:sz="4" w:space="0" w:color="BFBFBF"/>
            </w:tcBorders>
            <w:hideMark/>
          </w:tcPr>
          <w:p w14:paraId="39D60708" w14:textId="77777777" w:rsidR="005136E8" w:rsidRPr="005136E8" w:rsidRDefault="00D636E7" w:rsidP="005136E8">
            <w:pPr>
              <w:spacing w:after="0"/>
              <w:rPr>
                <w:b/>
                <w:i/>
                <w:color w:val="000000"/>
                <w:sz w:val="16"/>
                <w:szCs w:val="16"/>
              </w:rPr>
            </w:pPr>
            <w:r w:rsidRPr="00D636E7">
              <w:rPr>
                <w:b/>
                <w:i/>
                <w:color w:val="000000"/>
                <w:sz w:val="16"/>
                <w:szCs w:val="16"/>
              </w:rPr>
              <w:t xml:space="preserve">42 live </w:t>
            </w:r>
            <w:r w:rsidRPr="00D636E7">
              <w:rPr>
                <w:b/>
                <w:color w:val="000000"/>
                <w:sz w:val="16"/>
                <w:szCs w:val="16"/>
              </w:rPr>
              <w:t>births</w:t>
            </w:r>
            <w:r w:rsidRPr="00D636E7">
              <w:rPr>
                <w:b/>
                <w:i/>
                <w:color w:val="000000"/>
                <w:sz w:val="16"/>
                <w:szCs w:val="16"/>
              </w:rPr>
              <w:t>, 0 CRS</w:t>
            </w:r>
          </w:p>
          <w:p w14:paraId="62D8913A" w14:textId="77777777" w:rsidR="005136E8" w:rsidRPr="005136E8" w:rsidRDefault="00D636E7" w:rsidP="005136E8">
            <w:pPr>
              <w:spacing w:after="0"/>
              <w:rPr>
                <w:color w:val="000000"/>
                <w:sz w:val="16"/>
                <w:szCs w:val="16"/>
              </w:rPr>
            </w:pPr>
            <w:r w:rsidRPr="00D636E7">
              <w:rPr>
                <w:color w:val="000000"/>
                <w:sz w:val="16"/>
                <w:szCs w:val="16"/>
              </w:rPr>
              <w:t>0 still birth</w:t>
            </w:r>
          </w:p>
          <w:p w14:paraId="29483750" w14:textId="77777777" w:rsidR="005136E8" w:rsidRPr="005136E8" w:rsidRDefault="00D636E7" w:rsidP="005136E8">
            <w:pPr>
              <w:spacing w:after="0"/>
              <w:rPr>
                <w:color w:val="000000"/>
                <w:sz w:val="16"/>
                <w:szCs w:val="16"/>
              </w:rPr>
            </w:pPr>
            <w:r w:rsidRPr="00D636E7">
              <w:rPr>
                <w:color w:val="000000"/>
                <w:sz w:val="16"/>
                <w:szCs w:val="16"/>
              </w:rPr>
              <w:t>3/42 (7.1%) preterm birth</w:t>
            </w:r>
          </w:p>
          <w:p w14:paraId="527EB85A" w14:textId="77777777" w:rsidR="005136E8" w:rsidRPr="005136E8" w:rsidRDefault="005136E8" w:rsidP="005136E8">
            <w:pPr>
              <w:spacing w:after="0"/>
              <w:rPr>
                <w:color w:val="000000"/>
                <w:sz w:val="16"/>
                <w:szCs w:val="16"/>
                <w:lang w:val="de-DE"/>
              </w:rPr>
            </w:pPr>
            <w:r w:rsidRPr="005136E8">
              <w:rPr>
                <w:color w:val="000000"/>
                <w:sz w:val="16"/>
                <w:szCs w:val="16"/>
                <w:lang w:val="de-DE"/>
              </w:rPr>
              <w:t>0 malformations</w:t>
            </w:r>
          </w:p>
        </w:tc>
        <w:tc>
          <w:tcPr>
            <w:tcW w:w="2551" w:type="dxa"/>
            <w:tcBorders>
              <w:top w:val="single" w:sz="4" w:space="0" w:color="BFBFBF"/>
              <w:left w:val="single" w:sz="4" w:space="0" w:color="BFBFBF"/>
              <w:bottom w:val="single" w:sz="4" w:space="0" w:color="BFBFBF"/>
              <w:right w:val="single" w:sz="4" w:space="0" w:color="BFBFBF"/>
            </w:tcBorders>
            <w:hideMark/>
          </w:tcPr>
          <w:p w14:paraId="627328B0" w14:textId="77777777" w:rsidR="005136E8" w:rsidRPr="005136E8" w:rsidRDefault="00D636E7" w:rsidP="005136E8">
            <w:pPr>
              <w:spacing w:after="0"/>
              <w:rPr>
                <w:sz w:val="16"/>
                <w:szCs w:val="16"/>
              </w:rPr>
            </w:pPr>
            <w:r w:rsidRPr="00D636E7">
              <w:rPr>
                <w:sz w:val="16"/>
                <w:szCs w:val="16"/>
              </w:rPr>
              <w:t xml:space="preserve">No IgM rubella ab in any maternal and infant cord blood. </w:t>
            </w:r>
          </w:p>
          <w:p w14:paraId="76ECD987" w14:textId="3F3BDDC7" w:rsidR="005136E8" w:rsidRPr="005136E8" w:rsidRDefault="004E78FD" w:rsidP="002F59AF">
            <w:pPr>
              <w:spacing w:after="0"/>
              <w:rPr>
                <w:sz w:val="16"/>
                <w:lang w:val="de-DE"/>
              </w:rPr>
            </w:pPr>
            <w:r>
              <w:rPr>
                <w:sz w:val="16"/>
                <w:szCs w:val="16"/>
              </w:rPr>
              <w:t>O</w:t>
            </w:r>
            <w:r w:rsidR="00D636E7" w:rsidRPr="00D636E7">
              <w:rPr>
                <w:sz w:val="16"/>
                <w:szCs w:val="16"/>
              </w:rPr>
              <w:t>verlap of women cases with Shahhosseini, Z</w:t>
            </w:r>
            <w:r w:rsidR="00BF65BC" w:rsidRPr="005136E8">
              <w:rPr>
                <w:rFonts w:ascii="Times New Roman" w:hAnsi="Times New Roman"/>
                <w:color w:val="0000FF"/>
                <w:u w:val="single"/>
                <w:lang w:val="de-DE"/>
              </w:rPr>
              <w:fldChar w:fldCharType="begin">
                <w:fldData xml:space="preserve">PEVuZE5vdGU+PENpdGU+PEF1dGhvcj5TaGFoaG9zc2Vpbmk8L0F1dGhvcj48WWVhcj4yMDA5PC9Z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</w:fldData>
              </w:fldChar>
            </w:r>
            <w:r w:rsidR="002F59AF">
              <w:rPr>
                <w:rFonts w:ascii="Times New Roman" w:hAnsi="Times New Roman"/>
                <w:color w:val="0000FF"/>
                <w:u w:val="single"/>
                <w:lang w:val="de-DE"/>
              </w:rPr>
              <w:instrText xml:space="preserve"> ADDIN EN.CITE </w:instrText>
            </w:r>
            <w:r w:rsidR="002F59AF">
              <w:rPr>
                <w:rFonts w:ascii="Times New Roman" w:hAnsi="Times New Roman"/>
                <w:color w:val="0000FF"/>
                <w:u w:val="single"/>
                <w:lang w:val="de-DE"/>
              </w:rPr>
              <w:fldChar w:fldCharType="begin">
                <w:fldData xml:space="preserve">PEVuZE5vdGU+PENpdGU+PEF1dGhvcj5TaGFoaG9zc2Vpbmk8L0F1dGhvcj48WWVhcj4yMDA5PC9Z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</w:fldData>
              </w:fldChar>
            </w:r>
            <w:r w:rsidR="002F59AF">
              <w:rPr>
                <w:rFonts w:ascii="Times New Roman" w:hAnsi="Times New Roman"/>
                <w:color w:val="0000FF"/>
                <w:u w:val="single"/>
                <w:lang w:val="de-DE"/>
              </w:rPr>
              <w:instrText xml:space="preserve"> ADDIN EN.CITE.DATA </w:instrText>
            </w:r>
            <w:r w:rsidR="002F59AF">
              <w:rPr>
                <w:rFonts w:ascii="Times New Roman" w:hAnsi="Times New Roman"/>
                <w:color w:val="0000FF"/>
                <w:u w:val="single"/>
                <w:lang w:val="de-DE"/>
              </w:rPr>
            </w:r>
            <w:r w:rsidR="002F59AF">
              <w:rPr>
                <w:rFonts w:ascii="Times New Roman" w:hAnsi="Times New Roman"/>
                <w:color w:val="0000FF"/>
                <w:u w:val="single"/>
                <w:lang w:val="de-DE"/>
              </w:rPr>
              <w:fldChar w:fldCharType="end"/>
            </w:r>
            <w:r w:rsidR="00BF65BC" w:rsidRPr="005136E8">
              <w:rPr>
                <w:rFonts w:ascii="Times New Roman" w:hAnsi="Times New Roman"/>
                <w:color w:val="0000FF"/>
                <w:u w:val="single"/>
                <w:lang w:val="de-DE"/>
              </w:rPr>
            </w:r>
            <w:r w:rsidR="00BF65BC" w:rsidRPr="005136E8">
              <w:rPr>
                <w:rFonts w:ascii="Times New Roman" w:hAnsi="Times New Roman"/>
                <w:color w:val="0000FF"/>
                <w:u w:val="single"/>
                <w:lang w:val="de-DE"/>
              </w:rPr>
              <w:fldChar w:fldCharType="separate"/>
            </w:r>
            <w:r w:rsidR="002F59AF">
              <w:rPr>
                <w:rFonts w:ascii="Times New Roman" w:hAnsi="Times New Roman"/>
                <w:noProof/>
                <w:color w:val="0000FF"/>
                <w:u w:val="single"/>
                <w:lang w:val="de-DE"/>
              </w:rPr>
              <w:t>[</w:t>
            </w:r>
            <w:hyperlink w:anchor="_ENREF_19" w:tooltip="Shahhosseini, 2009 #563" w:history="1">
              <w:r w:rsidR="00152ACF">
                <w:rPr>
                  <w:rFonts w:ascii="Times New Roman" w:hAnsi="Times New Roman"/>
                  <w:noProof/>
                  <w:color w:val="0000FF"/>
                  <w:u w:val="single"/>
                  <w:lang w:val="de-DE"/>
                </w:rPr>
                <w:t>19</w:t>
              </w:r>
            </w:hyperlink>
            <w:r w:rsidR="002F59AF">
              <w:rPr>
                <w:rFonts w:ascii="Times New Roman" w:hAnsi="Times New Roman"/>
                <w:noProof/>
                <w:color w:val="0000FF"/>
                <w:u w:val="single"/>
                <w:lang w:val="de-DE"/>
              </w:rPr>
              <w:t>]</w:t>
            </w:r>
            <w:r w:rsidR="00BF65BC" w:rsidRPr="005136E8">
              <w:rPr>
                <w:rFonts w:ascii="Times New Roman" w:hAnsi="Times New Roman"/>
                <w:color w:val="0000FF"/>
                <w:u w:val="single"/>
                <w:lang w:val="de-DE"/>
              </w:rPr>
              <w:fldChar w:fldCharType="end"/>
            </w:r>
            <w:r w:rsidR="00D636E7" w:rsidRPr="00D636E7">
              <w:rPr>
                <w:sz w:val="16"/>
                <w:szCs w:val="16"/>
              </w:rPr>
              <w:t>., Hamkar, R.</w:t>
            </w:r>
            <w:r w:rsidR="00BF65BC" w:rsidRPr="005136E8">
              <w:rPr>
                <w:rFonts w:ascii="Times New Roman" w:hAnsi="Times New Roman"/>
                <w:color w:val="0000FF"/>
                <w:u w:val="single"/>
                <w:lang w:val="de-DE"/>
              </w:rPr>
              <w:fldChar w:fldCharType="begin">
                <w:fldData xml:space="preserve">PEVuZE5vdGU+PENpdGU+PEF1dGhvcj5IYW1rYXI8L0F1dGhvcj48WWVhcj4yMDA2PC9ZZWFyPjxS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</w:fldData>
              </w:fldChar>
            </w:r>
            <w:r w:rsidR="002F59AF">
              <w:rPr>
                <w:rFonts w:ascii="Times New Roman" w:hAnsi="Times New Roman"/>
                <w:color w:val="0000FF"/>
                <w:u w:val="single"/>
                <w:lang w:val="de-DE"/>
              </w:rPr>
              <w:instrText xml:space="preserve"> ADDIN EN.CITE </w:instrText>
            </w:r>
            <w:r w:rsidR="002F59AF">
              <w:rPr>
                <w:rFonts w:ascii="Times New Roman" w:hAnsi="Times New Roman"/>
                <w:color w:val="0000FF"/>
                <w:u w:val="single"/>
                <w:lang w:val="de-DE"/>
              </w:rPr>
              <w:fldChar w:fldCharType="begin">
                <w:fldData xml:space="preserve">PEVuZE5vdGU+PENpdGU+PEF1dGhvcj5IYW1rYXI8L0F1dGhvcj48WWVhcj4yMDA2PC9ZZWFyPjxS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</w:fldData>
              </w:fldChar>
            </w:r>
            <w:r w:rsidR="002F59AF">
              <w:rPr>
                <w:rFonts w:ascii="Times New Roman" w:hAnsi="Times New Roman"/>
                <w:color w:val="0000FF"/>
                <w:u w:val="single"/>
                <w:lang w:val="de-DE"/>
              </w:rPr>
              <w:instrText xml:space="preserve"> ADDIN EN.CITE.DATA </w:instrText>
            </w:r>
            <w:r w:rsidR="002F59AF">
              <w:rPr>
                <w:rFonts w:ascii="Times New Roman" w:hAnsi="Times New Roman"/>
                <w:color w:val="0000FF"/>
                <w:u w:val="single"/>
                <w:lang w:val="de-DE"/>
              </w:rPr>
            </w:r>
            <w:r w:rsidR="002F59AF">
              <w:rPr>
                <w:rFonts w:ascii="Times New Roman" w:hAnsi="Times New Roman"/>
                <w:color w:val="0000FF"/>
                <w:u w:val="single"/>
                <w:lang w:val="de-DE"/>
              </w:rPr>
              <w:fldChar w:fldCharType="end"/>
            </w:r>
            <w:r w:rsidR="00BF65BC" w:rsidRPr="005136E8">
              <w:rPr>
                <w:rFonts w:ascii="Times New Roman" w:hAnsi="Times New Roman"/>
                <w:color w:val="0000FF"/>
                <w:u w:val="single"/>
                <w:lang w:val="de-DE"/>
              </w:rPr>
            </w:r>
            <w:r w:rsidR="00BF65BC" w:rsidRPr="005136E8">
              <w:rPr>
                <w:rFonts w:ascii="Times New Roman" w:hAnsi="Times New Roman"/>
                <w:color w:val="0000FF"/>
                <w:u w:val="single"/>
                <w:lang w:val="de-DE"/>
              </w:rPr>
              <w:fldChar w:fldCharType="separate"/>
            </w:r>
            <w:r w:rsidR="002F59AF">
              <w:rPr>
                <w:rFonts w:ascii="Times New Roman" w:hAnsi="Times New Roman"/>
                <w:noProof/>
                <w:color w:val="0000FF"/>
                <w:u w:val="single"/>
                <w:lang w:val="de-DE"/>
              </w:rPr>
              <w:t>[</w:t>
            </w:r>
            <w:hyperlink w:anchor="_ENREF_20" w:tooltip="Hamkar, 2006 #328" w:history="1">
              <w:r w:rsidR="00152ACF">
                <w:rPr>
                  <w:rFonts w:ascii="Times New Roman" w:hAnsi="Times New Roman"/>
                  <w:noProof/>
                  <w:color w:val="0000FF"/>
                  <w:u w:val="single"/>
                  <w:lang w:val="de-DE"/>
                </w:rPr>
                <w:t>20</w:t>
              </w:r>
            </w:hyperlink>
            <w:r w:rsidR="002F59AF">
              <w:rPr>
                <w:rFonts w:ascii="Times New Roman" w:hAnsi="Times New Roman"/>
                <w:noProof/>
                <w:color w:val="0000FF"/>
                <w:u w:val="single"/>
                <w:lang w:val="de-DE"/>
              </w:rPr>
              <w:t>]</w:t>
            </w:r>
            <w:r w:rsidR="00BF65BC" w:rsidRPr="005136E8">
              <w:rPr>
                <w:rFonts w:ascii="Times New Roman" w:hAnsi="Times New Roman"/>
                <w:color w:val="0000FF"/>
                <w:u w:val="single"/>
                <w:lang w:val="de-DE"/>
              </w:rPr>
              <w:fldChar w:fldCharType="end"/>
            </w:r>
            <w:r w:rsidR="00D636E7" w:rsidRPr="00D636E7">
              <w:rPr>
                <w:sz w:val="16"/>
                <w:szCs w:val="16"/>
              </w:rPr>
              <w:t xml:space="preserve"> </w:t>
            </w:r>
            <w:r w:rsidR="005136E8" w:rsidRPr="005136E8">
              <w:rPr>
                <w:sz w:val="16"/>
                <w:szCs w:val="16"/>
                <w:lang w:val="de-DE"/>
              </w:rPr>
              <w:t>and Emadi, H</w:t>
            </w:r>
            <w:r w:rsidR="00BF65BC" w:rsidRPr="005136E8">
              <w:rPr>
                <w:rFonts w:ascii="Times New Roman" w:hAnsi="Times New Roman"/>
                <w:color w:val="0000FF"/>
                <w:u w:val="single"/>
                <w:lang w:val="de-DE"/>
              </w:rPr>
              <w:fldChar w:fldCharType="begin"/>
            </w:r>
            <w:r w:rsidR="002F59AF">
              <w:rPr>
                <w:rFonts w:ascii="Times New Roman" w:hAnsi="Times New Roman"/>
                <w:color w:val="0000FF"/>
                <w:u w:val="single"/>
                <w:lang w:val="de-DE"/>
              </w:rPr>
              <w:instrText xml:space="preserve"> ADDIN EN.CITE &lt;EndNote&gt;&lt;Cite&gt;&lt;Author&gt;Emadi&lt;/Author&gt;&lt;Year&gt;2007&lt;/Year&gt;&lt;RecNum&gt;236&lt;/RecNum&gt;&lt;DisplayText&gt;[40]&lt;/DisplayText&gt;&lt;record&gt;&lt;rec-number&gt;236&lt;/rec-number&gt;&lt;foreign-keys&gt;&lt;key app="EN" db-id="pzrr2wwec92vr1e5s2e5wx2twzax9tzvt5zt" timestamp="1381414333"&gt;236&lt;/key&gt;&lt;/foreign-keys&gt;&lt;ref-type name="Journal Article"&gt;17&lt;/ref-type&gt;&lt;contributors&gt;&lt;authors&gt;&lt;author&gt;Emadi, H.&lt;/author&gt;&lt;author&gt;Hajabdolbaghi, M.&lt;/author&gt;&lt;author&gt;Rasoolinejad, M.&lt;/author&gt;&lt;author&gt;Jafari, S.&lt;/author&gt;&lt;author&gt;Khairandish, P.&lt;/author&gt;&lt;author&gt;Taheri, L.&lt;/author&gt;&lt;author&gt;Karami, A.&lt;/author&gt;&lt;/authors&gt;&lt;/contributors&gt;&lt;titles&gt;&lt;title&gt;Outcome of pregnancy in pregnant women vaccinated in the mass campaign against measles/rubella in Tehran, Iran&lt;/title&gt;&lt;secondary-title&gt;International Journal of Antimicrobial Agents&lt;/secondary-title&gt;&lt;short-title&gt;Outcome of pregnancy in pregnant women vaccinated in the mass campaign against measles/rubella in Tehran, Iran&lt;/short-title&gt;&lt;/titles&gt;&lt;periodical&gt;&lt;full-title&gt;International Journal of Antimicrobial Agents&lt;/full-title&gt;&lt;/periodical&gt;&lt;pages&gt;S288-S289&lt;/pages&gt;&lt;volume&gt;29&lt;/volume&gt;&lt;dates&gt;&lt;year&gt;2007&lt;/year&gt;&lt;pub-dates&gt;&lt;date&gt;Mar&lt;/date&gt;&lt;/pub-dates&gt;&lt;/dates&gt;&lt;isbn&gt;0924-8579&lt;/isbn&gt;&lt;accession-num&gt;WOS:000253692401134&lt;/accession-num&gt;&lt;urls&gt;&lt;related-urls&gt;&lt;url&gt;&amp;lt;Go to ISI&amp;gt;://WOS:000253692401134&lt;/url&gt;&lt;url&gt;http://ac.els-cdn.com/S0924857907709135/1-s2.0-S0924857907709135-main.pdf?_tid=ce7eb92c-31b6-11e3-aeeb-00000aacb35f&amp;amp;acdnat=1381414877_d7126f588428c4ffab3b25eb3647f94f&lt;/url&gt;&lt;/related-urls&gt;&lt;/urls&gt;&lt;electronic-resource-num&gt;10.1016/s0924-8579(07)70913-5&lt;/electronic-resource-num&gt;&lt;/record&gt;&lt;/Cite&gt;&lt;/EndNote&gt;</w:instrText>
            </w:r>
            <w:r w:rsidR="00BF65BC" w:rsidRPr="005136E8">
              <w:rPr>
                <w:rFonts w:ascii="Times New Roman" w:hAnsi="Times New Roman"/>
                <w:color w:val="0000FF"/>
                <w:u w:val="single"/>
                <w:lang w:val="de-DE"/>
              </w:rPr>
              <w:fldChar w:fldCharType="separate"/>
            </w:r>
            <w:r w:rsidR="002F59AF">
              <w:rPr>
                <w:rFonts w:ascii="Times New Roman" w:hAnsi="Times New Roman"/>
                <w:noProof/>
                <w:color w:val="0000FF"/>
                <w:u w:val="single"/>
                <w:lang w:val="de-DE"/>
              </w:rPr>
              <w:t>[</w:t>
            </w:r>
            <w:hyperlink w:anchor="_ENREF_40" w:tooltip="Emadi, 2007 #236" w:history="1">
              <w:r w:rsidR="00152ACF">
                <w:rPr>
                  <w:rFonts w:ascii="Times New Roman" w:hAnsi="Times New Roman"/>
                  <w:noProof/>
                  <w:color w:val="0000FF"/>
                  <w:u w:val="single"/>
                  <w:lang w:val="de-DE"/>
                </w:rPr>
                <w:t>40</w:t>
              </w:r>
            </w:hyperlink>
            <w:r w:rsidR="002F59AF">
              <w:rPr>
                <w:rFonts w:ascii="Times New Roman" w:hAnsi="Times New Roman"/>
                <w:noProof/>
                <w:color w:val="0000FF"/>
                <w:u w:val="single"/>
                <w:lang w:val="de-DE"/>
              </w:rPr>
              <w:t>]</w:t>
            </w:r>
            <w:r w:rsidR="00BF65BC" w:rsidRPr="005136E8">
              <w:rPr>
                <w:rFonts w:ascii="Times New Roman" w:hAnsi="Times New Roman"/>
                <w:color w:val="0000FF"/>
                <w:u w:val="single"/>
                <w:lang w:val="de-DE"/>
              </w:rPr>
              <w:fldChar w:fldCharType="end"/>
            </w:r>
            <w:r w:rsidR="005136E8" w:rsidRPr="005136E8">
              <w:rPr>
                <w:sz w:val="16"/>
                <w:szCs w:val="16"/>
                <w:lang w:val="de-DE"/>
              </w:rPr>
              <w:t>. unlikely as different province</w:t>
            </w:r>
          </w:p>
        </w:tc>
      </w:tr>
      <w:tr w:rsidR="005136E8" w:rsidRPr="005136E8" w14:paraId="0F492425" w14:textId="77777777" w:rsidTr="001A3E9B">
        <w:trPr>
          <w:trHeight w:val="763"/>
        </w:trPr>
        <w:tc>
          <w:tcPr>
            <w:tcW w:w="959" w:type="dxa"/>
            <w:tcBorders>
              <w:top w:val="single" w:sz="4" w:space="0" w:color="BFBFBF"/>
              <w:left w:val="single" w:sz="4" w:space="0" w:color="BFBFBF"/>
              <w:bottom w:val="single" w:sz="4" w:space="0" w:color="BFBFBF"/>
              <w:right w:val="single" w:sz="4" w:space="0" w:color="BFBFBF"/>
            </w:tcBorders>
          </w:tcPr>
          <w:p w14:paraId="0472BC8A" w14:textId="16E4190A" w:rsidR="005136E8" w:rsidRPr="005136E8" w:rsidRDefault="005136E8" w:rsidP="002F59AF">
            <w:pPr>
              <w:spacing w:after="0"/>
              <w:rPr>
                <w:b/>
                <w:color w:val="000000"/>
                <w:sz w:val="16"/>
                <w:szCs w:val="16"/>
                <w:lang w:val="de-DE"/>
              </w:rPr>
            </w:pPr>
            <w:r w:rsidRPr="005136E8">
              <w:rPr>
                <w:b/>
                <w:color w:val="000000"/>
                <w:sz w:val="16"/>
                <w:szCs w:val="16"/>
                <w:lang w:val="de-DE"/>
              </w:rPr>
              <w:t>Shahhosseini, Z., 2009</w:t>
            </w:r>
            <w:r w:rsidR="00BF65BC" w:rsidRPr="005136E8">
              <w:rPr>
                <w:rFonts w:ascii="Times New Roman" w:hAnsi="Times New Roman"/>
                <w:color w:val="0000FF"/>
                <w:u w:val="single"/>
                <w:lang w:val="de-DE"/>
              </w:rPr>
              <w:fldChar w:fldCharType="begin">
                <w:fldData xml:space="preserve">PEVuZE5vdGU+PENpdGU+PEF1dGhvcj5TaGFoaG9zc2Vpbmk8L0F1dGhvcj48WWVhcj4yMDA5PC9Z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</w:fldData>
              </w:fldChar>
            </w:r>
            <w:r w:rsidR="002F59AF">
              <w:rPr>
                <w:rFonts w:ascii="Times New Roman" w:hAnsi="Times New Roman"/>
                <w:color w:val="0000FF"/>
                <w:u w:val="single"/>
                <w:lang w:val="de-DE"/>
              </w:rPr>
              <w:instrText xml:space="preserve"> ADDIN EN.CITE </w:instrText>
            </w:r>
            <w:r w:rsidR="002F59AF">
              <w:rPr>
                <w:rFonts w:ascii="Times New Roman" w:hAnsi="Times New Roman"/>
                <w:color w:val="0000FF"/>
                <w:u w:val="single"/>
                <w:lang w:val="de-DE"/>
              </w:rPr>
              <w:fldChar w:fldCharType="begin">
                <w:fldData xml:space="preserve">PEVuZE5vdGU+PENpdGU+PEF1dGhvcj5TaGFoaG9zc2Vpbmk8L0F1dGhvcj48WWVhcj4yMDA5PC9Z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</w:fldData>
              </w:fldChar>
            </w:r>
            <w:r w:rsidR="002F59AF">
              <w:rPr>
                <w:rFonts w:ascii="Times New Roman" w:hAnsi="Times New Roman"/>
                <w:color w:val="0000FF"/>
                <w:u w:val="single"/>
                <w:lang w:val="de-DE"/>
              </w:rPr>
              <w:instrText xml:space="preserve"> ADDIN EN.CITE.DATA </w:instrText>
            </w:r>
            <w:r w:rsidR="002F59AF">
              <w:rPr>
                <w:rFonts w:ascii="Times New Roman" w:hAnsi="Times New Roman"/>
                <w:color w:val="0000FF"/>
                <w:u w:val="single"/>
                <w:lang w:val="de-DE"/>
              </w:rPr>
            </w:r>
            <w:r w:rsidR="002F59AF">
              <w:rPr>
                <w:rFonts w:ascii="Times New Roman" w:hAnsi="Times New Roman"/>
                <w:color w:val="0000FF"/>
                <w:u w:val="single"/>
                <w:lang w:val="de-DE"/>
              </w:rPr>
              <w:fldChar w:fldCharType="end"/>
            </w:r>
            <w:r w:rsidR="00BF65BC" w:rsidRPr="005136E8">
              <w:rPr>
                <w:rFonts w:ascii="Times New Roman" w:hAnsi="Times New Roman"/>
                <w:color w:val="0000FF"/>
                <w:u w:val="single"/>
                <w:lang w:val="de-DE"/>
              </w:rPr>
            </w:r>
            <w:r w:rsidR="00BF65BC" w:rsidRPr="005136E8">
              <w:rPr>
                <w:rFonts w:ascii="Times New Roman" w:hAnsi="Times New Roman"/>
                <w:color w:val="0000FF"/>
                <w:u w:val="single"/>
                <w:lang w:val="de-DE"/>
              </w:rPr>
              <w:fldChar w:fldCharType="separate"/>
            </w:r>
            <w:r w:rsidR="002F59AF">
              <w:rPr>
                <w:rFonts w:ascii="Times New Roman" w:hAnsi="Times New Roman"/>
                <w:noProof/>
                <w:color w:val="0000FF"/>
                <w:u w:val="single"/>
                <w:lang w:val="de-DE"/>
              </w:rPr>
              <w:t>[</w:t>
            </w:r>
            <w:hyperlink w:anchor="_ENREF_19" w:tooltip="Shahhosseini, 2009 #563" w:history="1">
              <w:r w:rsidR="00152ACF">
                <w:rPr>
                  <w:rFonts w:ascii="Times New Roman" w:hAnsi="Times New Roman"/>
                  <w:noProof/>
                  <w:color w:val="0000FF"/>
                  <w:u w:val="single"/>
                  <w:lang w:val="de-DE"/>
                </w:rPr>
                <w:t>19</w:t>
              </w:r>
            </w:hyperlink>
            <w:r w:rsidR="002F59AF">
              <w:rPr>
                <w:rFonts w:ascii="Times New Roman" w:hAnsi="Times New Roman"/>
                <w:noProof/>
                <w:color w:val="0000FF"/>
                <w:u w:val="single"/>
                <w:lang w:val="de-DE"/>
              </w:rPr>
              <w:t>]</w:t>
            </w:r>
            <w:r w:rsidR="00BF65BC" w:rsidRPr="005136E8">
              <w:rPr>
                <w:rFonts w:ascii="Times New Roman" w:hAnsi="Times New Roman"/>
                <w:color w:val="0000FF"/>
                <w:u w:val="single"/>
                <w:lang w:val="de-DE"/>
              </w:rPr>
              <w:fldChar w:fldCharType="end"/>
            </w:r>
          </w:p>
        </w:tc>
        <w:tc>
          <w:tcPr>
            <w:tcW w:w="992" w:type="dxa"/>
            <w:tcBorders>
              <w:top w:val="single" w:sz="4" w:space="0" w:color="BFBFBF"/>
              <w:left w:val="single" w:sz="4" w:space="0" w:color="BFBFBF"/>
              <w:bottom w:val="single" w:sz="4" w:space="0" w:color="BFBFBF"/>
              <w:right w:val="single" w:sz="4" w:space="0" w:color="BFBFBF"/>
            </w:tcBorders>
            <w:hideMark/>
          </w:tcPr>
          <w:p w14:paraId="40B7ACB6" w14:textId="77777777" w:rsidR="005136E8" w:rsidRPr="005136E8" w:rsidRDefault="005136E8" w:rsidP="005136E8">
            <w:pPr>
              <w:spacing w:after="0"/>
              <w:rPr>
                <w:color w:val="000000"/>
                <w:sz w:val="16"/>
                <w:szCs w:val="16"/>
                <w:lang w:val="de-DE"/>
              </w:rPr>
            </w:pPr>
            <w:r w:rsidRPr="005136E8">
              <w:rPr>
                <w:color w:val="000000"/>
                <w:sz w:val="16"/>
                <w:szCs w:val="16"/>
                <w:lang w:val="de-DE"/>
              </w:rPr>
              <w:t>Iran, NK, Abstract</w:t>
            </w:r>
          </w:p>
        </w:tc>
        <w:tc>
          <w:tcPr>
            <w:tcW w:w="1559" w:type="dxa"/>
            <w:tcBorders>
              <w:top w:val="single" w:sz="4" w:space="0" w:color="BFBFBF"/>
              <w:left w:val="single" w:sz="4" w:space="0" w:color="BFBFBF"/>
              <w:bottom w:val="single" w:sz="4" w:space="0" w:color="BFBFBF"/>
              <w:right w:val="single" w:sz="4" w:space="0" w:color="BFBFBF"/>
            </w:tcBorders>
            <w:hideMark/>
          </w:tcPr>
          <w:p w14:paraId="61698CE5" w14:textId="77777777" w:rsidR="005136E8" w:rsidRPr="005136E8" w:rsidRDefault="00D636E7" w:rsidP="005136E8">
            <w:pPr>
              <w:spacing w:after="0"/>
              <w:rPr>
                <w:color w:val="000000"/>
                <w:sz w:val="16"/>
                <w:szCs w:val="16"/>
              </w:rPr>
            </w:pPr>
            <w:r w:rsidRPr="00D636E7">
              <w:rPr>
                <w:color w:val="000000"/>
                <w:sz w:val="16"/>
                <w:szCs w:val="16"/>
              </w:rPr>
              <w:t>(see above Namaei, M. H., 2008)</w:t>
            </w:r>
          </w:p>
        </w:tc>
        <w:tc>
          <w:tcPr>
            <w:tcW w:w="1588" w:type="dxa"/>
            <w:tcBorders>
              <w:top w:val="single" w:sz="4" w:space="0" w:color="BFBFBF"/>
              <w:left w:val="single" w:sz="4" w:space="0" w:color="BFBFBF"/>
              <w:bottom w:val="single" w:sz="4" w:space="0" w:color="BFBFBF"/>
              <w:right w:val="single" w:sz="4" w:space="0" w:color="BFBFBF"/>
            </w:tcBorders>
            <w:hideMark/>
          </w:tcPr>
          <w:p w14:paraId="294F11AC" w14:textId="77777777" w:rsidR="005136E8" w:rsidRPr="001C6AAC" w:rsidRDefault="002B7311" w:rsidP="005136E8">
            <w:pPr>
              <w:spacing w:after="0"/>
              <w:rPr>
                <w:color w:val="000000"/>
                <w:sz w:val="16"/>
                <w:szCs w:val="16"/>
                <w:lang w:val="en-US"/>
              </w:rPr>
            </w:pPr>
            <w:r w:rsidRPr="002B7311">
              <w:rPr>
                <w:color w:val="000000"/>
                <w:sz w:val="16"/>
                <w:szCs w:val="16"/>
                <w:lang w:val="en-US"/>
              </w:rPr>
              <w:t>406 / 493</w:t>
            </w:r>
          </w:p>
          <w:p w14:paraId="5965BD36" w14:textId="36D3A758" w:rsidR="00AD557A" w:rsidRPr="001C6AAC" w:rsidRDefault="002B7311" w:rsidP="0003140F">
            <w:pPr>
              <w:spacing w:after="0"/>
              <w:rPr>
                <w:color w:val="000000"/>
                <w:sz w:val="16"/>
                <w:szCs w:val="16"/>
                <w:lang w:val="en-US"/>
              </w:rPr>
            </w:pPr>
            <w:r w:rsidRPr="002B7311">
              <w:rPr>
                <w:color w:val="000000"/>
                <w:sz w:val="16"/>
                <w:szCs w:val="16"/>
                <w:lang w:val="en-US"/>
              </w:rPr>
              <w:t xml:space="preserve"> </w:t>
            </w:r>
          </w:p>
        </w:tc>
        <w:tc>
          <w:tcPr>
            <w:tcW w:w="1843" w:type="dxa"/>
            <w:tcBorders>
              <w:top w:val="single" w:sz="4" w:space="0" w:color="BFBFBF"/>
              <w:left w:val="single" w:sz="4" w:space="0" w:color="BFBFBF"/>
              <w:bottom w:val="single" w:sz="4" w:space="0" w:color="BFBFBF"/>
              <w:right w:val="single" w:sz="4" w:space="0" w:color="BFBFBF"/>
            </w:tcBorders>
            <w:hideMark/>
          </w:tcPr>
          <w:p w14:paraId="2F18B6A1" w14:textId="77777777" w:rsidR="005136E8" w:rsidRPr="005136E8" w:rsidRDefault="005136E8" w:rsidP="005136E8">
            <w:pPr>
              <w:spacing w:after="0"/>
              <w:rPr>
                <w:color w:val="000000"/>
                <w:sz w:val="16"/>
                <w:szCs w:val="16"/>
                <w:lang w:val="de-DE"/>
              </w:rPr>
            </w:pPr>
            <w:r w:rsidRPr="005136E8">
              <w:rPr>
                <w:color w:val="000000"/>
                <w:sz w:val="16"/>
                <w:szCs w:val="16"/>
                <w:lang w:val="de-DE"/>
              </w:rPr>
              <w:t>NK</w:t>
            </w:r>
          </w:p>
        </w:tc>
        <w:tc>
          <w:tcPr>
            <w:tcW w:w="1701" w:type="dxa"/>
            <w:tcBorders>
              <w:top w:val="single" w:sz="4" w:space="0" w:color="BFBFBF"/>
              <w:left w:val="single" w:sz="4" w:space="0" w:color="BFBFBF"/>
              <w:bottom w:val="single" w:sz="4" w:space="0" w:color="BFBFBF"/>
              <w:right w:val="single" w:sz="4" w:space="0" w:color="BFBFBF"/>
            </w:tcBorders>
            <w:hideMark/>
          </w:tcPr>
          <w:p w14:paraId="62231B8C" w14:textId="77777777" w:rsidR="005136E8" w:rsidRPr="005136E8" w:rsidRDefault="005136E8" w:rsidP="005136E8">
            <w:pPr>
              <w:spacing w:after="0"/>
              <w:rPr>
                <w:color w:val="000000"/>
                <w:sz w:val="16"/>
                <w:szCs w:val="16"/>
                <w:lang w:val="de-DE"/>
              </w:rPr>
            </w:pPr>
            <w:r w:rsidRPr="005136E8">
              <w:rPr>
                <w:rFonts w:cs="Calibri"/>
                <w:color w:val="000000"/>
                <w:sz w:val="16"/>
                <w:szCs w:val="16"/>
                <w:lang w:val="de-DE"/>
              </w:rPr>
              <w:t>NK</w:t>
            </w:r>
          </w:p>
        </w:tc>
        <w:tc>
          <w:tcPr>
            <w:tcW w:w="4933" w:type="dxa"/>
            <w:gridSpan w:val="2"/>
            <w:tcBorders>
              <w:top w:val="single" w:sz="4" w:space="0" w:color="BFBFBF"/>
              <w:left w:val="single" w:sz="4" w:space="0" w:color="BFBFBF"/>
              <w:bottom w:val="single" w:sz="4" w:space="0" w:color="BFBFBF"/>
              <w:right w:val="single" w:sz="4" w:space="0" w:color="BFBFBF"/>
            </w:tcBorders>
          </w:tcPr>
          <w:p w14:paraId="77E4BAA0" w14:textId="77777777" w:rsidR="005136E8" w:rsidRPr="00313793" w:rsidRDefault="00D636E7" w:rsidP="005136E8">
            <w:pPr>
              <w:spacing w:after="0"/>
              <w:rPr>
                <w:b/>
                <w:i/>
                <w:color w:val="000000"/>
                <w:sz w:val="16"/>
                <w:szCs w:val="16"/>
              </w:rPr>
            </w:pPr>
            <w:r w:rsidRPr="00313793">
              <w:rPr>
                <w:b/>
                <w:i/>
                <w:color w:val="000000"/>
                <w:sz w:val="16"/>
                <w:szCs w:val="16"/>
              </w:rPr>
              <w:t>0 CRS</w:t>
            </w:r>
          </w:p>
          <w:p w14:paraId="1CD87421" w14:textId="77777777" w:rsidR="005136E8" w:rsidRPr="005136E8" w:rsidRDefault="00D636E7" w:rsidP="005136E8">
            <w:pPr>
              <w:spacing w:after="0"/>
              <w:rPr>
                <w:color w:val="000000"/>
                <w:sz w:val="16"/>
                <w:szCs w:val="16"/>
                <w:lang w:val="de-DE"/>
              </w:rPr>
            </w:pPr>
            <w:r w:rsidRPr="00D636E7">
              <w:rPr>
                <w:color w:val="000000"/>
                <w:sz w:val="16"/>
                <w:szCs w:val="16"/>
              </w:rPr>
              <w:t xml:space="preserve">Malformations and pregnancy outcomes balanced across both groups. </w:t>
            </w:r>
            <w:r w:rsidR="005136E8" w:rsidRPr="005136E8">
              <w:rPr>
                <w:color w:val="000000"/>
                <w:sz w:val="16"/>
                <w:szCs w:val="16"/>
                <w:lang w:val="de-DE"/>
              </w:rPr>
              <w:t>Figures not given.</w:t>
            </w:r>
          </w:p>
        </w:tc>
        <w:tc>
          <w:tcPr>
            <w:tcW w:w="2551" w:type="dxa"/>
            <w:tcBorders>
              <w:top w:val="single" w:sz="4" w:space="0" w:color="BFBFBF"/>
              <w:left w:val="single" w:sz="4" w:space="0" w:color="BFBFBF"/>
              <w:bottom w:val="single" w:sz="4" w:space="0" w:color="BFBFBF"/>
              <w:right w:val="single" w:sz="4" w:space="0" w:color="BFBFBF"/>
            </w:tcBorders>
            <w:hideMark/>
          </w:tcPr>
          <w:p w14:paraId="36EBCDF6" w14:textId="70C7B268" w:rsidR="005136E8" w:rsidRPr="005136E8" w:rsidRDefault="0003140F" w:rsidP="002F59AF">
            <w:pPr>
              <w:spacing w:after="0"/>
              <w:rPr>
                <w:color w:val="000000"/>
                <w:sz w:val="16"/>
                <w:szCs w:val="16"/>
                <w:lang w:val="de-DE"/>
              </w:rPr>
            </w:pPr>
            <w:r>
              <w:rPr>
                <w:sz w:val="16"/>
                <w:szCs w:val="16"/>
              </w:rPr>
              <w:t>O</w:t>
            </w:r>
            <w:r w:rsidR="00D636E7" w:rsidRPr="00D636E7">
              <w:rPr>
                <w:sz w:val="16"/>
                <w:szCs w:val="16"/>
              </w:rPr>
              <w:t>verlap with women reported in Namaei, M. H.</w:t>
            </w:r>
            <w:r w:rsidR="00D636E7" w:rsidRPr="00D636E7">
              <w:rPr>
                <w:b/>
                <w:color w:val="000000"/>
                <w:sz w:val="16"/>
                <w:szCs w:val="16"/>
              </w:rPr>
              <w:t xml:space="preserve"> </w:t>
            </w:r>
            <w:r w:rsidR="00BF65BC" w:rsidRPr="005136E8">
              <w:rPr>
                <w:rFonts w:ascii="Times New Roman" w:hAnsi="Times New Roman"/>
                <w:color w:val="0000FF"/>
                <w:u w:val="single"/>
                <w:lang w:val="de-DE"/>
              </w:rPr>
              <w:fldChar w:fldCharType="begin"/>
            </w:r>
            <w:r w:rsidR="002F59AF">
              <w:rPr>
                <w:rFonts w:ascii="Times New Roman" w:hAnsi="Times New Roman"/>
                <w:color w:val="0000FF"/>
                <w:u w:val="single"/>
                <w:lang w:val="de-DE"/>
              </w:rPr>
              <w:instrText xml:space="preserve"> ADDIN EN.CITE &lt;EndNote&gt;&lt;Cite&gt;&lt;Author&gt;Namaei&lt;/Author&gt;&lt;Year&gt;2008&lt;/Year&gt;&lt;RecNum&gt;478&lt;/RecNum&gt;&lt;DisplayText&gt;[18]&lt;/DisplayText&gt;&lt;record&gt;&lt;rec-number&gt;478&lt;/rec-number&gt;&lt;foreign-keys&gt;&lt;key app="EN" db-id="pzrr2wwec92vr1e5s2e5wx2twzax9tzvt5zt" timestamp="1381414334"&gt;478&lt;/key&gt;&lt;/foreign-keys&gt;&lt;ref-type name="Journal Article"&gt;17&lt;/ref-type&gt;&lt;contributors&gt;&lt;authors&gt;&lt;author&gt;Namaei, M. H.&lt;/author&gt;&lt;author&gt;Ziaee, M.&lt;/author&gt;&lt;author&gt;Naseh, N.&lt;/author&gt;&lt;/authors&gt;&lt;/contributors&gt;&lt;auth-address&gt;Birjand University of Medical Science, Birjand, Iran.&lt;/auth-address&gt;&lt;titles&gt;&lt;title&gt;Congenital rubella syndrome in infants of women vaccinated during or just before pregnancy with measles-rubella vaccine&lt;/title&gt;&lt;secondary-title&gt;Indian Journal of Medical Research&lt;/secondary-title&gt;&lt;short-title&gt;Congenital rubella syndrome in infants of women vaccinated during or just before pregnancy with measles-rubella vaccine&lt;/short-title&gt;&lt;/titles&gt;&lt;periodical&gt;&lt;full-title&gt;Indian Journal of Medical Research&lt;/full-title&gt;&lt;/periodical&gt;&lt;pages&gt;551-4&lt;/pages&gt;&lt;volume&gt;127&lt;/volume&gt;&lt;number&gt;6&lt;/number&gt;&lt;dates&gt;&lt;year&gt;2008&lt;/year&gt;&lt;/dates&gt;&lt;accession-num&gt;18765873&lt;/accession-num&gt;&lt;work-type&gt;Research Support, Non-U.S. Gov&amp;apos;t&lt;/work-type&gt;&lt;urls&gt;&lt;related-urls&gt;&lt;url&gt;http://ovidsp.ovid.com/ovidweb.cgi?T=JS&amp;amp;CSC=Y&amp;amp;NEWS=N&amp;amp;PAGE=fulltext&amp;amp;D=medc&amp;amp;AN=18765873http://lshtmsfx.hosted.exlibrisgroup.com/lshtm?sid=OVID:medline&amp;amp;id=pmid:18765873&amp;amp;id=doi:&amp;amp;issn=0971-5916&amp;amp;isbn=&amp;amp;volume=127&amp;amp;issue=6&amp;amp;spage=551&amp;amp;pages=551-4&amp;amp;date=2008&amp;amp;title=Indian+Journal+of+Medical+Research&amp;amp;atitle=Congenital+rubella+syndrome+in+infants+of+women+vaccinated+during+or+just+before+pregnancy+with+measles-rubella+vaccine.&amp;amp;aulast=Namaei&amp;amp;pid=%3Cauthor%3ENamaei+MH%3BZiaee+M%3BNaseh+N%3C%2Fauthor%3E%3CAN%3E18765873%3C%2FAN%3E%3CDT%3EJournal+Article%3C%2FDT%3E&lt;/url&gt;&lt;/related-urls&gt;&lt;/urls&gt;&lt;remote-database-name&gt;Medline&lt;/remote-database-name&gt;&lt;remote-database-provider&gt;Ovid Technologies&lt;/remote-database-provider&gt;&lt;/record&gt;&lt;/Cite&gt;&lt;/EndNote&gt;</w:instrText>
            </w:r>
            <w:r w:rsidR="00BF65BC" w:rsidRPr="005136E8">
              <w:rPr>
                <w:rFonts w:ascii="Times New Roman" w:hAnsi="Times New Roman"/>
                <w:color w:val="0000FF"/>
                <w:u w:val="single"/>
                <w:lang w:val="de-DE"/>
              </w:rPr>
              <w:fldChar w:fldCharType="separate"/>
            </w:r>
            <w:r w:rsidR="002F59AF">
              <w:rPr>
                <w:rFonts w:ascii="Times New Roman" w:hAnsi="Times New Roman"/>
                <w:noProof/>
                <w:color w:val="0000FF"/>
                <w:u w:val="single"/>
                <w:lang w:val="de-DE"/>
              </w:rPr>
              <w:t>[</w:t>
            </w:r>
            <w:hyperlink w:anchor="_ENREF_18" w:tooltip="Namaei, 2008 #478" w:history="1">
              <w:r w:rsidR="00152ACF">
                <w:rPr>
                  <w:rFonts w:ascii="Times New Roman" w:hAnsi="Times New Roman"/>
                  <w:noProof/>
                  <w:color w:val="0000FF"/>
                  <w:u w:val="single"/>
                  <w:lang w:val="de-DE"/>
                </w:rPr>
                <w:t>18</w:t>
              </w:r>
            </w:hyperlink>
            <w:r w:rsidR="002F59AF">
              <w:rPr>
                <w:rFonts w:ascii="Times New Roman" w:hAnsi="Times New Roman"/>
                <w:noProof/>
                <w:color w:val="0000FF"/>
                <w:u w:val="single"/>
                <w:lang w:val="de-DE"/>
              </w:rPr>
              <w:t>]</w:t>
            </w:r>
            <w:r w:rsidR="00BF65BC" w:rsidRPr="005136E8">
              <w:rPr>
                <w:rFonts w:ascii="Times New Roman" w:hAnsi="Times New Roman"/>
                <w:color w:val="0000FF"/>
                <w:u w:val="single"/>
                <w:lang w:val="de-DE"/>
              </w:rPr>
              <w:fldChar w:fldCharType="end"/>
            </w:r>
            <w:r w:rsidR="00D636E7" w:rsidRPr="00D636E7">
              <w:rPr>
                <w:sz w:val="16"/>
                <w:szCs w:val="16"/>
              </w:rPr>
              <w:t xml:space="preserve"> </w:t>
            </w:r>
            <w:r w:rsidR="005136E8" w:rsidRPr="005136E8">
              <w:rPr>
                <w:sz w:val="16"/>
                <w:szCs w:val="16"/>
                <w:lang w:val="de-DE"/>
              </w:rPr>
              <w:t>Hamkar, R.</w:t>
            </w:r>
            <w:r w:rsidR="00BF65BC" w:rsidRPr="005136E8">
              <w:rPr>
                <w:rFonts w:ascii="Times New Roman" w:hAnsi="Times New Roman"/>
                <w:color w:val="0000FF"/>
                <w:u w:val="single"/>
                <w:lang w:val="de-DE"/>
              </w:rPr>
              <w:fldChar w:fldCharType="begin">
                <w:fldData xml:space="preserve">PEVuZE5vdGU+PENpdGU+PEF1dGhvcj5IYW1rYXI8L0F1dGhvcj48WWVhcj4yMDA2PC9ZZWFyPjxS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</w:fldData>
              </w:fldChar>
            </w:r>
            <w:r w:rsidR="002F59AF">
              <w:rPr>
                <w:rFonts w:ascii="Times New Roman" w:hAnsi="Times New Roman"/>
                <w:color w:val="0000FF"/>
                <w:u w:val="single"/>
                <w:lang w:val="de-DE"/>
              </w:rPr>
              <w:instrText xml:space="preserve"> ADDIN EN.CITE </w:instrText>
            </w:r>
            <w:r w:rsidR="002F59AF">
              <w:rPr>
                <w:rFonts w:ascii="Times New Roman" w:hAnsi="Times New Roman"/>
                <w:color w:val="0000FF"/>
                <w:u w:val="single"/>
                <w:lang w:val="de-DE"/>
              </w:rPr>
              <w:fldChar w:fldCharType="begin">
                <w:fldData xml:space="preserve">PEVuZE5vdGU+PENpdGU+PEF1dGhvcj5IYW1rYXI8L0F1dGhvcj48WWVhcj4yMDA2PC9ZZWFyPjxS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</w:fldData>
              </w:fldChar>
            </w:r>
            <w:r w:rsidR="002F59AF">
              <w:rPr>
                <w:rFonts w:ascii="Times New Roman" w:hAnsi="Times New Roman"/>
                <w:color w:val="0000FF"/>
                <w:u w:val="single"/>
                <w:lang w:val="de-DE"/>
              </w:rPr>
              <w:instrText xml:space="preserve"> ADDIN EN.CITE.DATA </w:instrText>
            </w:r>
            <w:r w:rsidR="002F59AF">
              <w:rPr>
                <w:rFonts w:ascii="Times New Roman" w:hAnsi="Times New Roman"/>
                <w:color w:val="0000FF"/>
                <w:u w:val="single"/>
                <w:lang w:val="de-DE"/>
              </w:rPr>
            </w:r>
            <w:r w:rsidR="002F59AF">
              <w:rPr>
                <w:rFonts w:ascii="Times New Roman" w:hAnsi="Times New Roman"/>
                <w:color w:val="0000FF"/>
                <w:u w:val="single"/>
                <w:lang w:val="de-DE"/>
              </w:rPr>
              <w:fldChar w:fldCharType="end"/>
            </w:r>
            <w:r w:rsidR="00BF65BC" w:rsidRPr="005136E8">
              <w:rPr>
                <w:rFonts w:ascii="Times New Roman" w:hAnsi="Times New Roman"/>
                <w:color w:val="0000FF"/>
                <w:u w:val="single"/>
                <w:lang w:val="de-DE"/>
              </w:rPr>
            </w:r>
            <w:r w:rsidR="00BF65BC" w:rsidRPr="005136E8">
              <w:rPr>
                <w:rFonts w:ascii="Times New Roman" w:hAnsi="Times New Roman"/>
                <w:color w:val="0000FF"/>
                <w:u w:val="single"/>
                <w:lang w:val="de-DE"/>
              </w:rPr>
              <w:fldChar w:fldCharType="separate"/>
            </w:r>
            <w:r w:rsidR="002F59AF">
              <w:rPr>
                <w:rFonts w:ascii="Times New Roman" w:hAnsi="Times New Roman"/>
                <w:noProof/>
                <w:color w:val="0000FF"/>
                <w:u w:val="single"/>
                <w:lang w:val="de-DE"/>
              </w:rPr>
              <w:t>[</w:t>
            </w:r>
            <w:hyperlink w:anchor="_ENREF_20" w:tooltip="Hamkar, 2006 #328" w:history="1">
              <w:r w:rsidR="00152ACF">
                <w:rPr>
                  <w:rFonts w:ascii="Times New Roman" w:hAnsi="Times New Roman"/>
                  <w:noProof/>
                  <w:color w:val="0000FF"/>
                  <w:u w:val="single"/>
                  <w:lang w:val="de-DE"/>
                </w:rPr>
                <w:t>20</w:t>
              </w:r>
            </w:hyperlink>
            <w:r w:rsidR="002F59AF">
              <w:rPr>
                <w:rFonts w:ascii="Times New Roman" w:hAnsi="Times New Roman"/>
                <w:noProof/>
                <w:color w:val="0000FF"/>
                <w:u w:val="single"/>
                <w:lang w:val="de-DE"/>
              </w:rPr>
              <w:t>]</w:t>
            </w:r>
            <w:r w:rsidR="00BF65BC" w:rsidRPr="005136E8">
              <w:rPr>
                <w:rFonts w:ascii="Times New Roman" w:hAnsi="Times New Roman"/>
                <w:color w:val="0000FF"/>
                <w:u w:val="single"/>
                <w:lang w:val="de-DE"/>
              </w:rPr>
              <w:fldChar w:fldCharType="end"/>
            </w:r>
            <w:r w:rsidR="005136E8" w:rsidRPr="005136E8">
              <w:rPr>
                <w:sz w:val="16"/>
                <w:szCs w:val="16"/>
                <w:lang w:val="de-DE"/>
              </w:rPr>
              <w:t xml:space="preserve"> and Emadi, H.</w:t>
            </w:r>
            <w:r w:rsidR="00BF65BC" w:rsidRPr="005136E8">
              <w:rPr>
                <w:rFonts w:ascii="Times New Roman" w:hAnsi="Times New Roman"/>
                <w:color w:val="0000FF"/>
                <w:u w:val="single"/>
                <w:lang w:val="de-DE"/>
              </w:rPr>
              <w:fldChar w:fldCharType="begin"/>
            </w:r>
            <w:r w:rsidR="002F59AF">
              <w:rPr>
                <w:rFonts w:ascii="Times New Roman" w:hAnsi="Times New Roman"/>
                <w:color w:val="0000FF"/>
                <w:u w:val="single"/>
                <w:lang w:val="de-DE"/>
              </w:rPr>
              <w:instrText xml:space="preserve"> ADDIN EN.CITE &lt;EndNote&gt;&lt;Cite&gt;&lt;Author&gt;Emadi&lt;/Author&gt;&lt;Year&gt;2007&lt;/Year&gt;&lt;RecNum&gt;236&lt;/RecNum&gt;&lt;DisplayText&gt;[40]&lt;/DisplayText&gt;&lt;record&gt;&lt;rec-number&gt;236&lt;/rec-number&gt;&lt;foreign-keys&gt;&lt;key app="EN" db-id="pzrr2wwec92vr1e5s2e5wx2twzax9tzvt5zt" timestamp="1381414333"&gt;236&lt;/key&gt;&lt;/foreign-keys&gt;&lt;ref-type name="Journal Article"&gt;17&lt;/ref-type&gt;&lt;contributors&gt;&lt;authors&gt;&lt;author&gt;Emadi, H.&lt;/author&gt;&lt;author&gt;Hajabdolbaghi, M.&lt;/author&gt;&lt;author&gt;Rasoolinejad, M.&lt;/author&gt;&lt;author&gt;Jafari, S.&lt;/author&gt;&lt;author&gt;Khairandish, P.&lt;/author&gt;&lt;author&gt;Taheri, L.&lt;/author&gt;&lt;author&gt;Karami, A.&lt;/author&gt;&lt;/authors&gt;&lt;/contributors&gt;&lt;titles&gt;&lt;title&gt;Outcome of pregnancy in pregnant women vaccinated in the mass campaign against measles/rubella in Tehran, Iran&lt;/title&gt;&lt;secondary-title&gt;International Journal of Antimicrobial Agents&lt;/secondary-title&gt;&lt;short-title&gt;Outcome of pregnancy in pregnant women vaccinated in the mass campaign against measles/rubella in Tehran, Iran&lt;/short-title&gt;&lt;/titles&gt;&lt;periodical&gt;&lt;full-title&gt;International Journal of Antimicrobial Agents&lt;/full-title&gt;&lt;/periodical&gt;&lt;pages&gt;S288-S289&lt;/pages&gt;&lt;volume&gt;29&lt;/volume&gt;&lt;dates&gt;&lt;year&gt;2007&lt;/year&gt;&lt;pub-dates&gt;&lt;date&gt;Mar&lt;/date&gt;&lt;/pub-dates&gt;&lt;/dates&gt;&lt;isbn&gt;0924-8579&lt;/isbn&gt;&lt;accession-num&gt;WOS:000253692401134&lt;/accession-num&gt;&lt;urls&gt;&lt;related-urls&gt;&lt;url&gt;&amp;lt;Go to ISI&amp;gt;://WOS:000253692401134&lt;/url&gt;&lt;url&gt;http://ac.els-cdn.com/S0924857907709135/1-s2.0-S0924857907709135-main.pdf?_tid=ce7eb92c-31b6-11e3-aeeb-00000aacb35f&amp;amp;acdnat=1381414877_d7126f588428c4ffab3b25eb3647f94f&lt;/url&gt;&lt;/related-urls&gt;&lt;/urls&gt;&lt;electronic-resource-num&gt;10.1016/s0924-8579(07)70913-5&lt;/electronic-resource-num&gt;&lt;/record&gt;&lt;/Cite&gt;&lt;/EndNote&gt;</w:instrText>
            </w:r>
            <w:r w:rsidR="00BF65BC" w:rsidRPr="005136E8">
              <w:rPr>
                <w:rFonts w:ascii="Times New Roman" w:hAnsi="Times New Roman"/>
                <w:color w:val="0000FF"/>
                <w:u w:val="single"/>
                <w:lang w:val="de-DE"/>
              </w:rPr>
              <w:fldChar w:fldCharType="separate"/>
            </w:r>
            <w:r w:rsidR="002F59AF">
              <w:rPr>
                <w:rFonts w:ascii="Times New Roman" w:hAnsi="Times New Roman"/>
                <w:noProof/>
                <w:color w:val="0000FF"/>
                <w:u w:val="single"/>
                <w:lang w:val="de-DE"/>
              </w:rPr>
              <w:t>[</w:t>
            </w:r>
            <w:hyperlink w:anchor="_ENREF_40" w:tooltip="Emadi, 2007 #236" w:history="1">
              <w:r w:rsidR="00152ACF">
                <w:rPr>
                  <w:rFonts w:ascii="Times New Roman" w:hAnsi="Times New Roman"/>
                  <w:noProof/>
                  <w:color w:val="0000FF"/>
                  <w:u w:val="single"/>
                  <w:lang w:val="de-DE"/>
                </w:rPr>
                <w:t>40</w:t>
              </w:r>
            </w:hyperlink>
            <w:r w:rsidR="002F59AF">
              <w:rPr>
                <w:rFonts w:ascii="Times New Roman" w:hAnsi="Times New Roman"/>
                <w:noProof/>
                <w:color w:val="0000FF"/>
                <w:u w:val="single"/>
                <w:lang w:val="de-DE"/>
              </w:rPr>
              <w:t>]</w:t>
            </w:r>
            <w:r w:rsidR="00BF65BC" w:rsidRPr="005136E8">
              <w:rPr>
                <w:rFonts w:ascii="Times New Roman" w:hAnsi="Times New Roman"/>
                <w:color w:val="0000FF"/>
                <w:u w:val="single"/>
                <w:lang w:val="de-DE"/>
              </w:rPr>
              <w:fldChar w:fldCharType="end"/>
            </w:r>
            <w:r w:rsidR="005136E8" w:rsidRPr="005136E8">
              <w:rPr>
                <w:sz w:val="16"/>
                <w:szCs w:val="16"/>
                <w:lang w:val="de-DE"/>
              </w:rPr>
              <w:t xml:space="preserve"> unlikely as different province</w:t>
            </w:r>
          </w:p>
        </w:tc>
      </w:tr>
    </w:tbl>
    <w:p w14:paraId="301F5397" w14:textId="77777777" w:rsidR="00E43662" w:rsidRDefault="005136E8" w:rsidP="00E43662">
      <w:pPr>
        <w:rPr>
          <w:sz w:val="16"/>
          <w:szCs w:val="16"/>
        </w:rPr>
      </w:pPr>
      <w:r w:rsidRPr="00FF45BB">
        <w:rPr>
          <w:sz w:val="16"/>
          <w:szCs w:val="16"/>
        </w:rPr>
        <w:t>Spont. ab. = spontaneous abortion Ther. ab. = therapeutic abortion</w:t>
      </w:r>
      <w:r w:rsidR="00E43662">
        <w:rPr>
          <w:sz w:val="16"/>
          <w:szCs w:val="16"/>
        </w:rPr>
        <w:t xml:space="preserve"> </w:t>
      </w:r>
      <w:r w:rsidR="00E43662" w:rsidRPr="00C03988">
        <w:rPr>
          <w:sz w:val="16"/>
          <w:szCs w:val="16"/>
        </w:rPr>
        <w:t>Susc. = Susceptible women</w:t>
      </w:r>
    </w:p>
    <w:p w14:paraId="03FC67C0" w14:textId="2E5F3C18" w:rsidR="00BA4AE3" w:rsidRDefault="00890966" w:rsidP="00FF45BB">
      <w:pPr>
        <w:rPr>
          <w:sz w:val="16"/>
          <w:szCs w:val="16"/>
        </w:rPr>
      </w:pPr>
      <w:r w:rsidRPr="00FF45BB">
        <w:rPr>
          <w:sz w:val="16"/>
          <w:szCs w:val="16"/>
        </w:rPr>
        <w:lastRenderedPageBreak/>
        <w:t xml:space="preserve">.  </w:t>
      </w:r>
      <w:r w:rsidR="005136E8" w:rsidRPr="00FF45BB">
        <w:rPr>
          <w:sz w:val="16"/>
          <w:szCs w:val="16"/>
        </w:rPr>
        <w:t>*This was the only study in this table that assessed the immunity status (prior to vaccination) of participants.</w:t>
      </w:r>
      <w:r w:rsidR="00BA4AE3" w:rsidRPr="00FF45BB">
        <w:rPr>
          <w:sz w:val="16"/>
          <w:szCs w:val="16"/>
        </w:rPr>
        <w:t xml:space="preserve"> **</w:t>
      </w:r>
      <w:r w:rsidR="00BA4AE3" w:rsidRPr="00D02785">
        <w:rPr>
          <w:sz w:val="16"/>
          <w:szCs w:val="16"/>
        </w:rPr>
        <w:t xml:space="preserve"> </w:t>
      </w:r>
      <w:r w:rsidR="00BA4AE3" w:rsidRPr="00CD73BB">
        <w:rPr>
          <w:sz w:val="16"/>
          <w:szCs w:val="16"/>
        </w:rPr>
        <w:t>Attenuated rubella virus isolated from the products of conception from 1 case of therapeutic abortion (mother vaccinated 55 days after LMP)</w:t>
      </w:r>
      <w:r w:rsidR="00BA4AE3">
        <w:rPr>
          <w:sz w:val="16"/>
          <w:szCs w:val="16"/>
        </w:rPr>
        <w:t xml:space="preserve"> ***</w:t>
      </w:r>
      <w:r w:rsidR="00BA4AE3" w:rsidRPr="006C368D">
        <w:rPr>
          <w:sz w:val="16"/>
          <w:szCs w:val="16"/>
        </w:rPr>
        <w:t xml:space="preserve"> </w:t>
      </w:r>
      <w:r w:rsidR="00BA4AE3">
        <w:rPr>
          <w:sz w:val="16"/>
          <w:szCs w:val="16"/>
        </w:rPr>
        <w:t>with</w:t>
      </w:r>
      <w:r w:rsidR="00BA4AE3" w:rsidRPr="00CD73BB">
        <w:rPr>
          <w:sz w:val="16"/>
          <w:szCs w:val="16"/>
        </w:rPr>
        <w:t xml:space="preserve"> signs of inflammation of the abortus material</w:t>
      </w:r>
      <w:r w:rsidR="00BA4AE3">
        <w:rPr>
          <w:sz w:val="16"/>
          <w:szCs w:val="16"/>
        </w:rPr>
        <w:t>,</w:t>
      </w:r>
      <w:r w:rsidR="00BA4AE3" w:rsidRPr="00CD73BB">
        <w:rPr>
          <w:sz w:val="16"/>
          <w:szCs w:val="16"/>
        </w:rPr>
        <w:t xml:space="preserve"> 1 gave negative virus culture results, 1 virus culture not done</w:t>
      </w:r>
      <w:r w:rsidR="00FF45BB">
        <w:rPr>
          <w:sz w:val="16"/>
          <w:szCs w:val="16"/>
        </w:rPr>
        <w:t xml:space="preserve">. </w:t>
      </w:r>
      <w:r w:rsidR="00FF45BB">
        <w:rPr>
          <w:sz w:val="16"/>
          <w:szCs w:val="16"/>
          <w:vertAlign w:val="superscript"/>
        </w:rPr>
        <w:t xml:space="preserve">iv </w:t>
      </w:r>
      <w:r w:rsidR="00FF45BB">
        <w:rPr>
          <w:sz w:val="16"/>
          <w:szCs w:val="16"/>
        </w:rPr>
        <w:t xml:space="preserve"> </w:t>
      </w:r>
      <w:r w:rsidR="00FF45BB" w:rsidRPr="00CD73BB">
        <w:rPr>
          <w:sz w:val="16"/>
          <w:szCs w:val="16"/>
        </w:rPr>
        <w:t>died of hyaline membrane disease</w:t>
      </w:r>
    </w:p>
    <w:p w14:paraId="2B89D50B" w14:textId="77777777" w:rsidR="00E91F3F" w:rsidRDefault="00E91F3F" w:rsidP="005136E8">
      <w:pPr>
        <w:spacing w:after="0"/>
        <w:rPr>
          <w:sz w:val="12"/>
          <w:szCs w:val="12"/>
        </w:rPr>
        <w:sectPr w:rsidR="00E91F3F" w:rsidSect="00AD266E">
          <w:pgSz w:w="16838" w:h="11906" w:orient="landscape"/>
          <w:pgMar w:top="720" w:right="244" w:bottom="720" w:left="720" w:header="709" w:footer="709" w:gutter="0"/>
          <w:cols w:space="708"/>
          <w:docGrid w:linePitch="360"/>
        </w:sectPr>
      </w:pPr>
    </w:p>
    <w:p w14:paraId="6EAEB77F" w14:textId="77777777" w:rsidR="00E91F3F" w:rsidRPr="005136E8" w:rsidRDefault="00E91F3F" w:rsidP="00E91F3F">
      <w:pPr>
        <w:rPr>
          <w:lang w:eastAsia="ja-JP"/>
        </w:rPr>
      </w:pPr>
    </w:p>
    <w:p w14:paraId="3FC2758D" w14:textId="77777777" w:rsidR="00E91F3F" w:rsidRPr="005136E8" w:rsidRDefault="00E91F3F" w:rsidP="00E91F3F">
      <w:pPr>
        <w:spacing w:after="0"/>
        <w:rPr>
          <w:b/>
          <w:bCs/>
          <w:sz w:val="18"/>
          <w:szCs w:val="18"/>
          <w:u w:val="single"/>
        </w:rPr>
      </w:pPr>
    </w:p>
    <w:p w14:paraId="22248A26" w14:textId="4CA07BFC" w:rsidR="00E91F3F" w:rsidRPr="00B21794" w:rsidRDefault="00E91F3F" w:rsidP="00E91F3F">
      <w:pPr>
        <w:spacing w:after="0"/>
        <w:rPr>
          <w:b/>
          <w:bCs/>
          <w:sz w:val="18"/>
          <w:szCs w:val="18"/>
          <w:u w:val="single"/>
        </w:rPr>
      </w:pPr>
      <w:r w:rsidRPr="005136E8">
        <w:rPr>
          <w:b/>
        </w:rPr>
        <w:t xml:space="preserve">Table </w:t>
      </w:r>
      <w:r>
        <w:rPr>
          <w:b/>
        </w:rPr>
        <w:t>2</w:t>
      </w:r>
      <w:r w:rsidRPr="005136E8">
        <w:rPr>
          <w:b/>
        </w:rPr>
        <w:t>:</w:t>
      </w:r>
      <w:r>
        <w:rPr>
          <w:b/>
        </w:rPr>
        <w:t xml:space="preserve"> </w:t>
      </w:r>
      <w:r w:rsidRPr="005136E8">
        <w:rPr>
          <w:b/>
          <w:u w:val="single"/>
        </w:rPr>
        <w:t>Risk and effect estimate</w:t>
      </w:r>
      <w:r>
        <w:rPr>
          <w:b/>
          <w:u w:val="single"/>
        </w:rPr>
        <w:t>s</w:t>
      </w:r>
      <w:r w:rsidRPr="005136E8">
        <w:rPr>
          <w:b/>
          <w:u w:val="single"/>
        </w:rPr>
        <w:t xml:space="preserve"> of </w:t>
      </w:r>
      <w:r>
        <w:rPr>
          <w:b/>
          <w:u w:val="single"/>
        </w:rPr>
        <w:t xml:space="preserve">congenital rubella </w:t>
      </w:r>
      <w:r w:rsidR="00313793">
        <w:rPr>
          <w:b/>
          <w:u w:val="single"/>
        </w:rPr>
        <w:t xml:space="preserve">syndrome </w:t>
      </w:r>
      <w:r>
        <w:rPr>
          <w:b/>
          <w:u w:val="single"/>
        </w:rPr>
        <w:t xml:space="preserve">and adverse pregnancy </w:t>
      </w:r>
      <w:r w:rsidRPr="005136E8">
        <w:rPr>
          <w:b/>
          <w:u w:val="single"/>
        </w:rPr>
        <w:t xml:space="preserve">outcomes in </w:t>
      </w:r>
      <w:r>
        <w:rPr>
          <w:b/>
          <w:u w:val="single"/>
        </w:rPr>
        <w:t xml:space="preserve">cohort </w:t>
      </w:r>
      <w:r w:rsidRPr="005136E8">
        <w:rPr>
          <w:b/>
          <w:u w:val="single"/>
        </w:rPr>
        <w:t xml:space="preserve">studies </w:t>
      </w:r>
      <w:r>
        <w:rPr>
          <w:b/>
          <w:u w:val="single"/>
        </w:rPr>
        <w:t xml:space="preserve">of inadvertent maternal rubella vaccination </w:t>
      </w:r>
      <w:r w:rsidRPr="005136E8">
        <w:rPr>
          <w:b/>
          <w:u w:val="single"/>
        </w:rPr>
        <w:t>with unvaccinated control groups</w:t>
      </w:r>
    </w:p>
    <w:tbl>
      <w:tblPr>
        <w:tblW w:w="8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417"/>
        <w:gridCol w:w="1162"/>
        <w:gridCol w:w="919"/>
        <w:gridCol w:w="816"/>
        <w:gridCol w:w="851"/>
        <w:gridCol w:w="850"/>
        <w:gridCol w:w="1104"/>
        <w:gridCol w:w="881"/>
        <w:gridCol w:w="850"/>
        <w:gridCol w:w="37"/>
      </w:tblGrid>
      <w:tr w:rsidR="00E91F3F" w:rsidRPr="005136E8" w14:paraId="77C676F4" w14:textId="77777777" w:rsidTr="00343A6D">
        <w:trPr>
          <w:trHeight w:val="20"/>
          <w:jc w:val="center"/>
        </w:trPr>
        <w:tc>
          <w:tcPr>
            <w:tcW w:w="1417" w:type="dxa"/>
            <w:tcBorders>
              <w:top w:val="single" w:sz="4" w:space="0" w:color="auto"/>
              <w:left w:val="single" w:sz="4" w:space="0" w:color="auto"/>
              <w:bottom w:val="single" w:sz="4" w:space="0" w:color="auto"/>
              <w:right w:val="single" w:sz="4" w:space="0" w:color="auto"/>
            </w:tcBorders>
          </w:tcPr>
          <w:p w14:paraId="6ED4AB2B" w14:textId="77777777" w:rsidR="00E91F3F" w:rsidRPr="005136E8" w:rsidRDefault="00E91F3F" w:rsidP="00343A6D">
            <w:pPr>
              <w:spacing w:after="0"/>
              <w:rPr>
                <w:b/>
                <w:sz w:val="16"/>
                <w:szCs w:val="16"/>
              </w:rPr>
            </w:pPr>
          </w:p>
        </w:tc>
        <w:tc>
          <w:tcPr>
            <w:tcW w:w="1162" w:type="dxa"/>
            <w:tcBorders>
              <w:top w:val="single" w:sz="4" w:space="0" w:color="auto"/>
              <w:left w:val="single" w:sz="4" w:space="0" w:color="auto"/>
              <w:bottom w:val="single" w:sz="4" w:space="0" w:color="auto"/>
              <w:right w:val="single" w:sz="4" w:space="0" w:color="auto"/>
            </w:tcBorders>
          </w:tcPr>
          <w:p w14:paraId="6FB788E1" w14:textId="77777777" w:rsidR="00E91F3F" w:rsidRPr="005136E8" w:rsidRDefault="00E91F3F" w:rsidP="00343A6D">
            <w:pPr>
              <w:spacing w:after="0"/>
              <w:rPr>
                <w:b/>
                <w:sz w:val="16"/>
                <w:szCs w:val="16"/>
              </w:rPr>
            </w:pPr>
          </w:p>
        </w:tc>
        <w:tc>
          <w:tcPr>
            <w:tcW w:w="919" w:type="dxa"/>
            <w:tcBorders>
              <w:top w:val="single" w:sz="4" w:space="0" w:color="auto"/>
              <w:left w:val="single" w:sz="4" w:space="0" w:color="auto"/>
              <w:bottom w:val="single" w:sz="4" w:space="0" w:color="auto"/>
              <w:right w:val="single" w:sz="4" w:space="0" w:color="auto"/>
            </w:tcBorders>
          </w:tcPr>
          <w:p w14:paraId="6F0B0E1B" w14:textId="77777777" w:rsidR="00E91F3F" w:rsidRPr="005136E8" w:rsidRDefault="00E91F3F" w:rsidP="00343A6D">
            <w:pPr>
              <w:spacing w:after="0"/>
              <w:rPr>
                <w:b/>
                <w:sz w:val="16"/>
                <w:szCs w:val="16"/>
              </w:rPr>
            </w:pPr>
          </w:p>
        </w:tc>
        <w:tc>
          <w:tcPr>
            <w:tcW w:w="816" w:type="dxa"/>
            <w:tcBorders>
              <w:top w:val="single" w:sz="4" w:space="0" w:color="auto"/>
              <w:left w:val="single" w:sz="4" w:space="0" w:color="auto"/>
              <w:bottom w:val="single" w:sz="4" w:space="0" w:color="auto"/>
              <w:right w:val="single" w:sz="4" w:space="0" w:color="auto"/>
            </w:tcBorders>
          </w:tcPr>
          <w:p w14:paraId="16291114" w14:textId="77777777" w:rsidR="00E91F3F" w:rsidRPr="005136E8" w:rsidRDefault="00E91F3F" w:rsidP="00343A6D">
            <w:pPr>
              <w:spacing w:after="0"/>
              <w:rPr>
                <w:b/>
                <w:sz w:val="16"/>
                <w:szCs w:val="16"/>
              </w:rPr>
            </w:pPr>
          </w:p>
        </w:tc>
        <w:tc>
          <w:tcPr>
            <w:tcW w:w="1701" w:type="dxa"/>
            <w:gridSpan w:val="2"/>
            <w:tcBorders>
              <w:top w:val="single" w:sz="4" w:space="0" w:color="auto"/>
              <w:left w:val="single" w:sz="4" w:space="0" w:color="auto"/>
              <w:bottom w:val="single" w:sz="4" w:space="0" w:color="auto"/>
              <w:right w:val="single" w:sz="4" w:space="0" w:color="auto"/>
            </w:tcBorders>
          </w:tcPr>
          <w:p w14:paraId="4080FC11" w14:textId="77777777" w:rsidR="00E91F3F" w:rsidRPr="00512F57" w:rsidRDefault="00E91F3F" w:rsidP="00343A6D">
            <w:pPr>
              <w:spacing w:after="0"/>
              <w:rPr>
                <w:b/>
                <w:sz w:val="16"/>
                <w:szCs w:val="16"/>
              </w:rPr>
            </w:pPr>
          </w:p>
        </w:tc>
        <w:tc>
          <w:tcPr>
            <w:tcW w:w="1104" w:type="dxa"/>
            <w:tcBorders>
              <w:top w:val="single" w:sz="4" w:space="0" w:color="auto"/>
              <w:left w:val="single" w:sz="4" w:space="0" w:color="auto"/>
              <w:bottom w:val="single" w:sz="4" w:space="0" w:color="auto"/>
              <w:right w:val="single" w:sz="4" w:space="0" w:color="auto"/>
            </w:tcBorders>
          </w:tcPr>
          <w:p w14:paraId="2F52DCD0" w14:textId="77777777" w:rsidR="00E91F3F" w:rsidRPr="005136E8" w:rsidRDefault="00E91F3F" w:rsidP="00343A6D">
            <w:pPr>
              <w:spacing w:after="0"/>
              <w:rPr>
                <w:b/>
                <w:sz w:val="16"/>
                <w:szCs w:val="16"/>
                <w:lang w:val="de-DE"/>
              </w:rPr>
            </w:pPr>
            <w:r w:rsidRPr="005136E8">
              <w:rPr>
                <w:b/>
                <w:sz w:val="16"/>
                <w:szCs w:val="16"/>
                <w:lang w:val="de-DE"/>
              </w:rPr>
              <w:t>Crude Risk difference</w:t>
            </w:r>
          </w:p>
        </w:tc>
        <w:tc>
          <w:tcPr>
            <w:tcW w:w="1768" w:type="dxa"/>
            <w:gridSpan w:val="3"/>
            <w:tcBorders>
              <w:top w:val="single" w:sz="4" w:space="0" w:color="auto"/>
              <w:left w:val="single" w:sz="4" w:space="0" w:color="auto"/>
              <w:bottom w:val="single" w:sz="4" w:space="0" w:color="auto"/>
              <w:right w:val="single" w:sz="4" w:space="0" w:color="auto"/>
            </w:tcBorders>
            <w:hideMark/>
          </w:tcPr>
          <w:p w14:paraId="18EDD9BA" w14:textId="77777777" w:rsidR="00E91F3F" w:rsidRPr="005136E8" w:rsidRDefault="00E91F3F" w:rsidP="00343A6D">
            <w:pPr>
              <w:spacing w:after="0"/>
              <w:rPr>
                <w:b/>
                <w:sz w:val="16"/>
                <w:szCs w:val="16"/>
                <w:lang w:val="de-DE"/>
              </w:rPr>
            </w:pPr>
            <w:r>
              <w:rPr>
                <w:b/>
                <w:sz w:val="16"/>
                <w:szCs w:val="16"/>
                <w:lang w:val="de-DE"/>
              </w:rPr>
              <w:t xml:space="preserve">Pooled risk difference </w:t>
            </w:r>
          </w:p>
        </w:tc>
      </w:tr>
      <w:tr w:rsidR="00E91F3F" w:rsidRPr="005136E8" w14:paraId="35093D4D" w14:textId="77777777" w:rsidTr="00343A6D">
        <w:trPr>
          <w:gridAfter w:val="1"/>
          <w:wAfter w:w="37" w:type="dxa"/>
          <w:trHeight w:val="20"/>
          <w:jc w:val="center"/>
        </w:trPr>
        <w:tc>
          <w:tcPr>
            <w:tcW w:w="1417" w:type="dxa"/>
            <w:tcBorders>
              <w:top w:val="single" w:sz="4" w:space="0" w:color="auto"/>
              <w:left w:val="single" w:sz="4" w:space="0" w:color="auto"/>
              <w:bottom w:val="single" w:sz="12" w:space="0" w:color="auto"/>
              <w:right w:val="single" w:sz="4" w:space="0" w:color="auto"/>
            </w:tcBorders>
          </w:tcPr>
          <w:p w14:paraId="13CE6C4C" w14:textId="77777777" w:rsidR="00E91F3F" w:rsidRPr="005136E8" w:rsidRDefault="00E91F3F" w:rsidP="00343A6D">
            <w:pPr>
              <w:spacing w:after="0"/>
              <w:rPr>
                <w:b/>
                <w:sz w:val="16"/>
                <w:szCs w:val="16"/>
                <w:lang w:val="de-DE"/>
              </w:rPr>
            </w:pPr>
          </w:p>
        </w:tc>
        <w:tc>
          <w:tcPr>
            <w:tcW w:w="1162" w:type="dxa"/>
            <w:tcBorders>
              <w:top w:val="single" w:sz="4" w:space="0" w:color="auto"/>
              <w:left w:val="single" w:sz="4" w:space="0" w:color="auto"/>
              <w:bottom w:val="single" w:sz="12" w:space="0" w:color="auto"/>
              <w:right w:val="single" w:sz="4" w:space="0" w:color="auto"/>
            </w:tcBorders>
            <w:hideMark/>
          </w:tcPr>
          <w:p w14:paraId="711D6A9C" w14:textId="77777777" w:rsidR="00E91F3F" w:rsidRDefault="00E91F3F" w:rsidP="00343A6D">
            <w:pPr>
              <w:spacing w:after="0"/>
              <w:rPr>
                <w:b/>
                <w:sz w:val="16"/>
                <w:szCs w:val="16"/>
                <w:lang w:val="de-DE"/>
              </w:rPr>
            </w:pPr>
            <w:r w:rsidRPr="005136E8">
              <w:rPr>
                <w:b/>
                <w:sz w:val="16"/>
                <w:szCs w:val="16"/>
                <w:lang w:val="de-DE"/>
              </w:rPr>
              <w:t xml:space="preserve">Author </w:t>
            </w:r>
          </w:p>
          <w:p w14:paraId="108FDC0F" w14:textId="77777777" w:rsidR="00E91F3F" w:rsidRPr="005136E8" w:rsidRDefault="00E91F3F" w:rsidP="00343A6D">
            <w:pPr>
              <w:spacing w:after="0"/>
              <w:rPr>
                <w:b/>
                <w:sz w:val="16"/>
                <w:szCs w:val="16"/>
                <w:lang w:val="de-DE"/>
              </w:rPr>
            </w:pPr>
            <w:r>
              <w:rPr>
                <w:b/>
                <w:sz w:val="16"/>
                <w:szCs w:val="16"/>
                <w:lang w:val="de-DE"/>
              </w:rPr>
              <w:t xml:space="preserve">Study year </w:t>
            </w:r>
          </w:p>
        </w:tc>
        <w:tc>
          <w:tcPr>
            <w:tcW w:w="919" w:type="dxa"/>
            <w:tcBorders>
              <w:top w:val="single" w:sz="4" w:space="0" w:color="auto"/>
              <w:left w:val="single" w:sz="4" w:space="0" w:color="auto"/>
              <w:bottom w:val="single" w:sz="12" w:space="0" w:color="auto"/>
              <w:right w:val="single" w:sz="4" w:space="0" w:color="auto"/>
            </w:tcBorders>
            <w:hideMark/>
          </w:tcPr>
          <w:p w14:paraId="79F9E8D0" w14:textId="77777777" w:rsidR="00E91F3F" w:rsidRPr="005136E8" w:rsidRDefault="00E91F3F" w:rsidP="00343A6D">
            <w:pPr>
              <w:spacing w:after="0"/>
              <w:rPr>
                <w:b/>
                <w:sz w:val="16"/>
                <w:szCs w:val="16"/>
                <w:lang w:val="de-DE"/>
              </w:rPr>
            </w:pPr>
            <w:r w:rsidRPr="005136E8">
              <w:rPr>
                <w:b/>
                <w:sz w:val="16"/>
                <w:szCs w:val="16"/>
                <w:lang w:val="de-DE"/>
              </w:rPr>
              <w:t>Vaccine strain</w:t>
            </w:r>
          </w:p>
        </w:tc>
        <w:tc>
          <w:tcPr>
            <w:tcW w:w="816" w:type="dxa"/>
            <w:tcBorders>
              <w:top w:val="single" w:sz="4" w:space="0" w:color="auto"/>
              <w:left w:val="single" w:sz="4" w:space="0" w:color="auto"/>
              <w:bottom w:val="single" w:sz="12" w:space="0" w:color="auto"/>
              <w:right w:val="single" w:sz="4" w:space="0" w:color="auto"/>
            </w:tcBorders>
            <w:hideMark/>
          </w:tcPr>
          <w:p w14:paraId="03656AB4" w14:textId="77777777" w:rsidR="00E91F3F" w:rsidRPr="005136E8" w:rsidRDefault="00E91F3F" w:rsidP="00343A6D">
            <w:pPr>
              <w:spacing w:after="0"/>
              <w:rPr>
                <w:b/>
                <w:sz w:val="16"/>
                <w:szCs w:val="16"/>
                <w:lang w:val="de-DE"/>
              </w:rPr>
            </w:pPr>
            <w:r w:rsidRPr="005136E8">
              <w:rPr>
                <w:b/>
                <w:sz w:val="16"/>
                <w:szCs w:val="16"/>
                <w:lang w:val="de-DE"/>
              </w:rPr>
              <w:t>N vaccinated</w:t>
            </w:r>
            <w:r>
              <w:rPr>
                <w:b/>
                <w:sz w:val="16"/>
                <w:szCs w:val="16"/>
                <w:lang w:val="de-DE"/>
              </w:rPr>
              <w:t>/Nunvaccinated</w:t>
            </w:r>
          </w:p>
        </w:tc>
        <w:tc>
          <w:tcPr>
            <w:tcW w:w="851" w:type="dxa"/>
            <w:tcBorders>
              <w:top w:val="single" w:sz="4" w:space="0" w:color="auto"/>
              <w:left w:val="single" w:sz="4" w:space="0" w:color="auto"/>
              <w:bottom w:val="single" w:sz="12" w:space="0" w:color="auto"/>
              <w:right w:val="single" w:sz="4" w:space="0" w:color="auto"/>
            </w:tcBorders>
            <w:hideMark/>
          </w:tcPr>
          <w:p w14:paraId="64BB27AC" w14:textId="77777777" w:rsidR="00E91F3F" w:rsidRPr="005136E8" w:rsidRDefault="00E91F3F" w:rsidP="00343A6D">
            <w:pPr>
              <w:spacing w:after="0"/>
              <w:rPr>
                <w:b/>
                <w:sz w:val="16"/>
                <w:szCs w:val="16"/>
                <w:lang w:val="de-DE"/>
              </w:rPr>
            </w:pPr>
            <w:r w:rsidRPr="005136E8">
              <w:rPr>
                <w:b/>
                <w:sz w:val="16"/>
                <w:szCs w:val="16"/>
                <w:lang w:val="de-DE"/>
              </w:rPr>
              <w:t>outcome vaccinated (%)</w:t>
            </w:r>
          </w:p>
        </w:tc>
        <w:tc>
          <w:tcPr>
            <w:tcW w:w="850" w:type="dxa"/>
            <w:tcBorders>
              <w:top w:val="single" w:sz="4" w:space="0" w:color="auto"/>
              <w:left w:val="single" w:sz="4" w:space="0" w:color="auto"/>
              <w:bottom w:val="single" w:sz="12" w:space="0" w:color="auto"/>
              <w:right w:val="single" w:sz="4" w:space="0" w:color="auto"/>
            </w:tcBorders>
            <w:hideMark/>
          </w:tcPr>
          <w:p w14:paraId="7AEDD8BB" w14:textId="77777777" w:rsidR="00E91F3F" w:rsidRPr="005136E8" w:rsidRDefault="00E91F3F" w:rsidP="00343A6D">
            <w:pPr>
              <w:spacing w:after="0"/>
              <w:rPr>
                <w:b/>
                <w:sz w:val="16"/>
                <w:szCs w:val="16"/>
                <w:lang w:val="de-DE"/>
              </w:rPr>
            </w:pPr>
            <w:r w:rsidRPr="005136E8">
              <w:rPr>
                <w:b/>
                <w:sz w:val="16"/>
                <w:szCs w:val="16"/>
                <w:lang w:val="de-DE"/>
              </w:rPr>
              <w:t>outcome unvaccinated (%)</w:t>
            </w:r>
          </w:p>
        </w:tc>
        <w:tc>
          <w:tcPr>
            <w:tcW w:w="1104" w:type="dxa"/>
            <w:tcBorders>
              <w:top w:val="single" w:sz="4" w:space="0" w:color="auto"/>
              <w:left w:val="single" w:sz="4" w:space="0" w:color="auto"/>
              <w:bottom w:val="single" w:sz="12" w:space="0" w:color="auto"/>
              <w:right w:val="single" w:sz="4" w:space="0" w:color="auto"/>
            </w:tcBorders>
            <w:hideMark/>
          </w:tcPr>
          <w:p w14:paraId="11A089AE" w14:textId="77777777" w:rsidR="00E91F3F" w:rsidRPr="005136E8" w:rsidRDefault="00E91F3F" w:rsidP="00343A6D">
            <w:pPr>
              <w:spacing w:after="0"/>
              <w:rPr>
                <w:b/>
                <w:sz w:val="16"/>
                <w:szCs w:val="16"/>
                <w:lang w:val="de-DE"/>
              </w:rPr>
            </w:pPr>
            <w:r w:rsidRPr="005136E8">
              <w:rPr>
                <w:b/>
                <w:sz w:val="16"/>
                <w:szCs w:val="16"/>
                <w:lang w:val="de-DE"/>
              </w:rPr>
              <w:t>RD</w:t>
            </w:r>
            <w:r>
              <w:rPr>
                <w:b/>
                <w:sz w:val="16"/>
                <w:szCs w:val="16"/>
                <w:lang w:val="de-DE"/>
              </w:rPr>
              <w:t xml:space="preserve"> </w:t>
            </w:r>
            <w:r w:rsidRPr="005136E8">
              <w:rPr>
                <w:b/>
                <w:sz w:val="16"/>
                <w:szCs w:val="16"/>
                <w:lang w:val="de-DE"/>
              </w:rPr>
              <w:t>(%)</w:t>
            </w:r>
          </w:p>
          <w:p w14:paraId="56CE828B" w14:textId="77777777" w:rsidR="00E91F3F" w:rsidRPr="005136E8" w:rsidRDefault="00E91F3F" w:rsidP="00343A6D">
            <w:pPr>
              <w:spacing w:after="0"/>
              <w:rPr>
                <w:b/>
                <w:sz w:val="16"/>
                <w:szCs w:val="16"/>
                <w:lang w:val="de-DE"/>
              </w:rPr>
            </w:pPr>
            <w:r w:rsidRPr="005136E8">
              <w:rPr>
                <w:b/>
                <w:sz w:val="16"/>
                <w:szCs w:val="16"/>
                <w:lang w:val="de-DE"/>
              </w:rPr>
              <w:t>95% CI</w:t>
            </w:r>
            <w:r>
              <w:rPr>
                <w:b/>
                <w:sz w:val="16"/>
                <w:szCs w:val="16"/>
                <w:lang w:val="de-DE"/>
              </w:rPr>
              <w:t xml:space="preserve"> </w:t>
            </w:r>
          </w:p>
        </w:tc>
        <w:tc>
          <w:tcPr>
            <w:tcW w:w="881" w:type="dxa"/>
            <w:tcBorders>
              <w:top w:val="single" w:sz="4" w:space="0" w:color="auto"/>
              <w:left w:val="single" w:sz="4" w:space="0" w:color="auto"/>
              <w:bottom w:val="single" w:sz="12" w:space="0" w:color="auto"/>
              <w:right w:val="single" w:sz="4" w:space="0" w:color="auto"/>
            </w:tcBorders>
            <w:hideMark/>
          </w:tcPr>
          <w:p w14:paraId="4B730063" w14:textId="77777777" w:rsidR="00E91F3F" w:rsidRPr="005136E8" w:rsidRDefault="00E91F3F" w:rsidP="00343A6D">
            <w:pPr>
              <w:spacing w:after="0"/>
              <w:rPr>
                <w:b/>
                <w:sz w:val="16"/>
                <w:szCs w:val="16"/>
                <w:lang w:val="de-DE"/>
              </w:rPr>
            </w:pPr>
            <w:r>
              <w:rPr>
                <w:b/>
                <w:sz w:val="16"/>
                <w:szCs w:val="16"/>
                <w:lang w:val="de-DE"/>
              </w:rPr>
              <w:t xml:space="preserve">RD% </w:t>
            </w:r>
            <w:r w:rsidRPr="005136E8">
              <w:rPr>
                <w:b/>
                <w:sz w:val="16"/>
                <w:szCs w:val="16"/>
                <w:lang w:val="de-DE"/>
              </w:rPr>
              <w:t xml:space="preserve">95%CI </w:t>
            </w:r>
          </w:p>
        </w:tc>
        <w:tc>
          <w:tcPr>
            <w:tcW w:w="850" w:type="dxa"/>
            <w:tcBorders>
              <w:top w:val="single" w:sz="4" w:space="0" w:color="auto"/>
              <w:left w:val="single" w:sz="4" w:space="0" w:color="auto"/>
              <w:bottom w:val="single" w:sz="12" w:space="0" w:color="auto"/>
              <w:right w:val="single" w:sz="4" w:space="0" w:color="auto"/>
            </w:tcBorders>
            <w:hideMark/>
          </w:tcPr>
          <w:p w14:paraId="15E2B367" w14:textId="77777777" w:rsidR="00E91F3F" w:rsidRPr="00EC5433" w:rsidRDefault="00E91F3F" w:rsidP="00343A6D">
            <w:pPr>
              <w:spacing w:after="0"/>
              <w:rPr>
                <w:b/>
                <w:sz w:val="16"/>
                <w:szCs w:val="16"/>
                <w:lang w:val="en-US"/>
              </w:rPr>
            </w:pPr>
            <w:r w:rsidRPr="0057503B">
              <w:rPr>
                <w:b/>
                <w:sz w:val="16"/>
                <w:szCs w:val="16"/>
                <w:lang w:val="en-US"/>
              </w:rPr>
              <w:t>Test for heterogeneity (P-value)</w:t>
            </w:r>
          </w:p>
        </w:tc>
      </w:tr>
      <w:tr w:rsidR="00E91F3F" w:rsidRPr="005136E8" w14:paraId="19D0B532" w14:textId="77777777" w:rsidTr="00343A6D">
        <w:trPr>
          <w:gridAfter w:val="1"/>
          <w:wAfter w:w="37" w:type="dxa"/>
          <w:trHeight w:val="20"/>
          <w:jc w:val="center"/>
        </w:trPr>
        <w:tc>
          <w:tcPr>
            <w:tcW w:w="1417" w:type="dxa"/>
            <w:vMerge w:val="restart"/>
            <w:tcBorders>
              <w:top w:val="single" w:sz="12" w:space="0" w:color="auto"/>
              <w:left w:val="single" w:sz="4" w:space="0" w:color="auto"/>
              <w:bottom w:val="single" w:sz="4" w:space="0" w:color="auto"/>
              <w:right w:val="single" w:sz="4" w:space="0" w:color="auto"/>
            </w:tcBorders>
            <w:hideMark/>
          </w:tcPr>
          <w:p w14:paraId="3E81865E" w14:textId="257E069A" w:rsidR="00E91F3F" w:rsidRPr="005136E8" w:rsidRDefault="00E91F3F" w:rsidP="00343A6D">
            <w:pPr>
              <w:spacing w:after="0"/>
              <w:rPr>
                <w:b/>
                <w:sz w:val="16"/>
                <w:szCs w:val="16"/>
                <w:lang w:val="de-DE"/>
              </w:rPr>
            </w:pPr>
            <w:r w:rsidRPr="005136E8">
              <w:rPr>
                <w:b/>
                <w:sz w:val="16"/>
                <w:szCs w:val="16"/>
                <w:lang w:val="de-DE"/>
              </w:rPr>
              <w:t>CRS</w:t>
            </w:r>
            <w:r w:rsidR="002D194D">
              <w:rPr>
                <w:b/>
                <w:sz w:val="16"/>
                <w:szCs w:val="16"/>
                <w:lang w:val="de-DE"/>
              </w:rPr>
              <w:t>**</w:t>
            </w:r>
          </w:p>
        </w:tc>
        <w:tc>
          <w:tcPr>
            <w:tcW w:w="1162" w:type="dxa"/>
            <w:tcBorders>
              <w:top w:val="single" w:sz="12" w:space="0" w:color="auto"/>
              <w:left w:val="single" w:sz="4" w:space="0" w:color="auto"/>
              <w:bottom w:val="single" w:sz="4" w:space="0" w:color="auto"/>
              <w:right w:val="single" w:sz="4" w:space="0" w:color="auto"/>
            </w:tcBorders>
            <w:hideMark/>
          </w:tcPr>
          <w:p w14:paraId="0A0CA45C" w14:textId="57C87F15" w:rsidR="00E91F3F" w:rsidRPr="005136E8" w:rsidRDefault="00E91F3F" w:rsidP="002F59AF">
            <w:pPr>
              <w:spacing w:after="0"/>
              <w:rPr>
                <w:color w:val="000000"/>
                <w:sz w:val="16"/>
                <w:szCs w:val="16"/>
                <w:lang w:val="de-DE"/>
              </w:rPr>
            </w:pPr>
            <w:r w:rsidRPr="005136E8">
              <w:rPr>
                <w:sz w:val="16"/>
                <w:szCs w:val="16"/>
                <w:lang w:val="de-DE"/>
              </w:rPr>
              <w:t>Ebbin. A.</w:t>
            </w:r>
            <w:r>
              <w:rPr>
                <w:sz w:val="16"/>
                <w:szCs w:val="16"/>
                <w:lang w:val="de-DE"/>
              </w:rPr>
              <w:t>J.</w:t>
            </w:r>
            <w:r w:rsidRPr="005136E8">
              <w:rPr>
                <w:sz w:val="16"/>
                <w:szCs w:val="16"/>
                <w:lang w:val="de-DE"/>
              </w:rPr>
              <w:t xml:space="preserve"> </w:t>
            </w:r>
            <w:r>
              <w:rPr>
                <w:sz w:val="16"/>
                <w:szCs w:val="16"/>
                <w:lang w:val="de-DE"/>
              </w:rPr>
              <w:t>1973</w:t>
            </w:r>
            <w:r w:rsidR="00BF65BC" w:rsidRPr="005136E8">
              <w:rPr>
                <w:rFonts w:ascii="Times New Roman" w:hAnsi="Times New Roman"/>
                <w:color w:val="0000FF"/>
                <w:u w:val="single"/>
                <w:lang w:val="de-DE"/>
              </w:rPr>
              <w:fldChar w:fldCharType="begin"/>
            </w:r>
            <w:r w:rsidR="002F59AF">
              <w:rPr>
                <w:rFonts w:ascii="Times New Roman" w:hAnsi="Times New Roman"/>
                <w:color w:val="0000FF"/>
                <w:u w:val="single"/>
                <w:lang w:val="de-DE"/>
              </w:rPr>
              <w:instrText xml:space="preserve"> ADDIN EN.CITE &lt;EndNote&gt;&lt;Cite&gt;&lt;Author&gt;Ebbin&lt;/Author&gt;&lt;Year&gt;1973&lt;/Year&gt;&lt;RecNum&gt;227&lt;/RecNum&gt;&lt;DisplayText&gt;[22]&lt;/DisplayText&gt;&lt;record&gt;&lt;rec-number&gt;227&lt;/rec-number&gt;&lt;foreign-keys&gt;&lt;key app="EN" db-id="pzrr2wwec92vr1e5s2e5wx2twzax9tzvt5zt" timestamp="1381414333"&gt;227&lt;/key&gt;&lt;/foreign-keys&gt;&lt;ref-type name="Journal Article"&gt;17&lt;/ref-type&gt;&lt;contributors&gt;&lt;authors&gt;&lt;author&gt;Ebbin, A. J.&lt;/author&gt;&lt;author&gt;Wilson, M. G.&lt;/author&gt;&lt;author&gt;Chandor, S. B.&lt;/author&gt;&lt;author&gt;Wehrle, P. F.&lt;/author&gt;&lt;/authors&gt;&lt;/contributors&gt;&lt;titles&gt;&lt;title&gt;Inadvertent rubella immunization in pregnancy&lt;/title&gt;&lt;secondary-title&gt;American Journal of Obstetrics &amp;amp; Gynecology&lt;/secondary-title&gt;&lt;short-title&gt;Inadvertent rubella immunization in pregnancy&lt;/short-title&gt;&lt;/titles&gt;&lt;periodical&gt;&lt;full-title&gt;American Journal of Obstetrics &amp;amp; Gynecology&lt;/full-title&gt;&lt;/periodical&gt;&lt;pages&gt;505-12&lt;/pages&gt;&lt;volume&gt;117&lt;/volume&gt;&lt;number&gt;4&lt;/number&gt;&lt;dates&gt;&lt;year&gt;1973&lt;/year&gt;&lt;/dates&gt;&lt;accession-num&gt;4743357&lt;/accession-num&gt;&lt;urls&gt;&lt;related-urls&gt;&lt;url&gt;http://ovidsp.ovid.com/ovidweb.cgi?T=JS&amp;amp;CSC=Y&amp;amp;NEWS=N&amp;amp;PAGE=fulltext&amp;amp;D=med1&amp;amp;AN=4743357http://lshtmsfx.hosted.exlibrisgroup.com/lshtm?sid=OVID:medline&amp;amp;id=pmid:4743357&amp;amp;id=doi:&amp;amp;issn=0002-9378&amp;amp;isbn=&amp;amp;volume=117&amp;amp;issue=4&amp;amp;spage=505&amp;amp;pages=505-12&amp;amp;date=1973&amp;amp;title=American+Journal+of+Obstetrics+%26+Gynecology&amp;amp;atitle=Inadvertent+rubella+immunization+in+pregnancy.&amp;amp;aulast=Ebbin&amp;amp;pid=%3Cauthor%3EEbbin+AJ%3BWilson+MG%3BChandor+SB%3BWehrle+PF%3C%2Fauthor%3E%3CAN%3E4743357%3C%2FAN%3E%3CDT%3EJournal+Article%3C%2FDT%3E&lt;/url&gt;&lt;/related-urls&gt;&lt;/urls&gt;&lt;remote-database-name&gt;Medline&lt;/remote-database-name&gt;&lt;remote-database-provider&gt;Ovid Technologies&lt;/remote-database-provider&gt;&lt;/record&gt;&lt;/Cite&gt;&lt;/EndNote&gt;</w:instrText>
            </w:r>
            <w:r w:rsidR="00BF65BC" w:rsidRPr="005136E8">
              <w:rPr>
                <w:rFonts w:ascii="Times New Roman" w:hAnsi="Times New Roman"/>
                <w:color w:val="0000FF"/>
                <w:u w:val="single"/>
                <w:lang w:val="de-DE"/>
              </w:rPr>
              <w:fldChar w:fldCharType="separate"/>
            </w:r>
            <w:r w:rsidR="002F59AF">
              <w:rPr>
                <w:rFonts w:ascii="Times New Roman" w:hAnsi="Times New Roman"/>
                <w:noProof/>
                <w:color w:val="0000FF"/>
                <w:u w:val="single"/>
                <w:lang w:val="de-DE"/>
              </w:rPr>
              <w:t>[</w:t>
            </w:r>
            <w:hyperlink w:anchor="_ENREF_22" w:tooltip="Ebbin, 1973 #227" w:history="1">
              <w:r w:rsidR="00152ACF">
                <w:rPr>
                  <w:rFonts w:ascii="Times New Roman" w:hAnsi="Times New Roman"/>
                  <w:noProof/>
                  <w:color w:val="0000FF"/>
                  <w:u w:val="single"/>
                  <w:lang w:val="de-DE"/>
                </w:rPr>
                <w:t>22</w:t>
              </w:r>
            </w:hyperlink>
            <w:r w:rsidR="002F59AF">
              <w:rPr>
                <w:rFonts w:ascii="Times New Roman" w:hAnsi="Times New Roman"/>
                <w:noProof/>
                <w:color w:val="0000FF"/>
                <w:u w:val="single"/>
                <w:lang w:val="de-DE"/>
              </w:rPr>
              <w:t>]</w:t>
            </w:r>
            <w:r w:rsidR="00BF65BC" w:rsidRPr="005136E8">
              <w:rPr>
                <w:rFonts w:ascii="Times New Roman" w:hAnsi="Times New Roman"/>
                <w:color w:val="0000FF"/>
                <w:u w:val="single"/>
                <w:lang w:val="de-DE"/>
              </w:rPr>
              <w:fldChar w:fldCharType="end"/>
            </w:r>
          </w:p>
        </w:tc>
        <w:tc>
          <w:tcPr>
            <w:tcW w:w="919" w:type="dxa"/>
            <w:tcBorders>
              <w:top w:val="single" w:sz="12" w:space="0" w:color="auto"/>
              <w:left w:val="single" w:sz="4" w:space="0" w:color="auto"/>
              <w:bottom w:val="single" w:sz="4" w:space="0" w:color="auto"/>
              <w:right w:val="single" w:sz="4" w:space="0" w:color="auto"/>
            </w:tcBorders>
            <w:hideMark/>
          </w:tcPr>
          <w:p w14:paraId="220A1997" w14:textId="77777777" w:rsidR="00E91F3F" w:rsidRPr="005136E8" w:rsidRDefault="00E91F3F" w:rsidP="00343A6D">
            <w:pPr>
              <w:spacing w:after="0"/>
              <w:rPr>
                <w:sz w:val="16"/>
                <w:szCs w:val="16"/>
              </w:rPr>
            </w:pPr>
            <w:r w:rsidRPr="0057503B">
              <w:rPr>
                <w:sz w:val="16"/>
                <w:szCs w:val="16"/>
              </w:rPr>
              <w:t>HPV-77</w:t>
            </w:r>
            <w:r>
              <w:rPr>
                <w:sz w:val="16"/>
                <w:szCs w:val="16"/>
              </w:rPr>
              <w:t xml:space="preserve"> (n=29)</w:t>
            </w:r>
          </w:p>
          <w:p w14:paraId="78848A39" w14:textId="77777777" w:rsidR="00E91F3F" w:rsidRPr="005136E8" w:rsidRDefault="00E91F3F" w:rsidP="00343A6D">
            <w:pPr>
              <w:spacing w:after="0"/>
              <w:rPr>
                <w:sz w:val="16"/>
                <w:szCs w:val="16"/>
              </w:rPr>
            </w:pPr>
            <w:r w:rsidRPr="0057503B">
              <w:rPr>
                <w:sz w:val="16"/>
                <w:szCs w:val="16"/>
              </w:rPr>
              <w:t xml:space="preserve">Cendehill </w:t>
            </w:r>
            <w:r>
              <w:rPr>
                <w:sz w:val="16"/>
                <w:szCs w:val="16"/>
              </w:rPr>
              <w:t>(n=11)</w:t>
            </w:r>
          </w:p>
          <w:p w14:paraId="0FB79AC8" w14:textId="77777777" w:rsidR="00E91F3F" w:rsidRPr="0055792C" w:rsidRDefault="00E91F3F" w:rsidP="00343A6D">
            <w:pPr>
              <w:spacing w:after="0"/>
              <w:rPr>
                <w:sz w:val="16"/>
                <w:szCs w:val="16"/>
                <w:lang w:val="en-US"/>
              </w:rPr>
            </w:pPr>
            <w:r w:rsidRPr="0055792C">
              <w:rPr>
                <w:sz w:val="16"/>
                <w:szCs w:val="16"/>
                <w:lang w:val="en-US"/>
              </w:rPr>
              <w:t>1 unknown</w:t>
            </w:r>
          </w:p>
        </w:tc>
        <w:tc>
          <w:tcPr>
            <w:tcW w:w="816" w:type="dxa"/>
            <w:tcBorders>
              <w:top w:val="single" w:sz="12" w:space="0" w:color="auto"/>
              <w:left w:val="single" w:sz="4" w:space="0" w:color="auto"/>
              <w:bottom w:val="single" w:sz="4" w:space="0" w:color="auto"/>
              <w:right w:val="single" w:sz="4" w:space="0" w:color="auto"/>
            </w:tcBorders>
            <w:vAlign w:val="center"/>
            <w:hideMark/>
          </w:tcPr>
          <w:p w14:paraId="11B997B1" w14:textId="77777777" w:rsidR="00E91F3F" w:rsidRDefault="00E91F3F" w:rsidP="00343A6D">
            <w:pPr>
              <w:spacing w:after="0"/>
              <w:jc w:val="center"/>
              <w:rPr>
                <w:sz w:val="16"/>
                <w:szCs w:val="16"/>
                <w:lang w:val="de-DE"/>
              </w:rPr>
            </w:pPr>
            <w:r w:rsidRPr="005136E8">
              <w:rPr>
                <w:sz w:val="16"/>
                <w:szCs w:val="16"/>
                <w:lang w:val="de-DE"/>
              </w:rPr>
              <w:t>41</w:t>
            </w:r>
            <w:r>
              <w:rPr>
                <w:sz w:val="16"/>
                <w:szCs w:val="16"/>
                <w:lang w:val="de-DE"/>
              </w:rPr>
              <w:t>/44</w:t>
            </w:r>
          </w:p>
        </w:tc>
        <w:tc>
          <w:tcPr>
            <w:tcW w:w="851" w:type="dxa"/>
            <w:tcBorders>
              <w:top w:val="single" w:sz="12" w:space="0" w:color="auto"/>
              <w:left w:val="single" w:sz="4" w:space="0" w:color="auto"/>
              <w:bottom w:val="single" w:sz="4" w:space="0" w:color="auto"/>
              <w:right w:val="single" w:sz="4" w:space="0" w:color="auto"/>
            </w:tcBorders>
            <w:vAlign w:val="center"/>
            <w:hideMark/>
          </w:tcPr>
          <w:p w14:paraId="17FD1B26" w14:textId="77777777" w:rsidR="00E91F3F" w:rsidRDefault="00E91F3F" w:rsidP="00343A6D">
            <w:pPr>
              <w:spacing w:after="0"/>
              <w:jc w:val="center"/>
              <w:rPr>
                <w:sz w:val="16"/>
                <w:szCs w:val="16"/>
                <w:lang w:val="de-DE"/>
              </w:rPr>
            </w:pPr>
            <w:r w:rsidRPr="005136E8">
              <w:rPr>
                <w:sz w:val="16"/>
                <w:szCs w:val="16"/>
                <w:lang w:val="de-DE"/>
              </w:rPr>
              <w:t>0</w:t>
            </w:r>
            <w:r>
              <w:rPr>
                <w:sz w:val="16"/>
                <w:szCs w:val="16"/>
                <w:lang w:val="de-DE"/>
              </w:rPr>
              <w:t xml:space="preserve"> (0.0%)</w:t>
            </w:r>
          </w:p>
        </w:tc>
        <w:tc>
          <w:tcPr>
            <w:tcW w:w="850" w:type="dxa"/>
            <w:tcBorders>
              <w:top w:val="single" w:sz="12" w:space="0" w:color="auto"/>
              <w:left w:val="single" w:sz="4" w:space="0" w:color="auto"/>
              <w:bottom w:val="single" w:sz="4" w:space="0" w:color="auto"/>
              <w:right w:val="single" w:sz="4" w:space="0" w:color="auto"/>
            </w:tcBorders>
            <w:vAlign w:val="center"/>
            <w:hideMark/>
          </w:tcPr>
          <w:p w14:paraId="64073CF8" w14:textId="77777777" w:rsidR="00E91F3F" w:rsidRDefault="00E91F3F" w:rsidP="00343A6D">
            <w:pPr>
              <w:spacing w:after="0"/>
              <w:jc w:val="center"/>
              <w:rPr>
                <w:sz w:val="16"/>
                <w:szCs w:val="16"/>
                <w:lang w:val="de-DE"/>
              </w:rPr>
            </w:pPr>
            <w:r w:rsidRPr="005136E8">
              <w:rPr>
                <w:sz w:val="16"/>
                <w:szCs w:val="16"/>
                <w:lang w:val="de-DE"/>
              </w:rPr>
              <w:t xml:space="preserve">0 </w:t>
            </w:r>
            <w:r>
              <w:rPr>
                <w:sz w:val="16"/>
                <w:szCs w:val="16"/>
                <w:lang w:val="de-DE"/>
              </w:rPr>
              <w:t>(0.0%)</w:t>
            </w:r>
          </w:p>
        </w:tc>
        <w:tc>
          <w:tcPr>
            <w:tcW w:w="1104" w:type="dxa"/>
            <w:tcBorders>
              <w:top w:val="single" w:sz="12" w:space="0" w:color="auto"/>
              <w:left w:val="single" w:sz="4" w:space="0" w:color="auto"/>
              <w:bottom w:val="single" w:sz="4" w:space="0" w:color="auto"/>
              <w:right w:val="single" w:sz="4" w:space="0" w:color="auto"/>
            </w:tcBorders>
            <w:vAlign w:val="center"/>
            <w:hideMark/>
          </w:tcPr>
          <w:p w14:paraId="04BAF0D5" w14:textId="77777777" w:rsidR="00E91F3F" w:rsidRDefault="00E91F3F" w:rsidP="00343A6D">
            <w:pPr>
              <w:spacing w:after="0"/>
              <w:jc w:val="center"/>
              <w:rPr>
                <w:bCs/>
                <w:sz w:val="16"/>
                <w:szCs w:val="16"/>
                <w:lang w:val="de-DE"/>
              </w:rPr>
            </w:pPr>
            <w:r w:rsidRPr="00592CB1">
              <w:rPr>
                <w:bCs/>
                <w:sz w:val="16"/>
                <w:szCs w:val="16"/>
                <w:lang w:val="de-DE"/>
              </w:rPr>
              <w:t>0.0</w:t>
            </w:r>
          </w:p>
          <w:p w14:paraId="12B5BCBA" w14:textId="77777777" w:rsidR="00E91F3F" w:rsidRDefault="00E91F3F" w:rsidP="00343A6D">
            <w:pPr>
              <w:spacing w:after="0"/>
              <w:jc w:val="center"/>
              <w:rPr>
                <w:bCs/>
                <w:sz w:val="16"/>
                <w:szCs w:val="16"/>
                <w:lang w:val="de-DE"/>
              </w:rPr>
            </w:pPr>
            <w:r>
              <w:rPr>
                <w:bCs/>
                <w:sz w:val="16"/>
                <w:szCs w:val="16"/>
                <w:lang w:val="de-DE"/>
              </w:rPr>
              <w:t>(</w:t>
            </w:r>
            <w:r w:rsidRPr="00A12384">
              <w:rPr>
                <w:bCs/>
                <w:sz w:val="16"/>
                <w:szCs w:val="16"/>
                <w:lang w:val="de-DE"/>
              </w:rPr>
              <w:t>-4.5, 4.5</w:t>
            </w:r>
            <w:r>
              <w:rPr>
                <w:bCs/>
                <w:sz w:val="16"/>
                <w:szCs w:val="16"/>
                <w:lang w:val="de-DE"/>
              </w:rPr>
              <w:t>)</w:t>
            </w:r>
          </w:p>
        </w:tc>
        <w:tc>
          <w:tcPr>
            <w:tcW w:w="881" w:type="dxa"/>
            <w:vMerge w:val="restart"/>
            <w:tcBorders>
              <w:top w:val="single" w:sz="12" w:space="0" w:color="auto"/>
              <w:left w:val="single" w:sz="4" w:space="0" w:color="auto"/>
              <w:bottom w:val="single" w:sz="4" w:space="0" w:color="auto"/>
              <w:right w:val="single" w:sz="4" w:space="0" w:color="auto"/>
            </w:tcBorders>
            <w:vAlign w:val="center"/>
          </w:tcPr>
          <w:p w14:paraId="6115D887" w14:textId="77777777" w:rsidR="00E91F3F" w:rsidRDefault="00E91F3F" w:rsidP="00343A6D">
            <w:pPr>
              <w:spacing w:after="0"/>
              <w:jc w:val="center"/>
              <w:rPr>
                <w:sz w:val="16"/>
                <w:szCs w:val="16"/>
                <w:lang w:val="de-DE"/>
              </w:rPr>
            </w:pPr>
            <w:r>
              <w:rPr>
                <w:sz w:val="16"/>
                <w:szCs w:val="16"/>
                <w:lang w:val="de-DE"/>
              </w:rPr>
              <w:t xml:space="preserve">0.0 </w:t>
            </w:r>
          </w:p>
          <w:p w14:paraId="1E208C49" w14:textId="77777777" w:rsidR="00E91F3F" w:rsidRDefault="00E91F3F" w:rsidP="00343A6D">
            <w:pPr>
              <w:spacing w:after="0"/>
              <w:jc w:val="center"/>
              <w:rPr>
                <w:sz w:val="16"/>
                <w:szCs w:val="16"/>
                <w:lang w:val="de-DE"/>
              </w:rPr>
            </w:pPr>
            <w:r>
              <w:rPr>
                <w:sz w:val="16"/>
                <w:szCs w:val="16"/>
                <w:lang w:val="de-DE"/>
              </w:rPr>
              <w:t>(-0.6, 0.6)</w:t>
            </w:r>
          </w:p>
        </w:tc>
        <w:tc>
          <w:tcPr>
            <w:tcW w:w="850" w:type="dxa"/>
            <w:vMerge w:val="restart"/>
            <w:tcBorders>
              <w:top w:val="single" w:sz="12" w:space="0" w:color="auto"/>
              <w:left w:val="single" w:sz="4" w:space="0" w:color="auto"/>
              <w:bottom w:val="single" w:sz="4" w:space="0" w:color="auto"/>
              <w:right w:val="single" w:sz="4" w:space="0" w:color="auto"/>
            </w:tcBorders>
            <w:vAlign w:val="center"/>
          </w:tcPr>
          <w:p w14:paraId="61B28CCE" w14:textId="77777777" w:rsidR="00E91F3F" w:rsidRDefault="00E91F3F" w:rsidP="00343A6D">
            <w:pPr>
              <w:spacing w:after="0"/>
              <w:jc w:val="center"/>
              <w:rPr>
                <w:sz w:val="16"/>
                <w:szCs w:val="16"/>
                <w:lang w:val="de-DE"/>
              </w:rPr>
            </w:pPr>
            <w:r>
              <w:rPr>
                <w:sz w:val="16"/>
                <w:szCs w:val="16"/>
                <w:lang w:val="de-DE"/>
              </w:rPr>
              <w:t>1.000</w:t>
            </w:r>
          </w:p>
        </w:tc>
      </w:tr>
      <w:tr w:rsidR="00E91F3F" w:rsidRPr="005136E8" w14:paraId="5A71FDE7" w14:textId="77777777" w:rsidTr="00343A6D">
        <w:trPr>
          <w:gridAfter w:val="1"/>
          <w:wAfter w:w="37" w:type="dxa"/>
          <w:trHeight w:val="20"/>
          <w:jc w:val="center"/>
        </w:trPr>
        <w:tc>
          <w:tcPr>
            <w:tcW w:w="1417" w:type="dxa"/>
            <w:vMerge/>
            <w:tcBorders>
              <w:top w:val="single" w:sz="4" w:space="0" w:color="auto"/>
              <w:left w:val="single" w:sz="4" w:space="0" w:color="auto"/>
              <w:bottom w:val="single" w:sz="4" w:space="0" w:color="auto"/>
              <w:right w:val="single" w:sz="4" w:space="0" w:color="auto"/>
            </w:tcBorders>
            <w:vAlign w:val="center"/>
            <w:hideMark/>
          </w:tcPr>
          <w:p w14:paraId="76C40A64" w14:textId="77777777" w:rsidR="00E91F3F" w:rsidRPr="005136E8" w:rsidRDefault="00E91F3F" w:rsidP="00343A6D">
            <w:pPr>
              <w:spacing w:after="0" w:line="240" w:lineRule="auto"/>
              <w:rPr>
                <w:b/>
                <w:sz w:val="16"/>
                <w:szCs w:val="16"/>
                <w:lang w:val="de-DE"/>
              </w:rPr>
            </w:pPr>
          </w:p>
        </w:tc>
        <w:tc>
          <w:tcPr>
            <w:tcW w:w="1162" w:type="dxa"/>
            <w:tcBorders>
              <w:top w:val="single" w:sz="4" w:space="0" w:color="auto"/>
              <w:left w:val="single" w:sz="4" w:space="0" w:color="auto"/>
              <w:bottom w:val="single" w:sz="4" w:space="0" w:color="auto"/>
              <w:right w:val="single" w:sz="4" w:space="0" w:color="auto"/>
            </w:tcBorders>
            <w:hideMark/>
          </w:tcPr>
          <w:p w14:paraId="59CF8641" w14:textId="40CFC9C4" w:rsidR="00E91F3F" w:rsidRPr="005136E8" w:rsidRDefault="00E91F3F" w:rsidP="002F59AF">
            <w:pPr>
              <w:spacing w:after="0"/>
              <w:rPr>
                <w:sz w:val="16"/>
                <w:szCs w:val="16"/>
                <w:lang w:val="de-DE"/>
              </w:rPr>
            </w:pPr>
            <w:r w:rsidRPr="005136E8">
              <w:rPr>
                <w:sz w:val="16"/>
                <w:szCs w:val="16"/>
                <w:lang w:val="de-DE"/>
              </w:rPr>
              <w:t>Bar-Oz. B</w:t>
            </w:r>
            <w:r>
              <w:rPr>
                <w:sz w:val="16"/>
                <w:szCs w:val="16"/>
                <w:lang w:val="de-DE"/>
              </w:rPr>
              <w:t xml:space="preserve">. 2004 </w:t>
            </w:r>
            <w:r w:rsidR="00BF65BC" w:rsidRPr="005136E8">
              <w:rPr>
                <w:rFonts w:ascii="Times New Roman" w:hAnsi="Times New Roman"/>
                <w:color w:val="0000FF"/>
                <w:u w:val="single"/>
                <w:lang w:val="de-DE"/>
              </w:rPr>
              <w:fldChar w:fldCharType="begin">
                <w:fldData xml:space="preserve">PEVuZE5vdGU+PENpdGU+PEF1dGhvcj5CYXItT3o8L0F1dGhvcj48WWVhcj4yMDA0PC9ZZWFyPjxS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</w:fldData>
              </w:fldChar>
            </w:r>
            <w:r w:rsidR="002F59AF">
              <w:rPr>
                <w:rFonts w:ascii="Times New Roman" w:hAnsi="Times New Roman"/>
                <w:color w:val="0000FF"/>
                <w:u w:val="single"/>
                <w:lang w:val="de-DE"/>
              </w:rPr>
              <w:instrText xml:space="preserve"> ADDIN EN.CITE </w:instrText>
            </w:r>
            <w:r w:rsidR="002F59AF">
              <w:rPr>
                <w:rFonts w:ascii="Times New Roman" w:hAnsi="Times New Roman"/>
                <w:color w:val="0000FF"/>
                <w:u w:val="single"/>
                <w:lang w:val="de-DE"/>
              </w:rPr>
              <w:fldChar w:fldCharType="begin">
                <w:fldData xml:space="preserve">PEVuZE5vdGU+PENpdGU+PEF1dGhvcj5CYXItT3o8L0F1dGhvcj48WWVhcj4yMDA0PC9ZZWFyPjxS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</w:fldData>
              </w:fldChar>
            </w:r>
            <w:r w:rsidR="002F59AF">
              <w:rPr>
                <w:rFonts w:ascii="Times New Roman" w:hAnsi="Times New Roman"/>
                <w:color w:val="0000FF"/>
                <w:u w:val="single"/>
                <w:lang w:val="de-DE"/>
              </w:rPr>
              <w:instrText xml:space="preserve"> ADDIN EN.CITE.DATA </w:instrText>
            </w:r>
            <w:r w:rsidR="002F59AF">
              <w:rPr>
                <w:rFonts w:ascii="Times New Roman" w:hAnsi="Times New Roman"/>
                <w:color w:val="0000FF"/>
                <w:u w:val="single"/>
                <w:lang w:val="de-DE"/>
              </w:rPr>
            </w:r>
            <w:r w:rsidR="002F59AF">
              <w:rPr>
                <w:rFonts w:ascii="Times New Roman" w:hAnsi="Times New Roman"/>
                <w:color w:val="0000FF"/>
                <w:u w:val="single"/>
                <w:lang w:val="de-DE"/>
              </w:rPr>
              <w:fldChar w:fldCharType="end"/>
            </w:r>
            <w:r w:rsidR="00BF65BC" w:rsidRPr="005136E8">
              <w:rPr>
                <w:rFonts w:ascii="Times New Roman" w:hAnsi="Times New Roman"/>
                <w:color w:val="0000FF"/>
                <w:u w:val="single"/>
                <w:lang w:val="de-DE"/>
              </w:rPr>
            </w:r>
            <w:r w:rsidR="00BF65BC" w:rsidRPr="005136E8">
              <w:rPr>
                <w:rFonts w:ascii="Times New Roman" w:hAnsi="Times New Roman"/>
                <w:color w:val="0000FF"/>
                <w:u w:val="single"/>
                <w:lang w:val="de-DE"/>
              </w:rPr>
              <w:fldChar w:fldCharType="separate"/>
            </w:r>
            <w:r w:rsidR="002F59AF">
              <w:rPr>
                <w:rFonts w:ascii="Times New Roman" w:hAnsi="Times New Roman"/>
                <w:noProof/>
                <w:color w:val="0000FF"/>
                <w:u w:val="single"/>
                <w:lang w:val="de-DE"/>
              </w:rPr>
              <w:t>[</w:t>
            </w:r>
            <w:hyperlink w:anchor="_ENREF_21" w:tooltip="Bar-Oz, 2004 #108" w:history="1">
              <w:r w:rsidR="00152ACF">
                <w:rPr>
                  <w:rFonts w:ascii="Times New Roman" w:hAnsi="Times New Roman"/>
                  <w:noProof/>
                  <w:color w:val="0000FF"/>
                  <w:u w:val="single"/>
                  <w:lang w:val="de-DE"/>
                </w:rPr>
                <w:t>21</w:t>
              </w:r>
            </w:hyperlink>
            <w:r w:rsidR="002F59AF">
              <w:rPr>
                <w:rFonts w:ascii="Times New Roman" w:hAnsi="Times New Roman"/>
                <w:noProof/>
                <w:color w:val="0000FF"/>
                <w:u w:val="single"/>
                <w:lang w:val="de-DE"/>
              </w:rPr>
              <w:t>]</w:t>
            </w:r>
            <w:r w:rsidR="00BF65BC" w:rsidRPr="005136E8">
              <w:rPr>
                <w:rFonts w:ascii="Times New Roman" w:hAnsi="Times New Roman"/>
                <w:color w:val="0000FF"/>
                <w:u w:val="single"/>
                <w:lang w:val="de-DE"/>
              </w:rPr>
              <w:fldChar w:fldCharType="end"/>
            </w:r>
          </w:p>
        </w:tc>
        <w:tc>
          <w:tcPr>
            <w:tcW w:w="919" w:type="dxa"/>
            <w:tcBorders>
              <w:top w:val="single" w:sz="4" w:space="0" w:color="auto"/>
              <w:left w:val="single" w:sz="4" w:space="0" w:color="auto"/>
              <w:bottom w:val="single" w:sz="4" w:space="0" w:color="auto"/>
              <w:right w:val="single" w:sz="4" w:space="0" w:color="auto"/>
            </w:tcBorders>
            <w:hideMark/>
          </w:tcPr>
          <w:p w14:paraId="095E430F" w14:textId="77777777" w:rsidR="00E91F3F" w:rsidRPr="005136E8" w:rsidRDefault="00E91F3F" w:rsidP="00343A6D">
            <w:pPr>
              <w:spacing w:after="0"/>
              <w:rPr>
                <w:sz w:val="16"/>
                <w:szCs w:val="16"/>
                <w:lang w:val="de-DE"/>
              </w:rPr>
            </w:pPr>
            <w:r w:rsidRPr="005136E8">
              <w:rPr>
                <w:sz w:val="16"/>
                <w:szCs w:val="16"/>
                <w:lang w:val="de-DE"/>
              </w:rPr>
              <w:t xml:space="preserve">RA 27/3 </w:t>
            </w:r>
          </w:p>
        </w:tc>
        <w:tc>
          <w:tcPr>
            <w:tcW w:w="816" w:type="dxa"/>
            <w:tcBorders>
              <w:top w:val="single" w:sz="4" w:space="0" w:color="auto"/>
              <w:left w:val="single" w:sz="4" w:space="0" w:color="auto"/>
              <w:bottom w:val="single" w:sz="4" w:space="0" w:color="auto"/>
              <w:right w:val="single" w:sz="4" w:space="0" w:color="auto"/>
            </w:tcBorders>
            <w:vAlign w:val="center"/>
            <w:hideMark/>
          </w:tcPr>
          <w:p w14:paraId="003F48F5" w14:textId="77777777" w:rsidR="00E91F3F" w:rsidRDefault="00E91F3F" w:rsidP="00343A6D">
            <w:pPr>
              <w:spacing w:after="0"/>
              <w:jc w:val="center"/>
              <w:rPr>
                <w:sz w:val="16"/>
                <w:szCs w:val="16"/>
                <w:lang w:val="de-DE"/>
              </w:rPr>
            </w:pPr>
            <w:r w:rsidRPr="005136E8">
              <w:rPr>
                <w:sz w:val="16"/>
                <w:szCs w:val="16"/>
                <w:lang w:val="de-DE"/>
              </w:rPr>
              <w:t>81</w:t>
            </w:r>
            <w:r>
              <w:rPr>
                <w:sz w:val="16"/>
                <w:szCs w:val="16"/>
                <w:lang w:val="de-DE"/>
              </w:rPr>
              <w:t>/87</w:t>
            </w:r>
          </w:p>
        </w:tc>
        <w:tc>
          <w:tcPr>
            <w:tcW w:w="851" w:type="dxa"/>
            <w:tcBorders>
              <w:top w:val="single" w:sz="4" w:space="0" w:color="auto"/>
              <w:left w:val="single" w:sz="4" w:space="0" w:color="auto"/>
              <w:bottom w:val="single" w:sz="4" w:space="0" w:color="auto"/>
              <w:right w:val="single" w:sz="4" w:space="0" w:color="auto"/>
            </w:tcBorders>
            <w:vAlign w:val="center"/>
            <w:hideMark/>
          </w:tcPr>
          <w:p w14:paraId="16DE7C74" w14:textId="77777777" w:rsidR="00E91F3F" w:rsidRDefault="00E91F3F" w:rsidP="00343A6D">
            <w:pPr>
              <w:spacing w:after="0"/>
              <w:jc w:val="center"/>
              <w:rPr>
                <w:sz w:val="16"/>
                <w:szCs w:val="16"/>
                <w:lang w:val="de-DE"/>
              </w:rPr>
            </w:pPr>
            <w:r w:rsidRPr="005136E8">
              <w:rPr>
                <w:sz w:val="16"/>
                <w:szCs w:val="16"/>
                <w:lang w:val="de-DE"/>
              </w:rPr>
              <w:t>0</w:t>
            </w:r>
            <w:r>
              <w:rPr>
                <w:sz w:val="16"/>
                <w:szCs w:val="16"/>
                <w:lang w:val="de-DE"/>
              </w:rPr>
              <w:t xml:space="preserve"> (0.0%)</w:t>
            </w:r>
          </w:p>
        </w:tc>
        <w:tc>
          <w:tcPr>
            <w:tcW w:w="850" w:type="dxa"/>
            <w:tcBorders>
              <w:top w:val="single" w:sz="4" w:space="0" w:color="auto"/>
              <w:left w:val="single" w:sz="4" w:space="0" w:color="auto"/>
              <w:bottom w:val="single" w:sz="4" w:space="0" w:color="auto"/>
              <w:right w:val="single" w:sz="4" w:space="0" w:color="auto"/>
            </w:tcBorders>
            <w:vAlign w:val="center"/>
            <w:hideMark/>
          </w:tcPr>
          <w:p w14:paraId="70593060" w14:textId="77777777" w:rsidR="00E91F3F" w:rsidRDefault="00E91F3F" w:rsidP="00343A6D">
            <w:pPr>
              <w:spacing w:after="0"/>
              <w:jc w:val="center"/>
              <w:rPr>
                <w:sz w:val="16"/>
                <w:szCs w:val="16"/>
                <w:lang w:val="de-DE"/>
              </w:rPr>
            </w:pPr>
            <w:r w:rsidRPr="005136E8">
              <w:rPr>
                <w:sz w:val="16"/>
                <w:szCs w:val="16"/>
                <w:lang w:val="de-DE"/>
              </w:rPr>
              <w:t>0</w:t>
            </w:r>
            <w:r>
              <w:rPr>
                <w:sz w:val="16"/>
                <w:szCs w:val="16"/>
                <w:lang w:val="de-DE"/>
              </w:rPr>
              <w:t xml:space="preserve"> (0.0%)</w:t>
            </w:r>
          </w:p>
        </w:tc>
        <w:tc>
          <w:tcPr>
            <w:tcW w:w="1104" w:type="dxa"/>
            <w:tcBorders>
              <w:top w:val="single" w:sz="4" w:space="0" w:color="auto"/>
              <w:left w:val="single" w:sz="4" w:space="0" w:color="auto"/>
              <w:bottom w:val="single" w:sz="4" w:space="0" w:color="auto"/>
              <w:right w:val="single" w:sz="4" w:space="0" w:color="auto"/>
            </w:tcBorders>
            <w:vAlign w:val="center"/>
            <w:hideMark/>
          </w:tcPr>
          <w:p w14:paraId="28A1D0F6" w14:textId="77777777" w:rsidR="00E91F3F" w:rsidRDefault="00E91F3F" w:rsidP="00343A6D">
            <w:pPr>
              <w:spacing w:after="0"/>
              <w:jc w:val="center"/>
              <w:rPr>
                <w:sz w:val="16"/>
                <w:szCs w:val="16"/>
                <w:lang w:val="de-DE"/>
              </w:rPr>
            </w:pPr>
            <w:r w:rsidRPr="005136E8">
              <w:rPr>
                <w:bCs/>
                <w:sz w:val="16"/>
                <w:szCs w:val="16"/>
                <w:lang w:val="de-DE"/>
              </w:rPr>
              <w:t>0</w:t>
            </w:r>
            <w:r>
              <w:rPr>
                <w:bCs/>
                <w:sz w:val="16"/>
                <w:szCs w:val="16"/>
                <w:lang w:val="de-DE"/>
              </w:rPr>
              <w:t>.0</w:t>
            </w:r>
          </w:p>
          <w:p w14:paraId="62DA439C" w14:textId="77777777" w:rsidR="00E91F3F" w:rsidRDefault="00E91F3F" w:rsidP="00343A6D">
            <w:pPr>
              <w:spacing w:after="0"/>
              <w:jc w:val="center"/>
              <w:rPr>
                <w:sz w:val="16"/>
                <w:szCs w:val="16"/>
                <w:lang w:val="de-DE"/>
              </w:rPr>
            </w:pPr>
            <w:r>
              <w:rPr>
                <w:bCs/>
                <w:sz w:val="16"/>
                <w:szCs w:val="16"/>
                <w:lang w:val="de-DE"/>
              </w:rPr>
              <w:t>(</w:t>
            </w:r>
            <w:r w:rsidRPr="005136E8">
              <w:rPr>
                <w:bCs/>
                <w:sz w:val="16"/>
                <w:szCs w:val="16"/>
                <w:lang w:val="de-DE"/>
              </w:rPr>
              <w:t>-2</w:t>
            </w:r>
            <w:r>
              <w:rPr>
                <w:bCs/>
                <w:sz w:val="16"/>
                <w:szCs w:val="16"/>
                <w:lang w:val="de-DE"/>
              </w:rPr>
              <w:t>.3</w:t>
            </w:r>
            <w:r w:rsidRPr="005136E8">
              <w:rPr>
                <w:bCs/>
                <w:sz w:val="16"/>
                <w:szCs w:val="16"/>
                <w:lang w:val="de-DE"/>
              </w:rPr>
              <w:t>,</w:t>
            </w:r>
            <w:r>
              <w:rPr>
                <w:bCs/>
                <w:sz w:val="16"/>
                <w:szCs w:val="16"/>
                <w:lang w:val="de-DE"/>
              </w:rPr>
              <w:t xml:space="preserve"> </w:t>
            </w:r>
            <w:r w:rsidRPr="005136E8">
              <w:rPr>
                <w:bCs/>
                <w:sz w:val="16"/>
                <w:szCs w:val="16"/>
                <w:lang w:val="de-DE"/>
              </w:rPr>
              <w:t>2.3</w:t>
            </w:r>
            <w:r>
              <w:rPr>
                <w:bCs/>
                <w:sz w:val="16"/>
                <w:szCs w:val="16"/>
                <w:lang w:val="de-DE"/>
              </w:rPr>
              <w:t>)</w:t>
            </w:r>
          </w:p>
        </w:tc>
        <w:tc>
          <w:tcPr>
            <w:tcW w:w="881" w:type="dxa"/>
            <w:vMerge/>
            <w:tcBorders>
              <w:top w:val="single" w:sz="4" w:space="0" w:color="auto"/>
              <w:left w:val="single" w:sz="4" w:space="0" w:color="auto"/>
              <w:bottom w:val="single" w:sz="4" w:space="0" w:color="auto"/>
              <w:right w:val="single" w:sz="4" w:space="0" w:color="auto"/>
            </w:tcBorders>
            <w:vAlign w:val="center"/>
            <w:hideMark/>
          </w:tcPr>
          <w:p w14:paraId="6A609422" w14:textId="77777777" w:rsidR="00E91F3F" w:rsidRDefault="00E91F3F" w:rsidP="00343A6D">
            <w:pPr>
              <w:spacing w:after="0" w:line="240" w:lineRule="auto"/>
              <w:jc w:val="center"/>
              <w:rPr>
                <w:sz w:val="16"/>
                <w:szCs w:val="16"/>
                <w:lang w:val="de-DE"/>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161FBBBD" w14:textId="77777777" w:rsidR="00E91F3F" w:rsidRDefault="00E91F3F" w:rsidP="00343A6D">
            <w:pPr>
              <w:spacing w:after="0" w:line="240" w:lineRule="auto"/>
              <w:jc w:val="center"/>
              <w:rPr>
                <w:sz w:val="16"/>
                <w:szCs w:val="16"/>
                <w:lang w:val="de-DE"/>
              </w:rPr>
            </w:pPr>
          </w:p>
        </w:tc>
      </w:tr>
      <w:tr w:rsidR="00E91F3F" w:rsidRPr="005136E8" w14:paraId="76C22B57" w14:textId="77777777" w:rsidTr="00343A6D">
        <w:trPr>
          <w:gridAfter w:val="1"/>
          <w:wAfter w:w="37" w:type="dxa"/>
          <w:trHeight w:val="20"/>
          <w:jc w:val="center"/>
        </w:trPr>
        <w:tc>
          <w:tcPr>
            <w:tcW w:w="1417" w:type="dxa"/>
            <w:vMerge/>
            <w:tcBorders>
              <w:top w:val="single" w:sz="4" w:space="0" w:color="auto"/>
              <w:left w:val="single" w:sz="4" w:space="0" w:color="auto"/>
              <w:bottom w:val="single" w:sz="4" w:space="0" w:color="auto"/>
              <w:right w:val="single" w:sz="4" w:space="0" w:color="auto"/>
            </w:tcBorders>
            <w:vAlign w:val="center"/>
            <w:hideMark/>
          </w:tcPr>
          <w:p w14:paraId="62266241" w14:textId="77777777" w:rsidR="00E91F3F" w:rsidRPr="005136E8" w:rsidRDefault="00E91F3F" w:rsidP="00343A6D">
            <w:pPr>
              <w:spacing w:after="0" w:line="240" w:lineRule="auto"/>
              <w:rPr>
                <w:b/>
                <w:sz w:val="16"/>
                <w:szCs w:val="16"/>
                <w:lang w:val="de-DE"/>
              </w:rPr>
            </w:pPr>
          </w:p>
        </w:tc>
        <w:tc>
          <w:tcPr>
            <w:tcW w:w="1162" w:type="dxa"/>
            <w:tcBorders>
              <w:top w:val="single" w:sz="4" w:space="0" w:color="auto"/>
              <w:left w:val="single" w:sz="4" w:space="0" w:color="auto"/>
              <w:bottom w:val="single" w:sz="4" w:space="0" w:color="auto"/>
              <w:right w:val="single" w:sz="4" w:space="0" w:color="auto"/>
            </w:tcBorders>
            <w:hideMark/>
          </w:tcPr>
          <w:p w14:paraId="7594418F" w14:textId="2EA8E334" w:rsidR="00E91F3F" w:rsidRPr="005136E8" w:rsidRDefault="00E91F3F" w:rsidP="002F59AF">
            <w:pPr>
              <w:spacing w:after="0"/>
              <w:rPr>
                <w:sz w:val="16"/>
                <w:szCs w:val="16"/>
                <w:lang w:val="de-DE"/>
              </w:rPr>
            </w:pPr>
            <w:r w:rsidRPr="005136E8">
              <w:rPr>
                <w:color w:val="000000"/>
                <w:sz w:val="16"/>
                <w:szCs w:val="16"/>
                <w:lang w:val="de-DE"/>
              </w:rPr>
              <w:t>Namaei. M.</w:t>
            </w:r>
            <w:r>
              <w:rPr>
                <w:color w:val="000000"/>
                <w:sz w:val="16"/>
                <w:szCs w:val="16"/>
                <w:lang w:val="de-DE"/>
              </w:rPr>
              <w:t>H.</w:t>
            </w:r>
            <w:r w:rsidRPr="005136E8">
              <w:rPr>
                <w:color w:val="000000"/>
                <w:sz w:val="16"/>
                <w:szCs w:val="16"/>
                <w:lang w:val="de-DE"/>
              </w:rPr>
              <w:t xml:space="preserve"> </w:t>
            </w:r>
            <w:r>
              <w:rPr>
                <w:color w:val="000000"/>
                <w:sz w:val="16"/>
                <w:szCs w:val="16"/>
                <w:lang w:val="de-DE"/>
              </w:rPr>
              <w:t>2008</w:t>
            </w:r>
            <w:r w:rsidR="00BF65BC" w:rsidRPr="005136E8">
              <w:rPr>
                <w:rFonts w:ascii="Times New Roman" w:hAnsi="Times New Roman"/>
                <w:color w:val="0000FF"/>
                <w:u w:val="single"/>
                <w:lang w:val="de-DE"/>
              </w:rPr>
              <w:fldChar w:fldCharType="begin"/>
            </w:r>
            <w:r w:rsidR="002F59AF">
              <w:rPr>
                <w:rFonts w:ascii="Times New Roman" w:hAnsi="Times New Roman"/>
                <w:color w:val="0000FF"/>
                <w:u w:val="single"/>
                <w:lang w:val="de-DE"/>
              </w:rPr>
              <w:instrText xml:space="preserve"> ADDIN EN.CITE &lt;EndNote&gt;&lt;Cite&gt;&lt;Author&gt;Namaei&lt;/Author&gt;&lt;Year&gt;2008&lt;/Year&gt;&lt;RecNum&gt;478&lt;/RecNum&gt;&lt;DisplayText&gt;[18]&lt;/DisplayText&gt;&lt;record&gt;&lt;rec-number&gt;478&lt;/rec-number&gt;&lt;foreign-keys&gt;&lt;key app="EN" db-id="pzrr2wwec92vr1e5s2e5wx2twzax9tzvt5zt" timestamp="1381414334"&gt;478&lt;/key&gt;&lt;/foreign-keys&gt;&lt;ref-type name="Journal Article"&gt;17&lt;/ref-type&gt;&lt;contributors&gt;&lt;authors&gt;&lt;author&gt;Namaei, M. H.&lt;/author&gt;&lt;author&gt;Ziaee, M.&lt;/author&gt;&lt;author&gt;Naseh, N.&lt;/author&gt;&lt;/authors&gt;&lt;/contributors&gt;&lt;auth-address&gt;Birjand University of Medical Science, Birjand, Iran.&lt;/auth-address&gt;&lt;titles&gt;&lt;title&gt;Congenital rubella syndrome in infants of women vaccinated during or just before pregnancy with measles-rubella vaccine&lt;/title&gt;&lt;secondary-title&gt;Indian Journal of Medical Research&lt;/secondary-title&gt;&lt;short-title&gt;Congenital rubella syndrome in infants of women vaccinated during or just before pregnancy with measles-rubella vaccine&lt;/short-title&gt;&lt;/titles&gt;&lt;periodical&gt;&lt;full-title&gt;Indian Journal of Medical Research&lt;/full-title&gt;&lt;/periodical&gt;&lt;pages&gt;551-4&lt;/pages&gt;&lt;volume&gt;127&lt;/volume&gt;&lt;number&gt;6&lt;/number&gt;&lt;dates&gt;&lt;year&gt;2008&lt;/year&gt;&lt;/dates&gt;&lt;accession-num&gt;18765873&lt;/accession-num&gt;&lt;work-type&gt;Research Support, Non-U.S. Gov&amp;apos;t&lt;/work-type&gt;&lt;urls&gt;&lt;related-urls&gt;&lt;url&gt;http://ovidsp.ovid.com/ovidweb.cgi?T=JS&amp;amp;CSC=Y&amp;amp;NEWS=N&amp;amp;PAGE=fulltext&amp;amp;D=medc&amp;amp;AN=18765873http://lshtmsfx.hosted.exlibrisgroup.com/lshtm?sid=OVID:medline&amp;amp;id=pmid:18765873&amp;amp;id=doi:&amp;amp;issn=0971-5916&amp;amp;isbn=&amp;amp;volume=127&amp;amp;issue=6&amp;amp;spage=551&amp;amp;pages=551-4&amp;amp;date=2008&amp;amp;title=Indian+Journal+of+Medical+Research&amp;amp;atitle=Congenital+rubella+syndrome+in+infants+of+women+vaccinated+during+or+just+before+pregnancy+with+measles-rubella+vaccine.&amp;amp;aulast=Namaei&amp;amp;pid=%3Cauthor%3ENamaei+MH%3BZiaee+M%3BNaseh+N%3C%2Fauthor%3E%3CAN%3E18765873%3C%2FAN%3E%3CDT%3EJournal+Article%3C%2FDT%3E&lt;/url&gt;&lt;/related-urls&gt;&lt;/urls&gt;&lt;remote-database-name&gt;Medline&lt;/remote-database-name&gt;&lt;remote-database-provider&gt;Ovid Technologies&lt;/remote-database-provider&gt;&lt;/record&gt;&lt;/Cite&gt;&lt;/EndNote&gt;</w:instrText>
            </w:r>
            <w:r w:rsidR="00BF65BC" w:rsidRPr="005136E8">
              <w:rPr>
                <w:rFonts w:ascii="Times New Roman" w:hAnsi="Times New Roman"/>
                <w:color w:val="0000FF"/>
                <w:u w:val="single"/>
                <w:lang w:val="de-DE"/>
              </w:rPr>
              <w:fldChar w:fldCharType="separate"/>
            </w:r>
            <w:r w:rsidR="002F59AF">
              <w:rPr>
                <w:rFonts w:ascii="Times New Roman" w:hAnsi="Times New Roman"/>
                <w:noProof/>
                <w:color w:val="0000FF"/>
                <w:u w:val="single"/>
                <w:lang w:val="de-DE"/>
              </w:rPr>
              <w:t>[</w:t>
            </w:r>
            <w:hyperlink w:anchor="_ENREF_18" w:tooltip="Namaei, 2008 #478" w:history="1">
              <w:r w:rsidR="00152ACF">
                <w:rPr>
                  <w:rFonts w:ascii="Times New Roman" w:hAnsi="Times New Roman"/>
                  <w:noProof/>
                  <w:color w:val="0000FF"/>
                  <w:u w:val="single"/>
                  <w:lang w:val="de-DE"/>
                </w:rPr>
                <w:t>18</w:t>
              </w:r>
            </w:hyperlink>
            <w:r w:rsidR="002F59AF">
              <w:rPr>
                <w:rFonts w:ascii="Times New Roman" w:hAnsi="Times New Roman"/>
                <w:noProof/>
                <w:color w:val="0000FF"/>
                <w:u w:val="single"/>
                <w:lang w:val="de-DE"/>
              </w:rPr>
              <w:t>]</w:t>
            </w:r>
            <w:r w:rsidR="00BF65BC" w:rsidRPr="005136E8">
              <w:rPr>
                <w:rFonts w:ascii="Times New Roman" w:hAnsi="Times New Roman"/>
                <w:color w:val="0000FF"/>
                <w:u w:val="single"/>
                <w:lang w:val="de-DE"/>
              </w:rPr>
              <w:fldChar w:fldCharType="end"/>
            </w:r>
          </w:p>
        </w:tc>
        <w:tc>
          <w:tcPr>
            <w:tcW w:w="919" w:type="dxa"/>
            <w:tcBorders>
              <w:top w:val="single" w:sz="4" w:space="0" w:color="auto"/>
              <w:left w:val="single" w:sz="4" w:space="0" w:color="auto"/>
              <w:bottom w:val="single" w:sz="4" w:space="0" w:color="auto"/>
              <w:right w:val="single" w:sz="4" w:space="0" w:color="auto"/>
            </w:tcBorders>
            <w:hideMark/>
          </w:tcPr>
          <w:p w14:paraId="53A40502" w14:textId="77777777" w:rsidR="00E91F3F" w:rsidRPr="005136E8" w:rsidRDefault="00E91F3F" w:rsidP="00343A6D">
            <w:pPr>
              <w:spacing w:after="0"/>
              <w:rPr>
                <w:sz w:val="16"/>
                <w:szCs w:val="16"/>
                <w:lang w:val="de-DE"/>
              </w:rPr>
            </w:pPr>
            <w:r w:rsidRPr="005136E8">
              <w:rPr>
                <w:sz w:val="16"/>
                <w:szCs w:val="16"/>
                <w:lang w:val="de-DE"/>
              </w:rPr>
              <w:t xml:space="preserve">RA27/3 </w:t>
            </w:r>
          </w:p>
        </w:tc>
        <w:tc>
          <w:tcPr>
            <w:tcW w:w="816" w:type="dxa"/>
            <w:tcBorders>
              <w:top w:val="single" w:sz="4" w:space="0" w:color="auto"/>
              <w:left w:val="single" w:sz="4" w:space="0" w:color="auto"/>
              <w:bottom w:val="single" w:sz="4" w:space="0" w:color="auto"/>
              <w:right w:val="single" w:sz="4" w:space="0" w:color="auto"/>
            </w:tcBorders>
            <w:vAlign w:val="center"/>
            <w:hideMark/>
          </w:tcPr>
          <w:p w14:paraId="5660F385" w14:textId="77777777" w:rsidR="00E91F3F" w:rsidRDefault="00E91F3F" w:rsidP="00343A6D">
            <w:pPr>
              <w:spacing w:after="0"/>
              <w:jc w:val="center"/>
              <w:rPr>
                <w:sz w:val="16"/>
                <w:szCs w:val="16"/>
                <w:lang w:val="de-DE"/>
              </w:rPr>
            </w:pPr>
            <w:r w:rsidRPr="005136E8">
              <w:rPr>
                <w:sz w:val="16"/>
                <w:szCs w:val="16"/>
                <w:lang w:val="de-DE"/>
              </w:rPr>
              <w:t>106</w:t>
            </w:r>
            <w:r>
              <w:rPr>
                <w:sz w:val="16"/>
                <w:szCs w:val="16"/>
                <w:lang w:val="de-DE"/>
              </w:rPr>
              <w:t>/40</w:t>
            </w:r>
          </w:p>
        </w:tc>
        <w:tc>
          <w:tcPr>
            <w:tcW w:w="851" w:type="dxa"/>
            <w:tcBorders>
              <w:top w:val="single" w:sz="4" w:space="0" w:color="auto"/>
              <w:left w:val="single" w:sz="4" w:space="0" w:color="auto"/>
              <w:bottom w:val="single" w:sz="4" w:space="0" w:color="auto"/>
              <w:right w:val="single" w:sz="4" w:space="0" w:color="auto"/>
            </w:tcBorders>
            <w:vAlign w:val="center"/>
            <w:hideMark/>
          </w:tcPr>
          <w:p w14:paraId="606B0E54" w14:textId="77777777" w:rsidR="00E91F3F" w:rsidRDefault="00E91F3F" w:rsidP="00343A6D">
            <w:pPr>
              <w:spacing w:after="0"/>
              <w:jc w:val="center"/>
              <w:rPr>
                <w:sz w:val="16"/>
                <w:szCs w:val="16"/>
                <w:lang w:val="de-DE"/>
              </w:rPr>
            </w:pPr>
            <w:r w:rsidRPr="005136E8">
              <w:rPr>
                <w:sz w:val="16"/>
                <w:szCs w:val="16"/>
                <w:lang w:val="de-DE"/>
              </w:rPr>
              <w:t>0</w:t>
            </w:r>
            <w:r>
              <w:rPr>
                <w:sz w:val="16"/>
                <w:szCs w:val="16"/>
                <w:lang w:val="de-DE"/>
              </w:rPr>
              <w:t xml:space="preserve"> (0.0%)</w:t>
            </w:r>
          </w:p>
        </w:tc>
        <w:tc>
          <w:tcPr>
            <w:tcW w:w="850" w:type="dxa"/>
            <w:tcBorders>
              <w:top w:val="single" w:sz="4" w:space="0" w:color="auto"/>
              <w:left w:val="single" w:sz="4" w:space="0" w:color="auto"/>
              <w:bottom w:val="single" w:sz="4" w:space="0" w:color="auto"/>
              <w:right w:val="single" w:sz="4" w:space="0" w:color="auto"/>
            </w:tcBorders>
            <w:vAlign w:val="center"/>
            <w:hideMark/>
          </w:tcPr>
          <w:p w14:paraId="0611A4A1" w14:textId="77777777" w:rsidR="00E91F3F" w:rsidRDefault="00E91F3F" w:rsidP="00343A6D">
            <w:pPr>
              <w:spacing w:after="0"/>
              <w:jc w:val="center"/>
              <w:rPr>
                <w:sz w:val="16"/>
                <w:szCs w:val="16"/>
                <w:lang w:val="de-DE"/>
              </w:rPr>
            </w:pPr>
            <w:r w:rsidRPr="005136E8">
              <w:rPr>
                <w:sz w:val="16"/>
                <w:szCs w:val="16"/>
                <w:lang w:val="de-DE"/>
              </w:rPr>
              <w:t>0</w:t>
            </w:r>
            <w:r>
              <w:rPr>
                <w:sz w:val="16"/>
                <w:szCs w:val="16"/>
                <w:lang w:val="de-DE"/>
              </w:rPr>
              <w:t xml:space="preserve"> (0.0%)</w:t>
            </w:r>
          </w:p>
        </w:tc>
        <w:tc>
          <w:tcPr>
            <w:tcW w:w="1104" w:type="dxa"/>
            <w:tcBorders>
              <w:top w:val="single" w:sz="4" w:space="0" w:color="auto"/>
              <w:left w:val="single" w:sz="4" w:space="0" w:color="auto"/>
              <w:bottom w:val="single" w:sz="4" w:space="0" w:color="auto"/>
              <w:right w:val="single" w:sz="4" w:space="0" w:color="auto"/>
            </w:tcBorders>
            <w:vAlign w:val="center"/>
            <w:hideMark/>
          </w:tcPr>
          <w:p w14:paraId="6DE56E7B" w14:textId="77777777" w:rsidR="00E91F3F" w:rsidRDefault="00E91F3F" w:rsidP="00343A6D">
            <w:pPr>
              <w:spacing w:after="0"/>
              <w:jc w:val="center"/>
              <w:rPr>
                <w:sz w:val="16"/>
                <w:szCs w:val="16"/>
                <w:lang w:val="de-DE"/>
              </w:rPr>
            </w:pPr>
            <w:r w:rsidRPr="005136E8">
              <w:rPr>
                <w:sz w:val="16"/>
                <w:szCs w:val="16"/>
                <w:lang w:val="de-DE"/>
              </w:rPr>
              <w:t>0</w:t>
            </w:r>
            <w:r>
              <w:rPr>
                <w:sz w:val="16"/>
                <w:szCs w:val="16"/>
                <w:lang w:val="de-DE"/>
              </w:rPr>
              <w:t>.0</w:t>
            </w:r>
          </w:p>
          <w:p w14:paraId="15CC5527" w14:textId="77777777" w:rsidR="00E91F3F" w:rsidRDefault="00E91F3F" w:rsidP="00343A6D">
            <w:pPr>
              <w:spacing w:after="0"/>
              <w:jc w:val="center"/>
              <w:rPr>
                <w:sz w:val="16"/>
                <w:szCs w:val="16"/>
                <w:lang w:val="de-DE"/>
              </w:rPr>
            </w:pPr>
            <w:r>
              <w:rPr>
                <w:sz w:val="16"/>
                <w:szCs w:val="16"/>
                <w:lang w:val="de-DE"/>
              </w:rPr>
              <w:t>(</w:t>
            </w:r>
            <w:r w:rsidRPr="005136E8">
              <w:rPr>
                <w:sz w:val="16"/>
                <w:szCs w:val="16"/>
                <w:lang w:val="de-DE"/>
              </w:rPr>
              <w:t>-3.6, 3.6</w:t>
            </w:r>
            <w:r>
              <w:rPr>
                <w:sz w:val="16"/>
                <w:szCs w:val="16"/>
                <w:lang w:val="de-DE"/>
              </w:rPr>
              <w:t>)</w:t>
            </w:r>
          </w:p>
        </w:tc>
        <w:tc>
          <w:tcPr>
            <w:tcW w:w="881" w:type="dxa"/>
            <w:vMerge/>
            <w:tcBorders>
              <w:top w:val="single" w:sz="4" w:space="0" w:color="auto"/>
              <w:left w:val="single" w:sz="4" w:space="0" w:color="auto"/>
              <w:bottom w:val="single" w:sz="4" w:space="0" w:color="auto"/>
              <w:right w:val="single" w:sz="4" w:space="0" w:color="auto"/>
            </w:tcBorders>
            <w:vAlign w:val="center"/>
            <w:hideMark/>
          </w:tcPr>
          <w:p w14:paraId="5AEB855E" w14:textId="77777777" w:rsidR="00E91F3F" w:rsidRDefault="00E91F3F" w:rsidP="00343A6D">
            <w:pPr>
              <w:spacing w:after="0" w:line="240" w:lineRule="auto"/>
              <w:jc w:val="center"/>
              <w:rPr>
                <w:sz w:val="16"/>
                <w:szCs w:val="16"/>
                <w:lang w:val="de-DE"/>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18685CF0" w14:textId="77777777" w:rsidR="00E91F3F" w:rsidRDefault="00E91F3F" w:rsidP="00343A6D">
            <w:pPr>
              <w:spacing w:after="0" w:line="240" w:lineRule="auto"/>
              <w:jc w:val="center"/>
              <w:rPr>
                <w:sz w:val="16"/>
                <w:szCs w:val="16"/>
                <w:lang w:val="de-DE"/>
              </w:rPr>
            </w:pPr>
          </w:p>
        </w:tc>
      </w:tr>
      <w:tr w:rsidR="00E91F3F" w:rsidRPr="005136E8" w14:paraId="4F9AF91B" w14:textId="77777777" w:rsidTr="00343A6D">
        <w:trPr>
          <w:gridAfter w:val="1"/>
          <w:wAfter w:w="37" w:type="dxa"/>
          <w:trHeight w:val="20"/>
          <w:jc w:val="center"/>
        </w:trPr>
        <w:tc>
          <w:tcPr>
            <w:tcW w:w="1417" w:type="dxa"/>
            <w:vMerge/>
            <w:tcBorders>
              <w:top w:val="single" w:sz="4" w:space="0" w:color="auto"/>
              <w:left w:val="single" w:sz="4" w:space="0" w:color="auto"/>
              <w:bottom w:val="single" w:sz="12" w:space="0" w:color="auto"/>
              <w:right w:val="single" w:sz="4" w:space="0" w:color="auto"/>
            </w:tcBorders>
            <w:vAlign w:val="center"/>
            <w:hideMark/>
          </w:tcPr>
          <w:p w14:paraId="1205A5BD" w14:textId="77777777" w:rsidR="00E91F3F" w:rsidRPr="005136E8" w:rsidRDefault="00E91F3F" w:rsidP="00343A6D">
            <w:pPr>
              <w:spacing w:after="0" w:line="240" w:lineRule="auto"/>
              <w:rPr>
                <w:b/>
                <w:sz w:val="16"/>
                <w:szCs w:val="16"/>
                <w:lang w:val="de-DE"/>
              </w:rPr>
            </w:pPr>
          </w:p>
        </w:tc>
        <w:tc>
          <w:tcPr>
            <w:tcW w:w="1162" w:type="dxa"/>
            <w:tcBorders>
              <w:top w:val="single" w:sz="4" w:space="0" w:color="auto"/>
              <w:left w:val="single" w:sz="4" w:space="0" w:color="auto"/>
              <w:bottom w:val="single" w:sz="12" w:space="0" w:color="auto"/>
              <w:right w:val="single" w:sz="4" w:space="0" w:color="auto"/>
            </w:tcBorders>
            <w:hideMark/>
          </w:tcPr>
          <w:p w14:paraId="7DB40452" w14:textId="79DFCD49" w:rsidR="00E91F3F" w:rsidRPr="005136E8" w:rsidRDefault="00E91F3F" w:rsidP="002F59AF">
            <w:pPr>
              <w:spacing w:after="0"/>
              <w:rPr>
                <w:sz w:val="16"/>
                <w:szCs w:val="16"/>
                <w:lang w:val="de-DE"/>
              </w:rPr>
            </w:pPr>
            <w:r w:rsidRPr="005136E8">
              <w:rPr>
                <w:color w:val="000000"/>
                <w:sz w:val="16"/>
                <w:szCs w:val="16"/>
                <w:lang w:val="de-DE"/>
              </w:rPr>
              <w:t>Shahhossei</w:t>
            </w:r>
            <w:r>
              <w:rPr>
                <w:color w:val="000000"/>
                <w:sz w:val="16"/>
                <w:szCs w:val="16"/>
                <w:lang w:val="de-DE"/>
              </w:rPr>
              <w:t xml:space="preserve"> Z</w:t>
            </w:r>
            <w:r w:rsidRPr="005136E8">
              <w:rPr>
                <w:color w:val="000000"/>
                <w:sz w:val="16"/>
                <w:szCs w:val="16"/>
                <w:lang w:val="de-DE"/>
              </w:rPr>
              <w:t>.</w:t>
            </w:r>
            <w:r>
              <w:rPr>
                <w:color w:val="000000"/>
                <w:sz w:val="16"/>
                <w:szCs w:val="16"/>
                <w:lang w:val="de-DE"/>
              </w:rPr>
              <w:t>2009</w:t>
            </w:r>
            <w:r w:rsidR="00BF65BC" w:rsidRPr="005136E8">
              <w:rPr>
                <w:rFonts w:ascii="Times New Roman" w:hAnsi="Times New Roman"/>
                <w:color w:val="0000FF"/>
                <w:u w:val="single"/>
                <w:lang w:val="de-DE"/>
              </w:rPr>
              <w:fldChar w:fldCharType="begin">
                <w:fldData xml:space="preserve">PEVuZE5vdGU+PENpdGU+PEF1dGhvcj5TaGFoaG9zc2Vpbmk8L0F1dGhvcj48WWVhcj4yMDA5PC9Z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</w:fldData>
              </w:fldChar>
            </w:r>
            <w:r w:rsidR="002F59AF">
              <w:rPr>
                <w:rFonts w:ascii="Times New Roman" w:hAnsi="Times New Roman"/>
                <w:color w:val="0000FF"/>
                <w:u w:val="single"/>
                <w:lang w:val="de-DE"/>
              </w:rPr>
              <w:instrText xml:space="preserve"> ADDIN EN.CITE </w:instrText>
            </w:r>
            <w:r w:rsidR="002F59AF">
              <w:rPr>
                <w:rFonts w:ascii="Times New Roman" w:hAnsi="Times New Roman"/>
                <w:color w:val="0000FF"/>
                <w:u w:val="single"/>
                <w:lang w:val="de-DE"/>
              </w:rPr>
              <w:fldChar w:fldCharType="begin">
                <w:fldData xml:space="preserve">PEVuZE5vdGU+PENpdGU+PEF1dGhvcj5TaGFoaG9zc2Vpbmk8L0F1dGhvcj48WWVhcj4yMDA5PC9Z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</w:fldData>
              </w:fldChar>
            </w:r>
            <w:r w:rsidR="002F59AF">
              <w:rPr>
                <w:rFonts w:ascii="Times New Roman" w:hAnsi="Times New Roman"/>
                <w:color w:val="0000FF"/>
                <w:u w:val="single"/>
                <w:lang w:val="de-DE"/>
              </w:rPr>
              <w:instrText xml:space="preserve"> ADDIN EN.CITE.DATA </w:instrText>
            </w:r>
            <w:r w:rsidR="002F59AF">
              <w:rPr>
                <w:rFonts w:ascii="Times New Roman" w:hAnsi="Times New Roman"/>
                <w:color w:val="0000FF"/>
                <w:u w:val="single"/>
                <w:lang w:val="de-DE"/>
              </w:rPr>
            </w:r>
            <w:r w:rsidR="002F59AF">
              <w:rPr>
                <w:rFonts w:ascii="Times New Roman" w:hAnsi="Times New Roman"/>
                <w:color w:val="0000FF"/>
                <w:u w:val="single"/>
                <w:lang w:val="de-DE"/>
              </w:rPr>
              <w:fldChar w:fldCharType="end"/>
            </w:r>
            <w:r w:rsidR="00BF65BC" w:rsidRPr="005136E8">
              <w:rPr>
                <w:rFonts w:ascii="Times New Roman" w:hAnsi="Times New Roman"/>
                <w:color w:val="0000FF"/>
                <w:u w:val="single"/>
                <w:lang w:val="de-DE"/>
              </w:rPr>
            </w:r>
            <w:r w:rsidR="00BF65BC" w:rsidRPr="005136E8">
              <w:rPr>
                <w:rFonts w:ascii="Times New Roman" w:hAnsi="Times New Roman"/>
                <w:color w:val="0000FF"/>
                <w:u w:val="single"/>
                <w:lang w:val="de-DE"/>
              </w:rPr>
              <w:fldChar w:fldCharType="separate"/>
            </w:r>
            <w:r w:rsidR="002F59AF">
              <w:rPr>
                <w:rFonts w:ascii="Times New Roman" w:hAnsi="Times New Roman"/>
                <w:noProof/>
                <w:color w:val="0000FF"/>
                <w:u w:val="single"/>
                <w:lang w:val="de-DE"/>
              </w:rPr>
              <w:t>[</w:t>
            </w:r>
            <w:hyperlink w:anchor="_ENREF_19" w:tooltip="Shahhosseini, 2009 #563" w:history="1">
              <w:r w:rsidR="00152ACF">
                <w:rPr>
                  <w:rFonts w:ascii="Times New Roman" w:hAnsi="Times New Roman"/>
                  <w:noProof/>
                  <w:color w:val="0000FF"/>
                  <w:u w:val="single"/>
                  <w:lang w:val="de-DE"/>
                </w:rPr>
                <w:t>19</w:t>
              </w:r>
            </w:hyperlink>
            <w:r w:rsidR="002F59AF">
              <w:rPr>
                <w:rFonts w:ascii="Times New Roman" w:hAnsi="Times New Roman"/>
                <w:noProof/>
                <w:color w:val="0000FF"/>
                <w:u w:val="single"/>
                <w:lang w:val="de-DE"/>
              </w:rPr>
              <w:t>]</w:t>
            </w:r>
            <w:r w:rsidR="00BF65BC" w:rsidRPr="005136E8">
              <w:rPr>
                <w:rFonts w:ascii="Times New Roman" w:hAnsi="Times New Roman"/>
                <w:color w:val="0000FF"/>
                <w:u w:val="single"/>
                <w:lang w:val="de-DE"/>
              </w:rPr>
              <w:fldChar w:fldCharType="end"/>
            </w:r>
          </w:p>
        </w:tc>
        <w:tc>
          <w:tcPr>
            <w:tcW w:w="919" w:type="dxa"/>
            <w:tcBorders>
              <w:top w:val="single" w:sz="4" w:space="0" w:color="auto"/>
              <w:left w:val="single" w:sz="4" w:space="0" w:color="auto"/>
              <w:bottom w:val="single" w:sz="12" w:space="0" w:color="auto"/>
              <w:right w:val="single" w:sz="4" w:space="0" w:color="auto"/>
            </w:tcBorders>
            <w:hideMark/>
          </w:tcPr>
          <w:p w14:paraId="7E16B49F" w14:textId="77777777" w:rsidR="00E91F3F" w:rsidRPr="003C01B8" w:rsidRDefault="00E91F3F" w:rsidP="00343A6D">
            <w:pPr>
              <w:spacing w:after="0"/>
              <w:rPr>
                <w:sz w:val="16"/>
                <w:szCs w:val="16"/>
                <w:lang w:val="en-US"/>
              </w:rPr>
            </w:pPr>
            <w:r w:rsidRPr="003C01B8">
              <w:rPr>
                <w:sz w:val="16"/>
                <w:szCs w:val="16"/>
                <w:lang w:val="en-US"/>
              </w:rPr>
              <w:t>MR (not specified assumed RA27/3)*</w:t>
            </w:r>
          </w:p>
        </w:tc>
        <w:tc>
          <w:tcPr>
            <w:tcW w:w="816" w:type="dxa"/>
            <w:tcBorders>
              <w:top w:val="single" w:sz="4" w:space="0" w:color="auto"/>
              <w:left w:val="single" w:sz="4" w:space="0" w:color="auto"/>
              <w:bottom w:val="single" w:sz="12" w:space="0" w:color="auto"/>
              <w:right w:val="single" w:sz="4" w:space="0" w:color="auto"/>
            </w:tcBorders>
            <w:vAlign w:val="center"/>
            <w:hideMark/>
          </w:tcPr>
          <w:p w14:paraId="481C3B43" w14:textId="77777777" w:rsidR="00E91F3F" w:rsidRDefault="00E91F3F" w:rsidP="00343A6D">
            <w:pPr>
              <w:spacing w:after="0"/>
              <w:jc w:val="center"/>
              <w:rPr>
                <w:sz w:val="16"/>
                <w:szCs w:val="16"/>
                <w:lang w:val="de-DE"/>
              </w:rPr>
            </w:pPr>
            <w:r w:rsidRPr="005136E8">
              <w:rPr>
                <w:sz w:val="16"/>
                <w:szCs w:val="16"/>
                <w:lang w:val="de-DE"/>
              </w:rPr>
              <w:t>406</w:t>
            </w:r>
            <w:r>
              <w:rPr>
                <w:sz w:val="16"/>
                <w:szCs w:val="16"/>
                <w:lang w:val="de-DE"/>
              </w:rPr>
              <w:t>/493</w:t>
            </w:r>
          </w:p>
        </w:tc>
        <w:tc>
          <w:tcPr>
            <w:tcW w:w="851" w:type="dxa"/>
            <w:tcBorders>
              <w:top w:val="single" w:sz="4" w:space="0" w:color="auto"/>
              <w:left w:val="single" w:sz="4" w:space="0" w:color="auto"/>
              <w:bottom w:val="single" w:sz="12" w:space="0" w:color="auto"/>
              <w:right w:val="single" w:sz="4" w:space="0" w:color="auto"/>
            </w:tcBorders>
            <w:vAlign w:val="center"/>
            <w:hideMark/>
          </w:tcPr>
          <w:p w14:paraId="7E1A4AC9" w14:textId="77777777" w:rsidR="00E91F3F" w:rsidRDefault="00E91F3F" w:rsidP="00343A6D">
            <w:pPr>
              <w:spacing w:after="0"/>
              <w:jc w:val="center"/>
              <w:rPr>
                <w:sz w:val="16"/>
                <w:szCs w:val="16"/>
                <w:lang w:val="de-DE"/>
              </w:rPr>
            </w:pPr>
            <w:r w:rsidRPr="005136E8">
              <w:rPr>
                <w:sz w:val="16"/>
                <w:szCs w:val="16"/>
                <w:lang w:val="de-DE"/>
              </w:rPr>
              <w:t>0</w:t>
            </w:r>
            <w:r>
              <w:rPr>
                <w:sz w:val="16"/>
                <w:szCs w:val="16"/>
                <w:lang w:val="de-DE"/>
              </w:rPr>
              <w:t xml:space="preserve"> (0.0%)</w:t>
            </w:r>
          </w:p>
        </w:tc>
        <w:tc>
          <w:tcPr>
            <w:tcW w:w="850" w:type="dxa"/>
            <w:tcBorders>
              <w:top w:val="single" w:sz="4" w:space="0" w:color="auto"/>
              <w:left w:val="single" w:sz="4" w:space="0" w:color="auto"/>
              <w:bottom w:val="single" w:sz="12" w:space="0" w:color="auto"/>
              <w:right w:val="single" w:sz="4" w:space="0" w:color="auto"/>
            </w:tcBorders>
            <w:vAlign w:val="center"/>
            <w:hideMark/>
          </w:tcPr>
          <w:p w14:paraId="51B3EBDE" w14:textId="77777777" w:rsidR="00E91F3F" w:rsidRDefault="00E91F3F" w:rsidP="00343A6D">
            <w:pPr>
              <w:spacing w:after="0"/>
              <w:jc w:val="center"/>
              <w:rPr>
                <w:sz w:val="16"/>
                <w:szCs w:val="16"/>
                <w:lang w:val="de-DE"/>
              </w:rPr>
            </w:pPr>
            <w:r w:rsidRPr="005136E8">
              <w:rPr>
                <w:sz w:val="16"/>
                <w:szCs w:val="16"/>
                <w:lang w:val="de-DE"/>
              </w:rPr>
              <w:t>0</w:t>
            </w:r>
            <w:r>
              <w:rPr>
                <w:sz w:val="16"/>
                <w:szCs w:val="16"/>
                <w:lang w:val="de-DE"/>
              </w:rPr>
              <w:t xml:space="preserve"> (0.0%)</w:t>
            </w:r>
          </w:p>
        </w:tc>
        <w:tc>
          <w:tcPr>
            <w:tcW w:w="1104" w:type="dxa"/>
            <w:tcBorders>
              <w:top w:val="single" w:sz="4" w:space="0" w:color="auto"/>
              <w:left w:val="single" w:sz="4" w:space="0" w:color="auto"/>
              <w:bottom w:val="single" w:sz="12" w:space="0" w:color="auto"/>
              <w:right w:val="single" w:sz="4" w:space="0" w:color="auto"/>
            </w:tcBorders>
            <w:vAlign w:val="center"/>
            <w:hideMark/>
          </w:tcPr>
          <w:p w14:paraId="7E6C7E62" w14:textId="77777777" w:rsidR="00E91F3F" w:rsidRDefault="00E91F3F" w:rsidP="00343A6D">
            <w:pPr>
              <w:spacing w:after="0"/>
              <w:jc w:val="center"/>
              <w:rPr>
                <w:sz w:val="16"/>
                <w:szCs w:val="16"/>
                <w:lang w:val="de-DE"/>
              </w:rPr>
            </w:pPr>
            <w:r w:rsidRPr="005136E8">
              <w:rPr>
                <w:sz w:val="16"/>
                <w:szCs w:val="16"/>
                <w:lang w:val="de-DE"/>
              </w:rPr>
              <w:t>0</w:t>
            </w:r>
            <w:r>
              <w:rPr>
                <w:sz w:val="16"/>
                <w:szCs w:val="16"/>
                <w:lang w:val="de-DE"/>
              </w:rPr>
              <w:t>.0</w:t>
            </w:r>
          </w:p>
          <w:p w14:paraId="23397488" w14:textId="77777777" w:rsidR="00E91F3F" w:rsidRDefault="00E91F3F" w:rsidP="00343A6D">
            <w:pPr>
              <w:spacing w:after="0"/>
              <w:jc w:val="center"/>
              <w:rPr>
                <w:sz w:val="16"/>
                <w:szCs w:val="16"/>
                <w:lang w:val="de-DE"/>
              </w:rPr>
            </w:pPr>
            <w:r>
              <w:rPr>
                <w:sz w:val="16"/>
                <w:szCs w:val="16"/>
                <w:lang w:val="de-DE"/>
              </w:rPr>
              <w:t>(</w:t>
            </w:r>
            <w:r w:rsidRPr="005136E8">
              <w:rPr>
                <w:sz w:val="16"/>
                <w:szCs w:val="16"/>
                <w:lang w:val="de-DE"/>
              </w:rPr>
              <w:t>-0.4,</w:t>
            </w:r>
            <w:r>
              <w:rPr>
                <w:sz w:val="16"/>
                <w:szCs w:val="16"/>
                <w:lang w:val="de-DE"/>
              </w:rPr>
              <w:t xml:space="preserve"> </w:t>
            </w:r>
            <w:r w:rsidRPr="005136E8">
              <w:rPr>
                <w:sz w:val="16"/>
                <w:szCs w:val="16"/>
                <w:lang w:val="de-DE"/>
              </w:rPr>
              <w:t>0.4</w:t>
            </w:r>
            <w:r>
              <w:rPr>
                <w:sz w:val="16"/>
                <w:szCs w:val="16"/>
                <w:lang w:val="de-DE"/>
              </w:rPr>
              <w:t>)</w:t>
            </w:r>
          </w:p>
        </w:tc>
        <w:tc>
          <w:tcPr>
            <w:tcW w:w="881" w:type="dxa"/>
            <w:vMerge/>
            <w:tcBorders>
              <w:top w:val="single" w:sz="4" w:space="0" w:color="auto"/>
              <w:left w:val="single" w:sz="4" w:space="0" w:color="auto"/>
              <w:bottom w:val="single" w:sz="12" w:space="0" w:color="auto"/>
              <w:right w:val="single" w:sz="4" w:space="0" w:color="auto"/>
            </w:tcBorders>
            <w:vAlign w:val="center"/>
            <w:hideMark/>
          </w:tcPr>
          <w:p w14:paraId="6E3853DB" w14:textId="77777777" w:rsidR="00E91F3F" w:rsidRDefault="00E91F3F" w:rsidP="00343A6D">
            <w:pPr>
              <w:spacing w:after="0" w:line="240" w:lineRule="auto"/>
              <w:jc w:val="center"/>
              <w:rPr>
                <w:sz w:val="16"/>
                <w:szCs w:val="16"/>
                <w:lang w:val="de-DE"/>
              </w:rPr>
            </w:pPr>
          </w:p>
        </w:tc>
        <w:tc>
          <w:tcPr>
            <w:tcW w:w="850" w:type="dxa"/>
            <w:vMerge/>
            <w:tcBorders>
              <w:top w:val="single" w:sz="4" w:space="0" w:color="auto"/>
              <w:left w:val="single" w:sz="4" w:space="0" w:color="auto"/>
              <w:bottom w:val="single" w:sz="12" w:space="0" w:color="auto"/>
              <w:right w:val="single" w:sz="4" w:space="0" w:color="auto"/>
            </w:tcBorders>
            <w:vAlign w:val="center"/>
            <w:hideMark/>
          </w:tcPr>
          <w:p w14:paraId="01F5D938" w14:textId="77777777" w:rsidR="00E91F3F" w:rsidRDefault="00E91F3F" w:rsidP="00343A6D">
            <w:pPr>
              <w:spacing w:after="0" w:line="240" w:lineRule="auto"/>
              <w:jc w:val="center"/>
              <w:rPr>
                <w:sz w:val="16"/>
                <w:szCs w:val="16"/>
                <w:lang w:val="de-DE"/>
              </w:rPr>
            </w:pPr>
          </w:p>
        </w:tc>
      </w:tr>
      <w:tr w:rsidR="00E91F3F" w:rsidRPr="005136E8" w14:paraId="4089E831" w14:textId="77777777" w:rsidTr="00343A6D">
        <w:trPr>
          <w:gridAfter w:val="1"/>
          <w:wAfter w:w="37" w:type="dxa"/>
          <w:trHeight w:val="20"/>
          <w:jc w:val="center"/>
        </w:trPr>
        <w:tc>
          <w:tcPr>
            <w:tcW w:w="1417" w:type="dxa"/>
            <w:vMerge w:val="restart"/>
            <w:tcBorders>
              <w:top w:val="single" w:sz="12" w:space="0" w:color="auto"/>
              <w:left w:val="single" w:sz="4" w:space="0" w:color="auto"/>
              <w:bottom w:val="single" w:sz="4" w:space="0" w:color="auto"/>
              <w:right w:val="single" w:sz="4" w:space="0" w:color="auto"/>
            </w:tcBorders>
            <w:hideMark/>
          </w:tcPr>
          <w:p w14:paraId="075370C2" w14:textId="77777777" w:rsidR="00E91F3F" w:rsidRPr="005136E8" w:rsidRDefault="00E91F3F" w:rsidP="00343A6D">
            <w:pPr>
              <w:spacing w:after="0"/>
              <w:rPr>
                <w:b/>
                <w:sz w:val="16"/>
                <w:szCs w:val="16"/>
                <w:lang w:val="de-DE"/>
              </w:rPr>
            </w:pPr>
            <w:r w:rsidRPr="005136E8">
              <w:rPr>
                <w:b/>
                <w:sz w:val="16"/>
                <w:szCs w:val="16"/>
                <w:lang w:val="de-DE"/>
              </w:rPr>
              <w:t>Malformations</w:t>
            </w:r>
          </w:p>
        </w:tc>
        <w:tc>
          <w:tcPr>
            <w:tcW w:w="1162" w:type="dxa"/>
            <w:tcBorders>
              <w:top w:val="single" w:sz="12" w:space="0" w:color="auto"/>
              <w:left w:val="single" w:sz="4" w:space="0" w:color="auto"/>
              <w:bottom w:val="single" w:sz="4" w:space="0" w:color="auto"/>
              <w:right w:val="single" w:sz="4" w:space="0" w:color="auto"/>
            </w:tcBorders>
            <w:hideMark/>
          </w:tcPr>
          <w:p w14:paraId="271974D5" w14:textId="16C37B6F" w:rsidR="00E91F3F" w:rsidRPr="005136E8" w:rsidRDefault="00E91F3F" w:rsidP="002F59AF">
            <w:pPr>
              <w:spacing w:after="0"/>
              <w:rPr>
                <w:b/>
                <w:sz w:val="16"/>
                <w:szCs w:val="16"/>
                <w:lang w:val="de-DE"/>
              </w:rPr>
            </w:pPr>
            <w:r w:rsidRPr="005136E8">
              <w:rPr>
                <w:sz w:val="16"/>
                <w:szCs w:val="16"/>
                <w:lang w:val="de-DE"/>
              </w:rPr>
              <w:t>Bar-Oz. B</w:t>
            </w:r>
            <w:r>
              <w:rPr>
                <w:sz w:val="16"/>
                <w:szCs w:val="16"/>
                <w:lang w:val="de-DE"/>
              </w:rPr>
              <w:t>. 2004</w:t>
            </w:r>
            <w:r w:rsidR="00BF65BC" w:rsidRPr="005136E8">
              <w:rPr>
                <w:rFonts w:ascii="Times New Roman" w:hAnsi="Times New Roman"/>
                <w:color w:val="0000FF"/>
                <w:u w:val="single"/>
                <w:lang w:val="de-DE"/>
              </w:rPr>
              <w:fldChar w:fldCharType="begin">
                <w:fldData xml:space="preserve">PEVuZE5vdGU+PENpdGU+PEF1dGhvcj5CYXItT3o8L0F1dGhvcj48WWVhcj4yMDA0PC9ZZWFyPjxS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</w:fldData>
              </w:fldChar>
            </w:r>
            <w:r w:rsidR="002F59AF">
              <w:rPr>
                <w:rFonts w:ascii="Times New Roman" w:hAnsi="Times New Roman"/>
                <w:color w:val="0000FF"/>
                <w:u w:val="single"/>
                <w:lang w:val="de-DE"/>
              </w:rPr>
              <w:instrText xml:space="preserve"> ADDIN EN.CITE </w:instrText>
            </w:r>
            <w:r w:rsidR="002F59AF">
              <w:rPr>
                <w:rFonts w:ascii="Times New Roman" w:hAnsi="Times New Roman"/>
                <w:color w:val="0000FF"/>
                <w:u w:val="single"/>
                <w:lang w:val="de-DE"/>
              </w:rPr>
              <w:fldChar w:fldCharType="begin">
                <w:fldData xml:space="preserve">PEVuZE5vdGU+PENpdGU+PEF1dGhvcj5CYXItT3o8L0F1dGhvcj48WWVhcj4yMDA0PC9ZZWFyPjxS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</w:fldData>
              </w:fldChar>
            </w:r>
            <w:r w:rsidR="002F59AF">
              <w:rPr>
                <w:rFonts w:ascii="Times New Roman" w:hAnsi="Times New Roman"/>
                <w:color w:val="0000FF"/>
                <w:u w:val="single"/>
                <w:lang w:val="de-DE"/>
              </w:rPr>
              <w:instrText xml:space="preserve"> ADDIN EN.CITE.DATA </w:instrText>
            </w:r>
            <w:r w:rsidR="002F59AF">
              <w:rPr>
                <w:rFonts w:ascii="Times New Roman" w:hAnsi="Times New Roman"/>
                <w:color w:val="0000FF"/>
                <w:u w:val="single"/>
                <w:lang w:val="de-DE"/>
              </w:rPr>
            </w:r>
            <w:r w:rsidR="002F59AF">
              <w:rPr>
                <w:rFonts w:ascii="Times New Roman" w:hAnsi="Times New Roman"/>
                <w:color w:val="0000FF"/>
                <w:u w:val="single"/>
                <w:lang w:val="de-DE"/>
              </w:rPr>
              <w:fldChar w:fldCharType="end"/>
            </w:r>
            <w:r w:rsidR="00BF65BC" w:rsidRPr="005136E8">
              <w:rPr>
                <w:rFonts w:ascii="Times New Roman" w:hAnsi="Times New Roman"/>
                <w:color w:val="0000FF"/>
                <w:u w:val="single"/>
                <w:lang w:val="de-DE"/>
              </w:rPr>
            </w:r>
            <w:r w:rsidR="00BF65BC" w:rsidRPr="005136E8">
              <w:rPr>
                <w:rFonts w:ascii="Times New Roman" w:hAnsi="Times New Roman"/>
                <w:color w:val="0000FF"/>
                <w:u w:val="single"/>
                <w:lang w:val="de-DE"/>
              </w:rPr>
              <w:fldChar w:fldCharType="separate"/>
            </w:r>
            <w:r w:rsidR="002F59AF">
              <w:rPr>
                <w:rFonts w:ascii="Times New Roman" w:hAnsi="Times New Roman"/>
                <w:noProof/>
                <w:color w:val="0000FF"/>
                <w:u w:val="single"/>
                <w:lang w:val="de-DE"/>
              </w:rPr>
              <w:t>[</w:t>
            </w:r>
            <w:hyperlink w:anchor="_ENREF_21" w:tooltip="Bar-Oz, 2004 #108" w:history="1">
              <w:r w:rsidR="00152ACF">
                <w:rPr>
                  <w:rFonts w:ascii="Times New Roman" w:hAnsi="Times New Roman"/>
                  <w:noProof/>
                  <w:color w:val="0000FF"/>
                  <w:u w:val="single"/>
                  <w:lang w:val="de-DE"/>
                </w:rPr>
                <w:t>21</w:t>
              </w:r>
            </w:hyperlink>
            <w:r w:rsidR="002F59AF">
              <w:rPr>
                <w:rFonts w:ascii="Times New Roman" w:hAnsi="Times New Roman"/>
                <w:noProof/>
                <w:color w:val="0000FF"/>
                <w:u w:val="single"/>
                <w:lang w:val="de-DE"/>
              </w:rPr>
              <w:t>]</w:t>
            </w:r>
            <w:r w:rsidR="00BF65BC" w:rsidRPr="005136E8">
              <w:rPr>
                <w:rFonts w:ascii="Times New Roman" w:hAnsi="Times New Roman"/>
                <w:color w:val="0000FF"/>
                <w:u w:val="single"/>
                <w:lang w:val="de-DE"/>
              </w:rPr>
              <w:fldChar w:fldCharType="end"/>
            </w:r>
          </w:p>
        </w:tc>
        <w:tc>
          <w:tcPr>
            <w:tcW w:w="919" w:type="dxa"/>
            <w:tcBorders>
              <w:top w:val="single" w:sz="12" w:space="0" w:color="auto"/>
              <w:left w:val="single" w:sz="4" w:space="0" w:color="auto"/>
              <w:bottom w:val="single" w:sz="4" w:space="0" w:color="auto"/>
              <w:right w:val="single" w:sz="4" w:space="0" w:color="auto"/>
            </w:tcBorders>
          </w:tcPr>
          <w:p w14:paraId="0CEF3E72" w14:textId="77777777" w:rsidR="00E91F3F" w:rsidRDefault="00A317A0" w:rsidP="00343A6D">
            <w:pPr>
              <w:spacing w:after="0"/>
              <w:rPr>
                <w:sz w:val="16"/>
                <w:szCs w:val="16"/>
              </w:rPr>
            </w:pPr>
            <w:r w:rsidRPr="0057503B">
              <w:rPr>
                <w:sz w:val="16"/>
                <w:szCs w:val="16"/>
              </w:rPr>
              <w:t>HPV-77</w:t>
            </w:r>
          </w:p>
          <w:p w14:paraId="16A3C541" w14:textId="7B97094F" w:rsidR="00A317A0" w:rsidRPr="005136E8" w:rsidRDefault="00A317A0" w:rsidP="00343A6D">
            <w:pPr>
              <w:spacing w:after="0"/>
              <w:rPr>
                <w:sz w:val="16"/>
                <w:szCs w:val="16"/>
                <w:lang w:val="de-DE"/>
              </w:rPr>
            </w:pPr>
            <w:r w:rsidRPr="0057503B">
              <w:rPr>
                <w:sz w:val="16"/>
                <w:szCs w:val="16"/>
              </w:rPr>
              <w:t>Cendehill</w:t>
            </w:r>
          </w:p>
        </w:tc>
        <w:tc>
          <w:tcPr>
            <w:tcW w:w="816" w:type="dxa"/>
            <w:tcBorders>
              <w:top w:val="single" w:sz="12" w:space="0" w:color="auto"/>
              <w:left w:val="single" w:sz="4" w:space="0" w:color="auto"/>
              <w:bottom w:val="single" w:sz="4" w:space="0" w:color="auto"/>
              <w:right w:val="single" w:sz="4" w:space="0" w:color="auto"/>
            </w:tcBorders>
            <w:vAlign w:val="center"/>
            <w:hideMark/>
          </w:tcPr>
          <w:p w14:paraId="23D31918" w14:textId="77777777" w:rsidR="00E91F3F" w:rsidRDefault="00E91F3F" w:rsidP="00343A6D">
            <w:pPr>
              <w:spacing w:after="0"/>
              <w:jc w:val="center"/>
              <w:rPr>
                <w:b/>
                <w:sz w:val="16"/>
                <w:szCs w:val="16"/>
                <w:lang w:val="de-DE"/>
              </w:rPr>
            </w:pPr>
            <w:r w:rsidRPr="005136E8">
              <w:rPr>
                <w:sz w:val="16"/>
                <w:szCs w:val="16"/>
                <w:lang w:val="de-DE"/>
              </w:rPr>
              <w:t>81</w:t>
            </w:r>
            <w:r>
              <w:rPr>
                <w:sz w:val="16"/>
                <w:szCs w:val="16"/>
                <w:lang w:val="de-DE"/>
              </w:rPr>
              <w:t>/87</w:t>
            </w:r>
          </w:p>
        </w:tc>
        <w:tc>
          <w:tcPr>
            <w:tcW w:w="851" w:type="dxa"/>
            <w:tcBorders>
              <w:top w:val="single" w:sz="12" w:space="0" w:color="auto"/>
              <w:left w:val="single" w:sz="4" w:space="0" w:color="auto"/>
              <w:bottom w:val="single" w:sz="4" w:space="0" w:color="auto"/>
              <w:right w:val="single" w:sz="4" w:space="0" w:color="auto"/>
            </w:tcBorders>
            <w:vAlign w:val="center"/>
            <w:hideMark/>
          </w:tcPr>
          <w:p w14:paraId="74767652" w14:textId="77777777" w:rsidR="00E91F3F" w:rsidRDefault="00E91F3F" w:rsidP="00343A6D">
            <w:pPr>
              <w:spacing w:after="0"/>
              <w:jc w:val="center"/>
              <w:rPr>
                <w:b/>
                <w:sz w:val="16"/>
                <w:szCs w:val="16"/>
                <w:lang w:val="de-DE"/>
              </w:rPr>
            </w:pPr>
            <w:r w:rsidRPr="005136E8">
              <w:rPr>
                <w:sz w:val="16"/>
                <w:szCs w:val="16"/>
                <w:lang w:val="de-DE"/>
              </w:rPr>
              <w:t>3 (3.7%)</w:t>
            </w:r>
          </w:p>
        </w:tc>
        <w:tc>
          <w:tcPr>
            <w:tcW w:w="850" w:type="dxa"/>
            <w:tcBorders>
              <w:top w:val="single" w:sz="12" w:space="0" w:color="auto"/>
              <w:left w:val="single" w:sz="4" w:space="0" w:color="auto"/>
              <w:bottom w:val="single" w:sz="4" w:space="0" w:color="auto"/>
              <w:right w:val="single" w:sz="4" w:space="0" w:color="auto"/>
            </w:tcBorders>
            <w:vAlign w:val="center"/>
            <w:hideMark/>
          </w:tcPr>
          <w:p w14:paraId="7FA6285D" w14:textId="77777777" w:rsidR="00E91F3F" w:rsidRDefault="00E91F3F" w:rsidP="00343A6D">
            <w:pPr>
              <w:spacing w:after="0"/>
              <w:jc w:val="center"/>
              <w:rPr>
                <w:b/>
                <w:sz w:val="16"/>
                <w:szCs w:val="16"/>
                <w:lang w:val="de-DE"/>
              </w:rPr>
            </w:pPr>
            <w:r w:rsidRPr="005136E8">
              <w:rPr>
                <w:sz w:val="16"/>
                <w:szCs w:val="16"/>
                <w:lang w:val="de-DE"/>
              </w:rPr>
              <w:t>3 (3.4%)</w:t>
            </w:r>
          </w:p>
        </w:tc>
        <w:tc>
          <w:tcPr>
            <w:tcW w:w="1104" w:type="dxa"/>
            <w:tcBorders>
              <w:top w:val="single" w:sz="12" w:space="0" w:color="auto"/>
              <w:left w:val="single" w:sz="4" w:space="0" w:color="auto"/>
              <w:bottom w:val="single" w:sz="4" w:space="0" w:color="auto"/>
              <w:right w:val="single" w:sz="4" w:space="0" w:color="auto"/>
            </w:tcBorders>
            <w:vAlign w:val="center"/>
            <w:hideMark/>
          </w:tcPr>
          <w:p w14:paraId="24676C4D" w14:textId="77777777" w:rsidR="00E91F3F" w:rsidRDefault="00E91F3F" w:rsidP="00343A6D">
            <w:pPr>
              <w:spacing w:after="0"/>
              <w:jc w:val="center"/>
              <w:rPr>
                <w:b/>
                <w:sz w:val="16"/>
                <w:szCs w:val="16"/>
                <w:lang w:val="de-DE"/>
              </w:rPr>
            </w:pPr>
            <w:r w:rsidRPr="005136E8">
              <w:rPr>
                <w:sz w:val="16"/>
                <w:szCs w:val="16"/>
                <w:lang w:val="de-DE"/>
              </w:rPr>
              <w:t>0.</w:t>
            </w:r>
            <w:r>
              <w:rPr>
                <w:sz w:val="16"/>
                <w:szCs w:val="16"/>
                <w:lang w:val="de-DE"/>
              </w:rPr>
              <w:t>3</w:t>
            </w:r>
          </w:p>
          <w:p w14:paraId="2EB28AD5" w14:textId="77777777" w:rsidR="00E91F3F" w:rsidRDefault="00E91F3F" w:rsidP="00343A6D">
            <w:pPr>
              <w:spacing w:after="0"/>
              <w:jc w:val="center"/>
              <w:rPr>
                <w:b/>
                <w:sz w:val="16"/>
                <w:szCs w:val="16"/>
                <w:lang w:val="de-DE"/>
              </w:rPr>
            </w:pPr>
            <w:r>
              <w:rPr>
                <w:sz w:val="16"/>
                <w:szCs w:val="16"/>
                <w:lang w:val="de-DE"/>
              </w:rPr>
              <w:t>(</w:t>
            </w:r>
            <w:r w:rsidRPr="005136E8">
              <w:rPr>
                <w:sz w:val="16"/>
                <w:szCs w:val="16"/>
                <w:lang w:val="de-DE"/>
              </w:rPr>
              <w:t>-5.4,</w:t>
            </w:r>
            <w:r>
              <w:rPr>
                <w:sz w:val="16"/>
                <w:szCs w:val="16"/>
                <w:lang w:val="de-DE"/>
              </w:rPr>
              <w:t xml:space="preserve"> </w:t>
            </w:r>
            <w:r w:rsidRPr="005136E8">
              <w:rPr>
                <w:sz w:val="16"/>
                <w:szCs w:val="16"/>
                <w:lang w:val="de-DE"/>
              </w:rPr>
              <w:t>5.9</w:t>
            </w:r>
            <w:r>
              <w:rPr>
                <w:sz w:val="16"/>
                <w:szCs w:val="16"/>
                <w:lang w:val="de-DE"/>
              </w:rPr>
              <w:t>)</w:t>
            </w:r>
          </w:p>
        </w:tc>
        <w:tc>
          <w:tcPr>
            <w:tcW w:w="881" w:type="dxa"/>
            <w:vMerge w:val="restart"/>
            <w:tcBorders>
              <w:top w:val="single" w:sz="12" w:space="0" w:color="auto"/>
              <w:left w:val="single" w:sz="4" w:space="0" w:color="auto"/>
              <w:bottom w:val="single" w:sz="4" w:space="0" w:color="auto"/>
              <w:right w:val="single" w:sz="4" w:space="0" w:color="auto"/>
            </w:tcBorders>
            <w:vAlign w:val="center"/>
          </w:tcPr>
          <w:p w14:paraId="1284E473" w14:textId="77777777" w:rsidR="00E91F3F" w:rsidRDefault="00E91F3F" w:rsidP="00343A6D">
            <w:pPr>
              <w:spacing w:after="0"/>
              <w:jc w:val="center"/>
              <w:rPr>
                <w:sz w:val="16"/>
                <w:szCs w:val="16"/>
                <w:lang w:val="de-DE"/>
              </w:rPr>
            </w:pPr>
            <w:r w:rsidRPr="00303410">
              <w:rPr>
                <w:sz w:val="16"/>
                <w:szCs w:val="16"/>
                <w:lang w:val="de-DE"/>
              </w:rPr>
              <w:t>0.9</w:t>
            </w:r>
          </w:p>
          <w:p w14:paraId="0F3CC5CE" w14:textId="77777777" w:rsidR="00E91F3F" w:rsidRDefault="00E91F3F" w:rsidP="00343A6D">
            <w:pPr>
              <w:spacing w:after="0"/>
              <w:jc w:val="center"/>
              <w:rPr>
                <w:b/>
                <w:sz w:val="16"/>
                <w:szCs w:val="16"/>
                <w:lang w:val="de-DE"/>
              </w:rPr>
            </w:pPr>
            <w:r>
              <w:rPr>
                <w:sz w:val="16"/>
                <w:szCs w:val="16"/>
                <w:lang w:val="de-DE"/>
              </w:rPr>
              <w:t>(-2.9, 4.7)</w:t>
            </w:r>
          </w:p>
        </w:tc>
        <w:tc>
          <w:tcPr>
            <w:tcW w:w="850" w:type="dxa"/>
            <w:vMerge w:val="restart"/>
            <w:tcBorders>
              <w:top w:val="single" w:sz="12" w:space="0" w:color="auto"/>
              <w:left w:val="single" w:sz="4" w:space="0" w:color="auto"/>
              <w:bottom w:val="single" w:sz="4" w:space="0" w:color="auto"/>
              <w:right w:val="single" w:sz="4" w:space="0" w:color="auto"/>
            </w:tcBorders>
            <w:vAlign w:val="center"/>
          </w:tcPr>
          <w:p w14:paraId="297D21E4" w14:textId="77777777" w:rsidR="00E91F3F" w:rsidRDefault="00E91F3F" w:rsidP="00343A6D">
            <w:pPr>
              <w:spacing w:after="0"/>
              <w:jc w:val="center"/>
              <w:rPr>
                <w:b/>
                <w:sz w:val="16"/>
                <w:szCs w:val="16"/>
                <w:lang w:val="de-DE"/>
              </w:rPr>
            </w:pPr>
            <w:r w:rsidRPr="00303410">
              <w:rPr>
                <w:sz w:val="16"/>
                <w:szCs w:val="16"/>
                <w:lang w:val="de-DE"/>
              </w:rPr>
              <w:t>0.626</w:t>
            </w:r>
          </w:p>
        </w:tc>
      </w:tr>
      <w:tr w:rsidR="00E91F3F" w:rsidRPr="005136E8" w14:paraId="6127D27F" w14:textId="77777777" w:rsidTr="00343A6D">
        <w:trPr>
          <w:gridAfter w:val="1"/>
          <w:wAfter w:w="37" w:type="dxa"/>
          <w:trHeight w:val="20"/>
          <w:jc w:val="center"/>
        </w:trPr>
        <w:tc>
          <w:tcPr>
            <w:tcW w:w="1417" w:type="dxa"/>
            <w:vMerge/>
            <w:tcBorders>
              <w:top w:val="single" w:sz="4" w:space="0" w:color="auto"/>
              <w:left w:val="single" w:sz="4" w:space="0" w:color="auto"/>
              <w:bottom w:val="single" w:sz="12" w:space="0" w:color="auto"/>
              <w:right w:val="single" w:sz="4" w:space="0" w:color="auto"/>
            </w:tcBorders>
            <w:vAlign w:val="center"/>
            <w:hideMark/>
          </w:tcPr>
          <w:p w14:paraId="059D7AC5" w14:textId="77777777" w:rsidR="00E91F3F" w:rsidRPr="005136E8" w:rsidRDefault="00E91F3F" w:rsidP="00343A6D">
            <w:pPr>
              <w:spacing w:after="0" w:line="240" w:lineRule="auto"/>
              <w:rPr>
                <w:b/>
                <w:sz w:val="16"/>
                <w:szCs w:val="16"/>
                <w:lang w:val="de-DE"/>
              </w:rPr>
            </w:pPr>
          </w:p>
        </w:tc>
        <w:tc>
          <w:tcPr>
            <w:tcW w:w="1162" w:type="dxa"/>
            <w:tcBorders>
              <w:top w:val="single" w:sz="4" w:space="0" w:color="auto"/>
              <w:left w:val="single" w:sz="4" w:space="0" w:color="auto"/>
              <w:bottom w:val="single" w:sz="12" w:space="0" w:color="auto"/>
              <w:right w:val="single" w:sz="4" w:space="0" w:color="auto"/>
            </w:tcBorders>
            <w:hideMark/>
          </w:tcPr>
          <w:p w14:paraId="057B7850" w14:textId="547EB3A8" w:rsidR="00E91F3F" w:rsidRPr="005136E8" w:rsidRDefault="00E91F3F" w:rsidP="002F59AF">
            <w:pPr>
              <w:spacing w:after="0"/>
              <w:rPr>
                <w:sz w:val="16"/>
                <w:szCs w:val="16"/>
                <w:lang w:val="de-DE"/>
              </w:rPr>
            </w:pPr>
            <w:r w:rsidRPr="005136E8">
              <w:rPr>
                <w:color w:val="000000"/>
                <w:sz w:val="16"/>
                <w:szCs w:val="16"/>
                <w:lang w:val="de-DE"/>
              </w:rPr>
              <w:t>Namaei, M. H</w:t>
            </w:r>
            <w:r>
              <w:rPr>
                <w:color w:val="000000"/>
                <w:sz w:val="16"/>
                <w:szCs w:val="16"/>
                <w:lang w:val="de-DE"/>
              </w:rPr>
              <w:t xml:space="preserve">. 2008 </w:t>
            </w:r>
            <w:r w:rsidR="00BF65BC" w:rsidRPr="005136E8">
              <w:rPr>
                <w:rFonts w:ascii="Times New Roman" w:hAnsi="Times New Roman"/>
                <w:color w:val="0000FF"/>
                <w:u w:val="single"/>
                <w:lang w:val="de-DE"/>
              </w:rPr>
              <w:fldChar w:fldCharType="begin"/>
            </w:r>
            <w:r w:rsidR="002F59AF">
              <w:rPr>
                <w:rFonts w:ascii="Times New Roman" w:hAnsi="Times New Roman"/>
                <w:color w:val="0000FF"/>
                <w:u w:val="single"/>
                <w:lang w:val="de-DE"/>
              </w:rPr>
              <w:instrText xml:space="preserve"> ADDIN EN.CITE &lt;EndNote&gt;&lt;Cite&gt;&lt;Author&gt;Namaei&lt;/Author&gt;&lt;Year&gt;2008&lt;/Year&gt;&lt;RecNum&gt;478&lt;/RecNum&gt;&lt;DisplayText&gt;[18]&lt;/DisplayText&gt;&lt;record&gt;&lt;rec-number&gt;478&lt;/rec-number&gt;&lt;foreign-keys&gt;&lt;key app="EN" db-id="pzrr2wwec92vr1e5s2e5wx2twzax9tzvt5zt" timestamp="1381414334"&gt;478&lt;/key&gt;&lt;/foreign-keys&gt;&lt;ref-type name="Journal Article"&gt;17&lt;/ref-type&gt;&lt;contributors&gt;&lt;authors&gt;&lt;author&gt;Namaei, M. H.&lt;/author&gt;&lt;author&gt;Ziaee, M.&lt;/author&gt;&lt;author&gt;Naseh, N.&lt;/author&gt;&lt;/authors&gt;&lt;/contributors&gt;&lt;auth-address&gt;Birjand University of Medical Science, Birjand, Iran.&lt;/auth-address&gt;&lt;titles&gt;&lt;title&gt;Congenital rubella syndrome in infants of women vaccinated during or just before pregnancy with measles-rubella vaccine&lt;/title&gt;&lt;secondary-title&gt;Indian Journal of Medical Research&lt;/secondary-title&gt;&lt;short-title&gt;Congenital rubella syndrome in infants of women vaccinated during or just before pregnancy with measles-rubella vaccine&lt;/short-title&gt;&lt;/titles&gt;&lt;periodical&gt;&lt;full-title&gt;Indian Journal of Medical Research&lt;/full-title&gt;&lt;/periodical&gt;&lt;pages&gt;551-4&lt;/pages&gt;&lt;volume&gt;127&lt;/volume&gt;&lt;number&gt;6&lt;/number&gt;&lt;dates&gt;&lt;year&gt;2008&lt;/year&gt;&lt;/dates&gt;&lt;accession-num&gt;18765873&lt;/accession-num&gt;&lt;work-type&gt;Research Support, Non-U.S. Gov&amp;apos;t&lt;/work-type&gt;&lt;urls&gt;&lt;related-urls&gt;&lt;url&gt;http://ovidsp.ovid.com/ovidweb.cgi?T=JS&amp;amp;CSC=Y&amp;amp;NEWS=N&amp;amp;PAGE=fulltext&amp;amp;D=medc&amp;amp;AN=18765873http://lshtmsfx.hosted.exlibrisgroup.com/lshtm?sid=OVID:medline&amp;amp;id=pmid:18765873&amp;amp;id=doi:&amp;amp;issn=0971-5916&amp;amp;isbn=&amp;amp;volume=127&amp;amp;issue=6&amp;amp;spage=551&amp;amp;pages=551-4&amp;amp;date=2008&amp;amp;title=Indian+Journal+of+Medical+Research&amp;amp;atitle=Congenital+rubella+syndrome+in+infants+of+women+vaccinated+during+or+just+before+pregnancy+with+measles-rubella+vaccine.&amp;amp;aulast=Namaei&amp;amp;pid=%3Cauthor%3ENamaei+MH%3BZiaee+M%3BNaseh+N%3C%2Fauthor%3E%3CAN%3E18765873%3C%2FAN%3E%3CDT%3EJournal+Article%3C%2FDT%3E&lt;/url&gt;&lt;/related-urls&gt;&lt;/urls&gt;&lt;remote-database-name&gt;Medline&lt;/remote-database-name&gt;&lt;remote-database-provider&gt;Ovid Technologies&lt;/remote-database-provider&gt;&lt;/record&gt;&lt;/Cite&gt;&lt;/EndNote&gt;</w:instrText>
            </w:r>
            <w:r w:rsidR="00BF65BC" w:rsidRPr="005136E8">
              <w:rPr>
                <w:rFonts w:ascii="Times New Roman" w:hAnsi="Times New Roman"/>
                <w:color w:val="0000FF"/>
                <w:u w:val="single"/>
                <w:lang w:val="de-DE"/>
              </w:rPr>
              <w:fldChar w:fldCharType="separate"/>
            </w:r>
            <w:r w:rsidR="002F59AF">
              <w:rPr>
                <w:rFonts w:ascii="Times New Roman" w:hAnsi="Times New Roman"/>
                <w:noProof/>
                <w:color w:val="0000FF"/>
                <w:u w:val="single"/>
                <w:lang w:val="de-DE"/>
              </w:rPr>
              <w:t>[</w:t>
            </w:r>
            <w:hyperlink w:anchor="_ENREF_18" w:tooltip="Namaei, 2008 #478" w:history="1">
              <w:r w:rsidR="00152ACF">
                <w:rPr>
                  <w:rFonts w:ascii="Times New Roman" w:hAnsi="Times New Roman"/>
                  <w:noProof/>
                  <w:color w:val="0000FF"/>
                  <w:u w:val="single"/>
                  <w:lang w:val="de-DE"/>
                </w:rPr>
                <w:t>18</w:t>
              </w:r>
            </w:hyperlink>
            <w:r w:rsidR="002F59AF">
              <w:rPr>
                <w:rFonts w:ascii="Times New Roman" w:hAnsi="Times New Roman"/>
                <w:noProof/>
                <w:color w:val="0000FF"/>
                <w:u w:val="single"/>
                <w:lang w:val="de-DE"/>
              </w:rPr>
              <w:t>]</w:t>
            </w:r>
            <w:r w:rsidR="00BF65BC" w:rsidRPr="005136E8">
              <w:rPr>
                <w:rFonts w:ascii="Times New Roman" w:hAnsi="Times New Roman"/>
                <w:color w:val="0000FF"/>
                <w:u w:val="single"/>
                <w:lang w:val="de-DE"/>
              </w:rPr>
              <w:fldChar w:fldCharType="end"/>
            </w:r>
          </w:p>
        </w:tc>
        <w:tc>
          <w:tcPr>
            <w:tcW w:w="919" w:type="dxa"/>
            <w:tcBorders>
              <w:top w:val="single" w:sz="4" w:space="0" w:color="auto"/>
              <w:left w:val="single" w:sz="4" w:space="0" w:color="auto"/>
              <w:bottom w:val="single" w:sz="12" w:space="0" w:color="auto"/>
              <w:right w:val="single" w:sz="4" w:space="0" w:color="auto"/>
            </w:tcBorders>
          </w:tcPr>
          <w:p w14:paraId="6CC356FF" w14:textId="4A9AE32C" w:rsidR="00E91F3F" w:rsidRPr="005136E8" w:rsidRDefault="00A317A0" w:rsidP="00343A6D">
            <w:pPr>
              <w:spacing w:after="0"/>
              <w:rPr>
                <w:sz w:val="16"/>
                <w:szCs w:val="16"/>
                <w:lang w:val="de-DE"/>
              </w:rPr>
            </w:pPr>
            <w:r w:rsidRPr="005136E8">
              <w:rPr>
                <w:sz w:val="16"/>
                <w:szCs w:val="16"/>
                <w:lang w:val="de-DE"/>
              </w:rPr>
              <w:t>RA 27/3</w:t>
            </w:r>
          </w:p>
        </w:tc>
        <w:tc>
          <w:tcPr>
            <w:tcW w:w="816" w:type="dxa"/>
            <w:tcBorders>
              <w:top w:val="single" w:sz="4" w:space="0" w:color="auto"/>
              <w:left w:val="single" w:sz="4" w:space="0" w:color="auto"/>
              <w:bottom w:val="single" w:sz="12" w:space="0" w:color="auto"/>
              <w:right w:val="single" w:sz="4" w:space="0" w:color="auto"/>
            </w:tcBorders>
            <w:vAlign w:val="center"/>
            <w:hideMark/>
          </w:tcPr>
          <w:p w14:paraId="1CED6ED9" w14:textId="77777777" w:rsidR="00E91F3F" w:rsidRDefault="00E91F3F" w:rsidP="00343A6D">
            <w:pPr>
              <w:spacing w:after="0"/>
              <w:jc w:val="center"/>
              <w:rPr>
                <w:sz w:val="16"/>
                <w:szCs w:val="16"/>
                <w:lang w:val="de-DE"/>
              </w:rPr>
            </w:pPr>
            <w:r w:rsidRPr="005136E8">
              <w:rPr>
                <w:sz w:val="16"/>
                <w:szCs w:val="16"/>
                <w:lang w:val="de-DE"/>
              </w:rPr>
              <w:t>106</w:t>
            </w:r>
            <w:r>
              <w:rPr>
                <w:sz w:val="16"/>
                <w:szCs w:val="16"/>
                <w:lang w:val="de-DE"/>
              </w:rPr>
              <w:t>/40</w:t>
            </w:r>
          </w:p>
        </w:tc>
        <w:tc>
          <w:tcPr>
            <w:tcW w:w="851" w:type="dxa"/>
            <w:tcBorders>
              <w:top w:val="single" w:sz="4" w:space="0" w:color="auto"/>
              <w:left w:val="single" w:sz="4" w:space="0" w:color="auto"/>
              <w:bottom w:val="single" w:sz="12" w:space="0" w:color="auto"/>
              <w:right w:val="single" w:sz="4" w:space="0" w:color="auto"/>
            </w:tcBorders>
            <w:vAlign w:val="center"/>
            <w:hideMark/>
          </w:tcPr>
          <w:p w14:paraId="5BC23832" w14:textId="77777777" w:rsidR="00E91F3F" w:rsidRDefault="00E91F3F" w:rsidP="00343A6D">
            <w:pPr>
              <w:spacing w:after="0"/>
              <w:jc w:val="center"/>
              <w:rPr>
                <w:sz w:val="16"/>
                <w:szCs w:val="16"/>
                <w:lang w:val="de-DE"/>
              </w:rPr>
            </w:pPr>
            <w:r w:rsidRPr="005136E8">
              <w:rPr>
                <w:sz w:val="16"/>
                <w:szCs w:val="16"/>
                <w:lang w:val="de-DE"/>
              </w:rPr>
              <w:t>2 (1.</w:t>
            </w:r>
            <w:r>
              <w:rPr>
                <w:sz w:val="16"/>
                <w:szCs w:val="16"/>
                <w:lang w:val="de-DE"/>
              </w:rPr>
              <w:t>9</w:t>
            </w:r>
            <w:r w:rsidRPr="005136E8">
              <w:rPr>
                <w:sz w:val="16"/>
                <w:szCs w:val="16"/>
                <w:lang w:val="de-DE"/>
              </w:rPr>
              <w:t>%)</w:t>
            </w:r>
          </w:p>
        </w:tc>
        <w:tc>
          <w:tcPr>
            <w:tcW w:w="850" w:type="dxa"/>
            <w:tcBorders>
              <w:top w:val="single" w:sz="4" w:space="0" w:color="auto"/>
              <w:left w:val="single" w:sz="4" w:space="0" w:color="auto"/>
              <w:bottom w:val="single" w:sz="12" w:space="0" w:color="auto"/>
              <w:right w:val="single" w:sz="4" w:space="0" w:color="auto"/>
            </w:tcBorders>
            <w:vAlign w:val="center"/>
            <w:hideMark/>
          </w:tcPr>
          <w:p w14:paraId="44F2CD4D" w14:textId="77777777" w:rsidR="00E91F3F" w:rsidRDefault="00E91F3F" w:rsidP="00343A6D">
            <w:pPr>
              <w:spacing w:after="0"/>
              <w:jc w:val="center"/>
              <w:rPr>
                <w:sz w:val="16"/>
                <w:szCs w:val="16"/>
                <w:lang w:val="de-DE"/>
              </w:rPr>
            </w:pPr>
            <w:r w:rsidRPr="005136E8">
              <w:rPr>
                <w:sz w:val="16"/>
                <w:szCs w:val="16"/>
                <w:lang w:val="de-DE"/>
              </w:rPr>
              <w:t>0</w:t>
            </w:r>
            <w:r>
              <w:rPr>
                <w:sz w:val="16"/>
                <w:szCs w:val="16"/>
                <w:lang w:val="de-DE"/>
              </w:rPr>
              <w:t xml:space="preserve"> (0.0%)</w:t>
            </w:r>
          </w:p>
        </w:tc>
        <w:tc>
          <w:tcPr>
            <w:tcW w:w="1104" w:type="dxa"/>
            <w:tcBorders>
              <w:top w:val="single" w:sz="4" w:space="0" w:color="auto"/>
              <w:left w:val="single" w:sz="4" w:space="0" w:color="auto"/>
              <w:bottom w:val="single" w:sz="12" w:space="0" w:color="auto"/>
              <w:right w:val="single" w:sz="4" w:space="0" w:color="auto"/>
            </w:tcBorders>
            <w:vAlign w:val="center"/>
            <w:hideMark/>
          </w:tcPr>
          <w:p w14:paraId="31BAD578" w14:textId="77777777" w:rsidR="00E91F3F" w:rsidRDefault="00E91F3F" w:rsidP="00343A6D">
            <w:pPr>
              <w:spacing w:after="0"/>
              <w:jc w:val="center"/>
              <w:rPr>
                <w:sz w:val="16"/>
                <w:szCs w:val="16"/>
                <w:lang w:val="de-DE"/>
              </w:rPr>
            </w:pPr>
            <w:r w:rsidRPr="005136E8">
              <w:rPr>
                <w:sz w:val="16"/>
                <w:szCs w:val="16"/>
                <w:lang w:val="de-DE"/>
              </w:rPr>
              <w:t>1.</w:t>
            </w:r>
            <w:r>
              <w:rPr>
                <w:sz w:val="16"/>
                <w:szCs w:val="16"/>
                <w:lang w:val="de-DE"/>
              </w:rPr>
              <w:t>9</w:t>
            </w:r>
          </w:p>
          <w:p w14:paraId="679C35E8" w14:textId="77777777" w:rsidR="00E91F3F" w:rsidRDefault="00E91F3F" w:rsidP="00343A6D">
            <w:pPr>
              <w:spacing w:after="0"/>
              <w:jc w:val="center"/>
              <w:rPr>
                <w:sz w:val="16"/>
                <w:szCs w:val="16"/>
                <w:lang w:val="de-DE"/>
              </w:rPr>
            </w:pPr>
            <w:r>
              <w:rPr>
                <w:sz w:val="16"/>
                <w:szCs w:val="16"/>
                <w:lang w:val="de-DE"/>
              </w:rPr>
              <w:t>(</w:t>
            </w:r>
            <w:r w:rsidRPr="005136E8">
              <w:rPr>
                <w:sz w:val="16"/>
                <w:szCs w:val="16"/>
                <w:lang w:val="de-DE"/>
              </w:rPr>
              <w:t>-</w:t>
            </w:r>
            <w:r>
              <w:rPr>
                <w:sz w:val="16"/>
                <w:szCs w:val="16"/>
                <w:lang w:val="de-DE"/>
              </w:rPr>
              <w:t>2.5</w:t>
            </w:r>
            <w:r w:rsidRPr="005136E8">
              <w:rPr>
                <w:sz w:val="16"/>
                <w:szCs w:val="16"/>
                <w:lang w:val="de-DE"/>
              </w:rPr>
              <w:t>,</w:t>
            </w:r>
            <w:r>
              <w:rPr>
                <w:sz w:val="16"/>
                <w:szCs w:val="16"/>
                <w:lang w:val="de-DE"/>
              </w:rPr>
              <w:t xml:space="preserve"> </w:t>
            </w:r>
            <w:r w:rsidRPr="005136E8">
              <w:rPr>
                <w:sz w:val="16"/>
                <w:szCs w:val="16"/>
                <w:lang w:val="de-DE"/>
              </w:rPr>
              <w:t>6</w:t>
            </w:r>
            <w:r>
              <w:rPr>
                <w:sz w:val="16"/>
                <w:szCs w:val="16"/>
                <w:lang w:val="de-DE"/>
              </w:rPr>
              <w:t>.3)</w:t>
            </w:r>
          </w:p>
        </w:tc>
        <w:tc>
          <w:tcPr>
            <w:tcW w:w="881" w:type="dxa"/>
            <w:vMerge/>
            <w:tcBorders>
              <w:top w:val="single" w:sz="4" w:space="0" w:color="auto"/>
              <w:left w:val="single" w:sz="4" w:space="0" w:color="auto"/>
              <w:bottom w:val="single" w:sz="12" w:space="0" w:color="auto"/>
              <w:right w:val="single" w:sz="4" w:space="0" w:color="auto"/>
            </w:tcBorders>
            <w:vAlign w:val="center"/>
            <w:hideMark/>
          </w:tcPr>
          <w:p w14:paraId="6ECCF2E6" w14:textId="77777777" w:rsidR="00E91F3F" w:rsidRDefault="00E91F3F" w:rsidP="00343A6D">
            <w:pPr>
              <w:spacing w:after="0" w:line="240" w:lineRule="auto"/>
              <w:jc w:val="center"/>
              <w:rPr>
                <w:b/>
                <w:sz w:val="16"/>
                <w:szCs w:val="16"/>
                <w:lang w:val="de-DE"/>
              </w:rPr>
            </w:pPr>
          </w:p>
        </w:tc>
        <w:tc>
          <w:tcPr>
            <w:tcW w:w="850" w:type="dxa"/>
            <w:vMerge/>
            <w:tcBorders>
              <w:top w:val="single" w:sz="4" w:space="0" w:color="auto"/>
              <w:left w:val="single" w:sz="4" w:space="0" w:color="auto"/>
              <w:bottom w:val="single" w:sz="12" w:space="0" w:color="auto"/>
              <w:right w:val="single" w:sz="4" w:space="0" w:color="auto"/>
            </w:tcBorders>
            <w:vAlign w:val="center"/>
            <w:hideMark/>
          </w:tcPr>
          <w:p w14:paraId="478F57CB" w14:textId="77777777" w:rsidR="00E91F3F" w:rsidRDefault="00E91F3F" w:rsidP="00343A6D">
            <w:pPr>
              <w:spacing w:after="0" w:line="240" w:lineRule="auto"/>
              <w:jc w:val="center"/>
              <w:rPr>
                <w:b/>
                <w:sz w:val="16"/>
                <w:szCs w:val="16"/>
                <w:lang w:val="de-DE"/>
              </w:rPr>
            </w:pPr>
          </w:p>
        </w:tc>
      </w:tr>
      <w:tr w:rsidR="00E91F3F" w:rsidRPr="005136E8" w14:paraId="1F0F9B1A" w14:textId="77777777" w:rsidTr="00343A6D">
        <w:trPr>
          <w:gridAfter w:val="1"/>
          <w:wAfter w:w="37" w:type="dxa"/>
          <w:trHeight w:val="20"/>
          <w:jc w:val="center"/>
        </w:trPr>
        <w:tc>
          <w:tcPr>
            <w:tcW w:w="1417" w:type="dxa"/>
            <w:vMerge w:val="restart"/>
            <w:tcBorders>
              <w:top w:val="single" w:sz="12" w:space="0" w:color="auto"/>
              <w:left w:val="single" w:sz="4" w:space="0" w:color="auto"/>
              <w:bottom w:val="single" w:sz="4" w:space="0" w:color="auto"/>
              <w:right w:val="single" w:sz="4" w:space="0" w:color="auto"/>
            </w:tcBorders>
            <w:hideMark/>
          </w:tcPr>
          <w:p w14:paraId="4FC3447A" w14:textId="77777777" w:rsidR="00E91F3F" w:rsidRPr="005136E8" w:rsidRDefault="00E91F3F" w:rsidP="00343A6D">
            <w:pPr>
              <w:spacing w:after="0"/>
              <w:rPr>
                <w:b/>
                <w:sz w:val="16"/>
                <w:szCs w:val="16"/>
                <w:lang w:val="de-DE"/>
              </w:rPr>
            </w:pPr>
            <w:r w:rsidRPr="005136E8">
              <w:rPr>
                <w:b/>
                <w:sz w:val="16"/>
                <w:szCs w:val="16"/>
                <w:lang w:val="de-DE"/>
              </w:rPr>
              <w:t>Induced abortion</w:t>
            </w:r>
          </w:p>
        </w:tc>
        <w:tc>
          <w:tcPr>
            <w:tcW w:w="1162" w:type="dxa"/>
            <w:tcBorders>
              <w:top w:val="single" w:sz="12" w:space="0" w:color="auto"/>
              <w:left w:val="single" w:sz="4" w:space="0" w:color="auto"/>
              <w:bottom w:val="single" w:sz="4" w:space="0" w:color="auto"/>
              <w:right w:val="single" w:sz="4" w:space="0" w:color="auto"/>
            </w:tcBorders>
            <w:hideMark/>
          </w:tcPr>
          <w:p w14:paraId="1126DD35" w14:textId="095BF981" w:rsidR="00E91F3F" w:rsidRPr="005136E8" w:rsidRDefault="00E91F3F" w:rsidP="002F59AF">
            <w:pPr>
              <w:spacing w:after="0"/>
              <w:rPr>
                <w:sz w:val="16"/>
                <w:szCs w:val="16"/>
                <w:lang w:val="de-DE"/>
              </w:rPr>
            </w:pPr>
            <w:r w:rsidRPr="005136E8">
              <w:rPr>
                <w:sz w:val="16"/>
                <w:szCs w:val="16"/>
                <w:lang w:val="de-DE"/>
              </w:rPr>
              <w:t>Ebbin, A. J</w:t>
            </w:r>
            <w:r>
              <w:rPr>
                <w:sz w:val="16"/>
                <w:szCs w:val="16"/>
                <w:lang w:val="de-DE"/>
              </w:rPr>
              <w:t xml:space="preserve">. 1973  </w:t>
            </w:r>
            <w:r w:rsidR="00BF65BC" w:rsidRPr="005136E8">
              <w:rPr>
                <w:rFonts w:ascii="Times New Roman" w:hAnsi="Times New Roman"/>
                <w:color w:val="0000FF"/>
                <w:u w:val="single"/>
                <w:lang w:val="de-DE"/>
              </w:rPr>
              <w:fldChar w:fldCharType="begin"/>
            </w:r>
            <w:r w:rsidR="002F59AF">
              <w:rPr>
                <w:rFonts w:ascii="Times New Roman" w:hAnsi="Times New Roman"/>
                <w:color w:val="0000FF"/>
                <w:u w:val="single"/>
                <w:lang w:val="de-DE"/>
              </w:rPr>
              <w:instrText xml:space="preserve"> ADDIN EN.CITE &lt;EndNote&gt;&lt;Cite&gt;&lt;Author&gt;Ebbin&lt;/Author&gt;&lt;Year&gt;1973&lt;/Year&gt;&lt;RecNum&gt;227&lt;/RecNum&gt;&lt;DisplayText&gt;[22]&lt;/DisplayText&gt;&lt;record&gt;&lt;rec-number&gt;227&lt;/rec-number&gt;&lt;foreign-keys&gt;&lt;key app="EN" db-id="pzrr2wwec92vr1e5s2e5wx2twzax9tzvt5zt" timestamp="1381414333"&gt;227&lt;/key&gt;&lt;/foreign-keys&gt;&lt;ref-type name="Journal Article"&gt;17&lt;/ref-type&gt;&lt;contributors&gt;&lt;authors&gt;&lt;author&gt;Ebbin, A. J.&lt;/author&gt;&lt;author&gt;Wilson, M. G.&lt;/author&gt;&lt;author&gt;Chandor, S. B.&lt;/author&gt;&lt;author&gt;Wehrle, P. F.&lt;/author&gt;&lt;/authors&gt;&lt;/contributors&gt;&lt;titles&gt;&lt;title&gt;Inadvertent rubella immunization in pregnancy&lt;/title&gt;&lt;secondary-title&gt;American Journal of Obstetrics &amp;amp; Gynecology&lt;/secondary-title&gt;&lt;short-title&gt;Inadvertent rubella immunization in pregnancy&lt;/short-title&gt;&lt;/titles&gt;&lt;periodical&gt;&lt;full-title&gt;American Journal of Obstetrics &amp;amp; Gynecology&lt;/full-title&gt;&lt;/periodical&gt;&lt;pages&gt;505-12&lt;/pages&gt;&lt;volume&gt;117&lt;/volume&gt;&lt;number&gt;4&lt;/number&gt;&lt;dates&gt;&lt;year&gt;1973&lt;/year&gt;&lt;/dates&gt;&lt;accession-num&gt;4743357&lt;/accession-num&gt;&lt;urls&gt;&lt;related-urls&gt;&lt;url&gt;http://ovidsp.ovid.com/ovidweb.cgi?T=JS&amp;amp;CSC=Y&amp;amp;NEWS=N&amp;amp;PAGE=fulltext&amp;amp;D=med1&amp;amp;AN=4743357http://lshtmsfx.hosted.exlibrisgroup.com/lshtm?sid=OVID:medline&amp;amp;id=pmid:4743357&amp;amp;id=doi:&amp;amp;issn=0002-9378&amp;amp;isbn=&amp;amp;volume=117&amp;amp;issue=4&amp;amp;spage=505&amp;amp;pages=505-12&amp;amp;date=1973&amp;amp;title=American+Journal+of+Obstetrics+%26+Gynecology&amp;amp;atitle=Inadvertent+rubella+immunization+in+pregnancy.&amp;amp;aulast=Ebbin&amp;amp;pid=%3Cauthor%3EEbbin+AJ%3BWilson+MG%3BChandor+SB%3BWehrle+PF%3C%2Fauthor%3E%3CAN%3E4743357%3C%2FAN%3E%3CDT%3EJournal+Article%3C%2FDT%3E&lt;/url&gt;&lt;/related-urls&gt;&lt;/urls&gt;&lt;remote-database-name&gt;Medline&lt;/remote-database-name&gt;&lt;remote-database-provider&gt;Ovid Technologies&lt;/remote-database-provider&gt;&lt;/record&gt;&lt;/Cite&gt;&lt;/EndNote&gt;</w:instrText>
            </w:r>
            <w:r w:rsidR="00BF65BC" w:rsidRPr="005136E8">
              <w:rPr>
                <w:rFonts w:ascii="Times New Roman" w:hAnsi="Times New Roman"/>
                <w:color w:val="0000FF"/>
                <w:u w:val="single"/>
                <w:lang w:val="de-DE"/>
              </w:rPr>
              <w:fldChar w:fldCharType="separate"/>
            </w:r>
            <w:r w:rsidR="002F59AF">
              <w:rPr>
                <w:rFonts w:ascii="Times New Roman" w:hAnsi="Times New Roman"/>
                <w:noProof/>
                <w:color w:val="0000FF"/>
                <w:u w:val="single"/>
                <w:lang w:val="de-DE"/>
              </w:rPr>
              <w:t>[</w:t>
            </w:r>
            <w:hyperlink w:anchor="_ENREF_22" w:tooltip="Ebbin, 1973 #227" w:history="1">
              <w:r w:rsidR="00152ACF">
                <w:rPr>
                  <w:rFonts w:ascii="Times New Roman" w:hAnsi="Times New Roman"/>
                  <w:noProof/>
                  <w:color w:val="0000FF"/>
                  <w:u w:val="single"/>
                  <w:lang w:val="de-DE"/>
                </w:rPr>
                <w:t>22</w:t>
              </w:r>
            </w:hyperlink>
            <w:r w:rsidR="002F59AF">
              <w:rPr>
                <w:rFonts w:ascii="Times New Roman" w:hAnsi="Times New Roman"/>
                <w:noProof/>
                <w:color w:val="0000FF"/>
                <w:u w:val="single"/>
                <w:lang w:val="de-DE"/>
              </w:rPr>
              <w:t>]</w:t>
            </w:r>
            <w:r w:rsidR="00BF65BC" w:rsidRPr="005136E8">
              <w:rPr>
                <w:rFonts w:ascii="Times New Roman" w:hAnsi="Times New Roman"/>
                <w:color w:val="0000FF"/>
                <w:u w:val="single"/>
                <w:lang w:val="de-DE"/>
              </w:rPr>
              <w:fldChar w:fldCharType="end"/>
            </w:r>
          </w:p>
        </w:tc>
        <w:tc>
          <w:tcPr>
            <w:tcW w:w="919" w:type="dxa"/>
            <w:tcBorders>
              <w:top w:val="single" w:sz="12" w:space="0" w:color="auto"/>
              <w:left w:val="single" w:sz="4" w:space="0" w:color="auto"/>
              <w:bottom w:val="single" w:sz="4" w:space="0" w:color="auto"/>
              <w:right w:val="single" w:sz="4" w:space="0" w:color="auto"/>
            </w:tcBorders>
          </w:tcPr>
          <w:p w14:paraId="6765ED89" w14:textId="77777777" w:rsidR="00A317A0" w:rsidRDefault="00A317A0" w:rsidP="00A317A0">
            <w:pPr>
              <w:spacing w:after="0"/>
              <w:rPr>
                <w:sz w:val="16"/>
                <w:szCs w:val="16"/>
              </w:rPr>
            </w:pPr>
            <w:r w:rsidRPr="0057503B">
              <w:rPr>
                <w:sz w:val="16"/>
                <w:szCs w:val="16"/>
              </w:rPr>
              <w:t>HPV-77</w:t>
            </w:r>
          </w:p>
          <w:p w14:paraId="1B00E86A" w14:textId="4C568E04" w:rsidR="00E91F3F" w:rsidRPr="005136E8" w:rsidRDefault="00A317A0" w:rsidP="00A317A0">
            <w:pPr>
              <w:spacing w:after="0"/>
              <w:rPr>
                <w:sz w:val="16"/>
                <w:szCs w:val="16"/>
                <w:lang w:val="de-DE"/>
              </w:rPr>
            </w:pPr>
            <w:r w:rsidRPr="0057503B">
              <w:rPr>
                <w:sz w:val="16"/>
                <w:szCs w:val="16"/>
              </w:rPr>
              <w:t>Cendehill</w:t>
            </w:r>
          </w:p>
        </w:tc>
        <w:tc>
          <w:tcPr>
            <w:tcW w:w="816" w:type="dxa"/>
            <w:tcBorders>
              <w:top w:val="single" w:sz="12" w:space="0" w:color="auto"/>
              <w:left w:val="single" w:sz="4" w:space="0" w:color="auto"/>
              <w:bottom w:val="single" w:sz="4" w:space="0" w:color="auto"/>
              <w:right w:val="single" w:sz="4" w:space="0" w:color="auto"/>
            </w:tcBorders>
            <w:vAlign w:val="center"/>
            <w:hideMark/>
          </w:tcPr>
          <w:p w14:paraId="0CE0D9CA" w14:textId="77777777" w:rsidR="00E91F3F" w:rsidRDefault="00E91F3F" w:rsidP="00343A6D">
            <w:pPr>
              <w:spacing w:after="0"/>
              <w:jc w:val="center"/>
              <w:rPr>
                <w:sz w:val="16"/>
                <w:szCs w:val="16"/>
                <w:lang w:val="de-DE"/>
              </w:rPr>
            </w:pPr>
            <w:r w:rsidRPr="005136E8">
              <w:rPr>
                <w:sz w:val="16"/>
                <w:szCs w:val="16"/>
                <w:lang w:val="de-DE"/>
              </w:rPr>
              <w:t>60</w:t>
            </w:r>
            <w:r>
              <w:rPr>
                <w:sz w:val="16"/>
                <w:szCs w:val="16"/>
                <w:lang w:val="de-DE"/>
              </w:rPr>
              <w:t>/47</w:t>
            </w:r>
          </w:p>
        </w:tc>
        <w:tc>
          <w:tcPr>
            <w:tcW w:w="851" w:type="dxa"/>
            <w:tcBorders>
              <w:top w:val="single" w:sz="12" w:space="0" w:color="auto"/>
              <w:left w:val="single" w:sz="4" w:space="0" w:color="auto"/>
              <w:bottom w:val="single" w:sz="4" w:space="0" w:color="auto"/>
              <w:right w:val="single" w:sz="4" w:space="0" w:color="auto"/>
            </w:tcBorders>
            <w:vAlign w:val="center"/>
            <w:hideMark/>
          </w:tcPr>
          <w:p w14:paraId="290FE576" w14:textId="77777777" w:rsidR="00E91F3F" w:rsidRDefault="00E91F3F" w:rsidP="00343A6D">
            <w:pPr>
              <w:spacing w:after="0"/>
              <w:jc w:val="both"/>
              <w:rPr>
                <w:sz w:val="16"/>
                <w:szCs w:val="16"/>
                <w:lang w:val="de-DE"/>
              </w:rPr>
            </w:pPr>
            <w:r w:rsidRPr="005136E8">
              <w:rPr>
                <w:sz w:val="16"/>
                <w:szCs w:val="16"/>
                <w:lang w:val="de-DE"/>
              </w:rPr>
              <w:t>14 (23%)</w:t>
            </w:r>
          </w:p>
        </w:tc>
        <w:tc>
          <w:tcPr>
            <w:tcW w:w="850" w:type="dxa"/>
            <w:tcBorders>
              <w:top w:val="single" w:sz="12" w:space="0" w:color="auto"/>
              <w:left w:val="single" w:sz="4" w:space="0" w:color="auto"/>
              <w:bottom w:val="single" w:sz="4" w:space="0" w:color="auto"/>
              <w:right w:val="single" w:sz="4" w:space="0" w:color="auto"/>
            </w:tcBorders>
            <w:vAlign w:val="center"/>
            <w:hideMark/>
          </w:tcPr>
          <w:p w14:paraId="61E2B9DB" w14:textId="77777777" w:rsidR="00E91F3F" w:rsidRDefault="00E91F3F" w:rsidP="00343A6D">
            <w:pPr>
              <w:spacing w:after="0"/>
              <w:jc w:val="center"/>
              <w:rPr>
                <w:sz w:val="16"/>
                <w:szCs w:val="16"/>
                <w:lang w:val="de-DE"/>
              </w:rPr>
            </w:pPr>
            <w:r w:rsidRPr="005136E8">
              <w:rPr>
                <w:sz w:val="16"/>
                <w:szCs w:val="16"/>
                <w:lang w:val="de-DE"/>
              </w:rPr>
              <w:t>2 (4.</w:t>
            </w:r>
            <w:r>
              <w:rPr>
                <w:sz w:val="16"/>
                <w:szCs w:val="16"/>
                <w:lang w:val="de-DE"/>
              </w:rPr>
              <w:t>3</w:t>
            </w:r>
            <w:r w:rsidRPr="005136E8">
              <w:rPr>
                <w:sz w:val="16"/>
                <w:szCs w:val="16"/>
                <w:lang w:val="de-DE"/>
              </w:rPr>
              <w:t>%)</w:t>
            </w:r>
          </w:p>
        </w:tc>
        <w:tc>
          <w:tcPr>
            <w:tcW w:w="1104" w:type="dxa"/>
            <w:tcBorders>
              <w:top w:val="single" w:sz="12" w:space="0" w:color="auto"/>
              <w:left w:val="single" w:sz="4" w:space="0" w:color="auto"/>
              <w:bottom w:val="single" w:sz="4" w:space="0" w:color="auto"/>
              <w:right w:val="single" w:sz="4" w:space="0" w:color="auto"/>
            </w:tcBorders>
            <w:vAlign w:val="center"/>
            <w:hideMark/>
          </w:tcPr>
          <w:p w14:paraId="5200E62B" w14:textId="77777777" w:rsidR="00E91F3F" w:rsidRDefault="00E91F3F" w:rsidP="00343A6D">
            <w:pPr>
              <w:spacing w:after="0"/>
              <w:jc w:val="center"/>
              <w:rPr>
                <w:sz w:val="16"/>
                <w:szCs w:val="16"/>
                <w:lang w:val="de-DE"/>
              </w:rPr>
            </w:pPr>
            <w:r w:rsidRPr="005136E8">
              <w:rPr>
                <w:sz w:val="16"/>
                <w:szCs w:val="16"/>
                <w:lang w:val="de-DE"/>
              </w:rPr>
              <w:t>19.1</w:t>
            </w:r>
          </w:p>
          <w:p w14:paraId="078AD0C6" w14:textId="77777777" w:rsidR="00E91F3F" w:rsidRDefault="00E91F3F" w:rsidP="00343A6D">
            <w:pPr>
              <w:spacing w:after="0"/>
              <w:jc w:val="center"/>
              <w:rPr>
                <w:sz w:val="16"/>
                <w:szCs w:val="16"/>
                <w:lang w:val="de-DE"/>
              </w:rPr>
            </w:pPr>
            <w:r>
              <w:rPr>
                <w:sz w:val="16"/>
                <w:szCs w:val="16"/>
                <w:lang w:val="de-DE"/>
              </w:rPr>
              <w:t>(6.9, 31.2)</w:t>
            </w:r>
          </w:p>
        </w:tc>
        <w:tc>
          <w:tcPr>
            <w:tcW w:w="881" w:type="dxa"/>
            <w:vMerge w:val="restart"/>
            <w:tcBorders>
              <w:top w:val="single" w:sz="12" w:space="0" w:color="auto"/>
              <w:left w:val="single" w:sz="4" w:space="0" w:color="auto"/>
              <w:bottom w:val="single" w:sz="4" w:space="0" w:color="auto"/>
              <w:right w:val="single" w:sz="4" w:space="0" w:color="auto"/>
            </w:tcBorders>
            <w:vAlign w:val="center"/>
          </w:tcPr>
          <w:p w14:paraId="7377E48A" w14:textId="77777777" w:rsidR="00E91F3F" w:rsidRDefault="00E91F3F" w:rsidP="00343A6D">
            <w:pPr>
              <w:spacing w:after="0"/>
              <w:jc w:val="center"/>
              <w:rPr>
                <w:sz w:val="16"/>
                <w:szCs w:val="16"/>
                <w:lang w:val="de-DE"/>
              </w:rPr>
            </w:pPr>
            <w:r>
              <w:rPr>
                <w:sz w:val="16"/>
                <w:szCs w:val="16"/>
                <w:lang w:val="de-DE"/>
              </w:rPr>
              <w:t>11.6</w:t>
            </w:r>
          </w:p>
          <w:p w14:paraId="59876D34" w14:textId="77777777" w:rsidR="00E91F3F" w:rsidRDefault="00E91F3F" w:rsidP="00343A6D">
            <w:pPr>
              <w:spacing w:after="0"/>
              <w:jc w:val="center"/>
              <w:rPr>
                <w:sz w:val="16"/>
                <w:szCs w:val="16"/>
                <w:lang w:val="de-DE"/>
              </w:rPr>
            </w:pPr>
            <w:r>
              <w:rPr>
                <w:sz w:val="16"/>
                <w:szCs w:val="16"/>
                <w:lang w:val="de-DE"/>
              </w:rPr>
              <w:t>(5.9, 17.3)</w:t>
            </w:r>
          </w:p>
        </w:tc>
        <w:tc>
          <w:tcPr>
            <w:tcW w:w="850" w:type="dxa"/>
            <w:vMerge w:val="restart"/>
            <w:tcBorders>
              <w:top w:val="single" w:sz="12" w:space="0" w:color="auto"/>
              <w:left w:val="single" w:sz="4" w:space="0" w:color="auto"/>
              <w:bottom w:val="single" w:sz="4" w:space="0" w:color="auto"/>
              <w:right w:val="single" w:sz="4" w:space="0" w:color="auto"/>
            </w:tcBorders>
            <w:vAlign w:val="center"/>
          </w:tcPr>
          <w:p w14:paraId="3B755376" w14:textId="77777777" w:rsidR="00E91F3F" w:rsidRDefault="00E91F3F" w:rsidP="00343A6D">
            <w:pPr>
              <w:spacing w:after="0"/>
              <w:jc w:val="center"/>
              <w:rPr>
                <w:sz w:val="16"/>
                <w:szCs w:val="16"/>
                <w:lang w:val="de-DE"/>
              </w:rPr>
            </w:pPr>
            <w:r>
              <w:rPr>
                <w:sz w:val="16"/>
                <w:szCs w:val="16"/>
                <w:lang w:val="de-DE"/>
              </w:rPr>
              <w:t>0.059</w:t>
            </w:r>
          </w:p>
        </w:tc>
      </w:tr>
      <w:tr w:rsidR="00E91F3F" w:rsidRPr="005136E8" w14:paraId="422FF8BF" w14:textId="77777777" w:rsidTr="00343A6D">
        <w:trPr>
          <w:gridAfter w:val="1"/>
          <w:wAfter w:w="37" w:type="dxa"/>
          <w:trHeight w:val="20"/>
          <w:jc w:val="center"/>
        </w:trPr>
        <w:tc>
          <w:tcPr>
            <w:tcW w:w="1417" w:type="dxa"/>
            <w:vMerge/>
            <w:tcBorders>
              <w:top w:val="single" w:sz="4" w:space="0" w:color="auto"/>
              <w:left w:val="single" w:sz="4" w:space="0" w:color="auto"/>
              <w:bottom w:val="single" w:sz="12" w:space="0" w:color="auto"/>
              <w:right w:val="single" w:sz="4" w:space="0" w:color="auto"/>
            </w:tcBorders>
            <w:vAlign w:val="center"/>
            <w:hideMark/>
          </w:tcPr>
          <w:p w14:paraId="34BE07FE" w14:textId="77777777" w:rsidR="00E91F3F" w:rsidRPr="005136E8" w:rsidRDefault="00E91F3F" w:rsidP="00343A6D">
            <w:pPr>
              <w:spacing w:after="0" w:line="240" w:lineRule="auto"/>
              <w:rPr>
                <w:b/>
                <w:sz w:val="16"/>
                <w:szCs w:val="16"/>
                <w:lang w:val="de-DE"/>
              </w:rPr>
            </w:pPr>
          </w:p>
        </w:tc>
        <w:tc>
          <w:tcPr>
            <w:tcW w:w="1162" w:type="dxa"/>
            <w:tcBorders>
              <w:top w:val="single" w:sz="4" w:space="0" w:color="auto"/>
              <w:left w:val="single" w:sz="4" w:space="0" w:color="auto"/>
              <w:bottom w:val="single" w:sz="12" w:space="0" w:color="auto"/>
              <w:right w:val="single" w:sz="4" w:space="0" w:color="auto"/>
            </w:tcBorders>
            <w:hideMark/>
          </w:tcPr>
          <w:p w14:paraId="7945630D" w14:textId="5CC78E8E" w:rsidR="00E91F3F" w:rsidRPr="005136E8" w:rsidRDefault="00E91F3F" w:rsidP="002F59AF">
            <w:pPr>
              <w:spacing w:after="0"/>
              <w:rPr>
                <w:color w:val="000000"/>
                <w:sz w:val="16"/>
                <w:szCs w:val="16"/>
                <w:lang w:val="de-DE"/>
              </w:rPr>
            </w:pPr>
            <w:r w:rsidRPr="005136E8">
              <w:rPr>
                <w:sz w:val="16"/>
                <w:szCs w:val="16"/>
                <w:lang w:val="de-DE"/>
              </w:rPr>
              <w:t>Bar-Oz, B</w:t>
            </w:r>
            <w:r>
              <w:rPr>
                <w:sz w:val="16"/>
                <w:szCs w:val="16"/>
                <w:lang w:val="de-DE"/>
              </w:rPr>
              <w:t>. 2004</w:t>
            </w:r>
            <w:r w:rsidR="00BF65BC" w:rsidRPr="005136E8">
              <w:rPr>
                <w:rFonts w:ascii="Times New Roman" w:hAnsi="Times New Roman"/>
                <w:color w:val="0000FF"/>
                <w:u w:val="single"/>
                <w:lang w:val="de-DE"/>
              </w:rPr>
              <w:fldChar w:fldCharType="begin">
                <w:fldData xml:space="preserve">PEVuZE5vdGU+PENpdGU+PEF1dGhvcj5CYXItT3o8L0F1dGhvcj48WWVhcj4yMDA0PC9ZZWFyPjxS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</w:fldData>
              </w:fldChar>
            </w:r>
            <w:r w:rsidR="002F59AF">
              <w:rPr>
                <w:rFonts w:ascii="Times New Roman" w:hAnsi="Times New Roman"/>
                <w:color w:val="0000FF"/>
                <w:u w:val="single"/>
                <w:lang w:val="de-DE"/>
              </w:rPr>
              <w:instrText xml:space="preserve"> ADDIN EN.CITE </w:instrText>
            </w:r>
            <w:r w:rsidR="002F59AF">
              <w:rPr>
                <w:rFonts w:ascii="Times New Roman" w:hAnsi="Times New Roman"/>
                <w:color w:val="0000FF"/>
                <w:u w:val="single"/>
                <w:lang w:val="de-DE"/>
              </w:rPr>
              <w:fldChar w:fldCharType="begin">
                <w:fldData xml:space="preserve">PEVuZE5vdGU+PENpdGU+PEF1dGhvcj5CYXItT3o8L0F1dGhvcj48WWVhcj4yMDA0PC9ZZWFyPjxS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</w:fldData>
              </w:fldChar>
            </w:r>
            <w:r w:rsidR="002F59AF">
              <w:rPr>
                <w:rFonts w:ascii="Times New Roman" w:hAnsi="Times New Roman"/>
                <w:color w:val="0000FF"/>
                <w:u w:val="single"/>
                <w:lang w:val="de-DE"/>
              </w:rPr>
              <w:instrText xml:space="preserve"> ADDIN EN.CITE.DATA </w:instrText>
            </w:r>
            <w:r w:rsidR="002F59AF">
              <w:rPr>
                <w:rFonts w:ascii="Times New Roman" w:hAnsi="Times New Roman"/>
                <w:color w:val="0000FF"/>
                <w:u w:val="single"/>
                <w:lang w:val="de-DE"/>
              </w:rPr>
            </w:r>
            <w:r w:rsidR="002F59AF">
              <w:rPr>
                <w:rFonts w:ascii="Times New Roman" w:hAnsi="Times New Roman"/>
                <w:color w:val="0000FF"/>
                <w:u w:val="single"/>
                <w:lang w:val="de-DE"/>
              </w:rPr>
              <w:fldChar w:fldCharType="end"/>
            </w:r>
            <w:r w:rsidR="00BF65BC" w:rsidRPr="005136E8">
              <w:rPr>
                <w:rFonts w:ascii="Times New Roman" w:hAnsi="Times New Roman"/>
                <w:color w:val="0000FF"/>
                <w:u w:val="single"/>
                <w:lang w:val="de-DE"/>
              </w:rPr>
            </w:r>
            <w:r w:rsidR="00BF65BC" w:rsidRPr="005136E8">
              <w:rPr>
                <w:rFonts w:ascii="Times New Roman" w:hAnsi="Times New Roman"/>
                <w:color w:val="0000FF"/>
                <w:u w:val="single"/>
                <w:lang w:val="de-DE"/>
              </w:rPr>
              <w:fldChar w:fldCharType="separate"/>
            </w:r>
            <w:r w:rsidR="002F59AF">
              <w:rPr>
                <w:rFonts w:ascii="Times New Roman" w:hAnsi="Times New Roman"/>
                <w:noProof/>
                <w:color w:val="0000FF"/>
                <w:u w:val="single"/>
                <w:lang w:val="de-DE"/>
              </w:rPr>
              <w:t>[</w:t>
            </w:r>
            <w:hyperlink w:anchor="_ENREF_21" w:tooltip="Bar-Oz, 2004 #108" w:history="1">
              <w:r w:rsidR="00152ACF">
                <w:rPr>
                  <w:rFonts w:ascii="Times New Roman" w:hAnsi="Times New Roman"/>
                  <w:noProof/>
                  <w:color w:val="0000FF"/>
                  <w:u w:val="single"/>
                  <w:lang w:val="de-DE"/>
                </w:rPr>
                <w:t>21</w:t>
              </w:r>
            </w:hyperlink>
            <w:r w:rsidR="002F59AF">
              <w:rPr>
                <w:rFonts w:ascii="Times New Roman" w:hAnsi="Times New Roman"/>
                <w:noProof/>
                <w:color w:val="0000FF"/>
                <w:u w:val="single"/>
                <w:lang w:val="de-DE"/>
              </w:rPr>
              <w:t>]</w:t>
            </w:r>
            <w:r w:rsidR="00BF65BC" w:rsidRPr="005136E8">
              <w:rPr>
                <w:rFonts w:ascii="Times New Roman" w:hAnsi="Times New Roman"/>
                <w:color w:val="0000FF"/>
                <w:u w:val="single"/>
                <w:lang w:val="de-DE"/>
              </w:rPr>
              <w:fldChar w:fldCharType="end"/>
            </w:r>
          </w:p>
        </w:tc>
        <w:tc>
          <w:tcPr>
            <w:tcW w:w="919" w:type="dxa"/>
            <w:tcBorders>
              <w:top w:val="single" w:sz="4" w:space="0" w:color="auto"/>
              <w:left w:val="single" w:sz="4" w:space="0" w:color="auto"/>
              <w:bottom w:val="single" w:sz="12" w:space="0" w:color="auto"/>
              <w:right w:val="single" w:sz="4" w:space="0" w:color="auto"/>
            </w:tcBorders>
          </w:tcPr>
          <w:p w14:paraId="75F5EA5F" w14:textId="58961E51" w:rsidR="00E91F3F" w:rsidRPr="005136E8" w:rsidRDefault="00A317A0" w:rsidP="00343A6D">
            <w:pPr>
              <w:spacing w:after="0"/>
              <w:rPr>
                <w:sz w:val="16"/>
                <w:szCs w:val="16"/>
                <w:lang w:val="de-DE"/>
              </w:rPr>
            </w:pPr>
            <w:r w:rsidRPr="005136E8">
              <w:rPr>
                <w:sz w:val="16"/>
                <w:szCs w:val="16"/>
                <w:lang w:val="de-DE"/>
              </w:rPr>
              <w:t>RA 27/3</w:t>
            </w:r>
          </w:p>
        </w:tc>
        <w:tc>
          <w:tcPr>
            <w:tcW w:w="816" w:type="dxa"/>
            <w:tcBorders>
              <w:top w:val="single" w:sz="4" w:space="0" w:color="auto"/>
              <w:left w:val="single" w:sz="4" w:space="0" w:color="auto"/>
              <w:bottom w:val="single" w:sz="12" w:space="0" w:color="auto"/>
              <w:right w:val="single" w:sz="4" w:space="0" w:color="auto"/>
            </w:tcBorders>
            <w:vAlign w:val="center"/>
            <w:hideMark/>
          </w:tcPr>
          <w:p w14:paraId="762D3A11" w14:textId="77777777" w:rsidR="00E91F3F" w:rsidRDefault="00E91F3F" w:rsidP="00343A6D">
            <w:pPr>
              <w:spacing w:after="0"/>
              <w:jc w:val="center"/>
              <w:rPr>
                <w:sz w:val="16"/>
                <w:szCs w:val="16"/>
                <w:lang w:val="de-DE"/>
              </w:rPr>
            </w:pPr>
            <w:r w:rsidRPr="005136E8">
              <w:rPr>
                <w:sz w:val="16"/>
                <w:szCs w:val="16"/>
                <w:lang w:val="de-DE"/>
              </w:rPr>
              <w:t>94</w:t>
            </w:r>
            <w:r>
              <w:rPr>
                <w:sz w:val="16"/>
                <w:szCs w:val="16"/>
                <w:lang w:val="de-DE"/>
              </w:rPr>
              <w:t>/94</w:t>
            </w:r>
          </w:p>
        </w:tc>
        <w:tc>
          <w:tcPr>
            <w:tcW w:w="851" w:type="dxa"/>
            <w:tcBorders>
              <w:top w:val="single" w:sz="4" w:space="0" w:color="auto"/>
              <w:left w:val="single" w:sz="4" w:space="0" w:color="auto"/>
              <w:bottom w:val="single" w:sz="12" w:space="0" w:color="auto"/>
              <w:right w:val="single" w:sz="4" w:space="0" w:color="auto"/>
            </w:tcBorders>
            <w:vAlign w:val="center"/>
            <w:hideMark/>
          </w:tcPr>
          <w:p w14:paraId="40198C3F" w14:textId="77777777" w:rsidR="00E91F3F" w:rsidRDefault="00E91F3F" w:rsidP="00343A6D">
            <w:pPr>
              <w:spacing w:after="0"/>
              <w:jc w:val="center"/>
              <w:rPr>
                <w:sz w:val="16"/>
                <w:szCs w:val="16"/>
                <w:lang w:val="de-DE"/>
              </w:rPr>
            </w:pPr>
            <w:r w:rsidRPr="005136E8">
              <w:rPr>
                <w:sz w:val="16"/>
                <w:szCs w:val="16"/>
                <w:lang w:val="de-DE"/>
              </w:rPr>
              <w:t>7 (7.4%)</w:t>
            </w:r>
          </w:p>
        </w:tc>
        <w:tc>
          <w:tcPr>
            <w:tcW w:w="850" w:type="dxa"/>
            <w:tcBorders>
              <w:top w:val="single" w:sz="4" w:space="0" w:color="auto"/>
              <w:left w:val="single" w:sz="4" w:space="0" w:color="auto"/>
              <w:bottom w:val="single" w:sz="12" w:space="0" w:color="auto"/>
              <w:right w:val="single" w:sz="4" w:space="0" w:color="auto"/>
            </w:tcBorders>
            <w:vAlign w:val="center"/>
            <w:hideMark/>
          </w:tcPr>
          <w:p w14:paraId="2F262049" w14:textId="77777777" w:rsidR="00E91F3F" w:rsidRDefault="00E91F3F" w:rsidP="00343A6D">
            <w:pPr>
              <w:spacing w:after="0"/>
              <w:jc w:val="center"/>
              <w:rPr>
                <w:sz w:val="16"/>
                <w:szCs w:val="16"/>
                <w:lang w:val="de-DE"/>
              </w:rPr>
            </w:pPr>
            <w:r w:rsidRPr="005136E8">
              <w:rPr>
                <w:sz w:val="16"/>
                <w:szCs w:val="16"/>
                <w:lang w:val="de-DE"/>
              </w:rPr>
              <w:t>0</w:t>
            </w:r>
            <w:r>
              <w:rPr>
                <w:sz w:val="16"/>
                <w:szCs w:val="16"/>
                <w:lang w:val="de-DE"/>
              </w:rPr>
              <w:t xml:space="preserve"> (0.0%)</w:t>
            </w:r>
          </w:p>
        </w:tc>
        <w:tc>
          <w:tcPr>
            <w:tcW w:w="1104" w:type="dxa"/>
            <w:tcBorders>
              <w:top w:val="single" w:sz="4" w:space="0" w:color="auto"/>
              <w:left w:val="single" w:sz="4" w:space="0" w:color="auto"/>
              <w:bottom w:val="single" w:sz="12" w:space="0" w:color="auto"/>
              <w:right w:val="single" w:sz="4" w:space="0" w:color="auto"/>
            </w:tcBorders>
            <w:vAlign w:val="center"/>
            <w:hideMark/>
          </w:tcPr>
          <w:p w14:paraId="64B14A5D" w14:textId="77777777" w:rsidR="00E91F3F" w:rsidRDefault="00E91F3F" w:rsidP="00343A6D">
            <w:pPr>
              <w:spacing w:after="0"/>
              <w:jc w:val="center"/>
              <w:rPr>
                <w:sz w:val="16"/>
                <w:szCs w:val="16"/>
                <w:lang w:val="de-DE"/>
              </w:rPr>
            </w:pPr>
            <w:r w:rsidRPr="005136E8">
              <w:rPr>
                <w:sz w:val="16"/>
                <w:szCs w:val="16"/>
                <w:lang w:val="de-DE"/>
              </w:rPr>
              <w:t>7.</w:t>
            </w:r>
            <w:r>
              <w:rPr>
                <w:sz w:val="16"/>
                <w:szCs w:val="16"/>
                <w:lang w:val="de-DE"/>
              </w:rPr>
              <w:t>4</w:t>
            </w:r>
          </w:p>
          <w:p w14:paraId="007EB452" w14:textId="77777777" w:rsidR="00E91F3F" w:rsidRDefault="00E91F3F" w:rsidP="00343A6D">
            <w:pPr>
              <w:spacing w:after="0"/>
              <w:jc w:val="center"/>
              <w:rPr>
                <w:sz w:val="16"/>
                <w:szCs w:val="16"/>
                <w:lang w:val="de-DE"/>
              </w:rPr>
            </w:pPr>
            <w:r>
              <w:rPr>
                <w:sz w:val="16"/>
                <w:szCs w:val="16"/>
                <w:lang w:val="de-DE"/>
              </w:rPr>
              <w:t>(</w:t>
            </w:r>
            <w:r w:rsidRPr="005136E8">
              <w:rPr>
                <w:sz w:val="16"/>
                <w:szCs w:val="16"/>
                <w:lang w:val="de-DE"/>
              </w:rPr>
              <w:t>1.8,</w:t>
            </w:r>
            <w:r>
              <w:rPr>
                <w:sz w:val="16"/>
                <w:szCs w:val="16"/>
                <w:lang w:val="de-DE"/>
              </w:rPr>
              <w:t xml:space="preserve"> </w:t>
            </w:r>
            <w:r w:rsidRPr="005136E8">
              <w:rPr>
                <w:sz w:val="16"/>
                <w:szCs w:val="16"/>
                <w:lang w:val="de-DE"/>
              </w:rPr>
              <w:t>13.1</w:t>
            </w:r>
            <w:r>
              <w:rPr>
                <w:sz w:val="16"/>
                <w:szCs w:val="16"/>
                <w:lang w:val="de-DE"/>
              </w:rPr>
              <w:t>)</w:t>
            </w:r>
          </w:p>
        </w:tc>
        <w:tc>
          <w:tcPr>
            <w:tcW w:w="881" w:type="dxa"/>
            <w:vMerge/>
            <w:tcBorders>
              <w:top w:val="single" w:sz="4" w:space="0" w:color="auto"/>
              <w:left w:val="single" w:sz="4" w:space="0" w:color="auto"/>
              <w:bottom w:val="single" w:sz="12" w:space="0" w:color="auto"/>
              <w:right w:val="single" w:sz="4" w:space="0" w:color="auto"/>
            </w:tcBorders>
            <w:vAlign w:val="center"/>
            <w:hideMark/>
          </w:tcPr>
          <w:p w14:paraId="17D85BCC" w14:textId="77777777" w:rsidR="00E91F3F" w:rsidRDefault="00E91F3F" w:rsidP="00343A6D">
            <w:pPr>
              <w:spacing w:after="0" w:line="240" w:lineRule="auto"/>
              <w:jc w:val="center"/>
              <w:rPr>
                <w:sz w:val="16"/>
                <w:szCs w:val="16"/>
                <w:lang w:val="de-DE"/>
              </w:rPr>
            </w:pPr>
          </w:p>
        </w:tc>
        <w:tc>
          <w:tcPr>
            <w:tcW w:w="850" w:type="dxa"/>
            <w:vMerge/>
            <w:tcBorders>
              <w:top w:val="single" w:sz="4" w:space="0" w:color="auto"/>
              <w:left w:val="single" w:sz="4" w:space="0" w:color="auto"/>
              <w:bottom w:val="single" w:sz="12" w:space="0" w:color="auto"/>
              <w:right w:val="single" w:sz="4" w:space="0" w:color="auto"/>
            </w:tcBorders>
            <w:vAlign w:val="center"/>
            <w:hideMark/>
          </w:tcPr>
          <w:p w14:paraId="624668D1" w14:textId="77777777" w:rsidR="00E91F3F" w:rsidRDefault="00E91F3F" w:rsidP="00343A6D">
            <w:pPr>
              <w:spacing w:after="0" w:line="240" w:lineRule="auto"/>
              <w:jc w:val="center"/>
              <w:rPr>
                <w:sz w:val="16"/>
                <w:szCs w:val="16"/>
                <w:lang w:val="de-DE"/>
              </w:rPr>
            </w:pPr>
          </w:p>
        </w:tc>
      </w:tr>
      <w:tr w:rsidR="00E91F3F" w:rsidRPr="005136E8" w14:paraId="03BE58B8" w14:textId="77777777" w:rsidTr="00343A6D">
        <w:trPr>
          <w:gridAfter w:val="1"/>
          <w:wAfter w:w="37" w:type="dxa"/>
          <w:trHeight w:val="20"/>
          <w:jc w:val="center"/>
        </w:trPr>
        <w:tc>
          <w:tcPr>
            <w:tcW w:w="1417" w:type="dxa"/>
            <w:vMerge w:val="restart"/>
            <w:tcBorders>
              <w:top w:val="single" w:sz="12" w:space="0" w:color="auto"/>
              <w:left w:val="single" w:sz="4" w:space="0" w:color="auto"/>
              <w:bottom w:val="single" w:sz="4" w:space="0" w:color="auto"/>
              <w:right w:val="single" w:sz="4" w:space="0" w:color="auto"/>
            </w:tcBorders>
            <w:hideMark/>
          </w:tcPr>
          <w:p w14:paraId="45669F3D" w14:textId="77777777" w:rsidR="00E91F3F" w:rsidRPr="005136E8" w:rsidRDefault="00E91F3F" w:rsidP="00343A6D">
            <w:pPr>
              <w:spacing w:after="0"/>
              <w:rPr>
                <w:b/>
                <w:sz w:val="16"/>
                <w:szCs w:val="16"/>
                <w:lang w:val="de-DE"/>
              </w:rPr>
            </w:pPr>
            <w:r w:rsidRPr="005136E8">
              <w:rPr>
                <w:b/>
                <w:sz w:val="16"/>
                <w:szCs w:val="16"/>
                <w:lang w:val="de-DE"/>
              </w:rPr>
              <w:t>Spontaneous abortion</w:t>
            </w:r>
          </w:p>
        </w:tc>
        <w:tc>
          <w:tcPr>
            <w:tcW w:w="1162" w:type="dxa"/>
            <w:tcBorders>
              <w:top w:val="single" w:sz="12" w:space="0" w:color="auto"/>
              <w:left w:val="single" w:sz="4" w:space="0" w:color="auto"/>
              <w:bottom w:val="single" w:sz="4" w:space="0" w:color="auto"/>
              <w:right w:val="single" w:sz="4" w:space="0" w:color="auto"/>
            </w:tcBorders>
            <w:hideMark/>
          </w:tcPr>
          <w:p w14:paraId="0CF7B790" w14:textId="7DBD2ED8" w:rsidR="00E91F3F" w:rsidRPr="005136E8" w:rsidRDefault="00E91F3F" w:rsidP="002F59AF">
            <w:pPr>
              <w:spacing w:after="0"/>
              <w:rPr>
                <w:sz w:val="16"/>
                <w:szCs w:val="16"/>
                <w:lang w:val="de-DE"/>
              </w:rPr>
            </w:pPr>
            <w:r w:rsidRPr="005136E8">
              <w:rPr>
                <w:sz w:val="16"/>
                <w:szCs w:val="16"/>
                <w:lang w:val="de-DE"/>
              </w:rPr>
              <w:t>Ebbin, A. J</w:t>
            </w:r>
            <w:r>
              <w:rPr>
                <w:sz w:val="16"/>
                <w:szCs w:val="16"/>
                <w:lang w:val="de-DE"/>
              </w:rPr>
              <w:t>. 1973</w:t>
            </w:r>
            <w:r w:rsidR="00BF65BC" w:rsidRPr="005136E8">
              <w:rPr>
                <w:rFonts w:ascii="Times New Roman" w:hAnsi="Times New Roman"/>
                <w:color w:val="0000FF"/>
                <w:u w:val="single"/>
                <w:lang w:val="de-DE"/>
              </w:rPr>
              <w:fldChar w:fldCharType="begin"/>
            </w:r>
            <w:r w:rsidR="002F59AF">
              <w:rPr>
                <w:rFonts w:ascii="Times New Roman" w:hAnsi="Times New Roman"/>
                <w:color w:val="0000FF"/>
                <w:u w:val="single"/>
                <w:lang w:val="de-DE"/>
              </w:rPr>
              <w:instrText xml:space="preserve"> ADDIN EN.CITE &lt;EndNote&gt;&lt;Cite&gt;&lt;Author&gt;Ebbin&lt;/Author&gt;&lt;Year&gt;1973&lt;/Year&gt;&lt;RecNum&gt;227&lt;/RecNum&gt;&lt;DisplayText&gt;[22]&lt;/DisplayText&gt;&lt;record&gt;&lt;rec-number&gt;227&lt;/rec-number&gt;&lt;foreign-keys&gt;&lt;key app="EN" db-id="pzrr2wwec92vr1e5s2e5wx2twzax9tzvt5zt" timestamp="1381414333"&gt;227&lt;/key&gt;&lt;/foreign-keys&gt;&lt;ref-type name="Journal Article"&gt;17&lt;/ref-type&gt;&lt;contributors&gt;&lt;authors&gt;&lt;author&gt;Ebbin, A. J.&lt;/author&gt;&lt;author&gt;Wilson, M. G.&lt;/author&gt;&lt;author&gt;Chandor, S. B.&lt;/author&gt;&lt;author&gt;Wehrle, P. F.&lt;/author&gt;&lt;/authors&gt;&lt;/contributors&gt;&lt;titles&gt;&lt;title&gt;Inadvertent rubella immunization in pregnancy&lt;/title&gt;&lt;secondary-title&gt;American Journal of Obstetrics &amp;amp; Gynecology&lt;/secondary-title&gt;&lt;short-title&gt;Inadvertent rubella immunization in pregnancy&lt;/short-title&gt;&lt;/titles&gt;&lt;periodical&gt;&lt;full-title&gt;American Journal of Obstetrics &amp;amp; Gynecology&lt;/full-title&gt;&lt;/periodical&gt;&lt;pages&gt;505-12&lt;/pages&gt;&lt;volume&gt;117&lt;/volume&gt;&lt;number&gt;4&lt;/number&gt;&lt;dates&gt;&lt;year&gt;1973&lt;/year&gt;&lt;/dates&gt;&lt;accession-num&gt;4743357&lt;/accession-num&gt;&lt;urls&gt;&lt;related-urls&gt;&lt;url&gt;http://ovidsp.ovid.com/ovidweb.cgi?T=JS&amp;amp;CSC=Y&amp;amp;NEWS=N&amp;amp;PAGE=fulltext&amp;amp;D=med1&amp;amp;AN=4743357http://lshtmsfx.hosted.exlibrisgroup.com/lshtm?sid=OVID:medline&amp;amp;id=pmid:4743357&amp;amp;id=doi:&amp;amp;issn=0002-9378&amp;amp;isbn=&amp;amp;volume=117&amp;amp;issue=4&amp;amp;spage=505&amp;amp;pages=505-12&amp;amp;date=1973&amp;amp;title=American+Journal+of+Obstetrics+%26+Gynecology&amp;amp;atitle=Inadvertent+rubella+immunization+in+pregnancy.&amp;amp;aulast=Ebbin&amp;amp;pid=%3Cauthor%3EEbbin+AJ%3BWilson+MG%3BChandor+SB%3BWehrle+PF%3C%2Fauthor%3E%3CAN%3E4743357%3C%2FAN%3E%3CDT%3EJournal+Article%3C%2FDT%3E&lt;/url&gt;&lt;/related-urls&gt;&lt;/urls&gt;&lt;remote-database-name&gt;Medline&lt;/remote-database-name&gt;&lt;remote-database-provider&gt;Ovid Technologies&lt;/remote-database-provider&gt;&lt;/record&gt;&lt;/Cite&gt;&lt;/EndNote&gt;</w:instrText>
            </w:r>
            <w:r w:rsidR="00BF65BC" w:rsidRPr="005136E8">
              <w:rPr>
                <w:rFonts w:ascii="Times New Roman" w:hAnsi="Times New Roman"/>
                <w:color w:val="0000FF"/>
                <w:u w:val="single"/>
                <w:lang w:val="de-DE"/>
              </w:rPr>
              <w:fldChar w:fldCharType="separate"/>
            </w:r>
            <w:r w:rsidR="002F59AF">
              <w:rPr>
                <w:rFonts w:ascii="Times New Roman" w:hAnsi="Times New Roman"/>
                <w:noProof/>
                <w:color w:val="0000FF"/>
                <w:u w:val="single"/>
                <w:lang w:val="de-DE"/>
              </w:rPr>
              <w:t>[</w:t>
            </w:r>
            <w:hyperlink w:anchor="_ENREF_22" w:tooltip="Ebbin, 1973 #227" w:history="1">
              <w:r w:rsidR="00152ACF">
                <w:rPr>
                  <w:rFonts w:ascii="Times New Roman" w:hAnsi="Times New Roman"/>
                  <w:noProof/>
                  <w:color w:val="0000FF"/>
                  <w:u w:val="single"/>
                  <w:lang w:val="de-DE"/>
                </w:rPr>
                <w:t>22</w:t>
              </w:r>
            </w:hyperlink>
            <w:r w:rsidR="002F59AF">
              <w:rPr>
                <w:rFonts w:ascii="Times New Roman" w:hAnsi="Times New Roman"/>
                <w:noProof/>
                <w:color w:val="0000FF"/>
                <w:u w:val="single"/>
                <w:lang w:val="de-DE"/>
              </w:rPr>
              <w:t>]</w:t>
            </w:r>
            <w:r w:rsidR="00BF65BC" w:rsidRPr="005136E8">
              <w:rPr>
                <w:rFonts w:ascii="Times New Roman" w:hAnsi="Times New Roman"/>
                <w:color w:val="0000FF"/>
                <w:u w:val="single"/>
                <w:lang w:val="de-DE"/>
              </w:rPr>
              <w:fldChar w:fldCharType="end"/>
            </w:r>
          </w:p>
        </w:tc>
        <w:tc>
          <w:tcPr>
            <w:tcW w:w="919" w:type="dxa"/>
            <w:tcBorders>
              <w:top w:val="single" w:sz="12" w:space="0" w:color="auto"/>
              <w:left w:val="single" w:sz="4" w:space="0" w:color="auto"/>
              <w:bottom w:val="single" w:sz="4" w:space="0" w:color="auto"/>
              <w:right w:val="single" w:sz="4" w:space="0" w:color="auto"/>
            </w:tcBorders>
          </w:tcPr>
          <w:p w14:paraId="10189594" w14:textId="77777777" w:rsidR="00A317A0" w:rsidRDefault="00A317A0" w:rsidP="00A317A0">
            <w:pPr>
              <w:spacing w:after="0"/>
              <w:rPr>
                <w:sz w:val="16"/>
                <w:szCs w:val="16"/>
              </w:rPr>
            </w:pPr>
            <w:r w:rsidRPr="0057503B">
              <w:rPr>
                <w:sz w:val="16"/>
                <w:szCs w:val="16"/>
              </w:rPr>
              <w:t>HPV-77</w:t>
            </w:r>
          </w:p>
          <w:p w14:paraId="1649BEF8" w14:textId="1A2F0637" w:rsidR="00E91F3F" w:rsidRPr="005136E8" w:rsidRDefault="00A317A0" w:rsidP="00A317A0">
            <w:pPr>
              <w:spacing w:after="0"/>
              <w:rPr>
                <w:sz w:val="16"/>
                <w:szCs w:val="16"/>
                <w:lang w:val="de-DE"/>
              </w:rPr>
            </w:pPr>
            <w:r w:rsidRPr="0057503B">
              <w:rPr>
                <w:sz w:val="16"/>
                <w:szCs w:val="16"/>
              </w:rPr>
              <w:t>Cendehill</w:t>
            </w:r>
          </w:p>
        </w:tc>
        <w:tc>
          <w:tcPr>
            <w:tcW w:w="816" w:type="dxa"/>
            <w:tcBorders>
              <w:top w:val="single" w:sz="12" w:space="0" w:color="auto"/>
              <w:left w:val="single" w:sz="4" w:space="0" w:color="auto"/>
              <w:bottom w:val="single" w:sz="4" w:space="0" w:color="auto"/>
              <w:right w:val="single" w:sz="4" w:space="0" w:color="auto"/>
            </w:tcBorders>
            <w:vAlign w:val="center"/>
            <w:hideMark/>
          </w:tcPr>
          <w:p w14:paraId="262FF7A7" w14:textId="77777777" w:rsidR="00E91F3F" w:rsidRDefault="00E91F3F" w:rsidP="00343A6D">
            <w:pPr>
              <w:spacing w:after="0"/>
              <w:jc w:val="center"/>
              <w:rPr>
                <w:sz w:val="16"/>
                <w:szCs w:val="16"/>
                <w:lang w:val="de-DE"/>
              </w:rPr>
            </w:pPr>
            <w:r w:rsidRPr="005136E8">
              <w:rPr>
                <w:sz w:val="16"/>
                <w:szCs w:val="16"/>
                <w:lang w:val="de-DE"/>
              </w:rPr>
              <w:t>60</w:t>
            </w:r>
            <w:r>
              <w:rPr>
                <w:sz w:val="16"/>
                <w:szCs w:val="16"/>
                <w:lang w:val="de-DE"/>
              </w:rPr>
              <w:t>/47</w:t>
            </w:r>
          </w:p>
        </w:tc>
        <w:tc>
          <w:tcPr>
            <w:tcW w:w="851" w:type="dxa"/>
            <w:tcBorders>
              <w:top w:val="single" w:sz="12" w:space="0" w:color="auto"/>
              <w:left w:val="single" w:sz="4" w:space="0" w:color="auto"/>
              <w:bottom w:val="single" w:sz="4" w:space="0" w:color="auto"/>
              <w:right w:val="single" w:sz="4" w:space="0" w:color="auto"/>
            </w:tcBorders>
            <w:vAlign w:val="center"/>
            <w:hideMark/>
          </w:tcPr>
          <w:p w14:paraId="193C870E" w14:textId="77777777" w:rsidR="00E91F3F" w:rsidRDefault="00E91F3F" w:rsidP="00343A6D">
            <w:pPr>
              <w:spacing w:after="0"/>
              <w:jc w:val="center"/>
              <w:rPr>
                <w:sz w:val="16"/>
                <w:szCs w:val="16"/>
                <w:lang w:val="de-DE"/>
              </w:rPr>
            </w:pPr>
            <w:r w:rsidRPr="005136E8">
              <w:rPr>
                <w:sz w:val="16"/>
                <w:szCs w:val="16"/>
                <w:lang w:val="de-DE"/>
              </w:rPr>
              <w:t>3 (5.0%)</w:t>
            </w:r>
          </w:p>
        </w:tc>
        <w:tc>
          <w:tcPr>
            <w:tcW w:w="850" w:type="dxa"/>
            <w:tcBorders>
              <w:top w:val="single" w:sz="12" w:space="0" w:color="auto"/>
              <w:left w:val="single" w:sz="4" w:space="0" w:color="auto"/>
              <w:bottom w:val="single" w:sz="4" w:space="0" w:color="auto"/>
              <w:right w:val="single" w:sz="4" w:space="0" w:color="auto"/>
            </w:tcBorders>
            <w:vAlign w:val="center"/>
            <w:hideMark/>
          </w:tcPr>
          <w:p w14:paraId="4215DF34" w14:textId="77777777" w:rsidR="00E91F3F" w:rsidRDefault="00E91F3F" w:rsidP="00343A6D">
            <w:pPr>
              <w:spacing w:after="0"/>
              <w:jc w:val="center"/>
              <w:rPr>
                <w:sz w:val="16"/>
                <w:szCs w:val="16"/>
                <w:lang w:val="de-DE"/>
              </w:rPr>
            </w:pPr>
            <w:r w:rsidRPr="005136E8">
              <w:rPr>
                <w:sz w:val="16"/>
                <w:szCs w:val="16"/>
                <w:lang w:val="de-DE"/>
              </w:rPr>
              <w:t>3 (6.</w:t>
            </w:r>
            <w:r>
              <w:rPr>
                <w:sz w:val="16"/>
                <w:szCs w:val="16"/>
                <w:lang w:val="de-DE"/>
              </w:rPr>
              <w:t>4</w:t>
            </w:r>
            <w:r w:rsidRPr="005136E8">
              <w:rPr>
                <w:sz w:val="16"/>
                <w:szCs w:val="16"/>
                <w:lang w:val="de-DE"/>
              </w:rPr>
              <w:t>%)</w:t>
            </w:r>
          </w:p>
        </w:tc>
        <w:tc>
          <w:tcPr>
            <w:tcW w:w="1104" w:type="dxa"/>
            <w:tcBorders>
              <w:top w:val="single" w:sz="12" w:space="0" w:color="auto"/>
              <w:left w:val="single" w:sz="4" w:space="0" w:color="auto"/>
              <w:bottom w:val="single" w:sz="4" w:space="0" w:color="auto"/>
              <w:right w:val="single" w:sz="4" w:space="0" w:color="auto"/>
            </w:tcBorders>
            <w:vAlign w:val="center"/>
            <w:hideMark/>
          </w:tcPr>
          <w:p w14:paraId="5C20B3CB" w14:textId="77777777" w:rsidR="00E91F3F" w:rsidRDefault="00E91F3F" w:rsidP="00343A6D">
            <w:pPr>
              <w:spacing w:after="0"/>
              <w:jc w:val="center"/>
              <w:rPr>
                <w:sz w:val="16"/>
                <w:szCs w:val="16"/>
                <w:lang w:val="de-DE"/>
              </w:rPr>
            </w:pPr>
            <w:r w:rsidRPr="005136E8">
              <w:rPr>
                <w:sz w:val="16"/>
                <w:szCs w:val="16"/>
                <w:lang w:val="de-DE"/>
              </w:rPr>
              <w:t>-1.4</w:t>
            </w:r>
          </w:p>
          <w:p w14:paraId="6D9E4DC8" w14:textId="77777777" w:rsidR="00E91F3F" w:rsidRDefault="00E91F3F" w:rsidP="00343A6D">
            <w:pPr>
              <w:spacing w:after="0"/>
              <w:jc w:val="center"/>
              <w:rPr>
                <w:sz w:val="16"/>
                <w:szCs w:val="16"/>
                <w:lang w:val="de-DE"/>
              </w:rPr>
            </w:pPr>
            <w:r>
              <w:rPr>
                <w:sz w:val="16"/>
                <w:szCs w:val="16"/>
                <w:lang w:val="de-DE"/>
              </w:rPr>
              <w:t>(-10.3, 7.5)</w:t>
            </w:r>
          </w:p>
        </w:tc>
        <w:tc>
          <w:tcPr>
            <w:tcW w:w="881" w:type="dxa"/>
            <w:vMerge w:val="restart"/>
            <w:tcBorders>
              <w:top w:val="single" w:sz="12" w:space="0" w:color="auto"/>
              <w:left w:val="single" w:sz="4" w:space="0" w:color="auto"/>
              <w:bottom w:val="single" w:sz="4" w:space="0" w:color="auto"/>
              <w:right w:val="single" w:sz="4" w:space="0" w:color="auto"/>
            </w:tcBorders>
            <w:vAlign w:val="center"/>
          </w:tcPr>
          <w:p w14:paraId="6D1AE618" w14:textId="77777777" w:rsidR="00E91F3F" w:rsidRDefault="00E91F3F" w:rsidP="00343A6D">
            <w:pPr>
              <w:spacing w:after="0"/>
              <w:jc w:val="center"/>
              <w:rPr>
                <w:sz w:val="16"/>
                <w:szCs w:val="16"/>
                <w:lang w:val="de-DE"/>
              </w:rPr>
            </w:pPr>
            <w:r>
              <w:rPr>
                <w:sz w:val="16"/>
                <w:szCs w:val="16"/>
                <w:lang w:val="de-DE"/>
              </w:rPr>
              <w:t>-1.8</w:t>
            </w:r>
          </w:p>
          <w:p w14:paraId="3BFA0B0C" w14:textId="77777777" w:rsidR="00E91F3F" w:rsidRDefault="00E91F3F" w:rsidP="00343A6D">
            <w:pPr>
              <w:spacing w:after="0"/>
              <w:jc w:val="center"/>
              <w:rPr>
                <w:sz w:val="16"/>
                <w:szCs w:val="16"/>
                <w:lang w:val="de-DE"/>
              </w:rPr>
            </w:pPr>
            <w:r>
              <w:rPr>
                <w:sz w:val="16"/>
                <w:szCs w:val="16"/>
                <w:lang w:val="de-DE"/>
              </w:rPr>
              <w:t xml:space="preserve"> (-7.6, 3.9)</w:t>
            </w:r>
          </w:p>
        </w:tc>
        <w:tc>
          <w:tcPr>
            <w:tcW w:w="850" w:type="dxa"/>
            <w:vMerge w:val="restart"/>
            <w:tcBorders>
              <w:top w:val="single" w:sz="12" w:space="0" w:color="auto"/>
              <w:left w:val="single" w:sz="4" w:space="0" w:color="auto"/>
              <w:bottom w:val="single" w:sz="4" w:space="0" w:color="auto"/>
              <w:right w:val="single" w:sz="4" w:space="0" w:color="auto"/>
            </w:tcBorders>
            <w:vAlign w:val="center"/>
          </w:tcPr>
          <w:p w14:paraId="0286AD98" w14:textId="77777777" w:rsidR="00E91F3F" w:rsidRDefault="00E91F3F" w:rsidP="00343A6D">
            <w:pPr>
              <w:spacing w:after="0"/>
              <w:jc w:val="center"/>
              <w:rPr>
                <w:sz w:val="16"/>
                <w:szCs w:val="16"/>
                <w:lang w:val="de-DE"/>
              </w:rPr>
            </w:pPr>
            <w:r>
              <w:rPr>
                <w:sz w:val="16"/>
                <w:szCs w:val="16"/>
                <w:lang w:val="de-DE"/>
              </w:rPr>
              <w:t>0.911</w:t>
            </w:r>
          </w:p>
        </w:tc>
      </w:tr>
      <w:tr w:rsidR="00E91F3F" w:rsidRPr="005136E8" w14:paraId="41F75A72" w14:textId="77777777" w:rsidTr="00343A6D">
        <w:trPr>
          <w:gridAfter w:val="1"/>
          <w:wAfter w:w="37" w:type="dxa"/>
          <w:trHeight w:val="20"/>
          <w:jc w:val="center"/>
        </w:trPr>
        <w:tc>
          <w:tcPr>
            <w:tcW w:w="1417" w:type="dxa"/>
            <w:vMerge/>
            <w:tcBorders>
              <w:top w:val="single" w:sz="4" w:space="0" w:color="auto"/>
              <w:left w:val="single" w:sz="4" w:space="0" w:color="auto"/>
              <w:bottom w:val="single" w:sz="12" w:space="0" w:color="auto"/>
              <w:right w:val="single" w:sz="4" w:space="0" w:color="auto"/>
            </w:tcBorders>
            <w:vAlign w:val="center"/>
            <w:hideMark/>
          </w:tcPr>
          <w:p w14:paraId="385E3CAD" w14:textId="77777777" w:rsidR="00E91F3F" w:rsidRPr="005136E8" w:rsidRDefault="00E91F3F" w:rsidP="00343A6D">
            <w:pPr>
              <w:spacing w:after="0" w:line="240" w:lineRule="auto"/>
              <w:rPr>
                <w:b/>
                <w:sz w:val="16"/>
                <w:szCs w:val="16"/>
                <w:lang w:val="de-DE"/>
              </w:rPr>
            </w:pPr>
          </w:p>
        </w:tc>
        <w:tc>
          <w:tcPr>
            <w:tcW w:w="1162" w:type="dxa"/>
            <w:tcBorders>
              <w:top w:val="single" w:sz="4" w:space="0" w:color="auto"/>
              <w:left w:val="single" w:sz="4" w:space="0" w:color="auto"/>
              <w:bottom w:val="single" w:sz="12" w:space="0" w:color="auto"/>
              <w:right w:val="single" w:sz="4" w:space="0" w:color="auto"/>
            </w:tcBorders>
            <w:hideMark/>
          </w:tcPr>
          <w:p w14:paraId="124A7B4E" w14:textId="04455451" w:rsidR="00E91F3F" w:rsidRPr="005136E8" w:rsidRDefault="00E91F3F" w:rsidP="002F59AF">
            <w:pPr>
              <w:spacing w:after="0"/>
              <w:rPr>
                <w:sz w:val="16"/>
                <w:szCs w:val="16"/>
                <w:lang w:val="de-DE"/>
              </w:rPr>
            </w:pPr>
            <w:r w:rsidRPr="005136E8">
              <w:rPr>
                <w:sz w:val="16"/>
                <w:szCs w:val="16"/>
                <w:lang w:val="de-DE"/>
              </w:rPr>
              <w:t>Bar-Oz, B</w:t>
            </w:r>
            <w:r>
              <w:rPr>
                <w:sz w:val="16"/>
                <w:szCs w:val="16"/>
                <w:lang w:val="de-DE"/>
              </w:rPr>
              <w:t>.2004</w:t>
            </w:r>
            <w:r w:rsidR="00BF65BC" w:rsidRPr="005136E8">
              <w:rPr>
                <w:rFonts w:ascii="Times New Roman" w:hAnsi="Times New Roman"/>
                <w:color w:val="0000FF"/>
                <w:u w:val="single"/>
                <w:lang w:val="de-DE"/>
              </w:rPr>
              <w:fldChar w:fldCharType="begin">
                <w:fldData xml:space="preserve">PEVuZE5vdGU+PENpdGU+PEF1dGhvcj5CYXItT3o8L0F1dGhvcj48WWVhcj4yMDA0PC9ZZWFyPjxS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</w:fldData>
              </w:fldChar>
            </w:r>
            <w:r w:rsidR="002F59AF">
              <w:rPr>
                <w:rFonts w:ascii="Times New Roman" w:hAnsi="Times New Roman"/>
                <w:color w:val="0000FF"/>
                <w:u w:val="single"/>
                <w:lang w:val="de-DE"/>
              </w:rPr>
              <w:instrText xml:space="preserve"> ADDIN EN.CITE </w:instrText>
            </w:r>
            <w:r w:rsidR="002F59AF">
              <w:rPr>
                <w:rFonts w:ascii="Times New Roman" w:hAnsi="Times New Roman"/>
                <w:color w:val="0000FF"/>
                <w:u w:val="single"/>
                <w:lang w:val="de-DE"/>
              </w:rPr>
              <w:fldChar w:fldCharType="begin">
                <w:fldData xml:space="preserve">PEVuZE5vdGU+PENpdGU+PEF1dGhvcj5CYXItT3o8L0F1dGhvcj48WWVhcj4yMDA0PC9ZZWFyPjxS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</w:fldData>
              </w:fldChar>
            </w:r>
            <w:r w:rsidR="002F59AF">
              <w:rPr>
                <w:rFonts w:ascii="Times New Roman" w:hAnsi="Times New Roman"/>
                <w:color w:val="0000FF"/>
                <w:u w:val="single"/>
                <w:lang w:val="de-DE"/>
              </w:rPr>
              <w:instrText xml:space="preserve"> ADDIN EN.CITE.DATA </w:instrText>
            </w:r>
            <w:r w:rsidR="002F59AF">
              <w:rPr>
                <w:rFonts w:ascii="Times New Roman" w:hAnsi="Times New Roman"/>
                <w:color w:val="0000FF"/>
                <w:u w:val="single"/>
                <w:lang w:val="de-DE"/>
              </w:rPr>
            </w:r>
            <w:r w:rsidR="002F59AF">
              <w:rPr>
                <w:rFonts w:ascii="Times New Roman" w:hAnsi="Times New Roman"/>
                <w:color w:val="0000FF"/>
                <w:u w:val="single"/>
                <w:lang w:val="de-DE"/>
              </w:rPr>
              <w:fldChar w:fldCharType="end"/>
            </w:r>
            <w:r w:rsidR="00BF65BC" w:rsidRPr="005136E8">
              <w:rPr>
                <w:rFonts w:ascii="Times New Roman" w:hAnsi="Times New Roman"/>
                <w:color w:val="0000FF"/>
                <w:u w:val="single"/>
                <w:lang w:val="de-DE"/>
              </w:rPr>
            </w:r>
            <w:r w:rsidR="00BF65BC" w:rsidRPr="005136E8">
              <w:rPr>
                <w:rFonts w:ascii="Times New Roman" w:hAnsi="Times New Roman"/>
                <w:color w:val="0000FF"/>
                <w:u w:val="single"/>
                <w:lang w:val="de-DE"/>
              </w:rPr>
              <w:fldChar w:fldCharType="separate"/>
            </w:r>
            <w:r w:rsidR="002F59AF">
              <w:rPr>
                <w:rFonts w:ascii="Times New Roman" w:hAnsi="Times New Roman"/>
                <w:noProof/>
                <w:color w:val="0000FF"/>
                <w:u w:val="single"/>
                <w:lang w:val="de-DE"/>
              </w:rPr>
              <w:t>[</w:t>
            </w:r>
            <w:hyperlink w:anchor="_ENREF_21" w:tooltip="Bar-Oz, 2004 #108" w:history="1">
              <w:r w:rsidR="00152ACF">
                <w:rPr>
                  <w:rFonts w:ascii="Times New Roman" w:hAnsi="Times New Roman"/>
                  <w:noProof/>
                  <w:color w:val="0000FF"/>
                  <w:u w:val="single"/>
                  <w:lang w:val="de-DE"/>
                </w:rPr>
                <w:t>21</w:t>
              </w:r>
            </w:hyperlink>
            <w:r w:rsidR="002F59AF">
              <w:rPr>
                <w:rFonts w:ascii="Times New Roman" w:hAnsi="Times New Roman"/>
                <w:noProof/>
                <w:color w:val="0000FF"/>
                <w:u w:val="single"/>
                <w:lang w:val="de-DE"/>
              </w:rPr>
              <w:t>]</w:t>
            </w:r>
            <w:r w:rsidR="00BF65BC" w:rsidRPr="005136E8">
              <w:rPr>
                <w:rFonts w:ascii="Times New Roman" w:hAnsi="Times New Roman"/>
                <w:color w:val="0000FF"/>
                <w:u w:val="single"/>
                <w:lang w:val="de-DE"/>
              </w:rPr>
              <w:fldChar w:fldCharType="end"/>
            </w:r>
          </w:p>
        </w:tc>
        <w:tc>
          <w:tcPr>
            <w:tcW w:w="919" w:type="dxa"/>
            <w:tcBorders>
              <w:top w:val="single" w:sz="4" w:space="0" w:color="auto"/>
              <w:left w:val="single" w:sz="4" w:space="0" w:color="auto"/>
              <w:bottom w:val="single" w:sz="12" w:space="0" w:color="auto"/>
              <w:right w:val="single" w:sz="4" w:space="0" w:color="auto"/>
            </w:tcBorders>
          </w:tcPr>
          <w:p w14:paraId="4E6907F2" w14:textId="136B197F" w:rsidR="00E91F3F" w:rsidRPr="005136E8" w:rsidRDefault="00A317A0" w:rsidP="00343A6D">
            <w:pPr>
              <w:spacing w:after="0"/>
              <w:rPr>
                <w:sz w:val="16"/>
                <w:szCs w:val="16"/>
                <w:lang w:val="de-DE"/>
              </w:rPr>
            </w:pPr>
            <w:r w:rsidRPr="005136E8">
              <w:rPr>
                <w:sz w:val="16"/>
                <w:szCs w:val="16"/>
                <w:lang w:val="de-DE"/>
              </w:rPr>
              <w:t>RA 27/3</w:t>
            </w:r>
          </w:p>
        </w:tc>
        <w:tc>
          <w:tcPr>
            <w:tcW w:w="816" w:type="dxa"/>
            <w:tcBorders>
              <w:top w:val="single" w:sz="4" w:space="0" w:color="auto"/>
              <w:left w:val="single" w:sz="4" w:space="0" w:color="auto"/>
              <w:bottom w:val="single" w:sz="12" w:space="0" w:color="auto"/>
              <w:right w:val="single" w:sz="4" w:space="0" w:color="auto"/>
            </w:tcBorders>
            <w:vAlign w:val="center"/>
            <w:hideMark/>
          </w:tcPr>
          <w:p w14:paraId="2E62B9FD" w14:textId="77777777" w:rsidR="00E91F3F" w:rsidRDefault="00E91F3F" w:rsidP="00343A6D">
            <w:pPr>
              <w:spacing w:after="0"/>
              <w:jc w:val="center"/>
              <w:rPr>
                <w:sz w:val="16"/>
                <w:szCs w:val="16"/>
                <w:lang w:val="de-DE"/>
              </w:rPr>
            </w:pPr>
            <w:r w:rsidRPr="005136E8">
              <w:rPr>
                <w:sz w:val="16"/>
                <w:szCs w:val="16"/>
                <w:lang w:val="de-DE"/>
              </w:rPr>
              <w:t>94</w:t>
            </w:r>
            <w:r>
              <w:rPr>
                <w:sz w:val="16"/>
                <w:szCs w:val="16"/>
                <w:lang w:val="de-DE"/>
              </w:rPr>
              <w:t>/95</w:t>
            </w:r>
          </w:p>
        </w:tc>
        <w:tc>
          <w:tcPr>
            <w:tcW w:w="851" w:type="dxa"/>
            <w:tcBorders>
              <w:top w:val="single" w:sz="4" w:space="0" w:color="auto"/>
              <w:left w:val="single" w:sz="4" w:space="0" w:color="auto"/>
              <w:bottom w:val="single" w:sz="12" w:space="0" w:color="auto"/>
              <w:right w:val="single" w:sz="4" w:space="0" w:color="auto"/>
            </w:tcBorders>
            <w:vAlign w:val="center"/>
            <w:hideMark/>
          </w:tcPr>
          <w:p w14:paraId="1C85E80B" w14:textId="77777777" w:rsidR="00E91F3F" w:rsidRDefault="00E91F3F" w:rsidP="00343A6D">
            <w:pPr>
              <w:spacing w:after="0"/>
              <w:jc w:val="center"/>
              <w:rPr>
                <w:sz w:val="16"/>
                <w:szCs w:val="16"/>
                <w:lang w:val="de-DE"/>
              </w:rPr>
            </w:pPr>
            <w:r w:rsidRPr="005136E8">
              <w:rPr>
                <w:sz w:val="16"/>
                <w:szCs w:val="16"/>
                <w:lang w:val="de-DE"/>
              </w:rPr>
              <w:t>6 (6.</w:t>
            </w:r>
            <w:r>
              <w:rPr>
                <w:sz w:val="16"/>
                <w:szCs w:val="16"/>
                <w:lang w:val="de-DE"/>
              </w:rPr>
              <w:t>4</w:t>
            </w:r>
            <w:r w:rsidRPr="005136E8">
              <w:rPr>
                <w:sz w:val="16"/>
                <w:szCs w:val="16"/>
                <w:lang w:val="de-DE"/>
              </w:rPr>
              <w:t>%)</w:t>
            </w:r>
          </w:p>
        </w:tc>
        <w:tc>
          <w:tcPr>
            <w:tcW w:w="850" w:type="dxa"/>
            <w:tcBorders>
              <w:top w:val="single" w:sz="4" w:space="0" w:color="auto"/>
              <w:left w:val="single" w:sz="4" w:space="0" w:color="auto"/>
              <w:bottom w:val="single" w:sz="12" w:space="0" w:color="auto"/>
              <w:right w:val="single" w:sz="4" w:space="0" w:color="auto"/>
            </w:tcBorders>
            <w:vAlign w:val="center"/>
            <w:hideMark/>
          </w:tcPr>
          <w:p w14:paraId="5823AC43" w14:textId="77777777" w:rsidR="00E91F3F" w:rsidRDefault="00E91F3F" w:rsidP="00343A6D">
            <w:pPr>
              <w:spacing w:after="0"/>
              <w:jc w:val="center"/>
              <w:rPr>
                <w:sz w:val="16"/>
                <w:szCs w:val="16"/>
                <w:lang w:val="de-DE"/>
              </w:rPr>
            </w:pPr>
            <w:r w:rsidRPr="005136E8">
              <w:rPr>
                <w:sz w:val="16"/>
                <w:szCs w:val="16"/>
                <w:lang w:val="de-DE"/>
              </w:rPr>
              <w:t>8 (8.4%)</w:t>
            </w:r>
          </w:p>
        </w:tc>
        <w:tc>
          <w:tcPr>
            <w:tcW w:w="1104" w:type="dxa"/>
            <w:tcBorders>
              <w:top w:val="single" w:sz="4" w:space="0" w:color="auto"/>
              <w:left w:val="single" w:sz="4" w:space="0" w:color="auto"/>
              <w:bottom w:val="single" w:sz="12" w:space="0" w:color="auto"/>
              <w:right w:val="single" w:sz="4" w:space="0" w:color="auto"/>
            </w:tcBorders>
            <w:vAlign w:val="center"/>
            <w:hideMark/>
          </w:tcPr>
          <w:p w14:paraId="6B945E01" w14:textId="77777777" w:rsidR="00E91F3F" w:rsidRDefault="00E91F3F" w:rsidP="00343A6D">
            <w:pPr>
              <w:spacing w:after="0"/>
              <w:jc w:val="center"/>
              <w:rPr>
                <w:sz w:val="16"/>
                <w:szCs w:val="16"/>
                <w:lang w:val="de-DE"/>
              </w:rPr>
            </w:pPr>
            <w:r w:rsidRPr="005136E8">
              <w:rPr>
                <w:sz w:val="16"/>
                <w:szCs w:val="16"/>
                <w:lang w:val="de-DE"/>
              </w:rPr>
              <w:t>-2.0</w:t>
            </w:r>
          </w:p>
          <w:p w14:paraId="35E73A22" w14:textId="77777777" w:rsidR="00E91F3F" w:rsidRDefault="00E91F3F" w:rsidP="00343A6D">
            <w:pPr>
              <w:spacing w:after="0"/>
              <w:jc w:val="center"/>
              <w:rPr>
                <w:sz w:val="16"/>
                <w:szCs w:val="16"/>
                <w:lang w:val="de-DE"/>
              </w:rPr>
            </w:pPr>
            <w:r>
              <w:rPr>
                <w:sz w:val="16"/>
                <w:szCs w:val="16"/>
                <w:lang w:val="de-DE"/>
              </w:rPr>
              <w:t>(-9.5, 5.4)</w:t>
            </w:r>
          </w:p>
        </w:tc>
        <w:tc>
          <w:tcPr>
            <w:tcW w:w="881" w:type="dxa"/>
            <w:vMerge/>
            <w:tcBorders>
              <w:top w:val="single" w:sz="4" w:space="0" w:color="auto"/>
              <w:left w:val="single" w:sz="4" w:space="0" w:color="auto"/>
              <w:bottom w:val="single" w:sz="12" w:space="0" w:color="auto"/>
              <w:right w:val="single" w:sz="4" w:space="0" w:color="auto"/>
            </w:tcBorders>
            <w:vAlign w:val="center"/>
            <w:hideMark/>
          </w:tcPr>
          <w:p w14:paraId="02AE083E" w14:textId="77777777" w:rsidR="00E91F3F" w:rsidRDefault="00E91F3F" w:rsidP="00343A6D">
            <w:pPr>
              <w:spacing w:after="0" w:line="240" w:lineRule="auto"/>
              <w:jc w:val="center"/>
              <w:rPr>
                <w:sz w:val="16"/>
                <w:szCs w:val="16"/>
                <w:lang w:val="de-DE"/>
              </w:rPr>
            </w:pPr>
          </w:p>
        </w:tc>
        <w:tc>
          <w:tcPr>
            <w:tcW w:w="850" w:type="dxa"/>
            <w:vMerge/>
            <w:tcBorders>
              <w:top w:val="single" w:sz="4" w:space="0" w:color="auto"/>
              <w:left w:val="single" w:sz="4" w:space="0" w:color="auto"/>
              <w:bottom w:val="single" w:sz="12" w:space="0" w:color="auto"/>
              <w:right w:val="single" w:sz="4" w:space="0" w:color="auto"/>
            </w:tcBorders>
            <w:vAlign w:val="center"/>
            <w:hideMark/>
          </w:tcPr>
          <w:p w14:paraId="697ED67D" w14:textId="77777777" w:rsidR="00E91F3F" w:rsidRDefault="00E91F3F" w:rsidP="00343A6D">
            <w:pPr>
              <w:spacing w:after="0" w:line="240" w:lineRule="auto"/>
              <w:jc w:val="center"/>
              <w:rPr>
                <w:sz w:val="16"/>
                <w:szCs w:val="16"/>
                <w:lang w:val="de-DE"/>
              </w:rPr>
            </w:pPr>
          </w:p>
        </w:tc>
      </w:tr>
      <w:tr w:rsidR="00E91F3F" w:rsidRPr="005136E8" w14:paraId="1FF363FA" w14:textId="77777777" w:rsidTr="00343A6D">
        <w:trPr>
          <w:gridAfter w:val="1"/>
          <w:wAfter w:w="37" w:type="dxa"/>
          <w:trHeight w:val="20"/>
          <w:jc w:val="center"/>
        </w:trPr>
        <w:tc>
          <w:tcPr>
            <w:tcW w:w="1417" w:type="dxa"/>
            <w:vMerge w:val="restart"/>
            <w:tcBorders>
              <w:top w:val="single" w:sz="12" w:space="0" w:color="auto"/>
              <w:left w:val="single" w:sz="4" w:space="0" w:color="auto"/>
              <w:bottom w:val="single" w:sz="4" w:space="0" w:color="auto"/>
              <w:right w:val="single" w:sz="4" w:space="0" w:color="auto"/>
            </w:tcBorders>
            <w:hideMark/>
          </w:tcPr>
          <w:p w14:paraId="49559A82" w14:textId="77777777" w:rsidR="00E91F3F" w:rsidRPr="005136E8" w:rsidRDefault="00E91F3F" w:rsidP="00343A6D">
            <w:pPr>
              <w:spacing w:after="0"/>
              <w:rPr>
                <w:b/>
                <w:sz w:val="16"/>
                <w:szCs w:val="16"/>
                <w:lang w:val="de-DE"/>
              </w:rPr>
            </w:pPr>
            <w:r w:rsidRPr="005136E8">
              <w:rPr>
                <w:b/>
                <w:sz w:val="16"/>
                <w:szCs w:val="16"/>
                <w:lang w:val="de-DE"/>
              </w:rPr>
              <w:t xml:space="preserve">Neonatal death </w:t>
            </w:r>
          </w:p>
        </w:tc>
        <w:tc>
          <w:tcPr>
            <w:tcW w:w="1162" w:type="dxa"/>
            <w:tcBorders>
              <w:top w:val="single" w:sz="12" w:space="0" w:color="auto"/>
              <w:left w:val="single" w:sz="4" w:space="0" w:color="auto"/>
              <w:bottom w:val="single" w:sz="4" w:space="0" w:color="auto"/>
              <w:right w:val="single" w:sz="4" w:space="0" w:color="auto"/>
            </w:tcBorders>
            <w:hideMark/>
          </w:tcPr>
          <w:p w14:paraId="741557EC" w14:textId="3CBA8E6A" w:rsidR="00E91F3F" w:rsidRPr="005136E8" w:rsidRDefault="00E91F3F" w:rsidP="002F59AF">
            <w:pPr>
              <w:spacing w:after="0"/>
              <w:rPr>
                <w:sz w:val="16"/>
                <w:szCs w:val="16"/>
                <w:lang w:val="de-DE"/>
              </w:rPr>
            </w:pPr>
            <w:r w:rsidRPr="005136E8">
              <w:rPr>
                <w:sz w:val="16"/>
                <w:szCs w:val="16"/>
                <w:lang w:val="de-DE"/>
              </w:rPr>
              <w:t>Ebbin, A. J</w:t>
            </w:r>
            <w:r>
              <w:rPr>
                <w:sz w:val="16"/>
                <w:szCs w:val="16"/>
                <w:lang w:val="de-DE"/>
              </w:rPr>
              <w:t>. 1973</w:t>
            </w:r>
            <w:r w:rsidR="00BF65BC" w:rsidRPr="005136E8">
              <w:rPr>
                <w:rFonts w:ascii="Times New Roman" w:hAnsi="Times New Roman"/>
                <w:color w:val="0000FF"/>
                <w:u w:val="single"/>
                <w:lang w:val="de-DE"/>
              </w:rPr>
              <w:fldChar w:fldCharType="begin"/>
            </w:r>
            <w:r w:rsidR="002F59AF">
              <w:rPr>
                <w:rFonts w:ascii="Times New Roman" w:hAnsi="Times New Roman"/>
                <w:color w:val="0000FF"/>
                <w:u w:val="single"/>
                <w:lang w:val="de-DE"/>
              </w:rPr>
              <w:instrText xml:space="preserve"> ADDIN EN.CITE &lt;EndNote&gt;&lt;Cite&gt;&lt;Author&gt;Ebbin&lt;/Author&gt;&lt;Year&gt;1973&lt;/Year&gt;&lt;RecNum&gt;227&lt;/RecNum&gt;&lt;DisplayText&gt;[22]&lt;/DisplayText&gt;&lt;record&gt;&lt;rec-number&gt;227&lt;/rec-number&gt;&lt;foreign-keys&gt;&lt;key app="EN" db-id="pzrr2wwec92vr1e5s2e5wx2twzax9tzvt5zt" timestamp="1381414333"&gt;227&lt;/key&gt;&lt;/foreign-keys&gt;&lt;ref-type name="Journal Article"&gt;17&lt;/ref-type&gt;&lt;contributors&gt;&lt;authors&gt;&lt;author&gt;Ebbin, A. J.&lt;/author&gt;&lt;author&gt;Wilson, M. G.&lt;/author&gt;&lt;author&gt;Chandor, S. B.&lt;/author&gt;&lt;author&gt;Wehrle, P. F.&lt;/author&gt;&lt;/authors&gt;&lt;/contributors&gt;&lt;titles&gt;&lt;title&gt;Inadvertent rubella immunization in pregnancy&lt;/title&gt;&lt;secondary-title&gt;American Journal of Obstetrics &amp;amp; Gynecology&lt;/secondary-title&gt;&lt;short-title&gt;Inadvertent rubella immunization in pregnancy&lt;/short-title&gt;&lt;/titles&gt;&lt;periodical&gt;&lt;full-title&gt;American Journal of Obstetrics &amp;amp; Gynecology&lt;/full-title&gt;&lt;/periodical&gt;&lt;pages&gt;505-12&lt;/pages&gt;&lt;volume&gt;117&lt;/volume&gt;&lt;number&gt;4&lt;/number&gt;&lt;dates&gt;&lt;year&gt;1973&lt;/year&gt;&lt;/dates&gt;&lt;accession-num&gt;4743357&lt;/accession-num&gt;&lt;urls&gt;&lt;related-urls&gt;&lt;url&gt;http://ovidsp.ovid.com/ovidweb.cgi?T=JS&amp;amp;CSC=Y&amp;amp;NEWS=N&amp;amp;PAGE=fulltext&amp;amp;D=med1&amp;amp;AN=4743357http://lshtmsfx.hosted.exlibrisgroup.com/lshtm?sid=OVID:medline&amp;amp;id=pmid:4743357&amp;amp;id=doi:&amp;amp;issn=0002-9378&amp;amp;isbn=&amp;amp;volume=117&amp;amp;issue=4&amp;amp;spage=505&amp;amp;pages=505-12&amp;amp;date=1973&amp;amp;title=American+Journal+of+Obstetrics+%26+Gynecology&amp;amp;atitle=Inadvertent+rubella+immunization+in+pregnancy.&amp;amp;aulast=Ebbin&amp;amp;pid=%3Cauthor%3EEbbin+AJ%3BWilson+MG%3BChandor+SB%3BWehrle+PF%3C%2Fauthor%3E%3CAN%3E4743357%3C%2FAN%3E%3CDT%3EJournal+Article%3C%2FDT%3E&lt;/url&gt;&lt;/related-urls&gt;&lt;/urls&gt;&lt;remote-database-name&gt;Medline&lt;/remote-database-name&gt;&lt;remote-database-provider&gt;Ovid Technologies&lt;/remote-database-provider&gt;&lt;/record&gt;&lt;/Cite&gt;&lt;/EndNote&gt;</w:instrText>
            </w:r>
            <w:r w:rsidR="00BF65BC" w:rsidRPr="005136E8">
              <w:rPr>
                <w:rFonts w:ascii="Times New Roman" w:hAnsi="Times New Roman"/>
                <w:color w:val="0000FF"/>
                <w:u w:val="single"/>
                <w:lang w:val="de-DE"/>
              </w:rPr>
              <w:fldChar w:fldCharType="separate"/>
            </w:r>
            <w:r w:rsidR="002F59AF">
              <w:rPr>
                <w:rFonts w:ascii="Times New Roman" w:hAnsi="Times New Roman"/>
                <w:noProof/>
                <w:color w:val="0000FF"/>
                <w:u w:val="single"/>
                <w:lang w:val="de-DE"/>
              </w:rPr>
              <w:t>[</w:t>
            </w:r>
            <w:hyperlink w:anchor="_ENREF_22" w:tooltip="Ebbin, 1973 #227" w:history="1">
              <w:r w:rsidR="00152ACF">
                <w:rPr>
                  <w:rFonts w:ascii="Times New Roman" w:hAnsi="Times New Roman"/>
                  <w:noProof/>
                  <w:color w:val="0000FF"/>
                  <w:u w:val="single"/>
                  <w:lang w:val="de-DE"/>
                </w:rPr>
                <w:t>22</w:t>
              </w:r>
            </w:hyperlink>
            <w:r w:rsidR="002F59AF">
              <w:rPr>
                <w:rFonts w:ascii="Times New Roman" w:hAnsi="Times New Roman"/>
                <w:noProof/>
                <w:color w:val="0000FF"/>
                <w:u w:val="single"/>
                <w:lang w:val="de-DE"/>
              </w:rPr>
              <w:t>]</w:t>
            </w:r>
            <w:r w:rsidR="00BF65BC" w:rsidRPr="005136E8">
              <w:rPr>
                <w:rFonts w:ascii="Times New Roman" w:hAnsi="Times New Roman"/>
                <w:color w:val="0000FF"/>
                <w:u w:val="single"/>
                <w:lang w:val="de-DE"/>
              </w:rPr>
              <w:fldChar w:fldCharType="end"/>
            </w:r>
          </w:p>
        </w:tc>
        <w:tc>
          <w:tcPr>
            <w:tcW w:w="919" w:type="dxa"/>
            <w:tcBorders>
              <w:top w:val="single" w:sz="12" w:space="0" w:color="auto"/>
              <w:left w:val="single" w:sz="4" w:space="0" w:color="auto"/>
              <w:bottom w:val="single" w:sz="4" w:space="0" w:color="auto"/>
              <w:right w:val="single" w:sz="4" w:space="0" w:color="auto"/>
            </w:tcBorders>
          </w:tcPr>
          <w:p w14:paraId="1B76DDAA" w14:textId="77777777" w:rsidR="00A317A0" w:rsidRDefault="00A317A0" w:rsidP="00A317A0">
            <w:pPr>
              <w:spacing w:after="0"/>
              <w:rPr>
                <w:sz w:val="16"/>
                <w:szCs w:val="16"/>
              </w:rPr>
            </w:pPr>
            <w:r w:rsidRPr="0057503B">
              <w:rPr>
                <w:sz w:val="16"/>
                <w:szCs w:val="16"/>
              </w:rPr>
              <w:t>HPV-77</w:t>
            </w:r>
          </w:p>
          <w:p w14:paraId="71DAEBBF" w14:textId="3A22921C" w:rsidR="00E91F3F" w:rsidRPr="005136E8" w:rsidRDefault="00A317A0" w:rsidP="00A317A0">
            <w:pPr>
              <w:spacing w:after="0"/>
              <w:rPr>
                <w:sz w:val="16"/>
                <w:szCs w:val="16"/>
                <w:lang w:val="de-DE"/>
              </w:rPr>
            </w:pPr>
            <w:r w:rsidRPr="0057503B">
              <w:rPr>
                <w:sz w:val="16"/>
                <w:szCs w:val="16"/>
              </w:rPr>
              <w:t>Cendehill</w:t>
            </w:r>
          </w:p>
        </w:tc>
        <w:tc>
          <w:tcPr>
            <w:tcW w:w="816" w:type="dxa"/>
            <w:tcBorders>
              <w:top w:val="single" w:sz="12" w:space="0" w:color="auto"/>
              <w:left w:val="single" w:sz="4" w:space="0" w:color="auto"/>
              <w:bottom w:val="single" w:sz="4" w:space="0" w:color="auto"/>
              <w:right w:val="single" w:sz="4" w:space="0" w:color="auto"/>
            </w:tcBorders>
            <w:vAlign w:val="center"/>
            <w:hideMark/>
          </w:tcPr>
          <w:p w14:paraId="7692F7B1" w14:textId="77777777" w:rsidR="00E91F3F" w:rsidRDefault="00E91F3F" w:rsidP="00343A6D">
            <w:pPr>
              <w:spacing w:after="0"/>
              <w:jc w:val="center"/>
              <w:rPr>
                <w:sz w:val="16"/>
                <w:szCs w:val="16"/>
                <w:lang w:val="de-DE"/>
              </w:rPr>
            </w:pPr>
            <w:r w:rsidRPr="005136E8">
              <w:rPr>
                <w:sz w:val="16"/>
                <w:szCs w:val="16"/>
                <w:lang w:val="de-DE"/>
              </w:rPr>
              <w:t>41</w:t>
            </w:r>
            <w:r>
              <w:rPr>
                <w:sz w:val="16"/>
                <w:szCs w:val="16"/>
                <w:lang w:val="de-DE"/>
              </w:rPr>
              <w:t>/44</w:t>
            </w:r>
          </w:p>
        </w:tc>
        <w:tc>
          <w:tcPr>
            <w:tcW w:w="851" w:type="dxa"/>
            <w:tcBorders>
              <w:top w:val="single" w:sz="12" w:space="0" w:color="auto"/>
              <w:left w:val="single" w:sz="4" w:space="0" w:color="auto"/>
              <w:bottom w:val="single" w:sz="4" w:space="0" w:color="auto"/>
              <w:right w:val="single" w:sz="4" w:space="0" w:color="auto"/>
            </w:tcBorders>
            <w:vAlign w:val="center"/>
            <w:hideMark/>
          </w:tcPr>
          <w:p w14:paraId="7F35447F" w14:textId="77777777" w:rsidR="00E91F3F" w:rsidRDefault="00E91F3F" w:rsidP="00343A6D">
            <w:pPr>
              <w:spacing w:after="0"/>
              <w:jc w:val="center"/>
              <w:rPr>
                <w:sz w:val="16"/>
                <w:szCs w:val="16"/>
                <w:lang w:val="de-DE"/>
              </w:rPr>
            </w:pPr>
            <w:r w:rsidRPr="005136E8">
              <w:rPr>
                <w:sz w:val="16"/>
                <w:szCs w:val="16"/>
                <w:lang w:val="de-DE"/>
              </w:rPr>
              <w:t>2 (4.</w:t>
            </w:r>
            <w:r>
              <w:rPr>
                <w:sz w:val="16"/>
                <w:szCs w:val="16"/>
                <w:lang w:val="de-DE"/>
              </w:rPr>
              <w:t>9</w:t>
            </w:r>
            <w:r w:rsidRPr="005136E8">
              <w:rPr>
                <w:sz w:val="16"/>
                <w:szCs w:val="16"/>
                <w:lang w:val="de-DE"/>
              </w:rPr>
              <w:t>%)</w:t>
            </w:r>
          </w:p>
        </w:tc>
        <w:tc>
          <w:tcPr>
            <w:tcW w:w="850" w:type="dxa"/>
            <w:tcBorders>
              <w:top w:val="single" w:sz="12" w:space="0" w:color="auto"/>
              <w:left w:val="single" w:sz="4" w:space="0" w:color="auto"/>
              <w:bottom w:val="single" w:sz="4" w:space="0" w:color="auto"/>
              <w:right w:val="single" w:sz="4" w:space="0" w:color="auto"/>
            </w:tcBorders>
            <w:vAlign w:val="center"/>
            <w:hideMark/>
          </w:tcPr>
          <w:p w14:paraId="3991BE70" w14:textId="77777777" w:rsidR="00E91F3F" w:rsidRDefault="00E91F3F" w:rsidP="00343A6D">
            <w:pPr>
              <w:spacing w:after="0"/>
              <w:jc w:val="center"/>
              <w:rPr>
                <w:sz w:val="16"/>
                <w:szCs w:val="16"/>
                <w:lang w:val="de-DE"/>
              </w:rPr>
            </w:pPr>
            <w:r w:rsidRPr="005136E8">
              <w:rPr>
                <w:sz w:val="16"/>
                <w:szCs w:val="16"/>
                <w:lang w:val="de-DE"/>
              </w:rPr>
              <w:t>0</w:t>
            </w:r>
            <w:r>
              <w:rPr>
                <w:sz w:val="16"/>
                <w:szCs w:val="16"/>
                <w:lang w:val="de-DE"/>
              </w:rPr>
              <w:t xml:space="preserve"> (0.0%)</w:t>
            </w:r>
          </w:p>
        </w:tc>
        <w:tc>
          <w:tcPr>
            <w:tcW w:w="1104" w:type="dxa"/>
            <w:tcBorders>
              <w:top w:val="single" w:sz="12" w:space="0" w:color="auto"/>
              <w:left w:val="single" w:sz="4" w:space="0" w:color="auto"/>
              <w:bottom w:val="single" w:sz="4" w:space="0" w:color="auto"/>
              <w:right w:val="single" w:sz="4" w:space="0" w:color="auto"/>
            </w:tcBorders>
            <w:vAlign w:val="center"/>
            <w:hideMark/>
          </w:tcPr>
          <w:p w14:paraId="2743A3BC" w14:textId="77777777" w:rsidR="00E91F3F" w:rsidRDefault="00E91F3F" w:rsidP="00343A6D">
            <w:pPr>
              <w:spacing w:after="0"/>
              <w:jc w:val="center"/>
              <w:rPr>
                <w:sz w:val="16"/>
                <w:szCs w:val="16"/>
                <w:lang w:val="de-DE"/>
              </w:rPr>
            </w:pPr>
            <w:r w:rsidRPr="005136E8">
              <w:rPr>
                <w:sz w:val="16"/>
                <w:szCs w:val="16"/>
                <w:lang w:val="de-DE"/>
              </w:rPr>
              <w:t>4.9</w:t>
            </w:r>
          </w:p>
          <w:p w14:paraId="68ED1CFD" w14:textId="77777777" w:rsidR="00E91F3F" w:rsidRDefault="00E91F3F" w:rsidP="00343A6D">
            <w:pPr>
              <w:spacing w:after="0"/>
              <w:jc w:val="center"/>
              <w:rPr>
                <w:sz w:val="16"/>
                <w:szCs w:val="16"/>
                <w:lang w:val="de-DE"/>
              </w:rPr>
            </w:pPr>
            <w:r>
              <w:rPr>
                <w:sz w:val="16"/>
                <w:szCs w:val="16"/>
                <w:lang w:val="de-DE"/>
              </w:rPr>
              <w:t>(</w:t>
            </w:r>
            <w:r w:rsidRPr="005136E8">
              <w:rPr>
                <w:sz w:val="16"/>
                <w:szCs w:val="16"/>
                <w:lang w:val="de-DE"/>
              </w:rPr>
              <w:t>-2.9,</w:t>
            </w:r>
            <w:r>
              <w:rPr>
                <w:sz w:val="16"/>
                <w:szCs w:val="16"/>
                <w:lang w:val="de-DE"/>
              </w:rPr>
              <w:t xml:space="preserve"> </w:t>
            </w:r>
            <w:r w:rsidRPr="005136E8">
              <w:rPr>
                <w:sz w:val="16"/>
                <w:szCs w:val="16"/>
                <w:lang w:val="de-DE"/>
              </w:rPr>
              <w:t>12.7</w:t>
            </w:r>
            <w:r>
              <w:rPr>
                <w:sz w:val="16"/>
                <w:szCs w:val="16"/>
                <w:lang w:val="de-DE"/>
              </w:rPr>
              <w:t>)</w:t>
            </w:r>
          </w:p>
        </w:tc>
        <w:tc>
          <w:tcPr>
            <w:tcW w:w="881" w:type="dxa"/>
            <w:vMerge w:val="restart"/>
            <w:tcBorders>
              <w:top w:val="single" w:sz="12" w:space="0" w:color="auto"/>
              <w:left w:val="single" w:sz="4" w:space="0" w:color="auto"/>
              <w:bottom w:val="single" w:sz="4" w:space="0" w:color="auto"/>
              <w:right w:val="single" w:sz="4" w:space="0" w:color="auto"/>
            </w:tcBorders>
            <w:vAlign w:val="center"/>
          </w:tcPr>
          <w:p w14:paraId="6B7E10DD" w14:textId="77777777" w:rsidR="00E91F3F" w:rsidRDefault="00E91F3F" w:rsidP="00343A6D">
            <w:pPr>
              <w:spacing w:after="0"/>
              <w:jc w:val="center"/>
              <w:rPr>
                <w:sz w:val="16"/>
                <w:szCs w:val="16"/>
                <w:lang w:val="de-DE"/>
              </w:rPr>
            </w:pPr>
            <w:r>
              <w:rPr>
                <w:sz w:val="16"/>
                <w:szCs w:val="16"/>
                <w:lang w:val="de-DE"/>
              </w:rPr>
              <w:t>2.5</w:t>
            </w:r>
          </w:p>
          <w:p w14:paraId="5E59F142" w14:textId="77777777" w:rsidR="00E91F3F" w:rsidRDefault="00E91F3F" w:rsidP="00343A6D">
            <w:pPr>
              <w:spacing w:after="0"/>
              <w:jc w:val="center"/>
              <w:rPr>
                <w:sz w:val="16"/>
                <w:szCs w:val="16"/>
                <w:lang w:val="de-DE"/>
              </w:rPr>
            </w:pPr>
            <w:r>
              <w:rPr>
                <w:sz w:val="16"/>
                <w:szCs w:val="16"/>
                <w:lang w:val="de-DE"/>
              </w:rPr>
              <w:t>(-1.0, 5.9)</w:t>
            </w:r>
          </w:p>
        </w:tc>
        <w:tc>
          <w:tcPr>
            <w:tcW w:w="850" w:type="dxa"/>
            <w:vMerge w:val="restart"/>
            <w:tcBorders>
              <w:top w:val="single" w:sz="12" w:space="0" w:color="auto"/>
              <w:left w:val="single" w:sz="4" w:space="0" w:color="auto"/>
              <w:bottom w:val="single" w:sz="4" w:space="0" w:color="auto"/>
              <w:right w:val="single" w:sz="4" w:space="0" w:color="auto"/>
            </w:tcBorders>
            <w:vAlign w:val="center"/>
          </w:tcPr>
          <w:p w14:paraId="3B895E4C" w14:textId="77777777" w:rsidR="00E91F3F" w:rsidRDefault="00E91F3F" w:rsidP="00343A6D">
            <w:pPr>
              <w:spacing w:after="0"/>
              <w:jc w:val="center"/>
              <w:rPr>
                <w:sz w:val="16"/>
                <w:szCs w:val="16"/>
                <w:lang w:val="de-DE"/>
              </w:rPr>
            </w:pPr>
            <w:r>
              <w:rPr>
                <w:sz w:val="16"/>
                <w:szCs w:val="16"/>
                <w:lang w:val="de-DE"/>
              </w:rPr>
              <w:t>0.343</w:t>
            </w:r>
          </w:p>
        </w:tc>
      </w:tr>
      <w:tr w:rsidR="00E91F3F" w:rsidRPr="005136E8" w14:paraId="79D78531" w14:textId="77777777" w:rsidTr="00343A6D">
        <w:trPr>
          <w:gridAfter w:val="1"/>
          <w:wAfter w:w="37" w:type="dxa"/>
          <w:trHeight w:val="20"/>
          <w:jc w:val="center"/>
        </w:trPr>
        <w:tc>
          <w:tcPr>
            <w:tcW w:w="1417" w:type="dxa"/>
            <w:vMerge/>
            <w:tcBorders>
              <w:top w:val="single" w:sz="4" w:space="0" w:color="auto"/>
              <w:left w:val="single" w:sz="4" w:space="0" w:color="auto"/>
              <w:bottom w:val="single" w:sz="12" w:space="0" w:color="auto"/>
              <w:right w:val="single" w:sz="4" w:space="0" w:color="auto"/>
            </w:tcBorders>
            <w:vAlign w:val="center"/>
            <w:hideMark/>
          </w:tcPr>
          <w:p w14:paraId="574F238B" w14:textId="77777777" w:rsidR="00E91F3F" w:rsidRPr="005136E8" w:rsidRDefault="00E91F3F" w:rsidP="00343A6D">
            <w:pPr>
              <w:spacing w:after="0" w:line="240" w:lineRule="auto"/>
              <w:rPr>
                <w:b/>
                <w:sz w:val="16"/>
                <w:szCs w:val="16"/>
                <w:lang w:val="de-DE"/>
              </w:rPr>
            </w:pPr>
          </w:p>
        </w:tc>
        <w:tc>
          <w:tcPr>
            <w:tcW w:w="1162" w:type="dxa"/>
            <w:tcBorders>
              <w:top w:val="single" w:sz="4" w:space="0" w:color="auto"/>
              <w:left w:val="single" w:sz="4" w:space="0" w:color="auto"/>
              <w:bottom w:val="single" w:sz="12" w:space="0" w:color="auto"/>
              <w:right w:val="single" w:sz="4" w:space="0" w:color="auto"/>
            </w:tcBorders>
            <w:hideMark/>
          </w:tcPr>
          <w:p w14:paraId="12136E68" w14:textId="13F68C94" w:rsidR="00E91F3F" w:rsidRPr="005136E8" w:rsidRDefault="00E91F3F" w:rsidP="002F59AF">
            <w:pPr>
              <w:spacing w:after="0"/>
              <w:rPr>
                <w:sz w:val="16"/>
                <w:szCs w:val="16"/>
                <w:lang w:val="de-DE"/>
              </w:rPr>
            </w:pPr>
            <w:r w:rsidRPr="005136E8">
              <w:rPr>
                <w:sz w:val="16"/>
                <w:szCs w:val="16"/>
                <w:lang w:val="de-DE"/>
              </w:rPr>
              <w:t>Bar-Oz, B</w:t>
            </w:r>
            <w:r>
              <w:rPr>
                <w:sz w:val="16"/>
                <w:szCs w:val="16"/>
                <w:lang w:val="de-DE"/>
              </w:rPr>
              <w:t xml:space="preserve">.2004 </w:t>
            </w:r>
            <w:r w:rsidR="00BF65BC" w:rsidRPr="005136E8">
              <w:rPr>
                <w:rFonts w:ascii="Times New Roman" w:hAnsi="Times New Roman"/>
                <w:color w:val="0000FF"/>
                <w:u w:val="single"/>
                <w:lang w:val="de-DE"/>
              </w:rPr>
              <w:fldChar w:fldCharType="begin">
                <w:fldData xml:space="preserve">PEVuZE5vdGU+PENpdGU+PEF1dGhvcj5CYXItT3o8L0F1dGhvcj48WWVhcj4yMDA0PC9ZZWFyPjxS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</w:fldData>
              </w:fldChar>
            </w:r>
            <w:r w:rsidR="002F59AF">
              <w:rPr>
                <w:rFonts w:ascii="Times New Roman" w:hAnsi="Times New Roman"/>
                <w:color w:val="0000FF"/>
                <w:u w:val="single"/>
                <w:lang w:val="de-DE"/>
              </w:rPr>
              <w:instrText xml:space="preserve"> ADDIN EN.CITE </w:instrText>
            </w:r>
            <w:r w:rsidR="002F59AF">
              <w:rPr>
                <w:rFonts w:ascii="Times New Roman" w:hAnsi="Times New Roman"/>
                <w:color w:val="0000FF"/>
                <w:u w:val="single"/>
                <w:lang w:val="de-DE"/>
              </w:rPr>
              <w:fldChar w:fldCharType="begin">
                <w:fldData xml:space="preserve">PEVuZE5vdGU+PENpdGU+PEF1dGhvcj5CYXItT3o8L0F1dGhvcj48WWVhcj4yMDA0PC9ZZWFyPjxS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</w:fldData>
              </w:fldChar>
            </w:r>
            <w:r w:rsidR="002F59AF">
              <w:rPr>
                <w:rFonts w:ascii="Times New Roman" w:hAnsi="Times New Roman"/>
                <w:color w:val="0000FF"/>
                <w:u w:val="single"/>
                <w:lang w:val="de-DE"/>
              </w:rPr>
              <w:instrText xml:space="preserve"> ADDIN EN.CITE.DATA </w:instrText>
            </w:r>
            <w:r w:rsidR="002F59AF">
              <w:rPr>
                <w:rFonts w:ascii="Times New Roman" w:hAnsi="Times New Roman"/>
                <w:color w:val="0000FF"/>
                <w:u w:val="single"/>
                <w:lang w:val="de-DE"/>
              </w:rPr>
            </w:r>
            <w:r w:rsidR="002F59AF">
              <w:rPr>
                <w:rFonts w:ascii="Times New Roman" w:hAnsi="Times New Roman"/>
                <w:color w:val="0000FF"/>
                <w:u w:val="single"/>
                <w:lang w:val="de-DE"/>
              </w:rPr>
              <w:fldChar w:fldCharType="end"/>
            </w:r>
            <w:r w:rsidR="00BF65BC" w:rsidRPr="005136E8">
              <w:rPr>
                <w:rFonts w:ascii="Times New Roman" w:hAnsi="Times New Roman"/>
                <w:color w:val="0000FF"/>
                <w:u w:val="single"/>
                <w:lang w:val="de-DE"/>
              </w:rPr>
            </w:r>
            <w:r w:rsidR="00BF65BC" w:rsidRPr="005136E8">
              <w:rPr>
                <w:rFonts w:ascii="Times New Roman" w:hAnsi="Times New Roman"/>
                <w:color w:val="0000FF"/>
                <w:u w:val="single"/>
                <w:lang w:val="de-DE"/>
              </w:rPr>
              <w:fldChar w:fldCharType="separate"/>
            </w:r>
            <w:r w:rsidR="002F59AF">
              <w:rPr>
                <w:rFonts w:ascii="Times New Roman" w:hAnsi="Times New Roman"/>
                <w:noProof/>
                <w:color w:val="0000FF"/>
                <w:u w:val="single"/>
                <w:lang w:val="de-DE"/>
              </w:rPr>
              <w:t>[</w:t>
            </w:r>
            <w:hyperlink w:anchor="_ENREF_21" w:tooltip="Bar-Oz, 2004 #108" w:history="1">
              <w:r w:rsidR="00152ACF">
                <w:rPr>
                  <w:rFonts w:ascii="Times New Roman" w:hAnsi="Times New Roman"/>
                  <w:noProof/>
                  <w:color w:val="0000FF"/>
                  <w:u w:val="single"/>
                  <w:lang w:val="de-DE"/>
                </w:rPr>
                <w:t>21</w:t>
              </w:r>
            </w:hyperlink>
            <w:r w:rsidR="002F59AF">
              <w:rPr>
                <w:rFonts w:ascii="Times New Roman" w:hAnsi="Times New Roman"/>
                <w:noProof/>
                <w:color w:val="0000FF"/>
                <w:u w:val="single"/>
                <w:lang w:val="de-DE"/>
              </w:rPr>
              <w:t>]</w:t>
            </w:r>
            <w:r w:rsidR="00BF65BC" w:rsidRPr="005136E8">
              <w:rPr>
                <w:rFonts w:ascii="Times New Roman" w:hAnsi="Times New Roman"/>
                <w:color w:val="0000FF"/>
                <w:u w:val="single"/>
                <w:lang w:val="de-DE"/>
              </w:rPr>
              <w:fldChar w:fldCharType="end"/>
            </w:r>
          </w:p>
        </w:tc>
        <w:tc>
          <w:tcPr>
            <w:tcW w:w="919" w:type="dxa"/>
            <w:tcBorders>
              <w:top w:val="single" w:sz="4" w:space="0" w:color="auto"/>
              <w:left w:val="single" w:sz="4" w:space="0" w:color="auto"/>
              <w:bottom w:val="single" w:sz="12" w:space="0" w:color="auto"/>
              <w:right w:val="single" w:sz="4" w:space="0" w:color="auto"/>
            </w:tcBorders>
          </w:tcPr>
          <w:p w14:paraId="0E7F3645" w14:textId="65DB4888" w:rsidR="00E91F3F" w:rsidRPr="005136E8" w:rsidRDefault="00A317A0" w:rsidP="00343A6D">
            <w:pPr>
              <w:spacing w:after="0"/>
              <w:rPr>
                <w:sz w:val="16"/>
                <w:szCs w:val="16"/>
                <w:lang w:val="de-DE"/>
              </w:rPr>
            </w:pPr>
            <w:r w:rsidRPr="005136E8">
              <w:rPr>
                <w:sz w:val="16"/>
                <w:szCs w:val="16"/>
                <w:lang w:val="de-DE"/>
              </w:rPr>
              <w:t>RA 27/3</w:t>
            </w:r>
          </w:p>
        </w:tc>
        <w:tc>
          <w:tcPr>
            <w:tcW w:w="816" w:type="dxa"/>
            <w:tcBorders>
              <w:top w:val="single" w:sz="4" w:space="0" w:color="auto"/>
              <w:left w:val="single" w:sz="4" w:space="0" w:color="auto"/>
              <w:bottom w:val="single" w:sz="12" w:space="0" w:color="auto"/>
              <w:right w:val="single" w:sz="4" w:space="0" w:color="auto"/>
            </w:tcBorders>
            <w:vAlign w:val="center"/>
            <w:hideMark/>
          </w:tcPr>
          <w:p w14:paraId="4151A82B" w14:textId="77777777" w:rsidR="00E91F3F" w:rsidRDefault="00E91F3F" w:rsidP="00343A6D">
            <w:pPr>
              <w:spacing w:after="0"/>
              <w:jc w:val="center"/>
              <w:rPr>
                <w:sz w:val="16"/>
                <w:szCs w:val="16"/>
                <w:lang w:val="de-DE"/>
              </w:rPr>
            </w:pPr>
            <w:r w:rsidRPr="005136E8">
              <w:rPr>
                <w:sz w:val="16"/>
                <w:szCs w:val="16"/>
                <w:lang w:val="de-DE"/>
              </w:rPr>
              <w:t>81</w:t>
            </w:r>
          </w:p>
        </w:tc>
        <w:tc>
          <w:tcPr>
            <w:tcW w:w="851" w:type="dxa"/>
            <w:tcBorders>
              <w:top w:val="single" w:sz="4" w:space="0" w:color="auto"/>
              <w:left w:val="single" w:sz="4" w:space="0" w:color="auto"/>
              <w:bottom w:val="single" w:sz="12" w:space="0" w:color="auto"/>
              <w:right w:val="single" w:sz="4" w:space="0" w:color="auto"/>
            </w:tcBorders>
            <w:vAlign w:val="center"/>
            <w:hideMark/>
          </w:tcPr>
          <w:p w14:paraId="74AD4ED0" w14:textId="77777777" w:rsidR="00E91F3F" w:rsidRDefault="00E91F3F" w:rsidP="00343A6D">
            <w:pPr>
              <w:spacing w:after="0"/>
              <w:jc w:val="center"/>
              <w:rPr>
                <w:sz w:val="16"/>
                <w:szCs w:val="16"/>
                <w:lang w:val="de-DE"/>
              </w:rPr>
            </w:pPr>
            <w:r w:rsidRPr="005136E8">
              <w:rPr>
                <w:sz w:val="16"/>
                <w:szCs w:val="16"/>
                <w:lang w:val="de-DE"/>
              </w:rPr>
              <w:t>1 (1.2%)</w:t>
            </w:r>
          </w:p>
        </w:tc>
        <w:tc>
          <w:tcPr>
            <w:tcW w:w="850" w:type="dxa"/>
            <w:tcBorders>
              <w:top w:val="single" w:sz="4" w:space="0" w:color="auto"/>
              <w:left w:val="single" w:sz="4" w:space="0" w:color="auto"/>
              <w:bottom w:val="single" w:sz="12" w:space="0" w:color="auto"/>
              <w:right w:val="single" w:sz="4" w:space="0" w:color="auto"/>
            </w:tcBorders>
            <w:vAlign w:val="center"/>
            <w:hideMark/>
          </w:tcPr>
          <w:p w14:paraId="37B56F8F" w14:textId="77777777" w:rsidR="00E91F3F" w:rsidRDefault="00E91F3F" w:rsidP="00343A6D">
            <w:pPr>
              <w:spacing w:after="0"/>
              <w:jc w:val="center"/>
              <w:rPr>
                <w:sz w:val="16"/>
                <w:szCs w:val="16"/>
                <w:lang w:val="de-DE"/>
              </w:rPr>
            </w:pPr>
            <w:r w:rsidRPr="005136E8">
              <w:rPr>
                <w:sz w:val="16"/>
                <w:szCs w:val="16"/>
                <w:lang w:val="de-DE"/>
              </w:rPr>
              <w:t>0</w:t>
            </w:r>
            <w:r>
              <w:rPr>
                <w:sz w:val="16"/>
                <w:szCs w:val="16"/>
                <w:lang w:val="de-DE"/>
              </w:rPr>
              <w:t xml:space="preserve"> (0.0%)</w:t>
            </w:r>
          </w:p>
        </w:tc>
        <w:tc>
          <w:tcPr>
            <w:tcW w:w="1104" w:type="dxa"/>
            <w:tcBorders>
              <w:top w:val="single" w:sz="4" w:space="0" w:color="auto"/>
              <w:left w:val="single" w:sz="4" w:space="0" w:color="auto"/>
              <w:bottom w:val="single" w:sz="12" w:space="0" w:color="auto"/>
              <w:right w:val="single" w:sz="4" w:space="0" w:color="auto"/>
            </w:tcBorders>
            <w:vAlign w:val="center"/>
            <w:hideMark/>
          </w:tcPr>
          <w:p w14:paraId="46858D4D" w14:textId="77777777" w:rsidR="00E91F3F" w:rsidRDefault="00E91F3F" w:rsidP="00343A6D">
            <w:pPr>
              <w:spacing w:after="0"/>
              <w:jc w:val="center"/>
              <w:rPr>
                <w:sz w:val="16"/>
                <w:szCs w:val="16"/>
                <w:lang w:val="de-DE"/>
              </w:rPr>
            </w:pPr>
            <w:r w:rsidRPr="005136E8">
              <w:rPr>
                <w:sz w:val="16"/>
                <w:szCs w:val="16"/>
                <w:lang w:val="de-DE"/>
              </w:rPr>
              <w:t>1.2</w:t>
            </w:r>
          </w:p>
          <w:p w14:paraId="0C8AA056" w14:textId="77777777" w:rsidR="00E91F3F" w:rsidRDefault="00E91F3F" w:rsidP="00343A6D">
            <w:pPr>
              <w:spacing w:after="0"/>
              <w:jc w:val="center"/>
              <w:rPr>
                <w:sz w:val="16"/>
                <w:szCs w:val="16"/>
                <w:lang w:val="de-DE"/>
              </w:rPr>
            </w:pPr>
            <w:r>
              <w:rPr>
                <w:sz w:val="16"/>
                <w:szCs w:val="16"/>
                <w:lang w:val="de-DE"/>
              </w:rPr>
              <w:t>(</w:t>
            </w:r>
            <w:r w:rsidRPr="005136E8">
              <w:rPr>
                <w:sz w:val="16"/>
                <w:szCs w:val="16"/>
                <w:lang w:val="de-DE"/>
              </w:rPr>
              <w:t>-2.1,</w:t>
            </w:r>
            <w:r>
              <w:rPr>
                <w:sz w:val="16"/>
                <w:szCs w:val="16"/>
                <w:lang w:val="de-DE"/>
              </w:rPr>
              <w:t xml:space="preserve"> </w:t>
            </w:r>
            <w:r w:rsidRPr="005136E8">
              <w:rPr>
                <w:sz w:val="16"/>
                <w:szCs w:val="16"/>
                <w:lang w:val="de-DE"/>
              </w:rPr>
              <w:t>4.5</w:t>
            </w:r>
            <w:r>
              <w:rPr>
                <w:sz w:val="16"/>
                <w:szCs w:val="16"/>
                <w:lang w:val="de-DE"/>
              </w:rPr>
              <w:t>)</w:t>
            </w:r>
          </w:p>
        </w:tc>
        <w:tc>
          <w:tcPr>
            <w:tcW w:w="881" w:type="dxa"/>
            <w:vMerge/>
            <w:tcBorders>
              <w:top w:val="single" w:sz="4" w:space="0" w:color="auto"/>
              <w:left w:val="single" w:sz="4" w:space="0" w:color="auto"/>
              <w:bottom w:val="single" w:sz="12" w:space="0" w:color="auto"/>
              <w:right w:val="single" w:sz="4" w:space="0" w:color="auto"/>
            </w:tcBorders>
            <w:vAlign w:val="center"/>
            <w:hideMark/>
          </w:tcPr>
          <w:p w14:paraId="3D35C328" w14:textId="77777777" w:rsidR="00E91F3F" w:rsidRDefault="00E91F3F" w:rsidP="00343A6D">
            <w:pPr>
              <w:spacing w:after="0" w:line="240" w:lineRule="auto"/>
              <w:jc w:val="center"/>
              <w:rPr>
                <w:sz w:val="16"/>
                <w:szCs w:val="16"/>
                <w:lang w:val="de-DE"/>
              </w:rPr>
            </w:pPr>
          </w:p>
        </w:tc>
        <w:tc>
          <w:tcPr>
            <w:tcW w:w="850" w:type="dxa"/>
            <w:vMerge/>
            <w:tcBorders>
              <w:top w:val="single" w:sz="4" w:space="0" w:color="auto"/>
              <w:left w:val="single" w:sz="4" w:space="0" w:color="auto"/>
              <w:bottom w:val="single" w:sz="12" w:space="0" w:color="auto"/>
              <w:right w:val="single" w:sz="4" w:space="0" w:color="auto"/>
            </w:tcBorders>
            <w:vAlign w:val="center"/>
            <w:hideMark/>
          </w:tcPr>
          <w:p w14:paraId="528CAD0C" w14:textId="77777777" w:rsidR="00E91F3F" w:rsidRDefault="00E91F3F" w:rsidP="00343A6D">
            <w:pPr>
              <w:spacing w:after="0" w:line="240" w:lineRule="auto"/>
              <w:jc w:val="center"/>
              <w:rPr>
                <w:sz w:val="16"/>
                <w:szCs w:val="16"/>
                <w:lang w:val="de-DE"/>
              </w:rPr>
            </w:pPr>
          </w:p>
        </w:tc>
      </w:tr>
      <w:tr w:rsidR="00E91F3F" w:rsidRPr="005136E8" w14:paraId="3EE8E849" w14:textId="77777777" w:rsidTr="00343A6D">
        <w:trPr>
          <w:gridAfter w:val="1"/>
          <w:wAfter w:w="37" w:type="dxa"/>
          <w:trHeight w:val="20"/>
          <w:jc w:val="center"/>
        </w:trPr>
        <w:tc>
          <w:tcPr>
            <w:tcW w:w="1417" w:type="dxa"/>
            <w:tcBorders>
              <w:top w:val="single" w:sz="12" w:space="0" w:color="auto"/>
              <w:left w:val="single" w:sz="4" w:space="0" w:color="auto"/>
              <w:bottom w:val="single" w:sz="12" w:space="0" w:color="auto"/>
              <w:right w:val="single" w:sz="4" w:space="0" w:color="auto"/>
            </w:tcBorders>
            <w:hideMark/>
          </w:tcPr>
          <w:p w14:paraId="5C1D8EDA" w14:textId="77777777" w:rsidR="00E91F3F" w:rsidRPr="005136E8" w:rsidRDefault="00E91F3F" w:rsidP="00343A6D">
            <w:pPr>
              <w:spacing w:after="0"/>
              <w:rPr>
                <w:b/>
                <w:sz w:val="16"/>
                <w:szCs w:val="16"/>
                <w:lang w:val="de-DE"/>
              </w:rPr>
            </w:pPr>
            <w:r w:rsidRPr="005136E8">
              <w:rPr>
                <w:b/>
                <w:sz w:val="16"/>
                <w:szCs w:val="16"/>
                <w:lang w:val="de-DE"/>
              </w:rPr>
              <w:t>Still birth</w:t>
            </w:r>
          </w:p>
        </w:tc>
        <w:tc>
          <w:tcPr>
            <w:tcW w:w="1162" w:type="dxa"/>
            <w:tcBorders>
              <w:top w:val="single" w:sz="12" w:space="0" w:color="auto"/>
              <w:left w:val="single" w:sz="4" w:space="0" w:color="auto"/>
              <w:bottom w:val="single" w:sz="12" w:space="0" w:color="auto"/>
              <w:right w:val="single" w:sz="4" w:space="0" w:color="auto"/>
            </w:tcBorders>
            <w:hideMark/>
          </w:tcPr>
          <w:p w14:paraId="74FE2A51" w14:textId="10508395" w:rsidR="00E91F3F" w:rsidRPr="005136E8" w:rsidRDefault="00E91F3F" w:rsidP="002F59AF">
            <w:pPr>
              <w:spacing w:after="0"/>
              <w:rPr>
                <w:sz w:val="16"/>
                <w:szCs w:val="16"/>
                <w:lang w:val="de-DE"/>
              </w:rPr>
            </w:pPr>
            <w:r w:rsidRPr="005136E8">
              <w:rPr>
                <w:color w:val="000000"/>
                <w:sz w:val="16"/>
                <w:szCs w:val="16"/>
                <w:lang w:val="de-DE"/>
              </w:rPr>
              <w:t>Namaei, M. H</w:t>
            </w:r>
            <w:r>
              <w:rPr>
                <w:color w:val="000000"/>
                <w:sz w:val="16"/>
                <w:szCs w:val="16"/>
                <w:lang w:val="de-DE"/>
              </w:rPr>
              <w:t xml:space="preserve">. 2008 </w:t>
            </w:r>
            <w:r w:rsidR="00BF65BC" w:rsidRPr="005136E8">
              <w:rPr>
                <w:rFonts w:ascii="Times New Roman" w:hAnsi="Times New Roman"/>
                <w:color w:val="0000FF"/>
                <w:u w:val="single"/>
                <w:lang w:val="de-DE"/>
              </w:rPr>
              <w:fldChar w:fldCharType="begin"/>
            </w:r>
            <w:r w:rsidR="002F59AF">
              <w:rPr>
                <w:rFonts w:ascii="Times New Roman" w:hAnsi="Times New Roman"/>
                <w:color w:val="0000FF"/>
                <w:u w:val="single"/>
                <w:lang w:val="de-DE"/>
              </w:rPr>
              <w:instrText xml:space="preserve"> ADDIN EN.CITE &lt;EndNote&gt;&lt;Cite&gt;&lt;Author&gt;Namaei&lt;/Author&gt;&lt;Year&gt;2008&lt;/Year&gt;&lt;RecNum&gt;478&lt;/RecNum&gt;&lt;DisplayText&gt;[18]&lt;/DisplayText&gt;&lt;record&gt;&lt;rec-number&gt;478&lt;/rec-number&gt;&lt;foreign-keys&gt;&lt;key app="EN" db-id="pzrr2wwec92vr1e5s2e5wx2twzax9tzvt5zt" timestamp="1381414334"&gt;478&lt;/key&gt;&lt;/foreign-keys&gt;&lt;ref-type name="Journal Article"&gt;17&lt;/ref-type&gt;&lt;contributors&gt;&lt;authors&gt;&lt;author&gt;Namaei, M. H.&lt;/author&gt;&lt;author&gt;Ziaee, M.&lt;/author&gt;&lt;author&gt;Naseh, N.&lt;/author&gt;&lt;/authors&gt;&lt;/contributors&gt;&lt;auth-address&gt;Birjand University of Medical Science, Birjand, Iran.&lt;/auth-address&gt;&lt;titles&gt;&lt;title&gt;Congenital rubella syndrome in infants of women vaccinated during or just before pregnancy with measles-rubella vaccine&lt;/title&gt;&lt;secondary-title&gt;Indian Journal of Medical Research&lt;/secondary-title&gt;&lt;short-title&gt;Congenital rubella syndrome in infants of women vaccinated during or just before pregnancy with measles-rubella vaccine&lt;/short-title&gt;&lt;/titles&gt;&lt;periodical&gt;&lt;full-title&gt;Indian Journal of Medical Research&lt;/full-title&gt;&lt;/periodical&gt;&lt;pages&gt;551-4&lt;/pages&gt;&lt;volume&gt;127&lt;/volume&gt;&lt;number&gt;6&lt;/number&gt;&lt;dates&gt;&lt;year&gt;2008&lt;/year&gt;&lt;/dates&gt;&lt;accession-num&gt;18765873&lt;/accession-num&gt;&lt;work-type&gt;Research Support, Non-U.S. Gov&amp;apos;t&lt;/work-type&gt;&lt;urls&gt;&lt;related-urls&gt;&lt;url&gt;http://ovidsp.ovid.com/ovidweb.cgi?T=JS&amp;amp;CSC=Y&amp;amp;NEWS=N&amp;amp;PAGE=fulltext&amp;amp;D=medc&amp;amp;AN=18765873http://lshtmsfx.hosted.exlibrisgroup.com/lshtm?sid=OVID:medline&amp;amp;id=pmid:18765873&amp;amp;id=doi:&amp;amp;issn=0971-5916&amp;amp;isbn=&amp;amp;volume=127&amp;amp;issue=6&amp;amp;spage=551&amp;amp;pages=551-4&amp;amp;date=2008&amp;amp;title=Indian+Journal+of+Medical+Research&amp;amp;atitle=Congenital+rubella+syndrome+in+infants+of+women+vaccinated+during+or+just+before+pregnancy+with+measles-rubella+vaccine.&amp;amp;aulast=Namaei&amp;amp;pid=%3Cauthor%3ENamaei+MH%3BZiaee+M%3BNaseh+N%3C%2Fauthor%3E%3CAN%3E18765873%3C%2FAN%3E%3CDT%3EJournal+Article%3C%2FDT%3E&lt;/url&gt;&lt;/related-urls&gt;&lt;/urls&gt;&lt;remote-database-name&gt;Medline&lt;/remote-database-name&gt;&lt;remote-database-provider&gt;Ovid Technologies&lt;/remote-database-provider&gt;&lt;/record&gt;&lt;/Cite&gt;&lt;/EndNote&gt;</w:instrText>
            </w:r>
            <w:r w:rsidR="00BF65BC" w:rsidRPr="005136E8">
              <w:rPr>
                <w:rFonts w:ascii="Times New Roman" w:hAnsi="Times New Roman"/>
                <w:color w:val="0000FF"/>
                <w:u w:val="single"/>
                <w:lang w:val="de-DE"/>
              </w:rPr>
              <w:fldChar w:fldCharType="separate"/>
            </w:r>
            <w:r w:rsidR="002F59AF">
              <w:rPr>
                <w:rFonts w:ascii="Times New Roman" w:hAnsi="Times New Roman"/>
                <w:noProof/>
                <w:color w:val="0000FF"/>
                <w:u w:val="single"/>
                <w:lang w:val="de-DE"/>
              </w:rPr>
              <w:t>[</w:t>
            </w:r>
            <w:hyperlink w:anchor="_ENREF_18" w:tooltip="Namaei, 2008 #478" w:history="1">
              <w:r w:rsidR="00152ACF">
                <w:rPr>
                  <w:rFonts w:ascii="Times New Roman" w:hAnsi="Times New Roman"/>
                  <w:noProof/>
                  <w:color w:val="0000FF"/>
                  <w:u w:val="single"/>
                  <w:lang w:val="de-DE"/>
                </w:rPr>
                <w:t>18</w:t>
              </w:r>
            </w:hyperlink>
            <w:r w:rsidR="002F59AF">
              <w:rPr>
                <w:rFonts w:ascii="Times New Roman" w:hAnsi="Times New Roman"/>
                <w:noProof/>
                <w:color w:val="0000FF"/>
                <w:u w:val="single"/>
                <w:lang w:val="de-DE"/>
              </w:rPr>
              <w:t>]</w:t>
            </w:r>
            <w:r w:rsidR="00BF65BC" w:rsidRPr="005136E8">
              <w:rPr>
                <w:rFonts w:ascii="Times New Roman" w:hAnsi="Times New Roman"/>
                <w:color w:val="0000FF"/>
                <w:u w:val="single"/>
                <w:lang w:val="de-DE"/>
              </w:rPr>
              <w:fldChar w:fldCharType="end"/>
            </w:r>
          </w:p>
        </w:tc>
        <w:tc>
          <w:tcPr>
            <w:tcW w:w="919" w:type="dxa"/>
            <w:tcBorders>
              <w:top w:val="single" w:sz="12" w:space="0" w:color="auto"/>
              <w:left w:val="single" w:sz="4" w:space="0" w:color="auto"/>
              <w:bottom w:val="single" w:sz="12" w:space="0" w:color="auto"/>
              <w:right w:val="single" w:sz="4" w:space="0" w:color="auto"/>
            </w:tcBorders>
          </w:tcPr>
          <w:p w14:paraId="55AA5F8F" w14:textId="72500C5B" w:rsidR="00E91F3F" w:rsidRPr="005136E8" w:rsidRDefault="00A317A0" w:rsidP="00343A6D">
            <w:pPr>
              <w:spacing w:after="0"/>
              <w:rPr>
                <w:sz w:val="16"/>
                <w:szCs w:val="16"/>
                <w:lang w:val="de-DE"/>
              </w:rPr>
            </w:pPr>
            <w:r w:rsidRPr="005136E8">
              <w:rPr>
                <w:sz w:val="16"/>
                <w:szCs w:val="16"/>
                <w:lang w:val="de-DE"/>
              </w:rPr>
              <w:t>RA 27/3</w:t>
            </w:r>
          </w:p>
        </w:tc>
        <w:tc>
          <w:tcPr>
            <w:tcW w:w="816" w:type="dxa"/>
            <w:tcBorders>
              <w:top w:val="single" w:sz="12" w:space="0" w:color="auto"/>
              <w:left w:val="single" w:sz="4" w:space="0" w:color="auto"/>
              <w:bottom w:val="single" w:sz="12" w:space="0" w:color="auto"/>
              <w:right w:val="single" w:sz="4" w:space="0" w:color="auto"/>
            </w:tcBorders>
            <w:vAlign w:val="center"/>
            <w:hideMark/>
          </w:tcPr>
          <w:p w14:paraId="0420CDCA" w14:textId="77777777" w:rsidR="00E91F3F" w:rsidRDefault="00E91F3F" w:rsidP="00343A6D">
            <w:pPr>
              <w:spacing w:after="0"/>
              <w:jc w:val="center"/>
              <w:rPr>
                <w:sz w:val="16"/>
                <w:szCs w:val="16"/>
                <w:lang w:val="de-DE"/>
              </w:rPr>
            </w:pPr>
            <w:r w:rsidRPr="005136E8">
              <w:rPr>
                <w:sz w:val="16"/>
                <w:szCs w:val="16"/>
                <w:lang w:val="de-DE"/>
              </w:rPr>
              <w:t>106*</w:t>
            </w:r>
            <w:r>
              <w:rPr>
                <w:sz w:val="16"/>
                <w:szCs w:val="16"/>
                <w:lang w:val="de-DE"/>
              </w:rPr>
              <w:t>/40</w:t>
            </w:r>
          </w:p>
        </w:tc>
        <w:tc>
          <w:tcPr>
            <w:tcW w:w="851" w:type="dxa"/>
            <w:tcBorders>
              <w:top w:val="single" w:sz="12" w:space="0" w:color="auto"/>
              <w:left w:val="single" w:sz="4" w:space="0" w:color="auto"/>
              <w:bottom w:val="single" w:sz="12" w:space="0" w:color="auto"/>
              <w:right w:val="single" w:sz="4" w:space="0" w:color="auto"/>
            </w:tcBorders>
            <w:vAlign w:val="center"/>
            <w:hideMark/>
          </w:tcPr>
          <w:p w14:paraId="798373E1" w14:textId="77777777" w:rsidR="00E91F3F" w:rsidRDefault="00E91F3F" w:rsidP="00343A6D">
            <w:pPr>
              <w:spacing w:after="0"/>
              <w:jc w:val="center"/>
              <w:rPr>
                <w:sz w:val="16"/>
                <w:szCs w:val="16"/>
                <w:lang w:val="de-DE"/>
              </w:rPr>
            </w:pPr>
            <w:r w:rsidRPr="005136E8">
              <w:rPr>
                <w:sz w:val="16"/>
                <w:szCs w:val="16"/>
                <w:lang w:val="de-DE"/>
              </w:rPr>
              <w:t>1 (0.9%)</w:t>
            </w:r>
          </w:p>
        </w:tc>
        <w:tc>
          <w:tcPr>
            <w:tcW w:w="850" w:type="dxa"/>
            <w:tcBorders>
              <w:top w:val="single" w:sz="12" w:space="0" w:color="auto"/>
              <w:left w:val="single" w:sz="4" w:space="0" w:color="auto"/>
              <w:bottom w:val="single" w:sz="12" w:space="0" w:color="auto"/>
              <w:right w:val="single" w:sz="4" w:space="0" w:color="auto"/>
            </w:tcBorders>
            <w:vAlign w:val="center"/>
            <w:hideMark/>
          </w:tcPr>
          <w:p w14:paraId="4301731A" w14:textId="77777777" w:rsidR="00E91F3F" w:rsidRDefault="00E91F3F" w:rsidP="00343A6D">
            <w:pPr>
              <w:spacing w:after="0"/>
              <w:jc w:val="center"/>
              <w:rPr>
                <w:sz w:val="16"/>
                <w:szCs w:val="16"/>
                <w:lang w:val="de-DE"/>
              </w:rPr>
            </w:pPr>
            <w:r w:rsidRPr="005136E8">
              <w:rPr>
                <w:sz w:val="16"/>
                <w:szCs w:val="16"/>
                <w:lang w:val="de-DE"/>
              </w:rPr>
              <w:t>0</w:t>
            </w:r>
            <w:r>
              <w:rPr>
                <w:sz w:val="16"/>
                <w:szCs w:val="16"/>
                <w:lang w:val="de-DE"/>
              </w:rPr>
              <w:t xml:space="preserve"> (0.0%)</w:t>
            </w:r>
          </w:p>
        </w:tc>
        <w:tc>
          <w:tcPr>
            <w:tcW w:w="1104" w:type="dxa"/>
            <w:tcBorders>
              <w:top w:val="single" w:sz="12" w:space="0" w:color="auto"/>
              <w:left w:val="single" w:sz="4" w:space="0" w:color="auto"/>
              <w:bottom w:val="single" w:sz="12" w:space="0" w:color="auto"/>
              <w:right w:val="single" w:sz="4" w:space="0" w:color="auto"/>
            </w:tcBorders>
            <w:vAlign w:val="center"/>
            <w:hideMark/>
          </w:tcPr>
          <w:p w14:paraId="29A989BC" w14:textId="77777777" w:rsidR="00E91F3F" w:rsidRDefault="00E91F3F" w:rsidP="00343A6D">
            <w:pPr>
              <w:spacing w:after="0"/>
              <w:jc w:val="center"/>
              <w:rPr>
                <w:sz w:val="16"/>
                <w:szCs w:val="16"/>
                <w:lang w:val="de-DE"/>
              </w:rPr>
            </w:pPr>
            <w:r w:rsidRPr="005136E8">
              <w:rPr>
                <w:sz w:val="16"/>
                <w:szCs w:val="16"/>
                <w:lang w:val="de-DE"/>
              </w:rPr>
              <w:t>0.9</w:t>
            </w:r>
          </w:p>
          <w:p w14:paraId="6815AA3E" w14:textId="77777777" w:rsidR="00E91F3F" w:rsidRDefault="00E91F3F" w:rsidP="00343A6D">
            <w:pPr>
              <w:spacing w:after="0"/>
              <w:jc w:val="center"/>
              <w:rPr>
                <w:sz w:val="16"/>
                <w:szCs w:val="16"/>
                <w:lang w:val="de-DE"/>
              </w:rPr>
            </w:pPr>
            <w:r>
              <w:rPr>
                <w:sz w:val="16"/>
                <w:szCs w:val="16"/>
                <w:lang w:val="de-DE"/>
              </w:rPr>
              <w:t>(</w:t>
            </w:r>
            <w:r w:rsidRPr="005136E8">
              <w:rPr>
                <w:sz w:val="16"/>
                <w:szCs w:val="16"/>
                <w:lang w:val="de-DE"/>
              </w:rPr>
              <w:t>-3.1,</w:t>
            </w:r>
            <w:r>
              <w:rPr>
                <w:sz w:val="16"/>
                <w:szCs w:val="16"/>
                <w:lang w:val="de-DE"/>
              </w:rPr>
              <w:t xml:space="preserve"> </w:t>
            </w:r>
            <w:r w:rsidRPr="005136E8">
              <w:rPr>
                <w:sz w:val="16"/>
                <w:szCs w:val="16"/>
                <w:lang w:val="de-DE"/>
              </w:rPr>
              <w:t>5.</w:t>
            </w:r>
            <w:r>
              <w:rPr>
                <w:sz w:val="16"/>
                <w:szCs w:val="16"/>
                <w:lang w:val="de-DE"/>
              </w:rPr>
              <w:t>0)</w:t>
            </w:r>
          </w:p>
        </w:tc>
        <w:tc>
          <w:tcPr>
            <w:tcW w:w="881" w:type="dxa"/>
            <w:tcBorders>
              <w:top w:val="single" w:sz="12" w:space="0" w:color="auto"/>
              <w:left w:val="single" w:sz="4" w:space="0" w:color="auto"/>
              <w:bottom w:val="single" w:sz="12" w:space="0" w:color="auto"/>
              <w:right w:val="single" w:sz="4" w:space="0" w:color="auto"/>
            </w:tcBorders>
            <w:vAlign w:val="center"/>
          </w:tcPr>
          <w:p w14:paraId="2230E82A" w14:textId="77777777" w:rsidR="00E91F3F" w:rsidRDefault="00E91F3F" w:rsidP="00343A6D">
            <w:pPr>
              <w:spacing w:after="0"/>
              <w:jc w:val="center"/>
              <w:rPr>
                <w:sz w:val="16"/>
                <w:szCs w:val="16"/>
                <w:lang w:val="de-DE"/>
              </w:rPr>
            </w:pPr>
            <w:r w:rsidRPr="0057503B">
              <w:rPr>
                <w:sz w:val="16"/>
                <w:szCs w:val="16"/>
                <w:lang w:val="de-DE"/>
              </w:rPr>
              <w:t>0.9</w:t>
            </w:r>
          </w:p>
          <w:p w14:paraId="49474C5A" w14:textId="77777777" w:rsidR="00E91F3F" w:rsidRDefault="00E91F3F" w:rsidP="00343A6D">
            <w:pPr>
              <w:spacing w:after="0"/>
              <w:jc w:val="center"/>
              <w:rPr>
                <w:sz w:val="16"/>
                <w:szCs w:val="16"/>
                <w:lang w:val="de-DE"/>
              </w:rPr>
            </w:pPr>
            <w:r>
              <w:rPr>
                <w:sz w:val="16"/>
                <w:szCs w:val="16"/>
                <w:lang w:val="de-DE"/>
              </w:rPr>
              <w:t>(-3.2, 5.1)</w:t>
            </w:r>
          </w:p>
        </w:tc>
        <w:tc>
          <w:tcPr>
            <w:tcW w:w="850" w:type="dxa"/>
            <w:tcBorders>
              <w:top w:val="single" w:sz="12" w:space="0" w:color="auto"/>
              <w:left w:val="single" w:sz="4" w:space="0" w:color="auto"/>
              <w:bottom w:val="single" w:sz="12" w:space="0" w:color="auto"/>
              <w:right w:val="single" w:sz="4" w:space="0" w:color="auto"/>
            </w:tcBorders>
            <w:vAlign w:val="center"/>
          </w:tcPr>
          <w:p w14:paraId="4F490245" w14:textId="77777777" w:rsidR="00E91F3F" w:rsidRDefault="00E91F3F" w:rsidP="00343A6D">
            <w:pPr>
              <w:spacing w:after="0"/>
              <w:jc w:val="center"/>
              <w:rPr>
                <w:sz w:val="16"/>
                <w:szCs w:val="16"/>
                <w:lang w:val="de-DE"/>
              </w:rPr>
            </w:pPr>
            <w:r>
              <w:rPr>
                <w:sz w:val="16"/>
                <w:szCs w:val="16"/>
                <w:lang w:val="de-DE"/>
              </w:rPr>
              <w:t>-</w:t>
            </w:r>
          </w:p>
        </w:tc>
      </w:tr>
      <w:tr w:rsidR="00E91F3F" w:rsidRPr="005136E8" w14:paraId="066D37E6" w14:textId="77777777" w:rsidTr="00343A6D">
        <w:trPr>
          <w:gridAfter w:val="1"/>
          <w:wAfter w:w="37" w:type="dxa"/>
          <w:trHeight w:val="20"/>
          <w:jc w:val="center"/>
        </w:trPr>
        <w:tc>
          <w:tcPr>
            <w:tcW w:w="1417" w:type="dxa"/>
            <w:vMerge w:val="restart"/>
            <w:tcBorders>
              <w:top w:val="single" w:sz="12" w:space="0" w:color="auto"/>
              <w:left w:val="single" w:sz="4" w:space="0" w:color="auto"/>
              <w:bottom w:val="single" w:sz="4" w:space="0" w:color="auto"/>
              <w:right w:val="single" w:sz="4" w:space="0" w:color="auto"/>
            </w:tcBorders>
            <w:hideMark/>
          </w:tcPr>
          <w:p w14:paraId="0823FC7C" w14:textId="77777777" w:rsidR="00E91F3F" w:rsidRPr="005136E8" w:rsidRDefault="00E91F3F" w:rsidP="00343A6D">
            <w:pPr>
              <w:spacing w:after="0"/>
              <w:rPr>
                <w:b/>
                <w:sz w:val="16"/>
                <w:szCs w:val="16"/>
                <w:lang w:val="de-DE"/>
              </w:rPr>
            </w:pPr>
            <w:r w:rsidRPr="005136E8">
              <w:rPr>
                <w:b/>
                <w:sz w:val="16"/>
                <w:szCs w:val="16"/>
                <w:lang w:val="de-DE"/>
              </w:rPr>
              <w:t>Preterm delivery</w:t>
            </w:r>
          </w:p>
        </w:tc>
        <w:tc>
          <w:tcPr>
            <w:tcW w:w="1162" w:type="dxa"/>
            <w:tcBorders>
              <w:top w:val="single" w:sz="12" w:space="0" w:color="auto"/>
              <w:left w:val="single" w:sz="4" w:space="0" w:color="auto"/>
              <w:bottom w:val="single" w:sz="4" w:space="0" w:color="auto"/>
              <w:right w:val="single" w:sz="4" w:space="0" w:color="auto"/>
            </w:tcBorders>
            <w:hideMark/>
          </w:tcPr>
          <w:p w14:paraId="6799CADB" w14:textId="212385B6" w:rsidR="00E91F3F" w:rsidRPr="005136E8" w:rsidRDefault="00E91F3F" w:rsidP="002F59AF">
            <w:pPr>
              <w:spacing w:after="0"/>
              <w:rPr>
                <w:sz w:val="16"/>
                <w:szCs w:val="16"/>
                <w:lang w:val="de-DE"/>
              </w:rPr>
            </w:pPr>
            <w:r w:rsidRPr="005136E8">
              <w:rPr>
                <w:sz w:val="16"/>
                <w:szCs w:val="16"/>
                <w:lang w:val="de-DE"/>
              </w:rPr>
              <w:t>Ebbin, A. J</w:t>
            </w:r>
            <w:r>
              <w:rPr>
                <w:sz w:val="16"/>
                <w:szCs w:val="16"/>
                <w:lang w:val="de-DE"/>
              </w:rPr>
              <w:t xml:space="preserve">. 1973 </w:t>
            </w:r>
            <w:r w:rsidR="00BF65BC" w:rsidRPr="005136E8">
              <w:rPr>
                <w:rFonts w:ascii="Times New Roman" w:hAnsi="Times New Roman"/>
                <w:color w:val="0000FF"/>
                <w:u w:val="single"/>
                <w:lang w:val="de-DE"/>
              </w:rPr>
              <w:fldChar w:fldCharType="begin"/>
            </w:r>
            <w:r w:rsidR="002F59AF">
              <w:rPr>
                <w:rFonts w:ascii="Times New Roman" w:hAnsi="Times New Roman"/>
                <w:color w:val="0000FF"/>
                <w:u w:val="single"/>
                <w:lang w:val="de-DE"/>
              </w:rPr>
              <w:instrText xml:space="preserve"> ADDIN EN.CITE &lt;EndNote&gt;&lt;Cite&gt;&lt;Author&gt;Ebbin&lt;/Author&gt;&lt;Year&gt;1973&lt;/Year&gt;&lt;RecNum&gt;227&lt;/RecNum&gt;&lt;DisplayText&gt;[22]&lt;/DisplayText&gt;&lt;record&gt;&lt;rec-number&gt;227&lt;/rec-number&gt;&lt;foreign-keys&gt;&lt;key app="EN" db-id="pzrr2wwec92vr1e5s2e5wx2twzax9tzvt5zt" timestamp="1381414333"&gt;227&lt;/key&gt;&lt;/foreign-keys&gt;&lt;ref-type name="Journal Article"&gt;17&lt;/ref-type&gt;&lt;contributors&gt;&lt;authors&gt;&lt;author&gt;Ebbin, A. J.&lt;/author&gt;&lt;author&gt;Wilson, M. G.&lt;/author&gt;&lt;author&gt;Chandor, S. B.&lt;/author&gt;&lt;author&gt;Wehrle, P. F.&lt;/author&gt;&lt;/authors&gt;&lt;/contributors&gt;&lt;titles&gt;&lt;title&gt;Inadvertent rubella immunization in pregnancy&lt;/title&gt;&lt;secondary-title&gt;American Journal of Obstetrics &amp;amp; Gynecology&lt;/secondary-title&gt;&lt;short-title&gt;Inadvertent rubella immunization in pregnancy&lt;/short-title&gt;&lt;/titles&gt;&lt;periodical&gt;&lt;full-title&gt;American Journal of Obstetrics &amp;amp; Gynecology&lt;/full-title&gt;&lt;/periodical&gt;&lt;pages&gt;505-12&lt;/pages&gt;&lt;volume&gt;117&lt;/volume&gt;&lt;number&gt;4&lt;/number&gt;&lt;dates&gt;&lt;year&gt;1973&lt;/year&gt;&lt;/dates&gt;&lt;accession-num&gt;4743357&lt;/accession-num&gt;&lt;urls&gt;&lt;related-urls&gt;&lt;url&gt;http://ovidsp.ovid.com/ovidweb.cgi?T=JS&amp;amp;CSC=Y&amp;amp;NEWS=N&amp;amp;PAGE=fulltext&amp;amp;D=med1&amp;amp;AN=4743357http://lshtmsfx.hosted.exlibrisgroup.com/lshtm?sid=OVID:medline&amp;amp;id=pmid:4743357&amp;amp;id=doi:&amp;amp;issn=0002-9378&amp;amp;isbn=&amp;amp;volume=117&amp;amp;issue=4&amp;amp;spage=505&amp;amp;pages=505-12&amp;amp;date=1973&amp;amp;title=American+Journal+of+Obstetrics+%26+Gynecology&amp;amp;atitle=Inadvertent+rubella+immunization+in+pregnancy.&amp;amp;aulast=Ebbin&amp;amp;pid=%3Cauthor%3EEbbin+AJ%3BWilson+MG%3BChandor+SB%3BWehrle+PF%3C%2Fauthor%3E%3CAN%3E4743357%3C%2FAN%3E%3CDT%3EJournal+Article%3C%2FDT%3E&lt;/url&gt;&lt;/related-urls&gt;&lt;/urls&gt;&lt;remote-database-name&gt;Medline&lt;/remote-database-name&gt;&lt;remote-database-provider&gt;Ovid Technologies&lt;/remote-database-provider&gt;&lt;/record&gt;&lt;/Cite&gt;&lt;/EndNote&gt;</w:instrText>
            </w:r>
            <w:r w:rsidR="00BF65BC" w:rsidRPr="005136E8">
              <w:rPr>
                <w:rFonts w:ascii="Times New Roman" w:hAnsi="Times New Roman"/>
                <w:color w:val="0000FF"/>
                <w:u w:val="single"/>
                <w:lang w:val="de-DE"/>
              </w:rPr>
              <w:fldChar w:fldCharType="separate"/>
            </w:r>
            <w:r w:rsidR="002F59AF">
              <w:rPr>
                <w:rFonts w:ascii="Times New Roman" w:hAnsi="Times New Roman"/>
                <w:noProof/>
                <w:color w:val="0000FF"/>
                <w:u w:val="single"/>
                <w:lang w:val="de-DE"/>
              </w:rPr>
              <w:t>[</w:t>
            </w:r>
            <w:hyperlink w:anchor="_ENREF_22" w:tooltip="Ebbin, 1973 #227" w:history="1">
              <w:r w:rsidR="00152ACF">
                <w:rPr>
                  <w:rFonts w:ascii="Times New Roman" w:hAnsi="Times New Roman"/>
                  <w:noProof/>
                  <w:color w:val="0000FF"/>
                  <w:u w:val="single"/>
                  <w:lang w:val="de-DE"/>
                </w:rPr>
                <w:t>22</w:t>
              </w:r>
            </w:hyperlink>
            <w:r w:rsidR="002F59AF">
              <w:rPr>
                <w:rFonts w:ascii="Times New Roman" w:hAnsi="Times New Roman"/>
                <w:noProof/>
                <w:color w:val="0000FF"/>
                <w:u w:val="single"/>
                <w:lang w:val="de-DE"/>
              </w:rPr>
              <w:t>]</w:t>
            </w:r>
            <w:r w:rsidR="00BF65BC" w:rsidRPr="005136E8">
              <w:rPr>
                <w:rFonts w:ascii="Times New Roman" w:hAnsi="Times New Roman"/>
                <w:color w:val="0000FF"/>
                <w:u w:val="single"/>
                <w:lang w:val="de-DE"/>
              </w:rPr>
              <w:fldChar w:fldCharType="end"/>
            </w:r>
          </w:p>
        </w:tc>
        <w:tc>
          <w:tcPr>
            <w:tcW w:w="919" w:type="dxa"/>
            <w:tcBorders>
              <w:top w:val="single" w:sz="12" w:space="0" w:color="auto"/>
              <w:left w:val="single" w:sz="4" w:space="0" w:color="auto"/>
              <w:bottom w:val="single" w:sz="4" w:space="0" w:color="auto"/>
              <w:right w:val="single" w:sz="4" w:space="0" w:color="auto"/>
            </w:tcBorders>
          </w:tcPr>
          <w:p w14:paraId="42D94CF6" w14:textId="77777777" w:rsidR="00A317A0" w:rsidRDefault="00A317A0" w:rsidP="00A317A0">
            <w:pPr>
              <w:spacing w:after="0"/>
              <w:rPr>
                <w:sz w:val="16"/>
                <w:szCs w:val="16"/>
              </w:rPr>
            </w:pPr>
            <w:r w:rsidRPr="0057503B">
              <w:rPr>
                <w:sz w:val="16"/>
                <w:szCs w:val="16"/>
              </w:rPr>
              <w:t>HPV-77</w:t>
            </w:r>
          </w:p>
          <w:p w14:paraId="12081B0A" w14:textId="256A4EDD" w:rsidR="00E91F3F" w:rsidRPr="005136E8" w:rsidRDefault="00A317A0" w:rsidP="00A317A0">
            <w:pPr>
              <w:spacing w:after="0"/>
              <w:rPr>
                <w:sz w:val="16"/>
                <w:szCs w:val="16"/>
                <w:lang w:val="de-DE"/>
              </w:rPr>
            </w:pPr>
            <w:r w:rsidRPr="0057503B">
              <w:rPr>
                <w:sz w:val="16"/>
                <w:szCs w:val="16"/>
              </w:rPr>
              <w:t>Cendehill</w:t>
            </w:r>
          </w:p>
        </w:tc>
        <w:tc>
          <w:tcPr>
            <w:tcW w:w="816" w:type="dxa"/>
            <w:tcBorders>
              <w:top w:val="single" w:sz="12" w:space="0" w:color="auto"/>
              <w:left w:val="single" w:sz="4" w:space="0" w:color="auto"/>
              <w:bottom w:val="single" w:sz="4" w:space="0" w:color="auto"/>
              <w:right w:val="single" w:sz="4" w:space="0" w:color="auto"/>
            </w:tcBorders>
            <w:vAlign w:val="center"/>
            <w:hideMark/>
          </w:tcPr>
          <w:p w14:paraId="5C01FC30" w14:textId="77777777" w:rsidR="00E91F3F" w:rsidRDefault="00E91F3F" w:rsidP="00343A6D">
            <w:pPr>
              <w:spacing w:after="0"/>
              <w:jc w:val="center"/>
              <w:rPr>
                <w:sz w:val="16"/>
                <w:szCs w:val="16"/>
                <w:lang w:val="de-DE"/>
              </w:rPr>
            </w:pPr>
            <w:r w:rsidRPr="005136E8">
              <w:rPr>
                <w:sz w:val="16"/>
                <w:szCs w:val="16"/>
                <w:lang w:val="de-DE"/>
              </w:rPr>
              <w:t>41</w:t>
            </w:r>
            <w:r>
              <w:rPr>
                <w:sz w:val="16"/>
                <w:szCs w:val="16"/>
                <w:lang w:val="de-DE"/>
              </w:rPr>
              <w:t>/44</w:t>
            </w:r>
          </w:p>
        </w:tc>
        <w:tc>
          <w:tcPr>
            <w:tcW w:w="851" w:type="dxa"/>
            <w:tcBorders>
              <w:top w:val="single" w:sz="12" w:space="0" w:color="auto"/>
              <w:left w:val="single" w:sz="4" w:space="0" w:color="auto"/>
              <w:bottom w:val="single" w:sz="4" w:space="0" w:color="auto"/>
              <w:right w:val="single" w:sz="4" w:space="0" w:color="auto"/>
            </w:tcBorders>
            <w:vAlign w:val="center"/>
            <w:hideMark/>
          </w:tcPr>
          <w:p w14:paraId="5334A80F" w14:textId="77777777" w:rsidR="00E91F3F" w:rsidRDefault="00E91F3F" w:rsidP="00343A6D">
            <w:pPr>
              <w:spacing w:after="0"/>
              <w:jc w:val="center"/>
              <w:rPr>
                <w:sz w:val="16"/>
                <w:szCs w:val="16"/>
                <w:lang w:val="de-DE"/>
              </w:rPr>
            </w:pPr>
            <w:r w:rsidRPr="005136E8">
              <w:rPr>
                <w:sz w:val="16"/>
                <w:szCs w:val="16"/>
                <w:lang w:val="de-DE"/>
              </w:rPr>
              <w:t>1 (2.4%)</w:t>
            </w:r>
          </w:p>
        </w:tc>
        <w:tc>
          <w:tcPr>
            <w:tcW w:w="850" w:type="dxa"/>
            <w:tcBorders>
              <w:top w:val="single" w:sz="12" w:space="0" w:color="auto"/>
              <w:left w:val="single" w:sz="4" w:space="0" w:color="auto"/>
              <w:bottom w:val="single" w:sz="4" w:space="0" w:color="auto"/>
              <w:right w:val="single" w:sz="4" w:space="0" w:color="auto"/>
            </w:tcBorders>
            <w:vAlign w:val="center"/>
            <w:hideMark/>
          </w:tcPr>
          <w:p w14:paraId="2620337F" w14:textId="77777777" w:rsidR="00E91F3F" w:rsidRDefault="00E91F3F" w:rsidP="00343A6D">
            <w:pPr>
              <w:spacing w:after="0"/>
              <w:jc w:val="center"/>
              <w:rPr>
                <w:sz w:val="16"/>
                <w:szCs w:val="16"/>
                <w:lang w:val="de-DE"/>
              </w:rPr>
            </w:pPr>
            <w:r w:rsidRPr="005136E8">
              <w:rPr>
                <w:sz w:val="16"/>
                <w:szCs w:val="16"/>
                <w:lang w:val="de-DE"/>
              </w:rPr>
              <w:t>0</w:t>
            </w:r>
            <w:r>
              <w:rPr>
                <w:sz w:val="16"/>
                <w:szCs w:val="16"/>
                <w:lang w:val="de-DE"/>
              </w:rPr>
              <w:t xml:space="preserve"> (0.0%)</w:t>
            </w:r>
          </w:p>
        </w:tc>
        <w:tc>
          <w:tcPr>
            <w:tcW w:w="1104" w:type="dxa"/>
            <w:tcBorders>
              <w:top w:val="single" w:sz="12" w:space="0" w:color="auto"/>
              <w:left w:val="single" w:sz="4" w:space="0" w:color="auto"/>
              <w:bottom w:val="single" w:sz="4" w:space="0" w:color="auto"/>
              <w:right w:val="single" w:sz="4" w:space="0" w:color="auto"/>
            </w:tcBorders>
            <w:vAlign w:val="center"/>
            <w:hideMark/>
          </w:tcPr>
          <w:p w14:paraId="3C646621" w14:textId="77777777" w:rsidR="00E91F3F" w:rsidRDefault="00E91F3F" w:rsidP="00343A6D">
            <w:pPr>
              <w:spacing w:after="0"/>
              <w:jc w:val="center"/>
              <w:rPr>
                <w:sz w:val="16"/>
                <w:szCs w:val="16"/>
                <w:lang w:val="de-DE"/>
              </w:rPr>
            </w:pPr>
            <w:r w:rsidRPr="005136E8">
              <w:rPr>
                <w:sz w:val="16"/>
                <w:szCs w:val="16"/>
                <w:lang w:val="de-DE"/>
              </w:rPr>
              <w:t>2.4</w:t>
            </w:r>
          </w:p>
          <w:p w14:paraId="72AED567" w14:textId="77777777" w:rsidR="00E91F3F" w:rsidRDefault="00E91F3F" w:rsidP="00343A6D">
            <w:pPr>
              <w:spacing w:after="0"/>
              <w:jc w:val="center"/>
              <w:rPr>
                <w:sz w:val="16"/>
                <w:szCs w:val="16"/>
                <w:lang w:val="de-DE"/>
              </w:rPr>
            </w:pPr>
            <w:r>
              <w:rPr>
                <w:sz w:val="16"/>
                <w:szCs w:val="16"/>
                <w:lang w:val="de-DE"/>
              </w:rPr>
              <w:t>(</w:t>
            </w:r>
            <w:r w:rsidRPr="005136E8">
              <w:rPr>
                <w:sz w:val="16"/>
                <w:szCs w:val="16"/>
                <w:lang w:val="de-DE"/>
              </w:rPr>
              <w:t>-4</w:t>
            </w:r>
            <w:r>
              <w:rPr>
                <w:sz w:val="16"/>
                <w:szCs w:val="16"/>
                <w:lang w:val="de-DE"/>
              </w:rPr>
              <w:t>.0</w:t>
            </w:r>
            <w:r w:rsidRPr="005136E8">
              <w:rPr>
                <w:sz w:val="16"/>
                <w:szCs w:val="16"/>
                <w:lang w:val="de-DE"/>
              </w:rPr>
              <w:t>,</w:t>
            </w:r>
            <w:r>
              <w:rPr>
                <w:sz w:val="16"/>
                <w:szCs w:val="16"/>
                <w:lang w:val="de-DE"/>
              </w:rPr>
              <w:t xml:space="preserve"> </w:t>
            </w:r>
            <w:r w:rsidRPr="005136E8">
              <w:rPr>
                <w:sz w:val="16"/>
                <w:szCs w:val="16"/>
                <w:lang w:val="de-DE"/>
              </w:rPr>
              <w:t>8.8</w:t>
            </w:r>
            <w:r>
              <w:rPr>
                <w:sz w:val="16"/>
                <w:szCs w:val="16"/>
                <w:lang w:val="de-DE"/>
              </w:rPr>
              <w:t>)</w:t>
            </w:r>
          </w:p>
        </w:tc>
        <w:tc>
          <w:tcPr>
            <w:tcW w:w="881" w:type="dxa"/>
            <w:vMerge w:val="restart"/>
            <w:tcBorders>
              <w:top w:val="single" w:sz="12" w:space="0" w:color="auto"/>
              <w:left w:val="single" w:sz="4" w:space="0" w:color="auto"/>
              <w:bottom w:val="single" w:sz="4" w:space="0" w:color="auto"/>
              <w:right w:val="single" w:sz="4" w:space="0" w:color="auto"/>
            </w:tcBorders>
            <w:shd w:val="clear" w:color="auto" w:fill="FFFFFF"/>
            <w:vAlign w:val="center"/>
          </w:tcPr>
          <w:p w14:paraId="383DD352" w14:textId="77777777" w:rsidR="00E91F3F" w:rsidRDefault="00E91F3F" w:rsidP="00343A6D">
            <w:pPr>
              <w:spacing w:after="0"/>
              <w:jc w:val="center"/>
              <w:rPr>
                <w:sz w:val="16"/>
                <w:szCs w:val="16"/>
                <w:lang w:val="de-DE"/>
              </w:rPr>
            </w:pPr>
            <w:r>
              <w:rPr>
                <w:sz w:val="16"/>
                <w:szCs w:val="16"/>
                <w:lang w:val="de-DE"/>
              </w:rPr>
              <w:t>0.3</w:t>
            </w:r>
          </w:p>
          <w:p w14:paraId="36E0B0DB" w14:textId="77777777" w:rsidR="00E91F3F" w:rsidRDefault="00E91F3F" w:rsidP="00343A6D">
            <w:pPr>
              <w:spacing w:after="0"/>
              <w:jc w:val="center"/>
              <w:rPr>
                <w:sz w:val="16"/>
                <w:szCs w:val="16"/>
                <w:lang w:val="de-DE"/>
              </w:rPr>
            </w:pPr>
            <w:r>
              <w:rPr>
                <w:sz w:val="16"/>
                <w:szCs w:val="16"/>
                <w:lang w:val="de-DE"/>
              </w:rPr>
              <w:t>(-4.8, 5.5)</w:t>
            </w:r>
          </w:p>
        </w:tc>
        <w:tc>
          <w:tcPr>
            <w:tcW w:w="850" w:type="dxa"/>
            <w:vMerge w:val="restart"/>
            <w:tcBorders>
              <w:top w:val="single" w:sz="12" w:space="0" w:color="auto"/>
              <w:left w:val="single" w:sz="4" w:space="0" w:color="auto"/>
              <w:bottom w:val="single" w:sz="4" w:space="0" w:color="auto"/>
              <w:right w:val="single" w:sz="4" w:space="0" w:color="auto"/>
            </w:tcBorders>
            <w:shd w:val="clear" w:color="auto" w:fill="FFFFFF"/>
            <w:vAlign w:val="center"/>
          </w:tcPr>
          <w:p w14:paraId="64ED80A5" w14:textId="77777777" w:rsidR="00E91F3F" w:rsidRDefault="00E91F3F" w:rsidP="00343A6D">
            <w:pPr>
              <w:spacing w:after="0"/>
              <w:jc w:val="center"/>
              <w:rPr>
                <w:sz w:val="16"/>
                <w:szCs w:val="16"/>
                <w:lang w:val="de-DE"/>
              </w:rPr>
            </w:pPr>
            <w:r>
              <w:rPr>
                <w:sz w:val="16"/>
                <w:szCs w:val="16"/>
                <w:lang w:val="de-DE"/>
              </w:rPr>
              <w:t>0.793</w:t>
            </w:r>
          </w:p>
        </w:tc>
      </w:tr>
      <w:tr w:rsidR="00E91F3F" w:rsidRPr="005136E8" w14:paraId="0559596D" w14:textId="77777777" w:rsidTr="00343A6D">
        <w:trPr>
          <w:gridAfter w:val="1"/>
          <w:wAfter w:w="37" w:type="dxa"/>
          <w:trHeight w:val="20"/>
          <w:jc w:val="center"/>
        </w:trPr>
        <w:tc>
          <w:tcPr>
            <w:tcW w:w="1417" w:type="dxa"/>
            <w:vMerge/>
            <w:tcBorders>
              <w:top w:val="single" w:sz="4" w:space="0" w:color="auto"/>
              <w:left w:val="single" w:sz="4" w:space="0" w:color="auto"/>
              <w:bottom w:val="single" w:sz="4" w:space="0" w:color="auto"/>
              <w:right w:val="single" w:sz="4" w:space="0" w:color="auto"/>
            </w:tcBorders>
            <w:vAlign w:val="center"/>
            <w:hideMark/>
          </w:tcPr>
          <w:p w14:paraId="270632FF" w14:textId="77777777" w:rsidR="00E91F3F" w:rsidRPr="005136E8" w:rsidRDefault="00E91F3F" w:rsidP="00343A6D">
            <w:pPr>
              <w:spacing w:after="0" w:line="240" w:lineRule="auto"/>
              <w:rPr>
                <w:b/>
                <w:sz w:val="16"/>
                <w:szCs w:val="16"/>
                <w:lang w:val="de-DE"/>
              </w:rPr>
            </w:pPr>
          </w:p>
        </w:tc>
        <w:tc>
          <w:tcPr>
            <w:tcW w:w="1162" w:type="dxa"/>
            <w:tcBorders>
              <w:top w:val="single" w:sz="4" w:space="0" w:color="auto"/>
              <w:left w:val="single" w:sz="4" w:space="0" w:color="auto"/>
              <w:bottom w:val="single" w:sz="4" w:space="0" w:color="auto"/>
              <w:right w:val="single" w:sz="4" w:space="0" w:color="auto"/>
            </w:tcBorders>
            <w:hideMark/>
          </w:tcPr>
          <w:p w14:paraId="33DF1C35" w14:textId="6CD0C44D" w:rsidR="00E91F3F" w:rsidRPr="005136E8" w:rsidRDefault="00E91F3F" w:rsidP="002F59AF">
            <w:pPr>
              <w:spacing w:after="0"/>
              <w:rPr>
                <w:sz w:val="16"/>
                <w:szCs w:val="16"/>
                <w:lang w:val="de-DE"/>
              </w:rPr>
            </w:pPr>
            <w:r w:rsidRPr="005136E8">
              <w:rPr>
                <w:sz w:val="16"/>
                <w:szCs w:val="16"/>
                <w:lang w:val="de-DE"/>
              </w:rPr>
              <w:t>Bar-Oz, B</w:t>
            </w:r>
            <w:r>
              <w:rPr>
                <w:sz w:val="16"/>
                <w:szCs w:val="16"/>
                <w:lang w:val="de-DE"/>
              </w:rPr>
              <w:t>. 2004</w:t>
            </w:r>
            <w:r w:rsidR="00BF65BC" w:rsidRPr="005136E8">
              <w:rPr>
                <w:rFonts w:ascii="Times New Roman" w:hAnsi="Times New Roman"/>
                <w:color w:val="0000FF"/>
                <w:u w:val="single"/>
                <w:lang w:val="de-DE"/>
              </w:rPr>
              <w:fldChar w:fldCharType="begin">
                <w:fldData xml:space="preserve">PEVuZE5vdGU+PENpdGU+PEF1dGhvcj5CYXItT3o8L0F1dGhvcj48WWVhcj4yMDA0PC9ZZWFyPjxS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</w:fldData>
              </w:fldChar>
            </w:r>
            <w:r w:rsidR="002F59AF">
              <w:rPr>
                <w:rFonts w:ascii="Times New Roman" w:hAnsi="Times New Roman"/>
                <w:color w:val="0000FF"/>
                <w:u w:val="single"/>
                <w:lang w:val="de-DE"/>
              </w:rPr>
              <w:instrText xml:space="preserve"> ADDIN EN.CITE </w:instrText>
            </w:r>
            <w:r w:rsidR="002F59AF">
              <w:rPr>
                <w:rFonts w:ascii="Times New Roman" w:hAnsi="Times New Roman"/>
                <w:color w:val="0000FF"/>
                <w:u w:val="single"/>
                <w:lang w:val="de-DE"/>
              </w:rPr>
              <w:fldChar w:fldCharType="begin">
                <w:fldData xml:space="preserve">PEVuZE5vdGU+PENpdGU+PEF1dGhvcj5CYXItT3o8L0F1dGhvcj48WWVhcj4yMDA0PC9ZZWFyPjxS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</w:fldData>
              </w:fldChar>
            </w:r>
            <w:r w:rsidR="002F59AF">
              <w:rPr>
                <w:rFonts w:ascii="Times New Roman" w:hAnsi="Times New Roman"/>
                <w:color w:val="0000FF"/>
                <w:u w:val="single"/>
                <w:lang w:val="de-DE"/>
              </w:rPr>
              <w:instrText xml:space="preserve"> ADDIN EN.CITE.DATA </w:instrText>
            </w:r>
            <w:r w:rsidR="002F59AF">
              <w:rPr>
                <w:rFonts w:ascii="Times New Roman" w:hAnsi="Times New Roman"/>
                <w:color w:val="0000FF"/>
                <w:u w:val="single"/>
                <w:lang w:val="de-DE"/>
              </w:rPr>
            </w:r>
            <w:r w:rsidR="002F59AF">
              <w:rPr>
                <w:rFonts w:ascii="Times New Roman" w:hAnsi="Times New Roman"/>
                <w:color w:val="0000FF"/>
                <w:u w:val="single"/>
                <w:lang w:val="de-DE"/>
              </w:rPr>
              <w:fldChar w:fldCharType="end"/>
            </w:r>
            <w:r w:rsidR="00BF65BC" w:rsidRPr="005136E8">
              <w:rPr>
                <w:rFonts w:ascii="Times New Roman" w:hAnsi="Times New Roman"/>
                <w:color w:val="0000FF"/>
                <w:u w:val="single"/>
                <w:lang w:val="de-DE"/>
              </w:rPr>
            </w:r>
            <w:r w:rsidR="00BF65BC" w:rsidRPr="005136E8">
              <w:rPr>
                <w:rFonts w:ascii="Times New Roman" w:hAnsi="Times New Roman"/>
                <w:color w:val="0000FF"/>
                <w:u w:val="single"/>
                <w:lang w:val="de-DE"/>
              </w:rPr>
              <w:fldChar w:fldCharType="separate"/>
            </w:r>
            <w:r w:rsidR="002F59AF">
              <w:rPr>
                <w:rFonts w:ascii="Times New Roman" w:hAnsi="Times New Roman"/>
                <w:noProof/>
                <w:color w:val="0000FF"/>
                <w:u w:val="single"/>
                <w:lang w:val="de-DE"/>
              </w:rPr>
              <w:t>[</w:t>
            </w:r>
            <w:hyperlink w:anchor="_ENREF_21" w:tooltip="Bar-Oz, 2004 #108" w:history="1">
              <w:r w:rsidR="00152ACF">
                <w:rPr>
                  <w:rFonts w:ascii="Times New Roman" w:hAnsi="Times New Roman"/>
                  <w:noProof/>
                  <w:color w:val="0000FF"/>
                  <w:u w:val="single"/>
                  <w:lang w:val="de-DE"/>
                </w:rPr>
                <w:t>21</w:t>
              </w:r>
            </w:hyperlink>
            <w:r w:rsidR="002F59AF">
              <w:rPr>
                <w:rFonts w:ascii="Times New Roman" w:hAnsi="Times New Roman"/>
                <w:noProof/>
                <w:color w:val="0000FF"/>
                <w:u w:val="single"/>
                <w:lang w:val="de-DE"/>
              </w:rPr>
              <w:t>]</w:t>
            </w:r>
            <w:r w:rsidR="00BF65BC" w:rsidRPr="005136E8">
              <w:rPr>
                <w:rFonts w:ascii="Times New Roman" w:hAnsi="Times New Roman"/>
                <w:color w:val="0000FF"/>
                <w:u w:val="single"/>
                <w:lang w:val="de-DE"/>
              </w:rPr>
              <w:fldChar w:fldCharType="end"/>
            </w:r>
          </w:p>
        </w:tc>
        <w:tc>
          <w:tcPr>
            <w:tcW w:w="919" w:type="dxa"/>
            <w:tcBorders>
              <w:top w:val="single" w:sz="4" w:space="0" w:color="auto"/>
              <w:left w:val="single" w:sz="4" w:space="0" w:color="auto"/>
              <w:bottom w:val="single" w:sz="4" w:space="0" w:color="auto"/>
              <w:right w:val="single" w:sz="4" w:space="0" w:color="auto"/>
            </w:tcBorders>
          </w:tcPr>
          <w:p w14:paraId="1149E03E" w14:textId="50457071" w:rsidR="00E91F3F" w:rsidRPr="005136E8" w:rsidRDefault="00A317A0" w:rsidP="00343A6D">
            <w:pPr>
              <w:spacing w:after="0"/>
              <w:rPr>
                <w:sz w:val="16"/>
                <w:szCs w:val="16"/>
                <w:lang w:val="de-DE"/>
              </w:rPr>
            </w:pPr>
            <w:r w:rsidRPr="005136E8">
              <w:rPr>
                <w:sz w:val="16"/>
                <w:szCs w:val="16"/>
                <w:lang w:val="de-DE"/>
              </w:rPr>
              <w:t>RA 27/3</w:t>
            </w:r>
          </w:p>
        </w:tc>
        <w:tc>
          <w:tcPr>
            <w:tcW w:w="816" w:type="dxa"/>
            <w:tcBorders>
              <w:top w:val="single" w:sz="4" w:space="0" w:color="auto"/>
              <w:left w:val="single" w:sz="4" w:space="0" w:color="auto"/>
              <w:bottom w:val="single" w:sz="4" w:space="0" w:color="auto"/>
              <w:right w:val="single" w:sz="4" w:space="0" w:color="auto"/>
            </w:tcBorders>
            <w:vAlign w:val="center"/>
            <w:hideMark/>
          </w:tcPr>
          <w:p w14:paraId="5A2C6CD5" w14:textId="77777777" w:rsidR="00E91F3F" w:rsidRDefault="00E91F3F" w:rsidP="00343A6D">
            <w:pPr>
              <w:spacing w:after="0"/>
              <w:jc w:val="center"/>
              <w:rPr>
                <w:sz w:val="16"/>
                <w:szCs w:val="16"/>
                <w:lang w:val="de-DE"/>
              </w:rPr>
            </w:pPr>
            <w:r w:rsidRPr="005136E8">
              <w:rPr>
                <w:sz w:val="16"/>
                <w:szCs w:val="16"/>
                <w:lang w:val="de-DE"/>
              </w:rPr>
              <w:t>81</w:t>
            </w:r>
            <w:r>
              <w:rPr>
                <w:sz w:val="16"/>
                <w:szCs w:val="16"/>
                <w:lang w:val="de-DE"/>
              </w:rPr>
              <w:t>/87</w:t>
            </w:r>
          </w:p>
        </w:tc>
        <w:tc>
          <w:tcPr>
            <w:tcW w:w="851" w:type="dxa"/>
            <w:tcBorders>
              <w:top w:val="single" w:sz="4" w:space="0" w:color="auto"/>
              <w:left w:val="single" w:sz="4" w:space="0" w:color="auto"/>
              <w:bottom w:val="single" w:sz="4" w:space="0" w:color="auto"/>
              <w:right w:val="single" w:sz="4" w:space="0" w:color="auto"/>
            </w:tcBorders>
            <w:vAlign w:val="center"/>
            <w:hideMark/>
          </w:tcPr>
          <w:p w14:paraId="75581E10" w14:textId="77777777" w:rsidR="00E91F3F" w:rsidRDefault="00E91F3F" w:rsidP="00343A6D">
            <w:pPr>
              <w:spacing w:after="0"/>
              <w:jc w:val="center"/>
              <w:rPr>
                <w:sz w:val="16"/>
                <w:szCs w:val="16"/>
                <w:lang w:val="de-DE"/>
              </w:rPr>
            </w:pPr>
            <w:r w:rsidRPr="005136E8">
              <w:rPr>
                <w:sz w:val="16"/>
                <w:szCs w:val="16"/>
                <w:lang w:val="de-DE"/>
              </w:rPr>
              <w:t>7 (8.6%)</w:t>
            </w:r>
          </w:p>
        </w:tc>
        <w:tc>
          <w:tcPr>
            <w:tcW w:w="850" w:type="dxa"/>
            <w:tcBorders>
              <w:top w:val="single" w:sz="4" w:space="0" w:color="auto"/>
              <w:left w:val="single" w:sz="4" w:space="0" w:color="auto"/>
              <w:bottom w:val="single" w:sz="4" w:space="0" w:color="auto"/>
              <w:right w:val="single" w:sz="4" w:space="0" w:color="auto"/>
            </w:tcBorders>
            <w:vAlign w:val="center"/>
            <w:hideMark/>
          </w:tcPr>
          <w:p w14:paraId="50864139" w14:textId="77777777" w:rsidR="00E91F3F" w:rsidRDefault="00E91F3F" w:rsidP="00343A6D">
            <w:pPr>
              <w:spacing w:after="0"/>
              <w:jc w:val="center"/>
              <w:rPr>
                <w:sz w:val="16"/>
                <w:szCs w:val="16"/>
                <w:lang w:val="de-DE"/>
              </w:rPr>
            </w:pPr>
            <w:r w:rsidRPr="005136E8">
              <w:rPr>
                <w:sz w:val="16"/>
                <w:szCs w:val="16"/>
                <w:lang w:val="de-DE"/>
              </w:rPr>
              <w:t>8 (9.2%)</w:t>
            </w:r>
          </w:p>
        </w:tc>
        <w:tc>
          <w:tcPr>
            <w:tcW w:w="1104" w:type="dxa"/>
            <w:tcBorders>
              <w:top w:val="single" w:sz="4" w:space="0" w:color="auto"/>
              <w:left w:val="single" w:sz="4" w:space="0" w:color="auto"/>
              <w:bottom w:val="single" w:sz="4" w:space="0" w:color="auto"/>
              <w:right w:val="single" w:sz="4" w:space="0" w:color="auto"/>
            </w:tcBorders>
            <w:vAlign w:val="center"/>
            <w:hideMark/>
          </w:tcPr>
          <w:p w14:paraId="498119D3" w14:textId="77777777" w:rsidR="00E91F3F" w:rsidRDefault="00E91F3F" w:rsidP="00343A6D">
            <w:pPr>
              <w:spacing w:after="0"/>
              <w:jc w:val="center"/>
              <w:rPr>
                <w:sz w:val="16"/>
                <w:szCs w:val="16"/>
                <w:lang w:val="de-DE"/>
              </w:rPr>
            </w:pPr>
            <w:r w:rsidRPr="005136E8">
              <w:rPr>
                <w:sz w:val="16"/>
                <w:szCs w:val="16"/>
                <w:lang w:val="de-DE"/>
              </w:rPr>
              <w:t>-0.6</w:t>
            </w:r>
          </w:p>
          <w:p w14:paraId="78C87FA0" w14:textId="77777777" w:rsidR="00E91F3F" w:rsidRDefault="00E91F3F" w:rsidP="00343A6D">
            <w:pPr>
              <w:spacing w:after="0"/>
              <w:jc w:val="center"/>
              <w:rPr>
                <w:sz w:val="16"/>
                <w:szCs w:val="16"/>
                <w:lang w:val="de-DE"/>
              </w:rPr>
            </w:pPr>
            <w:r>
              <w:rPr>
                <w:sz w:val="16"/>
                <w:szCs w:val="16"/>
                <w:lang w:val="de-DE"/>
              </w:rPr>
              <w:t>(</w:t>
            </w:r>
            <w:r w:rsidRPr="005136E8">
              <w:rPr>
                <w:sz w:val="16"/>
                <w:szCs w:val="16"/>
                <w:lang w:val="de-DE"/>
              </w:rPr>
              <w:t>-9</w:t>
            </w:r>
            <w:r>
              <w:rPr>
                <w:sz w:val="16"/>
                <w:szCs w:val="16"/>
                <w:lang w:val="de-DE"/>
              </w:rPr>
              <w:t>.2</w:t>
            </w:r>
            <w:r w:rsidRPr="005136E8">
              <w:rPr>
                <w:sz w:val="16"/>
                <w:szCs w:val="16"/>
                <w:lang w:val="de-DE"/>
              </w:rPr>
              <w:t>,</w:t>
            </w:r>
            <w:r>
              <w:rPr>
                <w:sz w:val="16"/>
                <w:szCs w:val="16"/>
                <w:lang w:val="de-DE"/>
              </w:rPr>
              <w:t xml:space="preserve"> </w:t>
            </w:r>
            <w:r w:rsidRPr="005136E8">
              <w:rPr>
                <w:sz w:val="16"/>
                <w:szCs w:val="16"/>
                <w:lang w:val="de-DE"/>
              </w:rPr>
              <w:t>8</w:t>
            </w:r>
            <w:r>
              <w:rPr>
                <w:sz w:val="16"/>
                <w:szCs w:val="16"/>
                <w:lang w:val="de-DE"/>
              </w:rPr>
              <w:t>.1)</w:t>
            </w:r>
          </w:p>
        </w:tc>
        <w:tc>
          <w:tcPr>
            <w:tcW w:w="881" w:type="dxa"/>
            <w:vMerge/>
            <w:tcBorders>
              <w:top w:val="single" w:sz="4" w:space="0" w:color="auto"/>
              <w:left w:val="single" w:sz="4" w:space="0" w:color="auto"/>
              <w:bottom w:val="single" w:sz="4" w:space="0" w:color="auto"/>
              <w:right w:val="single" w:sz="4" w:space="0" w:color="auto"/>
            </w:tcBorders>
            <w:vAlign w:val="center"/>
            <w:hideMark/>
          </w:tcPr>
          <w:p w14:paraId="3ED5245F" w14:textId="77777777" w:rsidR="00E91F3F" w:rsidRPr="005136E8" w:rsidRDefault="00E91F3F" w:rsidP="00343A6D">
            <w:pPr>
              <w:spacing w:after="0" w:line="240" w:lineRule="auto"/>
              <w:rPr>
                <w:sz w:val="16"/>
                <w:szCs w:val="16"/>
                <w:lang w:val="de-DE"/>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11E1251C" w14:textId="77777777" w:rsidR="00E91F3F" w:rsidRPr="005136E8" w:rsidRDefault="00E91F3F" w:rsidP="00343A6D">
            <w:pPr>
              <w:spacing w:after="0" w:line="240" w:lineRule="auto"/>
              <w:rPr>
                <w:sz w:val="16"/>
                <w:szCs w:val="16"/>
                <w:lang w:val="de-DE"/>
              </w:rPr>
            </w:pPr>
          </w:p>
        </w:tc>
      </w:tr>
      <w:tr w:rsidR="00E91F3F" w:rsidRPr="005136E8" w14:paraId="2E1EDAB1" w14:textId="77777777" w:rsidTr="00343A6D">
        <w:trPr>
          <w:gridAfter w:val="1"/>
          <w:wAfter w:w="37" w:type="dxa"/>
          <w:trHeight w:val="20"/>
          <w:jc w:val="center"/>
        </w:trPr>
        <w:tc>
          <w:tcPr>
            <w:tcW w:w="1417" w:type="dxa"/>
            <w:vMerge/>
            <w:tcBorders>
              <w:top w:val="single" w:sz="4" w:space="0" w:color="auto"/>
              <w:left w:val="single" w:sz="4" w:space="0" w:color="auto"/>
              <w:bottom w:val="single" w:sz="4" w:space="0" w:color="auto"/>
              <w:right w:val="single" w:sz="4" w:space="0" w:color="auto"/>
            </w:tcBorders>
            <w:vAlign w:val="center"/>
            <w:hideMark/>
          </w:tcPr>
          <w:p w14:paraId="4FC84B31" w14:textId="77777777" w:rsidR="00E91F3F" w:rsidRPr="005136E8" w:rsidRDefault="00E91F3F" w:rsidP="00343A6D">
            <w:pPr>
              <w:spacing w:after="0" w:line="240" w:lineRule="auto"/>
              <w:rPr>
                <w:b/>
                <w:sz w:val="16"/>
                <w:szCs w:val="16"/>
                <w:lang w:val="de-DE"/>
              </w:rPr>
            </w:pPr>
          </w:p>
        </w:tc>
        <w:tc>
          <w:tcPr>
            <w:tcW w:w="1162" w:type="dxa"/>
            <w:tcBorders>
              <w:top w:val="single" w:sz="4" w:space="0" w:color="auto"/>
              <w:left w:val="single" w:sz="4" w:space="0" w:color="auto"/>
              <w:bottom w:val="single" w:sz="4" w:space="0" w:color="auto"/>
              <w:right w:val="single" w:sz="4" w:space="0" w:color="auto"/>
            </w:tcBorders>
            <w:hideMark/>
          </w:tcPr>
          <w:p w14:paraId="51F9712A" w14:textId="314E1E8B" w:rsidR="00E91F3F" w:rsidRPr="005136E8" w:rsidRDefault="00E91F3F" w:rsidP="002F59AF">
            <w:pPr>
              <w:spacing w:after="0"/>
              <w:rPr>
                <w:sz w:val="16"/>
                <w:szCs w:val="16"/>
                <w:lang w:val="de-DE"/>
              </w:rPr>
            </w:pPr>
            <w:r w:rsidRPr="005136E8">
              <w:rPr>
                <w:color w:val="000000"/>
                <w:sz w:val="16"/>
                <w:szCs w:val="16"/>
                <w:lang w:val="de-DE"/>
              </w:rPr>
              <w:t>Namaei, M. H</w:t>
            </w:r>
            <w:r>
              <w:rPr>
                <w:color w:val="000000"/>
                <w:sz w:val="16"/>
                <w:szCs w:val="16"/>
                <w:lang w:val="de-DE"/>
              </w:rPr>
              <w:t xml:space="preserve">. 2004 </w:t>
            </w:r>
            <w:r w:rsidR="00BF65BC" w:rsidRPr="005136E8">
              <w:rPr>
                <w:rFonts w:ascii="Times New Roman" w:hAnsi="Times New Roman"/>
                <w:color w:val="0000FF"/>
                <w:u w:val="single"/>
                <w:lang w:val="de-DE"/>
              </w:rPr>
              <w:fldChar w:fldCharType="begin"/>
            </w:r>
            <w:r w:rsidR="002F59AF">
              <w:rPr>
                <w:rFonts w:ascii="Times New Roman" w:hAnsi="Times New Roman"/>
                <w:color w:val="0000FF"/>
                <w:u w:val="single"/>
                <w:lang w:val="de-DE"/>
              </w:rPr>
              <w:instrText xml:space="preserve"> ADDIN EN.CITE &lt;EndNote&gt;&lt;Cite&gt;&lt;Author&gt;Namaei&lt;/Author&gt;&lt;Year&gt;2008&lt;/Year&gt;&lt;RecNum&gt;478&lt;/RecNum&gt;&lt;DisplayText&gt;[18]&lt;/DisplayText&gt;&lt;record&gt;&lt;rec-number&gt;478&lt;/rec-number&gt;&lt;foreign-keys&gt;&lt;key app="EN" db-id="pzrr2wwec92vr1e5s2e5wx2twzax9tzvt5zt" timestamp="1381414334"&gt;478&lt;/key&gt;&lt;/foreign-keys&gt;&lt;ref-type name="Journal Article"&gt;17&lt;/ref-type&gt;&lt;contributors&gt;&lt;authors&gt;&lt;author&gt;Namaei, M. H.&lt;/author&gt;&lt;author&gt;Ziaee, M.&lt;/author&gt;&lt;author&gt;Naseh, N.&lt;/author&gt;&lt;/authors&gt;&lt;/contributors&gt;&lt;auth-address&gt;Birjand University of Medical Science, Birjand, Iran.&lt;/auth-address&gt;&lt;titles&gt;&lt;title&gt;Congenital rubella syndrome in infants of women vaccinated during or just before pregnancy with measles-rubella vaccine&lt;/title&gt;&lt;secondary-title&gt;Indian Journal of Medical Research&lt;/secondary-title&gt;&lt;short-title&gt;Congenital rubella syndrome in infants of women vaccinated during or just before pregnancy with measles-rubella vaccine&lt;/short-title&gt;&lt;/titles&gt;&lt;periodical&gt;&lt;full-title&gt;Indian Journal of Medical Research&lt;/full-title&gt;&lt;/periodical&gt;&lt;pages&gt;551-4&lt;/pages&gt;&lt;volume&gt;127&lt;/volume&gt;&lt;number&gt;6&lt;/number&gt;&lt;dates&gt;&lt;year&gt;2008&lt;/year&gt;&lt;/dates&gt;&lt;accession-num&gt;18765873&lt;/accession-num&gt;&lt;work-type&gt;Research Support, Non-U.S. Gov&amp;apos;t&lt;/work-type&gt;&lt;urls&gt;&lt;related-urls&gt;&lt;url&gt;http://ovidsp.ovid.com/ovidweb.cgi?T=JS&amp;amp;CSC=Y&amp;amp;NEWS=N&amp;amp;PAGE=fulltext&amp;amp;D=medc&amp;amp;AN=18765873http://lshtmsfx.hosted.exlibrisgroup.com/lshtm?sid=OVID:medline&amp;amp;id=pmid:18765873&amp;amp;id=doi:&amp;amp;issn=0971-5916&amp;amp;isbn=&amp;amp;volume=127&amp;amp;issue=6&amp;amp;spage=551&amp;amp;pages=551-4&amp;amp;date=2008&amp;amp;title=Indian+Journal+of+Medical+Research&amp;amp;atitle=Congenital+rubella+syndrome+in+infants+of+women+vaccinated+during+or+just+before+pregnancy+with+measles-rubella+vaccine.&amp;amp;aulast=Namaei&amp;amp;pid=%3Cauthor%3ENamaei+MH%3BZiaee+M%3BNaseh+N%3C%2Fauthor%3E%3CAN%3E18765873%3C%2FAN%3E%3CDT%3EJournal+Article%3C%2FDT%3E&lt;/url&gt;&lt;/related-urls&gt;&lt;/urls&gt;&lt;remote-database-name&gt;Medline&lt;/remote-database-name&gt;&lt;remote-database-provider&gt;Ovid Technologies&lt;/remote-database-provider&gt;&lt;/record&gt;&lt;/Cite&gt;&lt;/EndNote&gt;</w:instrText>
            </w:r>
            <w:r w:rsidR="00BF65BC" w:rsidRPr="005136E8">
              <w:rPr>
                <w:rFonts w:ascii="Times New Roman" w:hAnsi="Times New Roman"/>
                <w:color w:val="0000FF"/>
                <w:u w:val="single"/>
                <w:lang w:val="de-DE"/>
              </w:rPr>
              <w:fldChar w:fldCharType="separate"/>
            </w:r>
            <w:r w:rsidR="002F59AF">
              <w:rPr>
                <w:rFonts w:ascii="Times New Roman" w:hAnsi="Times New Roman"/>
                <w:noProof/>
                <w:color w:val="0000FF"/>
                <w:u w:val="single"/>
                <w:lang w:val="de-DE"/>
              </w:rPr>
              <w:t>[</w:t>
            </w:r>
            <w:hyperlink w:anchor="_ENREF_18" w:tooltip="Namaei, 2008 #478" w:history="1">
              <w:r w:rsidR="00152ACF">
                <w:rPr>
                  <w:rFonts w:ascii="Times New Roman" w:hAnsi="Times New Roman"/>
                  <w:noProof/>
                  <w:color w:val="0000FF"/>
                  <w:u w:val="single"/>
                  <w:lang w:val="de-DE"/>
                </w:rPr>
                <w:t>18</w:t>
              </w:r>
            </w:hyperlink>
            <w:r w:rsidR="002F59AF">
              <w:rPr>
                <w:rFonts w:ascii="Times New Roman" w:hAnsi="Times New Roman"/>
                <w:noProof/>
                <w:color w:val="0000FF"/>
                <w:u w:val="single"/>
                <w:lang w:val="de-DE"/>
              </w:rPr>
              <w:t>]</w:t>
            </w:r>
            <w:r w:rsidR="00BF65BC" w:rsidRPr="005136E8">
              <w:rPr>
                <w:rFonts w:ascii="Times New Roman" w:hAnsi="Times New Roman"/>
                <w:color w:val="0000FF"/>
                <w:u w:val="single"/>
                <w:lang w:val="de-DE"/>
              </w:rPr>
              <w:fldChar w:fldCharType="end"/>
            </w:r>
          </w:p>
        </w:tc>
        <w:tc>
          <w:tcPr>
            <w:tcW w:w="919" w:type="dxa"/>
            <w:tcBorders>
              <w:top w:val="single" w:sz="4" w:space="0" w:color="auto"/>
              <w:left w:val="single" w:sz="4" w:space="0" w:color="auto"/>
              <w:bottom w:val="single" w:sz="4" w:space="0" w:color="auto"/>
              <w:right w:val="single" w:sz="4" w:space="0" w:color="auto"/>
            </w:tcBorders>
          </w:tcPr>
          <w:p w14:paraId="69773458" w14:textId="3724FF55" w:rsidR="00E91F3F" w:rsidRPr="00390D2F" w:rsidRDefault="00A317A0" w:rsidP="00343A6D">
            <w:pPr>
              <w:spacing w:after="0"/>
              <w:rPr>
                <w:sz w:val="16"/>
                <w:szCs w:val="16"/>
                <w:lang w:val="de-DE"/>
              </w:rPr>
            </w:pPr>
            <w:r w:rsidRPr="005136E8">
              <w:rPr>
                <w:sz w:val="16"/>
                <w:szCs w:val="16"/>
                <w:lang w:val="de-DE"/>
              </w:rPr>
              <w:t>RA 27/3</w:t>
            </w:r>
          </w:p>
        </w:tc>
        <w:tc>
          <w:tcPr>
            <w:tcW w:w="816" w:type="dxa"/>
            <w:tcBorders>
              <w:top w:val="single" w:sz="4" w:space="0" w:color="auto"/>
              <w:left w:val="single" w:sz="4" w:space="0" w:color="auto"/>
              <w:bottom w:val="single" w:sz="4" w:space="0" w:color="auto"/>
              <w:right w:val="single" w:sz="4" w:space="0" w:color="auto"/>
            </w:tcBorders>
            <w:vAlign w:val="center"/>
            <w:hideMark/>
          </w:tcPr>
          <w:p w14:paraId="1D1FF6E0" w14:textId="77777777" w:rsidR="00E91F3F" w:rsidRDefault="00E91F3F" w:rsidP="00343A6D">
            <w:pPr>
              <w:spacing w:after="0"/>
              <w:jc w:val="center"/>
              <w:rPr>
                <w:sz w:val="16"/>
                <w:szCs w:val="16"/>
                <w:lang w:val="de-DE"/>
              </w:rPr>
            </w:pPr>
            <w:r w:rsidRPr="005136E8">
              <w:rPr>
                <w:sz w:val="16"/>
                <w:szCs w:val="16"/>
                <w:lang w:val="de-DE"/>
              </w:rPr>
              <w:t>106*</w:t>
            </w:r>
            <w:r>
              <w:rPr>
                <w:sz w:val="16"/>
                <w:szCs w:val="16"/>
                <w:lang w:val="de-DE"/>
              </w:rPr>
              <w:t>/40</w:t>
            </w:r>
          </w:p>
        </w:tc>
        <w:tc>
          <w:tcPr>
            <w:tcW w:w="851" w:type="dxa"/>
            <w:tcBorders>
              <w:top w:val="single" w:sz="4" w:space="0" w:color="auto"/>
              <w:left w:val="single" w:sz="4" w:space="0" w:color="auto"/>
              <w:bottom w:val="single" w:sz="4" w:space="0" w:color="auto"/>
              <w:right w:val="single" w:sz="4" w:space="0" w:color="auto"/>
            </w:tcBorders>
            <w:vAlign w:val="center"/>
            <w:hideMark/>
          </w:tcPr>
          <w:p w14:paraId="6E4EC038" w14:textId="77777777" w:rsidR="00E91F3F" w:rsidRDefault="00E91F3F" w:rsidP="00343A6D">
            <w:pPr>
              <w:spacing w:after="0"/>
              <w:jc w:val="center"/>
              <w:rPr>
                <w:sz w:val="16"/>
                <w:szCs w:val="16"/>
                <w:lang w:val="de-DE"/>
              </w:rPr>
            </w:pPr>
            <w:r w:rsidRPr="005136E8">
              <w:rPr>
                <w:sz w:val="16"/>
                <w:szCs w:val="16"/>
                <w:lang w:val="de-DE"/>
              </w:rPr>
              <w:t>8 (7.5%)</w:t>
            </w:r>
          </w:p>
        </w:tc>
        <w:tc>
          <w:tcPr>
            <w:tcW w:w="850" w:type="dxa"/>
            <w:tcBorders>
              <w:top w:val="single" w:sz="4" w:space="0" w:color="auto"/>
              <w:left w:val="single" w:sz="4" w:space="0" w:color="auto"/>
              <w:bottom w:val="single" w:sz="4" w:space="0" w:color="auto"/>
              <w:right w:val="single" w:sz="4" w:space="0" w:color="auto"/>
            </w:tcBorders>
            <w:vAlign w:val="center"/>
            <w:hideMark/>
          </w:tcPr>
          <w:p w14:paraId="5E31242B" w14:textId="77777777" w:rsidR="00E91F3F" w:rsidRDefault="00E91F3F" w:rsidP="00343A6D">
            <w:pPr>
              <w:spacing w:after="0"/>
              <w:jc w:val="center"/>
              <w:rPr>
                <w:sz w:val="16"/>
                <w:szCs w:val="16"/>
                <w:lang w:val="de-DE"/>
              </w:rPr>
            </w:pPr>
            <w:r w:rsidRPr="005136E8">
              <w:rPr>
                <w:sz w:val="16"/>
                <w:szCs w:val="16"/>
                <w:lang w:val="de-DE"/>
              </w:rPr>
              <w:t>3 (7.5%)</w:t>
            </w:r>
          </w:p>
        </w:tc>
        <w:tc>
          <w:tcPr>
            <w:tcW w:w="1104" w:type="dxa"/>
            <w:tcBorders>
              <w:top w:val="single" w:sz="4" w:space="0" w:color="auto"/>
              <w:left w:val="single" w:sz="4" w:space="0" w:color="auto"/>
              <w:bottom w:val="single" w:sz="4" w:space="0" w:color="auto"/>
              <w:right w:val="single" w:sz="4" w:space="0" w:color="auto"/>
            </w:tcBorders>
            <w:vAlign w:val="center"/>
            <w:hideMark/>
          </w:tcPr>
          <w:p w14:paraId="1E458155" w14:textId="77777777" w:rsidR="00E91F3F" w:rsidRDefault="00E91F3F" w:rsidP="00343A6D">
            <w:pPr>
              <w:spacing w:after="0"/>
              <w:jc w:val="center"/>
              <w:rPr>
                <w:sz w:val="16"/>
                <w:szCs w:val="16"/>
                <w:lang w:val="de-DE"/>
              </w:rPr>
            </w:pPr>
            <w:r w:rsidRPr="005136E8">
              <w:rPr>
                <w:sz w:val="16"/>
                <w:szCs w:val="16"/>
                <w:lang w:val="de-DE"/>
              </w:rPr>
              <w:t>0.</w:t>
            </w:r>
            <w:r>
              <w:rPr>
                <w:sz w:val="16"/>
                <w:szCs w:val="16"/>
                <w:lang w:val="de-DE"/>
              </w:rPr>
              <w:t>0</w:t>
            </w:r>
          </w:p>
          <w:p w14:paraId="6B7F4915" w14:textId="77777777" w:rsidR="00E91F3F" w:rsidRDefault="00E91F3F" w:rsidP="00343A6D">
            <w:pPr>
              <w:spacing w:after="0"/>
              <w:jc w:val="center"/>
              <w:rPr>
                <w:sz w:val="16"/>
                <w:szCs w:val="16"/>
                <w:lang w:val="en-US"/>
              </w:rPr>
            </w:pPr>
            <w:r>
              <w:rPr>
                <w:sz w:val="16"/>
                <w:szCs w:val="16"/>
                <w:lang w:val="en-US"/>
              </w:rPr>
              <w:t>(</w:t>
            </w:r>
            <w:r w:rsidRPr="0057503B">
              <w:rPr>
                <w:sz w:val="16"/>
                <w:szCs w:val="16"/>
                <w:lang w:val="en-US"/>
              </w:rPr>
              <w:t>-</w:t>
            </w:r>
            <w:r>
              <w:rPr>
                <w:sz w:val="16"/>
                <w:szCs w:val="16"/>
                <w:lang w:val="en-US"/>
              </w:rPr>
              <w:t>9.5</w:t>
            </w:r>
            <w:r w:rsidRPr="0057503B">
              <w:rPr>
                <w:sz w:val="16"/>
                <w:szCs w:val="16"/>
                <w:lang w:val="en-US"/>
              </w:rPr>
              <w:t>,</w:t>
            </w:r>
            <w:r>
              <w:rPr>
                <w:sz w:val="16"/>
                <w:szCs w:val="16"/>
                <w:lang w:val="en-US"/>
              </w:rPr>
              <w:t xml:space="preserve"> 9.6)</w:t>
            </w:r>
          </w:p>
        </w:tc>
        <w:tc>
          <w:tcPr>
            <w:tcW w:w="881" w:type="dxa"/>
            <w:vMerge/>
            <w:tcBorders>
              <w:top w:val="single" w:sz="4" w:space="0" w:color="auto"/>
              <w:left w:val="single" w:sz="4" w:space="0" w:color="auto"/>
              <w:bottom w:val="single" w:sz="4" w:space="0" w:color="auto"/>
              <w:right w:val="single" w:sz="4" w:space="0" w:color="auto"/>
            </w:tcBorders>
            <w:vAlign w:val="center"/>
            <w:hideMark/>
          </w:tcPr>
          <w:p w14:paraId="0D23951B" w14:textId="77777777" w:rsidR="00E91F3F" w:rsidRPr="00574B1D" w:rsidRDefault="00E91F3F" w:rsidP="00343A6D">
            <w:pPr>
              <w:spacing w:after="0" w:line="240" w:lineRule="auto"/>
              <w:rPr>
                <w:sz w:val="16"/>
                <w:szCs w:val="16"/>
                <w:lang w:val="en-US"/>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291BE4A2" w14:textId="77777777" w:rsidR="00E91F3F" w:rsidRPr="00574B1D" w:rsidRDefault="00E91F3F" w:rsidP="00343A6D">
            <w:pPr>
              <w:spacing w:after="0" w:line="240" w:lineRule="auto"/>
              <w:rPr>
                <w:sz w:val="16"/>
                <w:szCs w:val="16"/>
                <w:lang w:val="en-US"/>
              </w:rPr>
            </w:pPr>
          </w:p>
        </w:tc>
      </w:tr>
    </w:tbl>
    <w:p w14:paraId="3C2556D6" w14:textId="2B2911A0" w:rsidR="002D194D" w:rsidRDefault="00E91F3F" w:rsidP="00E91F3F">
      <w:pPr>
        <w:rPr>
          <w:sz w:val="16"/>
          <w:szCs w:val="16"/>
        </w:rPr>
      </w:pPr>
      <w:r w:rsidRPr="007D0FA2">
        <w:rPr>
          <w:sz w:val="16"/>
          <w:szCs w:val="16"/>
        </w:rPr>
        <w:t xml:space="preserve">*including two pregnancies with twins in both exposed and unexposed groups </w:t>
      </w:r>
      <w:r w:rsidR="00A517BD" w:rsidRPr="007D0FA2">
        <w:rPr>
          <w:sz w:val="16"/>
          <w:szCs w:val="16"/>
        </w:rPr>
        <w:t>i.e.</w:t>
      </w:r>
      <w:r w:rsidRPr="007D0FA2">
        <w:rPr>
          <w:sz w:val="16"/>
          <w:szCs w:val="16"/>
        </w:rPr>
        <w:t xml:space="preserve"> 107 live births in vaccinated group and 42 live </w:t>
      </w:r>
      <w:r w:rsidR="005941FF">
        <w:rPr>
          <w:sz w:val="16"/>
          <w:szCs w:val="16"/>
        </w:rPr>
        <w:t>births in the unvaccinated grou</w:t>
      </w:r>
      <w:r w:rsidR="005C6E0C">
        <w:rPr>
          <w:sz w:val="16"/>
          <w:szCs w:val="16"/>
        </w:rPr>
        <w:t>p</w:t>
      </w:r>
      <w:r w:rsidR="002D194D">
        <w:rPr>
          <w:sz w:val="16"/>
          <w:szCs w:val="16"/>
        </w:rPr>
        <w:t>.</w:t>
      </w:r>
    </w:p>
    <w:p w14:paraId="52459386" w14:textId="202E9D92" w:rsidR="002D194D" w:rsidRDefault="002D194D" w:rsidP="00E91F3F">
      <w:pPr>
        <w:rPr>
          <w:sz w:val="16"/>
          <w:szCs w:val="16"/>
        </w:rPr>
      </w:pPr>
      <w:r>
        <w:rPr>
          <w:sz w:val="16"/>
          <w:szCs w:val="16"/>
        </w:rPr>
        <w:t>**</w:t>
      </w:r>
      <w:r w:rsidR="00A5575F">
        <w:rPr>
          <w:sz w:val="16"/>
          <w:szCs w:val="16"/>
        </w:rPr>
        <w:t xml:space="preserve">If limited to studies on RA77/3 (excluding Ebbin et al) the results were unchanged </w:t>
      </w:r>
    </w:p>
    <w:p w14:paraId="13BBAAB5" w14:textId="77777777" w:rsidR="002D194D" w:rsidRPr="002D194D" w:rsidRDefault="002D194D" w:rsidP="00E91F3F">
      <w:pPr>
        <w:rPr>
          <w:sz w:val="16"/>
          <w:szCs w:val="16"/>
        </w:rPr>
        <w:sectPr w:rsidR="002D194D" w:rsidRPr="002D194D" w:rsidSect="00B21794">
          <w:pgSz w:w="11906" w:h="16838"/>
          <w:pgMar w:top="244" w:right="720" w:bottom="720" w:left="720" w:header="709" w:footer="709" w:gutter="0"/>
          <w:cols w:space="708"/>
          <w:docGrid w:linePitch="360"/>
        </w:sectPr>
      </w:pPr>
    </w:p>
    <w:p w14:paraId="743A6E48" w14:textId="553E40FD" w:rsidR="005136E8" w:rsidRPr="005136E8" w:rsidRDefault="005136E8" w:rsidP="005941FF">
      <w:pPr>
        <w:spacing w:after="0"/>
        <w:contextualSpacing/>
        <w:outlineLvl w:val="0"/>
        <w:rPr>
          <w:b/>
          <w:sz w:val="24"/>
          <w:szCs w:val="24"/>
          <w:u w:val="single"/>
          <w:lang w:eastAsia="ja-JP"/>
        </w:rPr>
      </w:pPr>
      <w:r w:rsidRPr="005136E8">
        <w:rPr>
          <w:b/>
          <w:sz w:val="24"/>
          <w:szCs w:val="24"/>
          <w:u w:val="single"/>
          <w:lang w:eastAsia="ja-JP"/>
        </w:rPr>
        <w:lastRenderedPageBreak/>
        <w:t xml:space="preserve">Table </w:t>
      </w:r>
      <w:r w:rsidR="00E91F3F">
        <w:rPr>
          <w:b/>
          <w:sz w:val="24"/>
          <w:szCs w:val="24"/>
          <w:u w:val="single"/>
          <w:lang w:eastAsia="ja-JP"/>
        </w:rPr>
        <w:t>3</w:t>
      </w:r>
      <w:r w:rsidRPr="005136E8">
        <w:rPr>
          <w:b/>
          <w:sz w:val="24"/>
          <w:szCs w:val="24"/>
          <w:u w:val="single"/>
          <w:lang w:eastAsia="ja-JP"/>
        </w:rPr>
        <w:t xml:space="preserve">. Baseline table of study characteristics of </w:t>
      </w:r>
      <w:r w:rsidR="004808FE">
        <w:rPr>
          <w:b/>
          <w:sz w:val="24"/>
          <w:szCs w:val="24"/>
          <w:u w:val="single"/>
          <w:lang w:eastAsia="ja-JP"/>
        </w:rPr>
        <w:t xml:space="preserve">cohorts of rubella </w:t>
      </w:r>
      <w:r w:rsidRPr="005136E8">
        <w:rPr>
          <w:b/>
          <w:sz w:val="24"/>
          <w:szCs w:val="24"/>
          <w:u w:val="single"/>
          <w:lang w:eastAsia="ja-JP"/>
        </w:rPr>
        <w:t>vaccinated susceptible pregnan</w:t>
      </w:r>
      <w:r w:rsidR="004808FE">
        <w:rPr>
          <w:b/>
          <w:sz w:val="24"/>
          <w:szCs w:val="24"/>
          <w:u w:val="single"/>
          <w:lang w:eastAsia="ja-JP"/>
        </w:rPr>
        <w:t>t women</w:t>
      </w:r>
      <w:r w:rsidRPr="005136E8">
        <w:rPr>
          <w:b/>
          <w:sz w:val="24"/>
          <w:szCs w:val="24"/>
          <w:u w:val="single"/>
          <w:lang w:eastAsia="ja-JP"/>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71"/>
        <w:gridCol w:w="1128"/>
        <w:gridCol w:w="1426"/>
        <w:gridCol w:w="2090"/>
        <w:gridCol w:w="1287"/>
        <w:gridCol w:w="2241"/>
        <w:gridCol w:w="2673"/>
        <w:gridCol w:w="1310"/>
        <w:gridCol w:w="2238"/>
      </w:tblGrid>
      <w:tr w:rsidR="000F154E" w:rsidRPr="005136E8" w14:paraId="6807CB70" w14:textId="77777777" w:rsidTr="00E930BF">
        <w:tc>
          <w:tcPr>
            <w:tcW w:w="1471" w:type="dxa"/>
            <w:tcBorders>
              <w:top w:val="single" w:sz="4" w:space="0" w:color="auto"/>
              <w:left w:val="single" w:sz="4" w:space="0" w:color="auto"/>
              <w:bottom w:val="single" w:sz="4" w:space="0" w:color="auto"/>
              <w:right w:val="single" w:sz="4" w:space="0" w:color="auto"/>
            </w:tcBorders>
            <w:shd w:val="clear" w:color="auto" w:fill="F2F2F2"/>
            <w:vAlign w:val="center"/>
            <w:hideMark/>
          </w:tcPr>
          <w:p w14:paraId="00A5B460" w14:textId="77777777" w:rsidR="005136E8" w:rsidRPr="005136E8" w:rsidRDefault="005136E8" w:rsidP="005136E8">
            <w:pPr>
              <w:rPr>
                <w:sz w:val="16"/>
                <w:szCs w:val="16"/>
                <w:lang w:val="de-DE"/>
              </w:rPr>
            </w:pPr>
            <w:r w:rsidRPr="005136E8">
              <w:rPr>
                <w:b/>
                <w:bCs/>
                <w:color w:val="000000"/>
                <w:sz w:val="16"/>
                <w:szCs w:val="16"/>
                <w:lang w:val="de-DE"/>
              </w:rPr>
              <w:t>First author, year</w:t>
            </w:r>
          </w:p>
        </w:tc>
        <w:tc>
          <w:tcPr>
            <w:tcW w:w="1128" w:type="dxa"/>
            <w:tcBorders>
              <w:top w:val="single" w:sz="4" w:space="0" w:color="auto"/>
              <w:left w:val="single" w:sz="4" w:space="0" w:color="auto"/>
              <w:bottom w:val="single" w:sz="4" w:space="0" w:color="auto"/>
              <w:right w:val="single" w:sz="4" w:space="0" w:color="auto"/>
            </w:tcBorders>
            <w:shd w:val="clear" w:color="auto" w:fill="F2F2F2"/>
            <w:vAlign w:val="center"/>
            <w:hideMark/>
          </w:tcPr>
          <w:p w14:paraId="70056FDC" w14:textId="77777777" w:rsidR="005136E8" w:rsidRPr="003C01B8" w:rsidRDefault="007C6963" w:rsidP="005136E8">
            <w:pPr>
              <w:spacing w:after="0"/>
              <w:rPr>
                <w:sz w:val="16"/>
                <w:szCs w:val="16"/>
                <w:lang w:val="en-US"/>
              </w:rPr>
            </w:pPr>
            <w:r w:rsidRPr="003C01B8">
              <w:rPr>
                <w:b/>
                <w:bCs/>
                <w:color w:val="000000"/>
                <w:sz w:val="16"/>
                <w:szCs w:val="16"/>
                <w:lang w:val="en-US"/>
              </w:rPr>
              <w:t>Location, recruitment year(s), publication type</w:t>
            </w:r>
          </w:p>
        </w:tc>
        <w:tc>
          <w:tcPr>
            <w:tcW w:w="1426" w:type="dxa"/>
            <w:tcBorders>
              <w:top w:val="single" w:sz="4" w:space="0" w:color="auto"/>
              <w:left w:val="single" w:sz="4" w:space="0" w:color="auto"/>
              <w:bottom w:val="single" w:sz="4" w:space="0" w:color="auto"/>
              <w:right w:val="single" w:sz="4" w:space="0" w:color="auto"/>
            </w:tcBorders>
            <w:shd w:val="clear" w:color="auto" w:fill="F2F2F2"/>
            <w:vAlign w:val="center"/>
            <w:hideMark/>
          </w:tcPr>
          <w:p w14:paraId="1BA1327A" w14:textId="77777777" w:rsidR="005136E8" w:rsidRPr="003C01B8" w:rsidRDefault="007C6963" w:rsidP="005136E8">
            <w:pPr>
              <w:spacing w:after="0"/>
              <w:jc w:val="center"/>
              <w:rPr>
                <w:b/>
                <w:bCs/>
                <w:color w:val="000000"/>
                <w:sz w:val="16"/>
                <w:szCs w:val="16"/>
                <w:lang w:val="en-US"/>
              </w:rPr>
            </w:pPr>
            <w:r w:rsidRPr="003C01B8">
              <w:rPr>
                <w:b/>
                <w:bCs/>
                <w:color w:val="000000"/>
                <w:sz w:val="16"/>
                <w:szCs w:val="16"/>
                <w:lang w:val="en-US"/>
              </w:rPr>
              <w:t>R/MR/MMR, Vaccine, rubella strain</w:t>
            </w:r>
          </w:p>
          <w:p w14:paraId="121A3263" w14:textId="77777777" w:rsidR="005136E8" w:rsidRPr="005136E8" w:rsidRDefault="005136E8" w:rsidP="005136E8">
            <w:pPr>
              <w:spacing w:after="0"/>
              <w:jc w:val="center"/>
              <w:rPr>
                <w:sz w:val="16"/>
                <w:szCs w:val="16"/>
                <w:lang w:val="de-DE"/>
              </w:rPr>
            </w:pPr>
            <w:r w:rsidRPr="005136E8">
              <w:rPr>
                <w:sz w:val="16"/>
                <w:szCs w:val="16"/>
                <w:lang w:val="de-DE"/>
              </w:rPr>
              <w:t>Type of programme,</w:t>
            </w:r>
          </w:p>
        </w:tc>
        <w:tc>
          <w:tcPr>
            <w:tcW w:w="2090" w:type="dxa"/>
            <w:tcBorders>
              <w:top w:val="single" w:sz="4" w:space="0" w:color="auto"/>
              <w:left w:val="single" w:sz="4" w:space="0" w:color="auto"/>
              <w:bottom w:val="single" w:sz="4" w:space="0" w:color="auto"/>
              <w:right w:val="single" w:sz="4" w:space="0" w:color="auto"/>
            </w:tcBorders>
            <w:shd w:val="clear" w:color="auto" w:fill="F2F2F2"/>
            <w:vAlign w:val="center"/>
            <w:hideMark/>
          </w:tcPr>
          <w:p w14:paraId="120BBF0F" w14:textId="77777777" w:rsidR="005136E8" w:rsidRPr="003C01B8" w:rsidRDefault="007C6963" w:rsidP="005136E8">
            <w:pPr>
              <w:spacing w:after="0"/>
              <w:jc w:val="center"/>
              <w:rPr>
                <w:b/>
                <w:bCs/>
                <w:color w:val="000000"/>
                <w:sz w:val="16"/>
                <w:szCs w:val="16"/>
                <w:lang w:val="en-US"/>
              </w:rPr>
            </w:pPr>
            <w:r w:rsidRPr="003C01B8">
              <w:rPr>
                <w:b/>
                <w:bCs/>
                <w:color w:val="000000"/>
                <w:sz w:val="16"/>
                <w:szCs w:val="16"/>
                <w:lang w:val="en-US"/>
              </w:rPr>
              <w:t>N(%) susceptible,</w:t>
            </w:r>
          </w:p>
          <w:p w14:paraId="67AD53AD" w14:textId="77777777" w:rsidR="005136E8" w:rsidRPr="003C01B8" w:rsidRDefault="007C6963" w:rsidP="005136E8">
            <w:pPr>
              <w:spacing w:after="0"/>
              <w:jc w:val="center"/>
              <w:rPr>
                <w:b/>
                <w:bCs/>
                <w:color w:val="000000"/>
                <w:sz w:val="16"/>
                <w:szCs w:val="16"/>
                <w:lang w:val="en-US"/>
              </w:rPr>
            </w:pPr>
            <w:r w:rsidRPr="003C01B8">
              <w:rPr>
                <w:b/>
                <w:bCs/>
                <w:color w:val="000000"/>
                <w:sz w:val="16"/>
                <w:szCs w:val="16"/>
                <w:lang w:val="en-US"/>
              </w:rPr>
              <w:t>N(%) immune,</w:t>
            </w:r>
          </w:p>
          <w:p w14:paraId="7F6FFAA5" w14:textId="77777777" w:rsidR="005136E8" w:rsidRPr="003C01B8" w:rsidRDefault="007C6963" w:rsidP="005136E8">
            <w:pPr>
              <w:jc w:val="center"/>
              <w:rPr>
                <w:sz w:val="16"/>
                <w:szCs w:val="16"/>
                <w:lang w:val="en-US"/>
              </w:rPr>
            </w:pPr>
            <w:r w:rsidRPr="003C01B8">
              <w:rPr>
                <w:b/>
                <w:bCs/>
                <w:color w:val="000000"/>
                <w:sz w:val="16"/>
                <w:szCs w:val="16"/>
                <w:lang w:val="en-US"/>
              </w:rPr>
              <w:t>N(%) unknown</w:t>
            </w:r>
          </w:p>
        </w:tc>
        <w:tc>
          <w:tcPr>
            <w:tcW w:w="1287" w:type="dxa"/>
            <w:tcBorders>
              <w:top w:val="single" w:sz="4" w:space="0" w:color="auto"/>
              <w:left w:val="single" w:sz="4" w:space="0" w:color="auto"/>
              <w:bottom w:val="single" w:sz="4" w:space="0" w:color="auto"/>
              <w:right w:val="single" w:sz="4" w:space="0" w:color="auto"/>
            </w:tcBorders>
            <w:shd w:val="clear" w:color="auto" w:fill="F2F2F2"/>
            <w:vAlign w:val="center"/>
            <w:hideMark/>
          </w:tcPr>
          <w:p w14:paraId="05EF943D" w14:textId="77777777" w:rsidR="005136E8" w:rsidRPr="003C01B8" w:rsidRDefault="007C6963" w:rsidP="005136E8">
            <w:pPr>
              <w:spacing w:after="0"/>
              <w:rPr>
                <w:sz w:val="16"/>
                <w:szCs w:val="16"/>
                <w:lang w:val="en-US"/>
              </w:rPr>
            </w:pPr>
            <w:r w:rsidRPr="003C01B8">
              <w:rPr>
                <w:b/>
                <w:bCs/>
                <w:color w:val="000000"/>
                <w:sz w:val="16"/>
                <w:szCs w:val="16"/>
                <w:lang w:val="en-US"/>
              </w:rPr>
              <w:t>N (% ) vaccinated by timing of vaccination</w:t>
            </w:r>
          </w:p>
        </w:tc>
        <w:tc>
          <w:tcPr>
            <w:tcW w:w="2241" w:type="dxa"/>
            <w:tcBorders>
              <w:top w:val="single" w:sz="4" w:space="0" w:color="auto"/>
              <w:left w:val="single" w:sz="4" w:space="0" w:color="auto"/>
              <w:bottom w:val="single" w:sz="4" w:space="0" w:color="auto"/>
              <w:right w:val="single" w:sz="4" w:space="0" w:color="auto"/>
            </w:tcBorders>
            <w:shd w:val="clear" w:color="auto" w:fill="F2F2F2"/>
            <w:vAlign w:val="center"/>
          </w:tcPr>
          <w:p w14:paraId="5316AB38" w14:textId="77777777" w:rsidR="005136E8" w:rsidRPr="003C01B8" w:rsidRDefault="007C6963" w:rsidP="005136E8">
            <w:pPr>
              <w:spacing w:after="0"/>
              <w:jc w:val="center"/>
              <w:rPr>
                <w:b/>
                <w:bCs/>
                <w:color w:val="000000"/>
                <w:sz w:val="16"/>
                <w:szCs w:val="16"/>
                <w:lang w:val="en-US"/>
              </w:rPr>
            </w:pPr>
            <w:r w:rsidRPr="003C01B8">
              <w:rPr>
                <w:b/>
                <w:color w:val="000000"/>
                <w:sz w:val="16"/>
                <w:szCs w:val="16"/>
                <w:lang w:val="en-US"/>
              </w:rPr>
              <w:t>N, length and type of follow up by outcome assessed</w:t>
            </w:r>
          </w:p>
          <w:p w14:paraId="27B372FD" w14:textId="77777777" w:rsidR="005136E8" w:rsidRPr="003C01B8" w:rsidRDefault="005136E8" w:rsidP="005136E8">
            <w:pPr>
              <w:rPr>
                <w:sz w:val="16"/>
                <w:szCs w:val="16"/>
                <w:lang w:val="en-US"/>
              </w:rPr>
            </w:pPr>
          </w:p>
        </w:tc>
        <w:tc>
          <w:tcPr>
            <w:tcW w:w="2673" w:type="dxa"/>
            <w:tcBorders>
              <w:top w:val="single" w:sz="4" w:space="0" w:color="auto"/>
              <w:left w:val="single" w:sz="4" w:space="0" w:color="auto"/>
              <w:bottom w:val="single" w:sz="4" w:space="0" w:color="auto"/>
              <w:right w:val="single" w:sz="4" w:space="0" w:color="auto"/>
            </w:tcBorders>
            <w:shd w:val="clear" w:color="auto" w:fill="F2F2F2"/>
            <w:vAlign w:val="center"/>
          </w:tcPr>
          <w:p w14:paraId="2A4F201D" w14:textId="77777777" w:rsidR="005136E8" w:rsidRPr="003C01B8" w:rsidRDefault="007C6963" w:rsidP="005136E8">
            <w:pPr>
              <w:spacing w:after="0"/>
              <w:jc w:val="center"/>
              <w:rPr>
                <w:b/>
                <w:bCs/>
                <w:color w:val="000000"/>
                <w:sz w:val="16"/>
                <w:szCs w:val="16"/>
                <w:lang w:val="en-US"/>
              </w:rPr>
            </w:pPr>
            <w:r w:rsidRPr="003C01B8">
              <w:rPr>
                <w:b/>
                <w:bCs/>
                <w:color w:val="000000"/>
                <w:sz w:val="16"/>
                <w:szCs w:val="16"/>
                <w:lang w:val="en-US"/>
              </w:rPr>
              <w:t>Type and N (%) outcomes by immunity status</w:t>
            </w:r>
          </w:p>
          <w:p w14:paraId="388FC7F6" w14:textId="77777777" w:rsidR="005136E8" w:rsidRPr="003C01B8" w:rsidRDefault="005136E8" w:rsidP="005136E8">
            <w:pPr>
              <w:rPr>
                <w:sz w:val="16"/>
                <w:szCs w:val="16"/>
                <w:lang w:val="en-US"/>
              </w:rPr>
            </w:pPr>
          </w:p>
        </w:tc>
        <w:tc>
          <w:tcPr>
            <w:tcW w:w="1310" w:type="dxa"/>
            <w:tcBorders>
              <w:top w:val="single" w:sz="4" w:space="0" w:color="auto"/>
              <w:left w:val="single" w:sz="4" w:space="0" w:color="auto"/>
              <w:bottom w:val="single" w:sz="4" w:space="0" w:color="auto"/>
              <w:right w:val="single" w:sz="4" w:space="0" w:color="auto"/>
            </w:tcBorders>
            <w:shd w:val="clear" w:color="auto" w:fill="F2F2F2"/>
            <w:vAlign w:val="center"/>
            <w:hideMark/>
          </w:tcPr>
          <w:p w14:paraId="7EF6F085" w14:textId="77777777" w:rsidR="005136E8" w:rsidRPr="003C01B8" w:rsidRDefault="007C6963" w:rsidP="005136E8">
            <w:pPr>
              <w:rPr>
                <w:sz w:val="16"/>
                <w:szCs w:val="16"/>
                <w:lang w:val="en-US"/>
              </w:rPr>
            </w:pPr>
            <w:r w:rsidRPr="003C01B8">
              <w:rPr>
                <w:b/>
                <w:bCs/>
                <w:color w:val="000000"/>
                <w:sz w:val="16"/>
                <w:szCs w:val="16"/>
                <w:lang w:val="en-US"/>
              </w:rPr>
              <w:t>Virological test for vaccine strain done?</w:t>
            </w:r>
          </w:p>
        </w:tc>
        <w:tc>
          <w:tcPr>
            <w:tcW w:w="2238" w:type="dxa"/>
            <w:tcBorders>
              <w:top w:val="single" w:sz="4" w:space="0" w:color="auto"/>
              <w:left w:val="single" w:sz="4" w:space="0" w:color="auto"/>
              <w:bottom w:val="single" w:sz="4" w:space="0" w:color="auto"/>
              <w:right w:val="single" w:sz="4" w:space="0" w:color="auto"/>
            </w:tcBorders>
            <w:shd w:val="clear" w:color="auto" w:fill="F2F2F2"/>
            <w:vAlign w:val="center"/>
            <w:hideMark/>
          </w:tcPr>
          <w:p w14:paraId="62761B72" w14:textId="77777777" w:rsidR="005136E8" w:rsidRPr="005136E8" w:rsidRDefault="005136E8" w:rsidP="005136E8">
            <w:pPr>
              <w:jc w:val="center"/>
              <w:rPr>
                <w:sz w:val="16"/>
                <w:szCs w:val="16"/>
                <w:lang w:val="de-DE"/>
              </w:rPr>
            </w:pPr>
            <w:r w:rsidRPr="005136E8">
              <w:rPr>
                <w:b/>
                <w:bCs/>
                <w:color w:val="000000"/>
                <w:sz w:val="16"/>
                <w:szCs w:val="16"/>
                <w:lang w:val="de-DE"/>
              </w:rPr>
              <w:t>Comments</w:t>
            </w:r>
          </w:p>
        </w:tc>
      </w:tr>
      <w:tr w:rsidR="000F154E" w:rsidRPr="00B7745A" w14:paraId="6634B9B3" w14:textId="77777777" w:rsidTr="00E930BF">
        <w:trPr>
          <w:trHeight w:val="2522"/>
        </w:trPr>
        <w:tc>
          <w:tcPr>
            <w:tcW w:w="1471" w:type="dxa"/>
            <w:tcBorders>
              <w:top w:val="single" w:sz="4" w:space="0" w:color="auto"/>
              <w:left w:val="single" w:sz="4" w:space="0" w:color="auto"/>
              <w:bottom w:val="single" w:sz="4" w:space="0" w:color="auto"/>
              <w:right w:val="single" w:sz="4" w:space="0" w:color="auto"/>
            </w:tcBorders>
            <w:hideMark/>
          </w:tcPr>
          <w:p w14:paraId="0E147E87" w14:textId="77777777" w:rsidR="005136E8" w:rsidRPr="003C01B8" w:rsidRDefault="007C6963" w:rsidP="005136E8">
            <w:pPr>
              <w:spacing w:after="0"/>
              <w:rPr>
                <w:b/>
                <w:sz w:val="16"/>
                <w:szCs w:val="16"/>
                <w:vertAlign w:val="superscript"/>
                <w:lang w:val="en-US"/>
              </w:rPr>
            </w:pPr>
            <w:r w:rsidRPr="003C01B8">
              <w:rPr>
                <w:b/>
                <w:sz w:val="16"/>
                <w:szCs w:val="16"/>
                <w:lang w:val="en-US"/>
              </w:rPr>
              <w:t>Vaccine in Pregnancy register, ACIP, 1979</w:t>
            </w:r>
          </w:p>
          <w:p w14:paraId="4346B7AA" w14:textId="23EEA5D3" w:rsidR="005136E8" w:rsidRPr="005136E8" w:rsidRDefault="005136E8" w:rsidP="002F59AF">
            <w:pPr>
              <w:rPr>
                <w:sz w:val="16"/>
                <w:szCs w:val="16"/>
                <w:lang w:val="de-DE"/>
              </w:rPr>
            </w:pPr>
            <w:r w:rsidRPr="005136E8">
              <w:rPr>
                <w:b/>
                <w:sz w:val="16"/>
                <w:szCs w:val="16"/>
                <w:lang w:val="de-DE"/>
              </w:rPr>
              <w:t>(JAMA 1983)</w:t>
            </w:r>
            <w:r w:rsidR="00BF65BC">
              <w:rPr>
                <w:b/>
                <w:sz w:val="16"/>
                <w:szCs w:val="16"/>
                <w:lang w:val="de-DE"/>
              </w:rPr>
              <w:fldChar w:fldCharType="begin"/>
            </w:r>
            <w:r w:rsidR="002F59AF">
              <w:rPr>
                <w:b/>
                <w:sz w:val="16"/>
                <w:szCs w:val="16"/>
                <w:lang w:val="de-DE"/>
              </w:rPr>
              <w:instrText xml:space="preserve"> ADDIN EN.CITE &lt;EndNote&gt;&lt;Cite&gt;&lt;Author&gt;Anonymous&lt;/Author&gt;&lt;Year&gt;1983&lt;/Year&gt;&lt;RecNum&gt;69&lt;/RecNum&gt;&lt;DisplayText&gt;[41]&lt;/DisplayText&gt;&lt;record&gt;&lt;rec-number&gt;69&lt;/rec-number&gt;&lt;foreign-keys&gt;&lt;key app="EN" db-id="pzrr2wwec92vr1e5s2e5wx2twzax9tzvt5zt" timestamp="1381414332"&gt;69&lt;/key&gt;&lt;/foreign-keys&gt;&lt;ref-type name="Journal Article"&gt;17&lt;/ref-type&gt;&lt;contributors&gt;&lt;authors&gt;&lt;author&gt;Anonymous&lt;/author&gt;&lt;/authors&gt;&lt;/contributors&gt;&lt;titles&gt;&lt;title&gt;Leads from the MMWR. Rubella vaccination during pregnancy--United States, 1971-1982&lt;/title&gt;&lt;secondary-title&gt;JAMA&lt;/secondary-title&gt;&lt;short-title&gt;Leads from the MMWR. Rubella vaccination during pregnancy--United States, 1971-1982&lt;/short-title&gt;&lt;/titles&gt;&lt;periodical&gt;&lt;full-title&gt;JAMA&lt;/full-title&gt;&lt;/periodical&gt;&lt;pages&gt;1383-4&lt;/pages&gt;&lt;volume&gt;250&lt;/volume&gt;&lt;number&gt;11&lt;/number&gt;&lt;dates&gt;&lt;year&gt;1983&lt;/year&gt;&lt;/dates&gt;&lt;accession-num&gt;6887452&lt;/accession-num&gt;&lt;work-type&gt;Comparative Study&lt;/work-type&gt;&lt;urls&gt;&lt;related-urls&gt;&lt;url&gt;http://ovidsp.ovid.com/ovidweb.cgi?T=JS&amp;amp;CSC=Y&amp;amp;NEWS=N&amp;amp;PAGE=fulltext&amp;amp;D=med2&amp;amp;AN=6887452http://lshtmsfx.hosted.exlibrisgroup.com/lshtm?sid=OVID:medline&amp;amp;id=pmid:6887452&amp;amp;id=doi:&amp;amp;issn=0098-7484&amp;amp;isbn=&amp;amp;volume=250&amp;amp;issue=11&amp;amp;spage=1383&amp;amp;pages=1383-4&amp;amp;date=1983&amp;amp;title=JAMA&amp;amp;atitle=Leads+from+the+MMWR.+Rubella+vaccination+during+pregnancy--United+States%2C+1971-1982.&amp;amp;aulast=&amp;amp;pid=%3Cauthor%3Eanonymous%3C%2Fauthor%3E%3CAN%3E6887452%3C%2FAN%3E%3CDT%3EComparative+Study%3C%2FDT%3E&lt;/url&gt;&lt;/related-urls&gt;&lt;/urls&gt;&lt;remote-database-name&gt;Medline&lt;/remote-database-name&gt;&lt;remote-database-provider&gt;Ovid Technologies&lt;/remote-database-provider&gt;&lt;/record&gt;&lt;/Cite&gt;&lt;/EndNote&gt;</w:instrText>
            </w:r>
            <w:r w:rsidR="00BF65BC">
              <w:rPr>
                <w:b/>
                <w:sz w:val="16"/>
                <w:szCs w:val="16"/>
                <w:lang w:val="de-DE"/>
              </w:rPr>
              <w:fldChar w:fldCharType="separate"/>
            </w:r>
            <w:r w:rsidR="002F59AF">
              <w:rPr>
                <w:b/>
                <w:noProof/>
                <w:sz w:val="16"/>
                <w:szCs w:val="16"/>
                <w:lang w:val="de-DE"/>
              </w:rPr>
              <w:t>[</w:t>
            </w:r>
            <w:hyperlink w:anchor="_ENREF_41" w:tooltip="Anonymous, 1983 #69" w:history="1">
              <w:r w:rsidR="00152ACF">
                <w:rPr>
                  <w:b/>
                  <w:noProof/>
                  <w:sz w:val="16"/>
                  <w:szCs w:val="16"/>
                  <w:lang w:val="de-DE"/>
                </w:rPr>
                <w:t>41</w:t>
              </w:r>
            </w:hyperlink>
            <w:r w:rsidR="002F59AF">
              <w:rPr>
                <w:b/>
                <w:noProof/>
                <w:sz w:val="16"/>
                <w:szCs w:val="16"/>
                <w:lang w:val="de-DE"/>
              </w:rPr>
              <w:t>]</w:t>
            </w:r>
            <w:r w:rsidR="00BF65BC">
              <w:rPr>
                <w:b/>
                <w:sz w:val="16"/>
                <w:szCs w:val="16"/>
                <w:lang w:val="de-DE"/>
              </w:rPr>
              <w:fldChar w:fldCharType="end"/>
            </w:r>
          </w:p>
        </w:tc>
        <w:tc>
          <w:tcPr>
            <w:tcW w:w="1128" w:type="dxa"/>
            <w:tcBorders>
              <w:top w:val="single" w:sz="4" w:space="0" w:color="auto"/>
              <w:left w:val="single" w:sz="4" w:space="0" w:color="auto"/>
              <w:bottom w:val="single" w:sz="4" w:space="0" w:color="auto"/>
              <w:right w:val="single" w:sz="4" w:space="0" w:color="auto"/>
            </w:tcBorders>
          </w:tcPr>
          <w:p w14:paraId="0B00DE8F" w14:textId="77777777" w:rsidR="005136E8" w:rsidRPr="005136E8" w:rsidRDefault="005136E8" w:rsidP="005136E8">
            <w:pPr>
              <w:spacing w:after="0"/>
              <w:rPr>
                <w:sz w:val="16"/>
                <w:szCs w:val="16"/>
                <w:lang w:val="de-DE"/>
              </w:rPr>
            </w:pPr>
            <w:r w:rsidRPr="005136E8">
              <w:rPr>
                <w:sz w:val="16"/>
                <w:szCs w:val="16"/>
                <w:lang w:val="de-DE"/>
              </w:rPr>
              <w:t>US, 1971- 1979, Report</w:t>
            </w:r>
          </w:p>
          <w:p w14:paraId="3B66D9B5" w14:textId="77777777" w:rsidR="005136E8" w:rsidRPr="005136E8" w:rsidRDefault="005136E8" w:rsidP="005136E8">
            <w:pPr>
              <w:rPr>
                <w:sz w:val="16"/>
                <w:szCs w:val="16"/>
                <w:lang w:val="de-DE"/>
              </w:rPr>
            </w:pPr>
          </w:p>
        </w:tc>
        <w:tc>
          <w:tcPr>
            <w:tcW w:w="1426" w:type="dxa"/>
            <w:tcBorders>
              <w:top w:val="single" w:sz="4" w:space="0" w:color="auto"/>
              <w:left w:val="single" w:sz="4" w:space="0" w:color="auto"/>
              <w:bottom w:val="single" w:sz="4" w:space="0" w:color="auto"/>
              <w:right w:val="single" w:sz="4" w:space="0" w:color="auto"/>
            </w:tcBorders>
            <w:hideMark/>
          </w:tcPr>
          <w:p w14:paraId="73BAD2B6" w14:textId="77777777" w:rsidR="005136E8" w:rsidRPr="003C01B8" w:rsidRDefault="007C6963" w:rsidP="005136E8">
            <w:pPr>
              <w:spacing w:after="0"/>
              <w:rPr>
                <w:sz w:val="16"/>
                <w:szCs w:val="16"/>
                <w:lang w:val="en-US"/>
              </w:rPr>
            </w:pPr>
            <w:r w:rsidRPr="003C01B8">
              <w:rPr>
                <w:sz w:val="16"/>
                <w:szCs w:val="16"/>
                <w:lang w:val="en-US"/>
              </w:rPr>
              <w:t>Cendehill and HPV-77 (538 women)</w:t>
            </w:r>
          </w:p>
          <w:p w14:paraId="613287C7" w14:textId="77777777" w:rsidR="005136E8" w:rsidRPr="003C01B8" w:rsidRDefault="007C6963" w:rsidP="005136E8">
            <w:pPr>
              <w:spacing w:after="0"/>
              <w:rPr>
                <w:sz w:val="16"/>
                <w:szCs w:val="16"/>
                <w:lang w:val="en-US"/>
              </w:rPr>
            </w:pPr>
            <w:r w:rsidRPr="003C01B8">
              <w:rPr>
                <w:sz w:val="16"/>
                <w:szCs w:val="16"/>
                <w:lang w:val="en-US"/>
              </w:rPr>
              <w:t>Unknown vaccine strain (3 women- 1 susc., 1 immune, 1 unknown)</w:t>
            </w:r>
          </w:p>
          <w:p w14:paraId="6A8FBA47" w14:textId="77777777" w:rsidR="005136E8" w:rsidRPr="005136E8" w:rsidRDefault="005136E8" w:rsidP="005136E8">
            <w:pPr>
              <w:spacing w:after="0"/>
              <w:rPr>
                <w:sz w:val="16"/>
                <w:szCs w:val="16"/>
                <w:lang w:val="de-DE"/>
              </w:rPr>
            </w:pPr>
            <w:r w:rsidRPr="005136E8">
              <w:rPr>
                <w:sz w:val="16"/>
                <w:szCs w:val="16"/>
                <w:lang w:val="de-DE"/>
              </w:rPr>
              <w:t xml:space="preserve">Inadvertent vaccination during pregnancy, </w:t>
            </w:r>
          </w:p>
        </w:tc>
        <w:tc>
          <w:tcPr>
            <w:tcW w:w="2090" w:type="dxa"/>
            <w:tcBorders>
              <w:top w:val="single" w:sz="4" w:space="0" w:color="auto"/>
              <w:left w:val="single" w:sz="4" w:space="0" w:color="auto"/>
              <w:bottom w:val="single" w:sz="4" w:space="0" w:color="auto"/>
              <w:right w:val="single" w:sz="4" w:space="0" w:color="auto"/>
            </w:tcBorders>
            <w:hideMark/>
          </w:tcPr>
          <w:p w14:paraId="26EA1F98" w14:textId="77777777" w:rsidR="005136E8" w:rsidRPr="005136E8" w:rsidRDefault="005136E8" w:rsidP="005136E8">
            <w:pPr>
              <w:spacing w:after="0"/>
              <w:rPr>
                <w:sz w:val="16"/>
                <w:szCs w:val="16"/>
                <w:lang w:val="de-DE"/>
              </w:rPr>
            </w:pPr>
            <w:r w:rsidRPr="005136E8">
              <w:rPr>
                <w:sz w:val="16"/>
                <w:szCs w:val="16"/>
                <w:lang w:val="de-DE"/>
              </w:rPr>
              <w:t>149 (27.7%) susc.</w:t>
            </w:r>
          </w:p>
          <w:p w14:paraId="7ECACFF9" w14:textId="77777777" w:rsidR="005136E8" w:rsidRPr="005136E8" w:rsidRDefault="005136E8" w:rsidP="005136E8">
            <w:pPr>
              <w:spacing w:after="0"/>
              <w:rPr>
                <w:sz w:val="16"/>
                <w:szCs w:val="16"/>
                <w:lang w:val="de-DE"/>
              </w:rPr>
            </w:pPr>
            <w:r w:rsidRPr="005136E8">
              <w:rPr>
                <w:sz w:val="16"/>
                <w:szCs w:val="16"/>
                <w:lang w:val="de-DE"/>
              </w:rPr>
              <w:t>25 (4.6%) immune</w:t>
            </w:r>
          </w:p>
          <w:p w14:paraId="459987C8" w14:textId="77777777" w:rsidR="005136E8" w:rsidRPr="005136E8" w:rsidRDefault="005136E8" w:rsidP="005136E8">
            <w:pPr>
              <w:rPr>
                <w:sz w:val="16"/>
                <w:szCs w:val="16"/>
                <w:lang w:val="de-DE"/>
              </w:rPr>
            </w:pPr>
            <w:r w:rsidRPr="005136E8">
              <w:rPr>
                <w:sz w:val="16"/>
                <w:szCs w:val="16"/>
                <w:lang w:val="de-DE"/>
              </w:rPr>
              <w:t>364 (67.7%) unknown</w:t>
            </w:r>
          </w:p>
        </w:tc>
        <w:tc>
          <w:tcPr>
            <w:tcW w:w="1287" w:type="dxa"/>
            <w:tcBorders>
              <w:top w:val="single" w:sz="4" w:space="0" w:color="auto"/>
              <w:left w:val="single" w:sz="4" w:space="0" w:color="auto"/>
              <w:bottom w:val="single" w:sz="4" w:space="0" w:color="auto"/>
              <w:right w:val="single" w:sz="4" w:space="0" w:color="auto"/>
            </w:tcBorders>
            <w:hideMark/>
          </w:tcPr>
          <w:p w14:paraId="2DFAD51B" w14:textId="77777777" w:rsidR="005136E8" w:rsidRPr="003C01B8" w:rsidRDefault="007C6963" w:rsidP="005136E8">
            <w:pPr>
              <w:spacing w:after="0"/>
              <w:rPr>
                <w:sz w:val="16"/>
                <w:szCs w:val="16"/>
                <w:lang w:val="en-US"/>
              </w:rPr>
            </w:pPr>
            <w:r w:rsidRPr="003C01B8">
              <w:rPr>
                <w:sz w:val="16"/>
                <w:szCs w:val="16"/>
                <w:lang w:val="en-US"/>
              </w:rPr>
              <w:t xml:space="preserve">Known for 86 susc. </w:t>
            </w:r>
          </w:p>
          <w:p w14:paraId="0ACE314C" w14:textId="77777777" w:rsidR="005136E8" w:rsidRPr="003C01B8" w:rsidRDefault="007C6963" w:rsidP="005136E8">
            <w:pPr>
              <w:spacing w:after="0"/>
              <w:rPr>
                <w:sz w:val="16"/>
                <w:szCs w:val="16"/>
                <w:lang w:val="en-US"/>
              </w:rPr>
            </w:pPr>
            <w:r w:rsidRPr="003C01B8">
              <w:rPr>
                <w:sz w:val="16"/>
                <w:szCs w:val="16"/>
                <w:lang w:val="en-US"/>
              </w:rPr>
              <w:t>Preconception: 63%</w:t>
            </w:r>
          </w:p>
          <w:p w14:paraId="2345E4D6" w14:textId="77777777" w:rsidR="005136E8" w:rsidRPr="003C01B8" w:rsidRDefault="007C6963" w:rsidP="005136E8">
            <w:pPr>
              <w:rPr>
                <w:sz w:val="16"/>
                <w:szCs w:val="16"/>
                <w:lang w:val="en-US"/>
              </w:rPr>
            </w:pPr>
            <w:r w:rsidRPr="003C01B8">
              <w:rPr>
                <w:sz w:val="16"/>
                <w:szCs w:val="16"/>
                <w:lang w:val="en-US"/>
              </w:rPr>
              <w:t>33 (38.4%) were vaccinated within the week before and the 4th week after the estimated date of conception</w:t>
            </w:r>
          </w:p>
        </w:tc>
        <w:tc>
          <w:tcPr>
            <w:tcW w:w="2241" w:type="dxa"/>
            <w:tcBorders>
              <w:top w:val="single" w:sz="4" w:space="0" w:color="auto"/>
              <w:left w:val="single" w:sz="4" w:space="0" w:color="auto"/>
              <w:bottom w:val="single" w:sz="4" w:space="0" w:color="auto"/>
              <w:right w:val="single" w:sz="4" w:space="0" w:color="auto"/>
            </w:tcBorders>
            <w:hideMark/>
          </w:tcPr>
          <w:p w14:paraId="4B68B05F" w14:textId="77777777" w:rsidR="005136E8" w:rsidRPr="005136E8" w:rsidRDefault="00D636E7" w:rsidP="005136E8">
            <w:pPr>
              <w:spacing w:after="0"/>
              <w:rPr>
                <w:sz w:val="16"/>
                <w:szCs w:val="16"/>
              </w:rPr>
            </w:pPr>
            <w:r w:rsidRPr="00D636E7">
              <w:rPr>
                <w:sz w:val="16"/>
                <w:szCs w:val="16"/>
              </w:rPr>
              <w:t>290 live births. 143 (96.0%) susc. pregnancy outcomes measured,</w:t>
            </w:r>
          </w:p>
          <w:p w14:paraId="0A43030F" w14:textId="77777777" w:rsidR="005136E8" w:rsidRPr="005136E8" w:rsidRDefault="00D636E7" w:rsidP="005136E8">
            <w:pPr>
              <w:spacing w:after="0"/>
              <w:rPr>
                <w:sz w:val="16"/>
                <w:szCs w:val="16"/>
              </w:rPr>
            </w:pPr>
            <w:r w:rsidRPr="00D636E7">
              <w:rPr>
                <w:sz w:val="16"/>
                <w:szCs w:val="16"/>
              </w:rPr>
              <w:t>94 (65.7%) susc. pregnancies carried to term.</w:t>
            </w:r>
          </w:p>
          <w:p w14:paraId="47D9020F" w14:textId="77777777" w:rsidR="005136E8" w:rsidRPr="005136E8" w:rsidRDefault="00D636E7" w:rsidP="005136E8">
            <w:pPr>
              <w:spacing w:after="0"/>
              <w:rPr>
                <w:sz w:val="16"/>
                <w:szCs w:val="16"/>
                <w:lang w:val="de-DE"/>
              </w:rPr>
            </w:pPr>
            <w:r w:rsidRPr="00D636E7">
              <w:rPr>
                <w:sz w:val="16"/>
                <w:szCs w:val="16"/>
              </w:rPr>
              <w:t xml:space="preserve">196 infants from both immune mothers (n=22) and unknown immune status mothers (n=174) pregnancies. </w:t>
            </w:r>
            <w:r w:rsidR="005136E8" w:rsidRPr="005136E8">
              <w:rPr>
                <w:sz w:val="16"/>
                <w:szCs w:val="16"/>
                <w:lang w:val="de-DE"/>
              </w:rPr>
              <w:t xml:space="preserve">All children with CRI followed for at least 2 years </w:t>
            </w:r>
          </w:p>
        </w:tc>
        <w:tc>
          <w:tcPr>
            <w:tcW w:w="2673" w:type="dxa"/>
            <w:tcBorders>
              <w:top w:val="single" w:sz="4" w:space="0" w:color="auto"/>
              <w:left w:val="single" w:sz="4" w:space="0" w:color="auto"/>
              <w:bottom w:val="single" w:sz="4" w:space="0" w:color="auto"/>
              <w:right w:val="single" w:sz="4" w:space="0" w:color="auto"/>
            </w:tcBorders>
            <w:hideMark/>
          </w:tcPr>
          <w:p w14:paraId="6B30C859" w14:textId="00E54532" w:rsidR="005136E8" w:rsidRPr="005136E8" w:rsidRDefault="00D636E7" w:rsidP="005136E8">
            <w:pPr>
              <w:spacing w:after="0"/>
              <w:rPr>
                <w:sz w:val="16"/>
                <w:szCs w:val="16"/>
              </w:rPr>
            </w:pPr>
            <w:r w:rsidRPr="00D636E7">
              <w:rPr>
                <w:b/>
                <w:sz w:val="16"/>
                <w:szCs w:val="16"/>
              </w:rPr>
              <w:t>0 CRS</w:t>
            </w:r>
            <w:r w:rsidRPr="00D636E7">
              <w:rPr>
                <w:sz w:val="16"/>
                <w:szCs w:val="16"/>
              </w:rPr>
              <w:t xml:space="preserve"> /94 live births susc</w:t>
            </w:r>
            <w:r w:rsidR="009A6E21">
              <w:rPr>
                <w:sz w:val="16"/>
                <w:szCs w:val="16"/>
              </w:rPr>
              <w:t>.</w:t>
            </w:r>
            <w:r w:rsidRPr="00D636E7">
              <w:rPr>
                <w:sz w:val="16"/>
                <w:szCs w:val="16"/>
              </w:rPr>
              <w:t xml:space="preserve"> pregnancies</w:t>
            </w:r>
          </w:p>
          <w:p w14:paraId="4982E270" w14:textId="38143F03" w:rsidR="005136E8" w:rsidRPr="005136E8" w:rsidRDefault="00D636E7" w:rsidP="005136E8">
            <w:pPr>
              <w:spacing w:after="0"/>
              <w:rPr>
                <w:sz w:val="16"/>
                <w:szCs w:val="16"/>
              </w:rPr>
            </w:pPr>
            <w:r w:rsidRPr="00D636E7">
              <w:rPr>
                <w:b/>
                <w:sz w:val="16"/>
                <w:szCs w:val="16"/>
              </w:rPr>
              <w:t xml:space="preserve">3 CRI </w:t>
            </w:r>
            <w:r w:rsidRPr="00D636E7">
              <w:rPr>
                <w:sz w:val="16"/>
                <w:szCs w:val="16"/>
              </w:rPr>
              <w:t>out of 61</w:t>
            </w:r>
            <w:r w:rsidRPr="00D636E7">
              <w:rPr>
                <w:b/>
                <w:sz w:val="16"/>
                <w:szCs w:val="16"/>
              </w:rPr>
              <w:t xml:space="preserve"> </w:t>
            </w:r>
            <w:r w:rsidRPr="00D636E7">
              <w:rPr>
                <w:sz w:val="16"/>
                <w:szCs w:val="16"/>
              </w:rPr>
              <w:t>live born infants tested.</w:t>
            </w:r>
          </w:p>
          <w:p w14:paraId="3D35AFF0" w14:textId="75767733" w:rsidR="005136E8" w:rsidRPr="005136E8" w:rsidRDefault="00D636E7" w:rsidP="005136E8">
            <w:pPr>
              <w:spacing w:after="0"/>
              <w:rPr>
                <w:sz w:val="16"/>
                <w:szCs w:val="16"/>
              </w:rPr>
            </w:pPr>
            <w:r w:rsidRPr="00D636E7">
              <w:rPr>
                <w:b/>
                <w:sz w:val="16"/>
                <w:szCs w:val="16"/>
              </w:rPr>
              <w:t xml:space="preserve">17 Intrauterine infection </w:t>
            </w:r>
            <w:r w:rsidRPr="00D636E7">
              <w:rPr>
                <w:sz w:val="16"/>
                <w:szCs w:val="16"/>
              </w:rPr>
              <w:t>out of 85 (20%) products of conception from susc</w:t>
            </w:r>
            <w:r w:rsidR="009A6E21">
              <w:rPr>
                <w:sz w:val="16"/>
                <w:szCs w:val="16"/>
              </w:rPr>
              <w:t>.</w:t>
            </w:r>
            <w:r w:rsidRPr="00D636E7">
              <w:rPr>
                <w:sz w:val="16"/>
                <w:szCs w:val="16"/>
              </w:rPr>
              <w:t xml:space="preserve"> tested, no details if vaccine virus or otherwise</w:t>
            </w:r>
          </w:p>
        </w:tc>
        <w:tc>
          <w:tcPr>
            <w:tcW w:w="1310" w:type="dxa"/>
            <w:tcBorders>
              <w:top w:val="single" w:sz="4" w:space="0" w:color="auto"/>
              <w:left w:val="single" w:sz="4" w:space="0" w:color="auto"/>
              <w:bottom w:val="single" w:sz="4" w:space="0" w:color="auto"/>
              <w:right w:val="single" w:sz="4" w:space="0" w:color="auto"/>
            </w:tcBorders>
            <w:hideMark/>
          </w:tcPr>
          <w:p w14:paraId="4FAB6E71" w14:textId="77777777" w:rsidR="005136E8" w:rsidRPr="005136E8" w:rsidRDefault="00D636E7" w:rsidP="005136E8">
            <w:pPr>
              <w:rPr>
                <w:sz w:val="16"/>
                <w:szCs w:val="16"/>
              </w:rPr>
            </w:pPr>
            <w:r w:rsidRPr="00D636E7">
              <w:rPr>
                <w:sz w:val="16"/>
                <w:szCs w:val="16"/>
              </w:rPr>
              <w:t>Yes, but unclear type of test</w:t>
            </w:r>
          </w:p>
        </w:tc>
        <w:tc>
          <w:tcPr>
            <w:tcW w:w="2238" w:type="dxa"/>
            <w:tcBorders>
              <w:top w:val="single" w:sz="4" w:space="0" w:color="auto"/>
              <w:left w:val="single" w:sz="4" w:space="0" w:color="auto"/>
              <w:bottom w:val="single" w:sz="4" w:space="0" w:color="auto"/>
              <w:right w:val="single" w:sz="4" w:space="0" w:color="auto"/>
            </w:tcBorders>
            <w:hideMark/>
          </w:tcPr>
          <w:p w14:paraId="7EB8C03C" w14:textId="42BAD0EB" w:rsidR="005136E8" w:rsidRPr="00C03988" w:rsidRDefault="00D636E7" w:rsidP="005136E8">
            <w:pPr>
              <w:spacing w:after="0"/>
              <w:rPr>
                <w:sz w:val="16"/>
                <w:szCs w:val="16"/>
                <w:lang w:val="de-DE"/>
              </w:rPr>
            </w:pPr>
            <w:r w:rsidRPr="00D636E7">
              <w:rPr>
                <w:sz w:val="16"/>
                <w:szCs w:val="16"/>
              </w:rPr>
              <w:t xml:space="preserve">other references refer to this </w:t>
            </w:r>
            <w:r w:rsidR="00BF65BC" w:rsidRPr="005136E8">
              <w:rPr>
                <w:rFonts w:ascii="Times New Roman" w:hAnsi="Times New Roman"/>
                <w:color w:val="0000FF"/>
                <w:sz w:val="16"/>
                <w:szCs w:val="16"/>
                <w:u w:val="single"/>
                <w:lang w:val="de-DE"/>
              </w:rPr>
              <w:fldChar w:fldCharType="begin"/>
            </w:r>
            <w:r w:rsidR="002F59AF">
              <w:rPr>
                <w:rFonts w:ascii="Times New Roman" w:hAnsi="Times New Roman"/>
                <w:color w:val="0000FF"/>
                <w:sz w:val="16"/>
                <w:szCs w:val="16"/>
                <w:u w:val="single"/>
                <w:lang w:val="de-DE"/>
              </w:rPr>
              <w:instrText xml:space="preserve"> ADDIN EN.CITE &lt;EndNote&gt;&lt;Cite ExcludeAuth="1"&gt;&lt;Year&gt;1984&lt;/Year&gt;&lt;RecNum&gt;10&lt;/RecNum&gt;&lt;DisplayText&gt;[42]&lt;/DisplayText&gt;&lt;record&gt;&lt;rec-number&gt;10&lt;/rec-number&gt;&lt;foreign-keys&gt;&lt;key app="EN" db-id="pzrr2wwec92vr1e5s2e5wx2twzax9tzvt5zt" timestamp="1381414332"&gt;10&lt;/key&gt;&lt;/foreign-keys&gt;&lt;ref-type name="Journal Article"&gt;17&lt;/ref-type&gt;&lt;contributors&gt;&lt;/contributors&gt;&lt;titles&gt;&lt;title&gt;Rubella vaccination during pregnancy--United States, 1971-1983&lt;/title&gt;&lt;secondary-title&gt;Mmwr&lt;/secondary-title&gt;&lt;short-title&gt;Rubella vaccination during pregnancy--United States, 1971-1983&lt;/short-title&gt;&lt;/titles&gt;&lt;periodical&gt;&lt;full-title&gt;Mmwr&lt;/full-title&gt;&lt;/periodical&gt;&lt;pages&gt;365-368, 373&lt;/pages&gt;&lt;volume&gt;Morbidity and mortality weekly report. 33&lt;/volume&gt;&lt;number&gt;26&lt;/number&gt;&lt;dates&gt;&lt;year&gt;1984&lt;/year&gt;&lt;pub-dates&gt;&lt;date&gt;6 Jul&lt;/date&gt;&lt;/pub-dates&gt;&lt;/dates&gt;&lt;accession-num&gt;6427588&lt;/accession-num&gt;&lt;urls&gt;&lt;related-urls&gt;&lt;url&gt;http://ovidsp.ovid.com/ovidweb.cgi?T=JS&amp;amp;CSC=Y&amp;amp;NEWS=N&amp;amp;PAGE=fulltext&amp;amp;D=emed1b&amp;amp;AN=6427588http://lshtmsfx.hosted.exlibrisgroup.com/lshtm?sid=OVID:embase&amp;amp;id=pmid:6427588&amp;amp;id=doi:&amp;amp;issn=0149-2195&amp;amp;isbn=&amp;amp;volume=33&amp;amp;issue=26&amp;amp;spage=365&amp;amp;pages=365-368%2C+373&amp;amp;date=1984&amp;amp;title=MMWR.+Morbidity+and+mortality+weekly+report&amp;amp;atitle=Rubella+vaccination+during+pregnancy--United+States%2C+1971-1983&amp;amp;aulast=centers&amp;amp;pid=%3Cauthor%3E%3C%2Fauthor%3E%3CAN%3E6427588%3C%2FAN%3E%3CDT%3EJournal%3A+Article%3C%2FDT%3E&amp;lt;2766. &amp;gt;&lt;/url&gt;&lt;/related-urls&gt;&lt;/urls&gt;&lt;remote-database-name&gt;Embase&lt;/remote-database-name&gt;&lt;remote-database-provider&gt;Ovid Technologies&lt;/remote-database-provider&gt;&lt;research-notes&gt;Full text here: http://www.cdc.gov/mmwr/preview/mmwrhtml/00000365.htm&lt;/research-notes&gt;&lt;/record&gt;&lt;/Cite&gt;&lt;/EndNote&gt;</w:instrText>
            </w:r>
            <w:r w:rsidR="00BF65BC" w:rsidRPr="005136E8">
              <w:rPr>
                <w:rFonts w:ascii="Times New Roman" w:hAnsi="Times New Roman"/>
                <w:color w:val="0000FF"/>
                <w:sz w:val="16"/>
                <w:szCs w:val="16"/>
                <w:u w:val="single"/>
                <w:lang w:val="de-DE"/>
              </w:rPr>
              <w:fldChar w:fldCharType="separate"/>
            </w:r>
            <w:r w:rsidR="002F59AF">
              <w:rPr>
                <w:rFonts w:ascii="Times New Roman" w:hAnsi="Times New Roman"/>
                <w:noProof/>
                <w:color w:val="0000FF"/>
                <w:sz w:val="16"/>
                <w:szCs w:val="16"/>
                <w:u w:val="single"/>
                <w:lang w:val="de-DE"/>
              </w:rPr>
              <w:t>[</w:t>
            </w:r>
            <w:hyperlink w:anchor="_ENREF_42" w:tooltip=", 1984 #10" w:history="1">
              <w:r w:rsidR="00152ACF">
                <w:rPr>
                  <w:rFonts w:ascii="Times New Roman" w:hAnsi="Times New Roman"/>
                  <w:noProof/>
                  <w:color w:val="0000FF"/>
                  <w:sz w:val="16"/>
                  <w:szCs w:val="16"/>
                  <w:u w:val="single"/>
                  <w:lang w:val="de-DE"/>
                </w:rPr>
                <w:t>42</w:t>
              </w:r>
            </w:hyperlink>
            <w:r w:rsidR="002F59AF">
              <w:rPr>
                <w:rFonts w:ascii="Times New Roman" w:hAnsi="Times New Roman"/>
                <w:noProof/>
                <w:color w:val="0000FF"/>
                <w:sz w:val="16"/>
                <w:szCs w:val="16"/>
                <w:u w:val="single"/>
                <w:lang w:val="de-DE"/>
              </w:rPr>
              <w:t>]</w:t>
            </w:r>
            <w:r w:rsidR="00BF65BC" w:rsidRPr="005136E8">
              <w:rPr>
                <w:rFonts w:ascii="Times New Roman" w:hAnsi="Times New Roman"/>
                <w:color w:val="0000FF"/>
                <w:sz w:val="16"/>
                <w:szCs w:val="16"/>
                <w:u w:val="single"/>
                <w:lang w:val="de-DE"/>
              </w:rPr>
              <w:fldChar w:fldCharType="end"/>
            </w:r>
            <w:r w:rsidRPr="00D636E7">
              <w:rPr>
                <w:sz w:val="16"/>
                <w:szCs w:val="16"/>
                <w:vertAlign w:val="superscript"/>
              </w:rPr>
              <w:t>,</w:t>
            </w:r>
            <w:r w:rsidR="00BF65BC" w:rsidRPr="005136E8">
              <w:rPr>
                <w:rFonts w:ascii="Times New Roman" w:hAnsi="Times New Roman"/>
                <w:color w:val="0000FF"/>
                <w:sz w:val="16"/>
                <w:szCs w:val="16"/>
                <w:u w:val="single"/>
                <w:vertAlign w:val="superscript"/>
                <w:lang w:val="de-DE"/>
              </w:rPr>
              <w:fldChar w:fldCharType="begin"/>
            </w:r>
            <w:r w:rsidR="002F59AF">
              <w:rPr>
                <w:rFonts w:ascii="Times New Roman" w:hAnsi="Times New Roman"/>
                <w:color w:val="0000FF"/>
                <w:sz w:val="16"/>
                <w:szCs w:val="16"/>
                <w:u w:val="single"/>
                <w:vertAlign w:val="superscript"/>
                <w:lang w:val="de-DE"/>
              </w:rPr>
              <w:instrText xml:space="preserve"> ADDIN EN.CITE &lt;EndNote&gt;&lt;Cite ExcludeAuth="1"&gt;&lt;Year&gt;1986&lt;/Year&gt;&lt;RecNum&gt;13&lt;/RecNum&gt;&lt;DisplayText&gt;[43]&lt;/DisplayText&gt;&lt;record&gt;&lt;rec-number&gt;13&lt;/rec-number&gt;&lt;foreign-keys&gt;&lt;key app="EN" db-id="pzrr2wwec92vr1e5s2e5wx2twzax9tzvt5zt" timestamp="1381414332"&gt;13&lt;/key&gt;&lt;/foreign-keys&gt;&lt;ref-type name="Journal Article"&gt;17&lt;/ref-type&gt;&lt;contributors&gt;&lt;/contributors&gt;&lt;titles&gt;&lt;title&gt;Rubella vaccination during pregnancy--United States, 1971-1985&lt;/title&gt;&lt;secondary-title&gt;Mmwr&lt;/secondary-title&gt;&lt;short-title&gt;Rubella vaccination during pregnancy--United States, 1971-1985&lt;/short-title&gt;&lt;/titles&gt;&lt;periodical&gt;&lt;full-title&gt;Mmwr&lt;/full-title&gt;&lt;/periodical&gt;&lt;pages&gt;275-276, 281-284&lt;/pages&gt;&lt;volume&gt;Morbidity and mortality weekly report. 35&lt;/volume&gt;&lt;number&gt;17&lt;/number&gt;&lt;dates&gt;&lt;year&gt;1986&lt;/year&gt;&lt;pub-dates&gt;&lt;date&gt;2 May&lt;/date&gt;&lt;/pub-dates&gt;&lt;/dates&gt;&lt;accession-num&gt;3084938&lt;/accession-num&gt;&lt;urls&gt;&lt;related-urls&gt;&lt;url&gt;http://ovidsp.ovid.com/ovidweb.cgi?T=JS&amp;amp;CSC=Y&amp;amp;NEWS=N&amp;amp;PAGE=fulltext&amp;amp;D=emed1b&amp;amp;AN=3084938http://lshtmsfx.hosted.exlibrisgroup.com/lshtm?sid=OVID:embase&amp;amp;id=pmid:3084938&amp;amp;id=doi:&amp;amp;issn=0149-2195&amp;amp;isbn=&amp;amp;volume=35&amp;amp;issue=17&amp;amp;spage=275&amp;amp;pages=275-276%2C+281-284&amp;amp;date=1986&amp;amp;title=MMWR.+Morbidity+and+mortality+weekly+report&amp;amp;atitle=Rubella+vaccination+during+pregnancy--United+States%2C+1971-1985&amp;amp;aulast=centers&amp;amp;pid=%3Cauthor%3E%3C%2Fauthor%3E%3CAN%3E3084938%3C%2FAN%3E%3CDT%3EJournal%3A+Article%3C%2FDT%3E&amp;lt;2620. &amp;gt;&lt;/url&gt;&lt;/related-urls&gt;&lt;/urls&gt;&lt;remote-database-name&gt;Embase&lt;/remote-database-name&gt;&lt;remote-database-provider&gt;Ovid Technologies&lt;/remote-database-provider&gt;&lt;research-notes&gt;Full text here: http://www.cdc.gov/mmwr/preview/mmwrhtml/00000727.htm&lt;/research-notes&gt;&lt;/record&gt;&lt;/Cite&gt;&lt;/EndNote&gt;</w:instrText>
            </w:r>
            <w:r w:rsidR="00BF65BC" w:rsidRPr="005136E8">
              <w:rPr>
                <w:rFonts w:ascii="Times New Roman" w:hAnsi="Times New Roman"/>
                <w:color w:val="0000FF"/>
                <w:sz w:val="16"/>
                <w:szCs w:val="16"/>
                <w:u w:val="single"/>
                <w:vertAlign w:val="superscript"/>
                <w:lang w:val="de-DE"/>
              </w:rPr>
              <w:fldChar w:fldCharType="separate"/>
            </w:r>
            <w:r w:rsidR="002F59AF">
              <w:rPr>
                <w:rFonts w:ascii="Times New Roman" w:hAnsi="Times New Roman"/>
                <w:noProof/>
                <w:color w:val="0000FF"/>
                <w:sz w:val="16"/>
                <w:szCs w:val="16"/>
                <w:u w:val="single"/>
                <w:vertAlign w:val="superscript"/>
                <w:lang w:val="de-DE"/>
              </w:rPr>
              <w:t>[</w:t>
            </w:r>
            <w:hyperlink w:anchor="_ENREF_43" w:tooltip=", 1986 #13" w:history="1">
              <w:r w:rsidR="00152ACF">
                <w:rPr>
                  <w:rFonts w:ascii="Times New Roman" w:hAnsi="Times New Roman"/>
                  <w:noProof/>
                  <w:color w:val="0000FF"/>
                  <w:sz w:val="16"/>
                  <w:szCs w:val="16"/>
                  <w:u w:val="single"/>
                  <w:vertAlign w:val="superscript"/>
                  <w:lang w:val="de-DE"/>
                </w:rPr>
                <w:t>43</w:t>
              </w:r>
            </w:hyperlink>
            <w:r w:rsidR="002F59AF">
              <w:rPr>
                <w:rFonts w:ascii="Times New Roman" w:hAnsi="Times New Roman"/>
                <w:noProof/>
                <w:color w:val="0000FF"/>
                <w:sz w:val="16"/>
                <w:szCs w:val="16"/>
                <w:u w:val="single"/>
                <w:vertAlign w:val="superscript"/>
                <w:lang w:val="de-DE"/>
              </w:rPr>
              <w:t>]</w:t>
            </w:r>
            <w:r w:rsidR="00BF65BC" w:rsidRPr="005136E8">
              <w:rPr>
                <w:rFonts w:ascii="Times New Roman" w:hAnsi="Times New Roman"/>
                <w:color w:val="0000FF"/>
                <w:sz w:val="16"/>
                <w:szCs w:val="16"/>
                <w:u w:val="single"/>
                <w:vertAlign w:val="superscript"/>
                <w:lang w:val="de-DE"/>
              </w:rPr>
              <w:fldChar w:fldCharType="end"/>
            </w:r>
            <w:r w:rsidRPr="00D636E7">
              <w:rPr>
                <w:sz w:val="16"/>
                <w:szCs w:val="16"/>
                <w:vertAlign w:val="superscript"/>
              </w:rPr>
              <w:t>,</w:t>
            </w:r>
            <w:r w:rsidR="00BF65BC" w:rsidRPr="005136E8">
              <w:rPr>
                <w:rFonts w:ascii="Times New Roman" w:hAnsi="Times New Roman"/>
                <w:color w:val="0000FF"/>
                <w:sz w:val="16"/>
                <w:szCs w:val="16"/>
                <w:u w:val="single"/>
                <w:vertAlign w:val="superscript"/>
                <w:lang w:val="de-DE"/>
              </w:rPr>
              <w:fldChar w:fldCharType="begin"/>
            </w:r>
            <w:r w:rsidR="002F59AF">
              <w:rPr>
                <w:rFonts w:ascii="Times New Roman" w:hAnsi="Times New Roman"/>
                <w:color w:val="0000FF"/>
                <w:sz w:val="16"/>
                <w:szCs w:val="16"/>
                <w:u w:val="single"/>
                <w:vertAlign w:val="superscript"/>
                <w:lang w:val="de-DE"/>
              </w:rPr>
              <w:instrText xml:space="preserve"> ADDIN EN.CITE &lt;EndNote&gt;&lt;Cite ExcludeAuth="1"&gt;&lt;Year&gt;1986&lt;/Year&gt;&lt;RecNum&gt;16&lt;/RecNum&gt;&lt;DisplayText&gt;[44]&lt;/DisplayText&gt;&lt;record&gt;&lt;rec-number&gt;16&lt;/rec-number&gt;&lt;foreign-keys&gt;&lt;key app="EN" db-id="pzrr2wwec92vr1e5s2e5wx2twzax9tzvt5zt" timestamp="1381414332"&gt;16&lt;/key&gt;&lt;/foreign-keys&gt;&lt;ref-type name="Journal Article"&gt;17&lt;/ref-type&gt;&lt;contributors&gt;&lt;/contributors&gt;&lt;titles&gt;&lt;title&gt;Rubella Vaccination During Pregnancy&lt;/title&gt;&lt;secondary-title&gt;Drug Intelligence and Clinical Pharmacy&lt;/secondary-title&gt;&lt;short-title&gt;Rubella Vaccination During Pregnancy&lt;/short-title&gt;&lt;/titles&gt;&lt;periodical&gt;&lt;full-title&gt;Drug Intelligence and Clinical Pharmacy&lt;/full-title&gt;&lt;/periodical&gt;&lt;pages&gt;637-640&lt;/pages&gt;&lt;volume&gt;20&lt;/volume&gt;&lt;keywords&gt;&lt;keyword&gt;abnormalities,drug-induced [adverse drug events]&lt;/keyword&gt;&lt;keyword&gt;pregnancy [therapeutics]&lt;/keyword&gt;&lt;keyword&gt;pregnancy [adverse drug events]&lt;/keyword&gt;&lt;keyword&gt;vaccine,rubella [therapeutics]&lt;/keyword&gt;&lt;keyword&gt;vaccine,rubella [adverse drug events]&lt;/keyword&gt;&lt;/keywords&gt;&lt;dates&gt;&lt;year&gt;1986&lt;/year&gt;&lt;pub-dates&gt;&lt;date&gt;01/01/&lt;/date&gt;&lt;/pub-dates&gt;&lt;/dates&gt;&lt;isbn&gt;00126578&lt;/isbn&gt;&lt;urls&gt;&lt;related-urls&gt;&lt;url&gt;http://search.ebscohost.com/login.aspx?direct=true&amp;amp;AuthType=cookie,ip,shib&amp;amp;db=awn&amp;amp;AN=MICD-007134&amp;amp;site=ehost-live&lt;/url&gt;&lt;/related-urls&gt;&lt;/urls&gt;&lt;remote-database-name&gt;awn&lt;/remote-database-name&gt;&lt;remote-database-provider&gt;EBSCOhost&lt;/remote-database-provider&gt;&lt;/record&gt;&lt;/Cite&gt;&lt;/EndNote&gt;</w:instrText>
            </w:r>
            <w:r w:rsidR="00BF65BC" w:rsidRPr="005136E8">
              <w:rPr>
                <w:rFonts w:ascii="Times New Roman" w:hAnsi="Times New Roman"/>
                <w:color w:val="0000FF"/>
                <w:sz w:val="16"/>
                <w:szCs w:val="16"/>
                <w:u w:val="single"/>
                <w:vertAlign w:val="superscript"/>
                <w:lang w:val="de-DE"/>
              </w:rPr>
              <w:fldChar w:fldCharType="separate"/>
            </w:r>
            <w:r w:rsidR="002F59AF">
              <w:rPr>
                <w:rFonts w:ascii="Times New Roman" w:hAnsi="Times New Roman"/>
                <w:noProof/>
                <w:color w:val="0000FF"/>
                <w:sz w:val="16"/>
                <w:szCs w:val="16"/>
                <w:u w:val="single"/>
                <w:vertAlign w:val="superscript"/>
                <w:lang w:val="de-DE"/>
              </w:rPr>
              <w:t>[</w:t>
            </w:r>
            <w:hyperlink w:anchor="_ENREF_44" w:tooltip=", 1986 #16" w:history="1">
              <w:r w:rsidR="00152ACF">
                <w:rPr>
                  <w:rFonts w:ascii="Times New Roman" w:hAnsi="Times New Roman"/>
                  <w:noProof/>
                  <w:color w:val="0000FF"/>
                  <w:sz w:val="16"/>
                  <w:szCs w:val="16"/>
                  <w:u w:val="single"/>
                  <w:vertAlign w:val="superscript"/>
                  <w:lang w:val="de-DE"/>
                </w:rPr>
                <w:t>44</w:t>
              </w:r>
            </w:hyperlink>
            <w:r w:rsidR="002F59AF">
              <w:rPr>
                <w:rFonts w:ascii="Times New Roman" w:hAnsi="Times New Roman"/>
                <w:noProof/>
                <w:color w:val="0000FF"/>
                <w:sz w:val="16"/>
                <w:szCs w:val="16"/>
                <w:u w:val="single"/>
                <w:vertAlign w:val="superscript"/>
                <w:lang w:val="de-DE"/>
              </w:rPr>
              <w:t>]</w:t>
            </w:r>
            <w:r w:rsidR="00BF65BC" w:rsidRPr="005136E8">
              <w:rPr>
                <w:rFonts w:ascii="Times New Roman" w:hAnsi="Times New Roman"/>
                <w:color w:val="0000FF"/>
                <w:sz w:val="16"/>
                <w:szCs w:val="16"/>
                <w:u w:val="single"/>
                <w:vertAlign w:val="superscript"/>
                <w:lang w:val="de-DE"/>
              </w:rPr>
              <w:fldChar w:fldCharType="end"/>
            </w:r>
            <w:r w:rsidRPr="00D636E7">
              <w:rPr>
                <w:sz w:val="16"/>
                <w:szCs w:val="16"/>
                <w:vertAlign w:val="superscript"/>
              </w:rPr>
              <w:t xml:space="preserve"> ,</w:t>
            </w:r>
            <w:r w:rsidR="00BF65BC" w:rsidRPr="005136E8">
              <w:rPr>
                <w:rFonts w:ascii="Times New Roman" w:hAnsi="Times New Roman"/>
                <w:color w:val="0000FF"/>
                <w:sz w:val="16"/>
                <w:szCs w:val="16"/>
                <w:u w:val="single"/>
                <w:vertAlign w:val="superscript"/>
                <w:lang w:val="de-DE"/>
              </w:rPr>
              <w:fldChar w:fldCharType="begin"/>
            </w:r>
            <w:r w:rsidR="002F59AF">
              <w:rPr>
                <w:rFonts w:ascii="Times New Roman" w:hAnsi="Times New Roman"/>
                <w:color w:val="0000FF"/>
                <w:sz w:val="16"/>
                <w:szCs w:val="16"/>
                <w:u w:val="single"/>
                <w:vertAlign w:val="superscript"/>
                <w:lang w:val="de-DE"/>
              </w:rPr>
              <w:instrText xml:space="preserve"> ADDIN EN.CITE &lt;EndNote&gt;&lt;Cite ExcludeAuth="1"&gt;&lt;Year&gt;1987&lt;/Year&gt;&lt;RecNum&gt;17&lt;/RecNum&gt;&lt;DisplayText&gt;[45]&lt;/DisplayText&gt;&lt;record&gt;&lt;rec-number&gt;17&lt;/rec-number&gt;&lt;foreign-keys&gt;&lt;key app="EN" db-id="pzrr2wwec92vr1e5s2e5wx2twzax9tzvt5zt" timestamp="1381414332"&gt;17&lt;/key&gt;&lt;/foreign-keys&gt;&lt;ref-type name="Journal Article"&gt;17&lt;/ref-type&gt;&lt;contributors&gt;&lt;/contributors&gt;&lt;titles&gt;&lt;title&gt;Rubella vaccination during pregnancy--United States, 1971-1986&lt;/title&gt;&lt;secondary-title&gt;Mmwr&lt;/secondary-title&gt;&lt;short-title&gt;Rubella vaccination during pregnancy--United States, 1971-1986&lt;/short-title&gt;&lt;/titles&gt;&lt;periodical&gt;&lt;full-title&gt;Mmwr&lt;/full-title&gt;&lt;/periodical&gt;&lt;pages&gt;457-461&lt;/pages&gt;&lt;volume&gt;Morbidity and mortality weekly report. 36&lt;/volume&gt;&lt;number&gt;28&lt;/number&gt;&lt;dates&gt;&lt;year&gt;1987&lt;/year&gt;&lt;pub-dates&gt;&lt;date&gt;24 Jul&lt;/date&gt;&lt;/pub-dates&gt;&lt;/dates&gt;&lt;accession-num&gt;3110575&lt;/accession-num&gt;&lt;urls&gt;&lt;related-urls&gt;&lt;url&gt;http://ovidsp.ovid.com/ovidweb.cgi?T=JS&amp;amp;CSC=Y&amp;amp;NEWS=N&amp;amp;PAGE=fulltext&amp;amp;D=emed1b&amp;amp;AN=3110575http://lshtmsfx.hosted.exlibrisgroup.com/lshtm?sid=OVID:embase&amp;amp;id=pmid:3110575&amp;amp;id=doi:&amp;amp;issn=0149-2195&amp;amp;isbn=&amp;amp;volume=36&amp;amp;issue=28&amp;amp;spage=457&amp;amp;pages=457-461&amp;amp;date=1987&amp;amp;title=MMWR.+Morbidity+and+mortality+weekly+report&amp;amp;atitle=Rubella+vaccination+during+pregnancy--United+States%2C+1971-1986&amp;amp;aulast=centers&amp;amp;pid=%3Cauthor%3E%3C%2Fauthor%3E%3CAN%3E3110575%3C%2FAN%3E%3CDT%3EJournal%3A+Article%3C%2FDT%3E&amp;lt;2583. &amp;gt;&lt;/url&gt;&lt;/related-urls&gt;&lt;/urls&gt;&lt;remote-database-name&gt;Embase&lt;/remote-database-name&gt;&lt;remote-database-provider&gt;Ovid Technologies&lt;/remote-database-provider&gt;&lt;research-notes&gt;Full text here: http://www.cdc.gov/mmwr/preview/mmwrhtml/00000937.htm&lt;/research-notes&gt;&lt;/record&gt;&lt;/Cite&gt;&lt;/EndNote&gt;</w:instrText>
            </w:r>
            <w:r w:rsidR="00BF65BC" w:rsidRPr="005136E8">
              <w:rPr>
                <w:rFonts w:ascii="Times New Roman" w:hAnsi="Times New Roman"/>
                <w:color w:val="0000FF"/>
                <w:sz w:val="16"/>
                <w:szCs w:val="16"/>
                <w:u w:val="single"/>
                <w:vertAlign w:val="superscript"/>
                <w:lang w:val="de-DE"/>
              </w:rPr>
              <w:fldChar w:fldCharType="separate"/>
            </w:r>
            <w:r w:rsidR="002F59AF">
              <w:rPr>
                <w:rFonts w:ascii="Times New Roman" w:hAnsi="Times New Roman"/>
                <w:noProof/>
                <w:color w:val="0000FF"/>
                <w:sz w:val="16"/>
                <w:szCs w:val="16"/>
                <w:u w:val="single"/>
                <w:vertAlign w:val="superscript"/>
                <w:lang w:val="de-DE"/>
              </w:rPr>
              <w:t>[</w:t>
            </w:r>
            <w:hyperlink w:anchor="_ENREF_45" w:tooltip=", 1987 #17" w:history="1">
              <w:r w:rsidR="00152ACF">
                <w:rPr>
                  <w:rFonts w:ascii="Times New Roman" w:hAnsi="Times New Roman"/>
                  <w:noProof/>
                  <w:color w:val="0000FF"/>
                  <w:sz w:val="16"/>
                  <w:szCs w:val="16"/>
                  <w:u w:val="single"/>
                  <w:vertAlign w:val="superscript"/>
                  <w:lang w:val="de-DE"/>
                </w:rPr>
                <w:t>45</w:t>
              </w:r>
            </w:hyperlink>
            <w:r w:rsidR="002F59AF">
              <w:rPr>
                <w:rFonts w:ascii="Times New Roman" w:hAnsi="Times New Roman"/>
                <w:noProof/>
                <w:color w:val="0000FF"/>
                <w:sz w:val="16"/>
                <w:szCs w:val="16"/>
                <w:u w:val="single"/>
                <w:vertAlign w:val="superscript"/>
                <w:lang w:val="de-DE"/>
              </w:rPr>
              <w:t>]</w:t>
            </w:r>
            <w:r w:rsidR="00BF65BC" w:rsidRPr="005136E8">
              <w:rPr>
                <w:rFonts w:ascii="Times New Roman" w:hAnsi="Times New Roman"/>
                <w:color w:val="0000FF"/>
                <w:sz w:val="16"/>
                <w:szCs w:val="16"/>
                <w:u w:val="single"/>
                <w:vertAlign w:val="superscript"/>
                <w:lang w:val="de-DE"/>
              </w:rPr>
              <w:fldChar w:fldCharType="end"/>
            </w:r>
            <w:r w:rsidR="007C6963" w:rsidRPr="003C01B8">
              <w:rPr>
                <w:sz w:val="16"/>
                <w:szCs w:val="16"/>
                <w:vertAlign w:val="superscript"/>
                <w:lang w:val="de-DE"/>
              </w:rPr>
              <w:t xml:space="preserve"> , </w:t>
            </w:r>
            <w:r w:rsidR="00BF65BC" w:rsidRPr="005136E8">
              <w:rPr>
                <w:rFonts w:ascii="Times New Roman" w:hAnsi="Times New Roman"/>
                <w:color w:val="0000FF"/>
                <w:sz w:val="16"/>
                <w:szCs w:val="16"/>
                <w:u w:val="single"/>
                <w:vertAlign w:val="superscript"/>
                <w:lang w:val="de-DE"/>
              </w:rPr>
              <w:fldChar w:fldCharType="begin"/>
            </w:r>
            <w:r w:rsidR="002F59AF">
              <w:rPr>
                <w:rFonts w:ascii="Times New Roman" w:hAnsi="Times New Roman"/>
                <w:color w:val="0000FF"/>
                <w:sz w:val="16"/>
                <w:szCs w:val="16"/>
                <w:u w:val="single"/>
                <w:vertAlign w:val="superscript"/>
                <w:lang w:val="de-DE"/>
              </w:rPr>
              <w:instrText xml:space="preserve"> ADDIN EN.CITE &lt;EndNote&gt;&lt;Cite ExcludeAuth="1"&gt;&lt;Year&gt;1989&lt;/Year&gt;&lt;RecNum&gt;20&lt;/RecNum&gt;&lt;DisplayText&gt;[46]&lt;/DisplayText&gt;&lt;record&gt;&lt;rec-number&gt;20&lt;/rec-number&gt;&lt;foreign-keys&gt;&lt;key app="EN" db-id="pzrr2wwec92vr1e5s2e5wx2twzax9tzvt5zt" timestamp="1381414332"&gt;20&lt;/key&gt;&lt;/foreign-keys&gt;&lt;ref-type name="Journal Article"&gt;17&lt;/ref-type&gt;&lt;contributors&gt;&lt;/contributors&gt;&lt;titles&gt;&lt;title&gt;Rubella vaccination during pregnancy--United States, 1971-1988&lt;/title&gt;&lt;secondary-title&gt;Mmwr&lt;/secondary-title&gt;&lt;short-title&gt;Rubella vaccination during pregnancy--United States, 1971-1988&lt;/short-title&gt;&lt;/titles&gt;&lt;periodical&gt;&lt;full-title&gt;Mmwr&lt;/full-title&gt;&lt;/periodical&gt;&lt;pages&gt;289-293&lt;/pages&gt;&lt;volume&gt;Morbidity and mortality weekly report. 38&lt;/volume&gt;&lt;number&gt;17&lt;/number&gt;&lt;dates&gt;&lt;year&gt;1989&lt;/year&gt;&lt;pub-dates&gt;&lt;date&gt;5 May&lt;/date&gt;&lt;/pub-dates&gt;&lt;/dates&gt;&lt;accession-num&gt;2496289&lt;/accession-num&gt;&lt;urls&gt;&lt;related-urls&gt;&lt;url&gt;http://ovidsp.ovid.com/ovidweb.cgi?T=JS&amp;amp;CSC=Y&amp;amp;NEWS=N&amp;amp;PAGE=fulltext&amp;amp;D=emed2&amp;amp;AN=2496289http://lshtmsfx.hosted.exlibrisgroup.com/lshtm?sid=OVID:embase&amp;amp;id=pmid:2496289&amp;amp;id=doi:&amp;amp;issn=0149-2195&amp;amp;isbn=&amp;amp;volume=38&amp;amp;issue=17&amp;amp;spage=289&amp;amp;pages=289-293&amp;amp;date=1989&amp;amp;title=MMWR.+Morbidity+and+mortality+weekly+report&amp;amp;atitle=Rubella+vaccination+during+pregnancy--United+States%2C+1971-1988&amp;amp;aulast=centers&amp;amp;pid=%3Cauthor%3E%3C%2Fauthor%3E%3CAN%3E2496289%3C%2FAN%3E%3CDT%3EJournal%3A+Article%3C%2FDT%3E&amp;lt;1705. &amp;gt;&lt;/url&gt;&lt;/related-urls&gt;&lt;/urls&gt;&lt;remote-database-name&gt;Embase&lt;/remote-database-name&gt;&lt;remote-database-provider&gt;Ovid Technologies&lt;/remote-database-provider&gt;&lt;research-notes&gt;Full text here: http://www.cdc.gov/mmwr/preview/mmwrhtml/00001385.htm&lt;/research-notes&gt;&lt;/record&gt;&lt;/Cite&gt;&lt;/EndNote&gt;</w:instrText>
            </w:r>
            <w:r w:rsidR="00BF65BC" w:rsidRPr="005136E8">
              <w:rPr>
                <w:rFonts w:ascii="Times New Roman" w:hAnsi="Times New Roman"/>
                <w:color w:val="0000FF"/>
                <w:sz w:val="16"/>
                <w:szCs w:val="16"/>
                <w:u w:val="single"/>
                <w:vertAlign w:val="superscript"/>
                <w:lang w:val="de-DE"/>
              </w:rPr>
              <w:fldChar w:fldCharType="separate"/>
            </w:r>
            <w:r w:rsidR="002F59AF">
              <w:rPr>
                <w:rFonts w:ascii="Times New Roman" w:hAnsi="Times New Roman"/>
                <w:noProof/>
                <w:color w:val="0000FF"/>
                <w:sz w:val="16"/>
                <w:szCs w:val="16"/>
                <w:u w:val="single"/>
                <w:vertAlign w:val="superscript"/>
                <w:lang w:val="de-DE"/>
              </w:rPr>
              <w:t>[</w:t>
            </w:r>
            <w:hyperlink w:anchor="_ENREF_46" w:tooltip=", 1989 #20" w:history="1">
              <w:r w:rsidR="00152ACF">
                <w:rPr>
                  <w:rFonts w:ascii="Times New Roman" w:hAnsi="Times New Roman"/>
                  <w:noProof/>
                  <w:color w:val="0000FF"/>
                  <w:sz w:val="16"/>
                  <w:szCs w:val="16"/>
                  <w:u w:val="single"/>
                  <w:vertAlign w:val="superscript"/>
                  <w:lang w:val="de-DE"/>
                </w:rPr>
                <w:t>46</w:t>
              </w:r>
            </w:hyperlink>
            <w:r w:rsidR="002F59AF">
              <w:rPr>
                <w:rFonts w:ascii="Times New Roman" w:hAnsi="Times New Roman"/>
                <w:noProof/>
                <w:color w:val="0000FF"/>
                <w:sz w:val="16"/>
                <w:szCs w:val="16"/>
                <w:u w:val="single"/>
                <w:vertAlign w:val="superscript"/>
                <w:lang w:val="de-DE"/>
              </w:rPr>
              <w:t>]</w:t>
            </w:r>
            <w:r w:rsidR="00BF65BC" w:rsidRPr="005136E8">
              <w:rPr>
                <w:rFonts w:ascii="Times New Roman" w:hAnsi="Times New Roman"/>
                <w:color w:val="0000FF"/>
                <w:sz w:val="16"/>
                <w:szCs w:val="16"/>
                <w:u w:val="single"/>
                <w:vertAlign w:val="superscript"/>
                <w:lang w:val="de-DE"/>
              </w:rPr>
              <w:fldChar w:fldCharType="end"/>
            </w:r>
            <w:r w:rsidR="007C6963" w:rsidRPr="003C01B8">
              <w:rPr>
                <w:sz w:val="16"/>
                <w:szCs w:val="16"/>
                <w:vertAlign w:val="superscript"/>
                <w:lang w:val="de-DE"/>
              </w:rPr>
              <w:t>,</w:t>
            </w:r>
            <w:r w:rsidR="00BF65BC" w:rsidRPr="005136E8">
              <w:rPr>
                <w:rFonts w:ascii="Times New Roman" w:hAnsi="Times New Roman"/>
                <w:color w:val="0000FF"/>
                <w:sz w:val="16"/>
                <w:szCs w:val="16"/>
                <w:u w:val="single"/>
                <w:vertAlign w:val="superscript"/>
                <w:lang w:val="de-DE"/>
              </w:rPr>
              <w:fldChar w:fldCharType="begin"/>
            </w:r>
            <w:r w:rsidR="002F59AF">
              <w:rPr>
                <w:rFonts w:ascii="Times New Roman" w:hAnsi="Times New Roman"/>
                <w:color w:val="0000FF"/>
                <w:sz w:val="16"/>
                <w:szCs w:val="16"/>
                <w:u w:val="single"/>
                <w:vertAlign w:val="superscript"/>
                <w:lang w:val="de-DE"/>
              </w:rPr>
              <w:instrText xml:space="preserve"> ADDIN EN.CITE &lt;EndNote&gt;&lt;Cite&gt;&lt;Author&gt;Anonymous&lt;/Author&gt;&lt;Year&gt;1983&lt;/Year&gt;&lt;RecNum&gt;69&lt;/RecNum&gt;&lt;DisplayText&gt;[41]&lt;/DisplayText&gt;&lt;record&gt;&lt;rec-number&gt;69&lt;/rec-number&gt;&lt;foreign-keys&gt;&lt;key app="EN" db-id="pzrr2wwec92vr1e5s2e5wx2twzax9tzvt5zt" timestamp="1381414332"&gt;69&lt;/key&gt;&lt;/foreign-keys&gt;&lt;ref-type name="Journal Article"&gt;17&lt;/ref-type&gt;&lt;contributors&gt;&lt;authors&gt;&lt;author&gt;Anonymous&lt;/author&gt;&lt;/authors&gt;&lt;/contributors&gt;&lt;titles&gt;&lt;title&gt;Leads from the MMWR. Rubella vaccination during pregnancy--United States, 1971-1982&lt;/title&gt;&lt;secondary-title&gt;JAMA&lt;/secondary-title&gt;&lt;short-title&gt;Leads from the MMWR. Rubella vaccination during pregnancy--United States, 1971-1982&lt;/short-title&gt;&lt;/titles&gt;&lt;periodical&gt;&lt;full-title&gt;JAMA&lt;/full-title&gt;&lt;/periodical&gt;&lt;pages&gt;1383-4&lt;/pages&gt;&lt;volume&gt;250&lt;/volume&gt;&lt;number&gt;11&lt;/number&gt;&lt;dates&gt;&lt;year&gt;1983&lt;/year&gt;&lt;/dates&gt;&lt;accession-num&gt;6887452&lt;/accession-num&gt;&lt;work-type&gt;Comparative Study&lt;/work-type&gt;&lt;urls&gt;&lt;related-urls&gt;&lt;url&gt;http://ovidsp.ovid.com/ovidweb.cgi?T=JS&amp;amp;CSC=Y&amp;amp;NEWS=N&amp;amp;PAGE=fulltext&amp;amp;D=med2&amp;amp;AN=6887452http://lshtmsfx.hosted.exlibrisgroup.com/lshtm?sid=OVID:medline&amp;amp;id=pmid:6887452&amp;amp;id=doi:&amp;amp;issn=0098-7484&amp;amp;isbn=&amp;amp;volume=250&amp;amp;issue=11&amp;amp;spage=1383&amp;amp;pages=1383-4&amp;amp;date=1983&amp;amp;title=JAMA&amp;amp;atitle=Leads+from+the+MMWR.+Rubella+vaccination+during+pregnancy--United+States%2C+1971-1982.&amp;amp;aulast=&amp;amp;pid=%3Cauthor%3Eanonymous%3C%2Fauthor%3E%3CAN%3E6887452%3C%2FAN%3E%3CDT%3EComparative+Study%3C%2FDT%3E&lt;/url&gt;&lt;/related-urls&gt;&lt;/urls&gt;&lt;remote-database-name&gt;Medline&lt;/remote-database-name&gt;&lt;remote-database-provider&gt;Ovid Technologies&lt;/remote-database-provider&gt;&lt;/record&gt;&lt;/Cite&gt;&lt;/EndNote&gt;</w:instrText>
            </w:r>
            <w:r w:rsidR="00BF65BC" w:rsidRPr="005136E8">
              <w:rPr>
                <w:rFonts w:ascii="Times New Roman" w:hAnsi="Times New Roman"/>
                <w:color w:val="0000FF"/>
                <w:sz w:val="16"/>
                <w:szCs w:val="16"/>
                <w:u w:val="single"/>
                <w:vertAlign w:val="superscript"/>
                <w:lang w:val="de-DE"/>
              </w:rPr>
              <w:fldChar w:fldCharType="separate"/>
            </w:r>
            <w:r w:rsidR="002F59AF">
              <w:rPr>
                <w:rFonts w:ascii="Times New Roman" w:hAnsi="Times New Roman"/>
                <w:noProof/>
                <w:color w:val="0000FF"/>
                <w:sz w:val="16"/>
                <w:szCs w:val="16"/>
                <w:u w:val="single"/>
                <w:vertAlign w:val="superscript"/>
                <w:lang w:val="de-DE"/>
              </w:rPr>
              <w:t>[</w:t>
            </w:r>
            <w:hyperlink w:anchor="_ENREF_41" w:tooltip="Anonymous, 1983 #69" w:history="1">
              <w:r w:rsidR="00152ACF">
                <w:rPr>
                  <w:rFonts w:ascii="Times New Roman" w:hAnsi="Times New Roman"/>
                  <w:noProof/>
                  <w:color w:val="0000FF"/>
                  <w:sz w:val="16"/>
                  <w:szCs w:val="16"/>
                  <w:u w:val="single"/>
                  <w:vertAlign w:val="superscript"/>
                  <w:lang w:val="de-DE"/>
                </w:rPr>
                <w:t>41</w:t>
              </w:r>
            </w:hyperlink>
            <w:r w:rsidR="002F59AF">
              <w:rPr>
                <w:rFonts w:ascii="Times New Roman" w:hAnsi="Times New Roman"/>
                <w:noProof/>
                <w:color w:val="0000FF"/>
                <w:sz w:val="16"/>
                <w:szCs w:val="16"/>
                <w:u w:val="single"/>
                <w:vertAlign w:val="superscript"/>
                <w:lang w:val="de-DE"/>
              </w:rPr>
              <w:t>]</w:t>
            </w:r>
            <w:r w:rsidR="00BF65BC" w:rsidRPr="005136E8">
              <w:rPr>
                <w:rFonts w:ascii="Times New Roman" w:hAnsi="Times New Roman"/>
                <w:color w:val="0000FF"/>
                <w:sz w:val="16"/>
                <w:szCs w:val="16"/>
                <w:u w:val="single"/>
                <w:vertAlign w:val="superscript"/>
                <w:lang w:val="de-DE"/>
              </w:rPr>
              <w:fldChar w:fldCharType="end"/>
            </w:r>
            <w:r w:rsidR="007C6963" w:rsidRPr="003C01B8">
              <w:rPr>
                <w:sz w:val="16"/>
                <w:szCs w:val="16"/>
                <w:vertAlign w:val="superscript"/>
                <w:lang w:val="de-DE"/>
              </w:rPr>
              <w:t>,</w:t>
            </w:r>
            <w:r w:rsidR="00BF65BC" w:rsidRPr="005136E8">
              <w:rPr>
                <w:rFonts w:ascii="Times New Roman" w:hAnsi="Times New Roman"/>
                <w:color w:val="0000FF"/>
                <w:sz w:val="16"/>
                <w:szCs w:val="16"/>
                <w:u w:val="single"/>
                <w:vertAlign w:val="superscript"/>
                <w:lang w:val="de-DE"/>
              </w:rPr>
              <w:fldChar w:fldCharType="begin"/>
            </w:r>
            <w:r w:rsidR="002F59AF">
              <w:rPr>
                <w:rFonts w:ascii="Times New Roman" w:hAnsi="Times New Roman"/>
                <w:color w:val="0000FF"/>
                <w:sz w:val="16"/>
                <w:szCs w:val="16"/>
                <w:u w:val="single"/>
                <w:vertAlign w:val="superscript"/>
                <w:lang w:val="de-DE"/>
              </w:rPr>
              <w:instrText xml:space="preserve"> ADDIN EN.CITE &lt;EndNote&gt;&lt;Cite&gt;&lt;Author&gt;Anonymous&lt;/Author&gt;&lt;Year&gt;1986&lt;/Year&gt;&lt;RecNum&gt;72&lt;/RecNum&gt;&lt;DisplayText&gt;[47]&lt;/DisplayText&gt;&lt;record&gt;&lt;rec-number&gt;72&lt;/rec-number&gt;&lt;foreign-keys&gt;&lt;key app="EN" db-id="pzrr2wwec92vr1e5s2e5wx2twzax9tzvt5zt" timestamp="1381414332"&gt;72&lt;/key&gt;&lt;/foreign-keys&gt;&lt;ref-type name="Journal Article"&gt;17&lt;/ref-type&gt;&lt;contributors&gt;&lt;authors&gt;&lt;author&gt;Anonymous&lt;/author&gt;&lt;/authors&gt;&lt;/contributors&gt;&lt;titles&gt;&lt;title&gt;Leads from the MMWR. Rubella vaccination during pregnancy--United States, 1971-1985&lt;/title&gt;&lt;secondary-title&gt;JAMA&lt;/secondary-title&gt;&lt;short-title&gt;Leads from the MMWR. Rubella vaccination during pregnancy--United States, 1971-1985&lt;/short-title&gt;&lt;/titles&gt;&lt;periodical&gt;&lt;full-title&gt;JAMA&lt;/full-title&gt;&lt;/periodical&gt;&lt;pages&gt;2867, 2873, 2876&lt;/pages&gt;&lt;volume&gt;255&lt;/volume&gt;&lt;number&gt;21&lt;/number&gt;&lt;dates&gt;&lt;year&gt;1986&lt;/year&gt;&lt;/dates&gt;&lt;accession-num&gt;3702000&lt;/accession-num&gt;&lt;urls&gt;&lt;related-urls&gt;&lt;url&gt;http://ovidsp.ovid.com/ovidweb.cgi?T=JS&amp;amp;CSC=Y&amp;amp;NEWS=N&amp;amp;PAGE=fulltext&amp;amp;D=med2&amp;amp;AN=3702000http://lshtmsfx.hosted.exlibrisgroup.com/lshtm?sid=OVID:medline&amp;amp;id=pmid:3702000&amp;amp;id=doi:&amp;amp;issn=0098-7484&amp;amp;isbn=&amp;amp;volume=255&amp;amp;issue=21&amp;amp;spage=2867&amp;amp;pages=2867%2C+2873%2C+2876&amp;amp;date=1986&amp;amp;title=JAMA&amp;amp;atitle=Leads+from+the+MMWR.+Rubella+vaccination+during+pregnancy--United+States%2C+1971-1985.&amp;amp;aulast=&amp;amp;pid=%3Cauthor%3Eanonymous%3C%2Fauthor%3E%3CAN%3E3702000%3C%2FAN%3E%3CDT%3EJournal+Article%3C%2FDT%3E&lt;/url&gt;&lt;/related-urls&gt;&lt;/urls&gt;&lt;remote-database-name&gt;Medline&lt;/remote-database-name&gt;&lt;remote-database-provider&gt;Ovid Technologies&lt;/remote-database-provider&gt;&lt;/record&gt;&lt;/Cite&gt;&lt;/EndNote&gt;</w:instrText>
            </w:r>
            <w:r w:rsidR="00BF65BC" w:rsidRPr="005136E8">
              <w:rPr>
                <w:rFonts w:ascii="Times New Roman" w:hAnsi="Times New Roman"/>
                <w:color w:val="0000FF"/>
                <w:sz w:val="16"/>
                <w:szCs w:val="16"/>
                <w:u w:val="single"/>
                <w:vertAlign w:val="superscript"/>
                <w:lang w:val="de-DE"/>
              </w:rPr>
              <w:fldChar w:fldCharType="separate"/>
            </w:r>
            <w:r w:rsidR="002F59AF">
              <w:rPr>
                <w:rFonts w:ascii="Times New Roman" w:hAnsi="Times New Roman"/>
                <w:noProof/>
                <w:color w:val="0000FF"/>
                <w:sz w:val="16"/>
                <w:szCs w:val="16"/>
                <w:u w:val="single"/>
                <w:vertAlign w:val="superscript"/>
                <w:lang w:val="de-DE"/>
              </w:rPr>
              <w:t>[</w:t>
            </w:r>
            <w:hyperlink w:anchor="_ENREF_47" w:tooltip="Anonymous, 1986 #72" w:history="1">
              <w:r w:rsidR="00152ACF">
                <w:rPr>
                  <w:rFonts w:ascii="Times New Roman" w:hAnsi="Times New Roman"/>
                  <w:noProof/>
                  <w:color w:val="0000FF"/>
                  <w:sz w:val="16"/>
                  <w:szCs w:val="16"/>
                  <w:u w:val="single"/>
                  <w:vertAlign w:val="superscript"/>
                  <w:lang w:val="de-DE"/>
                </w:rPr>
                <w:t>47</w:t>
              </w:r>
            </w:hyperlink>
            <w:r w:rsidR="002F59AF">
              <w:rPr>
                <w:rFonts w:ascii="Times New Roman" w:hAnsi="Times New Roman"/>
                <w:noProof/>
                <w:color w:val="0000FF"/>
                <w:sz w:val="16"/>
                <w:szCs w:val="16"/>
                <w:u w:val="single"/>
                <w:vertAlign w:val="superscript"/>
                <w:lang w:val="de-DE"/>
              </w:rPr>
              <w:t>]</w:t>
            </w:r>
            <w:r w:rsidR="00BF65BC" w:rsidRPr="005136E8">
              <w:rPr>
                <w:rFonts w:ascii="Times New Roman" w:hAnsi="Times New Roman"/>
                <w:color w:val="0000FF"/>
                <w:sz w:val="16"/>
                <w:szCs w:val="16"/>
                <w:u w:val="single"/>
                <w:vertAlign w:val="superscript"/>
                <w:lang w:val="de-DE"/>
              </w:rPr>
              <w:fldChar w:fldCharType="end"/>
            </w:r>
            <w:r w:rsidR="007C6963" w:rsidRPr="003C01B8">
              <w:rPr>
                <w:sz w:val="16"/>
                <w:szCs w:val="16"/>
                <w:vertAlign w:val="superscript"/>
                <w:lang w:val="de-DE"/>
              </w:rPr>
              <w:t xml:space="preserve"> ,</w:t>
            </w:r>
            <w:r w:rsidR="00BF65BC" w:rsidRPr="00C03988">
              <w:rPr>
                <w:rFonts w:ascii="Times New Roman" w:hAnsi="Times New Roman"/>
                <w:color w:val="0000FF"/>
                <w:sz w:val="16"/>
                <w:szCs w:val="16"/>
                <w:u w:val="single"/>
                <w:vertAlign w:val="superscript"/>
                <w:lang w:val="de-DE"/>
              </w:rPr>
              <w:fldChar w:fldCharType="begin"/>
            </w:r>
            <w:r w:rsidR="002F59AF">
              <w:rPr>
                <w:rFonts w:ascii="Times New Roman" w:hAnsi="Times New Roman"/>
                <w:color w:val="0000FF"/>
                <w:sz w:val="16"/>
                <w:szCs w:val="16"/>
                <w:u w:val="single"/>
                <w:vertAlign w:val="superscript"/>
                <w:lang w:val="de-DE"/>
              </w:rPr>
              <w:instrText xml:space="preserve"> ADDIN EN.CITE &lt;EndNote&gt;&lt;Cite&gt;&lt;Author&gt;Anonymous&lt;/Author&gt;&lt;Year&gt;1987&lt;/Year&gt;&lt;RecNum&gt;73&lt;/RecNum&gt;&lt;DisplayText&gt;[48]&lt;/DisplayText&gt;&lt;record&gt;&lt;rec-number&gt;73&lt;/rec-number&gt;&lt;foreign-keys&gt;&lt;key app="EN" db-id="pzrr2wwec92vr1e5s2e5wx2twzax9tzvt5zt" timestamp="1381414332"&gt;73&lt;/key&gt;&lt;/foreign-keys&gt;&lt;ref-type name="Journal Article"&gt;17&lt;/ref-type&gt;&lt;contributors&gt;&lt;authors&gt;&lt;author&gt;Anonymous&lt;/author&gt;&lt;/authors&gt;&lt;/contributors&gt;&lt;titles&gt;&lt;title&gt;Leads from the MMWR. Rubella vaccination during pregnancy--United States, 1971-1986&lt;/title&gt;&lt;secondary-title&gt;JAMA&lt;/secondary-title&gt;&lt;short-title&gt;Leads from the MMWR. Rubella vaccination during pregnancy--United States, 1971-1986&lt;/short-title&gt;&lt;/titles&gt;&lt;periodical&gt;&lt;full-title&gt;JAMA&lt;/full-title&gt;&lt;/periodical&gt;&lt;pages&gt;753, 757&lt;/pages&gt;&lt;volume&gt;258&lt;/volume&gt;&lt;number&gt;6&lt;/number&gt;&lt;dates&gt;&lt;year&gt;1987&lt;/year&gt;&lt;/dates&gt;&lt;accession-num&gt;3612997&lt;/accession-num&gt;&lt;urls&gt;&lt;related-urls&gt;&lt;url&gt;http://ovidsp.ovid.com/ovidweb.cgi?T=JS&amp;amp;CSC=Y&amp;amp;NEWS=N&amp;amp;PAGE=fulltext&amp;amp;D=med2&amp;amp;AN=3612997http://lshtmsfx.hosted.exlibrisgroup.com/lshtm?sid=OVID:medline&amp;amp;id=pmid:3612997&amp;amp;id=doi:&amp;amp;issn=0098-7484&amp;amp;isbn=&amp;amp;volume=258&amp;amp;issue=6&amp;amp;spage=753&amp;amp;pages=753%2C+757&amp;amp;date=1987&amp;amp;title=JAMA&amp;amp;atitle=Leads+from+the+MMWR.+Rubella+vaccination+during+pregnancy--United+States%2C+1971-1986.&amp;amp;aulast=&amp;amp;pid=%3Cauthor%3Eanonymous%3C%2Fauthor%3E%3CAN%3E3612997%3C%2FAN%3E%3CDT%3EJournal+Article%3C%2FDT%3E&lt;/url&gt;&lt;/related-urls&gt;&lt;/urls&gt;&lt;remote-database-name&gt;Medline&lt;/remote-database-name&gt;&lt;remote-database-provider&gt;Ovid Technologies&lt;/remote-database-provider&gt;&lt;/record&gt;&lt;/Cite&gt;&lt;/EndNote&gt;</w:instrText>
            </w:r>
            <w:r w:rsidR="00BF65BC" w:rsidRPr="00C03988">
              <w:rPr>
                <w:rFonts w:ascii="Times New Roman" w:hAnsi="Times New Roman"/>
                <w:color w:val="0000FF"/>
                <w:sz w:val="16"/>
                <w:szCs w:val="16"/>
                <w:u w:val="single"/>
                <w:vertAlign w:val="superscript"/>
                <w:lang w:val="de-DE"/>
              </w:rPr>
              <w:fldChar w:fldCharType="separate"/>
            </w:r>
            <w:r w:rsidR="002F59AF">
              <w:rPr>
                <w:rFonts w:ascii="Times New Roman" w:hAnsi="Times New Roman"/>
                <w:noProof/>
                <w:color w:val="0000FF"/>
                <w:sz w:val="16"/>
                <w:szCs w:val="16"/>
                <w:u w:val="single"/>
                <w:vertAlign w:val="superscript"/>
                <w:lang w:val="de-DE"/>
              </w:rPr>
              <w:t>[</w:t>
            </w:r>
            <w:hyperlink w:anchor="_ENREF_48" w:tooltip="Anonymous, 1987 #73" w:history="1">
              <w:r w:rsidR="00152ACF">
                <w:rPr>
                  <w:rFonts w:ascii="Times New Roman" w:hAnsi="Times New Roman"/>
                  <w:noProof/>
                  <w:color w:val="0000FF"/>
                  <w:sz w:val="16"/>
                  <w:szCs w:val="16"/>
                  <w:u w:val="single"/>
                  <w:vertAlign w:val="superscript"/>
                  <w:lang w:val="de-DE"/>
                </w:rPr>
                <w:t>48</w:t>
              </w:r>
            </w:hyperlink>
            <w:r w:rsidR="002F59AF">
              <w:rPr>
                <w:rFonts w:ascii="Times New Roman" w:hAnsi="Times New Roman"/>
                <w:noProof/>
                <w:color w:val="0000FF"/>
                <w:sz w:val="16"/>
                <w:szCs w:val="16"/>
                <w:u w:val="single"/>
                <w:vertAlign w:val="superscript"/>
                <w:lang w:val="de-DE"/>
              </w:rPr>
              <w:t>]</w:t>
            </w:r>
            <w:r w:rsidR="00BF65BC" w:rsidRPr="00C03988">
              <w:rPr>
                <w:rFonts w:ascii="Times New Roman" w:hAnsi="Times New Roman"/>
                <w:color w:val="0000FF"/>
                <w:sz w:val="16"/>
                <w:szCs w:val="16"/>
                <w:u w:val="single"/>
                <w:vertAlign w:val="superscript"/>
                <w:lang w:val="de-DE"/>
              </w:rPr>
              <w:fldChar w:fldCharType="end"/>
            </w:r>
            <w:r w:rsidR="007C6963" w:rsidRPr="00C03988">
              <w:rPr>
                <w:sz w:val="16"/>
                <w:szCs w:val="16"/>
                <w:vertAlign w:val="superscript"/>
                <w:lang w:val="de-DE"/>
              </w:rPr>
              <w:t xml:space="preserve"> , </w:t>
            </w:r>
            <w:r w:rsidR="00BF65BC" w:rsidRPr="00C03988">
              <w:rPr>
                <w:rFonts w:ascii="Times New Roman" w:hAnsi="Times New Roman"/>
                <w:color w:val="0000FF"/>
                <w:sz w:val="16"/>
                <w:szCs w:val="16"/>
                <w:u w:val="single"/>
                <w:vertAlign w:val="superscript"/>
                <w:lang w:val="de-DE"/>
              </w:rPr>
              <w:fldChar w:fldCharType="begin"/>
            </w:r>
            <w:r w:rsidR="002F59AF">
              <w:rPr>
                <w:rFonts w:ascii="Times New Roman" w:hAnsi="Times New Roman"/>
                <w:color w:val="0000FF"/>
                <w:sz w:val="16"/>
                <w:szCs w:val="16"/>
                <w:u w:val="single"/>
                <w:vertAlign w:val="superscript"/>
                <w:lang w:val="de-DE"/>
              </w:rPr>
              <w:instrText xml:space="preserve"> ADDIN EN.CITE &lt;EndNote&gt;&lt;Cite&gt;&lt;Author&gt;The American College Of&lt;/Author&gt;&lt;Year&gt;1993&lt;/Year&gt;&lt;RecNum&gt;600&lt;/RecNum&gt;&lt;DisplayText&gt;[49]&lt;/DisplayText&gt;&lt;record&gt;&lt;rec-number&gt;600&lt;/rec-number&gt;&lt;foreign-keys&gt;&lt;key app="EN" db-id="pzrr2wwec92vr1e5s2e5wx2twzax9tzvt5zt" timestamp="1381414335"&gt;600&lt;/key&gt;&lt;/foreign-keys&gt;&lt;ref-type name="Journal Article"&gt;17&lt;/ref-type&gt;&lt;contributors&gt;&lt;authors&gt;&lt;author&gt;The American College Of, Obstetricians&lt;/author&gt;&lt;author&gt;Gynecologists, Technical&lt;/author&gt;&lt;author&gt;Bulletin Number, august&lt;/author&gt;&lt;/authors&gt;&lt;/contributors&gt;&lt;titles&gt;&lt;title&gt;Rubella and pregnancy&lt;/title&gt;&lt;secondary-title&gt;International Journal of Gynecology and Obstetrics&lt;/secondary-title&gt;&lt;short-title&gt;Rubella and pregnancy&lt;/short-title&gt;&lt;/titles&gt;&lt;periodical&gt;&lt;full-title&gt;International Journal of Gynecology and Obstetrics&lt;/full-title&gt;&lt;/periodical&gt;&lt;pages&gt;60-66&lt;/pages&gt;&lt;volume&gt;42&lt;/volume&gt;&lt;number&gt;1&lt;/number&gt;&lt;dates&gt;&lt;year&gt;1993&lt;/year&gt;&lt;pub-dates&gt;&lt;date&gt;1993&lt;/date&gt;&lt;/pub-dates&gt;&lt;/dates&gt;&lt;isbn&gt;0020-7292&lt;/isbn&gt;&lt;accession-num&gt;BCI:BCI199345068134&lt;/accession-num&gt;&lt;urls&gt;&lt;related-urls&gt;&lt;url&gt;&amp;lt;Go to ISI&amp;gt;://BCI:BCI199345068134&lt;/url&gt;&lt;/related-urls&gt;&lt;/urls&gt;&lt;/record&gt;&lt;/Cite&gt;&lt;/EndNote&gt;</w:instrText>
            </w:r>
            <w:r w:rsidR="00BF65BC" w:rsidRPr="00C03988">
              <w:rPr>
                <w:rFonts w:ascii="Times New Roman" w:hAnsi="Times New Roman"/>
                <w:color w:val="0000FF"/>
                <w:sz w:val="16"/>
                <w:szCs w:val="16"/>
                <w:u w:val="single"/>
                <w:vertAlign w:val="superscript"/>
                <w:lang w:val="de-DE"/>
              </w:rPr>
              <w:fldChar w:fldCharType="separate"/>
            </w:r>
            <w:r w:rsidR="002F59AF">
              <w:rPr>
                <w:rFonts w:ascii="Times New Roman" w:hAnsi="Times New Roman"/>
                <w:noProof/>
                <w:color w:val="0000FF"/>
                <w:sz w:val="16"/>
                <w:szCs w:val="16"/>
                <w:u w:val="single"/>
                <w:vertAlign w:val="superscript"/>
                <w:lang w:val="de-DE"/>
              </w:rPr>
              <w:t>[</w:t>
            </w:r>
            <w:hyperlink w:anchor="_ENREF_49" w:tooltip="The American College Of, 1993 #600" w:history="1">
              <w:r w:rsidR="00152ACF">
                <w:rPr>
                  <w:rFonts w:ascii="Times New Roman" w:hAnsi="Times New Roman"/>
                  <w:noProof/>
                  <w:color w:val="0000FF"/>
                  <w:sz w:val="16"/>
                  <w:szCs w:val="16"/>
                  <w:u w:val="single"/>
                  <w:vertAlign w:val="superscript"/>
                  <w:lang w:val="de-DE"/>
                </w:rPr>
                <w:t>49</w:t>
              </w:r>
            </w:hyperlink>
            <w:r w:rsidR="002F59AF">
              <w:rPr>
                <w:rFonts w:ascii="Times New Roman" w:hAnsi="Times New Roman"/>
                <w:noProof/>
                <w:color w:val="0000FF"/>
                <w:sz w:val="16"/>
                <w:szCs w:val="16"/>
                <w:u w:val="single"/>
                <w:vertAlign w:val="superscript"/>
                <w:lang w:val="de-DE"/>
              </w:rPr>
              <w:t>]</w:t>
            </w:r>
            <w:r w:rsidR="00BF65BC" w:rsidRPr="00C03988">
              <w:rPr>
                <w:rFonts w:ascii="Times New Roman" w:hAnsi="Times New Roman"/>
                <w:color w:val="0000FF"/>
                <w:sz w:val="16"/>
                <w:szCs w:val="16"/>
                <w:u w:val="single"/>
                <w:vertAlign w:val="superscript"/>
                <w:lang w:val="de-DE"/>
              </w:rPr>
              <w:fldChar w:fldCharType="end"/>
            </w:r>
          </w:p>
          <w:p w14:paraId="10B3C02D" w14:textId="77777777" w:rsidR="005136E8" w:rsidRPr="00721256" w:rsidRDefault="007C6963" w:rsidP="005136E8">
            <w:pPr>
              <w:spacing w:after="0"/>
              <w:rPr>
                <w:sz w:val="16"/>
                <w:szCs w:val="16"/>
                <w:lang w:val="de-DE"/>
              </w:rPr>
            </w:pPr>
            <w:r w:rsidRPr="00721256">
              <w:rPr>
                <w:sz w:val="16"/>
                <w:szCs w:val="16"/>
                <w:lang w:val="de-DE"/>
              </w:rPr>
              <w:t>The 3 women with unknown vaccine all had live births with no adverse events</w:t>
            </w:r>
          </w:p>
          <w:p w14:paraId="5AE033EC" w14:textId="77777777" w:rsidR="005136E8" w:rsidRPr="00721256" w:rsidRDefault="005136E8" w:rsidP="00EE5C1F">
            <w:pPr>
              <w:spacing w:after="0"/>
              <w:rPr>
                <w:sz w:val="16"/>
                <w:szCs w:val="16"/>
                <w:lang w:val="de-DE"/>
              </w:rPr>
            </w:pPr>
          </w:p>
        </w:tc>
      </w:tr>
      <w:tr w:rsidR="000F154E" w:rsidRPr="005136E8" w14:paraId="573C404B" w14:textId="77777777" w:rsidTr="00E930BF">
        <w:tc>
          <w:tcPr>
            <w:tcW w:w="1471" w:type="dxa"/>
            <w:tcBorders>
              <w:top w:val="single" w:sz="4" w:space="0" w:color="auto"/>
              <w:left w:val="single" w:sz="4" w:space="0" w:color="auto"/>
              <w:bottom w:val="single" w:sz="4" w:space="0" w:color="auto"/>
              <w:right w:val="single" w:sz="4" w:space="0" w:color="auto"/>
            </w:tcBorders>
            <w:hideMark/>
          </w:tcPr>
          <w:p w14:paraId="0FC5077C" w14:textId="2AA565F9" w:rsidR="005136E8" w:rsidRPr="005136E8" w:rsidRDefault="00D636E7" w:rsidP="002F59AF">
            <w:pPr>
              <w:rPr>
                <w:sz w:val="16"/>
                <w:szCs w:val="16"/>
              </w:rPr>
            </w:pPr>
            <w:r w:rsidRPr="00D636E7">
              <w:rPr>
                <w:b/>
                <w:sz w:val="16"/>
                <w:szCs w:val="16"/>
              </w:rPr>
              <w:t>Vaccine in Pregnancy register, ACIP, 1989</w:t>
            </w:r>
            <w:r w:rsidR="00BF65BC" w:rsidRPr="005136E8">
              <w:rPr>
                <w:rFonts w:ascii="Times New Roman" w:hAnsi="Times New Roman"/>
                <w:b/>
                <w:color w:val="0000FF"/>
                <w:sz w:val="16"/>
                <w:szCs w:val="16"/>
                <w:u w:val="single"/>
                <w:lang w:val="de-DE"/>
              </w:rPr>
              <w:fldChar w:fldCharType="begin"/>
            </w:r>
            <w:r w:rsidR="002F59AF">
              <w:rPr>
                <w:rFonts w:ascii="Times New Roman" w:hAnsi="Times New Roman"/>
                <w:b/>
                <w:color w:val="0000FF"/>
                <w:sz w:val="16"/>
                <w:szCs w:val="16"/>
                <w:u w:val="single"/>
                <w:lang w:val="de-DE"/>
              </w:rPr>
              <w:instrText xml:space="preserve"> ADDIN EN.CITE &lt;EndNote&gt;&lt;Cite&gt;&lt;Author&gt;Anonymous&lt;/Author&gt;&lt;Year&gt;1989&lt;/Year&gt;&lt;RecNum&gt;75&lt;/RecNum&gt;&lt;DisplayText&gt;[50]&lt;/DisplayText&gt;&lt;record&gt;&lt;rec-number&gt;75&lt;/rec-number&gt;&lt;foreign-keys&gt;&lt;key app="EN" db-id="pzrr2wwec92vr1e5s2e5wx2twzax9tzvt5zt" timestamp="1381414332"&gt;75&lt;/key&gt;&lt;/foreign-keys&gt;&lt;ref-type name="Journal Article"&gt;17&lt;/ref-type&gt;&lt;contributors&gt;&lt;authors&gt;&lt;author&gt;Anonymous&lt;/author&gt;&lt;/authors&gt;&lt;/contributors&gt;&lt;titles&gt;&lt;title&gt;Leads from the MMWR. Rubella vaccination during pregnancy--United States, 1971-1988&lt;/title&gt;&lt;secondary-title&gt;JAMA&lt;/secondary-title&gt;&lt;short-title&gt;Leads from the MMWR. Rubella vaccination during pregnancy--United States, 1971-1988&lt;/short-title&gt;&lt;/titles&gt;&lt;periodical&gt;&lt;full-title&gt;JAMA&lt;/full-title&gt;&lt;/periodical&gt;&lt;pages&gt;3374-5, 3383&lt;/pages&gt;&lt;volume&gt;261&lt;/volume&gt;&lt;number&gt;23&lt;/number&gt;&lt;dates&gt;&lt;year&gt;1989&lt;/year&gt;&lt;/dates&gt;&lt;accession-num&gt;2724477&lt;/accession-num&gt;&lt;urls&gt;&lt;related-urls&gt;&lt;url&gt;http://ovidsp.ovid.com/ovidweb.cgi?T=JS&amp;amp;CSC=Y&amp;amp;NEWS=N&amp;amp;PAGE=fulltext&amp;amp;D=med3&amp;amp;AN=2724477http://lshtmsfx.hosted.exlibrisgroup.com/lshtm?sid=OVID:medline&amp;amp;id=pmid:2724477&amp;amp;id=doi:&amp;amp;issn=0098-7484&amp;amp;isbn=&amp;amp;volume=261&amp;amp;issue=23&amp;amp;spage=3374&amp;amp;pages=3374-5%2C+3383&amp;amp;date=1989&amp;amp;title=JAMA&amp;amp;atitle=Leads+from+the+MMWR.+Rubella+vaccination+during+pregnancy--United+States%2C+1971-1988.&amp;amp;aulast=&amp;amp;pid=%3Cauthor%3Eanonymous%3C%2Fauthor%3E%3CAN%3E2724477%3C%2FAN%3E%3CDT%3EJournal+Article%3C%2FDT%3E&lt;/url&gt;&lt;/related-urls&gt;&lt;/urls&gt;&lt;remote-database-name&gt;Medline&lt;/remote-database-name&gt;&lt;remote-database-provider&gt;Ovid Technologies&lt;/remote-database-provider&gt;&lt;/record&gt;&lt;/Cite&gt;&lt;/EndNote&gt;</w:instrText>
            </w:r>
            <w:r w:rsidR="00BF65BC" w:rsidRPr="005136E8">
              <w:rPr>
                <w:rFonts w:ascii="Times New Roman" w:hAnsi="Times New Roman"/>
                <w:b/>
                <w:color w:val="0000FF"/>
                <w:sz w:val="16"/>
                <w:szCs w:val="16"/>
                <w:u w:val="single"/>
                <w:lang w:val="de-DE"/>
              </w:rPr>
              <w:fldChar w:fldCharType="separate"/>
            </w:r>
            <w:r w:rsidR="002F59AF">
              <w:rPr>
                <w:rFonts w:ascii="Times New Roman" w:hAnsi="Times New Roman"/>
                <w:b/>
                <w:noProof/>
                <w:color w:val="0000FF"/>
                <w:sz w:val="16"/>
                <w:szCs w:val="16"/>
                <w:u w:val="single"/>
                <w:lang w:val="de-DE"/>
              </w:rPr>
              <w:t>[</w:t>
            </w:r>
            <w:hyperlink w:anchor="_ENREF_50" w:tooltip="Anonymous, 1989 #75" w:history="1">
              <w:r w:rsidR="00152ACF">
                <w:rPr>
                  <w:rFonts w:ascii="Times New Roman" w:hAnsi="Times New Roman"/>
                  <w:b/>
                  <w:noProof/>
                  <w:color w:val="0000FF"/>
                  <w:sz w:val="16"/>
                  <w:szCs w:val="16"/>
                  <w:u w:val="single"/>
                  <w:lang w:val="de-DE"/>
                </w:rPr>
                <w:t>50</w:t>
              </w:r>
            </w:hyperlink>
            <w:r w:rsidR="002F59AF">
              <w:rPr>
                <w:rFonts w:ascii="Times New Roman" w:hAnsi="Times New Roman"/>
                <w:b/>
                <w:noProof/>
                <w:color w:val="0000FF"/>
                <w:sz w:val="16"/>
                <w:szCs w:val="16"/>
                <w:u w:val="single"/>
                <w:lang w:val="de-DE"/>
              </w:rPr>
              <w:t>]</w:t>
            </w:r>
            <w:r w:rsidR="00BF65BC" w:rsidRPr="005136E8">
              <w:rPr>
                <w:rFonts w:ascii="Times New Roman" w:hAnsi="Times New Roman"/>
                <w:b/>
                <w:color w:val="0000FF"/>
                <w:sz w:val="16"/>
                <w:szCs w:val="16"/>
                <w:u w:val="single"/>
                <w:lang w:val="de-DE"/>
              </w:rPr>
              <w:fldChar w:fldCharType="end"/>
            </w:r>
          </w:p>
        </w:tc>
        <w:tc>
          <w:tcPr>
            <w:tcW w:w="1128" w:type="dxa"/>
            <w:tcBorders>
              <w:top w:val="single" w:sz="4" w:space="0" w:color="auto"/>
              <w:left w:val="single" w:sz="4" w:space="0" w:color="auto"/>
              <w:bottom w:val="single" w:sz="4" w:space="0" w:color="auto"/>
              <w:right w:val="single" w:sz="4" w:space="0" w:color="auto"/>
            </w:tcBorders>
            <w:hideMark/>
          </w:tcPr>
          <w:p w14:paraId="14BCD267" w14:textId="77777777" w:rsidR="005136E8" w:rsidRPr="005136E8" w:rsidRDefault="005136E8" w:rsidP="005136E8">
            <w:pPr>
              <w:rPr>
                <w:sz w:val="16"/>
                <w:szCs w:val="16"/>
                <w:lang w:val="de-DE"/>
              </w:rPr>
            </w:pPr>
            <w:r w:rsidRPr="005136E8">
              <w:rPr>
                <w:sz w:val="16"/>
                <w:szCs w:val="16"/>
                <w:lang w:val="de-DE"/>
              </w:rPr>
              <w:t>US, 1979- 1988, Report</w:t>
            </w:r>
          </w:p>
        </w:tc>
        <w:tc>
          <w:tcPr>
            <w:tcW w:w="1426" w:type="dxa"/>
            <w:tcBorders>
              <w:top w:val="single" w:sz="4" w:space="0" w:color="auto"/>
              <w:left w:val="single" w:sz="4" w:space="0" w:color="auto"/>
              <w:bottom w:val="single" w:sz="4" w:space="0" w:color="auto"/>
              <w:right w:val="single" w:sz="4" w:space="0" w:color="auto"/>
            </w:tcBorders>
            <w:hideMark/>
          </w:tcPr>
          <w:p w14:paraId="2AE06F4B" w14:textId="77777777" w:rsidR="005136E8" w:rsidRPr="005136E8" w:rsidRDefault="00D636E7" w:rsidP="005136E8">
            <w:pPr>
              <w:spacing w:after="0"/>
              <w:rPr>
                <w:sz w:val="16"/>
                <w:szCs w:val="16"/>
              </w:rPr>
            </w:pPr>
            <w:r w:rsidRPr="00D636E7">
              <w:rPr>
                <w:sz w:val="16"/>
                <w:szCs w:val="16"/>
              </w:rPr>
              <w:t>RA 27/3</w:t>
            </w:r>
          </w:p>
          <w:p w14:paraId="7F1A5AB9" w14:textId="77777777" w:rsidR="005136E8" w:rsidRPr="005136E8" w:rsidRDefault="00D636E7" w:rsidP="00EE5C1F">
            <w:pPr>
              <w:spacing w:after="0"/>
              <w:rPr>
                <w:sz w:val="16"/>
                <w:szCs w:val="16"/>
              </w:rPr>
            </w:pPr>
            <w:r w:rsidRPr="00D636E7">
              <w:rPr>
                <w:sz w:val="16"/>
                <w:szCs w:val="16"/>
              </w:rPr>
              <w:t xml:space="preserve">Inadvertent vaccination during pregnancy </w:t>
            </w:r>
          </w:p>
        </w:tc>
        <w:tc>
          <w:tcPr>
            <w:tcW w:w="2090" w:type="dxa"/>
            <w:tcBorders>
              <w:top w:val="single" w:sz="4" w:space="0" w:color="auto"/>
              <w:left w:val="single" w:sz="4" w:space="0" w:color="auto"/>
              <w:bottom w:val="single" w:sz="4" w:space="0" w:color="auto"/>
              <w:right w:val="single" w:sz="4" w:space="0" w:color="auto"/>
            </w:tcBorders>
          </w:tcPr>
          <w:p w14:paraId="31175A2D" w14:textId="77777777" w:rsidR="005136E8" w:rsidRPr="005136E8" w:rsidRDefault="005136E8" w:rsidP="005136E8">
            <w:pPr>
              <w:spacing w:after="0"/>
              <w:rPr>
                <w:sz w:val="16"/>
                <w:szCs w:val="16"/>
                <w:lang w:val="de-DE"/>
              </w:rPr>
            </w:pPr>
            <w:r w:rsidRPr="005136E8">
              <w:rPr>
                <w:sz w:val="16"/>
                <w:szCs w:val="16"/>
                <w:lang w:val="de-DE"/>
              </w:rPr>
              <w:t>272 (39.8%) susc.,</w:t>
            </w:r>
          </w:p>
          <w:p w14:paraId="67EB4AA2" w14:textId="77777777" w:rsidR="005136E8" w:rsidRPr="005136E8" w:rsidRDefault="005136E8" w:rsidP="005136E8">
            <w:pPr>
              <w:spacing w:after="0"/>
              <w:rPr>
                <w:sz w:val="16"/>
                <w:szCs w:val="16"/>
                <w:lang w:val="de-DE"/>
              </w:rPr>
            </w:pPr>
            <w:r w:rsidRPr="005136E8">
              <w:rPr>
                <w:sz w:val="16"/>
                <w:szCs w:val="16"/>
                <w:lang w:val="de-DE"/>
              </w:rPr>
              <w:t>32 (4.7%) immune,</w:t>
            </w:r>
          </w:p>
          <w:p w14:paraId="489B2455" w14:textId="77777777" w:rsidR="005136E8" w:rsidRPr="005136E8" w:rsidRDefault="005136E8" w:rsidP="005136E8">
            <w:pPr>
              <w:spacing w:after="0"/>
              <w:rPr>
                <w:sz w:val="16"/>
                <w:szCs w:val="16"/>
                <w:lang w:val="de-DE"/>
              </w:rPr>
            </w:pPr>
            <w:r w:rsidRPr="005136E8">
              <w:rPr>
                <w:sz w:val="16"/>
                <w:szCs w:val="16"/>
                <w:lang w:val="de-DE"/>
              </w:rPr>
              <w:t>379 (55.4%) unknown</w:t>
            </w:r>
          </w:p>
          <w:p w14:paraId="02CDB7E9" w14:textId="77777777" w:rsidR="005136E8" w:rsidRPr="005136E8" w:rsidRDefault="005136E8" w:rsidP="005136E8">
            <w:pPr>
              <w:rPr>
                <w:sz w:val="16"/>
                <w:szCs w:val="16"/>
                <w:lang w:val="de-DE"/>
              </w:rPr>
            </w:pPr>
          </w:p>
        </w:tc>
        <w:tc>
          <w:tcPr>
            <w:tcW w:w="1287" w:type="dxa"/>
            <w:tcBorders>
              <w:top w:val="single" w:sz="4" w:space="0" w:color="auto"/>
              <w:left w:val="single" w:sz="4" w:space="0" w:color="auto"/>
              <w:bottom w:val="single" w:sz="4" w:space="0" w:color="auto"/>
              <w:right w:val="single" w:sz="4" w:space="0" w:color="auto"/>
            </w:tcBorders>
            <w:hideMark/>
          </w:tcPr>
          <w:p w14:paraId="29150FC2" w14:textId="77777777" w:rsidR="005136E8" w:rsidRPr="005136E8" w:rsidRDefault="00D636E7" w:rsidP="005136E8">
            <w:pPr>
              <w:rPr>
                <w:sz w:val="16"/>
                <w:szCs w:val="16"/>
              </w:rPr>
            </w:pPr>
            <w:r w:rsidRPr="00D636E7">
              <w:rPr>
                <w:sz w:val="16"/>
                <w:szCs w:val="16"/>
              </w:rPr>
              <w:t>Known for susc. only: Median= 14 days before conception</w:t>
            </w:r>
          </w:p>
        </w:tc>
        <w:tc>
          <w:tcPr>
            <w:tcW w:w="2241" w:type="dxa"/>
            <w:tcBorders>
              <w:top w:val="single" w:sz="4" w:space="0" w:color="auto"/>
              <w:left w:val="single" w:sz="4" w:space="0" w:color="auto"/>
              <w:bottom w:val="single" w:sz="4" w:space="0" w:color="auto"/>
              <w:right w:val="single" w:sz="4" w:space="0" w:color="auto"/>
            </w:tcBorders>
            <w:hideMark/>
          </w:tcPr>
          <w:p w14:paraId="280A3C1A" w14:textId="77777777" w:rsidR="005136E8" w:rsidRPr="005136E8" w:rsidRDefault="00D636E7" w:rsidP="005136E8">
            <w:pPr>
              <w:spacing w:after="0"/>
              <w:rPr>
                <w:sz w:val="16"/>
                <w:szCs w:val="16"/>
              </w:rPr>
            </w:pPr>
            <w:r w:rsidRPr="00D636E7">
              <w:rPr>
                <w:sz w:val="16"/>
                <w:szCs w:val="16"/>
              </w:rPr>
              <w:t>254 susc. pregnancies with complete follow up.</w:t>
            </w:r>
          </w:p>
          <w:p w14:paraId="2BB08BE3" w14:textId="77777777" w:rsidR="005136E8" w:rsidRPr="005136E8" w:rsidRDefault="00D636E7" w:rsidP="005136E8">
            <w:pPr>
              <w:rPr>
                <w:sz w:val="16"/>
                <w:szCs w:val="16"/>
              </w:rPr>
            </w:pPr>
            <w:r w:rsidRPr="00D636E7">
              <w:rPr>
                <w:sz w:val="16"/>
                <w:szCs w:val="16"/>
              </w:rPr>
              <w:t>212 live infants by 210 mothers followed up with serologic evaluations performed on 154 of them</w:t>
            </w:r>
          </w:p>
        </w:tc>
        <w:tc>
          <w:tcPr>
            <w:tcW w:w="2673" w:type="dxa"/>
            <w:tcBorders>
              <w:top w:val="single" w:sz="4" w:space="0" w:color="auto"/>
              <w:left w:val="single" w:sz="4" w:space="0" w:color="auto"/>
              <w:bottom w:val="single" w:sz="4" w:space="0" w:color="auto"/>
              <w:right w:val="single" w:sz="4" w:space="0" w:color="auto"/>
            </w:tcBorders>
          </w:tcPr>
          <w:p w14:paraId="2EF34028" w14:textId="77777777" w:rsidR="005136E8" w:rsidRPr="005136E8" w:rsidRDefault="00D636E7" w:rsidP="005136E8">
            <w:pPr>
              <w:spacing w:after="0"/>
              <w:rPr>
                <w:sz w:val="16"/>
                <w:szCs w:val="16"/>
              </w:rPr>
            </w:pPr>
            <w:r w:rsidRPr="00D636E7">
              <w:rPr>
                <w:b/>
                <w:sz w:val="16"/>
                <w:szCs w:val="16"/>
              </w:rPr>
              <w:t xml:space="preserve">0 CRS </w:t>
            </w:r>
            <w:r w:rsidRPr="00D636E7">
              <w:rPr>
                <w:sz w:val="16"/>
                <w:szCs w:val="16"/>
              </w:rPr>
              <w:t xml:space="preserve">in 212 live births </w:t>
            </w:r>
          </w:p>
          <w:p w14:paraId="44F11D51" w14:textId="77777777" w:rsidR="005136E8" w:rsidRPr="005136E8" w:rsidRDefault="00D636E7" w:rsidP="005136E8">
            <w:pPr>
              <w:spacing w:after="0"/>
              <w:rPr>
                <w:sz w:val="16"/>
                <w:szCs w:val="16"/>
              </w:rPr>
            </w:pPr>
            <w:r w:rsidRPr="00D636E7">
              <w:rPr>
                <w:b/>
                <w:sz w:val="16"/>
                <w:szCs w:val="16"/>
              </w:rPr>
              <w:t>3/154 (1.9%)</w:t>
            </w:r>
            <w:r w:rsidRPr="00D636E7">
              <w:rPr>
                <w:sz w:val="16"/>
                <w:szCs w:val="16"/>
              </w:rPr>
              <w:t xml:space="preserve"> </w:t>
            </w:r>
            <w:r w:rsidRPr="00D636E7">
              <w:rPr>
                <w:b/>
                <w:sz w:val="16"/>
                <w:szCs w:val="16"/>
              </w:rPr>
              <w:t>CRI</w:t>
            </w:r>
            <w:r w:rsidRPr="00D636E7">
              <w:rPr>
                <w:sz w:val="16"/>
                <w:szCs w:val="16"/>
              </w:rPr>
              <w:t xml:space="preserve"> susc</w:t>
            </w:r>
            <w:r w:rsidR="00C03988">
              <w:rPr>
                <w:sz w:val="16"/>
                <w:szCs w:val="16"/>
              </w:rPr>
              <w:t>.</w:t>
            </w:r>
            <w:r w:rsidRPr="00D636E7">
              <w:rPr>
                <w:sz w:val="16"/>
                <w:szCs w:val="16"/>
              </w:rPr>
              <w:t xml:space="preserve"> </w:t>
            </w:r>
          </w:p>
          <w:p w14:paraId="70FE7DA5" w14:textId="77777777" w:rsidR="005136E8" w:rsidRPr="005136E8" w:rsidRDefault="00D636E7" w:rsidP="005136E8">
            <w:pPr>
              <w:spacing w:after="0"/>
              <w:rPr>
                <w:b/>
                <w:sz w:val="16"/>
                <w:szCs w:val="16"/>
              </w:rPr>
            </w:pPr>
            <w:r w:rsidRPr="00D636E7">
              <w:rPr>
                <w:b/>
                <w:sz w:val="16"/>
                <w:szCs w:val="16"/>
              </w:rPr>
              <w:t>Spontaneous Abortions:</w:t>
            </w:r>
          </w:p>
          <w:p w14:paraId="6E271F3F" w14:textId="77777777" w:rsidR="005136E8" w:rsidRPr="005136E8" w:rsidRDefault="00D636E7" w:rsidP="005136E8">
            <w:pPr>
              <w:spacing w:after="0"/>
              <w:rPr>
                <w:sz w:val="16"/>
                <w:szCs w:val="16"/>
              </w:rPr>
            </w:pPr>
            <w:r w:rsidRPr="00D636E7">
              <w:rPr>
                <w:sz w:val="16"/>
                <w:szCs w:val="16"/>
              </w:rPr>
              <w:t>13/254 (5.1%) in susc</w:t>
            </w:r>
            <w:r w:rsidR="00C03988">
              <w:rPr>
                <w:sz w:val="16"/>
                <w:szCs w:val="16"/>
              </w:rPr>
              <w:t>.</w:t>
            </w:r>
          </w:p>
          <w:p w14:paraId="6DE69AE9" w14:textId="77777777" w:rsidR="005136E8" w:rsidRPr="005136E8" w:rsidRDefault="00D636E7" w:rsidP="005136E8">
            <w:pPr>
              <w:spacing w:after="0"/>
              <w:rPr>
                <w:sz w:val="16"/>
                <w:szCs w:val="16"/>
              </w:rPr>
            </w:pPr>
            <w:r w:rsidRPr="00D636E7">
              <w:rPr>
                <w:sz w:val="16"/>
                <w:szCs w:val="16"/>
              </w:rPr>
              <w:t>1/31 (3.2%) in immunes,</w:t>
            </w:r>
          </w:p>
          <w:p w14:paraId="42D1D38E" w14:textId="77777777" w:rsidR="005136E8" w:rsidRPr="005136E8" w:rsidRDefault="00D636E7" w:rsidP="005136E8">
            <w:pPr>
              <w:spacing w:after="0"/>
              <w:rPr>
                <w:sz w:val="16"/>
                <w:szCs w:val="16"/>
              </w:rPr>
            </w:pPr>
            <w:r w:rsidRPr="00D636E7">
              <w:rPr>
                <w:sz w:val="16"/>
                <w:szCs w:val="16"/>
              </w:rPr>
              <w:t>8/351 (2.3%) in unknown,</w:t>
            </w:r>
          </w:p>
          <w:p w14:paraId="06ADD29E" w14:textId="77777777" w:rsidR="005136E8" w:rsidRPr="005136E8" w:rsidRDefault="00D636E7" w:rsidP="005136E8">
            <w:pPr>
              <w:spacing w:after="0"/>
              <w:rPr>
                <w:b/>
                <w:sz w:val="16"/>
                <w:szCs w:val="16"/>
              </w:rPr>
            </w:pPr>
            <w:r w:rsidRPr="00D636E7">
              <w:rPr>
                <w:b/>
                <w:sz w:val="16"/>
                <w:szCs w:val="16"/>
              </w:rPr>
              <w:t>Induced abortions:</w:t>
            </w:r>
          </w:p>
          <w:p w14:paraId="5575BDAE" w14:textId="4DF72C41" w:rsidR="005136E8" w:rsidRPr="005136E8" w:rsidRDefault="00D636E7" w:rsidP="005136E8">
            <w:pPr>
              <w:spacing w:after="0"/>
              <w:rPr>
                <w:sz w:val="16"/>
                <w:szCs w:val="16"/>
              </w:rPr>
            </w:pPr>
            <w:r w:rsidRPr="00D636E7">
              <w:rPr>
                <w:sz w:val="16"/>
                <w:szCs w:val="16"/>
              </w:rPr>
              <w:t>31/254 (12.2%) susc</w:t>
            </w:r>
            <w:r w:rsidR="00C03988">
              <w:rPr>
                <w:sz w:val="16"/>
                <w:szCs w:val="16"/>
              </w:rPr>
              <w:t>.</w:t>
            </w:r>
          </w:p>
          <w:p w14:paraId="20FAA497" w14:textId="77777777" w:rsidR="005136E8" w:rsidRPr="005136E8" w:rsidRDefault="00D636E7" w:rsidP="005136E8">
            <w:pPr>
              <w:spacing w:after="0"/>
              <w:rPr>
                <w:b/>
                <w:sz w:val="16"/>
                <w:szCs w:val="16"/>
              </w:rPr>
            </w:pPr>
            <w:r w:rsidRPr="00D636E7">
              <w:rPr>
                <w:b/>
                <w:sz w:val="16"/>
                <w:szCs w:val="16"/>
              </w:rPr>
              <w:t>Intrauterine infections</w:t>
            </w:r>
          </w:p>
          <w:p w14:paraId="4A88E94E" w14:textId="0AD683EF" w:rsidR="005136E8" w:rsidRPr="00313793" w:rsidRDefault="00D636E7" w:rsidP="005136E8">
            <w:pPr>
              <w:spacing w:after="0"/>
              <w:rPr>
                <w:sz w:val="16"/>
                <w:szCs w:val="16"/>
                <w:lang w:val="en-US"/>
              </w:rPr>
            </w:pPr>
            <w:r w:rsidRPr="00D636E7">
              <w:rPr>
                <w:sz w:val="16"/>
                <w:szCs w:val="16"/>
              </w:rPr>
              <w:t xml:space="preserve"> (1/32 (3.1%) culture of products of conception of susc.  </w:t>
            </w:r>
            <w:r w:rsidR="005136E8" w:rsidRPr="00313793">
              <w:rPr>
                <w:sz w:val="16"/>
                <w:szCs w:val="16"/>
                <w:lang w:val="en-US"/>
              </w:rPr>
              <w:t>with “replicating rubella virus</w:t>
            </w:r>
            <w:r w:rsidR="00492908">
              <w:rPr>
                <w:bCs/>
                <w:sz w:val="16"/>
                <w:szCs w:val="16"/>
              </w:rPr>
              <w:t>”</w:t>
            </w:r>
            <w:r w:rsidR="00492908" w:rsidRPr="00313793">
              <w:rPr>
                <w:sz w:val="16"/>
                <w:szCs w:val="16"/>
                <w:lang w:val="en-US"/>
              </w:rPr>
              <w:t xml:space="preserve"> </w:t>
            </w:r>
          </w:p>
          <w:p w14:paraId="016B34E0" w14:textId="77777777" w:rsidR="005136E8" w:rsidRPr="00313793" w:rsidRDefault="005136E8" w:rsidP="005136E8">
            <w:pPr>
              <w:spacing w:after="0"/>
              <w:rPr>
                <w:b/>
                <w:sz w:val="16"/>
                <w:szCs w:val="16"/>
                <w:lang w:val="en-US"/>
              </w:rPr>
            </w:pPr>
            <w:r w:rsidRPr="00313793">
              <w:rPr>
                <w:sz w:val="16"/>
                <w:szCs w:val="16"/>
                <w:lang w:val="en-US"/>
              </w:rPr>
              <w:t>24/351 (6.8%) unknown</w:t>
            </w:r>
          </w:p>
          <w:p w14:paraId="08D81932" w14:textId="77777777" w:rsidR="005136E8" w:rsidRPr="00313793" w:rsidRDefault="005136E8" w:rsidP="005136E8">
            <w:pPr>
              <w:spacing w:after="0"/>
              <w:rPr>
                <w:sz w:val="16"/>
                <w:szCs w:val="16"/>
                <w:lang w:val="en-US"/>
              </w:rPr>
            </w:pPr>
          </w:p>
        </w:tc>
        <w:tc>
          <w:tcPr>
            <w:tcW w:w="1310" w:type="dxa"/>
            <w:tcBorders>
              <w:top w:val="single" w:sz="4" w:space="0" w:color="auto"/>
              <w:left w:val="single" w:sz="4" w:space="0" w:color="auto"/>
              <w:bottom w:val="single" w:sz="4" w:space="0" w:color="auto"/>
              <w:right w:val="single" w:sz="4" w:space="0" w:color="auto"/>
            </w:tcBorders>
            <w:hideMark/>
          </w:tcPr>
          <w:p w14:paraId="654B3FE5" w14:textId="77777777" w:rsidR="005136E8" w:rsidRPr="005136E8" w:rsidRDefault="00D636E7" w:rsidP="005136E8">
            <w:pPr>
              <w:rPr>
                <w:sz w:val="16"/>
                <w:szCs w:val="16"/>
              </w:rPr>
            </w:pPr>
            <w:r w:rsidRPr="00D636E7">
              <w:rPr>
                <w:sz w:val="16"/>
                <w:szCs w:val="16"/>
              </w:rPr>
              <w:t>Yes, but unclear type of test</w:t>
            </w:r>
          </w:p>
        </w:tc>
        <w:tc>
          <w:tcPr>
            <w:tcW w:w="2238" w:type="dxa"/>
            <w:tcBorders>
              <w:top w:val="single" w:sz="4" w:space="0" w:color="auto"/>
              <w:left w:val="single" w:sz="4" w:space="0" w:color="auto"/>
              <w:bottom w:val="single" w:sz="4" w:space="0" w:color="auto"/>
              <w:right w:val="single" w:sz="4" w:space="0" w:color="auto"/>
            </w:tcBorders>
          </w:tcPr>
          <w:p w14:paraId="12DF2A65" w14:textId="169578BA" w:rsidR="005136E8" w:rsidRPr="00113701" w:rsidRDefault="00D636E7" w:rsidP="005136E8">
            <w:pPr>
              <w:spacing w:after="0" w:line="240" w:lineRule="auto"/>
              <w:rPr>
                <w:sz w:val="16"/>
                <w:szCs w:val="16"/>
              </w:rPr>
            </w:pPr>
            <w:r w:rsidRPr="00D636E7">
              <w:rPr>
                <w:sz w:val="16"/>
                <w:szCs w:val="16"/>
              </w:rPr>
              <w:t xml:space="preserve">other references refer to this </w:t>
            </w:r>
            <w:r w:rsidR="0082312B" w:rsidRPr="005136E8">
              <w:rPr>
                <w:sz w:val="16"/>
                <w:szCs w:val="16"/>
                <w:lang w:val="de-DE"/>
              </w:rPr>
              <w:fldChar w:fldCharType="begin">
                <w:fldData xml:space="preserve">PEVuZE5vdGU+PENpdGU+PEF1dGhvcj5CYXJ0PC9BdXRob3I+PFllYXI+MTk4NTwvWWVhcj48UmVj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</w:fldData>
              </w:fldChar>
            </w:r>
            <w:r w:rsidR="002F59AF">
              <w:rPr>
                <w:sz w:val="16"/>
                <w:szCs w:val="16"/>
                <w:lang w:val="de-DE"/>
              </w:rPr>
              <w:instrText xml:space="preserve"> ADDIN EN.CITE </w:instrText>
            </w:r>
            <w:r w:rsidR="002F59AF">
              <w:rPr>
                <w:sz w:val="16"/>
                <w:szCs w:val="16"/>
                <w:lang w:val="de-DE"/>
              </w:rPr>
              <w:fldChar w:fldCharType="begin">
                <w:fldData xml:space="preserve">PEVuZE5vdGU+PENpdGU+PEF1dGhvcj5CYXJ0PC9BdXRob3I+PFllYXI+MTk4NTwvWWVhcj48UmVj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</w:fldData>
              </w:fldChar>
            </w:r>
            <w:r w:rsidR="002F59AF">
              <w:rPr>
                <w:sz w:val="16"/>
                <w:szCs w:val="16"/>
                <w:lang w:val="de-DE"/>
              </w:rPr>
              <w:instrText xml:space="preserve"> ADDIN EN.CITE.DATA </w:instrText>
            </w:r>
            <w:r w:rsidR="002F59AF">
              <w:rPr>
                <w:sz w:val="16"/>
                <w:szCs w:val="16"/>
                <w:lang w:val="de-DE"/>
              </w:rPr>
            </w:r>
            <w:r w:rsidR="002F59AF">
              <w:rPr>
                <w:sz w:val="16"/>
                <w:szCs w:val="16"/>
                <w:lang w:val="de-DE"/>
              </w:rPr>
              <w:fldChar w:fldCharType="end"/>
            </w:r>
            <w:r w:rsidR="0082312B" w:rsidRPr="005136E8">
              <w:rPr>
                <w:sz w:val="16"/>
                <w:szCs w:val="16"/>
                <w:lang w:val="de-DE"/>
              </w:rPr>
            </w:r>
            <w:r w:rsidR="0082312B" w:rsidRPr="005136E8">
              <w:rPr>
                <w:sz w:val="16"/>
                <w:szCs w:val="16"/>
                <w:lang w:val="de-DE"/>
              </w:rPr>
              <w:fldChar w:fldCharType="separate"/>
            </w:r>
            <w:r w:rsidR="002F59AF">
              <w:rPr>
                <w:noProof/>
                <w:sz w:val="16"/>
                <w:szCs w:val="16"/>
                <w:lang w:val="de-DE"/>
              </w:rPr>
              <w:t>[</w:t>
            </w:r>
            <w:hyperlink w:anchor="_ENREF_9" w:tooltip="Preblud, 1981 #1159" w:history="1">
              <w:r w:rsidR="00152ACF">
                <w:rPr>
                  <w:noProof/>
                  <w:sz w:val="16"/>
                  <w:szCs w:val="16"/>
                  <w:lang w:val="de-DE"/>
                </w:rPr>
                <w:t>9</w:t>
              </w:r>
            </w:hyperlink>
            <w:r w:rsidR="002F59AF">
              <w:rPr>
                <w:noProof/>
                <w:sz w:val="16"/>
                <w:szCs w:val="16"/>
                <w:lang w:val="de-DE"/>
              </w:rPr>
              <w:t>,</w:t>
            </w:r>
            <w:hyperlink w:anchor="_ENREF_25" w:tooltip="Bart  SW, 1985 #110" w:history="1">
              <w:r w:rsidR="00152ACF">
                <w:rPr>
                  <w:noProof/>
                  <w:sz w:val="16"/>
                  <w:szCs w:val="16"/>
                  <w:lang w:val="de-DE"/>
                </w:rPr>
                <w:t>25</w:t>
              </w:r>
            </w:hyperlink>
            <w:r w:rsidR="002F59AF">
              <w:rPr>
                <w:noProof/>
                <w:sz w:val="16"/>
                <w:szCs w:val="16"/>
                <w:lang w:val="de-DE"/>
              </w:rPr>
              <w:t>,</w:t>
            </w:r>
            <w:hyperlink w:anchor="_ENREF_42" w:tooltip=", 1984 #10" w:history="1">
              <w:r w:rsidR="00152ACF">
                <w:rPr>
                  <w:noProof/>
                  <w:sz w:val="16"/>
                  <w:szCs w:val="16"/>
                  <w:lang w:val="de-DE"/>
                </w:rPr>
                <w:t>42</w:t>
              </w:r>
            </w:hyperlink>
            <w:r w:rsidR="002F59AF">
              <w:rPr>
                <w:noProof/>
                <w:sz w:val="16"/>
                <w:szCs w:val="16"/>
                <w:lang w:val="de-DE"/>
              </w:rPr>
              <w:t>]</w:t>
            </w:r>
            <w:r w:rsidR="0082312B" w:rsidRPr="005136E8">
              <w:rPr>
                <w:sz w:val="16"/>
                <w:szCs w:val="16"/>
                <w:lang w:val="de-DE"/>
              </w:rPr>
              <w:fldChar w:fldCharType="end"/>
            </w:r>
            <w:r w:rsidRPr="00D636E7">
              <w:rPr>
                <w:sz w:val="16"/>
                <w:szCs w:val="16"/>
              </w:rPr>
              <w:t xml:space="preserve"> </w:t>
            </w:r>
            <w:r w:rsidR="00BF65BC" w:rsidRPr="005136E8">
              <w:rPr>
                <w:rFonts w:ascii="Times New Roman" w:hAnsi="Times New Roman"/>
                <w:color w:val="0000FF"/>
                <w:sz w:val="16"/>
                <w:szCs w:val="16"/>
                <w:u w:val="single"/>
                <w:lang w:val="de-DE"/>
              </w:rPr>
              <w:fldChar w:fldCharType="begin"/>
            </w:r>
            <w:r w:rsidR="002F59AF">
              <w:rPr>
                <w:rFonts w:ascii="Times New Roman" w:hAnsi="Times New Roman"/>
                <w:color w:val="0000FF"/>
                <w:sz w:val="16"/>
                <w:szCs w:val="16"/>
                <w:u w:val="single"/>
                <w:lang w:val="de-DE"/>
              </w:rPr>
              <w:instrText xml:space="preserve"> ADDIN EN.CITE &lt;EndNote&gt;&lt;Cite ExcludeAuth="1"&gt;&lt;Year&gt;1986&lt;/Year&gt;&lt;RecNum&gt;13&lt;/RecNum&gt;&lt;DisplayText&gt;[43]&lt;/DisplayText&gt;&lt;record&gt;&lt;rec-number&gt;13&lt;/rec-number&gt;&lt;foreign-keys&gt;&lt;key app="EN" db-id="pzrr2wwec92vr1e5s2e5wx2twzax9tzvt5zt" timestamp="1381414332"&gt;13&lt;/key&gt;&lt;/foreign-keys&gt;&lt;ref-type name="Journal Article"&gt;17&lt;/ref-type&gt;&lt;contributors&gt;&lt;/contributors&gt;&lt;titles&gt;&lt;title&gt;Rubella vaccination during pregnancy--United States, 1971-1985&lt;/title&gt;&lt;secondary-title&gt;Mmwr&lt;/secondary-title&gt;&lt;short-title&gt;Rubella vaccination during pregnancy--United States, 1971-1985&lt;/short-title&gt;&lt;/titles&gt;&lt;periodical&gt;&lt;full-title&gt;Mmwr&lt;/full-title&gt;&lt;/periodical&gt;&lt;pages&gt;275-276, 281-284&lt;/pages&gt;&lt;volume&gt;Morbidity and mortality weekly report. 35&lt;/volume&gt;&lt;number&gt;17&lt;/number&gt;&lt;dates&gt;&lt;year&gt;1986&lt;/year&gt;&lt;pub-dates&gt;&lt;date&gt;2 May&lt;/date&gt;&lt;/pub-dates&gt;&lt;/dates&gt;&lt;accession-num&gt;3084938&lt;/accession-num&gt;&lt;urls&gt;&lt;related-urls&gt;&lt;url&gt;http://ovidsp.ovid.com/ovidweb.cgi?T=JS&amp;amp;CSC=Y&amp;amp;NEWS=N&amp;amp;PAGE=fulltext&amp;amp;D=emed1b&amp;amp;AN=3084938http://lshtmsfx.hosted.exlibrisgroup.com/lshtm?sid=OVID:embase&amp;amp;id=pmid:3084938&amp;amp;id=doi:&amp;amp;issn=0149-2195&amp;amp;isbn=&amp;amp;volume=35&amp;amp;issue=17&amp;amp;spage=275&amp;amp;pages=275-276%2C+281-284&amp;amp;date=1986&amp;amp;title=MMWR.+Morbidity+and+mortality+weekly+report&amp;amp;atitle=Rubella+vaccination+during+pregnancy--United+States%2C+1971-1985&amp;amp;aulast=centers&amp;amp;pid=%3Cauthor%3E%3C%2Fauthor%3E%3CAN%3E3084938%3C%2FAN%3E%3CDT%3EJournal%3A+Article%3C%2FDT%3E&amp;lt;2620. &amp;gt;&lt;/url&gt;&lt;/related-urls&gt;&lt;/urls&gt;&lt;remote-database-name&gt;Embase&lt;/remote-database-name&gt;&lt;remote-database-provider&gt;Ovid Technologies&lt;/remote-database-provider&gt;&lt;research-notes&gt;Full text here: http://www.cdc.gov/mmwr/preview/mmwrhtml/00000727.htm&lt;/research-notes&gt;&lt;/record&gt;&lt;/Cite&gt;&lt;/EndNote&gt;</w:instrText>
            </w:r>
            <w:r w:rsidR="00BF65BC" w:rsidRPr="005136E8">
              <w:rPr>
                <w:rFonts w:ascii="Times New Roman" w:hAnsi="Times New Roman"/>
                <w:color w:val="0000FF"/>
                <w:sz w:val="16"/>
                <w:szCs w:val="16"/>
                <w:u w:val="single"/>
                <w:lang w:val="de-DE"/>
              </w:rPr>
              <w:fldChar w:fldCharType="separate"/>
            </w:r>
            <w:r w:rsidR="002F59AF">
              <w:rPr>
                <w:rFonts w:ascii="Times New Roman" w:hAnsi="Times New Roman"/>
                <w:noProof/>
                <w:color w:val="0000FF"/>
                <w:sz w:val="16"/>
                <w:szCs w:val="16"/>
                <w:u w:val="single"/>
                <w:lang w:val="de-DE"/>
              </w:rPr>
              <w:t>[</w:t>
            </w:r>
            <w:hyperlink w:anchor="_ENREF_43" w:tooltip=", 1986 #13" w:history="1">
              <w:r w:rsidR="00152ACF">
                <w:rPr>
                  <w:rFonts w:ascii="Times New Roman" w:hAnsi="Times New Roman"/>
                  <w:noProof/>
                  <w:color w:val="0000FF"/>
                  <w:sz w:val="16"/>
                  <w:szCs w:val="16"/>
                  <w:u w:val="single"/>
                  <w:lang w:val="de-DE"/>
                </w:rPr>
                <w:t>43</w:t>
              </w:r>
            </w:hyperlink>
            <w:r w:rsidR="002F59AF">
              <w:rPr>
                <w:rFonts w:ascii="Times New Roman" w:hAnsi="Times New Roman"/>
                <w:noProof/>
                <w:color w:val="0000FF"/>
                <w:sz w:val="16"/>
                <w:szCs w:val="16"/>
                <w:u w:val="single"/>
                <w:lang w:val="de-DE"/>
              </w:rPr>
              <w:t>]</w:t>
            </w:r>
            <w:r w:rsidR="00BF65BC" w:rsidRPr="005136E8">
              <w:rPr>
                <w:rFonts w:ascii="Times New Roman" w:hAnsi="Times New Roman"/>
                <w:color w:val="0000FF"/>
                <w:sz w:val="16"/>
                <w:szCs w:val="16"/>
                <w:u w:val="single"/>
                <w:lang w:val="de-DE"/>
              </w:rPr>
              <w:fldChar w:fldCharType="end"/>
            </w:r>
            <w:r w:rsidRPr="00C03988">
              <w:rPr>
                <w:sz w:val="16"/>
                <w:szCs w:val="16"/>
                <w:vertAlign w:val="superscript"/>
              </w:rPr>
              <w:t>,</w:t>
            </w:r>
            <w:r w:rsidR="00BF65BC" w:rsidRPr="00113701">
              <w:rPr>
                <w:rFonts w:ascii="Times New Roman" w:hAnsi="Times New Roman"/>
                <w:color w:val="0000FF"/>
                <w:sz w:val="16"/>
                <w:szCs w:val="16"/>
                <w:u w:val="single"/>
                <w:lang w:val="de-DE"/>
              </w:rPr>
              <w:fldChar w:fldCharType="begin"/>
            </w:r>
            <w:r w:rsidR="002F59AF" w:rsidRPr="00113701">
              <w:rPr>
                <w:rFonts w:ascii="Times New Roman" w:hAnsi="Times New Roman"/>
                <w:color w:val="0000FF"/>
                <w:sz w:val="16"/>
                <w:szCs w:val="16"/>
                <w:u w:val="single"/>
                <w:lang w:val="de-DE"/>
              </w:rPr>
              <w:instrText xml:space="preserve"> ADDIN EN.CITE &lt;EndNote&gt;&lt;Cite ExcludeAuth="1"&gt;&lt;Year&gt;1986&lt;/Year&gt;&lt;RecNum&gt;16&lt;/RecNum&gt;&lt;DisplayText&gt;[44]&lt;/DisplayText&gt;&lt;record&gt;&lt;rec-number&gt;16&lt;/rec-number&gt;&lt;foreign-keys&gt;&lt;key app="EN" db-id="pzrr2wwec92vr1e5s2e5wx2twzax9tzvt5zt" timestamp="1381414332"&gt;16&lt;/key&gt;&lt;/foreign-keys&gt;&lt;ref-type name="Journal Article"&gt;17&lt;/ref-type&gt;&lt;contributors&gt;&lt;/contributors&gt;&lt;titles&gt;&lt;title&gt;Rubella Vaccination During Pregnancy&lt;/title&gt;&lt;secondary-title&gt;Drug Intelligence and Clinical Pharmacy&lt;/secondary-title&gt;&lt;short-title&gt;Rubella Vaccination During Pregnancy&lt;/short-title&gt;&lt;/titles&gt;&lt;periodical&gt;&lt;full-title&gt;Drug Intelligence and Clinical Pharmacy&lt;/full-title&gt;&lt;/periodical&gt;&lt;pages&gt;637-640&lt;/pages&gt;&lt;volume&gt;20&lt;/volume&gt;&lt;keywords&gt;&lt;keyword&gt;abnormalities,drug-induced [adverse drug events]&lt;/keyword&gt;&lt;keyword&gt;pregnancy [therapeutics]&lt;/keyword&gt;&lt;keyword&gt;pregnancy [adverse drug events]&lt;/keyword&gt;&lt;keyword&gt;vaccine,rubella [therapeutics]&lt;/keyword&gt;&lt;keyword&gt;vaccine,rubella [adverse drug events]&lt;/keyword&gt;&lt;/keywords&gt;&lt;dates&gt;&lt;year&gt;1986&lt;/year&gt;&lt;pub-dates&gt;&lt;date&gt;01/01/&lt;/date&gt;&lt;/pub-dates&gt;&lt;/dates&gt;&lt;isbn&gt;00126578&lt;/isbn&gt;&lt;urls&gt;&lt;related-urls&gt;&lt;url&gt;http://search.ebscohost.com/login.aspx?direct=true&amp;amp;AuthType=cookie,ip,shib&amp;amp;db=awn&amp;amp;AN=MICD-007134&amp;amp;site=ehost-live&lt;/url&gt;&lt;/related-urls&gt;&lt;/urls&gt;&lt;remote-database-name&gt;awn&lt;/remote-database-name&gt;&lt;remote-database-provider&gt;EBSCOhost&lt;/remote-database-provider&gt;&lt;/record&gt;&lt;/Cite&gt;&lt;/EndNote&gt;</w:instrText>
            </w:r>
            <w:r w:rsidR="00BF65BC" w:rsidRPr="00113701">
              <w:rPr>
                <w:rFonts w:ascii="Times New Roman" w:hAnsi="Times New Roman"/>
                <w:color w:val="0000FF"/>
                <w:sz w:val="16"/>
                <w:szCs w:val="16"/>
                <w:u w:val="single"/>
                <w:lang w:val="de-DE"/>
              </w:rPr>
              <w:fldChar w:fldCharType="separate"/>
            </w:r>
            <w:r w:rsidR="002F59AF" w:rsidRPr="00113701">
              <w:rPr>
                <w:rFonts w:ascii="Times New Roman" w:hAnsi="Times New Roman"/>
                <w:noProof/>
                <w:color w:val="0000FF"/>
                <w:sz w:val="16"/>
                <w:szCs w:val="16"/>
                <w:u w:val="single"/>
                <w:lang w:val="de-DE"/>
              </w:rPr>
              <w:t>[</w:t>
            </w:r>
            <w:hyperlink w:anchor="_ENREF_44" w:tooltip=", 1986 #16" w:history="1">
              <w:r w:rsidR="00152ACF" w:rsidRPr="00113701">
                <w:rPr>
                  <w:rFonts w:ascii="Times New Roman" w:hAnsi="Times New Roman"/>
                  <w:noProof/>
                  <w:color w:val="0000FF"/>
                  <w:sz w:val="16"/>
                  <w:szCs w:val="16"/>
                  <w:u w:val="single"/>
                  <w:lang w:val="de-DE"/>
                </w:rPr>
                <w:t>44</w:t>
              </w:r>
            </w:hyperlink>
            <w:r w:rsidR="002F59AF" w:rsidRPr="00113701">
              <w:rPr>
                <w:rFonts w:ascii="Times New Roman" w:hAnsi="Times New Roman"/>
                <w:noProof/>
                <w:color w:val="0000FF"/>
                <w:sz w:val="16"/>
                <w:szCs w:val="16"/>
                <w:u w:val="single"/>
                <w:lang w:val="de-DE"/>
              </w:rPr>
              <w:t>]</w:t>
            </w:r>
            <w:r w:rsidR="00BF65BC" w:rsidRPr="00113701">
              <w:rPr>
                <w:rFonts w:ascii="Times New Roman" w:hAnsi="Times New Roman"/>
                <w:color w:val="0000FF"/>
                <w:sz w:val="16"/>
                <w:szCs w:val="16"/>
                <w:u w:val="single"/>
                <w:lang w:val="de-DE"/>
              </w:rPr>
              <w:fldChar w:fldCharType="end"/>
            </w:r>
            <w:r w:rsidRPr="00113701">
              <w:rPr>
                <w:sz w:val="16"/>
                <w:szCs w:val="16"/>
              </w:rPr>
              <w:t xml:space="preserve"> , </w:t>
            </w:r>
            <w:r w:rsidR="00BF65BC" w:rsidRPr="00113701">
              <w:rPr>
                <w:rFonts w:ascii="Times New Roman" w:hAnsi="Times New Roman"/>
                <w:color w:val="0000FF"/>
                <w:sz w:val="16"/>
                <w:szCs w:val="16"/>
                <w:u w:val="single"/>
                <w:lang w:val="de-DE"/>
              </w:rPr>
              <w:fldChar w:fldCharType="begin"/>
            </w:r>
            <w:r w:rsidR="002F59AF" w:rsidRPr="00113701">
              <w:rPr>
                <w:rFonts w:ascii="Times New Roman" w:hAnsi="Times New Roman"/>
                <w:color w:val="0000FF"/>
                <w:sz w:val="16"/>
                <w:szCs w:val="16"/>
                <w:u w:val="single"/>
                <w:lang w:val="de-DE"/>
              </w:rPr>
              <w:instrText xml:space="preserve"> ADDIN EN.CITE &lt;EndNote&gt;&lt;Cite ExcludeAuth="1"&gt;&lt;Year&gt;1987&lt;/Year&gt;&lt;RecNum&gt;17&lt;/RecNum&gt;&lt;DisplayText&gt;[45]&lt;/DisplayText&gt;&lt;record&gt;&lt;rec-number&gt;17&lt;/rec-number&gt;&lt;foreign-keys&gt;&lt;key app="EN" db-id="pzrr2wwec92vr1e5s2e5wx2twzax9tzvt5zt" timestamp="1381414332"&gt;17&lt;/key&gt;&lt;/foreign-keys&gt;&lt;ref-type name="Journal Article"&gt;17&lt;/ref-type&gt;&lt;contributors&gt;&lt;/contributors&gt;&lt;titles&gt;&lt;title&gt;Rubella vaccination during pregnancy--United States, 1971-1986&lt;/title&gt;&lt;secondary-title&gt;Mmwr&lt;/secondary-title&gt;&lt;short-title&gt;Rubella vaccination during pregnancy--United States, 1971-1986&lt;/short-title&gt;&lt;/titles&gt;&lt;periodical&gt;&lt;full-title&gt;Mmwr&lt;/full-title&gt;&lt;/periodical&gt;&lt;pages&gt;457-461&lt;/pages&gt;&lt;volume&gt;Morbidity and mortality weekly report. 36&lt;/volume&gt;&lt;number&gt;28&lt;/number&gt;&lt;dates&gt;&lt;year&gt;1987&lt;/year&gt;&lt;pub-dates&gt;&lt;date&gt;24 Jul&lt;/date&gt;&lt;/pub-dates&gt;&lt;/dates&gt;&lt;accession-num&gt;3110575&lt;/accession-num&gt;&lt;urls&gt;&lt;related-urls&gt;&lt;url&gt;http://ovidsp.ovid.com/ovidweb.cgi?T=JS&amp;amp;CSC=Y&amp;amp;NEWS=N&amp;amp;PAGE=fulltext&amp;amp;D=emed1b&amp;amp;AN=3110575http://lshtmsfx.hosted.exlibrisgroup.com/lshtm?sid=OVID:embase&amp;amp;id=pmid:3110575&amp;amp;id=doi:&amp;amp;issn=0149-2195&amp;amp;isbn=&amp;amp;volume=36&amp;amp;issue=28&amp;amp;spage=457&amp;amp;pages=457-461&amp;amp;date=1987&amp;amp;title=MMWR.+Morbidity+and+mortality+weekly+report&amp;amp;atitle=Rubella+vaccination+during+pregnancy--United+States%2C+1971-1986&amp;amp;aulast=centers&amp;amp;pid=%3Cauthor%3E%3C%2Fauthor%3E%3CAN%3E3110575%3C%2FAN%3E%3CDT%3EJournal%3A+Article%3C%2FDT%3E&amp;lt;2583. &amp;gt;&lt;/url&gt;&lt;/related-urls&gt;&lt;/urls&gt;&lt;remote-database-name&gt;Embase&lt;/remote-database-name&gt;&lt;remote-database-provider&gt;Ovid Technologies&lt;/remote-database-provider&gt;&lt;research-notes&gt;Full text here: http://www.cdc.gov/mmwr/preview/mmwrhtml/00000937.htm&lt;/research-notes&gt;&lt;/record&gt;&lt;/Cite&gt;&lt;/EndNote&gt;</w:instrText>
            </w:r>
            <w:r w:rsidR="00BF65BC" w:rsidRPr="00113701">
              <w:rPr>
                <w:rFonts w:ascii="Times New Roman" w:hAnsi="Times New Roman"/>
                <w:color w:val="0000FF"/>
                <w:sz w:val="16"/>
                <w:szCs w:val="16"/>
                <w:u w:val="single"/>
                <w:lang w:val="de-DE"/>
              </w:rPr>
              <w:fldChar w:fldCharType="separate"/>
            </w:r>
            <w:r w:rsidR="002F59AF" w:rsidRPr="00113701">
              <w:rPr>
                <w:rFonts w:ascii="Times New Roman" w:hAnsi="Times New Roman"/>
                <w:noProof/>
                <w:color w:val="0000FF"/>
                <w:sz w:val="16"/>
                <w:szCs w:val="16"/>
                <w:u w:val="single"/>
                <w:lang w:val="de-DE"/>
              </w:rPr>
              <w:t>[</w:t>
            </w:r>
            <w:hyperlink w:anchor="_ENREF_45" w:tooltip=", 1987 #17" w:history="1">
              <w:r w:rsidR="00152ACF" w:rsidRPr="00113701">
                <w:rPr>
                  <w:rFonts w:ascii="Times New Roman" w:hAnsi="Times New Roman"/>
                  <w:noProof/>
                  <w:color w:val="0000FF"/>
                  <w:sz w:val="16"/>
                  <w:szCs w:val="16"/>
                  <w:u w:val="single"/>
                  <w:lang w:val="de-DE"/>
                </w:rPr>
                <w:t>45</w:t>
              </w:r>
            </w:hyperlink>
            <w:r w:rsidR="002F59AF" w:rsidRPr="00113701">
              <w:rPr>
                <w:rFonts w:ascii="Times New Roman" w:hAnsi="Times New Roman"/>
                <w:noProof/>
                <w:color w:val="0000FF"/>
                <w:sz w:val="16"/>
                <w:szCs w:val="16"/>
                <w:u w:val="single"/>
                <w:lang w:val="de-DE"/>
              </w:rPr>
              <w:t>]</w:t>
            </w:r>
            <w:r w:rsidR="00BF65BC" w:rsidRPr="00113701">
              <w:rPr>
                <w:rFonts w:ascii="Times New Roman" w:hAnsi="Times New Roman"/>
                <w:color w:val="0000FF"/>
                <w:sz w:val="16"/>
                <w:szCs w:val="16"/>
                <w:u w:val="single"/>
                <w:lang w:val="de-DE"/>
              </w:rPr>
              <w:fldChar w:fldCharType="end"/>
            </w:r>
            <w:r w:rsidRPr="00113701">
              <w:rPr>
                <w:sz w:val="16"/>
                <w:szCs w:val="16"/>
              </w:rPr>
              <w:t xml:space="preserve">, </w:t>
            </w:r>
            <w:r w:rsidR="00BF65BC" w:rsidRPr="00113701">
              <w:rPr>
                <w:rFonts w:ascii="Times New Roman" w:hAnsi="Times New Roman"/>
                <w:color w:val="0000FF"/>
                <w:sz w:val="16"/>
                <w:szCs w:val="16"/>
                <w:u w:val="single"/>
                <w:lang w:val="de-DE"/>
              </w:rPr>
              <w:fldChar w:fldCharType="begin"/>
            </w:r>
            <w:r w:rsidR="002F59AF" w:rsidRPr="00113701">
              <w:rPr>
                <w:rFonts w:ascii="Times New Roman" w:hAnsi="Times New Roman"/>
                <w:color w:val="0000FF"/>
                <w:sz w:val="16"/>
                <w:szCs w:val="16"/>
                <w:u w:val="single"/>
                <w:lang w:val="de-DE"/>
              </w:rPr>
              <w:instrText xml:space="preserve"> ADDIN EN.CITE &lt;EndNote&gt;&lt;Cite ExcludeAuth="1"&gt;&lt;Year&gt;1989&lt;/Year&gt;&lt;RecNum&gt;20&lt;/RecNum&gt;&lt;DisplayText&gt;[46]&lt;/DisplayText&gt;&lt;record&gt;&lt;rec-number&gt;20&lt;/rec-number&gt;&lt;foreign-keys&gt;&lt;key app="EN" db-id="pzrr2wwec92vr1e5s2e5wx2twzax9tzvt5zt" timestamp="1381414332"&gt;20&lt;/key&gt;&lt;/foreign-keys&gt;&lt;ref-type name="Journal Article"&gt;17&lt;/ref-type&gt;&lt;contributors&gt;&lt;/contributors&gt;&lt;titles&gt;&lt;title&gt;Rubella vaccination during pregnancy--United States, 1971-1988&lt;/title&gt;&lt;secondary-title&gt;Mmwr&lt;/secondary-title&gt;&lt;short-title&gt;Rubella vaccination during pregnancy--United States, 1971-1988&lt;/short-title&gt;&lt;/titles&gt;&lt;periodical&gt;&lt;full-title&gt;Mmwr&lt;/full-title&gt;&lt;/periodical&gt;&lt;pages&gt;289-293&lt;/pages&gt;&lt;volume&gt;Morbidity and mortality weekly report. 38&lt;/volume&gt;&lt;number&gt;17&lt;/number&gt;&lt;dates&gt;&lt;year&gt;1989&lt;/year&gt;&lt;pub-dates&gt;&lt;date&gt;5 May&lt;/date&gt;&lt;/pub-dates&gt;&lt;/dates&gt;&lt;accession-num&gt;2496289&lt;/accession-num&gt;&lt;urls&gt;&lt;related-urls&gt;&lt;url&gt;http://ovidsp.ovid.com/ovidweb.cgi?T=JS&amp;amp;CSC=Y&amp;amp;NEWS=N&amp;amp;PAGE=fulltext&amp;amp;D=emed2&amp;amp;AN=2496289http://lshtmsfx.hosted.exlibrisgroup.com/lshtm?sid=OVID:embase&amp;amp;id=pmid:2496289&amp;amp;id=doi:&amp;amp;issn=0149-2195&amp;amp;isbn=&amp;amp;volume=38&amp;amp;issue=17&amp;amp;spage=289&amp;amp;pages=289-293&amp;amp;date=1989&amp;amp;title=MMWR.+Morbidity+and+mortality+weekly+report&amp;amp;atitle=Rubella+vaccination+during+pregnancy--United+States%2C+1971-1988&amp;amp;aulast=centers&amp;amp;pid=%3Cauthor%3E%3C%2Fauthor%3E%3CAN%3E2496289%3C%2FAN%3E%3CDT%3EJournal%3A+Article%3C%2FDT%3E&amp;lt;1705. &amp;gt;&lt;/url&gt;&lt;/related-urls&gt;&lt;/urls&gt;&lt;remote-database-name&gt;Embase&lt;/remote-database-name&gt;&lt;remote-database-provider&gt;Ovid Technologies&lt;/remote-database-provider&gt;&lt;research-notes&gt;Full text here: http://www.cdc.gov/mmwr/preview/mmwrhtml/00001385.htm&lt;/research-notes&gt;&lt;/record&gt;&lt;/Cite&gt;&lt;/EndNote&gt;</w:instrText>
            </w:r>
            <w:r w:rsidR="00BF65BC" w:rsidRPr="00113701">
              <w:rPr>
                <w:rFonts w:ascii="Times New Roman" w:hAnsi="Times New Roman"/>
                <w:color w:val="0000FF"/>
                <w:sz w:val="16"/>
                <w:szCs w:val="16"/>
                <w:u w:val="single"/>
                <w:lang w:val="de-DE"/>
              </w:rPr>
              <w:fldChar w:fldCharType="separate"/>
            </w:r>
            <w:r w:rsidR="002F59AF" w:rsidRPr="00113701">
              <w:rPr>
                <w:rFonts w:ascii="Times New Roman" w:hAnsi="Times New Roman"/>
                <w:noProof/>
                <w:color w:val="0000FF"/>
                <w:sz w:val="16"/>
                <w:szCs w:val="16"/>
                <w:u w:val="single"/>
                <w:lang w:val="de-DE"/>
              </w:rPr>
              <w:t>[</w:t>
            </w:r>
            <w:hyperlink w:anchor="_ENREF_46" w:tooltip=", 1989 #20" w:history="1">
              <w:r w:rsidR="00152ACF" w:rsidRPr="00113701">
                <w:rPr>
                  <w:rFonts w:ascii="Times New Roman" w:hAnsi="Times New Roman"/>
                  <w:noProof/>
                  <w:color w:val="0000FF"/>
                  <w:sz w:val="16"/>
                  <w:szCs w:val="16"/>
                  <w:u w:val="single"/>
                  <w:lang w:val="de-DE"/>
                </w:rPr>
                <w:t>46</w:t>
              </w:r>
            </w:hyperlink>
            <w:r w:rsidR="002F59AF" w:rsidRPr="00113701">
              <w:rPr>
                <w:rFonts w:ascii="Times New Roman" w:hAnsi="Times New Roman"/>
                <w:noProof/>
                <w:color w:val="0000FF"/>
                <w:sz w:val="16"/>
                <w:szCs w:val="16"/>
                <w:u w:val="single"/>
                <w:lang w:val="de-DE"/>
              </w:rPr>
              <w:t>]</w:t>
            </w:r>
            <w:r w:rsidR="00BF65BC" w:rsidRPr="00113701">
              <w:rPr>
                <w:rFonts w:ascii="Times New Roman" w:hAnsi="Times New Roman"/>
                <w:color w:val="0000FF"/>
                <w:sz w:val="16"/>
                <w:szCs w:val="16"/>
                <w:u w:val="single"/>
                <w:lang w:val="de-DE"/>
              </w:rPr>
              <w:fldChar w:fldCharType="end"/>
            </w:r>
            <w:r w:rsidRPr="00113701">
              <w:rPr>
                <w:sz w:val="16"/>
                <w:szCs w:val="16"/>
              </w:rPr>
              <w:t xml:space="preserve">, </w:t>
            </w:r>
            <w:r w:rsidR="00BF65BC" w:rsidRPr="00113701">
              <w:rPr>
                <w:rFonts w:ascii="Times New Roman" w:hAnsi="Times New Roman"/>
                <w:color w:val="0000FF"/>
                <w:sz w:val="16"/>
                <w:szCs w:val="16"/>
                <w:u w:val="single"/>
                <w:lang w:val="de-DE"/>
              </w:rPr>
              <w:fldChar w:fldCharType="begin"/>
            </w:r>
            <w:r w:rsidR="002F59AF" w:rsidRPr="00113701">
              <w:rPr>
                <w:rFonts w:ascii="Times New Roman" w:hAnsi="Times New Roman"/>
                <w:color w:val="0000FF"/>
                <w:sz w:val="16"/>
                <w:szCs w:val="16"/>
                <w:u w:val="single"/>
                <w:lang w:val="de-DE"/>
              </w:rPr>
              <w:instrText xml:space="preserve"> ADDIN EN.CITE &lt;EndNote&gt;&lt;Cite&gt;&lt;Author&gt;Anonymous&lt;/Author&gt;&lt;Year&gt;1983&lt;/Year&gt;&lt;RecNum&gt;69&lt;/RecNum&gt;&lt;DisplayText&gt;[41]&lt;/DisplayText&gt;&lt;record&gt;&lt;rec-number&gt;69&lt;/rec-number&gt;&lt;foreign-keys&gt;&lt;key app="EN" db-id="pzrr2wwec92vr1e5s2e5wx2twzax9tzvt5zt" timestamp="1381414332"&gt;69&lt;/key&gt;&lt;/foreign-keys&gt;&lt;ref-type name="Journal Article"&gt;17&lt;/ref-type&gt;&lt;contributors&gt;&lt;authors&gt;&lt;author&gt;Anonymous&lt;/author&gt;&lt;/authors&gt;&lt;/contributors&gt;&lt;titles&gt;&lt;title&gt;Leads from the MMWR. Rubella vaccination during pregnancy--United States, 1971-1982&lt;/title&gt;&lt;secondary-title&gt;JAMA&lt;/secondary-title&gt;&lt;short-title&gt;Leads from the MMWR. Rubella vaccination during pregnancy--United States, 1971-1982&lt;/short-title&gt;&lt;/titles&gt;&lt;periodical&gt;&lt;full-title&gt;JAMA&lt;/full-title&gt;&lt;/periodical&gt;&lt;pages&gt;1383-4&lt;/pages&gt;&lt;volume&gt;250&lt;/volume&gt;&lt;number&gt;11&lt;/number&gt;&lt;dates&gt;&lt;year&gt;1983&lt;/year&gt;&lt;/dates&gt;&lt;accession-num&gt;6887452&lt;/accession-num&gt;&lt;work-type&gt;Comparative Study&lt;/work-type&gt;&lt;urls&gt;&lt;related-urls&gt;&lt;url&gt;http://ovidsp.ovid.com/ovidweb.cgi?T=JS&amp;amp;CSC=Y&amp;amp;NEWS=N&amp;amp;PAGE=fulltext&amp;amp;D=med2&amp;amp;AN=6887452http://lshtmsfx.hosted.exlibrisgroup.com/lshtm?sid=OVID:medline&amp;amp;id=pmid:6887452&amp;amp;id=doi:&amp;amp;issn=0098-7484&amp;amp;isbn=&amp;amp;volume=250&amp;amp;issue=11&amp;amp;spage=1383&amp;amp;pages=1383-4&amp;amp;date=1983&amp;amp;title=JAMA&amp;amp;atitle=Leads+from+the+MMWR.+Rubella+vaccination+during+pregnancy--United+States%2C+1971-1982.&amp;amp;aulast=&amp;amp;pid=%3Cauthor%3Eanonymous%3C%2Fauthor%3E%3CAN%3E6887452%3C%2FAN%3E%3CDT%3EComparative+Study%3C%2FDT%3E&lt;/url&gt;&lt;/related-urls&gt;&lt;/urls&gt;&lt;remote-database-name&gt;Medline&lt;/remote-database-name&gt;&lt;remote-database-provider&gt;Ovid Technologies&lt;/remote-database-provider&gt;&lt;/record&gt;&lt;/Cite&gt;&lt;/EndNote&gt;</w:instrText>
            </w:r>
            <w:r w:rsidR="00BF65BC" w:rsidRPr="00113701">
              <w:rPr>
                <w:rFonts w:ascii="Times New Roman" w:hAnsi="Times New Roman"/>
                <w:color w:val="0000FF"/>
                <w:sz w:val="16"/>
                <w:szCs w:val="16"/>
                <w:u w:val="single"/>
                <w:lang w:val="de-DE"/>
              </w:rPr>
              <w:fldChar w:fldCharType="separate"/>
            </w:r>
            <w:r w:rsidR="002F59AF" w:rsidRPr="00113701">
              <w:rPr>
                <w:rFonts w:ascii="Times New Roman" w:hAnsi="Times New Roman"/>
                <w:noProof/>
                <w:color w:val="0000FF"/>
                <w:sz w:val="16"/>
                <w:szCs w:val="16"/>
                <w:u w:val="single"/>
                <w:lang w:val="de-DE"/>
              </w:rPr>
              <w:t>[</w:t>
            </w:r>
            <w:hyperlink w:anchor="_ENREF_41" w:tooltip="Anonymous, 1983 #69" w:history="1">
              <w:r w:rsidR="00152ACF" w:rsidRPr="00113701">
                <w:rPr>
                  <w:rFonts w:ascii="Times New Roman" w:hAnsi="Times New Roman"/>
                  <w:noProof/>
                  <w:color w:val="0000FF"/>
                  <w:sz w:val="16"/>
                  <w:szCs w:val="16"/>
                  <w:u w:val="single"/>
                  <w:lang w:val="de-DE"/>
                </w:rPr>
                <w:t>41</w:t>
              </w:r>
            </w:hyperlink>
            <w:r w:rsidR="002F59AF" w:rsidRPr="00113701">
              <w:rPr>
                <w:rFonts w:ascii="Times New Roman" w:hAnsi="Times New Roman"/>
                <w:noProof/>
                <w:color w:val="0000FF"/>
                <w:sz w:val="16"/>
                <w:szCs w:val="16"/>
                <w:u w:val="single"/>
                <w:lang w:val="de-DE"/>
              </w:rPr>
              <w:t>]</w:t>
            </w:r>
            <w:r w:rsidR="00BF65BC" w:rsidRPr="00113701">
              <w:rPr>
                <w:rFonts w:ascii="Times New Roman" w:hAnsi="Times New Roman"/>
                <w:color w:val="0000FF"/>
                <w:sz w:val="16"/>
                <w:szCs w:val="16"/>
                <w:u w:val="single"/>
                <w:lang w:val="de-DE"/>
              </w:rPr>
              <w:fldChar w:fldCharType="end"/>
            </w:r>
            <w:r w:rsidRPr="00113701">
              <w:rPr>
                <w:sz w:val="16"/>
                <w:szCs w:val="16"/>
              </w:rPr>
              <w:t xml:space="preserve">, </w:t>
            </w:r>
            <w:r w:rsidR="00BF65BC" w:rsidRPr="00113701">
              <w:rPr>
                <w:rFonts w:ascii="Times New Roman" w:hAnsi="Times New Roman"/>
                <w:color w:val="0000FF"/>
                <w:sz w:val="16"/>
                <w:szCs w:val="16"/>
                <w:u w:val="single"/>
                <w:lang w:val="de-DE"/>
              </w:rPr>
              <w:fldChar w:fldCharType="begin"/>
            </w:r>
            <w:r w:rsidR="002F59AF" w:rsidRPr="00113701">
              <w:rPr>
                <w:rFonts w:ascii="Times New Roman" w:hAnsi="Times New Roman"/>
                <w:color w:val="0000FF"/>
                <w:sz w:val="16"/>
                <w:szCs w:val="16"/>
                <w:u w:val="single"/>
                <w:lang w:val="de-DE"/>
              </w:rPr>
              <w:instrText xml:space="preserve"> ADDIN EN.CITE &lt;EndNote&gt;&lt;Cite&gt;&lt;Author&gt;Anonymous&lt;/Author&gt;&lt;Year&gt;1986&lt;/Year&gt;&lt;RecNum&gt;72&lt;/RecNum&gt;&lt;DisplayText&gt;[47]&lt;/DisplayText&gt;&lt;record&gt;&lt;rec-number&gt;72&lt;/rec-number&gt;&lt;foreign-keys&gt;&lt;key app="EN" db-id="pzrr2wwec92vr1e5s2e5wx2twzax9tzvt5zt" timestamp="1381414332"&gt;72&lt;/key&gt;&lt;/foreign-keys&gt;&lt;ref-type name="Journal Article"&gt;17&lt;/ref-type&gt;&lt;contributors&gt;&lt;authors&gt;&lt;author&gt;Anonymous&lt;/author&gt;&lt;/authors&gt;&lt;/contributors&gt;&lt;titles&gt;&lt;title&gt;Leads from the MMWR. Rubella vaccination during pregnancy--United States, 1971-1985&lt;/title&gt;&lt;secondary-title&gt;JAMA&lt;/secondary-title&gt;&lt;short-title&gt;Leads from the MMWR. Rubella vaccination during pregnancy--United States, 1971-1985&lt;/short-title&gt;&lt;/titles&gt;&lt;periodical&gt;&lt;full-title&gt;JAMA&lt;/full-title&gt;&lt;/periodical&gt;&lt;pages&gt;2867, 2873, 2876&lt;/pages&gt;&lt;volume&gt;255&lt;/volume&gt;&lt;number&gt;21&lt;/number&gt;&lt;dates&gt;&lt;year&gt;1986&lt;/year&gt;&lt;/dates&gt;&lt;accession-num&gt;3702000&lt;/accession-num&gt;&lt;urls&gt;&lt;related-urls&gt;&lt;url&gt;http://ovidsp.ovid.com/ovidweb.cgi?T=JS&amp;amp;CSC=Y&amp;amp;NEWS=N&amp;amp;PAGE=fulltext&amp;amp;D=med2&amp;amp;AN=3702000http://lshtmsfx.hosted.exlibrisgroup.com/lshtm?sid=OVID:medline&amp;amp;id=pmid:3702000&amp;amp;id=doi:&amp;amp;issn=0098-7484&amp;amp;isbn=&amp;amp;volume=255&amp;amp;issue=21&amp;amp;spage=2867&amp;amp;pages=2867%2C+2873%2C+2876&amp;amp;date=1986&amp;amp;title=JAMA&amp;amp;atitle=Leads+from+the+MMWR.+Rubella+vaccination+during+pregnancy--United+States%2C+1971-1985.&amp;amp;aulast=&amp;amp;pid=%3Cauthor%3Eanonymous%3C%2Fauthor%3E%3CAN%3E3702000%3C%2FAN%3E%3CDT%3EJournal+Article%3C%2FDT%3E&lt;/url&gt;&lt;/related-urls&gt;&lt;/urls&gt;&lt;remote-database-name&gt;Medline&lt;/remote-database-name&gt;&lt;remote-database-provider&gt;Ovid Technologies&lt;/remote-database-provider&gt;&lt;/record&gt;&lt;/Cite&gt;&lt;/EndNote&gt;</w:instrText>
            </w:r>
            <w:r w:rsidR="00BF65BC" w:rsidRPr="00113701">
              <w:rPr>
                <w:rFonts w:ascii="Times New Roman" w:hAnsi="Times New Roman"/>
                <w:color w:val="0000FF"/>
                <w:sz w:val="16"/>
                <w:szCs w:val="16"/>
                <w:u w:val="single"/>
                <w:lang w:val="de-DE"/>
              </w:rPr>
              <w:fldChar w:fldCharType="separate"/>
            </w:r>
            <w:r w:rsidR="002F59AF" w:rsidRPr="00113701">
              <w:rPr>
                <w:rFonts w:ascii="Times New Roman" w:hAnsi="Times New Roman"/>
                <w:noProof/>
                <w:color w:val="0000FF"/>
                <w:sz w:val="16"/>
                <w:szCs w:val="16"/>
                <w:u w:val="single"/>
                <w:lang w:val="de-DE"/>
              </w:rPr>
              <w:t>[</w:t>
            </w:r>
            <w:hyperlink w:anchor="_ENREF_47" w:tooltip="Anonymous, 1986 #72" w:history="1">
              <w:r w:rsidR="00152ACF" w:rsidRPr="00113701">
                <w:rPr>
                  <w:rFonts w:ascii="Times New Roman" w:hAnsi="Times New Roman"/>
                  <w:noProof/>
                  <w:color w:val="0000FF"/>
                  <w:sz w:val="16"/>
                  <w:szCs w:val="16"/>
                  <w:u w:val="single"/>
                  <w:lang w:val="de-DE"/>
                </w:rPr>
                <w:t>47</w:t>
              </w:r>
            </w:hyperlink>
            <w:r w:rsidR="002F59AF" w:rsidRPr="00113701">
              <w:rPr>
                <w:rFonts w:ascii="Times New Roman" w:hAnsi="Times New Roman"/>
                <w:noProof/>
                <w:color w:val="0000FF"/>
                <w:sz w:val="16"/>
                <w:szCs w:val="16"/>
                <w:u w:val="single"/>
                <w:lang w:val="de-DE"/>
              </w:rPr>
              <w:t>]</w:t>
            </w:r>
            <w:r w:rsidR="00BF65BC" w:rsidRPr="00113701">
              <w:rPr>
                <w:rFonts w:ascii="Times New Roman" w:hAnsi="Times New Roman"/>
                <w:color w:val="0000FF"/>
                <w:sz w:val="16"/>
                <w:szCs w:val="16"/>
                <w:u w:val="single"/>
                <w:lang w:val="de-DE"/>
              </w:rPr>
              <w:fldChar w:fldCharType="end"/>
            </w:r>
            <w:r w:rsidRPr="00113701">
              <w:rPr>
                <w:sz w:val="16"/>
                <w:szCs w:val="16"/>
              </w:rPr>
              <w:t>,</w:t>
            </w:r>
            <w:r w:rsidR="00BF65BC" w:rsidRPr="00113701">
              <w:rPr>
                <w:rFonts w:ascii="Times New Roman" w:hAnsi="Times New Roman"/>
                <w:color w:val="0000FF"/>
                <w:sz w:val="16"/>
                <w:szCs w:val="16"/>
                <w:u w:val="single"/>
                <w:lang w:val="de-DE"/>
              </w:rPr>
              <w:fldChar w:fldCharType="begin"/>
            </w:r>
            <w:r w:rsidR="002F59AF" w:rsidRPr="00113701">
              <w:rPr>
                <w:rFonts w:ascii="Times New Roman" w:hAnsi="Times New Roman"/>
                <w:color w:val="0000FF"/>
                <w:sz w:val="16"/>
                <w:szCs w:val="16"/>
                <w:u w:val="single"/>
                <w:lang w:val="de-DE"/>
              </w:rPr>
              <w:instrText xml:space="preserve"> ADDIN EN.CITE &lt;EndNote&gt;&lt;Cite&gt;&lt;Author&gt;Anonymous&lt;/Author&gt;&lt;Year&gt;1987&lt;/Year&gt;&lt;RecNum&gt;73&lt;/RecNum&gt;&lt;DisplayText&gt;[48]&lt;/DisplayText&gt;&lt;record&gt;&lt;rec-number&gt;73&lt;/rec-number&gt;&lt;foreign-keys&gt;&lt;key app="EN" db-id="pzrr2wwec92vr1e5s2e5wx2twzax9tzvt5zt" timestamp="1381414332"&gt;73&lt;/key&gt;&lt;/foreign-keys&gt;&lt;ref-type name="Journal Article"&gt;17&lt;/ref-type&gt;&lt;contributors&gt;&lt;authors&gt;&lt;author&gt;Anonymous&lt;/author&gt;&lt;/authors&gt;&lt;/contributors&gt;&lt;titles&gt;&lt;title&gt;Leads from the MMWR. Rubella vaccination during pregnancy--United States, 1971-1986&lt;/title&gt;&lt;secondary-title&gt;JAMA&lt;/secondary-title&gt;&lt;short-title&gt;Leads from the MMWR. Rubella vaccination during pregnancy--United States, 1971-1986&lt;/short-title&gt;&lt;/titles&gt;&lt;periodical&gt;&lt;full-title&gt;JAMA&lt;/full-title&gt;&lt;/periodical&gt;&lt;pages&gt;753, 757&lt;/pages&gt;&lt;volume&gt;258&lt;/volume&gt;&lt;number&gt;6&lt;/number&gt;&lt;dates&gt;&lt;year&gt;1987&lt;/year&gt;&lt;/dates&gt;&lt;accession-num&gt;3612997&lt;/accession-num&gt;&lt;urls&gt;&lt;related-urls&gt;&lt;url&gt;http://ovidsp.ovid.com/ovidweb.cgi?T=JS&amp;amp;CSC=Y&amp;amp;NEWS=N&amp;amp;PAGE=fulltext&amp;amp;D=med2&amp;amp;AN=3612997http://lshtmsfx.hosted.exlibrisgroup.com/lshtm?sid=OVID:medline&amp;amp;id=pmid:3612997&amp;amp;id=doi:&amp;amp;issn=0098-7484&amp;amp;isbn=&amp;amp;volume=258&amp;amp;issue=6&amp;amp;spage=753&amp;amp;pages=753%2C+757&amp;amp;date=1987&amp;amp;title=JAMA&amp;amp;atitle=Leads+from+the+MMWR.+Rubella+vaccination+during+pregnancy--United+States%2C+1971-1986.&amp;amp;aulast=&amp;amp;pid=%3Cauthor%3Eanonymous%3C%2Fauthor%3E%3CAN%3E3612997%3C%2FAN%3E%3CDT%3EJournal+Article%3C%2FDT%3E&lt;/url&gt;&lt;/related-urls&gt;&lt;/urls&gt;&lt;remote-database-name&gt;Medline&lt;/remote-database-name&gt;&lt;remote-database-provider&gt;Ovid Technologies&lt;/remote-database-provider&gt;&lt;/record&gt;&lt;/Cite&gt;&lt;/EndNote&gt;</w:instrText>
            </w:r>
            <w:r w:rsidR="00BF65BC" w:rsidRPr="00113701">
              <w:rPr>
                <w:rFonts w:ascii="Times New Roman" w:hAnsi="Times New Roman"/>
                <w:color w:val="0000FF"/>
                <w:sz w:val="16"/>
                <w:szCs w:val="16"/>
                <w:u w:val="single"/>
                <w:lang w:val="de-DE"/>
              </w:rPr>
              <w:fldChar w:fldCharType="separate"/>
            </w:r>
            <w:r w:rsidR="002F59AF" w:rsidRPr="00113701">
              <w:rPr>
                <w:rFonts w:ascii="Times New Roman" w:hAnsi="Times New Roman"/>
                <w:noProof/>
                <w:color w:val="0000FF"/>
                <w:sz w:val="16"/>
                <w:szCs w:val="16"/>
                <w:u w:val="single"/>
                <w:lang w:val="de-DE"/>
              </w:rPr>
              <w:t>[</w:t>
            </w:r>
            <w:hyperlink w:anchor="_ENREF_48" w:tooltip="Anonymous, 1987 #73" w:history="1">
              <w:r w:rsidR="00152ACF" w:rsidRPr="00113701">
                <w:rPr>
                  <w:rFonts w:ascii="Times New Roman" w:hAnsi="Times New Roman"/>
                  <w:noProof/>
                  <w:color w:val="0000FF"/>
                  <w:sz w:val="16"/>
                  <w:szCs w:val="16"/>
                  <w:u w:val="single"/>
                  <w:lang w:val="de-DE"/>
                </w:rPr>
                <w:t>48</w:t>
              </w:r>
            </w:hyperlink>
            <w:r w:rsidR="002F59AF" w:rsidRPr="00113701">
              <w:rPr>
                <w:rFonts w:ascii="Times New Roman" w:hAnsi="Times New Roman"/>
                <w:noProof/>
                <w:color w:val="0000FF"/>
                <w:sz w:val="16"/>
                <w:szCs w:val="16"/>
                <w:u w:val="single"/>
                <w:lang w:val="de-DE"/>
              </w:rPr>
              <w:t>]</w:t>
            </w:r>
            <w:r w:rsidR="00BF65BC" w:rsidRPr="00113701">
              <w:rPr>
                <w:rFonts w:ascii="Times New Roman" w:hAnsi="Times New Roman"/>
                <w:color w:val="0000FF"/>
                <w:sz w:val="16"/>
                <w:szCs w:val="16"/>
                <w:u w:val="single"/>
                <w:lang w:val="de-DE"/>
              </w:rPr>
              <w:fldChar w:fldCharType="end"/>
            </w:r>
            <w:r w:rsidRPr="00113701">
              <w:rPr>
                <w:sz w:val="16"/>
                <w:szCs w:val="16"/>
              </w:rPr>
              <w:t>,</w:t>
            </w:r>
            <w:r w:rsidR="00BF65BC" w:rsidRPr="00113701">
              <w:rPr>
                <w:rFonts w:ascii="Times New Roman" w:hAnsi="Times New Roman"/>
                <w:color w:val="0000FF"/>
                <w:sz w:val="16"/>
                <w:szCs w:val="16"/>
                <w:u w:val="single"/>
                <w:lang w:val="de-DE"/>
              </w:rPr>
              <w:fldChar w:fldCharType="begin"/>
            </w:r>
            <w:r w:rsidR="002F59AF" w:rsidRPr="00113701">
              <w:rPr>
                <w:rFonts w:ascii="Times New Roman" w:hAnsi="Times New Roman"/>
                <w:color w:val="0000FF"/>
                <w:sz w:val="16"/>
                <w:szCs w:val="16"/>
                <w:u w:val="single"/>
                <w:lang w:val="de-DE"/>
              </w:rPr>
              <w:instrText xml:space="preserve"> ADDIN EN.CITE &lt;EndNote&gt;&lt;Cite&gt;&lt;Author&gt;The American College Of&lt;/Author&gt;&lt;Year&gt;1993&lt;/Year&gt;&lt;RecNum&gt;600&lt;/RecNum&gt;&lt;DisplayText&gt;[49]&lt;/DisplayText&gt;&lt;record&gt;&lt;rec-number&gt;600&lt;/rec-number&gt;&lt;foreign-keys&gt;&lt;key app="EN" db-id="pzrr2wwec92vr1e5s2e5wx2twzax9tzvt5zt" timestamp="1381414335"&gt;600&lt;/key&gt;&lt;/foreign-keys&gt;&lt;ref-type name="Journal Article"&gt;17&lt;/ref-type&gt;&lt;contributors&gt;&lt;authors&gt;&lt;author&gt;The American College Of, Obstetricians&lt;/author&gt;&lt;author&gt;Gynecologists, Technical&lt;/author&gt;&lt;author&gt;Bulletin Number, august&lt;/author&gt;&lt;/authors&gt;&lt;/contributors&gt;&lt;titles&gt;&lt;title&gt;Rubella and pregnancy&lt;/title&gt;&lt;secondary-title&gt;International Journal of Gynecology and Obstetrics&lt;/secondary-title&gt;&lt;short-title&gt;Rubella and pregnancy&lt;/short-title&gt;&lt;/titles&gt;&lt;periodical&gt;&lt;full-title&gt;International Journal of Gynecology and Obstetrics&lt;/full-title&gt;&lt;/periodical&gt;&lt;pages&gt;60-66&lt;/pages&gt;&lt;volume&gt;42&lt;/volume&gt;&lt;number&gt;1&lt;/number&gt;&lt;dates&gt;&lt;year&gt;1993&lt;/year&gt;&lt;pub-dates&gt;&lt;date&gt;1993&lt;/date&gt;&lt;/pub-dates&gt;&lt;/dates&gt;&lt;isbn&gt;0020-7292&lt;/isbn&gt;&lt;accession-num&gt;BCI:BCI199345068134&lt;/accession-num&gt;&lt;urls&gt;&lt;related-urls&gt;&lt;url&gt;&amp;lt;Go to ISI&amp;gt;://BCI:BCI199345068134&lt;/url&gt;&lt;/related-urls&gt;&lt;/urls&gt;&lt;/record&gt;&lt;/Cite&gt;&lt;/EndNote&gt;</w:instrText>
            </w:r>
            <w:r w:rsidR="00BF65BC" w:rsidRPr="00113701">
              <w:rPr>
                <w:rFonts w:ascii="Times New Roman" w:hAnsi="Times New Roman"/>
                <w:color w:val="0000FF"/>
                <w:sz w:val="16"/>
                <w:szCs w:val="16"/>
                <w:u w:val="single"/>
                <w:lang w:val="de-DE"/>
              </w:rPr>
              <w:fldChar w:fldCharType="separate"/>
            </w:r>
            <w:r w:rsidR="002F59AF" w:rsidRPr="00113701">
              <w:rPr>
                <w:rFonts w:ascii="Times New Roman" w:hAnsi="Times New Roman"/>
                <w:noProof/>
                <w:color w:val="0000FF"/>
                <w:sz w:val="16"/>
                <w:szCs w:val="16"/>
                <w:u w:val="single"/>
                <w:lang w:val="de-DE"/>
              </w:rPr>
              <w:t>[</w:t>
            </w:r>
            <w:hyperlink w:anchor="_ENREF_49" w:tooltip="The American College Of, 1993 #600" w:history="1">
              <w:r w:rsidR="00152ACF" w:rsidRPr="00113701">
                <w:rPr>
                  <w:rFonts w:ascii="Times New Roman" w:hAnsi="Times New Roman"/>
                  <w:noProof/>
                  <w:color w:val="0000FF"/>
                  <w:sz w:val="16"/>
                  <w:szCs w:val="16"/>
                  <w:u w:val="single"/>
                  <w:lang w:val="de-DE"/>
                </w:rPr>
                <w:t>49</w:t>
              </w:r>
            </w:hyperlink>
            <w:r w:rsidR="002F59AF" w:rsidRPr="00113701">
              <w:rPr>
                <w:rFonts w:ascii="Times New Roman" w:hAnsi="Times New Roman"/>
                <w:noProof/>
                <w:color w:val="0000FF"/>
                <w:sz w:val="16"/>
                <w:szCs w:val="16"/>
                <w:u w:val="single"/>
                <w:lang w:val="de-DE"/>
              </w:rPr>
              <w:t>]</w:t>
            </w:r>
            <w:r w:rsidR="00BF65BC" w:rsidRPr="00113701">
              <w:rPr>
                <w:rFonts w:ascii="Times New Roman" w:hAnsi="Times New Roman"/>
                <w:color w:val="0000FF"/>
                <w:sz w:val="16"/>
                <w:szCs w:val="16"/>
                <w:u w:val="single"/>
                <w:lang w:val="de-DE"/>
              </w:rPr>
              <w:fldChar w:fldCharType="end"/>
            </w:r>
          </w:p>
          <w:p w14:paraId="166A1998" w14:textId="77777777" w:rsidR="005136E8" w:rsidRPr="00C03988" w:rsidRDefault="005136E8" w:rsidP="005136E8">
            <w:pPr>
              <w:spacing w:after="0" w:line="240" w:lineRule="auto"/>
              <w:rPr>
                <w:b/>
                <w:sz w:val="16"/>
                <w:szCs w:val="16"/>
                <w:vertAlign w:val="superscript"/>
              </w:rPr>
            </w:pPr>
          </w:p>
          <w:p w14:paraId="7F6498D5" w14:textId="0D27D06B" w:rsidR="00372519" w:rsidRPr="003C01B8" w:rsidRDefault="007C6963" w:rsidP="00372519">
            <w:pPr>
              <w:spacing w:after="0"/>
              <w:rPr>
                <w:sz w:val="16"/>
                <w:szCs w:val="16"/>
                <w:lang w:val="en-US"/>
              </w:rPr>
            </w:pPr>
            <w:r w:rsidRPr="003C01B8">
              <w:rPr>
                <w:sz w:val="16"/>
                <w:szCs w:val="16"/>
                <w:lang w:val="en-US"/>
              </w:rPr>
              <w:t>For the one intrauterine infection with replicating rubella virus identified. “</w:t>
            </w:r>
            <w:r w:rsidR="00372519" w:rsidRPr="00492908">
              <w:rPr>
                <w:bCs/>
                <w:sz w:val="16"/>
                <w:szCs w:val="16"/>
              </w:rPr>
              <w:t>No attempt was made to differentiate vaccine from wild virus</w:t>
            </w:r>
            <w:r w:rsidR="00BF65BC">
              <w:rPr>
                <w:bCs/>
                <w:sz w:val="16"/>
                <w:szCs w:val="16"/>
              </w:rPr>
              <w:fldChar w:fldCharType="begin"/>
            </w:r>
            <w:r w:rsidR="002F59AF">
              <w:rPr>
                <w:bCs/>
                <w:sz w:val="16"/>
                <w:szCs w:val="16"/>
              </w:rPr>
              <w:instrText xml:space="preserve"> ADDIN EN.CITE &lt;EndNote&gt;&lt;Cite&gt;&lt;Author&gt;Bart&lt;/Author&gt;&lt;Year&gt;1985&lt;/Year&gt;&lt;RecNum&gt;110&lt;/RecNum&gt;&lt;DisplayText&gt;[25]&lt;/DisplayText&gt;&lt;record&gt;&lt;rec-number&gt;110&lt;/rec-number&gt;&lt;foreign-keys&gt;&lt;key app="EN" db-id="pzrr2wwec92vr1e5s2e5wx2twzax9tzvt5zt" timestamp="1381414332"&gt;110&lt;/key&gt;&lt;/foreign-keys&gt;&lt;ref-type name="Journal Article"&gt;17&lt;/ref-type&gt;&lt;contributors&gt;&lt;authors&gt;&lt;author&gt;Bart  SW, Stetler HC, Preblud SR, Williams NM, Orenstein WA, Bart KJ, Hinman AR, Herrmann KL.&lt;/author&gt;&lt;author&gt;et al.,&lt;/author&gt;&lt;/authors&gt;&lt;/contributors&gt;&lt;titles&gt;&lt;title&gt;Fetal risk associated with rubella vaccine: an update&lt;/title&gt;&lt;secondary-title&gt;Reviews of Infectious Diseases&lt;/secondary-title&gt;&lt;short-title&gt;Fetal risk associated with rubella vaccine: an update&lt;/short-title&gt;&lt;/titles&gt;&lt;periodical&gt;&lt;full-title&gt;Reviews of Infectious Diseases&lt;/full-title&gt;&lt;/periodical&gt;&lt;pages&gt;95-102&lt;/pages&gt;&lt;volume&gt;7&lt;/volume&gt;&lt;number&gt;1&lt;/number&gt;&lt;keywords&gt;&lt;keyword&gt;fetus [adverse drug events]&lt;/keyword&gt;&lt;keyword&gt;pregnancy [adverse drug events]&lt;/keyword&gt;&lt;keyword&gt;vaccine,rubella [adverse drug events]&lt;/keyword&gt;&lt;/keywords&gt;&lt;dates&gt;&lt;year&gt;1985&lt;/year&gt;&lt;pub-dates&gt;&lt;date&gt;01/01/&lt;/date&gt;&lt;/pub-dates&gt;&lt;/dates&gt;&lt;isbn&gt;01620886&lt;/isbn&gt;&lt;urls&gt;&lt;related-urls&gt;&lt;url&gt;http://search.ebscohost.com/login.aspx?direct=true&amp;amp;AuthType=cookie,ip,shib&amp;amp;db=awn&amp;amp;AN=MICD-014197&amp;amp;site=ehost-live&lt;/url&gt;&lt;/related-urls&gt;&lt;/urls&gt;&lt;remote-database-name&gt;awn&lt;/remote-database-name&gt;&lt;remote-database-provider&gt;EBSCOhost&lt;/remote-database-provider&gt;&lt;/record&gt;&lt;/Cite&gt;&lt;/EndNote&gt;</w:instrText>
            </w:r>
            <w:r w:rsidR="00BF65BC">
              <w:rPr>
                <w:bCs/>
                <w:sz w:val="16"/>
                <w:szCs w:val="16"/>
              </w:rPr>
              <w:fldChar w:fldCharType="separate"/>
            </w:r>
            <w:r w:rsidR="002F59AF">
              <w:rPr>
                <w:bCs/>
                <w:noProof/>
                <w:sz w:val="16"/>
                <w:szCs w:val="16"/>
              </w:rPr>
              <w:t>[</w:t>
            </w:r>
            <w:hyperlink w:anchor="_ENREF_25" w:tooltip="Bart  SW, 1985 #110" w:history="1">
              <w:r w:rsidR="00152ACF">
                <w:rPr>
                  <w:bCs/>
                  <w:noProof/>
                  <w:sz w:val="16"/>
                  <w:szCs w:val="16"/>
                </w:rPr>
                <w:t>25</w:t>
              </w:r>
            </w:hyperlink>
            <w:r w:rsidR="002F59AF">
              <w:rPr>
                <w:bCs/>
                <w:noProof/>
                <w:sz w:val="16"/>
                <w:szCs w:val="16"/>
              </w:rPr>
              <w:t>]</w:t>
            </w:r>
            <w:r w:rsidR="00BF65BC">
              <w:rPr>
                <w:bCs/>
                <w:sz w:val="16"/>
                <w:szCs w:val="16"/>
              </w:rPr>
              <w:fldChar w:fldCharType="end"/>
            </w:r>
            <w:r w:rsidR="00372519">
              <w:rPr>
                <w:bCs/>
                <w:sz w:val="16"/>
                <w:szCs w:val="16"/>
              </w:rPr>
              <w:t>”</w:t>
            </w:r>
            <w:r w:rsidRPr="003C01B8">
              <w:rPr>
                <w:sz w:val="16"/>
                <w:szCs w:val="16"/>
                <w:lang w:val="en-US"/>
              </w:rPr>
              <w:t xml:space="preserve"> </w:t>
            </w:r>
          </w:p>
          <w:p w14:paraId="5148218F" w14:textId="77777777" w:rsidR="00372519" w:rsidRPr="005136E8" w:rsidRDefault="00372519" w:rsidP="005136E8">
            <w:pPr>
              <w:rPr>
                <w:sz w:val="16"/>
                <w:szCs w:val="16"/>
              </w:rPr>
            </w:pPr>
          </w:p>
        </w:tc>
      </w:tr>
      <w:tr w:rsidR="000F154E" w:rsidRPr="005136E8" w14:paraId="2EDB32C7" w14:textId="77777777" w:rsidTr="00E930BF">
        <w:tc>
          <w:tcPr>
            <w:tcW w:w="1471" w:type="dxa"/>
            <w:tcBorders>
              <w:top w:val="single" w:sz="4" w:space="0" w:color="auto"/>
              <w:left w:val="single" w:sz="4" w:space="0" w:color="auto"/>
              <w:bottom w:val="single" w:sz="4" w:space="0" w:color="auto"/>
              <w:right w:val="single" w:sz="4" w:space="0" w:color="auto"/>
            </w:tcBorders>
            <w:hideMark/>
          </w:tcPr>
          <w:p w14:paraId="3D7B52D1" w14:textId="0B93A2C5" w:rsidR="005136E8" w:rsidRPr="005136E8" w:rsidRDefault="005136E8" w:rsidP="002F59AF">
            <w:pPr>
              <w:rPr>
                <w:sz w:val="16"/>
                <w:szCs w:val="16"/>
                <w:lang w:val="de-DE"/>
              </w:rPr>
            </w:pPr>
            <w:r w:rsidRPr="005136E8">
              <w:rPr>
                <w:b/>
                <w:sz w:val="16"/>
                <w:szCs w:val="16"/>
                <w:lang w:val="de-DE"/>
              </w:rPr>
              <w:t>Tookey, P. A., 2001</w:t>
            </w:r>
            <w:r w:rsidR="00BF65BC" w:rsidRPr="005136E8">
              <w:rPr>
                <w:rFonts w:ascii="Times New Roman" w:hAnsi="Times New Roman"/>
                <w:b/>
                <w:color w:val="0000FF"/>
                <w:sz w:val="16"/>
                <w:szCs w:val="16"/>
                <w:u w:val="single"/>
                <w:lang w:val="de-DE"/>
              </w:rPr>
              <w:fldChar w:fldCharType="begin"/>
            </w:r>
            <w:r w:rsidR="002F59AF">
              <w:rPr>
                <w:rFonts w:ascii="Times New Roman" w:hAnsi="Times New Roman"/>
                <w:b/>
                <w:color w:val="0000FF"/>
                <w:sz w:val="16"/>
                <w:szCs w:val="16"/>
                <w:u w:val="single"/>
                <w:lang w:val="de-DE"/>
              </w:rPr>
              <w:instrText xml:space="preserve"> ADDIN EN.CITE &lt;EndNote&gt;&lt;Cite&gt;&lt;Author&gt;Tookey&lt;/Author&gt;&lt;Year&gt;2001&lt;/Year&gt;&lt;RecNum&gt;611&lt;/RecNum&gt;&lt;DisplayText&gt;[51]&lt;/DisplayText&gt;&lt;record&gt;&lt;rec-number&gt;611&lt;/rec-number&gt;&lt;foreign-keys&gt;&lt;key app="EN" db-id="pzrr2wwec92vr1e5s2e5wx2twzax9tzvt5zt" timestamp="1381414335"&gt;611&lt;/key&gt;&lt;/foreign-keys&gt;&lt;ref-type name="Journal Article"&gt;17&lt;/ref-type&gt;&lt;contributors&gt;&lt;authors&gt;&lt;author&gt;Tookey, P.&lt;/author&gt;&lt;/authors&gt;&lt;/contributors&gt;&lt;titles&gt;&lt;title&gt;Pregnancy is contraindication for rubella vaccination still&lt;/title&gt;&lt;secondary-title&gt;BMJ&lt;/secondary-title&gt;&lt;short-title&gt;Pregnancy is contraindication for rubella vaccination still&lt;/short-title&gt;&lt;/titles&gt;&lt;periodical&gt;&lt;full-title&gt;BMJ&lt;/full-title&gt;&lt;/periodical&gt;&lt;pages&gt;1489&lt;/pages&gt;&lt;volume&gt;322&lt;/volume&gt;&lt;number&gt;7300&lt;/number&gt;&lt;dates&gt;&lt;year&gt;2001&lt;/year&gt;&lt;/dates&gt;&lt;accession-num&gt;11430372&lt;/accession-num&gt;&lt;work-type&gt;Letter&lt;/work-type&gt;&lt;urls&gt;&lt;related-urls&gt;&lt;url&gt;http://ovidsp.ovid.com/ovidweb.cgi?T=JS&amp;amp;CSC=Y&amp;amp;NEWS=N&amp;amp;PAGE=fulltext&amp;amp;D=med4&amp;amp;AN=11430372http://lshtmsfx.hosted.exlibrisgroup.com/lshtm?sid=OVID:medline&amp;amp;id=pmid:11430372&amp;amp;id=doi:&amp;amp;issn=0959-8138&amp;amp;isbn=&amp;amp;volume=322&amp;amp;issue=7300&amp;amp;spage=1489&amp;amp;pages=1489&amp;amp;date=2001&amp;amp;title=BMJ&amp;amp;atitle=Pregnancy+is+contraindication+for+rubella+vaccination+still.&amp;amp;aulast=Tookey&amp;amp;pid=%3Cauthor%3ETookey+P%3C%2Fauthor%3E%3CAN%3E11430372%3C%2FAN%3E%3CDT%3ELetter%3C%2FDT%3E&lt;/url&gt;&lt;url&gt;http://www.ncbi.nlm.nih.gov/pmc/articles/PMC1120533/pdf/1489.pdf&lt;/url&gt;&lt;/related-urls&gt;&lt;/urls&gt;&lt;custom2&gt;PMC1120533&lt;/custom2&gt;&lt;remote-database-name&gt;Medline&lt;/remote-database-name&gt;&lt;remote-database-provider&gt;Ovid Technologies&lt;/remote-database-provider&gt;&lt;/record&gt;&lt;/Cite&gt;&lt;/EndNote&gt;</w:instrText>
            </w:r>
            <w:r w:rsidR="00BF65BC" w:rsidRPr="005136E8">
              <w:rPr>
                <w:rFonts w:ascii="Times New Roman" w:hAnsi="Times New Roman"/>
                <w:b/>
                <w:color w:val="0000FF"/>
                <w:sz w:val="16"/>
                <w:szCs w:val="16"/>
                <w:u w:val="single"/>
                <w:lang w:val="de-DE"/>
              </w:rPr>
              <w:fldChar w:fldCharType="separate"/>
            </w:r>
            <w:r w:rsidR="002F59AF">
              <w:rPr>
                <w:rFonts w:ascii="Times New Roman" w:hAnsi="Times New Roman"/>
                <w:b/>
                <w:noProof/>
                <w:color w:val="0000FF"/>
                <w:sz w:val="16"/>
                <w:szCs w:val="16"/>
                <w:u w:val="single"/>
                <w:lang w:val="de-DE"/>
              </w:rPr>
              <w:t>[</w:t>
            </w:r>
            <w:hyperlink w:anchor="_ENREF_51" w:tooltip="Tookey, 2001 #611" w:history="1">
              <w:r w:rsidR="00152ACF">
                <w:rPr>
                  <w:rFonts w:ascii="Times New Roman" w:hAnsi="Times New Roman"/>
                  <w:b/>
                  <w:noProof/>
                  <w:color w:val="0000FF"/>
                  <w:sz w:val="16"/>
                  <w:szCs w:val="16"/>
                  <w:u w:val="single"/>
                  <w:lang w:val="de-DE"/>
                </w:rPr>
                <w:t>51</w:t>
              </w:r>
            </w:hyperlink>
            <w:r w:rsidR="002F59AF">
              <w:rPr>
                <w:rFonts w:ascii="Times New Roman" w:hAnsi="Times New Roman"/>
                <w:b/>
                <w:noProof/>
                <w:color w:val="0000FF"/>
                <w:sz w:val="16"/>
                <w:szCs w:val="16"/>
                <w:u w:val="single"/>
                <w:lang w:val="de-DE"/>
              </w:rPr>
              <w:t>]</w:t>
            </w:r>
            <w:r w:rsidR="00BF65BC" w:rsidRPr="005136E8">
              <w:rPr>
                <w:rFonts w:ascii="Times New Roman" w:hAnsi="Times New Roman"/>
                <w:b/>
                <w:color w:val="0000FF"/>
                <w:sz w:val="16"/>
                <w:szCs w:val="16"/>
                <w:u w:val="single"/>
                <w:lang w:val="de-DE"/>
              </w:rPr>
              <w:fldChar w:fldCharType="end"/>
            </w:r>
          </w:p>
        </w:tc>
        <w:tc>
          <w:tcPr>
            <w:tcW w:w="1128" w:type="dxa"/>
            <w:tcBorders>
              <w:top w:val="single" w:sz="4" w:space="0" w:color="auto"/>
              <w:left w:val="single" w:sz="4" w:space="0" w:color="auto"/>
              <w:bottom w:val="single" w:sz="4" w:space="0" w:color="auto"/>
              <w:right w:val="single" w:sz="4" w:space="0" w:color="auto"/>
            </w:tcBorders>
            <w:hideMark/>
          </w:tcPr>
          <w:p w14:paraId="3F24E009" w14:textId="77777777" w:rsidR="005136E8" w:rsidRPr="005136E8" w:rsidRDefault="005136E8" w:rsidP="005136E8">
            <w:pPr>
              <w:rPr>
                <w:sz w:val="16"/>
                <w:szCs w:val="16"/>
                <w:lang w:val="de-DE"/>
              </w:rPr>
            </w:pPr>
            <w:r w:rsidRPr="005136E8">
              <w:rPr>
                <w:rFonts w:eastAsia="Times-Roman"/>
                <w:sz w:val="16"/>
                <w:szCs w:val="16"/>
                <w:lang w:val="de-DE"/>
              </w:rPr>
              <w:t xml:space="preserve">UK, </w:t>
            </w:r>
            <w:r w:rsidRPr="005136E8">
              <w:rPr>
                <w:sz w:val="16"/>
                <w:szCs w:val="16"/>
                <w:lang w:val="de-DE"/>
              </w:rPr>
              <w:t xml:space="preserve">1981- 2001, Journal </w:t>
            </w:r>
            <w:r w:rsidRPr="005136E8">
              <w:rPr>
                <w:rFonts w:eastAsia="Times-Roman"/>
                <w:sz w:val="16"/>
                <w:szCs w:val="16"/>
                <w:lang w:val="de-DE"/>
              </w:rPr>
              <w:t xml:space="preserve">letter </w:t>
            </w:r>
          </w:p>
        </w:tc>
        <w:tc>
          <w:tcPr>
            <w:tcW w:w="1426" w:type="dxa"/>
            <w:tcBorders>
              <w:top w:val="single" w:sz="4" w:space="0" w:color="auto"/>
              <w:left w:val="single" w:sz="4" w:space="0" w:color="auto"/>
              <w:bottom w:val="single" w:sz="4" w:space="0" w:color="auto"/>
              <w:right w:val="single" w:sz="4" w:space="0" w:color="auto"/>
            </w:tcBorders>
          </w:tcPr>
          <w:p w14:paraId="04B39762" w14:textId="77777777" w:rsidR="000F2F6E" w:rsidRDefault="00D636E7" w:rsidP="005136E8">
            <w:pPr>
              <w:spacing w:after="0" w:line="240" w:lineRule="auto"/>
              <w:rPr>
                <w:sz w:val="16"/>
                <w:szCs w:val="16"/>
              </w:rPr>
            </w:pPr>
            <w:r w:rsidRPr="00D636E7">
              <w:rPr>
                <w:sz w:val="16"/>
                <w:szCs w:val="16"/>
              </w:rPr>
              <w:t>RA27/3 (61 women),</w:t>
            </w:r>
          </w:p>
          <w:p w14:paraId="78C34378" w14:textId="77777777" w:rsidR="000F2F6E" w:rsidRDefault="00D636E7" w:rsidP="005136E8">
            <w:pPr>
              <w:spacing w:after="0" w:line="240" w:lineRule="auto"/>
              <w:rPr>
                <w:sz w:val="16"/>
                <w:szCs w:val="16"/>
              </w:rPr>
            </w:pPr>
            <w:r w:rsidRPr="00D636E7">
              <w:rPr>
                <w:sz w:val="16"/>
                <w:szCs w:val="16"/>
              </w:rPr>
              <w:t xml:space="preserve">Cendehill </w:t>
            </w:r>
            <w:r w:rsidR="00EE5C1F">
              <w:rPr>
                <w:sz w:val="16"/>
                <w:szCs w:val="16"/>
              </w:rPr>
              <w:t xml:space="preserve"> </w:t>
            </w:r>
            <w:r w:rsidRPr="00D636E7">
              <w:rPr>
                <w:sz w:val="16"/>
                <w:szCs w:val="16"/>
              </w:rPr>
              <w:t xml:space="preserve">(7 women) </w:t>
            </w:r>
          </w:p>
          <w:p w14:paraId="76004D9F" w14:textId="77777777" w:rsidR="005136E8" w:rsidRPr="005136E8" w:rsidRDefault="00D636E7" w:rsidP="005136E8">
            <w:pPr>
              <w:spacing w:after="0" w:line="240" w:lineRule="auto"/>
              <w:rPr>
                <w:sz w:val="16"/>
                <w:szCs w:val="16"/>
              </w:rPr>
            </w:pPr>
            <w:r w:rsidRPr="00D636E7">
              <w:rPr>
                <w:sz w:val="16"/>
                <w:szCs w:val="16"/>
              </w:rPr>
              <w:t xml:space="preserve">unknown (24 women). </w:t>
            </w:r>
          </w:p>
          <w:p w14:paraId="04AED6DC" w14:textId="77777777" w:rsidR="005136E8" w:rsidRPr="005136E8" w:rsidRDefault="005136E8" w:rsidP="005136E8">
            <w:pPr>
              <w:rPr>
                <w:sz w:val="16"/>
                <w:szCs w:val="16"/>
              </w:rPr>
            </w:pPr>
          </w:p>
        </w:tc>
        <w:tc>
          <w:tcPr>
            <w:tcW w:w="2090" w:type="dxa"/>
            <w:tcBorders>
              <w:top w:val="single" w:sz="4" w:space="0" w:color="auto"/>
              <w:left w:val="single" w:sz="4" w:space="0" w:color="auto"/>
              <w:bottom w:val="single" w:sz="4" w:space="0" w:color="auto"/>
              <w:right w:val="single" w:sz="4" w:space="0" w:color="auto"/>
            </w:tcBorders>
            <w:hideMark/>
          </w:tcPr>
          <w:p w14:paraId="42756068" w14:textId="77777777" w:rsidR="005136E8" w:rsidRPr="005136E8" w:rsidRDefault="005136E8" w:rsidP="005136E8">
            <w:pPr>
              <w:rPr>
                <w:sz w:val="16"/>
                <w:szCs w:val="16"/>
                <w:lang w:val="de-DE"/>
              </w:rPr>
            </w:pPr>
            <w:r w:rsidRPr="00E930BF">
              <w:rPr>
                <w:sz w:val="16"/>
                <w:szCs w:val="16"/>
              </w:rPr>
              <w:t>92 pregnancies through 1991,</w:t>
            </w:r>
            <w:r w:rsidR="00E17923">
              <w:rPr>
                <w:sz w:val="16"/>
              </w:rPr>
              <w:t xml:space="preserve"> Serology was performed on 46/56 live births to RA27/3 vaccinated mothers.</w:t>
            </w:r>
            <w:r w:rsidRPr="00E930BF">
              <w:rPr>
                <w:sz w:val="16"/>
                <w:szCs w:val="16"/>
              </w:rPr>
              <w:t xml:space="preserve"> </w:t>
            </w:r>
            <w:r w:rsidRPr="005136E8">
              <w:rPr>
                <w:sz w:val="16"/>
                <w:szCs w:val="16"/>
                <w:lang w:val="de-DE"/>
              </w:rPr>
              <w:t>25 susc. through 2001</w:t>
            </w:r>
          </w:p>
        </w:tc>
        <w:tc>
          <w:tcPr>
            <w:tcW w:w="1287" w:type="dxa"/>
            <w:tcBorders>
              <w:top w:val="single" w:sz="4" w:space="0" w:color="auto"/>
              <w:left w:val="single" w:sz="4" w:space="0" w:color="auto"/>
              <w:bottom w:val="single" w:sz="4" w:space="0" w:color="auto"/>
              <w:right w:val="single" w:sz="4" w:space="0" w:color="auto"/>
            </w:tcBorders>
          </w:tcPr>
          <w:p w14:paraId="2C004F3F" w14:textId="77777777" w:rsidR="005136E8" w:rsidRPr="005136E8" w:rsidRDefault="00D636E7" w:rsidP="005136E8">
            <w:pPr>
              <w:spacing w:after="0" w:line="240" w:lineRule="auto"/>
              <w:rPr>
                <w:sz w:val="16"/>
                <w:szCs w:val="16"/>
              </w:rPr>
            </w:pPr>
            <w:r w:rsidRPr="00D636E7">
              <w:rPr>
                <w:sz w:val="16"/>
                <w:szCs w:val="16"/>
              </w:rPr>
              <w:t>Only stated for cases with adverse event observed</w:t>
            </w:r>
          </w:p>
          <w:p w14:paraId="22ECF915" w14:textId="77777777" w:rsidR="005136E8" w:rsidRPr="005136E8" w:rsidRDefault="005136E8" w:rsidP="005136E8">
            <w:pPr>
              <w:rPr>
                <w:sz w:val="16"/>
                <w:szCs w:val="16"/>
              </w:rPr>
            </w:pPr>
          </w:p>
        </w:tc>
        <w:tc>
          <w:tcPr>
            <w:tcW w:w="2241" w:type="dxa"/>
            <w:tcBorders>
              <w:top w:val="single" w:sz="4" w:space="0" w:color="auto"/>
              <w:left w:val="single" w:sz="4" w:space="0" w:color="auto"/>
              <w:bottom w:val="single" w:sz="4" w:space="0" w:color="auto"/>
              <w:right w:val="single" w:sz="4" w:space="0" w:color="auto"/>
            </w:tcBorders>
            <w:hideMark/>
          </w:tcPr>
          <w:p w14:paraId="781C6242" w14:textId="77777777" w:rsidR="005136E8" w:rsidRPr="005136E8" w:rsidRDefault="00D636E7" w:rsidP="005136E8">
            <w:pPr>
              <w:spacing w:after="0" w:line="240" w:lineRule="auto"/>
              <w:rPr>
                <w:sz w:val="16"/>
                <w:szCs w:val="16"/>
              </w:rPr>
            </w:pPr>
            <w:r w:rsidRPr="00D636E7">
              <w:rPr>
                <w:sz w:val="16"/>
                <w:szCs w:val="16"/>
              </w:rPr>
              <w:t>Earlier report 1991 notes 63 prospective reports, 29 retrospective reports from paediatricians: 1</w:t>
            </w:r>
            <w:r w:rsidRPr="00D636E7">
              <w:rPr>
                <w:sz w:val="16"/>
                <w:szCs w:val="16"/>
                <w:vertAlign w:val="superscript"/>
              </w:rPr>
              <w:t>st</w:t>
            </w:r>
            <w:r w:rsidRPr="00D636E7">
              <w:rPr>
                <w:sz w:val="16"/>
                <w:szCs w:val="16"/>
              </w:rPr>
              <w:t xml:space="preserve"> blood sample at birth, 2</w:t>
            </w:r>
            <w:r w:rsidRPr="00D636E7">
              <w:rPr>
                <w:sz w:val="16"/>
                <w:szCs w:val="16"/>
                <w:vertAlign w:val="superscript"/>
              </w:rPr>
              <w:t>nd</w:t>
            </w:r>
            <w:r w:rsidRPr="00D636E7">
              <w:rPr>
                <w:sz w:val="16"/>
                <w:szCs w:val="16"/>
              </w:rPr>
              <w:t xml:space="preserve"> blood sample and   examination by paediatrician at 9 months of </w:t>
            </w:r>
            <w:r w:rsidRPr="00D636E7">
              <w:rPr>
                <w:sz w:val="16"/>
                <w:szCs w:val="16"/>
              </w:rPr>
              <w:lastRenderedPageBreak/>
              <w:t xml:space="preserve">age. 22 children followed up until 3 years or older. </w:t>
            </w:r>
          </w:p>
        </w:tc>
        <w:tc>
          <w:tcPr>
            <w:tcW w:w="2673" w:type="dxa"/>
            <w:tcBorders>
              <w:top w:val="single" w:sz="4" w:space="0" w:color="auto"/>
              <w:left w:val="single" w:sz="4" w:space="0" w:color="auto"/>
              <w:bottom w:val="single" w:sz="4" w:space="0" w:color="auto"/>
              <w:right w:val="single" w:sz="4" w:space="0" w:color="auto"/>
            </w:tcBorders>
          </w:tcPr>
          <w:p w14:paraId="73F270B0" w14:textId="7BC21A0C" w:rsidR="005136E8" w:rsidRPr="005136E8" w:rsidRDefault="00D636E7" w:rsidP="005136E8">
            <w:pPr>
              <w:spacing w:after="0" w:line="240" w:lineRule="auto"/>
              <w:rPr>
                <w:sz w:val="16"/>
                <w:szCs w:val="16"/>
              </w:rPr>
            </w:pPr>
            <w:r w:rsidRPr="00D636E7">
              <w:rPr>
                <w:b/>
                <w:sz w:val="16"/>
                <w:szCs w:val="16"/>
              </w:rPr>
              <w:lastRenderedPageBreak/>
              <w:t>0/25 CRS</w:t>
            </w:r>
            <w:r w:rsidRPr="00D636E7">
              <w:rPr>
                <w:sz w:val="16"/>
                <w:szCs w:val="16"/>
              </w:rPr>
              <w:t xml:space="preserve"> susc</w:t>
            </w:r>
            <w:r w:rsidR="0003140F">
              <w:rPr>
                <w:sz w:val="16"/>
                <w:szCs w:val="16"/>
              </w:rPr>
              <w:t>.</w:t>
            </w:r>
            <w:r w:rsidRPr="00D636E7">
              <w:rPr>
                <w:sz w:val="16"/>
                <w:szCs w:val="16"/>
              </w:rPr>
              <w:t xml:space="preserve"> </w:t>
            </w:r>
          </w:p>
          <w:p w14:paraId="36DA13BD" w14:textId="606E34E5" w:rsidR="005136E8" w:rsidRPr="005136E8" w:rsidRDefault="00D636E7" w:rsidP="005136E8">
            <w:pPr>
              <w:spacing w:after="0" w:line="240" w:lineRule="auto"/>
              <w:rPr>
                <w:sz w:val="16"/>
                <w:szCs w:val="16"/>
              </w:rPr>
            </w:pPr>
            <w:r w:rsidRPr="00D636E7">
              <w:rPr>
                <w:sz w:val="16"/>
                <w:szCs w:val="16"/>
              </w:rPr>
              <w:t>4/25 CRI susc</w:t>
            </w:r>
            <w:r w:rsidR="0003140F">
              <w:rPr>
                <w:sz w:val="16"/>
                <w:szCs w:val="16"/>
              </w:rPr>
              <w:t>.</w:t>
            </w:r>
          </w:p>
          <w:p w14:paraId="6734009D" w14:textId="77777777" w:rsidR="005136E8" w:rsidRPr="005136E8" w:rsidRDefault="00D636E7" w:rsidP="005136E8">
            <w:pPr>
              <w:spacing w:after="0" w:line="240" w:lineRule="auto"/>
              <w:rPr>
                <w:sz w:val="16"/>
                <w:szCs w:val="16"/>
              </w:rPr>
            </w:pPr>
            <w:r w:rsidRPr="00D636E7">
              <w:rPr>
                <w:sz w:val="16"/>
                <w:szCs w:val="16"/>
              </w:rPr>
              <w:t>Earlier 1991 report 87 live births</w:t>
            </w:r>
          </w:p>
          <w:p w14:paraId="510887C3" w14:textId="7EF01CD0" w:rsidR="005136E8" w:rsidRPr="005136E8" w:rsidRDefault="00D636E7" w:rsidP="005136E8">
            <w:pPr>
              <w:spacing w:after="0" w:line="240" w:lineRule="auto"/>
              <w:rPr>
                <w:sz w:val="16"/>
                <w:szCs w:val="16"/>
              </w:rPr>
            </w:pPr>
            <w:r w:rsidRPr="00D636E7">
              <w:rPr>
                <w:sz w:val="16"/>
                <w:szCs w:val="16"/>
              </w:rPr>
              <w:t>3 still births (2 in susc</w:t>
            </w:r>
            <w:r w:rsidR="0003140F">
              <w:rPr>
                <w:sz w:val="16"/>
                <w:szCs w:val="16"/>
              </w:rPr>
              <w:t>.</w:t>
            </w:r>
            <w:r w:rsidRPr="00D636E7">
              <w:rPr>
                <w:sz w:val="16"/>
                <w:szCs w:val="16"/>
              </w:rPr>
              <w:t>, 1 in woman with unknown status)</w:t>
            </w:r>
          </w:p>
          <w:p w14:paraId="4F4D1FED" w14:textId="5C8E5FC8" w:rsidR="005136E8" w:rsidRPr="005136E8" w:rsidRDefault="00D636E7" w:rsidP="005136E8">
            <w:pPr>
              <w:spacing w:after="0" w:line="240" w:lineRule="auto"/>
              <w:rPr>
                <w:sz w:val="16"/>
                <w:szCs w:val="16"/>
              </w:rPr>
            </w:pPr>
            <w:r w:rsidRPr="00D636E7">
              <w:rPr>
                <w:sz w:val="16"/>
                <w:szCs w:val="16"/>
              </w:rPr>
              <w:t>2 spontaneous abortions both in susc</w:t>
            </w:r>
            <w:r w:rsidR="0003140F">
              <w:rPr>
                <w:sz w:val="16"/>
                <w:szCs w:val="16"/>
              </w:rPr>
              <w:t>.</w:t>
            </w:r>
          </w:p>
          <w:p w14:paraId="5CCEAA00" w14:textId="77777777" w:rsidR="005136E8" w:rsidRPr="005136E8" w:rsidRDefault="00D636E7" w:rsidP="005136E8">
            <w:pPr>
              <w:spacing w:after="0" w:line="240" w:lineRule="auto"/>
              <w:rPr>
                <w:sz w:val="16"/>
              </w:rPr>
            </w:pPr>
            <w:r w:rsidRPr="00D636E7">
              <w:rPr>
                <w:sz w:val="16"/>
                <w:szCs w:val="16"/>
              </w:rPr>
              <w:t>1 pulmonary atresia***</w:t>
            </w:r>
          </w:p>
          <w:p w14:paraId="7F5CB935" w14:textId="77777777" w:rsidR="005136E8" w:rsidRPr="005136E8" w:rsidRDefault="00D636E7" w:rsidP="005136E8">
            <w:pPr>
              <w:spacing w:after="0" w:line="240" w:lineRule="auto"/>
              <w:rPr>
                <w:sz w:val="16"/>
                <w:szCs w:val="16"/>
              </w:rPr>
            </w:pPr>
            <w:r w:rsidRPr="00D636E7">
              <w:rPr>
                <w:sz w:val="16"/>
                <w:szCs w:val="16"/>
              </w:rPr>
              <w:lastRenderedPageBreak/>
              <w:t xml:space="preserve">1ventricular septum defect***. </w:t>
            </w:r>
          </w:p>
          <w:p w14:paraId="233A2615" w14:textId="77777777" w:rsidR="005136E8" w:rsidRPr="005136E8" w:rsidRDefault="00D636E7" w:rsidP="005136E8">
            <w:pPr>
              <w:spacing w:after="0" w:line="240" w:lineRule="auto"/>
              <w:rPr>
                <w:sz w:val="16"/>
                <w:szCs w:val="16"/>
                <w:vertAlign w:val="superscript"/>
              </w:rPr>
            </w:pPr>
            <w:r w:rsidRPr="00D636E7">
              <w:rPr>
                <w:sz w:val="16"/>
                <w:szCs w:val="16"/>
              </w:rPr>
              <w:t>1 rubella IgM at birth</w:t>
            </w:r>
            <w:r w:rsidRPr="00D636E7">
              <w:rPr>
                <w:sz w:val="16"/>
                <w:szCs w:val="16"/>
                <w:vertAlign w:val="superscript"/>
              </w:rPr>
              <w:t>+</w:t>
            </w:r>
          </w:p>
          <w:p w14:paraId="08D3C8FA" w14:textId="77777777" w:rsidR="005136E8" w:rsidRPr="005136E8" w:rsidRDefault="005136E8" w:rsidP="005136E8">
            <w:pPr>
              <w:spacing w:after="0" w:line="240" w:lineRule="auto"/>
              <w:rPr>
                <w:sz w:val="16"/>
                <w:szCs w:val="16"/>
                <w:vertAlign w:val="superscript"/>
              </w:rPr>
            </w:pPr>
          </w:p>
        </w:tc>
        <w:tc>
          <w:tcPr>
            <w:tcW w:w="1310" w:type="dxa"/>
            <w:tcBorders>
              <w:top w:val="single" w:sz="4" w:space="0" w:color="auto"/>
              <w:left w:val="single" w:sz="4" w:space="0" w:color="auto"/>
              <w:bottom w:val="single" w:sz="4" w:space="0" w:color="auto"/>
              <w:right w:val="single" w:sz="4" w:space="0" w:color="auto"/>
            </w:tcBorders>
            <w:hideMark/>
          </w:tcPr>
          <w:p w14:paraId="3FD1CE07" w14:textId="77777777" w:rsidR="005136E8" w:rsidRPr="005136E8" w:rsidRDefault="00D636E7" w:rsidP="005136E8">
            <w:pPr>
              <w:rPr>
                <w:sz w:val="16"/>
                <w:szCs w:val="16"/>
              </w:rPr>
            </w:pPr>
            <w:r w:rsidRPr="00D636E7">
              <w:rPr>
                <w:sz w:val="16"/>
                <w:szCs w:val="16"/>
              </w:rPr>
              <w:lastRenderedPageBreak/>
              <w:t>No, presence of Rubella-specific IgM taken as evidence of intra-uterine- infection.</w:t>
            </w:r>
          </w:p>
        </w:tc>
        <w:tc>
          <w:tcPr>
            <w:tcW w:w="2238" w:type="dxa"/>
            <w:tcBorders>
              <w:top w:val="single" w:sz="4" w:space="0" w:color="auto"/>
              <w:left w:val="single" w:sz="4" w:space="0" w:color="auto"/>
              <w:bottom w:val="single" w:sz="4" w:space="0" w:color="auto"/>
              <w:right w:val="single" w:sz="4" w:space="0" w:color="auto"/>
            </w:tcBorders>
            <w:hideMark/>
          </w:tcPr>
          <w:p w14:paraId="6ED9A6A6" w14:textId="73ED6543" w:rsidR="005136E8" w:rsidRPr="005136E8" w:rsidRDefault="005136E8" w:rsidP="002F59AF">
            <w:pPr>
              <w:rPr>
                <w:sz w:val="16"/>
                <w:szCs w:val="16"/>
                <w:lang w:val="de-DE"/>
              </w:rPr>
            </w:pPr>
            <w:r w:rsidRPr="005136E8">
              <w:rPr>
                <w:sz w:val="16"/>
                <w:szCs w:val="16"/>
                <w:lang w:val="de-DE"/>
              </w:rPr>
              <w:t xml:space="preserve">See also </w:t>
            </w:r>
            <w:r w:rsidR="0082312B" w:rsidRPr="005136E8">
              <w:rPr>
                <w:sz w:val="16"/>
                <w:szCs w:val="16"/>
                <w:lang w:val="de-DE"/>
              </w:rPr>
              <w:fldChar w:fldCharType="begin">
                <w:fldData xml:space="preserve">PEVuZE5vdGU+PENpdGU+PEF1dGhvcj5Ub29rZXk8L0F1dGhvcj48WWVhcj4xOTkxPC9ZZWFyPjxS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</w:fldData>
              </w:fldChar>
            </w:r>
            <w:r w:rsidR="002F59AF">
              <w:rPr>
                <w:sz w:val="16"/>
                <w:szCs w:val="16"/>
                <w:lang w:val="de-DE"/>
              </w:rPr>
              <w:instrText xml:space="preserve"> ADDIN EN.CITE </w:instrText>
            </w:r>
            <w:r w:rsidR="002F59AF">
              <w:rPr>
                <w:sz w:val="16"/>
                <w:szCs w:val="16"/>
                <w:lang w:val="de-DE"/>
              </w:rPr>
              <w:fldChar w:fldCharType="begin">
                <w:fldData xml:space="preserve">PEVuZE5vdGU+PENpdGU+PEF1dGhvcj5Ub29rZXk8L0F1dGhvcj48WWVhcj4xOTkxPC9ZZWFyPjxS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</w:fldData>
              </w:fldChar>
            </w:r>
            <w:r w:rsidR="002F59AF">
              <w:rPr>
                <w:sz w:val="16"/>
                <w:szCs w:val="16"/>
                <w:lang w:val="de-DE"/>
              </w:rPr>
              <w:instrText xml:space="preserve"> ADDIN EN.CITE.DATA </w:instrText>
            </w:r>
            <w:r w:rsidR="002F59AF">
              <w:rPr>
                <w:sz w:val="16"/>
                <w:szCs w:val="16"/>
                <w:lang w:val="de-DE"/>
              </w:rPr>
            </w:r>
            <w:r w:rsidR="002F59AF">
              <w:rPr>
                <w:sz w:val="16"/>
                <w:szCs w:val="16"/>
                <w:lang w:val="de-DE"/>
              </w:rPr>
              <w:fldChar w:fldCharType="end"/>
            </w:r>
            <w:r w:rsidR="0082312B" w:rsidRPr="005136E8">
              <w:rPr>
                <w:sz w:val="16"/>
                <w:szCs w:val="16"/>
                <w:lang w:val="de-DE"/>
              </w:rPr>
            </w:r>
            <w:r w:rsidR="0082312B" w:rsidRPr="005136E8">
              <w:rPr>
                <w:sz w:val="16"/>
                <w:szCs w:val="16"/>
                <w:lang w:val="de-DE"/>
              </w:rPr>
              <w:fldChar w:fldCharType="separate"/>
            </w:r>
            <w:r w:rsidR="002F59AF">
              <w:rPr>
                <w:noProof/>
                <w:sz w:val="16"/>
                <w:szCs w:val="16"/>
                <w:lang w:val="de-DE"/>
              </w:rPr>
              <w:t>[</w:t>
            </w:r>
            <w:hyperlink w:anchor="_ENREF_12" w:tooltip="Tookey, 1991 #613" w:history="1">
              <w:r w:rsidR="00152ACF">
                <w:rPr>
                  <w:noProof/>
                  <w:sz w:val="16"/>
                  <w:szCs w:val="16"/>
                  <w:lang w:val="de-DE"/>
                </w:rPr>
                <w:t>12</w:t>
              </w:r>
            </w:hyperlink>
            <w:r w:rsidR="002F59AF">
              <w:rPr>
                <w:noProof/>
                <w:sz w:val="16"/>
                <w:szCs w:val="16"/>
                <w:lang w:val="de-DE"/>
              </w:rPr>
              <w:t>,</w:t>
            </w:r>
            <w:hyperlink w:anchor="_ENREF_52" w:tooltip="Sheppard, 1986 #564" w:history="1">
              <w:r w:rsidR="00152ACF">
                <w:rPr>
                  <w:noProof/>
                  <w:sz w:val="16"/>
                  <w:szCs w:val="16"/>
                  <w:lang w:val="de-DE"/>
                </w:rPr>
                <w:t>52</w:t>
              </w:r>
            </w:hyperlink>
            <w:r w:rsidR="002F59AF">
              <w:rPr>
                <w:noProof/>
                <w:sz w:val="16"/>
                <w:szCs w:val="16"/>
                <w:lang w:val="de-DE"/>
              </w:rPr>
              <w:t>]</w:t>
            </w:r>
            <w:r w:rsidR="0082312B" w:rsidRPr="005136E8">
              <w:rPr>
                <w:sz w:val="16"/>
                <w:szCs w:val="16"/>
                <w:lang w:val="de-DE"/>
              </w:rPr>
              <w:fldChar w:fldCharType="end"/>
            </w:r>
            <w:r w:rsidRPr="005136E8">
              <w:rPr>
                <w:sz w:val="16"/>
                <w:szCs w:val="16"/>
                <w:lang w:val="de-DE"/>
              </w:rPr>
              <w:t xml:space="preserve">  </w:t>
            </w:r>
          </w:p>
        </w:tc>
      </w:tr>
      <w:tr w:rsidR="000F154E" w:rsidRPr="005136E8" w14:paraId="00725D43" w14:textId="77777777" w:rsidTr="00E930BF">
        <w:tc>
          <w:tcPr>
            <w:tcW w:w="1471" w:type="dxa"/>
            <w:tcBorders>
              <w:top w:val="single" w:sz="4" w:space="0" w:color="auto"/>
              <w:left w:val="single" w:sz="4" w:space="0" w:color="auto"/>
              <w:bottom w:val="single" w:sz="4" w:space="0" w:color="auto"/>
              <w:right w:val="single" w:sz="4" w:space="0" w:color="auto"/>
            </w:tcBorders>
            <w:hideMark/>
          </w:tcPr>
          <w:p w14:paraId="2A37DB87" w14:textId="37A58624" w:rsidR="005136E8" w:rsidRPr="005136E8" w:rsidRDefault="005136E8" w:rsidP="002F59AF">
            <w:pPr>
              <w:rPr>
                <w:b/>
                <w:sz w:val="16"/>
                <w:szCs w:val="16"/>
                <w:vertAlign w:val="superscript"/>
                <w:lang w:val="de-DE"/>
              </w:rPr>
            </w:pPr>
            <w:r w:rsidRPr="005136E8">
              <w:rPr>
                <w:b/>
                <w:sz w:val="16"/>
                <w:szCs w:val="16"/>
                <w:lang w:val="de-DE"/>
              </w:rPr>
              <w:t>Enders, G., 1985</w:t>
            </w:r>
            <w:r w:rsidR="00BF65BC">
              <w:rPr>
                <w:b/>
                <w:sz w:val="16"/>
                <w:szCs w:val="16"/>
                <w:lang w:val="de-DE"/>
              </w:rPr>
              <w:fldChar w:fldCharType="begin"/>
            </w:r>
            <w:r w:rsidR="002F59AF">
              <w:rPr>
                <w:b/>
                <w:sz w:val="16"/>
                <w:szCs w:val="16"/>
                <w:lang w:val="de-DE"/>
              </w:rPr>
              <w:instrText xml:space="preserve"> ADDIN EN.CITE &lt;EndNote&gt;&lt;Cite&gt;&lt;Author&gt;Enders&lt;/Author&gt;&lt;Year&gt;1985&lt;/Year&gt;&lt;RecNum&gt;240&lt;/RecNum&gt;&lt;DisplayText&gt;[53]&lt;/DisplayText&gt;&lt;record&gt;&lt;rec-number&gt;240&lt;/rec-number&gt;&lt;foreign-keys&gt;&lt;key app="EN" db-id="pzrr2wwec92vr1e5s2e5wx2twzax9tzvt5zt" timestamp="1381414333"&gt;240&lt;/key&gt;&lt;/foreign-keys&gt;&lt;ref-type name="Journal Article"&gt;17&lt;/ref-type&gt;&lt;contributors&gt;&lt;authors&gt;&lt;author&gt;Enders, G.&lt;/author&gt;&lt;/authors&gt;&lt;/contributors&gt;&lt;titles&gt;&lt;title&gt;Rubella antibody titers in vaccinated and nonvaccinated women and results of vaccination during pregnancy&lt;/title&gt;&lt;secondary-title&gt;Reviews of Infectious Diseases&lt;/secondary-title&gt;&lt;short-title&gt;Rubella antibody titers in vaccinated and nonvaccinated women and results of vaccination during pregnancy&lt;/short-title&gt;&lt;/titles&gt;&lt;periodical&gt;&lt;full-title&gt;Reviews of Infectious Diseases&lt;/full-title&gt;&lt;/periodical&gt;&lt;pages&gt;S103-7&lt;/pages&gt;&lt;volume&gt;7 Suppl 1&lt;/volume&gt;&lt;dates&gt;&lt;year&gt;1985&lt;/year&gt;&lt;/dates&gt;&lt;accession-num&gt;4001718&lt;/accession-num&gt;&lt;urls&gt;&lt;related-urls&gt;&lt;url&gt;http://ovidsp.ovid.com/ovidweb.cgi?T=JS&amp;amp;CSC=Y&amp;amp;NEWS=N&amp;amp;PAGE=fulltext&amp;amp;D=med2&amp;amp;AN=4001718http://lshtmsfx.hosted.exlibrisgroup.com/lshtm?sid=OVID:medline&amp;amp;id=pmid:4001718&amp;amp;id=doi:&amp;amp;issn=0162-0886&amp;amp;isbn=&amp;amp;volume=7&amp;amp;issue=1&amp;amp;spage=S103&amp;amp;pages=S103-7&amp;amp;date=1985&amp;amp;title=Reviews+of+Infectious+Diseases&amp;amp;atitle=Rubella+antibody+titers+in+vaccinated+and+nonvaccinated+women+and+results+of+vaccination+during+pregnancy.&amp;amp;aulast=Enders&amp;amp;pid=%3Cauthor%3EEnders+G%3C%2Fauthor%3E%3CAN%3E4001718%3C%2FAN%3E%3CDT%3EJournal+Article%3C%2FDT%3E&lt;/url&gt;&lt;/related-urls&gt;&lt;/urls&gt;&lt;remote-database-name&gt;Medline&lt;/remote-database-name&gt;&lt;remote-database-provider&gt;Ovid Technologies&lt;/remote-database-provider&gt;&lt;/record&gt;&lt;/Cite&gt;&lt;/EndNote&gt;</w:instrText>
            </w:r>
            <w:r w:rsidR="00BF65BC">
              <w:rPr>
                <w:b/>
                <w:sz w:val="16"/>
                <w:szCs w:val="16"/>
                <w:lang w:val="de-DE"/>
              </w:rPr>
              <w:fldChar w:fldCharType="separate"/>
            </w:r>
            <w:r w:rsidR="002F59AF">
              <w:rPr>
                <w:b/>
                <w:noProof/>
                <w:sz w:val="16"/>
                <w:szCs w:val="16"/>
                <w:lang w:val="de-DE"/>
              </w:rPr>
              <w:t>[</w:t>
            </w:r>
            <w:hyperlink w:anchor="_ENREF_53" w:tooltip="Enders, 1985 #240" w:history="1">
              <w:r w:rsidR="00152ACF">
                <w:rPr>
                  <w:b/>
                  <w:noProof/>
                  <w:sz w:val="16"/>
                  <w:szCs w:val="16"/>
                  <w:lang w:val="de-DE"/>
                </w:rPr>
                <w:t>53</w:t>
              </w:r>
            </w:hyperlink>
            <w:r w:rsidR="002F59AF">
              <w:rPr>
                <w:b/>
                <w:noProof/>
                <w:sz w:val="16"/>
                <w:szCs w:val="16"/>
                <w:lang w:val="de-DE"/>
              </w:rPr>
              <w:t>]</w:t>
            </w:r>
            <w:r w:rsidR="00BF65BC">
              <w:rPr>
                <w:b/>
                <w:sz w:val="16"/>
                <w:szCs w:val="16"/>
                <w:lang w:val="de-DE"/>
              </w:rPr>
              <w:fldChar w:fldCharType="end"/>
            </w:r>
          </w:p>
        </w:tc>
        <w:tc>
          <w:tcPr>
            <w:tcW w:w="1128" w:type="dxa"/>
            <w:tcBorders>
              <w:top w:val="single" w:sz="4" w:space="0" w:color="auto"/>
              <w:left w:val="single" w:sz="4" w:space="0" w:color="auto"/>
              <w:bottom w:val="single" w:sz="4" w:space="0" w:color="auto"/>
              <w:right w:val="single" w:sz="4" w:space="0" w:color="auto"/>
            </w:tcBorders>
            <w:hideMark/>
          </w:tcPr>
          <w:p w14:paraId="3BED9EB6" w14:textId="77777777" w:rsidR="005136E8" w:rsidRPr="005136E8" w:rsidRDefault="005136E8" w:rsidP="005136E8">
            <w:pPr>
              <w:spacing w:after="0"/>
              <w:rPr>
                <w:sz w:val="16"/>
                <w:szCs w:val="16"/>
                <w:lang w:val="de-DE"/>
              </w:rPr>
            </w:pPr>
            <w:r w:rsidRPr="005136E8">
              <w:rPr>
                <w:sz w:val="16"/>
                <w:szCs w:val="16"/>
                <w:lang w:val="de-DE"/>
              </w:rPr>
              <w:t>Germany,</w:t>
            </w:r>
            <w:r w:rsidRPr="005136E8">
              <w:rPr>
                <w:b/>
                <w:sz w:val="16"/>
                <w:szCs w:val="16"/>
                <w:lang w:val="de-DE"/>
              </w:rPr>
              <w:t xml:space="preserve"> </w:t>
            </w:r>
            <w:r w:rsidRPr="005136E8">
              <w:rPr>
                <w:sz w:val="16"/>
                <w:szCs w:val="16"/>
                <w:lang w:val="de-DE"/>
              </w:rPr>
              <w:t xml:space="preserve">1971- 1984, Journal article </w:t>
            </w:r>
          </w:p>
        </w:tc>
        <w:tc>
          <w:tcPr>
            <w:tcW w:w="1426" w:type="dxa"/>
            <w:tcBorders>
              <w:top w:val="single" w:sz="4" w:space="0" w:color="auto"/>
              <w:left w:val="single" w:sz="4" w:space="0" w:color="auto"/>
              <w:bottom w:val="single" w:sz="4" w:space="0" w:color="auto"/>
              <w:right w:val="single" w:sz="4" w:space="0" w:color="auto"/>
            </w:tcBorders>
            <w:hideMark/>
          </w:tcPr>
          <w:p w14:paraId="25EE8FB3" w14:textId="77777777" w:rsidR="005136E8" w:rsidRPr="005136E8" w:rsidRDefault="00D636E7" w:rsidP="005136E8">
            <w:pPr>
              <w:spacing w:after="0" w:line="240" w:lineRule="auto"/>
              <w:rPr>
                <w:sz w:val="16"/>
                <w:szCs w:val="16"/>
              </w:rPr>
            </w:pPr>
            <w:r w:rsidRPr="00D636E7">
              <w:rPr>
                <w:sz w:val="16"/>
                <w:szCs w:val="16"/>
              </w:rPr>
              <w:t>Cendehill (340 women),</w:t>
            </w:r>
          </w:p>
          <w:p w14:paraId="4C0B88DD" w14:textId="77777777" w:rsidR="005136E8" w:rsidRPr="005136E8" w:rsidRDefault="00D636E7" w:rsidP="005136E8">
            <w:pPr>
              <w:spacing w:after="0" w:line="240" w:lineRule="auto"/>
              <w:rPr>
                <w:sz w:val="16"/>
                <w:szCs w:val="16"/>
              </w:rPr>
            </w:pPr>
            <w:r w:rsidRPr="00D636E7">
              <w:rPr>
                <w:sz w:val="16"/>
                <w:szCs w:val="16"/>
              </w:rPr>
              <w:t>RA 27/3 (25 women)</w:t>
            </w:r>
          </w:p>
          <w:p w14:paraId="718E6105" w14:textId="77777777" w:rsidR="005136E8" w:rsidRPr="005136E8" w:rsidRDefault="00D636E7" w:rsidP="005136E8">
            <w:pPr>
              <w:spacing w:after="0" w:line="240" w:lineRule="auto"/>
              <w:rPr>
                <w:sz w:val="16"/>
                <w:szCs w:val="16"/>
              </w:rPr>
            </w:pPr>
            <w:r w:rsidRPr="00D636E7">
              <w:rPr>
                <w:sz w:val="16"/>
                <w:szCs w:val="16"/>
              </w:rPr>
              <w:t>1969-1971: individual basis</w:t>
            </w:r>
          </w:p>
          <w:p w14:paraId="7E2CFBBE" w14:textId="77777777" w:rsidR="005136E8" w:rsidRPr="005136E8" w:rsidRDefault="00D636E7" w:rsidP="005136E8">
            <w:pPr>
              <w:spacing w:after="0" w:line="240" w:lineRule="auto"/>
              <w:rPr>
                <w:sz w:val="16"/>
                <w:szCs w:val="16"/>
              </w:rPr>
            </w:pPr>
            <w:r w:rsidRPr="00D636E7">
              <w:rPr>
                <w:sz w:val="16"/>
                <w:szCs w:val="16"/>
              </w:rPr>
              <w:t xml:space="preserve">1974-1975: targeted campaigns school girls 10-14 yrs </w:t>
            </w:r>
          </w:p>
          <w:p w14:paraId="1EC29CD7" w14:textId="77777777" w:rsidR="005136E8" w:rsidRPr="005136E8" w:rsidRDefault="00D636E7" w:rsidP="005136E8">
            <w:pPr>
              <w:spacing w:after="0" w:line="240" w:lineRule="auto"/>
              <w:rPr>
                <w:sz w:val="16"/>
                <w:szCs w:val="16"/>
              </w:rPr>
            </w:pPr>
            <w:r w:rsidRPr="00D636E7">
              <w:rPr>
                <w:sz w:val="16"/>
                <w:szCs w:val="16"/>
              </w:rPr>
              <w:t>1980 onwards:</w:t>
            </w:r>
          </w:p>
          <w:p w14:paraId="2B079E7A" w14:textId="77777777" w:rsidR="005136E8" w:rsidRPr="005136E8" w:rsidRDefault="00D636E7" w:rsidP="005136E8">
            <w:pPr>
              <w:spacing w:after="0" w:line="240" w:lineRule="auto"/>
              <w:rPr>
                <w:sz w:val="16"/>
                <w:szCs w:val="16"/>
              </w:rPr>
            </w:pPr>
            <w:r w:rsidRPr="00D636E7">
              <w:rPr>
                <w:sz w:val="16"/>
                <w:szCs w:val="16"/>
              </w:rPr>
              <w:t>Vaccination of boys and girls aged 15 months recommended)</w:t>
            </w:r>
          </w:p>
        </w:tc>
        <w:tc>
          <w:tcPr>
            <w:tcW w:w="2090" w:type="dxa"/>
            <w:tcBorders>
              <w:top w:val="single" w:sz="4" w:space="0" w:color="auto"/>
              <w:left w:val="single" w:sz="4" w:space="0" w:color="auto"/>
              <w:bottom w:val="single" w:sz="4" w:space="0" w:color="auto"/>
              <w:right w:val="single" w:sz="4" w:space="0" w:color="auto"/>
            </w:tcBorders>
            <w:hideMark/>
          </w:tcPr>
          <w:p w14:paraId="5E5774E7" w14:textId="5CFD5E2F" w:rsidR="005136E8" w:rsidRPr="005136E8" w:rsidRDefault="005136E8" w:rsidP="005136E8">
            <w:pPr>
              <w:spacing w:after="0" w:line="240" w:lineRule="auto"/>
              <w:rPr>
                <w:sz w:val="16"/>
                <w:szCs w:val="16"/>
                <w:lang w:val="de-DE"/>
              </w:rPr>
            </w:pPr>
            <w:r w:rsidRPr="005136E8">
              <w:rPr>
                <w:sz w:val="16"/>
                <w:szCs w:val="16"/>
                <w:lang w:val="de-DE"/>
              </w:rPr>
              <w:t>146(40.0%) susc</w:t>
            </w:r>
            <w:r w:rsidR="0003140F">
              <w:rPr>
                <w:sz w:val="16"/>
                <w:szCs w:val="16"/>
                <w:lang w:val="de-DE"/>
              </w:rPr>
              <w:t>.</w:t>
            </w:r>
            <w:r w:rsidRPr="005136E8">
              <w:rPr>
                <w:sz w:val="16"/>
                <w:szCs w:val="16"/>
                <w:lang w:val="de-DE"/>
              </w:rPr>
              <w:t>,</w:t>
            </w:r>
          </w:p>
          <w:p w14:paraId="5C2C9FCD" w14:textId="77777777" w:rsidR="005136E8" w:rsidRPr="005136E8" w:rsidRDefault="005136E8" w:rsidP="005136E8">
            <w:pPr>
              <w:spacing w:after="0" w:line="240" w:lineRule="auto"/>
              <w:rPr>
                <w:sz w:val="16"/>
                <w:szCs w:val="16"/>
                <w:lang w:val="de-DE"/>
              </w:rPr>
            </w:pPr>
            <w:r w:rsidRPr="005136E8">
              <w:rPr>
                <w:sz w:val="16"/>
                <w:szCs w:val="16"/>
                <w:lang w:val="de-DE"/>
              </w:rPr>
              <w:t>65 (17.8%) immune,</w:t>
            </w:r>
          </w:p>
          <w:p w14:paraId="36FB6C2A" w14:textId="77777777" w:rsidR="005136E8" w:rsidRPr="005136E8" w:rsidRDefault="005136E8" w:rsidP="005136E8">
            <w:pPr>
              <w:spacing w:after="0"/>
              <w:rPr>
                <w:sz w:val="16"/>
                <w:szCs w:val="16"/>
                <w:lang w:val="de-DE"/>
              </w:rPr>
            </w:pPr>
            <w:r w:rsidRPr="005136E8">
              <w:rPr>
                <w:sz w:val="16"/>
                <w:szCs w:val="16"/>
                <w:lang w:val="de-DE"/>
              </w:rPr>
              <w:t>154 (42.2%) unknown</w:t>
            </w:r>
          </w:p>
        </w:tc>
        <w:tc>
          <w:tcPr>
            <w:tcW w:w="1287" w:type="dxa"/>
            <w:tcBorders>
              <w:top w:val="single" w:sz="4" w:space="0" w:color="auto"/>
              <w:left w:val="single" w:sz="4" w:space="0" w:color="auto"/>
              <w:bottom w:val="single" w:sz="4" w:space="0" w:color="auto"/>
              <w:right w:val="single" w:sz="4" w:space="0" w:color="auto"/>
            </w:tcBorders>
            <w:hideMark/>
          </w:tcPr>
          <w:p w14:paraId="6671684A" w14:textId="77777777" w:rsidR="005136E8" w:rsidRPr="005136E8" w:rsidRDefault="00D636E7" w:rsidP="005136E8">
            <w:pPr>
              <w:spacing w:after="0" w:line="240" w:lineRule="auto"/>
              <w:rPr>
                <w:sz w:val="16"/>
                <w:szCs w:val="16"/>
              </w:rPr>
            </w:pPr>
            <w:r w:rsidRPr="00D636E7">
              <w:rPr>
                <w:sz w:val="16"/>
                <w:szCs w:val="16"/>
              </w:rPr>
              <w:t>9% 9-12 weeks before conception, 24% 4-8 weeks before conception, 59% within two weeks before and up to six weeks after conception , 8% 7-15 weeks after conception</w:t>
            </w:r>
          </w:p>
        </w:tc>
        <w:tc>
          <w:tcPr>
            <w:tcW w:w="2241" w:type="dxa"/>
            <w:tcBorders>
              <w:top w:val="single" w:sz="4" w:space="0" w:color="auto"/>
              <w:left w:val="single" w:sz="4" w:space="0" w:color="auto"/>
              <w:bottom w:val="single" w:sz="4" w:space="0" w:color="auto"/>
              <w:right w:val="single" w:sz="4" w:space="0" w:color="auto"/>
            </w:tcBorders>
            <w:hideMark/>
          </w:tcPr>
          <w:p w14:paraId="27BAC157" w14:textId="77777777" w:rsidR="005136E8" w:rsidRPr="005136E8" w:rsidRDefault="00D636E7" w:rsidP="005136E8">
            <w:pPr>
              <w:spacing w:line="240" w:lineRule="auto"/>
              <w:rPr>
                <w:sz w:val="16"/>
                <w:szCs w:val="16"/>
              </w:rPr>
            </w:pPr>
            <w:r w:rsidRPr="00D636E7">
              <w:rPr>
                <w:sz w:val="16"/>
                <w:szCs w:val="16"/>
              </w:rPr>
              <w:t>194 live infants born by the time of writing</w:t>
            </w:r>
          </w:p>
          <w:p w14:paraId="4297F402" w14:textId="77777777" w:rsidR="005136E8" w:rsidRPr="005136E8" w:rsidRDefault="00D636E7" w:rsidP="005136E8">
            <w:pPr>
              <w:spacing w:after="0"/>
              <w:rPr>
                <w:sz w:val="16"/>
                <w:szCs w:val="16"/>
              </w:rPr>
            </w:pPr>
            <w:r w:rsidRPr="00D636E7">
              <w:rPr>
                <w:sz w:val="16"/>
                <w:szCs w:val="16"/>
              </w:rPr>
              <w:t>119 neonates tested for rubella infection (those born to mothers with susceptible or unknown immune status)</w:t>
            </w:r>
          </w:p>
        </w:tc>
        <w:tc>
          <w:tcPr>
            <w:tcW w:w="2673" w:type="dxa"/>
            <w:tcBorders>
              <w:top w:val="single" w:sz="4" w:space="0" w:color="auto"/>
              <w:left w:val="single" w:sz="4" w:space="0" w:color="auto"/>
              <w:bottom w:val="single" w:sz="4" w:space="0" w:color="auto"/>
              <w:right w:val="single" w:sz="4" w:space="0" w:color="auto"/>
            </w:tcBorders>
          </w:tcPr>
          <w:p w14:paraId="5A78BC8D" w14:textId="55791BDE" w:rsidR="005136E8" w:rsidRPr="005136E8" w:rsidRDefault="00D636E7" w:rsidP="005136E8">
            <w:pPr>
              <w:spacing w:after="0" w:line="240" w:lineRule="auto"/>
              <w:rPr>
                <w:sz w:val="16"/>
                <w:szCs w:val="16"/>
              </w:rPr>
            </w:pPr>
            <w:r w:rsidRPr="00D636E7">
              <w:rPr>
                <w:b/>
                <w:sz w:val="16"/>
                <w:szCs w:val="16"/>
              </w:rPr>
              <w:t>0 CRS</w:t>
            </w:r>
            <w:r w:rsidRPr="00D636E7">
              <w:rPr>
                <w:sz w:val="16"/>
                <w:szCs w:val="16"/>
              </w:rPr>
              <w:t xml:space="preserve"> in 98 susc</w:t>
            </w:r>
            <w:r w:rsidR="0003140F">
              <w:rPr>
                <w:sz w:val="16"/>
                <w:szCs w:val="16"/>
              </w:rPr>
              <w:t>.</w:t>
            </w:r>
            <w:r w:rsidRPr="00D636E7">
              <w:rPr>
                <w:sz w:val="16"/>
                <w:szCs w:val="16"/>
              </w:rPr>
              <w:t xml:space="preserve"> assessed.</w:t>
            </w:r>
          </w:p>
          <w:p w14:paraId="64E66688" w14:textId="77777777" w:rsidR="005136E8" w:rsidRPr="005136E8" w:rsidRDefault="00D636E7" w:rsidP="005136E8">
            <w:pPr>
              <w:spacing w:after="0" w:line="240" w:lineRule="auto"/>
              <w:rPr>
                <w:b/>
                <w:sz w:val="16"/>
                <w:szCs w:val="16"/>
              </w:rPr>
            </w:pPr>
            <w:r w:rsidRPr="00D636E7">
              <w:rPr>
                <w:b/>
                <w:sz w:val="16"/>
                <w:szCs w:val="16"/>
              </w:rPr>
              <w:t>CRI (</w:t>
            </w:r>
            <w:r w:rsidRPr="00D636E7">
              <w:rPr>
                <w:sz w:val="16"/>
                <w:szCs w:val="16"/>
              </w:rPr>
              <w:t>IgM antibody in cord blood</w:t>
            </w:r>
            <w:r w:rsidRPr="00D636E7">
              <w:rPr>
                <w:b/>
                <w:sz w:val="16"/>
                <w:szCs w:val="16"/>
              </w:rPr>
              <w:t>):</w:t>
            </w:r>
          </w:p>
          <w:p w14:paraId="75F84C2A" w14:textId="108EF0A8" w:rsidR="005136E8" w:rsidRPr="005136E8" w:rsidRDefault="00D636E7" w:rsidP="005136E8">
            <w:pPr>
              <w:spacing w:after="0" w:line="240" w:lineRule="auto"/>
              <w:rPr>
                <w:sz w:val="16"/>
                <w:szCs w:val="16"/>
              </w:rPr>
            </w:pPr>
            <w:r w:rsidRPr="00D636E7">
              <w:rPr>
                <w:sz w:val="16"/>
                <w:szCs w:val="16"/>
              </w:rPr>
              <w:t>2/95 (2.1%) susc</w:t>
            </w:r>
            <w:r w:rsidR="0003140F">
              <w:rPr>
                <w:sz w:val="16"/>
                <w:szCs w:val="16"/>
              </w:rPr>
              <w:t>.</w:t>
            </w:r>
            <w:r w:rsidRPr="00D636E7">
              <w:rPr>
                <w:sz w:val="16"/>
                <w:szCs w:val="16"/>
                <w:vertAlign w:val="superscript"/>
              </w:rPr>
              <w:t>+++</w:t>
            </w:r>
            <w:r w:rsidRPr="00D636E7">
              <w:rPr>
                <w:sz w:val="16"/>
                <w:szCs w:val="16"/>
              </w:rPr>
              <w:t xml:space="preserve">. </w:t>
            </w:r>
          </w:p>
          <w:p w14:paraId="518EE284" w14:textId="77777777" w:rsidR="005136E8" w:rsidRPr="005136E8" w:rsidRDefault="00D636E7" w:rsidP="005136E8">
            <w:pPr>
              <w:spacing w:after="0" w:line="240" w:lineRule="auto"/>
              <w:rPr>
                <w:b/>
                <w:sz w:val="16"/>
                <w:szCs w:val="16"/>
              </w:rPr>
            </w:pPr>
            <w:r w:rsidRPr="00D636E7">
              <w:rPr>
                <w:b/>
                <w:sz w:val="16"/>
                <w:szCs w:val="16"/>
              </w:rPr>
              <w:t xml:space="preserve">1 Intrauterine infection </w:t>
            </w:r>
            <w:r w:rsidRPr="00D636E7">
              <w:rPr>
                <w:sz w:val="16"/>
                <w:szCs w:val="16"/>
              </w:rPr>
              <w:t>in 34 (2.9%)</w:t>
            </w:r>
            <w:r w:rsidRPr="00D636E7">
              <w:rPr>
                <w:sz w:val="16"/>
                <w:szCs w:val="16"/>
                <w:vertAlign w:val="superscript"/>
              </w:rPr>
              <w:t>++</w:t>
            </w:r>
            <w:r w:rsidRPr="00D636E7">
              <w:rPr>
                <w:sz w:val="16"/>
                <w:szCs w:val="16"/>
              </w:rPr>
              <w:t xml:space="preserve">  where examined obtained products of conception</w:t>
            </w:r>
            <w:r w:rsidR="00E17923">
              <w:rPr>
                <w:sz w:val="16"/>
                <w:szCs w:val="16"/>
              </w:rPr>
              <w:t xml:space="preserve"> after therapeutic abortion</w:t>
            </w:r>
            <w:r w:rsidRPr="00D636E7">
              <w:rPr>
                <w:sz w:val="16"/>
                <w:szCs w:val="16"/>
              </w:rPr>
              <w:t>):</w:t>
            </w:r>
          </w:p>
          <w:p w14:paraId="7194B426" w14:textId="7F132BCE" w:rsidR="005136E8" w:rsidRPr="005136E8" w:rsidRDefault="00D636E7" w:rsidP="005136E8">
            <w:pPr>
              <w:spacing w:after="0" w:line="240" w:lineRule="auto"/>
              <w:rPr>
                <w:b/>
                <w:sz w:val="16"/>
                <w:szCs w:val="16"/>
              </w:rPr>
            </w:pPr>
            <w:r w:rsidRPr="00D636E7">
              <w:rPr>
                <w:sz w:val="16"/>
                <w:szCs w:val="16"/>
              </w:rPr>
              <w:t>1/23 (4.3%)</w:t>
            </w:r>
            <w:r w:rsidRPr="00D636E7">
              <w:rPr>
                <w:b/>
                <w:sz w:val="16"/>
                <w:szCs w:val="16"/>
              </w:rPr>
              <w:t xml:space="preserve"> </w:t>
            </w:r>
            <w:r w:rsidRPr="00D636E7">
              <w:rPr>
                <w:sz w:val="16"/>
                <w:szCs w:val="16"/>
              </w:rPr>
              <w:t>susc</w:t>
            </w:r>
            <w:r w:rsidR="0003140F">
              <w:rPr>
                <w:sz w:val="16"/>
                <w:szCs w:val="16"/>
              </w:rPr>
              <w:t>.</w:t>
            </w:r>
          </w:p>
          <w:p w14:paraId="70CFF99B" w14:textId="77777777" w:rsidR="005136E8" w:rsidRPr="005136E8" w:rsidRDefault="00D636E7" w:rsidP="005136E8">
            <w:pPr>
              <w:spacing w:after="0" w:line="240" w:lineRule="auto"/>
              <w:rPr>
                <w:b/>
                <w:sz w:val="16"/>
                <w:szCs w:val="16"/>
              </w:rPr>
            </w:pPr>
            <w:r w:rsidRPr="00D636E7">
              <w:rPr>
                <w:b/>
                <w:sz w:val="16"/>
                <w:szCs w:val="16"/>
              </w:rPr>
              <w:t>Other congenital defects:</w:t>
            </w:r>
          </w:p>
          <w:p w14:paraId="75A7AD69" w14:textId="77777777" w:rsidR="005136E8" w:rsidRPr="005136E8" w:rsidRDefault="00D636E7" w:rsidP="005136E8">
            <w:pPr>
              <w:spacing w:after="0" w:line="240" w:lineRule="auto"/>
              <w:rPr>
                <w:sz w:val="16"/>
                <w:szCs w:val="16"/>
              </w:rPr>
            </w:pPr>
            <w:r w:rsidRPr="00D636E7">
              <w:rPr>
                <w:sz w:val="16"/>
                <w:szCs w:val="16"/>
              </w:rPr>
              <w:t>2/95 (2.1%) sucs.</w:t>
            </w:r>
          </w:p>
          <w:p w14:paraId="3CB489F5" w14:textId="77777777" w:rsidR="005136E8" w:rsidRPr="005136E8" w:rsidRDefault="00D636E7" w:rsidP="005136E8">
            <w:pPr>
              <w:spacing w:after="0" w:line="240" w:lineRule="auto"/>
              <w:rPr>
                <w:sz w:val="16"/>
                <w:szCs w:val="16"/>
              </w:rPr>
            </w:pPr>
            <w:r w:rsidRPr="00D636E7">
              <w:rPr>
                <w:sz w:val="16"/>
                <w:szCs w:val="16"/>
              </w:rPr>
              <w:t>0 immune</w:t>
            </w:r>
          </w:p>
          <w:p w14:paraId="751D5CBC" w14:textId="77777777" w:rsidR="005136E8" w:rsidRPr="005136E8" w:rsidRDefault="00D636E7" w:rsidP="005136E8">
            <w:pPr>
              <w:spacing w:after="0" w:line="240" w:lineRule="auto"/>
              <w:rPr>
                <w:sz w:val="16"/>
                <w:szCs w:val="16"/>
              </w:rPr>
            </w:pPr>
            <w:r w:rsidRPr="00D636E7">
              <w:rPr>
                <w:sz w:val="16"/>
                <w:szCs w:val="16"/>
              </w:rPr>
              <w:t>3/24 (12.5%) unknown</w:t>
            </w:r>
          </w:p>
          <w:p w14:paraId="027B853F" w14:textId="77777777" w:rsidR="005136E8" w:rsidRPr="005136E8" w:rsidRDefault="00D636E7" w:rsidP="005136E8">
            <w:pPr>
              <w:spacing w:after="0" w:line="240" w:lineRule="auto"/>
              <w:rPr>
                <w:b/>
                <w:sz w:val="16"/>
                <w:szCs w:val="16"/>
              </w:rPr>
            </w:pPr>
            <w:r w:rsidRPr="00D636E7">
              <w:rPr>
                <w:b/>
                <w:sz w:val="16"/>
                <w:szCs w:val="16"/>
              </w:rPr>
              <w:t>Induced abortions</w:t>
            </w:r>
          </w:p>
          <w:p w14:paraId="57B3798F" w14:textId="52C65A2D" w:rsidR="005136E8" w:rsidRPr="005136E8" w:rsidRDefault="00D636E7" w:rsidP="005136E8">
            <w:pPr>
              <w:spacing w:after="0" w:line="240" w:lineRule="auto"/>
              <w:rPr>
                <w:sz w:val="16"/>
                <w:szCs w:val="16"/>
              </w:rPr>
            </w:pPr>
            <w:r w:rsidRPr="00D636E7">
              <w:rPr>
                <w:sz w:val="16"/>
                <w:szCs w:val="16"/>
              </w:rPr>
              <w:t>23/146  (15.6%) susc</w:t>
            </w:r>
            <w:r w:rsidR="0003140F">
              <w:rPr>
                <w:sz w:val="16"/>
                <w:szCs w:val="16"/>
              </w:rPr>
              <w:t>.</w:t>
            </w:r>
          </w:p>
          <w:p w14:paraId="1B4B3B38" w14:textId="77777777" w:rsidR="005136E8" w:rsidRPr="005136E8" w:rsidRDefault="00D636E7" w:rsidP="005136E8">
            <w:pPr>
              <w:spacing w:after="0" w:line="240" w:lineRule="auto"/>
              <w:rPr>
                <w:sz w:val="16"/>
                <w:szCs w:val="16"/>
              </w:rPr>
            </w:pPr>
            <w:r w:rsidRPr="00D636E7">
              <w:rPr>
                <w:sz w:val="16"/>
                <w:szCs w:val="16"/>
              </w:rPr>
              <w:t xml:space="preserve">0 immune </w:t>
            </w:r>
          </w:p>
          <w:p w14:paraId="302B9CC6" w14:textId="77777777" w:rsidR="005136E8" w:rsidRPr="005136E8" w:rsidRDefault="005136E8" w:rsidP="005136E8">
            <w:pPr>
              <w:spacing w:after="0" w:line="240" w:lineRule="auto"/>
              <w:rPr>
                <w:sz w:val="16"/>
                <w:szCs w:val="16"/>
                <w:lang w:val="de-DE"/>
              </w:rPr>
            </w:pPr>
            <w:r w:rsidRPr="005136E8">
              <w:rPr>
                <w:sz w:val="16"/>
                <w:szCs w:val="16"/>
                <w:lang w:val="de-DE"/>
              </w:rPr>
              <w:t>11/154 (7.1%) unknown</w:t>
            </w:r>
          </w:p>
          <w:p w14:paraId="142A3212" w14:textId="77777777" w:rsidR="005136E8" w:rsidRPr="005136E8" w:rsidRDefault="005136E8" w:rsidP="005136E8">
            <w:pPr>
              <w:spacing w:after="0" w:line="240" w:lineRule="auto"/>
              <w:rPr>
                <w:sz w:val="16"/>
                <w:szCs w:val="16"/>
                <w:lang w:val="de-DE"/>
              </w:rPr>
            </w:pPr>
          </w:p>
        </w:tc>
        <w:tc>
          <w:tcPr>
            <w:tcW w:w="1310" w:type="dxa"/>
            <w:tcBorders>
              <w:top w:val="single" w:sz="4" w:space="0" w:color="auto"/>
              <w:left w:val="single" w:sz="4" w:space="0" w:color="auto"/>
              <w:bottom w:val="single" w:sz="4" w:space="0" w:color="auto"/>
              <w:right w:val="single" w:sz="4" w:space="0" w:color="auto"/>
            </w:tcBorders>
            <w:hideMark/>
          </w:tcPr>
          <w:p w14:paraId="31CFA3B9" w14:textId="77777777" w:rsidR="005136E8" w:rsidRPr="005136E8" w:rsidRDefault="005136E8" w:rsidP="005136E8">
            <w:pPr>
              <w:rPr>
                <w:sz w:val="16"/>
                <w:szCs w:val="16"/>
                <w:lang w:val="de-DE"/>
              </w:rPr>
            </w:pPr>
            <w:r w:rsidRPr="005136E8">
              <w:rPr>
                <w:sz w:val="16"/>
                <w:szCs w:val="16"/>
                <w:lang w:val="de-DE"/>
              </w:rPr>
              <w:t>Unclear</w:t>
            </w:r>
          </w:p>
        </w:tc>
        <w:tc>
          <w:tcPr>
            <w:tcW w:w="2238" w:type="dxa"/>
            <w:tcBorders>
              <w:top w:val="single" w:sz="4" w:space="0" w:color="auto"/>
              <w:left w:val="single" w:sz="4" w:space="0" w:color="auto"/>
              <w:bottom w:val="single" w:sz="4" w:space="0" w:color="auto"/>
              <w:right w:val="single" w:sz="4" w:space="0" w:color="auto"/>
            </w:tcBorders>
          </w:tcPr>
          <w:p w14:paraId="05C8B91E" w14:textId="77777777" w:rsidR="005136E8" w:rsidRPr="005136E8" w:rsidRDefault="005136E8" w:rsidP="005136E8">
            <w:pPr>
              <w:spacing w:line="240" w:lineRule="auto"/>
              <w:rPr>
                <w:sz w:val="16"/>
                <w:szCs w:val="16"/>
                <w:lang w:val="en-US"/>
              </w:rPr>
            </w:pPr>
          </w:p>
        </w:tc>
      </w:tr>
      <w:tr w:rsidR="000F154E" w:rsidRPr="005136E8" w14:paraId="00893DA3" w14:textId="77777777" w:rsidTr="00E930BF">
        <w:tc>
          <w:tcPr>
            <w:tcW w:w="1471" w:type="dxa"/>
            <w:tcBorders>
              <w:top w:val="single" w:sz="4" w:space="0" w:color="auto"/>
              <w:left w:val="single" w:sz="4" w:space="0" w:color="auto"/>
              <w:bottom w:val="single" w:sz="4" w:space="0" w:color="auto"/>
              <w:right w:val="single" w:sz="4" w:space="0" w:color="auto"/>
            </w:tcBorders>
          </w:tcPr>
          <w:p w14:paraId="3E709102" w14:textId="1FBD4DF3" w:rsidR="005136E8" w:rsidRPr="005136E8" w:rsidRDefault="005136E8" w:rsidP="005136E8">
            <w:pPr>
              <w:spacing w:line="240" w:lineRule="auto"/>
              <w:rPr>
                <w:b/>
                <w:sz w:val="16"/>
                <w:szCs w:val="16"/>
                <w:vertAlign w:val="superscript"/>
                <w:lang w:val="de-DE"/>
              </w:rPr>
            </w:pPr>
            <w:r w:rsidRPr="005136E8">
              <w:rPr>
                <w:b/>
                <w:sz w:val="16"/>
                <w:szCs w:val="16"/>
                <w:lang w:val="de-DE"/>
              </w:rPr>
              <w:t>Enders, G., 2005</w:t>
            </w:r>
            <w:r w:rsidR="00BF65BC">
              <w:rPr>
                <w:b/>
                <w:sz w:val="16"/>
                <w:szCs w:val="16"/>
                <w:lang w:val="de-DE"/>
              </w:rPr>
              <w:fldChar w:fldCharType="begin"/>
            </w:r>
            <w:r w:rsidR="002F59AF">
              <w:rPr>
                <w:b/>
                <w:sz w:val="16"/>
                <w:szCs w:val="16"/>
                <w:lang w:val="de-DE"/>
              </w:rPr>
              <w:instrText xml:space="preserve"> ADDIN EN.CITE &lt;EndNote&gt;&lt;Cite&gt;&lt;Author&gt;Enders&lt;/Author&gt;&lt;Year&gt;2005&lt;/Year&gt;&lt;RecNum&gt;242&lt;/RecNum&gt;&lt;DisplayText&gt;[54]&lt;/DisplayText&gt;&lt;record&gt;&lt;rec-number&gt;242&lt;/rec-number&gt;&lt;foreign-keys&gt;&lt;key app="EN" db-id="pzrr2wwec92vr1e5s2e5wx2twzax9tzvt5zt" timestamp="1381414333"&gt;242&lt;/key&gt;&lt;/foreign-keys&gt;&lt;ref-type name="Journal Article"&gt;17&lt;/ref-type&gt;&lt;contributors&gt;&lt;authors&gt;&lt;author&gt;Enders, G.&lt;/author&gt;&lt;/authors&gt;&lt;/contributors&gt;&lt;auth-address&gt;Labor Prof. Enders und Partner. Institut fur Virologie, Infektologie und Epidemiologie e.V., Rosenbergstrasse 85, 70193 Stuttgart, Germany. enders@labor-enders.de&lt;/auth-address&gt;&lt;titles&gt;&lt;title&gt;[Accidental rubella vaccination at the time of conception and in early pregnancy]&lt;/title&gt;&lt;secondary-title&gt;Bundesgesundheitsblatt, Gesundheitsforschung, Gesundheitsschutz&lt;/secondary-title&gt;&lt;short-title&gt;[Accidental rubella vaccination at the time of conception and in early pregnancy]&lt;/short-title&gt;&lt;/titles&gt;&lt;periodical&gt;&lt;full-title&gt;Bundesgesundheitsblatt, Gesundheitsforschung, Gesundheitsschutz&lt;/full-title&gt;&lt;/periodical&gt;&lt;pages&gt;685-6&lt;/pages&gt;&lt;volume&gt;48&lt;/volume&gt;&lt;number&gt;6&lt;/number&gt;&lt;dates&gt;&lt;year&gt;2005&lt;/year&gt;&lt;/dates&gt;&lt;accession-num&gt;15983846&lt;/accession-num&gt;&lt;urls&gt;&lt;related-urls&gt;&lt;url&gt;http://ovidsp.ovid.com/ovidweb.cgi?T=JS&amp;amp;CSC=Y&amp;amp;NEWS=N&amp;amp;PAGE=fulltext&amp;amp;D=med4&amp;amp;AN=15983846http://lshtmsfx.hosted.exlibrisgroup.com/lshtm?sid=OVID:medline&amp;amp;id=pmid:15983846&amp;amp;id=doi:&amp;amp;issn=1436-9990&amp;amp;isbn=&amp;amp;volume=48&amp;amp;issue=6&amp;amp;spage=685&amp;amp;pages=685-6&amp;amp;date=2005&amp;amp;title=Bundesgesundheitsblatt%2C+Gesundheitsforschung%2C+Gesundheitsschutz&amp;amp;atitle=Akzidentelle+Rotelnschutzimpfungen+um+den+Zeitpunkt+der+Konzeption+und+in+der+Fruhschwangerschaft.&amp;amp;aulast=Enders&amp;amp;pid=%3Cauthor%3EEnders+G%3C%2Fauthor%3E%3CAN%3E15983846%3C%2FAN%3E%3CDT%3EJournal+Article%3C%2FDT%3E&lt;/url&gt;&lt;url&gt;http://link.springer.com/article/10.1007%2Fs00103-005-1066-x&lt;/url&gt;&lt;/related-urls&gt;&lt;/urls&gt;&lt;remote-database-name&gt;Medline&lt;/remote-database-name&gt;&lt;remote-database-provider&gt;Ovid Technologies&lt;/remote-database-provider&gt;&lt;/record&gt;&lt;/Cite&gt;&lt;/EndNote&gt;</w:instrText>
            </w:r>
            <w:r w:rsidR="00BF65BC">
              <w:rPr>
                <w:b/>
                <w:sz w:val="16"/>
                <w:szCs w:val="16"/>
                <w:lang w:val="de-DE"/>
              </w:rPr>
              <w:fldChar w:fldCharType="separate"/>
            </w:r>
            <w:r w:rsidR="002F59AF">
              <w:rPr>
                <w:b/>
                <w:noProof/>
                <w:sz w:val="16"/>
                <w:szCs w:val="16"/>
                <w:lang w:val="de-DE"/>
              </w:rPr>
              <w:t>[</w:t>
            </w:r>
            <w:hyperlink w:anchor="_ENREF_54" w:tooltip="Enders, 2005 #242" w:history="1">
              <w:r w:rsidR="00152ACF">
                <w:rPr>
                  <w:b/>
                  <w:noProof/>
                  <w:sz w:val="16"/>
                  <w:szCs w:val="16"/>
                  <w:lang w:val="de-DE"/>
                </w:rPr>
                <w:t>54</w:t>
              </w:r>
            </w:hyperlink>
            <w:r w:rsidR="002F59AF">
              <w:rPr>
                <w:b/>
                <w:noProof/>
                <w:sz w:val="16"/>
                <w:szCs w:val="16"/>
                <w:lang w:val="de-DE"/>
              </w:rPr>
              <w:t>]</w:t>
            </w:r>
            <w:r w:rsidR="00BF65BC">
              <w:rPr>
                <w:b/>
                <w:sz w:val="16"/>
                <w:szCs w:val="16"/>
                <w:lang w:val="de-DE"/>
              </w:rPr>
              <w:fldChar w:fldCharType="end"/>
            </w:r>
          </w:p>
          <w:p w14:paraId="7F77C002" w14:textId="77777777" w:rsidR="005136E8" w:rsidRPr="005136E8" w:rsidRDefault="005136E8" w:rsidP="005136E8">
            <w:pPr>
              <w:rPr>
                <w:b/>
                <w:sz w:val="16"/>
                <w:szCs w:val="16"/>
                <w:lang w:val="de-DE"/>
              </w:rPr>
            </w:pPr>
          </w:p>
        </w:tc>
        <w:tc>
          <w:tcPr>
            <w:tcW w:w="1128" w:type="dxa"/>
            <w:tcBorders>
              <w:top w:val="single" w:sz="4" w:space="0" w:color="auto"/>
              <w:left w:val="single" w:sz="4" w:space="0" w:color="auto"/>
              <w:bottom w:val="single" w:sz="4" w:space="0" w:color="auto"/>
              <w:right w:val="single" w:sz="4" w:space="0" w:color="auto"/>
            </w:tcBorders>
            <w:hideMark/>
          </w:tcPr>
          <w:p w14:paraId="300E0091" w14:textId="77777777" w:rsidR="005136E8" w:rsidRPr="005136E8" w:rsidRDefault="005136E8" w:rsidP="005136E8">
            <w:pPr>
              <w:spacing w:after="0"/>
              <w:rPr>
                <w:sz w:val="16"/>
                <w:szCs w:val="16"/>
                <w:lang w:val="de-DE"/>
              </w:rPr>
            </w:pPr>
            <w:r w:rsidRPr="005136E8">
              <w:rPr>
                <w:sz w:val="16"/>
                <w:szCs w:val="16"/>
                <w:lang w:val="de-DE"/>
              </w:rPr>
              <w:t>Germany, 2001-2004,</w:t>
            </w:r>
          </w:p>
          <w:p w14:paraId="24388DA0" w14:textId="77777777" w:rsidR="005136E8" w:rsidRPr="005136E8" w:rsidRDefault="005136E8" w:rsidP="005136E8">
            <w:pPr>
              <w:spacing w:after="0"/>
              <w:rPr>
                <w:sz w:val="16"/>
                <w:szCs w:val="16"/>
                <w:lang w:val="de-DE"/>
              </w:rPr>
            </w:pPr>
            <w:r w:rsidRPr="005136E8">
              <w:rPr>
                <w:sz w:val="16"/>
                <w:szCs w:val="16"/>
                <w:lang w:val="de-DE"/>
              </w:rPr>
              <w:t>Journal article</w:t>
            </w:r>
          </w:p>
        </w:tc>
        <w:tc>
          <w:tcPr>
            <w:tcW w:w="1426" w:type="dxa"/>
            <w:tcBorders>
              <w:top w:val="single" w:sz="4" w:space="0" w:color="auto"/>
              <w:left w:val="single" w:sz="4" w:space="0" w:color="auto"/>
              <w:bottom w:val="single" w:sz="4" w:space="0" w:color="auto"/>
              <w:right w:val="single" w:sz="4" w:space="0" w:color="auto"/>
            </w:tcBorders>
            <w:hideMark/>
          </w:tcPr>
          <w:p w14:paraId="289DE986" w14:textId="77777777" w:rsidR="000F2F6E" w:rsidRDefault="00D636E7" w:rsidP="005136E8">
            <w:pPr>
              <w:spacing w:after="0" w:line="240" w:lineRule="auto"/>
              <w:rPr>
                <w:rFonts w:eastAsia="AdvPS94BA"/>
                <w:sz w:val="16"/>
                <w:szCs w:val="16"/>
              </w:rPr>
            </w:pPr>
            <w:r w:rsidRPr="00D636E7">
              <w:rPr>
                <w:rFonts w:eastAsia="AdvPS94BA"/>
                <w:sz w:val="16"/>
                <w:szCs w:val="16"/>
              </w:rPr>
              <w:t xml:space="preserve">MMR vaccine, </w:t>
            </w:r>
          </w:p>
          <w:p w14:paraId="4D148E93" w14:textId="77777777" w:rsidR="005136E8" w:rsidRPr="005136E8" w:rsidRDefault="00D636E7" w:rsidP="005136E8">
            <w:pPr>
              <w:spacing w:after="0" w:line="240" w:lineRule="auto"/>
              <w:rPr>
                <w:rFonts w:eastAsia="AdvPS94BA"/>
                <w:sz w:val="16"/>
                <w:szCs w:val="16"/>
              </w:rPr>
            </w:pPr>
            <w:r w:rsidRPr="00D636E7">
              <w:rPr>
                <w:rFonts w:eastAsia="AdvPS94BA"/>
                <w:sz w:val="16"/>
                <w:szCs w:val="16"/>
              </w:rPr>
              <w:t xml:space="preserve">RA 27/3, </w:t>
            </w:r>
          </w:p>
          <w:p w14:paraId="28AE6F87" w14:textId="77777777" w:rsidR="005136E8" w:rsidRPr="005136E8" w:rsidRDefault="00D636E7" w:rsidP="005136E8">
            <w:pPr>
              <w:spacing w:after="0" w:line="240" w:lineRule="auto"/>
              <w:rPr>
                <w:sz w:val="16"/>
                <w:szCs w:val="16"/>
              </w:rPr>
            </w:pPr>
            <w:r w:rsidRPr="00D636E7">
              <w:rPr>
                <w:rFonts w:eastAsia="AdvPS94BA"/>
                <w:sz w:val="16"/>
                <w:szCs w:val="16"/>
              </w:rPr>
              <w:t>1. MMR vaccination from the age of 12 months, 2. MMR vaccination before starting school</w:t>
            </w:r>
          </w:p>
        </w:tc>
        <w:tc>
          <w:tcPr>
            <w:tcW w:w="2090" w:type="dxa"/>
            <w:tcBorders>
              <w:top w:val="single" w:sz="4" w:space="0" w:color="auto"/>
              <w:left w:val="single" w:sz="4" w:space="0" w:color="auto"/>
              <w:bottom w:val="single" w:sz="4" w:space="0" w:color="auto"/>
              <w:right w:val="single" w:sz="4" w:space="0" w:color="auto"/>
            </w:tcBorders>
            <w:hideMark/>
          </w:tcPr>
          <w:p w14:paraId="46F94484" w14:textId="32BAA2F0" w:rsidR="005136E8" w:rsidRPr="005136E8" w:rsidRDefault="005136E8" w:rsidP="005136E8">
            <w:pPr>
              <w:spacing w:after="0" w:line="240" w:lineRule="auto"/>
              <w:rPr>
                <w:sz w:val="16"/>
                <w:szCs w:val="16"/>
                <w:lang w:val="de-DE"/>
              </w:rPr>
            </w:pPr>
            <w:r w:rsidRPr="005136E8">
              <w:rPr>
                <w:sz w:val="16"/>
                <w:szCs w:val="16"/>
                <w:lang w:val="de-DE"/>
              </w:rPr>
              <w:t xml:space="preserve">57 </w:t>
            </w:r>
            <w:r w:rsidRPr="005136E8">
              <w:rPr>
                <w:rFonts w:eastAsia="AdvPS94BA"/>
                <w:sz w:val="16"/>
                <w:szCs w:val="16"/>
                <w:lang w:val="de-DE"/>
              </w:rPr>
              <w:t>women susc</w:t>
            </w:r>
            <w:r w:rsidR="0003140F">
              <w:rPr>
                <w:rFonts w:eastAsia="AdvPS94BA"/>
                <w:sz w:val="16"/>
                <w:szCs w:val="16"/>
                <w:lang w:val="de-DE"/>
              </w:rPr>
              <w:t>.</w:t>
            </w:r>
          </w:p>
        </w:tc>
        <w:tc>
          <w:tcPr>
            <w:tcW w:w="1287" w:type="dxa"/>
            <w:tcBorders>
              <w:top w:val="single" w:sz="4" w:space="0" w:color="auto"/>
              <w:left w:val="single" w:sz="4" w:space="0" w:color="auto"/>
              <w:bottom w:val="single" w:sz="4" w:space="0" w:color="auto"/>
              <w:right w:val="single" w:sz="4" w:space="0" w:color="auto"/>
            </w:tcBorders>
            <w:hideMark/>
          </w:tcPr>
          <w:p w14:paraId="63C657D0" w14:textId="77777777" w:rsidR="005136E8" w:rsidRPr="005136E8" w:rsidRDefault="00D636E7" w:rsidP="005136E8">
            <w:pPr>
              <w:spacing w:after="0" w:line="240" w:lineRule="auto"/>
              <w:rPr>
                <w:sz w:val="16"/>
                <w:szCs w:val="16"/>
              </w:rPr>
            </w:pPr>
            <w:r w:rsidRPr="00D636E7">
              <w:rPr>
                <w:sz w:val="16"/>
                <w:szCs w:val="16"/>
              </w:rPr>
              <w:t>33 within 1-2 weeks before to 6 weeks after conception</w:t>
            </w:r>
          </w:p>
        </w:tc>
        <w:tc>
          <w:tcPr>
            <w:tcW w:w="2241" w:type="dxa"/>
            <w:tcBorders>
              <w:top w:val="single" w:sz="4" w:space="0" w:color="auto"/>
              <w:left w:val="single" w:sz="4" w:space="0" w:color="auto"/>
              <w:bottom w:val="single" w:sz="4" w:space="0" w:color="auto"/>
              <w:right w:val="single" w:sz="4" w:space="0" w:color="auto"/>
            </w:tcBorders>
            <w:hideMark/>
          </w:tcPr>
          <w:p w14:paraId="4B23BAED" w14:textId="77777777" w:rsidR="005136E8" w:rsidRPr="005136E8" w:rsidRDefault="005136E8" w:rsidP="005136E8">
            <w:pPr>
              <w:spacing w:line="240" w:lineRule="auto"/>
              <w:rPr>
                <w:sz w:val="16"/>
                <w:szCs w:val="16"/>
                <w:lang w:val="de-DE"/>
              </w:rPr>
            </w:pPr>
            <w:r w:rsidRPr="005136E8">
              <w:rPr>
                <w:sz w:val="16"/>
                <w:szCs w:val="16"/>
                <w:lang w:val="de-DE"/>
              </w:rPr>
              <w:t>NK</w:t>
            </w:r>
          </w:p>
        </w:tc>
        <w:tc>
          <w:tcPr>
            <w:tcW w:w="2673" w:type="dxa"/>
            <w:tcBorders>
              <w:top w:val="single" w:sz="4" w:space="0" w:color="auto"/>
              <w:left w:val="single" w:sz="4" w:space="0" w:color="auto"/>
              <w:bottom w:val="single" w:sz="4" w:space="0" w:color="auto"/>
              <w:right w:val="single" w:sz="4" w:space="0" w:color="auto"/>
            </w:tcBorders>
            <w:hideMark/>
          </w:tcPr>
          <w:p w14:paraId="34C6F34F" w14:textId="77777777" w:rsidR="005136E8" w:rsidRPr="005136E8" w:rsidRDefault="005136E8" w:rsidP="005136E8">
            <w:pPr>
              <w:spacing w:after="0" w:line="240" w:lineRule="auto"/>
              <w:rPr>
                <w:b/>
                <w:sz w:val="16"/>
                <w:szCs w:val="16"/>
                <w:lang w:val="de-DE"/>
              </w:rPr>
            </w:pPr>
            <w:r w:rsidRPr="005136E8">
              <w:rPr>
                <w:b/>
                <w:sz w:val="16"/>
                <w:szCs w:val="16"/>
                <w:lang w:val="de-DE"/>
              </w:rPr>
              <w:t>0/57 CRS susc</w:t>
            </w:r>
          </w:p>
          <w:p w14:paraId="4F70F60A" w14:textId="77777777" w:rsidR="005136E8" w:rsidRPr="005136E8" w:rsidRDefault="005136E8" w:rsidP="005136E8">
            <w:pPr>
              <w:spacing w:line="240" w:lineRule="auto"/>
              <w:rPr>
                <w:b/>
                <w:sz w:val="16"/>
                <w:szCs w:val="16"/>
                <w:lang w:val="de-DE"/>
              </w:rPr>
            </w:pPr>
            <w:r w:rsidRPr="005136E8">
              <w:rPr>
                <w:b/>
                <w:sz w:val="16"/>
                <w:szCs w:val="16"/>
                <w:lang w:val="de-DE"/>
              </w:rPr>
              <w:t>1/13 tested (7.7%) CRI</w:t>
            </w:r>
          </w:p>
        </w:tc>
        <w:tc>
          <w:tcPr>
            <w:tcW w:w="1310" w:type="dxa"/>
            <w:tcBorders>
              <w:top w:val="single" w:sz="4" w:space="0" w:color="auto"/>
              <w:left w:val="single" w:sz="4" w:space="0" w:color="auto"/>
              <w:bottom w:val="single" w:sz="4" w:space="0" w:color="auto"/>
              <w:right w:val="single" w:sz="4" w:space="0" w:color="auto"/>
            </w:tcBorders>
            <w:hideMark/>
          </w:tcPr>
          <w:p w14:paraId="3B9BBD64" w14:textId="77777777" w:rsidR="005136E8" w:rsidRPr="005136E8" w:rsidRDefault="005136E8" w:rsidP="005136E8">
            <w:pPr>
              <w:rPr>
                <w:sz w:val="16"/>
                <w:szCs w:val="16"/>
                <w:lang w:val="de-DE"/>
              </w:rPr>
            </w:pPr>
            <w:r w:rsidRPr="005136E8">
              <w:rPr>
                <w:sz w:val="16"/>
                <w:szCs w:val="16"/>
                <w:lang w:val="de-DE"/>
              </w:rPr>
              <w:t>NK</w:t>
            </w:r>
          </w:p>
        </w:tc>
        <w:tc>
          <w:tcPr>
            <w:tcW w:w="2238" w:type="dxa"/>
            <w:tcBorders>
              <w:top w:val="single" w:sz="4" w:space="0" w:color="auto"/>
              <w:left w:val="single" w:sz="4" w:space="0" w:color="auto"/>
              <w:bottom w:val="single" w:sz="4" w:space="0" w:color="auto"/>
              <w:right w:val="single" w:sz="4" w:space="0" w:color="auto"/>
            </w:tcBorders>
          </w:tcPr>
          <w:p w14:paraId="60BD8469" w14:textId="77777777" w:rsidR="005136E8" w:rsidRPr="005136E8" w:rsidRDefault="005136E8" w:rsidP="005136E8">
            <w:pPr>
              <w:spacing w:after="0" w:line="240" w:lineRule="auto"/>
              <w:rPr>
                <w:b/>
                <w:sz w:val="16"/>
                <w:szCs w:val="16"/>
              </w:rPr>
            </w:pPr>
          </w:p>
          <w:p w14:paraId="618D9D3D" w14:textId="7CF03907" w:rsidR="005136E8" w:rsidRPr="005136E8" w:rsidRDefault="00D636E7" w:rsidP="005136E8">
            <w:pPr>
              <w:spacing w:after="0" w:line="240" w:lineRule="auto"/>
              <w:rPr>
                <w:sz w:val="16"/>
                <w:szCs w:val="16"/>
              </w:rPr>
            </w:pPr>
            <w:r w:rsidRPr="00D636E7">
              <w:rPr>
                <w:sz w:val="16"/>
                <w:szCs w:val="16"/>
              </w:rPr>
              <w:t>1/13 CRI does not overlap with the 1985 study</w:t>
            </w:r>
            <w:r w:rsidR="00BF65BC">
              <w:rPr>
                <w:sz w:val="16"/>
                <w:szCs w:val="16"/>
              </w:rPr>
              <w:fldChar w:fldCharType="begin"/>
            </w:r>
            <w:r w:rsidR="002F59AF">
              <w:rPr>
                <w:sz w:val="16"/>
                <w:szCs w:val="16"/>
              </w:rPr>
              <w:instrText xml:space="preserve"> ADDIN EN.CITE &lt;EndNote&gt;&lt;Cite&gt;&lt;Author&gt;Enders&lt;/Author&gt;&lt;Year&gt;1985&lt;/Year&gt;&lt;RecNum&gt;240&lt;/RecNum&gt;&lt;DisplayText&gt;[53]&lt;/DisplayText&gt;&lt;record&gt;&lt;rec-number&gt;240&lt;/rec-number&gt;&lt;foreign-keys&gt;&lt;key app="EN" db-id="pzrr2wwec92vr1e5s2e5wx2twzax9tzvt5zt" timestamp="1381414333"&gt;240&lt;/key&gt;&lt;/foreign-keys&gt;&lt;ref-type name="Journal Article"&gt;17&lt;/ref-type&gt;&lt;contributors&gt;&lt;authors&gt;&lt;author&gt;Enders, G.&lt;/author&gt;&lt;/authors&gt;&lt;/contributors&gt;&lt;titles&gt;&lt;title&gt;Rubella antibody titers in vaccinated and nonvaccinated women and results of vaccination during pregnancy&lt;/title&gt;&lt;secondary-title&gt;Reviews of Infectious Diseases&lt;/secondary-title&gt;&lt;short-title&gt;Rubella antibody titers in vaccinated and nonvaccinated women and results of vaccination during pregnancy&lt;/short-title&gt;&lt;/titles&gt;&lt;periodical&gt;&lt;full-title&gt;Reviews of Infectious Diseases&lt;/full-title&gt;&lt;/periodical&gt;&lt;pages&gt;S103-7&lt;/pages&gt;&lt;volume&gt;7 Suppl 1&lt;/volume&gt;&lt;dates&gt;&lt;year&gt;1985&lt;/year&gt;&lt;/dates&gt;&lt;accession-num&gt;4001718&lt;/accession-num&gt;&lt;urls&gt;&lt;related-urls&gt;&lt;url&gt;http://ovidsp.ovid.com/ovidweb.cgi?T=JS&amp;amp;CSC=Y&amp;amp;NEWS=N&amp;amp;PAGE=fulltext&amp;amp;D=med2&amp;amp;AN=4001718http://lshtmsfx.hosted.exlibrisgroup.com/lshtm?sid=OVID:medline&amp;amp;id=pmid:4001718&amp;amp;id=doi:&amp;amp;issn=0162-0886&amp;amp;isbn=&amp;amp;volume=7&amp;amp;issue=1&amp;amp;spage=S103&amp;amp;pages=S103-7&amp;amp;date=1985&amp;amp;title=Reviews+of+Infectious+Diseases&amp;amp;atitle=Rubella+antibody+titers+in+vaccinated+and+nonvaccinated+women+and+results+of+vaccination+during+pregnancy.&amp;amp;aulast=Enders&amp;amp;pid=%3Cauthor%3EEnders+G%3C%2Fauthor%3E%3CAN%3E4001718%3C%2FAN%3E%3CDT%3EJournal+Article%3C%2FDT%3E&lt;/url&gt;&lt;/related-urls&gt;&lt;/urls&gt;&lt;remote-database-name&gt;Medline&lt;/remote-database-name&gt;&lt;remote-database-provider&gt;Ovid Technologies&lt;/remote-database-provider&gt;&lt;/record&gt;&lt;/Cite&gt;&lt;/EndNote&gt;</w:instrText>
            </w:r>
            <w:r w:rsidR="00BF65BC">
              <w:rPr>
                <w:sz w:val="16"/>
                <w:szCs w:val="16"/>
              </w:rPr>
              <w:fldChar w:fldCharType="separate"/>
            </w:r>
            <w:r w:rsidR="002F59AF">
              <w:rPr>
                <w:noProof/>
                <w:sz w:val="16"/>
                <w:szCs w:val="16"/>
              </w:rPr>
              <w:t>[</w:t>
            </w:r>
            <w:hyperlink w:anchor="_ENREF_53" w:tooltip="Enders, 1985 #240" w:history="1">
              <w:r w:rsidR="00152ACF">
                <w:rPr>
                  <w:noProof/>
                  <w:sz w:val="16"/>
                  <w:szCs w:val="16"/>
                </w:rPr>
                <w:t>53</w:t>
              </w:r>
            </w:hyperlink>
            <w:r w:rsidR="002F59AF">
              <w:rPr>
                <w:noProof/>
                <w:sz w:val="16"/>
                <w:szCs w:val="16"/>
              </w:rPr>
              <w:t>]</w:t>
            </w:r>
            <w:r w:rsidR="00BF65BC">
              <w:rPr>
                <w:sz w:val="16"/>
                <w:szCs w:val="16"/>
              </w:rPr>
              <w:fldChar w:fldCharType="end"/>
            </w:r>
            <w:r w:rsidRPr="00D636E7">
              <w:rPr>
                <w:sz w:val="16"/>
                <w:szCs w:val="16"/>
              </w:rPr>
              <w:t>. However there are also 6/126 CRI 1971-2000 which overlaps with the previous Enders paper (1971-1983)</w:t>
            </w:r>
            <w:r w:rsidR="00BF65BC">
              <w:rPr>
                <w:sz w:val="16"/>
                <w:szCs w:val="16"/>
              </w:rPr>
              <w:fldChar w:fldCharType="begin"/>
            </w:r>
            <w:r w:rsidR="002F59AF">
              <w:rPr>
                <w:sz w:val="16"/>
                <w:szCs w:val="16"/>
              </w:rPr>
              <w:instrText xml:space="preserve"> ADDIN EN.CITE &lt;EndNote&gt;&lt;Cite&gt;&lt;Author&gt;Enders&lt;/Author&gt;&lt;Year&gt;1984&lt;/Year&gt;&lt;RecNum&gt;239&lt;/RecNum&gt;&lt;DisplayText&gt;[55]&lt;/DisplayText&gt;&lt;record&gt;&lt;rec-number&gt;239&lt;/rec-number&gt;&lt;foreign-keys&gt;&lt;key app="EN" db-id="pzrr2wwec92vr1e5s2e5wx2twzax9tzvt5zt" timestamp="1381414333"&gt;239&lt;/key&gt;&lt;/foreign-keys&gt;&lt;ref-type name="Journal Article"&gt;17&lt;/ref-type&gt;&lt;contributors&gt;&lt;authors&gt;&lt;author&gt;Enders, G.&lt;/author&gt;&lt;/authors&gt;&lt;/contributors&gt;&lt;titles&gt;&lt;title&gt;[Accidental rubella vaccination in pregnancy]&lt;/title&gt;&lt;secondary-title&gt;Deutsche Medizinische Wochenschrift&lt;/secondary-title&gt;&lt;short-title&gt;[Accidental rubella vaccination in pregnancy]&lt;/short-title&gt;&lt;/titles&gt;&lt;periodical&gt;&lt;full-title&gt;Deutsche Medizinische Wochenschrift&lt;/full-title&gt;&lt;/periodical&gt;&lt;pages&gt;1806-9&lt;/pages&gt;&lt;volume&gt;109&lt;/volume&gt;&lt;number&gt;47&lt;/number&gt;&lt;dates&gt;&lt;year&gt;1984&lt;/year&gt;&lt;/dates&gt;&lt;accession-num&gt;6499679&lt;/accession-num&gt;&lt;work-type&gt;Comparative Study&lt;/work-type&gt;&lt;urls&gt;&lt;related-urls&gt;&lt;url&gt;http://ovidsp.ovid.com/ovidweb.cgi?T=JS&amp;amp;CSC=Y&amp;amp;NEWS=N&amp;amp;PAGE=fulltext&amp;amp;D=med2&amp;amp;AN=6499679http://lshtmsfx.hosted.exlibrisgroup.com/lshtm?sid=OVID:medline&amp;amp;id=pmid:6499679&amp;amp;id=doi:&amp;amp;issn=0012-0472&amp;amp;isbn=&amp;amp;volume=109&amp;amp;issue=47&amp;amp;spage=1806&amp;amp;pages=1806-9&amp;amp;date=1984&amp;amp;title=Deutsche+Medizinische+Wochenschrift&amp;amp;atitle=Akzidentelle+Rotelnschutzimpfung+in+der+Schwangerschaft.&amp;amp;aulast=Enders&amp;amp;pid=%3Cauthor%3EEnders+G%3C%2Fauthor%3E%3CAN%3E6499679%3C%2FAN%3E%3CDT%3EComparative+Study%3C%2FDT%3E&lt;/url&gt;&lt;/related-urls&gt;&lt;/urls&gt;&lt;remote-database-name&gt;Medline&lt;/remote-database-name&gt;&lt;remote-database-provider&gt;Ovid Technologies&lt;/remote-database-provider&gt;&lt;/record&gt;&lt;/Cite&gt;&lt;/EndNote&gt;</w:instrText>
            </w:r>
            <w:r w:rsidR="00BF65BC">
              <w:rPr>
                <w:sz w:val="16"/>
                <w:szCs w:val="16"/>
              </w:rPr>
              <w:fldChar w:fldCharType="separate"/>
            </w:r>
            <w:r w:rsidR="002F59AF">
              <w:rPr>
                <w:noProof/>
                <w:sz w:val="16"/>
                <w:szCs w:val="16"/>
              </w:rPr>
              <w:t>[</w:t>
            </w:r>
            <w:hyperlink w:anchor="_ENREF_55" w:tooltip="Enders, 1984 #239" w:history="1">
              <w:r w:rsidR="00152ACF">
                <w:rPr>
                  <w:noProof/>
                  <w:sz w:val="16"/>
                  <w:szCs w:val="16"/>
                </w:rPr>
                <w:t>55</w:t>
              </w:r>
            </w:hyperlink>
            <w:r w:rsidR="002F59AF">
              <w:rPr>
                <w:noProof/>
                <w:sz w:val="16"/>
                <w:szCs w:val="16"/>
              </w:rPr>
              <w:t>]</w:t>
            </w:r>
            <w:r w:rsidR="00BF65BC">
              <w:rPr>
                <w:sz w:val="16"/>
                <w:szCs w:val="16"/>
              </w:rPr>
              <w:fldChar w:fldCharType="end"/>
            </w:r>
            <w:r w:rsidRPr="00D636E7">
              <w:rPr>
                <w:sz w:val="16"/>
                <w:szCs w:val="16"/>
              </w:rPr>
              <w:t xml:space="preserve"> and so are not given here</w:t>
            </w:r>
          </w:p>
          <w:p w14:paraId="10D618FC" w14:textId="77777777" w:rsidR="005136E8" w:rsidRPr="005136E8" w:rsidRDefault="005136E8" w:rsidP="005136E8">
            <w:pPr>
              <w:spacing w:after="0" w:line="240" w:lineRule="auto"/>
              <w:rPr>
                <w:sz w:val="16"/>
                <w:szCs w:val="16"/>
                <w:lang w:val="en-US"/>
              </w:rPr>
            </w:pPr>
          </w:p>
        </w:tc>
      </w:tr>
      <w:tr w:rsidR="000F154E" w:rsidRPr="005136E8" w14:paraId="7EDF8464" w14:textId="77777777" w:rsidTr="00E930BF">
        <w:tc>
          <w:tcPr>
            <w:tcW w:w="1471" w:type="dxa"/>
            <w:tcBorders>
              <w:top w:val="single" w:sz="4" w:space="0" w:color="auto"/>
              <w:left w:val="single" w:sz="4" w:space="0" w:color="auto"/>
              <w:bottom w:val="single" w:sz="4" w:space="0" w:color="auto"/>
              <w:right w:val="single" w:sz="4" w:space="0" w:color="auto"/>
            </w:tcBorders>
            <w:hideMark/>
          </w:tcPr>
          <w:p w14:paraId="2C0E51A2" w14:textId="77777777" w:rsidR="005136E8" w:rsidRPr="005136E8" w:rsidRDefault="005136E8" w:rsidP="005136E8">
            <w:pPr>
              <w:spacing w:after="0"/>
              <w:rPr>
                <w:b/>
                <w:color w:val="000000"/>
                <w:sz w:val="16"/>
                <w:szCs w:val="16"/>
                <w:lang w:val="de-DE"/>
              </w:rPr>
            </w:pPr>
            <w:r w:rsidRPr="005136E8">
              <w:rPr>
                <w:b/>
                <w:color w:val="000000"/>
                <w:sz w:val="16"/>
                <w:szCs w:val="16"/>
                <w:lang w:val="de-DE"/>
              </w:rPr>
              <w:t>Hamkar, R.,</w:t>
            </w:r>
          </w:p>
          <w:p w14:paraId="3C5E8F44" w14:textId="0A9E1280" w:rsidR="005136E8" w:rsidRPr="005136E8" w:rsidRDefault="005136E8" w:rsidP="002F59AF">
            <w:pPr>
              <w:rPr>
                <w:b/>
                <w:sz w:val="16"/>
                <w:szCs w:val="16"/>
                <w:lang w:val="de-DE"/>
              </w:rPr>
            </w:pPr>
            <w:r w:rsidRPr="005136E8">
              <w:rPr>
                <w:b/>
                <w:color w:val="000000"/>
                <w:sz w:val="16"/>
                <w:szCs w:val="16"/>
                <w:lang w:val="de-DE"/>
              </w:rPr>
              <w:t>2006</w:t>
            </w:r>
            <w:r w:rsidR="00BF65BC" w:rsidRPr="005136E8">
              <w:rPr>
                <w:rFonts w:ascii="Times New Roman" w:hAnsi="Times New Roman"/>
                <w:b/>
                <w:color w:val="000000"/>
                <w:sz w:val="16"/>
                <w:szCs w:val="16"/>
                <w:u w:val="single"/>
                <w:lang w:val="de-DE"/>
              </w:rPr>
              <w:fldChar w:fldCharType="begin">
                <w:fldData xml:space="preserve">PEVuZE5vdGU+PENpdGU+PEF1dGhvcj5IYW1rYXI8L0F1dGhvcj48WWVhcj4yMDA2PC9ZZWFyPjxS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</w:fldData>
              </w:fldChar>
            </w:r>
            <w:r w:rsidR="002F59AF">
              <w:rPr>
                <w:rFonts w:ascii="Times New Roman" w:hAnsi="Times New Roman"/>
                <w:b/>
                <w:color w:val="000000"/>
                <w:sz w:val="16"/>
                <w:szCs w:val="16"/>
                <w:u w:val="single"/>
                <w:lang w:val="de-DE"/>
              </w:rPr>
              <w:instrText xml:space="preserve"> ADDIN EN.CITE </w:instrText>
            </w:r>
            <w:r w:rsidR="002F59AF">
              <w:rPr>
                <w:rFonts w:ascii="Times New Roman" w:hAnsi="Times New Roman"/>
                <w:b/>
                <w:color w:val="000000"/>
                <w:sz w:val="16"/>
                <w:szCs w:val="16"/>
                <w:u w:val="single"/>
                <w:lang w:val="de-DE"/>
              </w:rPr>
              <w:fldChar w:fldCharType="begin">
                <w:fldData xml:space="preserve">PEVuZE5vdGU+PENpdGU+PEF1dGhvcj5IYW1rYXI8L0F1dGhvcj48WWVhcj4yMDA2PC9ZZWFyPjxS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</w:fldData>
              </w:fldChar>
            </w:r>
            <w:r w:rsidR="002F59AF">
              <w:rPr>
                <w:rFonts w:ascii="Times New Roman" w:hAnsi="Times New Roman"/>
                <w:b/>
                <w:color w:val="000000"/>
                <w:sz w:val="16"/>
                <w:szCs w:val="16"/>
                <w:u w:val="single"/>
                <w:lang w:val="de-DE"/>
              </w:rPr>
              <w:instrText xml:space="preserve"> ADDIN EN.CITE.DATA </w:instrText>
            </w:r>
            <w:r w:rsidR="002F59AF">
              <w:rPr>
                <w:rFonts w:ascii="Times New Roman" w:hAnsi="Times New Roman"/>
                <w:b/>
                <w:color w:val="000000"/>
                <w:sz w:val="16"/>
                <w:szCs w:val="16"/>
                <w:u w:val="single"/>
                <w:lang w:val="de-DE"/>
              </w:rPr>
            </w:r>
            <w:r w:rsidR="002F59AF">
              <w:rPr>
                <w:rFonts w:ascii="Times New Roman" w:hAnsi="Times New Roman"/>
                <w:b/>
                <w:color w:val="000000"/>
                <w:sz w:val="16"/>
                <w:szCs w:val="16"/>
                <w:u w:val="single"/>
                <w:lang w:val="de-DE"/>
              </w:rPr>
              <w:fldChar w:fldCharType="end"/>
            </w:r>
            <w:r w:rsidR="00BF65BC" w:rsidRPr="005136E8">
              <w:rPr>
                <w:rFonts w:ascii="Times New Roman" w:hAnsi="Times New Roman"/>
                <w:b/>
                <w:color w:val="000000"/>
                <w:sz w:val="16"/>
                <w:szCs w:val="16"/>
                <w:u w:val="single"/>
                <w:lang w:val="de-DE"/>
              </w:rPr>
            </w:r>
            <w:r w:rsidR="00BF65BC" w:rsidRPr="005136E8">
              <w:rPr>
                <w:rFonts w:ascii="Times New Roman" w:hAnsi="Times New Roman"/>
                <w:b/>
                <w:color w:val="000000"/>
                <w:sz w:val="16"/>
                <w:szCs w:val="16"/>
                <w:u w:val="single"/>
                <w:lang w:val="de-DE"/>
              </w:rPr>
              <w:fldChar w:fldCharType="separate"/>
            </w:r>
            <w:r w:rsidR="002F59AF">
              <w:rPr>
                <w:rFonts w:ascii="Times New Roman" w:hAnsi="Times New Roman"/>
                <w:b/>
                <w:noProof/>
                <w:color w:val="000000"/>
                <w:sz w:val="16"/>
                <w:szCs w:val="16"/>
                <w:u w:val="single"/>
                <w:lang w:val="de-DE"/>
              </w:rPr>
              <w:t>[</w:t>
            </w:r>
            <w:hyperlink w:anchor="_ENREF_20" w:tooltip="Hamkar, 2006 #328" w:history="1">
              <w:r w:rsidR="00152ACF">
                <w:rPr>
                  <w:rFonts w:ascii="Times New Roman" w:hAnsi="Times New Roman"/>
                  <w:b/>
                  <w:noProof/>
                  <w:color w:val="000000"/>
                  <w:sz w:val="16"/>
                  <w:szCs w:val="16"/>
                  <w:u w:val="single"/>
                  <w:lang w:val="de-DE"/>
                </w:rPr>
                <w:t>20</w:t>
              </w:r>
            </w:hyperlink>
            <w:r w:rsidR="002F59AF">
              <w:rPr>
                <w:rFonts w:ascii="Times New Roman" w:hAnsi="Times New Roman"/>
                <w:b/>
                <w:noProof/>
                <w:color w:val="000000"/>
                <w:sz w:val="16"/>
                <w:szCs w:val="16"/>
                <w:u w:val="single"/>
                <w:lang w:val="de-DE"/>
              </w:rPr>
              <w:t>]</w:t>
            </w:r>
            <w:r w:rsidR="00BF65BC" w:rsidRPr="005136E8">
              <w:rPr>
                <w:rFonts w:ascii="Times New Roman" w:hAnsi="Times New Roman"/>
                <w:b/>
                <w:color w:val="000000"/>
                <w:sz w:val="16"/>
                <w:szCs w:val="16"/>
                <w:u w:val="single"/>
                <w:lang w:val="de-DE"/>
              </w:rPr>
              <w:fldChar w:fldCharType="end"/>
            </w:r>
          </w:p>
        </w:tc>
        <w:tc>
          <w:tcPr>
            <w:tcW w:w="1128" w:type="dxa"/>
            <w:tcBorders>
              <w:top w:val="single" w:sz="4" w:space="0" w:color="auto"/>
              <w:left w:val="single" w:sz="4" w:space="0" w:color="auto"/>
              <w:bottom w:val="single" w:sz="4" w:space="0" w:color="auto"/>
              <w:right w:val="single" w:sz="4" w:space="0" w:color="auto"/>
            </w:tcBorders>
            <w:hideMark/>
          </w:tcPr>
          <w:p w14:paraId="12AAF9C3" w14:textId="77777777" w:rsidR="005136E8" w:rsidRPr="005136E8" w:rsidRDefault="005136E8" w:rsidP="005136E8">
            <w:pPr>
              <w:spacing w:after="0"/>
              <w:rPr>
                <w:sz w:val="16"/>
                <w:szCs w:val="16"/>
                <w:lang w:val="de-DE"/>
              </w:rPr>
            </w:pPr>
            <w:r w:rsidRPr="005136E8">
              <w:rPr>
                <w:sz w:val="16"/>
                <w:szCs w:val="16"/>
                <w:lang w:val="de-DE"/>
              </w:rPr>
              <w:t xml:space="preserve">Tehran, Iran, </w:t>
            </w:r>
            <w:r w:rsidRPr="005136E8">
              <w:rPr>
                <w:color w:val="000000"/>
                <w:sz w:val="16"/>
                <w:szCs w:val="16"/>
                <w:lang w:val="de-DE"/>
              </w:rPr>
              <w:t xml:space="preserve">2003, </w:t>
            </w:r>
            <w:r w:rsidRPr="005136E8">
              <w:rPr>
                <w:rFonts w:eastAsia="Times-Roman"/>
                <w:sz w:val="16"/>
                <w:szCs w:val="16"/>
                <w:lang w:val="de-DE"/>
              </w:rPr>
              <w:t>Journal article</w:t>
            </w:r>
          </w:p>
        </w:tc>
        <w:tc>
          <w:tcPr>
            <w:tcW w:w="1426" w:type="dxa"/>
            <w:tcBorders>
              <w:top w:val="single" w:sz="4" w:space="0" w:color="auto"/>
              <w:left w:val="single" w:sz="4" w:space="0" w:color="auto"/>
              <w:bottom w:val="single" w:sz="4" w:space="0" w:color="auto"/>
              <w:right w:val="single" w:sz="4" w:space="0" w:color="auto"/>
            </w:tcBorders>
            <w:hideMark/>
          </w:tcPr>
          <w:p w14:paraId="443C65BD" w14:textId="77777777" w:rsidR="005136E8" w:rsidRPr="005136E8" w:rsidRDefault="00D636E7" w:rsidP="005136E8">
            <w:pPr>
              <w:spacing w:after="0" w:line="240" w:lineRule="auto"/>
              <w:rPr>
                <w:color w:val="000000"/>
                <w:sz w:val="16"/>
                <w:szCs w:val="16"/>
              </w:rPr>
            </w:pPr>
            <w:r w:rsidRPr="00D636E7">
              <w:rPr>
                <w:color w:val="000000"/>
                <w:sz w:val="16"/>
                <w:szCs w:val="16"/>
              </w:rPr>
              <w:t>MR vaccine, RA27/3</w:t>
            </w:r>
          </w:p>
          <w:p w14:paraId="5C17CA77" w14:textId="77777777" w:rsidR="005136E8" w:rsidRPr="005136E8" w:rsidRDefault="00D636E7" w:rsidP="005136E8">
            <w:pPr>
              <w:spacing w:after="0" w:line="240" w:lineRule="auto"/>
              <w:rPr>
                <w:color w:val="000000"/>
                <w:sz w:val="16"/>
                <w:szCs w:val="16"/>
              </w:rPr>
            </w:pPr>
            <w:r w:rsidRPr="00D636E7">
              <w:rPr>
                <w:color w:val="000000"/>
                <w:sz w:val="16"/>
                <w:szCs w:val="16"/>
              </w:rPr>
              <w:t>Nationwide campaign, 5-25year olds</w:t>
            </w:r>
          </w:p>
          <w:p w14:paraId="17BF2A06" w14:textId="77777777" w:rsidR="005136E8" w:rsidRPr="005136E8" w:rsidRDefault="00D636E7" w:rsidP="005136E8">
            <w:pPr>
              <w:spacing w:after="0" w:line="240" w:lineRule="auto"/>
              <w:rPr>
                <w:sz w:val="16"/>
                <w:szCs w:val="16"/>
              </w:rPr>
            </w:pPr>
            <w:r w:rsidRPr="00D636E7">
              <w:rPr>
                <w:color w:val="000000"/>
                <w:sz w:val="16"/>
                <w:szCs w:val="16"/>
              </w:rPr>
              <w:t xml:space="preserve"> </w:t>
            </w:r>
          </w:p>
        </w:tc>
        <w:tc>
          <w:tcPr>
            <w:tcW w:w="2090" w:type="dxa"/>
            <w:tcBorders>
              <w:top w:val="single" w:sz="4" w:space="0" w:color="auto"/>
              <w:left w:val="single" w:sz="4" w:space="0" w:color="auto"/>
              <w:bottom w:val="single" w:sz="4" w:space="0" w:color="auto"/>
              <w:right w:val="single" w:sz="4" w:space="0" w:color="auto"/>
            </w:tcBorders>
          </w:tcPr>
          <w:p w14:paraId="1BBBE626" w14:textId="77777777" w:rsidR="005136E8" w:rsidRPr="005136E8" w:rsidRDefault="005136E8" w:rsidP="005136E8">
            <w:pPr>
              <w:spacing w:after="0"/>
              <w:rPr>
                <w:sz w:val="16"/>
                <w:szCs w:val="16"/>
                <w:lang w:val="de-DE"/>
              </w:rPr>
            </w:pPr>
            <w:r w:rsidRPr="005136E8">
              <w:rPr>
                <w:sz w:val="16"/>
                <w:szCs w:val="16"/>
                <w:lang w:val="de-DE"/>
              </w:rPr>
              <w:t>117 (14.5%) susc.,</w:t>
            </w:r>
          </w:p>
          <w:p w14:paraId="1278FB9A" w14:textId="77777777" w:rsidR="005136E8" w:rsidRPr="005136E8" w:rsidRDefault="005136E8" w:rsidP="005136E8">
            <w:pPr>
              <w:spacing w:after="0"/>
              <w:rPr>
                <w:sz w:val="16"/>
                <w:szCs w:val="16"/>
                <w:lang w:val="de-DE"/>
              </w:rPr>
            </w:pPr>
            <w:r w:rsidRPr="005136E8">
              <w:rPr>
                <w:sz w:val="16"/>
                <w:szCs w:val="16"/>
                <w:lang w:val="de-DE"/>
              </w:rPr>
              <w:t>693 (85.5%) immune</w:t>
            </w:r>
          </w:p>
          <w:p w14:paraId="4658F479" w14:textId="77777777" w:rsidR="005136E8" w:rsidRPr="005136E8" w:rsidRDefault="005136E8" w:rsidP="005136E8">
            <w:pPr>
              <w:spacing w:after="0" w:line="240" w:lineRule="auto"/>
              <w:rPr>
                <w:sz w:val="16"/>
                <w:szCs w:val="16"/>
                <w:lang w:val="de-DE"/>
              </w:rPr>
            </w:pPr>
          </w:p>
        </w:tc>
        <w:tc>
          <w:tcPr>
            <w:tcW w:w="1287" w:type="dxa"/>
            <w:tcBorders>
              <w:top w:val="single" w:sz="4" w:space="0" w:color="auto"/>
              <w:left w:val="single" w:sz="4" w:space="0" w:color="auto"/>
              <w:bottom w:val="single" w:sz="4" w:space="0" w:color="auto"/>
              <w:right w:val="single" w:sz="4" w:space="0" w:color="auto"/>
            </w:tcBorders>
            <w:hideMark/>
          </w:tcPr>
          <w:p w14:paraId="5DA7A244" w14:textId="77777777" w:rsidR="005136E8" w:rsidRPr="005136E8" w:rsidRDefault="005136E8" w:rsidP="005136E8">
            <w:pPr>
              <w:spacing w:after="0" w:line="240" w:lineRule="auto"/>
              <w:rPr>
                <w:sz w:val="16"/>
                <w:szCs w:val="16"/>
                <w:lang w:val="de-DE"/>
              </w:rPr>
            </w:pPr>
            <w:r w:rsidRPr="005136E8">
              <w:rPr>
                <w:rFonts w:eastAsia="AdvPSA35B"/>
                <w:sz w:val="16"/>
                <w:szCs w:val="16"/>
                <w:lang w:val="de-DE"/>
              </w:rPr>
              <w:t>No information</w:t>
            </w:r>
          </w:p>
        </w:tc>
        <w:tc>
          <w:tcPr>
            <w:tcW w:w="2241" w:type="dxa"/>
            <w:tcBorders>
              <w:top w:val="single" w:sz="4" w:space="0" w:color="auto"/>
              <w:left w:val="single" w:sz="4" w:space="0" w:color="auto"/>
              <w:bottom w:val="single" w:sz="4" w:space="0" w:color="auto"/>
              <w:right w:val="single" w:sz="4" w:space="0" w:color="auto"/>
            </w:tcBorders>
            <w:hideMark/>
          </w:tcPr>
          <w:p w14:paraId="03090284" w14:textId="77777777" w:rsidR="005136E8" w:rsidRPr="005136E8" w:rsidRDefault="00D636E7" w:rsidP="005136E8">
            <w:pPr>
              <w:autoSpaceDE w:val="0"/>
              <w:autoSpaceDN w:val="0"/>
              <w:spacing w:after="0" w:line="240" w:lineRule="auto"/>
              <w:rPr>
                <w:sz w:val="16"/>
                <w:szCs w:val="16"/>
              </w:rPr>
            </w:pPr>
            <w:r w:rsidRPr="00D636E7">
              <w:rPr>
                <w:sz w:val="16"/>
                <w:szCs w:val="16"/>
              </w:rPr>
              <w:t>Women were followed up until delivery. All neonates were examined by physicians for</w:t>
            </w:r>
          </w:p>
          <w:p w14:paraId="0BB24671" w14:textId="77777777" w:rsidR="005136E8" w:rsidRPr="005136E8" w:rsidRDefault="00D636E7" w:rsidP="005136E8">
            <w:pPr>
              <w:autoSpaceDE w:val="0"/>
              <w:autoSpaceDN w:val="0"/>
              <w:spacing w:after="0" w:line="240" w:lineRule="auto"/>
              <w:rPr>
                <w:sz w:val="16"/>
                <w:szCs w:val="16"/>
              </w:rPr>
            </w:pPr>
            <w:r w:rsidRPr="00D636E7">
              <w:rPr>
                <w:sz w:val="16"/>
                <w:szCs w:val="16"/>
              </w:rPr>
              <w:t>probable CRS related symptoms. All CRI cases were</w:t>
            </w:r>
          </w:p>
          <w:p w14:paraId="51451147" w14:textId="77777777" w:rsidR="005136E8" w:rsidRPr="005136E8" w:rsidRDefault="00D636E7" w:rsidP="005136E8">
            <w:pPr>
              <w:autoSpaceDE w:val="0"/>
              <w:autoSpaceDN w:val="0"/>
              <w:spacing w:after="0" w:line="240" w:lineRule="auto"/>
              <w:rPr>
                <w:sz w:val="16"/>
                <w:szCs w:val="16"/>
              </w:rPr>
            </w:pPr>
            <w:r w:rsidRPr="00D636E7">
              <w:rPr>
                <w:sz w:val="16"/>
                <w:szCs w:val="16"/>
              </w:rPr>
              <w:t>followed clinically by physicians for probable delayed CRS related symptoms for up to 1 year of age.</w:t>
            </w:r>
          </w:p>
        </w:tc>
        <w:tc>
          <w:tcPr>
            <w:tcW w:w="2673" w:type="dxa"/>
            <w:tcBorders>
              <w:top w:val="single" w:sz="4" w:space="0" w:color="auto"/>
              <w:left w:val="single" w:sz="4" w:space="0" w:color="auto"/>
              <w:bottom w:val="single" w:sz="4" w:space="0" w:color="auto"/>
              <w:right w:val="single" w:sz="4" w:space="0" w:color="auto"/>
            </w:tcBorders>
            <w:hideMark/>
          </w:tcPr>
          <w:p w14:paraId="61B4B26A" w14:textId="7D890C21" w:rsidR="005136E8" w:rsidRPr="005136E8" w:rsidRDefault="00D636E7" w:rsidP="005136E8">
            <w:pPr>
              <w:spacing w:after="0"/>
              <w:rPr>
                <w:b/>
                <w:sz w:val="16"/>
                <w:szCs w:val="16"/>
              </w:rPr>
            </w:pPr>
            <w:r w:rsidRPr="00D636E7">
              <w:rPr>
                <w:b/>
                <w:sz w:val="16"/>
                <w:szCs w:val="16"/>
              </w:rPr>
              <w:t xml:space="preserve">0/117 CRS </w:t>
            </w:r>
            <w:r w:rsidRPr="00D636E7">
              <w:rPr>
                <w:sz w:val="16"/>
                <w:szCs w:val="16"/>
              </w:rPr>
              <w:t>susc</w:t>
            </w:r>
            <w:r w:rsidR="0003140F">
              <w:rPr>
                <w:sz w:val="16"/>
                <w:szCs w:val="16"/>
              </w:rPr>
              <w:t>.</w:t>
            </w:r>
            <w:r w:rsidRPr="00D636E7">
              <w:rPr>
                <w:sz w:val="16"/>
                <w:szCs w:val="16"/>
              </w:rPr>
              <w:t xml:space="preserve"> </w:t>
            </w:r>
          </w:p>
          <w:p w14:paraId="6C2D710F" w14:textId="77777777" w:rsidR="005136E8" w:rsidRPr="005136E8" w:rsidRDefault="00D636E7" w:rsidP="005136E8">
            <w:pPr>
              <w:spacing w:after="0"/>
              <w:rPr>
                <w:b/>
                <w:color w:val="000000"/>
                <w:sz w:val="16"/>
                <w:szCs w:val="16"/>
              </w:rPr>
            </w:pPr>
            <w:r w:rsidRPr="00D636E7">
              <w:rPr>
                <w:b/>
                <w:color w:val="000000"/>
                <w:sz w:val="16"/>
                <w:szCs w:val="16"/>
              </w:rPr>
              <w:t>5 CRI (Cord blood serum)</w:t>
            </w:r>
            <w:r w:rsidRPr="00D636E7">
              <w:rPr>
                <w:rFonts w:ascii="Vrinda" w:hAnsi="Vrinda" w:cs="Vrinda"/>
                <w:b/>
                <w:color w:val="000000"/>
                <w:sz w:val="16"/>
                <w:szCs w:val="16"/>
                <w:vertAlign w:val="superscript"/>
              </w:rPr>
              <w:t>‡</w:t>
            </w:r>
            <w:r w:rsidRPr="00D636E7">
              <w:rPr>
                <w:b/>
                <w:color w:val="000000"/>
                <w:sz w:val="16"/>
                <w:szCs w:val="16"/>
              </w:rPr>
              <w:t>:</w:t>
            </w:r>
          </w:p>
          <w:p w14:paraId="26574383" w14:textId="77777777" w:rsidR="005136E8" w:rsidRPr="005136E8" w:rsidRDefault="005136E8" w:rsidP="005136E8">
            <w:pPr>
              <w:spacing w:after="0"/>
              <w:rPr>
                <w:color w:val="000000"/>
                <w:sz w:val="16"/>
                <w:szCs w:val="16"/>
                <w:lang w:val="de-DE"/>
              </w:rPr>
            </w:pPr>
            <w:r w:rsidRPr="005136E8">
              <w:rPr>
                <w:color w:val="000000"/>
                <w:sz w:val="16"/>
                <w:szCs w:val="16"/>
                <w:lang w:val="de-DE"/>
              </w:rPr>
              <w:t xml:space="preserve">2/35 (5.7%) susc. </w:t>
            </w:r>
          </w:p>
          <w:p w14:paraId="7CC5C430" w14:textId="77777777" w:rsidR="005136E8" w:rsidRPr="005136E8" w:rsidRDefault="005136E8" w:rsidP="005136E8">
            <w:pPr>
              <w:spacing w:after="0"/>
              <w:rPr>
                <w:color w:val="000000"/>
                <w:sz w:val="16"/>
                <w:szCs w:val="16"/>
                <w:lang w:val="de-DE"/>
              </w:rPr>
            </w:pPr>
            <w:r w:rsidRPr="005136E8">
              <w:rPr>
                <w:color w:val="000000"/>
                <w:sz w:val="16"/>
                <w:szCs w:val="16"/>
                <w:lang w:val="de-DE"/>
              </w:rPr>
              <w:t xml:space="preserve">0/16 (0%) immune </w:t>
            </w:r>
          </w:p>
          <w:p w14:paraId="4A047034" w14:textId="77777777" w:rsidR="005136E8" w:rsidRPr="005136E8" w:rsidRDefault="005136E8" w:rsidP="005136E8">
            <w:pPr>
              <w:spacing w:after="0"/>
              <w:rPr>
                <w:b/>
                <w:sz w:val="16"/>
                <w:szCs w:val="16"/>
                <w:lang w:val="de-DE"/>
              </w:rPr>
            </w:pPr>
            <w:r w:rsidRPr="005136E8">
              <w:rPr>
                <w:color w:val="000000"/>
                <w:sz w:val="16"/>
                <w:szCs w:val="16"/>
                <w:lang w:val="de-DE"/>
              </w:rPr>
              <w:t xml:space="preserve">3/500 (0.6%) unknown </w:t>
            </w:r>
          </w:p>
        </w:tc>
        <w:tc>
          <w:tcPr>
            <w:tcW w:w="1310" w:type="dxa"/>
            <w:tcBorders>
              <w:top w:val="single" w:sz="4" w:space="0" w:color="auto"/>
              <w:left w:val="single" w:sz="4" w:space="0" w:color="auto"/>
              <w:bottom w:val="single" w:sz="4" w:space="0" w:color="auto"/>
              <w:right w:val="single" w:sz="4" w:space="0" w:color="auto"/>
            </w:tcBorders>
            <w:hideMark/>
          </w:tcPr>
          <w:p w14:paraId="27516404" w14:textId="77777777" w:rsidR="005136E8" w:rsidRPr="005136E8" w:rsidRDefault="00D636E7" w:rsidP="005136E8">
            <w:pPr>
              <w:rPr>
                <w:sz w:val="16"/>
                <w:szCs w:val="16"/>
              </w:rPr>
            </w:pPr>
            <w:r w:rsidRPr="00D636E7">
              <w:rPr>
                <w:rFonts w:eastAsia="AdvPSA35B"/>
                <w:sz w:val="16"/>
                <w:szCs w:val="16"/>
              </w:rPr>
              <w:t xml:space="preserve">No- no virus isolation noted in methods </w:t>
            </w:r>
          </w:p>
        </w:tc>
        <w:tc>
          <w:tcPr>
            <w:tcW w:w="2238" w:type="dxa"/>
            <w:tcBorders>
              <w:top w:val="single" w:sz="4" w:space="0" w:color="auto"/>
              <w:left w:val="single" w:sz="4" w:space="0" w:color="auto"/>
              <w:bottom w:val="single" w:sz="4" w:space="0" w:color="auto"/>
              <w:right w:val="single" w:sz="4" w:space="0" w:color="auto"/>
            </w:tcBorders>
            <w:hideMark/>
          </w:tcPr>
          <w:p w14:paraId="7876C138" w14:textId="0074AD8C" w:rsidR="005136E8" w:rsidRPr="005136E8" w:rsidRDefault="00D636E7" w:rsidP="002F59AF">
            <w:pPr>
              <w:spacing w:line="240" w:lineRule="auto"/>
              <w:rPr>
                <w:sz w:val="16"/>
                <w:szCs w:val="16"/>
                <w:lang w:val="en-US"/>
              </w:rPr>
            </w:pPr>
            <w:r w:rsidRPr="00D636E7">
              <w:rPr>
                <w:sz w:val="16"/>
                <w:szCs w:val="16"/>
              </w:rPr>
              <w:t xml:space="preserve">Possible overlap of cases with </w:t>
            </w:r>
            <w:r w:rsidR="00BF65BC" w:rsidRPr="005136E8">
              <w:rPr>
                <w:rFonts w:ascii="Times New Roman" w:hAnsi="Times New Roman"/>
                <w:color w:val="0000FF"/>
                <w:sz w:val="16"/>
                <w:szCs w:val="16"/>
                <w:u w:val="single"/>
                <w:lang w:val="de-DE"/>
              </w:rPr>
              <w:fldChar w:fldCharType="begin"/>
            </w:r>
            <w:r w:rsidR="002F59AF">
              <w:rPr>
                <w:rFonts w:ascii="Times New Roman" w:hAnsi="Times New Roman"/>
                <w:color w:val="0000FF"/>
                <w:sz w:val="16"/>
                <w:szCs w:val="16"/>
                <w:u w:val="single"/>
                <w:lang w:val="de-DE"/>
              </w:rPr>
              <w:instrText xml:space="preserve"> ADDIN EN.CITE &lt;EndNote&gt;&lt;Cite&gt;&lt;Author&gt;Emadi&lt;/Author&gt;&lt;Year&gt;2007&lt;/Year&gt;&lt;RecNum&gt;236&lt;/RecNum&gt;&lt;DisplayText&gt;[40]&lt;/DisplayText&gt;&lt;record&gt;&lt;rec-number&gt;236&lt;/rec-number&gt;&lt;foreign-keys&gt;&lt;key app="EN" db-id="pzrr2wwec92vr1e5s2e5wx2twzax9tzvt5zt" timestamp="1381414333"&gt;236&lt;/key&gt;&lt;/foreign-keys&gt;&lt;ref-type name="Journal Article"&gt;17&lt;/ref-type&gt;&lt;contributors&gt;&lt;authors&gt;&lt;author&gt;Emadi, H.&lt;/author&gt;&lt;author&gt;Hajabdolbaghi, M.&lt;/author&gt;&lt;author&gt;Rasoolinejad, M.&lt;/author&gt;&lt;author&gt;Jafari, S.&lt;/author&gt;&lt;author&gt;Khairandish, P.&lt;/author&gt;&lt;author&gt;Taheri, L.&lt;/author&gt;&lt;author&gt;Karami, A.&lt;/author&gt;&lt;/authors&gt;&lt;/contributors&gt;&lt;titles&gt;&lt;title&gt;Outcome of pregnancy in pregnant women vaccinated in the mass campaign against measles/rubella in Tehran, Iran&lt;/title&gt;&lt;secondary-title&gt;International Journal of Antimicrobial Agents&lt;/secondary-title&gt;&lt;short-title&gt;Outcome of pregnancy in pregnant women vaccinated in the mass campaign against measles/rubella in Tehran, Iran&lt;/short-title&gt;&lt;/titles&gt;&lt;periodical&gt;&lt;full-title&gt;International Journal of Antimicrobial Agents&lt;/full-title&gt;&lt;/periodical&gt;&lt;pages&gt;S288-S289&lt;/pages&gt;&lt;volume&gt;29&lt;/volume&gt;&lt;dates&gt;&lt;year&gt;2007&lt;/year&gt;&lt;pub-dates&gt;&lt;date&gt;Mar&lt;/date&gt;&lt;/pub-dates&gt;&lt;/dates&gt;&lt;isbn&gt;0924-8579&lt;/isbn&gt;&lt;accession-num&gt;WOS:000253692401134&lt;/accession-num&gt;&lt;urls&gt;&lt;related-urls&gt;&lt;url&gt;&amp;lt;Go to ISI&amp;gt;://WOS:000253692401134&lt;/url&gt;&lt;url&gt;http://ac.els-cdn.com/S0924857907709135/1-s2.0-S0924857907709135-main.pdf?_tid=ce7eb92c-31b6-11e3-aeeb-00000aacb35f&amp;amp;acdnat=1381414877_d7126f588428c4ffab3b25eb3647f94f&lt;/url&gt;&lt;/related-urls&gt;&lt;/urls&gt;&lt;electronic-resource-num&gt;10.1016/s0924-8579(07)70913-5&lt;/electronic-resource-num&gt;&lt;/record&gt;&lt;/Cite&gt;&lt;/EndNote&gt;</w:instrText>
            </w:r>
            <w:r w:rsidR="00BF65BC" w:rsidRPr="005136E8">
              <w:rPr>
                <w:rFonts w:ascii="Times New Roman" w:hAnsi="Times New Roman"/>
                <w:color w:val="0000FF"/>
                <w:sz w:val="16"/>
                <w:szCs w:val="16"/>
                <w:u w:val="single"/>
                <w:lang w:val="de-DE"/>
              </w:rPr>
              <w:fldChar w:fldCharType="separate"/>
            </w:r>
            <w:r w:rsidR="002F59AF">
              <w:rPr>
                <w:rFonts w:ascii="Times New Roman" w:hAnsi="Times New Roman"/>
                <w:noProof/>
                <w:color w:val="0000FF"/>
                <w:sz w:val="16"/>
                <w:szCs w:val="16"/>
                <w:u w:val="single"/>
                <w:lang w:val="de-DE"/>
              </w:rPr>
              <w:t>[</w:t>
            </w:r>
            <w:hyperlink w:anchor="_ENREF_40" w:tooltip="Emadi, 2007 #236" w:history="1">
              <w:r w:rsidR="00152ACF">
                <w:rPr>
                  <w:rFonts w:ascii="Times New Roman" w:hAnsi="Times New Roman"/>
                  <w:noProof/>
                  <w:color w:val="0000FF"/>
                  <w:sz w:val="16"/>
                  <w:szCs w:val="16"/>
                  <w:u w:val="single"/>
                  <w:lang w:val="de-DE"/>
                </w:rPr>
                <w:t>40</w:t>
              </w:r>
            </w:hyperlink>
            <w:r w:rsidR="002F59AF">
              <w:rPr>
                <w:rFonts w:ascii="Times New Roman" w:hAnsi="Times New Roman"/>
                <w:noProof/>
                <w:color w:val="0000FF"/>
                <w:sz w:val="16"/>
                <w:szCs w:val="16"/>
                <w:u w:val="single"/>
                <w:lang w:val="de-DE"/>
              </w:rPr>
              <w:t>]</w:t>
            </w:r>
            <w:r w:rsidR="00BF65BC" w:rsidRPr="005136E8">
              <w:rPr>
                <w:rFonts w:ascii="Times New Roman" w:hAnsi="Times New Roman"/>
                <w:color w:val="0000FF"/>
                <w:sz w:val="16"/>
                <w:szCs w:val="16"/>
                <w:u w:val="single"/>
                <w:lang w:val="de-DE"/>
              </w:rPr>
              <w:fldChar w:fldCharType="end"/>
            </w:r>
            <w:r w:rsidRPr="00D636E7">
              <w:rPr>
                <w:sz w:val="16"/>
                <w:szCs w:val="16"/>
              </w:rPr>
              <w:t xml:space="preserve">  as one of the same hospitals reported from (Imam Khomeini Hospital). Unclear if any overlap with others in Iran but unlikely as different provinces covered in </w:t>
            </w:r>
            <w:r w:rsidR="0082312B" w:rsidRPr="005136E8">
              <w:rPr>
                <w:sz w:val="16"/>
                <w:szCs w:val="16"/>
                <w:lang w:val="de-DE"/>
              </w:rPr>
              <w:fldChar w:fldCharType="begin">
                <w:fldData xml:space="preserve">PEVuZE5vdGU+PENpdGU+PEF1dGhvcj5TaGFoaG9zc2Vpbmk8L0F1dGhvcj48WWVhcj4yMDA5PC9Z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</w:fldData>
              </w:fldChar>
            </w:r>
            <w:r w:rsidR="002F59AF">
              <w:rPr>
                <w:sz w:val="16"/>
                <w:szCs w:val="16"/>
                <w:lang w:val="de-DE"/>
              </w:rPr>
              <w:instrText xml:space="preserve"> ADDIN EN.CITE </w:instrText>
            </w:r>
            <w:r w:rsidR="002F59AF">
              <w:rPr>
                <w:sz w:val="16"/>
                <w:szCs w:val="16"/>
                <w:lang w:val="de-DE"/>
              </w:rPr>
              <w:fldChar w:fldCharType="begin">
                <w:fldData xml:space="preserve">PEVuZE5vdGU+PENpdGU+PEF1dGhvcj5TaGFoaG9zc2Vpbmk8L0F1dGhvcj48WWVhcj4yMDA5PC9Z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</w:fldData>
              </w:fldChar>
            </w:r>
            <w:r w:rsidR="002F59AF">
              <w:rPr>
                <w:sz w:val="16"/>
                <w:szCs w:val="16"/>
                <w:lang w:val="de-DE"/>
              </w:rPr>
              <w:instrText xml:space="preserve"> ADDIN EN.CITE.DATA </w:instrText>
            </w:r>
            <w:r w:rsidR="002F59AF">
              <w:rPr>
                <w:sz w:val="16"/>
                <w:szCs w:val="16"/>
                <w:lang w:val="de-DE"/>
              </w:rPr>
            </w:r>
            <w:r w:rsidR="002F59AF">
              <w:rPr>
                <w:sz w:val="16"/>
                <w:szCs w:val="16"/>
                <w:lang w:val="de-DE"/>
              </w:rPr>
              <w:fldChar w:fldCharType="end"/>
            </w:r>
            <w:r w:rsidR="0082312B" w:rsidRPr="005136E8">
              <w:rPr>
                <w:sz w:val="16"/>
                <w:szCs w:val="16"/>
                <w:lang w:val="de-DE"/>
              </w:rPr>
            </w:r>
            <w:r w:rsidR="0082312B" w:rsidRPr="005136E8">
              <w:rPr>
                <w:sz w:val="16"/>
                <w:szCs w:val="16"/>
                <w:lang w:val="de-DE"/>
              </w:rPr>
              <w:fldChar w:fldCharType="separate"/>
            </w:r>
            <w:r w:rsidR="002F59AF">
              <w:rPr>
                <w:noProof/>
                <w:sz w:val="16"/>
                <w:szCs w:val="16"/>
                <w:lang w:val="de-DE"/>
              </w:rPr>
              <w:t>[</w:t>
            </w:r>
            <w:hyperlink w:anchor="_ENREF_18" w:tooltip="Namaei, 2008 #478" w:history="1">
              <w:r w:rsidR="00152ACF">
                <w:rPr>
                  <w:noProof/>
                  <w:sz w:val="16"/>
                  <w:szCs w:val="16"/>
                  <w:lang w:val="de-DE"/>
                </w:rPr>
                <w:t>18</w:t>
              </w:r>
            </w:hyperlink>
            <w:r w:rsidR="002F59AF">
              <w:rPr>
                <w:noProof/>
                <w:sz w:val="16"/>
                <w:szCs w:val="16"/>
                <w:lang w:val="de-DE"/>
              </w:rPr>
              <w:t>,</w:t>
            </w:r>
            <w:hyperlink w:anchor="_ENREF_19" w:tooltip="Shahhosseini, 2009 #563" w:history="1">
              <w:r w:rsidR="00152ACF">
                <w:rPr>
                  <w:noProof/>
                  <w:sz w:val="16"/>
                  <w:szCs w:val="16"/>
                  <w:lang w:val="de-DE"/>
                </w:rPr>
                <w:t>19</w:t>
              </w:r>
            </w:hyperlink>
            <w:r w:rsidR="002F59AF">
              <w:rPr>
                <w:noProof/>
                <w:sz w:val="16"/>
                <w:szCs w:val="16"/>
                <w:lang w:val="de-DE"/>
              </w:rPr>
              <w:t>]</w:t>
            </w:r>
            <w:r w:rsidR="0082312B" w:rsidRPr="005136E8">
              <w:rPr>
                <w:sz w:val="16"/>
                <w:szCs w:val="16"/>
                <w:lang w:val="de-DE"/>
              </w:rPr>
              <w:fldChar w:fldCharType="end"/>
            </w:r>
          </w:p>
        </w:tc>
      </w:tr>
      <w:tr w:rsidR="000F154E" w:rsidRPr="005136E8" w14:paraId="2B25067D" w14:textId="77777777" w:rsidTr="00E930BF">
        <w:tc>
          <w:tcPr>
            <w:tcW w:w="1471" w:type="dxa"/>
            <w:tcBorders>
              <w:top w:val="single" w:sz="4" w:space="0" w:color="auto"/>
              <w:left w:val="single" w:sz="4" w:space="0" w:color="auto"/>
              <w:bottom w:val="single" w:sz="4" w:space="0" w:color="auto"/>
              <w:right w:val="single" w:sz="4" w:space="0" w:color="auto"/>
            </w:tcBorders>
            <w:hideMark/>
          </w:tcPr>
          <w:p w14:paraId="5FE6E4B1" w14:textId="1070C0C6" w:rsidR="005136E8" w:rsidRPr="005136E8" w:rsidRDefault="005136E8" w:rsidP="002F59AF">
            <w:pPr>
              <w:rPr>
                <w:b/>
                <w:sz w:val="16"/>
                <w:szCs w:val="16"/>
                <w:lang w:val="de-DE"/>
              </w:rPr>
            </w:pPr>
            <w:r w:rsidRPr="005136E8">
              <w:rPr>
                <w:b/>
                <w:sz w:val="16"/>
                <w:szCs w:val="16"/>
                <w:lang w:val="de-DE"/>
              </w:rPr>
              <w:t>Emadi, H., 2007</w:t>
            </w:r>
            <w:r w:rsidR="00BF65BC" w:rsidRPr="005136E8">
              <w:rPr>
                <w:rFonts w:ascii="Times New Roman" w:hAnsi="Times New Roman"/>
                <w:b/>
                <w:color w:val="0000FF"/>
                <w:sz w:val="16"/>
                <w:szCs w:val="16"/>
                <w:u w:val="single"/>
                <w:lang w:val="de-DE"/>
              </w:rPr>
              <w:fldChar w:fldCharType="begin"/>
            </w:r>
            <w:r w:rsidR="002F59AF">
              <w:rPr>
                <w:rFonts w:ascii="Times New Roman" w:hAnsi="Times New Roman"/>
                <w:b/>
                <w:color w:val="0000FF"/>
                <w:sz w:val="16"/>
                <w:szCs w:val="16"/>
                <w:u w:val="single"/>
                <w:lang w:val="de-DE"/>
              </w:rPr>
              <w:instrText xml:space="preserve"> ADDIN EN.CITE &lt;EndNote&gt;&lt;Cite&gt;&lt;Author&gt;Emadi&lt;/Author&gt;&lt;Year&gt;2007&lt;/Year&gt;&lt;RecNum&gt;236&lt;/RecNum&gt;&lt;DisplayText&gt;[40]&lt;/DisplayText&gt;&lt;record&gt;&lt;rec-number&gt;236&lt;/rec-number&gt;&lt;foreign-keys&gt;&lt;key app="EN" db-id="pzrr2wwec92vr1e5s2e5wx2twzax9tzvt5zt" timestamp="1381414333"&gt;236&lt;/key&gt;&lt;/foreign-keys&gt;&lt;ref-type name="Journal Article"&gt;17&lt;/ref-type&gt;&lt;contributors&gt;&lt;authors&gt;&lt;author&gt;Emadi, H.&lt;/author&gt;&lt;author&gt;Hajabdolbaghi, M.&lt;/author&gt;&lt;author&gt;Rasoolinejad, M.&lt;/author&gt;&lt;author&gt;Jafari, S.&lt;/author&gt;&lt;author&gt;Khairandish, P.&lt;/author&gt;&lt;author&gt;Taheri, L.&lt;/author&gt;&lt;author&gt;Karami, A.&lt;/author&gt;&lt;/authors&gt;&lt;/contributors&gt;&lt;titles&gt;&lt;title&gt;Outcome of pregnancy in pregnant women vaccinated in the mass campaign against measles/rubella in Tehran, Iran&lt;/title&gt;&lt;secondary-title&gt;International Journal of Antimicrobial Agents&lt;/secondary-title&gt;&lt;short-title&gt;Outcome of pregnancy in pregnant women vaccinated in the mass campaign against measles/rubella in Tehran, Iran&lt;/short-title&gt;&lt;/titles&gt;&lt;periodical&gt;&lt;full-title&gt;International Journal of Antimicrobial Agents&lt;/full-title&gt;&lt;/periodical&gt;&lt;pages&gt;S288-S289&lt;/pages&gt;&lt;volume&gt;29&lt;/volume&gt;&lt;dates&gt;&lt;year&gt;2007&lt;/year&gt;&lt;pub-dates&gt;&lt;date&gt;Mar&lt;/date&gt;&lt;/pub-dates&gt;&lt;/dates&gt;&lt;isbn&gt;0924-8579&lt;/isbn&gt;&lt;accession-num&gt;WOS:000253692401134&lt;/accession-num&gt;&lt;urls&gt;&lt;related-urls&gt;&lt;url&gt;&amp;lt;Go to ISI&amp;gt;://WOS:000253692401134&lt;/url&gt;&lt;url&gt;http://ac.els-cdn.com/S0924857907709135/1-s2.0-S0924857907709135-main.pdf?_tid=ce7eb92c-31b6-11e3-aeeb-00000aacb35f&amp;amp;acdnat=1381414877_d7126f588428c4ffab3b25eb3647f94f&lt;/url&gt;&lt;/related-urls&gt;&lt;/urls&gt;&lt;electronic-resource-num&gt;10.1016/s0924-8579(07)70913-5&lt;/electronic-resource-num&gt;&lt;/record&gt;&lt;/Cite&gt;&lt;/EndNote&gt;</w:instrText>
            </w:r>
            <w:r w:rsidR="00BF65BC" w:rsidRPr="005136E8">
              <w:rPr>
                <w:rFonts w:ascii="Times New Roman" w:hAnsi="Times New Roman"/>
                <w:b/>
                <w:color w:val="0000FF"/>
                <w:sz w:val="16"/>
                <w:szCs w:val="16"/>
                <w:u w:val="single"/>
                <w:lang w:val="de-DE"/>
              </w:rPr>
              <w:fldChar w:fldCharType="separate"/>
            </w:r>
            <w:r w:rsidR="002F59AF">
              <w:rPr>
                <w:rFonts w:ascii="Times New Roman" w:hAnsi="Times New Roman"/>
                <w:b/>
                <w:noProof/>
                <w:color w:val="0000FF"/>
                <w:sz w:val="16"/>
                <w:szCs w:val="16"/>
                <w:u w:val="single"/>
                <w:lang w:val="de-DE"/>
              </w:rPr>
              <w:t>[</w:t>
            </w:r>
            <w:hyperlink w:anchor="_ENREF_40" w:tooltip="Emadi, 2007 #236" w:history="1">
              <w:r w:rsidR="00152ACF">
                <w:rPr>
                  <w:rFonts w:ascii="Times New Roman" w:hAnsi="Times New Roman"/>
                  <w:b/>
                  <w:noProof/>
                  <w:color w:val="0000FF"/>
                  <w:sz w:val="16"/>
                  <w:szCs w:val="16"/>
                  <w:u w:val="single"/>
                  <w:lang w:val="de-DE"/>
                </w:rPr>
                <w:t>40</w:t>
              </w:r>
            </w:hyperlink>
            <w:r w:rsidR="002F59AF">
              <w:rPr>
                <w:rFonts w:ascii="Times New Roman" w:hAnsi="Times New Roman"/>
                <w:b/>
                <w:noProof/>
                <w:color w:val="0000FF"/>
                <w:sz w:val="16"/>
                <w:szCs w:val="16"/>
                <w:u w:val="single"/>
                <w:lang w:val="de-DE"/>
              </w:rPr>
              <w:t>]</w:t>
            </w:r>
            <w:r w:rsidR="00BF65BC" w:rsidRPr="005136E8">
              <w:rPr>
                <w:rFonts w:ascii="Times New Roman" w:hAnsi="Times New Roman"/>
                <w:b/>
                <w:color w:val="0000FF"/>
                <w:sz w:val="16"/>
                <w:szCs w:val="16"/>
                <w:u w:val="single"/>
                <w:lang w:val="de-DE"/>
              </w:rPr>
              <w:fldChar w:fldCharType="end"/>
            </w:r>
          </w:p>
        </w:tc>
        <w:tc>
          <w:tcPr>
            <w:tcW w:w="1128" w:type="dxa"/>
            <w:tcBorders>
              <w:top w:val="single" w:sz="4" w:space="0" w:color="auto"/>
              <w:left w:val="single" w:sz="4" w:space="0" w:color="auto"/>
              <w:bottom w:val="single" w:sz="4" w:space="0" w:color="auto"/>
              <w:right w:val="single" w:sz="4" w:space="0" w:color="auto"/>
            </w:tcBorders>
            <w:hideMark/>
          </w:tcPr>
          <w:p w14:paraId="37E03796" w14:textId="77777777" w:rsidR="005136E8" w:rsidRPr="005136E8" w:rsidRDefault="00D636E7" w:rsidP="005136E8">
            <w:pPr>
              <w:rPr>
                <w:sz w:val="16"/>
                <w:szCs w:val="16"/>
              </w:rPr>
            </w:pPr>
            <w:r w:rsidRPr="00D636E7">
              <w:rPr>
                <w:sz w:val="16"/>
                <w:szCs w:val="16"/>
              </w:rPr>
              <w:t>Iran, 2003, Conference proceedings</w:t>
            </w:r>
          </w:p>
          <w:p w14:paraId="2FC154CD" w14:textId="77777777" w:rsidR="005136E8" w:rsidRPr="005136E8" w:rsidRDefault="00D636E7" w:rsidP="005136E8">
            <w:pPr>
              <w:spacing w:after="0"/>
              <w:rPr>
                <w:sz w:val="16"/>
                <w:szCs w:val="16"/>
              </w:rPr>
            </w:pPr>
            <w:r w:rsidRPr="00D636E7">
              <w:rPr>
                <w:b/>
                <w:sz w:val="16"/>
                <w:szCs w:val="16"/>
              </w:rPr>
              <w:t>From Imam Khomeini Hospital</w:t>
            </w:r>
          </w:p>
        </w:tc>
        <w:tc>
          <w:tcPr>
            <w:tcW w:w="1426" w:type="dxa"/>
            <w:tcBorders>
              <w:top w:val="single" w:sz="4" w:space="0" w:color="auto"/>
              <w:left w:val="single" w:sz="4" w:space="0" w:color="auto"/>
              <w:bottom w:val="single" w:sz="4" w:space="0" w:color="auto"/>
              <w:right w:val="single" w:sz="4" w:space="0" w:color="auto"/>
            </w:tcBorders>
            <w:hideMark/>
          </w:tcPr>
          <w:p w14:paraId="26DF181D" w14:textId="77777777" w:rsidR="005136E8" w:rsidRPr="005136E8" w:rsidRDefault="005136E8" w:rsidP="005136E8">
            <w:pPr>
              <w:spacing w:after="0" w:line="240" w:lineRule="auto"/>
              <w:rPr>
                <w:color w:val="000000"/>
                <w:sz w:val="16"/>
                <w:szCs w:val="16"/>
                <w:lang w:val="de-DE"/>
              </w:rPr>
            </w:pPr>
            <w:r w:rsidRPr="005136E8">
              <w:rPr>
                <w:color w:val="000000"/>
                <w:sz w:val="16"/>
                <w:szCs w:val="16"/>
                <w:lang w:val="de-DE"/>
              </w:rPr>
              <w:t>See above (Hamkar, R.,</w:t>
            </w:r>
          </w:p>
          <w:p w14:paraId="57ACC9A1" w14:textId="77777777" w:rsidR="005136E8" w:rsidRPr="005136E8" w:rsidRDefault="005136E8" w:rsidP="005136E8">
            <w:pPr>
              <w:spacing w:after="0" w:line="240" w:lineRule="auto"/>
              <w:rPr>
                <w:sz w:val="16"/>
                <w:szCs w:val="16"/>
                <w:lang w:val="de-DE"/>
              </w:rPr>
            </w:pPr>
            <w:r w:rsidRPr="005136E8">
              <w:rPr>
                <w:color w:val="000000"/>
                <w:sz w:val="16"/>
                <w:szCs w:val="16"/>
                <w:lang w:val="de-DE"/>
              </w:rPr>
              <w:t>2006)</w:t>
            </w:r>
          </w:p>
        </w:tc>
        <w:tc>
          <w:tcPr>
            <w:tcW w:w="2090" w:type="dxa"/>
            <w:tcBorders>
              <w:top w:val="single" w:sz="4" w:space="0" w:color="auto"/>
              <w:left w:val="single" w:sz="4" w:space="0" w:color="auto"/>
              <w:bottom w:val="single" w:sz="4" w:space="0" w:color="auto"/>
              <w:right w:val="single" w:sz="4" w:space="0" w:color="auto"/>
            </w:tcBorders>
            <w:hideMark/>
          </w:tcPr>
          <w:p w14:paraId="1AC00F11" w14:textId="77777777" w:rsidR="005136E8" w:rsidRPr="005136E8" w:rsidRDefault="005136E8" w:rsidP="005136E8">
            <w:pPr>
              <w:spacing w:after="0"/>
              <w:rPr>
                <w:sz w:val="16"/>
                <w:szCs w:val="16"/>
                <w:lang w:val="de-DE"/>
              </w:rPr>
            </w:pPr>
            <w:r w:rsidRPr="005136E8">
              <w:rPr>
                <w:sz w:val="16"/>
                <w:szCs w:val="16"/>
                <w:lang w:val="de-DE"/>
              </w:rPr>
              <w:t>30 (12.8%) susc.,</w:t>
            </w:r>
          </w:p>
          <w:p w14:paraId="550EB007" w14:textId="77777777" w:rsidR="005136E8" w:rsidRPr="005136E8" w:rsidRDefault="005136E8" w:rsidP="005136E8">
            <w:pPr>
              <w:spacing w:after="0" w:line="240" w:lineRule="auto"/>
              <w:rPr>
                <w:sz w:val="16"/>
                <w:szCs w:val="16"/>
                <w:lang w:val="de-DE"/>
              </w:rPr>
            </w:pPr>
            <w:r w:rsidRPr="005136E8">
              <w:rPr>
                <w:sz w:val="16"/>
                <w:szCs w:val="16"/>
                <w:lang w:val="de-DE"/>
              </w:rPr>
              <w:t>205 (87.2%) immune</w:t>
            </w:r>
          </w:p>
        </w:tc>
        <w:tc>
          <w:tcPr>
            <w:tcW w:w="1287" w:type="dxa"/>
            <w:tcBorders>
              <w:top w:val="single" w:sz="4" w:space="0" w:color="auto"/>
              <w:left w:val="single" w:sz="4" w:space="0" w:color="auto"/>
              <w:bottom w:val="single" w:sz="4" w:space="0" w:color="auto"/>
              <w:right w:val="single" w:sz="4" w:space="0" w:color="auto"/>
            </w:tcBorders>
            <w:hideMark/>
          </w:tcPr>
          <w:p w14:paraId="2F83E6DE" w14:textId="77777777" w:rsidR="005136E8" w:rsidRPr="005136E8" w:rsidRDefault="005136E8" w:rsidP="005136E8">
            <w:pPr>
              <w:spacing w:after="0" w:line="240" w:lineRule="auto"/>
              <w:rPr>
                <w:sz w:val="16"/>
                <w:szCs w:val="16"/>
                <w:lang w:val="de-DE"/>
              </w:rPr>
            </w:pPr>
            <w:r w:rsidRPr="005136E8">
              <w:rPr>
                <w:sz w:val="16"/>
                <w:szCs w:val="16"/>
                <w:lang w:val="de-DE"/>
              </w:rPr>
              <w:t>No information</w:t>
            </w:r>
          </w:p>
        </w:tc>
        <w:tc>
          <w:tcPr>
            <w:tcW w:w="2241" w:type="dxa"/>
            <w:tcBorders>
              <w:top w:val="single" w:sz="4" w:space="0" w:color="auto"/>
              <w:left w:val="single" w:sz="4" w:space="0" w:color="auto"/>
              <w:bottom w:val="single" w:sz="4" w:space="0" w:color="auto"/>
              <w:right w:val="single" w:sz="4" w:space="0" w:color="auto"/>
            </w:tcBorders>
            <w:hideMark/>
          </w:tcPr>
          <w:p w14:paraId="723CA2D2" w14:textId="77777777" w:rsidR="005136E8" w:rsidRPr="005136E8" w:rsidRDefault="005136E8" w:rsidP="005136E8">
            <w:pPr>
              <w:spacing w:line="240" w:lineRule="auto"/>
              <w:rPr>
                <w:sz w:val="16"/>
                <w:szCs w:val="16"/>
                <w:lang w:val="de-DE"/>
              </w:rPr>
            </w:pPr>
            <w:r w:rsidRPr="005136E8">
              <w:rPr>
                <w:sz w:val="16"/>
                <w:szCs w:val="16"/>
                <w:lang w:val="de-DE"/>
              </w:rPr>
              <w:t>No information</w:t>
            </w:r>
          </w:p>
        </w:tc>
        <w:tc>
          <w:tcPr>
            <w:tcW w:w="2673" w:type="dxa"/>
            <w:tcBorders>
              <w:top w:val="single" w:sz="4" w:space="0" w:color="auto"/>
              <w:left w:val="single" w:sz="4" w:space="0" w:color="auto"/>
              <w:bottom w:val="single" w:sz="4" w:space="0" w:color="auto"/>
              <w:right w:val="single" w:sz="4" w:space="0" w:color="auto"/>
            </w:tcBorders>
            <w:hideMark/>
          </w:tcPr>
          <w:p w14:paraId="1B3F39C5" w14:textId="77777777" w:rsidR="005136E8" w:rsidRPr="005136E8" w:rsidRDefault="00D636E7" w:rsidP="005136E8">
            <w:pPr>
              <w:autoSpaceDE w:val="0"/>
              <w:autoSpaceDN w:val="0"/>
              <w:spacing w:after="0" w:line="240" w:lineRule="auto"/>
              <w:rPr>
                <w:sz w:val="16"/>
                <w:szCs w:val="16"/>
              </w:rPr>
            </w:pPr>
            <w:r w:rsidRPr="00D636E7">
              <w:rPr>
                <w:sz w:val="16"/>
                <w:szCs w:val="16"/>
              </w:rPr>
              <w:t>“no increase the rate of</w:t>
            </w:r>
          </w:p>
          <w:p w14:paraId="6397E832" w14:textId="77777777" w:rsidR="005136E8" w:rsidRPr="005136E8" w:rsidRDefault="00D636E7" w:rsidP="005136E8">
            <w:pPr>
              <w:autoSpaceDE w:val="0"/>
              <w:autoSpaceDN w:val="0"/>
              <w:spacing w:after="0" w:line="240" w:lineRule="auto"/>
              <w:rPr>
                <w:sz w:val="16"/>
                <w:szCs w:val="16"/>
              </w:rPr>
            </w:pPr>
            <w:r w:rsidRPr="00D636E7">
              <w:rPr>
                <w:sz w:val="16"/>
                <w:szCs w:val="16"/>
              </w:rPr>
              <w:t>still birth, congenital malformation and abortions in rubella susceptible</w:t>
            </w:r>
          </w:p>
          <w:p w14:paraId="55B3B7C1" w14:textId="77777777" w:rsidR="005136E8" w:rsidRPr="005136E8" w:rsidRDefault="00D636E7" w:rsidP="005136E8">
            <w:pPr>
              <w:spacing w:after="0"/>
              <w:rPr>
                <w:b/>
                <w:sz w:val="16"/>
                <w:szCs w:val="16"/>
              </w:rPr>
            </w:pPr>
            <w:r w:rsidRPr="00D636E7">
              <w:rPr>
                <w:sz w:val="16"/>
                <w:szCs w:val="16"/>
              </w:rPr>
              <w:t xml:space="preserve">vaccinated mothers as compared to immune mothers”. “no significant difference in stillbirth, congenital malformation and abortions between </w:t>
            </w:r>
            <w:r w:rsidRPr="00D636E7">
              <w:rPr>
                <w:sz w:val="16"/>
                <w:szCs w:val="16"/>
              </w:rPr>
              <w:lastRenderedPageBreak/>
              <w:t>non-vaccinated and vaccinated pregnant women</w:t>
            </w:r>
            <w:r w:rsidRPr="00D636E7">
              <w:rPr>
                <w:sz w:val="16"/>
              </w:rPr>
              <w:t>”</w:t>
            </w:r>
          </w:p>
        </w:tc>
        <w:tc>
          <w:tcPr>
            <w:tcW w:w="1310" w:type="dxa"/>
            <w:tcBorders>
              <w:top w:val="single" w:sz="4" w:space="0" w:color="auto"/>
              <w:left w:val="single" w:sz="4" w:space="0" w:color="auto"/>
              <w:bottom w:val="single" w:sz="4" w:space="0" w:color="auto"/>
              <w:right w:val="single" w:sz="4" w:space="0" w:color="auto"/>
            </w:tcBorders>
            <w:hideMark/>
          </w:tcPr>
          <w:p w14:paraId="6A9D4F09" w14:textId="77777777" w:rsidR="005136E8" w:rsidRPr="005136E8" w:rsidRDefault="005136E8" w:rsidP="005136E8">
            <w:pPr>
              <w:rPr>
                <w:sz w:val="16"/>
                <w:szCs w:val="16"/>
                <w:lang w:val="de-DE"/>
              </w:rPr>
            </w:pPr>
            <w:r w:rsidRPr="005136E8">
              <w:rPr>
                <w:sz w:val="16"/>
                <w:szCs w:val="16"/>
                <w:lang w:val="de-DE"/>
              </w:rPr>
              <w:lastRenderedPageBreak/>
              <w:t>No information</w:t>
            </w:r>
          </w:p>
        </w:tc>
        <w:tc>
          <w:tcPr>
            <w:tcW w:w="2238" w:type="dxa"/>
            <w:tcBorders>
              <w:top w:val="single" w:sz="4" w:space="0" w:color="auto"/>
              <w:left w:val="single" w:sz="4" w:space="0" w:color="auto"/>
              <w:bottom w:val="single" w:sz="4" w:space="0" w:color="auto"/>
              <w:right w:val="single" w:sz="4" w:space="0" w:color="auto"/>
            </w:tcBorders>
            <w:hideMark/>
          </w:tcPr>
          <w:p w14:paraId="2FEE0A00" w14:textId="77777777" w:rsidR="005136E8" w:rsidRPr="005136E8" w:rsidRDefault="00D636E7" w:rsidP="005136E8">
            <w:pPr>
              <w:rPr>
                <w:sz w:val="16"/>
                <w:szCs w:val="16"/>
              </w:rPr>
            </w:pPr>
            <w:r w:rsidRPr="00D636E7">
              <w:rPr>
                <w:sz w:val="16"/>
                <w:szCs w:val="16"/>
              </w:rPr>
              <w:t>Graph in conference proceedings shows still birth, abortions and still birth</w:t>
            </w:r>
          </w:p>
          <w:p w14:paraId="5A0273E5" w14:textId="738AC540" w:rsidR="005136E8" w:rsidRPr="005136E8" w:rsidRDefault="00D636E7" w:rsidP="002F59AF">
            <w:pPr>
              <w:spacing w:line="240" w:lineRule="auto"/>
              <w:rPr>
                <w:sz w:val="16"/>
                <w:szCs w:val="16"/>
                <w:lang w:val="en-US"/>
              </w:rPr>
            </w:pPr>
            <w:r w:rsidRPr="00D636E7">
              <w:rPr>
                <w:sz w:val="16"/>
                <w:szCs w:val="16"/>
              </w:rPr>
              <w:t>(likely overlap of cases with</w:t>
            </w:r>
            <w:r w:rsidR="00BF65BC" w:rsidRPr="005136E8">
              <w:rPr>
                <w:rFonts w:ascii="Times New Roman" w:hAnsi="Times New Roman"/>
                <w:color w:val="0000FF"/>
                <w:sz w:val="16"/>
                <w:szCs w:val="16"/>
                <w:u w:val="single"/>
                <w:lang w:val="de-DE"/>
              </w:rPr>
              <w:fldChar w:fldCharType="begin">
                <w:fldData xml:space="preserve">PEVuZE5vdGU+PENpdGU+PEF1dGhvcj5IYW1rYXI8L0F1dGhvcj48WWVhcj4yMDA2PC9ZZWFyPjxS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</w:fldData>
              </w:fldChar>
            </w:r>
            <w:r w:rsidR="002F59AF">
              <w:rPr>
                <w:rFonts w:ascii="Times New Roman" w:hAnsi="Times New Roman"/>
                <w:color w:val="0000FF"/>
                <w:sz w:val="16"/>
                <w:szCs w:val="16"/>
                <w:u w:val="single"/>
                <w:lang w:val="de-DE"/>
              </w:rPr>
              <w:instrText xml:space="preserve"> ADDIN EN.CITE </w:instrText>
            </w:r>
            <w:r w:rsidR="002F59AF">
              <w:rPr>
                <w:rFonts w:ascii="Times New Roman" w:hAnsi="Times New Roman"/>
                <w:color w:val="0000FF"/>
                <w:sz w:val="16"/>
                <w:szCs w:val="16"/>
                <w:u w:val="single"/>
                <w:lang w:val="de-DE"/>
              </w:rPr>
              <w:fldChar w:fldCharType="begin">
                <w:fldData xml:space="preserve">PEVuZE5vdGU+PENpdGU+PEF1dGhvcj5IYW1rYXI8L0F1dGhvcj48WWVhcj4yMDA2PC9ZZWFyPjxS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</w:fldData>
              </w:fldChar>
            </w:r>
            <w:r w:rsidR="002F59AF">
              <w:rPr>
                <w:rFonts w:ascii="Times New Roman" w:hAnsi="Times New Roman"/>
                <w:color w:val="0000FF"/>
                <w:sz w:val="16"/>
                <w:szCs w:val="16"/>
                <w:u w:val="single"/>
                <w:lang w:val="de-DE"/>
              </w:rPr>
              <w:instrText xml:space="preserve"> ADDIN EN.CITE.DATA </w:instrText>
            </w:r>
            <w:r w:rsidR="002F59AF">
              <w:rPr>
                <w:rFonts w:ascii="Times New Roman" w:hAnsi="Times New Roman"/>
                <w:color w:val="0000FF"/>
                <w:sz w:val="16"/>
                <w:szCs w:val="16"/>
                <w:u w:val="single"/>
                <w:lang w:val="de-DE"/>
              </w:rPr>
            </w:r>
            <w:r w:rsidR="002F59AF">
              <w:rPr>
                <w:rFonts w:ascii="Times New Roman" w:hAnsi="Times New Roman"/>
                <w:color w:val="0000FF"/>
                <w:sz w:val="16"/>
                <w:szCs w:val="16"/>
                <w:u w:val="single"/>
                <w:lang w:val="de-DE"/>
              </w:rPr>
              <w:fldChar w:fldCharType="end"/>
            </w:r>
            <w:r w:rsidR="00BF65BC" w:rsidRPr="005136E8">
              <w:rPr>
                <w:rFonts w:ascii="Times New Roman" w:hAnsi="Times New Roman"/>
                <w:color w:val="0000FF"/>
                <w:sz w:val="16"/>
                <w:szCs w:val="16"/>
                <w:u w:val="single"/>
                <w:lang w:val="de-DE"/>
              </w:rPr>
            </w:r>
            <w:r w:rsidR="00BF65BC" w:rsidRPr="005136E8">
              <w:rPr>
                <w:rFonts w:ascii="Times New Roman" w:hAnsi="Times New Roman"/>
                <w:color w:val="0000FF"/>
                <w:sz w:val="16"/>
                <w:szCs w:val="16"/>
                <w:u w:val="single"/>
                <w:lang w:val="de-DE"/>
              </w:rPr>
              <w:fldChar w:fldCharType="separate"/>
            </w:r>
            <w:r w:rsidR="002F59AF">
              <w:rPr>
                <w:rFonts w:ascii="Times New Roman" w:hAnsi="Times New Roman"/>
                <w:noProof/>
                <w:color w:val="0000FF"/>
                <w:sz w:val="16"/>
                <w:szCs w:val="16"/>
                <w:u w:val="single"/>
                <w:lang w:val="de-DE"/>
              </w:rPr>
              <w:t>[</w:t>
            </w:r>
            <w:hyperlink w:anchor="_ENREF_20" w:tooltip="Hamkar, 2006 #328" w:history="1">
              <w:r w:rsidR="00152ACF">
                <w:rPr>
                  <w:rFonts w:ascii="Times New Roman" w:hAnsi="Times New Roman"/>
                  <w:noProof/>
                  <w:color w:val="0000FF"/>
                  <w:sz w:val="16"/>
                  <w:szCs w:val="16"/>
                  <w:u w:val="single"/>
                  <w:lang w:val="de-DE"/>
                </w:rPr>
                <w:t>20</w:t>
              </w:r>
            </w:hyperlink>
            <w:r w:rsidR="002F59AF">
              <w:rPr>
                <w:rFonts w:ascii="Times New Roman" w:hAnsi="Times New Roman"/>
                <w:noProof/>
                <w:color w:val="0000FF"/>
                <w:sz w:val="16"/>
                <w:szCs w:val="16"/>
                <w:u w:val="single"/>
                <w:lang w:val="de-DE"/>
              </w:rPr>
              <w:t>]</w:t>
            </w:r>
            <w:r w:rsidR="00BF65BC" w:rsidRPr="005136E8">
              <w:rPr>
                <w:rFonts w:ascii="Times New Roman" w:hAnsi="Times New Roman"/>
                <w:color w:val="0000FF"/>
                <w:sz w:val="16"/>
                <w:szCs w:val="16"/>
                <w:u w:val="single"/>
                <w:lang w:val="de-DE"/>
              </w:rPr>
              <w:fldChar w:fldCharType="end"/>
            </w:r>
            <w:r w:rsidRPr="00D636E7">
              <w:rPr>
                <w:sz w:val="16"/>
                <w:szCs w:val="16"/>
              </w:rPr>
              <w:t>)</w:t>
            </w:r>
          </w:p>
        </w:tc>
      </w:tr>
      <w:tr w:rsidR="000F154E" w:rsidRPr="005136E8" w14:paraId="5276633B" w14:textId="77777777" w:rsidTr="00E930BF">
        <w:tc>
          <w:tcPr>
            <w:tcW w:w="1471" w:type="dxa"/>
            <w:tcBorders>
              <w:top w:val="single" w:sz="4" w:space="0" w:color="auto"/>
              <w:left w:val="single" w:sz="4" w:space="0" w:color="auto"/>
              <w:bottom w:val="single" w:sz="4" w:space="0" w:color="auto"/>
              <w:right w:val="single" w:sz="4" w:space="0" w:color="auto"/>
            </w:tcBorders>
            <w:hideMark/>
          </w:tcPr>
          <w:p w14:paraId="4676AB46" w14:textId="1B75C518" w:rsidR="004808FE" w:rsidRPr="005136E8" w:rsidRDefault="004808FE" w:rsidP="002F59AF">
            <w:pPr>
              <w:rPr>
                <w:b/>
                <w:sz w:val="16"/>
                <w:szCs w:val="16"/>
                <w:lang w:val="de-DE"/>
              </w:rPr>
            </w:pPr>
            <w:r w:rsidRPr="005136E8">
              <w:rPr>
                <w:b/>
                <w:sz w:val="16"/>
                <w:szCs w:val="16"/>
                <w:lang w:val="de-DE"/>
              </w:rPr>
              <w:t>Badilla, X., 2007</w:t>
            </w:r>
            <w:r w:rsidR="00BF65BC" w:rsidRPr="005136E8">
              <w:rPr>
                <w:rFonts w:ascii="Times New Roman" w:hAnsi="Times New Roman"/>
                <w:b/>
                <w:color w:val="0000FF"/>
                <w:sz w:val="16"/>
                <w:szCs w:val="16"/>
                <w:u w:val="single"/>
                <w:lang w:val="de-DE"/>
              </w:rPr>
              <w:fldChar w:fldCharType="begin">
                <w:fldData xml:space="preserve">PEVuZE5vdGU+PENpdGU+PEF1dGhvcj5CYWRpbGxhPC9BdXRob3I+PFllYXI+MjAwNzwvWWVhcj48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</w:fldData>
              </w:fldChar>
            </w:r>
            <w:r w:rsidR="002F59AF">
              <w:rPr>
                <w:rFonts w:ascii="Times New Roman" w:hAnsi="Times New Roman"/>
                <w:b/>
                <w:color w:val="0000FF"/>
                <w:sz w:val="16"/>
                <w:szCs w:val="16"/>
                <w:u w:val="single"/>
                <w:lang w:val="de-DE"/>
              </w:rPr>
              <w:instrText xml:space="preserve"> ADDIN EN.CITE </w:instrText>
            </w:r>
            <w:r w:rsidR="002F59AF">
              <w:rPr>
                <w:rFonts w:ascii="Times New Roman" w:hAnsi="Times New Roman"/>
                <w:b/>
                <w:color w:val="0000FF"/>
                <w:sz w:val="16"/>
                <w:szCs w:val="16"/>
                <w:u w:val="single"/>
                <w:lang w:val="de-DE"/>
              </w:rPr>
              <w:fldChar w:fldCharType="begin">
                <w:fldData xml:space="preserve">PEVuZE5vdGU+PENpdGU+PEF1dGhvcj5CYWRpbGxhPC9BdXRob3I+PFllYXI+MjAwNzwvWWVhcj48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</w:fldData>
              </w:fldChar>
            </w:r>
            <w:r w:rsidR="002F59AF">
              <w:rPr>
                <w:rFonts w:ascii="Times New Roman" w:hAnsi="Times New Roman"/>
                <w:b/>
                <w:color w:val="0000FF"/>
                <w:sz w:val="16"/>
                <w:szCs w:val="16"/>
                <w:u w:val="single"/>
                <w:lang w:val="de-DE"/>
              </w:rPr>
              <w:instrText xml:space="preserve"> ADDIN EN.CITE.DATA </w:instrText>
            </w:r>
            <w:r w:rsidR="002F59AF">
              <w:rPr>
                <w:rFonts w:ascii="Times New Roman" w:hAnsi="Times New Roman"/>
                <w:b/>
                <w:color w:val="0000FF"/>
                <w:sz w:val="16"/>
                <w:szCs w:val="16"/>
                <w:u w:val="single"/>
                <w:lang w:val="de-DE"/>
              </w:rPr>
            </w:r>
            <w:r w:rsidR="002F59AF">
              <w:rPr>
                <w:rFonts w:ascii="Times New Roman" w:hAnsi="Times New Roman"/>
                <w:b/>
                <w:color w:val="0000FF"/>
                <w:sz w:val="16"/>
                <w:szCs w:val="16"/>
                <w:u w:val="single"/>
                <w:lang w:val="de-DE"/>
              </w:rPr>
              <w:fldChar w:fldCharType="end"/>
            </w:r>
            <w:r w:rsidR="00BF65BC" w:rsidRPr="005136E8">
              <w:rPr>
                <w:rFonts w:ascii="Times New Roman" w:hAnsi="Times New Roman"/>
                <w:b/>
                <w:color w:val="0000FF"/>
                <w:sz w:val="16"/>
                <w:szCs w:val="16"/>
                <w:u w:val="single"/>
                <w:lang w:val="de-DE"/>
              </w:rPr>
            </w:r>
            <w:r w:rsidR="00BF65BC" w:rsidRPr="005136E8">
              <w:rPr>
                <w:rFonts w:ascii="Times New Roman" w:hAnsi="Times New Roman"/>
                <w:b/>
                <w:color w:val="0000FF"/>
                <w:sz w:val="16"/>
                <w:szCs w:val="16"/>
                <w:u w:val="single"/>
                <w:lang w:val="de-DE"/>
              </w:rPr>
              <w:fldChar w:fldCharType="separate"/>
            </w:r>
            <w:r w:rsidR="002F59AF">
              <w:rPr>
                <w:rFonts w:ascii="Times New Roman" w:hAnsi="Times New Roman"/>
                <w:b/>
                <w:noProof/>
                <w:color w:val="0000FF"/>
                <w:sz w:val="16"/>
                <w:szCs w:val="16"/>
                <w:u w:val="single"/>
                <w:lang w:val="de-DE"/>
              </w:rPr>
              <w:t>[</w:t>
            </w:r>
            <w:hyperlink w:anchor="_ENREF_56" w:tooltip="Badilla, 2007 #93" w:history="1">
              <w:r w:rsidR="00152ACF">
                <w:rPr>
                  <w:rFonts w:ascii="Times New Roman" w:hAnsi="Times New Roman"/>
                  <w:b/>
                  <w:noProof/>
                  <w:color w:val="0000FF"/>
                  <w:sz w:val="16"/>
                  <w:szCs w:val="16"/>
                  <w:u w:val="single"/>
                  <w:lang w:val="de-DE"/>
                </w:rPr>
                <w:t>56</w:t>
              </w:r>
            </w:hyperlink>
            <w:r w:rsidR="002F59AF">
              <w:rPr>
                <w:rFonts w:ascii="Times New Roman" w:hAnsi="Times New Roman"/>
                <w:b/>
                <w:noProof/>
                <w:color w:val="0000FF"/>
                <w:sz w:val="16"/>
                <w:szCs w:val="16"/>
                <w:u w:val="single"/>
                <w:lang w:val="de-DE"/>
              </w:rPr>
              <w:t>]</w:t>
            </w:r>
            <w:r w:rsidR="00BF65BC" w:rsidRPr="005136E8">
              <w:rPr>
                <w:rFonts w:ascii="Times New Roman" w:hAnsi="Times New Roman"/>
                <w:b/>
                <w:color w:val="0000FF"/>
                <w:sz w:val="16"/>
                <w:szCs w:val="16"/>
                <w:u w:val="single"/>
                <w:lang w:val="de-DE"/>
              </w:rPr>
              <w:fldChar w:fldCharType="end"/>
            </w:r>
          </w:p>
        </w:tc>
        <w:tc>
          <w:tcPr>
            <w:tcW w:w="1128" w:type="dxa"/>
            <w:tcBorders>
              <w:top w:val="single" w:sz="4" w:space="0" w:color="auto"/>
              <w:left w:val="single" w:sz="4" w:space="0" w:color="auto"/>
              <w:bottom w:val="single" w:sz="4" w:space="0" w:color="auto"/>
              <w:right w:val="single" w:sz="4" w:space="0" w:color="auto"/>
            </w:tcBorders>
            <w:hideMark/>
          </w:tcPr>
          <w:p w14:paraId="5195694E" w14:textId="77777777" w:rsidR="004808FE" w:rsidRPr="005136E8" w:rsidRDefault="004808FE" w:rsidP="004808FE">
            <w:pPr>
              <w:rPr>
                <w:rFonts w:eastAsia="Times-Roman"/>
                <w:sz w:val="16"/>
                <w:szCs w:val="16"/>
                <w:lang w:val="de-DE"/>
              </w:rPr>
            </w:pPr>
            <w:r w:rsidRPr="005136E8">
              <w:rPr>
                <w:sz w:val="16"/>
                <w:szCs w:val="16"/>
                <w:lang w:val="de-DE"/>
              </w:rPr>
              <w:t>Costa Rica, 2001, Journal article</w:t>
            </w:r>
          </w:p>
        </w:tc>
        <w:tc>
          <w:tcPr>
            <w:tcW w:w="1426" w:type="dxa"/>
            <w:tcBorders>
              <w:top w:val="single" w:sz="4" w:space="0" w:color="auto"/>
              <w:left w:val="single" w:sz="4" w:space="0" w:color="auto"/>
              <w:bottom w:val="single" w:sz="4" w:space="0" w:color="auto"/>
              <w:right w:val="single" w:sz="4" w:space="0" w:color="auto"/>
            </w:tcBorders>
            <w:hideMark/>
          </w:tcPr>
          <w:p w14:paraId="6BF5BD1C" w14:textId="77777777" w:rsidR="004808FE" w:rsidRDefault="004808FE" w:rsidP="004808FE">
            <w:pPr>
              <w:spacing w:after="0" w:line="240" w:lineRule="auto"/>
              <w:rPr>
                <w:sz w:val="16"/>
                <w:szCs w:val="16"/>
              </w:rPr>
            </w:pPr>
            <w:r>
              <w:rPr>
                <w:sz w:val="16"/>
                <w:szCs w:val="16"/>
              </w:rPr>
              <w:t>MR</w:t>
            </w:r>
          </w:p>
          <w:p w14:paraId="4D64CAF7" w14:textId="77777777" w:rsidR="004808FE" w:rsidRPr="005136E8" w:rsidRDefault="004808FE" w:rsidP="004808FE">
            <w:pPr>
              <w:spacing w:after="0" w:line="240" w:lineRule="auto"/>
              <w:rPr>
                <w:sz w:val="16"/>
                <w:szCs w:val="16"/>
              </w:rPr>
            </w:pPr>
            <w:r w:rsidRPr="00D636E7">
              <w:rPr>
                <w:sz w:val="16"/>
                <w:szCs w:val="16"/>
              </w:rPr>
              <w:t>RA 27/3, nationwide measles-rubella vaccination campaign among men and women (15-39 years old) implemented in May 2001</w:t>
            </w:r>
          </w:p>
        </w:tc>
        <w:tc>
          <w:tcPr>
            <w:tcW w:w="2090" w:type="dxa"/>
            <w:tcBorders>
              <w:top w:val="single" w:sz="4" w:space="0" w:color="auto"/>
              <w:left w:val="single" w:sz="4" w:space="0" w:color="auto"/>
              <w:bottom w:val="single" w:sz="4" w:space="0" w:color="auto"/>
              <w:right w:val="single" w:sz="4" w:space="0" w:color="auto"/>
            </w:tcBorders>
            <w:hideMark/>
          </w:tcPr>
          <w:p w14:paraId="2ECB3FDF" w14:textId="77777777" w:rsidR="004808FE" w:rsidRPr="005136E8" w:rsidRDefault="004808FE" w:rsidP="004808FE">
            <w:pPr>
              <w:spacing w:after="0"/>
              <w:rPr>
                <w:sz w:val="16"/>
                <w:szCs w:val="16"/>
                <w:lang w:val="de-DE"/>
              </w:rPr>
            </w:pPr>
            <w:r w:rsidRPr="005136E8">
              <w:rPr>
                <w:sz w:val="16"/>
                <w:szCs w:val="16"/>
                <w:lang w:val="de-DE"/>
              </w:rPr>
              <w:t>104 (8.7%) susc.,</w:t>
            </w:r>
          </w:p>
          <w:p w14:paraId="465E1532" w14:textId="77777777" w:rsidR="004808FE" w:rsidRPr="005136E8" w:rsidRDefault="004808FE" w:rsidP="004808FE">
            <w:pPr>
              <w:spacing w:after="0"/>
              <w:rPr>
                <w:sz w:val="16"/>
                <w:szCs w:val="16"/>
                <w:lang w:val="de-DE"/>
              </w:rPr>
            </w:pPr>
            <w:r w:rsidRPr="005136E8">
              <w:rPr>
                <w:sz w:val="16"/>
                <w:szCs w:val="16"/>
                <w:lang w:val="de-DE"/>
              </w:rPr>
              <w:t>219 (18.4%) immune,</w:t>
            </w:r>
          </w:p>
          <w:p w14:paraId="225FE812" w14:textId="77777777" w:rsidR="004808FE" w:rsidRPr="005136E8" w:rsidRDefault="004808FE" w:rsidP="004808FE">
            <w:pPr>
              <w:spacing w:after="0"/>
              <w:rPr>
                <w:sz w:val="16"/>
                <w:szCs w:val="16"/>
                <w:lang w:val="de-DE"/>
              </w:rPr>
            </w:pPr>
            <w:r w:rsidRPr="005136E8">
              <w:rPr>
                <w:sz w:val="16"/>
                <w:szCs w:val="16"/>
                <w:lang w:val="de-DE"/>
              </w:rPr>
              <w:t>868 (72.9%) unknown</w:t>
            </w:r>
          </w:p>
          <w:p w14:paraId="5456CA43" w14:textId="77777777" w:rsidR="004808FE" w:rsidRPr="005136E8" w:rsidRDefault="004808FE" w:rsidP="004808FE">
            <w:pPr>
              <w:rPr>
                <w:sz w:val="16"/>
                <w:szCs w:val="16"/>
                <w:lang w:val="de-DE"/>
              </w:rPr>
            </w:pPr>
          </w:p>
        </w:tc>
        <w:tc>
          <w:tcPr>
            <w:tcW w:w="1287" w:type="dxa"/>
            <w:tcBorders>
              <w:top w:val="single" w:sz="4" w:space="0" w:color="auto"/>
              <w:left w:val="single" w:sz="4" w:space="0" w:color="auto"/>
              <w:bottom w:val="single" w:sz="4" w:space="0" w:color="auto"/>
              <w:right w:val="single" w:sz="4" w:space="0" w:color="auto"/>
            </w:tcBorders>
            <w:hideMark/>
          </w:tcPr>
          <w:p w14:paraId="209A505F" w14:textId="77777777" w:rsidR="004808FE" w:rsidRPr="005136E8" w:rsidRDefault="004808FE" w:rsidP="004808FE">
            <w:pPr>
              <w:spacing w:after="0"/>
              <w:rPr>
                <w:sz w:val="16"/>
                <w:szCs w:val="16"/>
              </w:rPr>
            </w:pPr>
            <w:r w:rsidRPr="00D636E7">
              <w:rPr>
                <w:sz w:val="16"/>
                <w:szCs w:val="16"/>
              </w:rPr>
              <w:t xml:space="preserve">119 (10.0% )1-3 months preconception </w:t>
            </w:r>
          </w:p>
          <w:p w14:paraId="5B0A12CB" w14:textId="77777777" w:rsidR="004808FE" w:rsidRPr="005136E8" w:rsidRDefault="004808FE" w:rsidP="004808FE">
            <w:pPr>
              <w:spacing w:after="0"/>
              <w:rPr>
                <w:sz w:val="16"/>
                <w:szCs w:val="16"/>
              </w:rPr>
            </w:pPr>
            <w:r w:rsidRPr="00D636E7">
              <w:rPr>
                <w:sz w:val="16"/>
                <w:szCs w:val="16"/>
              </w:rPr>
              <w:t xml:space="preserve">272 (22.8%) &lt;1 month preconception </w:t>
            </w:r>
          </w:p>
          <w:p w14:paraId="2C7FDE1F" w14:textId="77777777" w:rsidR="004808FE" w:rsidRPr="005136E8" w:rsidRDefault="004808FE" w:rsidP="004808FE">
            <w:pPr>
              <w:spacing w:after="0"/>
              <w:rPr>
                <w:b/>
                <w:sz w:val="16"/>
                <w:szCs w:val="16"/>
              </w:rPr>
            </w:pPr>
            <w:r w:rsidRPr="00D636E7">
              <w:rPr>
                <w:sz w:val="16"/>
                <w:szCs w:val="16"/>
              </w:rPr>
              <w:t>789 (66.2%) 1</w:t>
            </w:r>
            <w:r w:rsidRPr="00D636E7">
              <w:rPr>
                <w:sz w:val="16"/>
                <w:szCs w:val="16"/>
                <w:vertAlign w:val="superscript"/>
              </w:rPr>
              <w:t>st</w:t>
            </w:r>
            <w:r w:rsidRPr="00D636E7">
              <w:rPr>
                <w:sz w:val="16"/>
                <w:szCs w:val="16"/>
              </w:rPr>
              <w:t xml:space="preserve"> trimester</w:t>
            </w:r>
          </w:p>
          <w:p w14:paraId="40792613" w14:textId="77777777" w:rsidR="004808FE" w:rsidRPr="005136E8" w:rsidRDefault="004808FE" w:rsidP="004808FE">
            <w:pPr>
              <w:spacing w:after="0" w:line="240" w:lineRule="auto"/>
              <w:rPr>
                <w:sz w:val="16"/>
                <w:szCs w:val="16"/>
                <w:lang w:val="de-DE"/>
              </w:rPr>
            </w:pPr>
            <w:r w:rsidRPr="005136E8">
              <w:rPr>
                <w:sz w:val="16"/>
                <w:szCs w:val="16"/>
                <w:lang w:val="de-DE"/>
              </w:rPr>
              <w:t>11 (0.9%) &gt;1</w:t>
            </w:r>
            <w:r w:rsidRPr="005136E8">
              <w:rPr>
                <w:sz w:val="16"/>
                <w:szCs w:val="16"/>
                <w:vertAlign w:val="superscript"/>
                <w:lang w:val="de-DE"/>
              </w:rPr>
              <w:t>st</w:t>
            </w:r>
            <w:r w:rsidRPr="005136E8">
              <w:rPr>
                <w:sz w:val="16"/>
                <w:szCs w:val="16"/>
                <w:lang w:val="de-DE"/>
              </w:rPr>
              <w:t xml:space="preserve"> trimester</w:t>
            </w:r>
          </w:p>
        </w:tc>
        <w:tc>
          <w:tcPr>
            <w:tcW w:w="2241" w:type="dxa"/>
            <w:tcBorders>
              <w:top w:val="single" w:sz="4" w:space="0" w:color="auto"/>
              <w:left w:val="single" w:sz="4" w:space="0" w:color="auto"/>
              <w:bottom w:val="single" w:sz="4" w:space="0" w:color="auto"/>
              <w:right w:val="single" w:sz="4" w:space="0" w:color="auto"/>
            </w:tcBorders>
            <w:hideMark/>
          </w:tcPr>
          <w:p w14:paraId="02B68671" w14:textId="77777777" w:rsidR="004808FE" w:rsidRPr="005136E8" w:rsidRDefault="004808FE" w:rsidP="004808FE">
            <w:pPr>
              <w:spacing w:after="0"/>
              <w:rPr>
                <w:sz w:val="16"/>
                <w:szCs w:val="16"/>
              </w:rPr>
            </w:pPr>
            <w:r w:rsidRPr="00D636E7">
              <w:rPr>
                <w:sz w:val="16"/>
                <w:szCs w:val="16"/>
              </w:rPr>
              <w:t xml:space="preserve">3810 women vaccinated.  1191 with complete clinical and serological evaluation </w:t>
            </w:r>
          </w:p>
          <w:p w14:paraId="2F5040DE" w14:textId="77777777" w:rsidR="004808FE" w:rsidRPr="005136E8" w:rsidRDefault="004808FE" w:rsidP="004808FE">
            <w:pPr>
              <w:spacing w:after="0" w:line="240" w:lineRule="auto"/>
              <w:rPr>
                <w:sz w:val="16"/>
                <w:szCs w:val="16"/>
              </w:rPr>
            </w:pPr>
            <w:r w:rsidRPr="00D636E7">
              <w:rPr>
                <w:sz w:val="16"/>
                <w:szCs w:val="16"/>
              </w:rPr>
              <w:t xml:space="preserve">Umbilical cord blood sample, paediatrician evaluation of all children at birth to detect clinical manifestations of CRS. </w:t>
            </w:r>
          </w:p>
        </w:tc>
        <w:tc>
          <w:tcPr>
            <w:tcW w:w="2673" w:type="dxa"/>
            <w:tcBorders>
              <w:top w:val="single" w:sz="4" w:space="0" w:color="auto"/>
              <w:left w:val="single" w:sz="4" w:space="0" w:color="auto"/>
              <w:bottom w:val="single" w:sz="4" w:space="0" w:color="auto"/>
              <w:right w:val="single" w:sz="4" w:space="0" w:color="auto"/>
            </w:tcBorders>
            <w:hideMark/>
          </w:tcPr>
          <w:p w14:paraId="34D557BF" w14:textId="77777777" w:rsidR="004808FE" w:rsidRPr="005136E8" w:rsidRDefault="004808FE" w:rsidP="004808FE">
            <w:pPr>
              <w:spacing w:after="0"/>
              <w:rPr>
                <w:b/>
                <w:sz w:val="16"/>
                <w:szCs w:val="16"/>
              </w:rPr>
            </w:pPr>
            <w:r w:rsidRPr="00D636E7">
              <w:rPr>
                <w:b/>
                <w:sz w:val="16"/>
                <w:szCs w:val="16"/>
              </w:rPr>
              <w:t xml:space="preserve">0 confirmed CRS /93 tested </w:t>
            </w:r>
            <w:r w:rsidRPr="00D636E7">
              <w:rPr>
                <w:sz w:val="16"/>
                <w:szCs w:val="16"/>
              </w:rPr>
              <w:t xml:space="preserve">susc </w:t>
            </w:r>
          </w:p>
          <w:p w14:paraId="779415B9" w14:textId="77777777" w:rsidR="004808FE" w:rsidRPr="005136E8" w:rsidRDefault="004808FE" w:rsidP="004808FE">
            <w:pPr>
              <w:spacing w:after="0"/>
              <w:rPr>
                <w:b/>
                <w:sz w:val="16"/>
                <w:szCs w:val="16"/>
              </w:rPr>
            </w:pPr>
            <w:r w:rsidRPr="00D636E7">
              <w:rPr>
                <w:b/>
                <w:sz w:val="16"/>
                <w:szCs w:val="16"/>
              </w:rPr>
              <w:t>CRS like defects-not test positive:</w:t>
            </w:r>
          </w:p>
          <w:p w14:paraId="07124429" w14:textId="77777777" w:rsidR="004808FE" w:rsidRPr="005136E8" w:rsidRDefault="004808FE" w:rsidP="004808FE">
            <w:pPr>
              <w:spacing w:after="0"/>
              <w:rPr>
                <w:b/>
                <w:sz w:val="16"/>
                <w:szCs w:val="16"/>
              </w:rPr>
            </w:pPr>
            <w:r w:rsidRPr="00D636E7">
              <w:rPr>
                <w:sz w:val="16"/>
                <w:szCs w:val="16"/>
              </w:rPr>
              <w:t>5/104 (4.8%) susc.</w:t>
            </w:r>
          </w:p>
          <w:p w14:paraId="62CD8660" w14:textId="77777777" w:rsidR="004808FE" w:rsidRPr="005136E8" w:rsidRDefault="004808FE" w:rsidP="004808FE">
            <w:pPr>
              <w:spacing w:after="0"/>
              <w:rPr>
                <w:b/>
                <w:sz w:val="16"/>
                <w:szCs w:val="16"/>
              </w:rPr>
            </w:pPr>
            <w:r w:rsidRPr="00D636E7">
              <w:rPr>
                <w:sz w:val="16"/>
                <w:szCs w:val="16"/>
              </w:rPr>
              <w:t>9/219 (4.1%) immune</w:t>
            </w:r>
          </w:p>
          <w:p w14:paraId="01A8F489" w14:textId="77777777" w:rsidR="004808FE" w:rsidRPr="005136E8" w:rsidRDefault="004808FE" w:rsidP="004808FE">
            <w:pPr>
              <w:spacing w:after="0"/>
              <w:rPr>
                <w:b/>
                <w:sz w:val="16"/>
                <w:szCs w:val="16"/>
              </w:rPr>
            </w:pPr>
            <w:r w:rsidRPr="00D636E7">
              <w:rPr>
                <w:sz w:val="16"/>
                <w:szCs w:val="16"/>
              </w:rPr>
              <w:t>31/868 (3.6%) unknown</w:t>
            </w:r>
          </w:p>
          <w:p w14:paraId="49B9CF36" w14:textId="77777777" w:rsidR="004808FE" w:rsidRPr="005136E8" w:rsidRDefault="004808FE" w:rsidP="004808FE">
            <w:pPr>
              <w:spacing w:after="0"/>
              <w:rPr>
                <w:b/>
                <w:sz w:val="16"/>
                <w:szCs w:val="16"/>
              </w:rPr>
            </w:pPr>
            <w:r w:rsidRPr="00D636E7">
              <w:rPr>
                <w:b/>
                <w:sz w:val="16"/>
                <w:szCs w:val="16"/>
              </w:rPr>
              <w:t>Miscarriage</w:t>
            </w:r>
            <w:r w:rsidRPr="00D636E7">
              <w:rPr>
                <w:sz w:val="16"/>
                <w:szCs w:val="16"/>
              </w:rPr>
              <w:t>:</w:t>
            </w:r>
          </w:p>
          <w:p w14:paraId="784F213B" w14:textId="77777777" w:rsidR="004808FE" w:rsidRPr="005136E8" w:rsidRDefault="004808FE" w:rsidP="004808FE">
            <w:pPr>
              <w:spacing w:after="0"/>
              <w:rPr>
                <w:b/>
                <w:sz w:val="16"/>
                <w:szCs w:val="16"/>
              </w:rPr>
            </w:pPr>
            <w:r w:rsidRPr="00D636E7">
              <w:rPr>
                <w:sz w:val="16"/>
                <w:szCs w:val="16"/>
              </w:rPr>
              <w:t>10/104 (9.6%) susc.</w:t>
            </w:r>
          </w:p>
          <w:p w14:paraId="0EBADF34" w14:textId="77777777" w:rsidR="004808FE" w:rsidRPr="005136E8" w:rsidRDefault="004808FE" w:rsidP="004808FE">
            <w:pPr>
              <w:spacing w:after="0"/>
              <w:rPr>
                <w:b/>
                <w:sz w:val="16"/>
                <w:szCs w:val="16"/>
              </w:rPr>
            </w:pPr>
            <w:r w:rsidRPr="00D636E7">
              <w:rPr>
                <w:sz w:val="16"/>
                <w:szCs w:val="16"/>
              </w:rPr>
              <w:t xml:space="preserve">36/219 (16.4%) immune </w:t>
            </w:r>
          </w:p>
          <w:p w14:paraId="321190A7" w14:textId="77777777" w:rsidR="004808FE" w:rsidRPr="005136E8" w:rsidRDefault="004808FE" w:rsidP="004808FE">
            <w:pPr>
              <w:spacing w:after="0"/>
              <w:rPr>
                <w:b/>
                <w:sz w:val="16"/>
                <w:szCs w:val="16"/>
              </w:rPr>
            </w:pPr>
            <w:r w:rsidRPr="00D636E7">
              <w:rPr>
                <w:sz w:val="16"/>
                <w:szCs w:val="16"/>
              </w:rPr>
              <w:t>82/868 (9.4%) unknown</w:t>
            </w:r>
          </w:p>
          <w:p w14:paraId="66E72A70" w14:textId="77777777" w:rsidR="004808FE" w:rsidRPr="005136E8" w:rsidRDefault="004808FE" w:rsidP="004808FE">
            <w:pPr>
              <w:spacing w:after="0"/>
              <w:rPr>
                <w:b/>
                <w:sz w:val="16"/>
                <w:szCs w:val="16"/>
              </w:rPr>
            </w:pPr>
            <w:r w:rsidRPr="00D636E7">
              <w:rPr>
                <w:b/>
                <w:sz w:val="16"/>
                <w:szCs w:val="16"/>
              </w:rPr>
              <w:t>Stillbirth</w:t>
            </w:r>
            <w:r w:rsidRPr="00D636E7">
              <w:rPr>
                <w:sz w:val="16"/>
                <w:szCs w:val="16"/>
              </w:rPr>
              <w:t>:</w:t>
            </w:r>
          </w:p>
          <w:p w14:paraId="4D53E760" w14:textId="77777777" w:rsidR="004808FE" w:rsidRPr="005136E8" w:rsidRDefault="004808FE" w:rsidP="004808FE">
            <w:pPr>
              <w:spacing w:after="0"/>
              <w:rPr>
                <w:b/>
                <w:sz w:val="16"/>
                <w:szCs w:val="16"/>
              </w:rPr>
            </w:pPr>
            <w:r w:rsidRPr="00D636E7">
              <w:rPr>
                <w:sz w:val="16"/>
                <w:szCs w:val="16"/>
              </w:rPr>
              <w:t>1/104 (1%) susc.</w:t>
            </w:r>
          </w:p>
          <w:p w14:paraId="26E01BCD" w14:textId="77777777" w:rsidR="004808FE" w:rsidRPr="005136E8" w:rsidRDefault="004808FE" w:rsidP="004808FE">
            <w:pPr>
              <w:spacing w:after="0"/>
              <w:rPr>
                <w:b/>
                <w:sz w:val="16"/>
                <w:szCs w:val="16"/>
              </w:rPr>
            </w:pPr>
            <w:r w:rsidRPr="00D636E7">
              <w:rPr>
                <w:sz w:val="16"/>
                <w:szCs w:val="16"/>
              </w:rPr>
              <w:t>2/219 (0.9%) immune</w:t>
            </w:r>
          </w:p>
          <w:p w14:paraId="7E975DB6" w14:textId="77777777" w:rsidR="004808FE" w:rsidRPr="005136E8" w:rsidRDefault="004808FE" w:rsidP="004808FE">
            <w:pPr>
              <w:spacing w:after="0" w:line="240" w:lineRule="auto"/>
              <w:rPr>
                <w:sz w:val="16"/>
                <w:szCs w:val="16"/>
              </w:rPr>
            </w:pPr>
            <w:r w:rsidRPr="00D636E7">
              <w:rPr>
                <w:sz w:val="16"/>
                <w:szCs w:val="16"/>
              </w:rPr>
              <w:t xml:space="preserve">11/868 (1.3%) unknown  </w:t>
            </w:r>
          </w:p>
        </w:tc>
        <w:tc>
          <w:tcPr>
            <w:tcW w:w="1310" w:type="dxa"/>
            <w:tcBorders>
              <w:top w:val="single" w:sz="4" w:space="0" w:color="auto"/>
              <w:left w:val="single" w:sz="4" w:space="0" w:color="auto"/>
              <w:bottom w:val="single" w:sz="4" w:space="0" w:color="auto"/>
              <w:right w:val="single" w:sz="4" w:space="0" w:color="auto"/>
            </w:tcBorders>
            <w:hideMark/>
          </w:tcPr>
          <w:p w14:paraId="0FF311F2" w14:textId="77777777" w:rsidR="004808FE" w:rsidRPr="005136E8" w:rsidRDefault="004808FE" w:rsidP="004808FE">
            <w:pPr>
              <w:rPr>
                <w:sz w:val="16"/>
                <w:szCs w:val="16"/>
              </w:rPr>
            </w:pPr>
            <w:r w:rsidRPr="00D636E7">
              <w:rPr>
                <w:rFonts w:eastAsia="AdvPSA35B"/>
                <w:sz w:val="16"/>
                <w:szCs w:val="16"/>
              </w:rPr>
              <w:t>Yes, molecular typing reverse transcription nested PCR</w:t>
            </w:r>
          </w:p>
        </w:tc>
        <w:tc>
          <w:tcPr>
            <w:tcW w:w="2238" w:type="dxa"/>
            <w:tcBorders>
              <w:top w:val="single" w:sz="4" w:space="0" w:color="auto"/>
              <w:left w:val="single" w:sz="4" w:space="0" w:color="auto"/>
              <w:bottom w:val="single" w:sz="4" w:space="0" w:color="auto"/>
              <w:right w:val="single" w:sz="4" w:space="0" w:color="auto"/>
            </w:tcBorders>
            <w:hideMark/>
          </w:tcPr>
          <w:p w14:paraId="7B042A15" w14:textId="69AB5EA7" w:rsidR="004808FE" w:rsidRPr="005136E8" w:rsidRDefault="004808FE" w:rsidP="004808FE">
            <w:pPr>
              <w:rPr>
                <w:sz w:val="16"/>
                <w:szCs w:val="16"/>
              </w:rPr>
            </w:pPr>
            <w:r w:rsidRPr="00D636E7">
              <w:rPr>
                <w:sz w:val="16"/>
                <w:szCs w:val="16"/>
              </w:rPr>
              <w:t xml:space="preserve">No positive tests </w:t>
            </w:r>
            <w:r w:rsidR="00950067" w:rsidRPr="00D636E7">
              <w:rPr>
                <w:sz w:val="16"/>
                <w:szCs w:val="16"/>
              </w:rPr>
              <w:t>i.e.</w:t>
            </w:r>
            <w:r w:rsidRPr="00D636E7">
              <w:rPr>
                <w:sz w:val="16"/>
                <w:szCs w:val="16"/>
              </w:rPr>
              <w:t xml:space="preserve"> no defects compatible with CRS due to vaccine strain</w:t>
            </w:r>
          </w:p>
          <w:p w14:paraId="69CF582B" w14:textId="0840CE41" w:rsidR="004808FE" w:rsidRPr="005136E8" w:rsidRDefault="004808FE" w:rsidP="002F59AF">
            <w:pPr>
              <w:rPr>
                <w:sz w:val="16"/>
                <w:szCs w:val="16"/>
                <w:lang w:val="de-DE"/>
              </w:rPr>
            </w:pPr>
            <w:r w:rsidRPr="005136E8">
              <w:rPr>
                <w:sz w:val="16"/>
                <w:szCs w:val="16"/>
                <w:lang w:val="de-DE"/>
              </w:rPr>
              <w:t xml:space="preserve">Included in pooling in </w:t>
            </w:r>
            <w:r w:rsidR="00BF65BC" w:rsidRPr="005136E8">
              <w:rPr>
                <w:rFonts w:ascii="Times New Roman" w:hAnsi="Times New Roman"/>
                <w:color w:val="0000FF"/>
                <w:sz w:val="16"/>
                <w:szCs w:val="16"/>
                <w:u w:val="single"/>
                <w:lang w:val="de-DE"/>
              </w:rPr>
              <w:fldChar w:fldCharType="begin">
                <w:fldData xml:space="preserve">PEVuZE5vdGU+PENpdGU+PEF1dGhvcj5DYXN0aWxsby1Tb2xvcnphbm88L0F1dGhvcj48WWVhcj4y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</w:fldData>
              </w:fldChar>
            </w:r>
            <w:r w:rsidR="002F59AF">
              <w:rPr>
                <w:rFonts w:ascii="Times New Roman" w:hAnsi="Times New Roman"/>
                <w:color w:val="0000FF"/>
                <w:sz w:val="16"/>
                <w:szCs w:val="16"/>
                <w:u w:val="single"/>
                <w:lang w:val="de-DE"/>
              </w:rPr>
              <w:instrText xml:space="preserve"> ADDIN EN.CITE </w:instrText>
            </w:r>
            <w:r w:rsidR="002F59AF">
              <w:rPr>
                <w:rFonts w:ascii="Times New Roman" w:hAnsi="Times New Roman"/>
                <w:color w:val="0000FF"/>
                <w:sz w:val="16"/>
                <w:szCs w:val="16"/>
                <w:u w:val="single"/>
                <w:lang w:val="de-DE"/>
              </w:rPr>
              <w:fldChar w:fldCharType="begin">
                <w:fldData xml:space="preserve">PEVuZE5vdGU+PENpdGU+PEF1dGhvcj5DYXN0aWxsby1Tb2xvcnphbm88L0F1dGhvcj48WWVhcj4y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</w:fldData>
              </w:fldChar>
            </w:r>
            <w:r w:rsidR="002F59AF">
              <w:rPr>
                <w:rFonts w:ascii="Times New Roman" w:hAnsi="Times New Roman"/>
                <w:color w:val="0000FF"/>
                <w:sz w:val="16"/>
                <w:szCs w:val="16"/>
                <w:u w:val="single"/>
                <w:lang w:val="de-DE"/>
              </w:rPr>
              <w:instrText xml:space="preserve"> ADDIN EN.CITE.DATA </w:instrText>
            </w:r>
            <w:r w:rsidR="002F59AF">
              <w:rPr>
                <w:rFonts w:ascii="Times New Roman" w:hAnsi="Times New Roman"/>
                <w:color w:val="0000FF"/>
                <w:sz w:val="16"/>
                <w:szCs w:val="16"/>
                <w:u w:val="single"/>
                <w:lang w:val="de-DE"/>
              </w:rPr>
            </w:r>
            <w:r w:rsidR="002F59AF">
              <w:rPr>
                <w:rFonts w:ascii="Times New Roman" w:hAnsi="Times New Roman"/>
                <w:color w:val="0000FF"/>
                <w:sz w:val="16"/>
                <w:szCs w:val="16"/>
                <w:u w:val="single"/>
                <w:lang w:val="de-DE"/>
              </w:rPr>
              <w:fldChar w:fldCharType="end"/>
            </w:r>
            <w:r w:rsidR="00BF65BC" w:rsidRPr="005136E8">
              <w:rPr>
                <w:rFonts w:ascii="Times New Roman" w:hAnsi="Times New Roman"/>
                <w:color w:val="0000FF"/>
                <w:sz w:val="16"/>
                <w:szCs w:val="16"/>
                <w:u w:val="single"/>
                <w:lang w:val="de-DE"/>
              </w:rPr>
            </w:r>
            <w:r w:rsidR="00BF65BC" w:rsidRPr="005136E8">
              <w:rPr>
                <w:rFonts w:ascii="Times New Roman" w:hAnsi="Times New Roman"/>
                <w:color w:val="0000FF"/>
                <w:sz w:val="16"/>
                <w:szCs w:val="16"/>
                <w:u w:val="single"/>
                <w:lang w:val="de-DE"/>
              </w:rPr>
              <w:fldChar w:fldCharType="separate"/>
            </w:r>
            <w:r w:rsidR="002F59AF">
              <w:rPr>
                <w:rFonts w:ascii="Times New Roman" w:hAnsi="Times New Roman"/>
                <w:noProof/>
                <w:color w:val="0000FF"/>
                <w:sz w:val="16"/>
                <w:szCs w:val="16"/>
                <w:u w:val="single"/>
                <w:lang w:val="de-DE"/>
              </w:rPr>
              <w:t>[</w:t>
            </w:r>
            <w:hyperlink w:anchor="_ENREF_23" w:tooltip="Castillo-Solorzano, 2011 #154" w:history="1">
              <w:r w:rsidR="00152ACF">
                <w:rPr>
                  <w:rFonts w:ascii="Times New Roman" w:hAnsi="Times New Roman"/>
                  <w:noProof/>
                  <w:color w:val="0000FF"/>
                  <w:sz w:val="16"/>
                  <w:szCs w:val="16"/>
                  <w:u w:val="single"/>
                  <w:lang w:val="de-DE"/>
                </w:rPr>
                <w:t>23</w:t>
              </w:r>
            </w:hyperlink>
            <w:r w:rsidR="002F59AF">
              <w:rPr>
                <w:rFonts w:ascii="Times New Roman" w:hAnsi="Times New Roman"/>
                <w:noProof/>
                <w:color w:val="0000FF"/>
                <w:sz w:val="16"/>
                <w:szCs w:val="16"/>
                <w:u w:val="single"/>
                <w:lang w:val="de-DE"/>
              </w:rPr>
              <w:t>]</w:t>
            </w:r>
            <w:r w:rsidR="00BF65BC" w:rsidRPr="005136E8">
              <w:rPr>
                <w:rFonts w:ascii="Times New Roman" w:hAnsi="Times New Roman"/>
                <w:color w:val="0000FF"/>
                <w:sz w:val="16"/>
                <w:szCs w:val="16"/>
                <w:u w:val="single"/>
                <w:lang w:val="de-DE"/>
              </w:rPr>
              <w:fldChar w:fldCharType="end"/>
            </w:r>
          </w:p>
        </w:tc>
      </w:tr>
      <w:tr w:rsidR="000F154E" w:rsidRPr="005136E8" w14:paraId="640481E7" w14:textId="77777777" w:rsidTr="00E930BF">
        <w:tc>
          <w:tcPr>
            <w:tcW w:w="1471" w:type="dxa"/>
            <w:tcBorders>
              <w:top w:val="single" w:sz="4" w:space="0" w:color="auto"/>
              <w:left w:val="single" w:sz="4" w:space="0" w:color="auto"/>
              <w:bottom w:val="single" w:sz="4" w:space="0" w:color="auto"/>
              <w:right w:val="single" w:sz="4" w:space="0" w:color="auto"/>
            </w:tcBorders>
          </w:tcPr>
          <w:p w14:paraId="0168AE24" w14:textId="61C0EDD8" w:rsidR="00FE43B0" w:rsidRPr="005136E8" w:rsidRDefault="00A22FF1" w:rsidP="002F59AF">
            <w:pPr>
              <w:rPr>
                <w:b/>
                <w:sz w:val="16"/>
                <w:szCs w:val="16"/>
                <w:lang w:val="de-DE"/>
              </w:rPr>
            </w:pPr>
            <w:r>
              <w:rPr>
                <w:b/>
                <w:sz w:val="16"/>
                <w:szCs w:val="16"/>
                <w:lang w:val="de-DE"/>
              </w:rPr>
              <w:t>Lina, M., 2008</w:t>
            </w:r>
            <w:r w:rsidR="00BF65BC">
              <w:rPr>
                <w:b/>
                <w:sz w:val="16"/>
                <w:szCs w:val="16"/>
                <w:lang w:val="de-DE"/>
              </w:rPr>
              <w:fldChar w:fldCharType="begin"/>
            </w:r>
            <w:r w:rsidR="002F59AF">
              <w:rPr>
                <w:b/>
                <w:sz w:val="16"/>
                <w:szCs w:val="16"/>
                <w:lang w:val="de-DE"/>
              </w:rPr>
              <w:instrText xml:space="preserve"> ADDIN EN.CITE &lt;EndNote&gt;&lt;Cite&gt;&lt;Author&gt;Lina&lt;/Author&gt;&lt;Year&gt;2008&lt;/Year&gt;&lt;RecNum&gt;1195&lt;/RecNum&gt;&lt;DisplayText&gt;[26]&lt;/DisplayText&gt;&lt;record&gt;&lt;rec-number&gt;1195&lt;/rec-number&gt;&lt;foreign-keys&gt;&lt;key app="EN" db-id="pzrr2wwec92vr1e5s2e5wx2twzax9tzvt5zt" timestamp="1538131485"&gt;1195&lt;/key&gt;&lt;/foreign-keys&gt;&lt;ref-type name="Journal Article"&gt;17&lt;/ref-type&gt;&lt;contributors&gt;&lt;authors&gt;&lt;author&gt;Lina, Morón Duarte&lt;/author&gt;&lt;author&gt;María Teresa, Espitia&lt;/author&gt;&lt;/authors&gt;&lt;/contributors&gt;&lt;titles&gt;&lt;title&gt;Seguimiento al estado serológico de mujeres embarazadas que recibieron inadvertidamente la vacuna antirrubeólica, Bogotá, Colombia, 2005-2006&lt;/title&gt;&lt;secondary-title&gt;Investig. Andina&lt;/secondary-title&gt;&lt;/titles&gt;&lt;periodical&gt;&lt;full-title&gt;Investig. Andina&lt;/full-title&gt;&lt;/periodical&gt;&lt;pages&gt;77-84&lt;/pages&gt;&lt;volume&gt;10&lt;/volume&gt;&lt;number&gt;17&lt;/number&gt;&lt;keywords&gt;&lt;keyword&gt;Epidemiological Monitoring/standards&lt;/keyword&gt;&lt;keyword&gt;Rubella virus/growth &amp;amp; development&lt;/keyword&gt;&lt;keyword&gt;Vaccination/nursing&lt;/keyword&gt;&lt;keyword&gt;Pregnancy&lt;/keyword&gt;&lt;/keywords&gt;&lt;dates&gt;&lt;year&gt;2008&lt;/year&gt;&lt;pub-dates&gt;&lt;date&gt;09&lt;/date&gt;&lt;/pub-dates&gt;&lt;/dates&gt;&lt;isbn&gt;0124-8146&lt;/isbn&gt;&lt;urls&gt;&lt;related-urls&gt;&lt;url&gt;es&lt;/url&gt;&lt;/related-urls&gt;&lt;/urls&gt;&lt;/record&gt;&lt;/Cite&gt;&lt;/EndNote&gt;</w:instrText>
            </w:r>
            <w:r w:rsidR="00BF65BC">
              <w:rPr>
                <w:b/>
                <w:sz w:val="16"/>
                <w:szCs w:val="16"/>
                <w:lang w:val="de-DE"/>
              </w:rPr>
              <w:fldChar w:fldCharType="separate"/>
            </w:r>
            <w:r w:rsidR="002F59AF">
              <w:rPr>
                <w:b/>
                <w:noProof/>
                <w:sz w:val="16"/>
                <w:szCs w:val="16"/>
                <w:lang w:val="de-DE"/>
              </w:rPr>
              <w:t>[</w:t>
            </w:r>
            <w:hyperlink w:anchor="_ENREF_26" w:tooltip="Lina, 2008 #1195" w:history="1">
              <w:r w:rsidR="00152ACF">
                <w:rPr>
                  <w:b/>
                  <w:noProof/>
                  <w:sz w:val="16"/>
                  <w:szCs w:val="16"/>
                  <w:lang w:val="de-DE"/>
                </w:rPr>
                <w:t>26</w:t>
              </w:r>
            </w:hyperlink>
            <w:r w:rsidR="002F59AF">
              <w:rPr>
                <w:b/>
                <w:noProof/>
                <w:sz w:val="16"/>
                <w:szCs w:val="16"/>
                <w:lang w:val="de-DE"/>
              </w:rPr>
              <w:t>]</w:t>
            </w:r>
            <w:r w:rsidR="00BF65BC">
              <w:rPr>
                <w:b/>
                <w:sz w:val="16"/>
                <w:szCs w:val="16"/>
                <w:lang w:val="de-DE"/>
              </w:rPr>
              <w:fldChar w:fldCharType="end"/>
            </w:r>
          </w:p>
        </w:tc>
        <w:tc>
          <w:tcPr>
            <w:tcW w:w="1128" w:type="dxa"/>
            <w:tcBorders>
              <w:top w:val="single" w:sz="4" w:space="0" w:color="auto"/>
              <w:left w:val="single" w:sz="4" w:space="0" w:color="auto"/>
              <w:bottom w:val="single" w:sz="4" w:space="0" w:color="auto"/>
              <w:right w:val="single" w:sz="4" w:space="0" w:color="auto"/>
            </w:tcBorders>
          </w:tcPr>
          <w:p w14:paraId="27ED5E71" w14:textId="7FD74405" w:rsidR="00FE43B0" w:rsidRPr="005136E8" w:rsidRDefault="00A22FF1" w:rsidP="004808FE">
            <w:pPr>
              <w:rPr>
                <w:sz w:val="16"/>
                <w:szCs w:val="16"/>
                <w:lang w:val="de-DE"/>
              </w:rPr>
            </w:pPr>
            <w:r>
              <w:rPr>
                <w:sz w:val="16"/>
                <w:szCs w:val="16"/>
                <w:lang w:val="de-DE"/>
              </w:rPr>
              <w:t>Bogota, Colombia 2005-2006</w:t>
            </w:r>
          </w:p>
        </w:tc>
        <w:tc>
          <w:tcPr>
            <w:tcW w:w="1426" w:type="dxa"/>
            <w:tcBorders>
              <w:top w:val="single" w:sz="4" w:space="0" w:color="auto"/>
              <w:left w:val="single" w:sz="4" w:space="0" w:color="auto"/>
              <w:bottom w:val="single" w:sz="4" w:space="0" w:color="auto"/>
              <w:right w:val="single" w:sz="4" w:space="0" w:color="auto"/>
            </w:tcBorders>
          </w:tcPr>
          <w:p w14:paraId="584CD3D7" w14:textId="27D80E08" w:rsidR="00FE43B0" w:rsidRDefault="00A22FF1" w:rsidP="004808FE">
            <w:pPr>
              <w:spacing w:after="0" w:line="240" w:lineRule="auto"/>
              <w:rPr>
                <w:sz w:val="16"/>
                <w:szCs w:val="16"/>
              </w:rPr>
            </w:pPr>
            <w:r w:rsidRPr="00A22FF1">
              <w:rPr>
                <w:sz w:val="16"/>
                <w:szCs w:val="16"/>
              </w:rPr>
              <w:t>RA 27/3</w:t>
            </w:r>
            <w:r>
              <w:rPr>
                <w:sz w:val="16"/>
                <w:szCs w:val="16"/>
              </w:rPr>
              <w:t>, nationa</w:t>
            </w:r>
            <w:r w:rsidR="00395D0B">
              <w:rPr>
                <w:sz w:val="16"/>
                <w:szCs w:val="16"/>
              </w:rPr>
              <w:t xml:space="preserve">l </w:t>
            </w:r>
            <w:r>
              <w:rPr>
                <w:sz w:val="16"/>
                <w:szCs w:val="16"/>
              </w:rPr>
              <w:t>wide vaccination days</w:t>
            </w:r>
          </w:p>
        </w:tc>
        <w:tc>
          <w:tcPr>
            <w:tcW w:w="2090" w:type="dxa"/>
            <w:tcBorders>
              <w:top w:val="single" w:sz="4" w:space="0" w:color="auto"/>
              <w:left w:val="single" w:sz="4" w:space="0" w:color="auto"/>
              <w:bottom w:val="single" w:sz="4" w:space="0" w:color="auto"/>
              <w:right w:val="single" w:sz="4" w:space="0" w:color="auto"/>
            </w:tcBorders>
          </w:tcPr>
          <w:p w14:paraId="6E634E7F" w14:textId="724C66B2" w:rsidR="00A22FF1" w:rsidRPr="00E930BF" w:rsidRDefault="00A22FF1" w:rsidP="004808FE">
            <w:pPr>
              <w:spacing w:after="0"/>
              <w:rPr>
                <w:sz w:val="16"/>
                <w:szCs w:val="16"/>
                <w:lang w:val="en-US"/>
              </w:rPr>
            </w:pPr>
            <w:r w:rsidRPr="00E930BF">
              <w:rPr>
                <w:sz w:val="16"/>
                <w:szCs w:val="16"/>
                <w:lang w:val="en-US"/>
              </w:rPr>
              <w:t>3489 pregnant women vaccinated</w:t>
            </w:r>
          </w:p>
          <w:p w14:paraId="4BA236DD" w14:textId="22819D87" w:rsidR="00FE43B0" w:rsidRPr="00E930BF" w:rsidRDefault="00A22FF1" w:rsidP="004808FE">
            <w:pPr>
              <w:spacing w:after="0"/>
              <w:rPr>
                <w:sz w:val="16"/>
                <w:szCs w:val="16"/>
                <w:lang w:val="en-US"/>
              </w:rPr>
            </w:pPr>
            <w:r w:rsidRPr="00E930BF">
              <w:rPr>
                <w:sz w:val="16"/>
                <w:szCs w:val="16"/>
                <w:lang w:val="en-US"/>
              </w:rPr>
              <w:t>364 susc</w:t>
            </w:r>
            <w:r w:rsidR="0003140F">
              <w:rPr>
                <w:sz w:val="16"/>
                <w:szCs w:val="16"/>
                <w:lang w:val="en-US"/>
              </w:rPr>
              <w:t>.</w:t>
            </w:r>
            <w:r w:rsidR="00E10A74">
              <w:rPr>
                <w:sz w:val="16"/>
                <w:szCs w:val="16"/>
                <w:lang w:val="en-US"/>
              </w:rPr>
              <w:t>, 277 of these followed up</w:t>
            </w:r>
            <w:r w:rsidR="0029594F">
              <w:rPr>
                <w:sz w:val="16"/>
                <w:szCs w:val="16"/>
                <w:lang w:val="en-US"/>
              </w:rPr>
              <w:t>, 262 live births</w:t>
            </w:r>
          </w:p>
          <w:p w14:paraId="1667CCB1" w14:textId="47DF3703" w:rsidR="00E75413" w:rsidRPr="00E930BF" w:rsidRDefault="00E75413" w:rsidP="004808FE">
            <w:pPr>
              <w:spacing w:after="0"/>
              <w:rPr>
                <w:sz w:val="16"/>
                <w:szCs w:val="16"/>
                <w:lang w:val="en-US"/>
              </w:rPr>
            </w:pPr>
          </w:p>
        </w:tc>
        <w:tc>
          <w:tcPr>
            <w:tcW w:w="1287" w:type="dxa"/>
            <w:tcBorders>
              <w:top w:val="single" w:sz="4" w:space="0" w:color="auto"/>
              <w:left w:val="single" w:sz="4" w:space="0" w:color="auto"/>
              <w:bottom w:val="single" w:sz="4" w:space="0" w:color="auto"/>
              <w:right w:val="single" w:sz="4" w:space="0" w:color="auto"/>
            </w:tcBorders>
          </w:tcPr>
          <w:p w14:paraId="27245B8C" w14:textId="1A921206" w:rsidR="00FE43B0" w:rsidRPr="00D636E7" w:rsidRDefault="00A22FF1" w:rsidP="004808FE">
            <w:pPr>
              <w:spacing w:after="0"/>
              <w:rPr>
                <w:sz w:val="16"/>
                <w:szCs w:val="16"/>
              </w:rPr>
            </w:pPr>
            <w:r>
              <w:rPr>
                <w:sz w:val="16"/>
                <w:szCs w:val="16"/>
              </w:rPr>
              <w:t>NA</w:t>
            </w:r>
          </w:p>
        </w:tc>
        <w:tc>
          <w:tcPr>
            <w:tcW w:w="2241" w:type="dxa"/>
            <w:tcBorders>
              <w:top w:val="single" w:sz="4" w:space="0" w:color="auto"/>
              <w:left w:val="single" w:sz="4" w:space="0" w:color="auto"/>
              <w:bottom w:val="single" w:sz="4" w:space="0" w:color="auto"/>
              <w:right w:val="single" w:sz="4" w:space="0" w:color="auto"/>
            </w:tcBorders>
          </w:tcPr>
          <w:p w14:paraId="38D8DB02" w14:textId="03C9FACC" w:rsidR="00FE43B0" w:rsidRPr="00D636E7" w:rsidRDefault="00F173F9" w:rsidP="00F173F9">
            <w:pPr>
              <w:spacing w:after="0"/>
              <w:rPr>
                <w:sz w:val="16"/>
                <w:szCs w:val="16"/>
              </w:rPr>
            </w:pPr>
            <w:r>
              <w:rPr>
                <w:sz w:val="16"/>
                <w:szCs w:val="16"/>
              </w:rPr>
              <w:t xml:space="preserve">Only one child serologically positive was followed up, the other 261  children were only followed up until birth </w:t>
            </w:r>
          </w:p>
        </w:tc>
        <w:tc>
          <w:tcPr>
            <w:tcW w:w="2673" w:type="dxa"/>
            <w:tcBorders>
              <w:top w:val="single" w:sz="4" w:space="0" w:color="auto"/>
              <w:left w:val="single" w:sz="4" w:space="0" w:color="auto"/>
              <w:bottom w:val="single" w:sz="4" w:space="0" w:color="auto"/>
              <w:right w:val="single" w:sz="4" w:space="0" w:color="auto"/>
            </w:tcBorders>
          </w:tcPr>
          <w:p w14:paraId="140EF446" w14:textId="77777777" w:rsidR="00A22FF1" w:rsidRPr="006726DF" w:rsidRDefault="00A22FF1" w:rsidP="004808FE">
            <w:pPr>
              <w:spacing w:after="0"/>
              <w:rPr>
                <w:sz w:val="16"/>
                <w:szCs w:val="16"/>
              </w:rPr>
            </w:pPr>
            <w:r w:rsidRPr="006726DF">
              <w:rPr>
                <w:sz w:val="16"/>
                <w:szCs w:val="16"/>
              </w:rPr>
              <w:t xml:space="preserve">262 babies born </w:t>
            </w:r>
          </w:p>
          <w:p w14:paraId="7256AAB3" w14:textId="7C7BBAF3" w:rsidR="00FE43B0" w:rsidRPr="00D636E7" w:rsidRDefault="00A22FF1" w:rsidP="004808FE">
            <w:pPr>
              <w:spacing w:after="0"/>
              <w:rPr>
                <w:b/>
                <w:sz w:val="16"/>
                <w:szCs w:val="16"/>
              </w:rPr>
            </w:pPr>
            <w:r w:rsidRPr="006726DF">
              <w:rPr>
                <w:sz w:val="16"/>
                <w:szCs w:val="16"/>
              </w:rPr>
              <w:t xml:space="preserve"> 1(1%) CRI, followed up for a year, without sign of CRS</w:t>
            </w:r>
            <w:r w:rsidRPr="00A22FF1">
              <w:rPr>
                <w:b/>
                <w:sz w:val="16"/>
                <w:szCs w:val="16"/>
              </w:rPr>
              <w:t xml:space="preserve">. </w:t>
            </w:r>
          </w:p>
        </w:tc>
        <w:tc>
          <w:tcPr>
            <w:tcW w:w="1310" w:type="dxa"/>
            <w:tcBorders>
              <w:top w:val="single" w:sz="4" w:space="0" w:color="auto"/>
              <w:left w:val="single" w:sz="4" w:space="0" w:color="auto"/>
              <w:bottom w:val="single" w:sz="4" w:space="0" w:color="auto"/>
              <w:right w:val="single" w:sz="4" w:space="0" w:color="auto"/>
            </w:tcBorders>
          </w:tcPr>
          <w:p w14:paraId="01DF801B" w14:textId="014302AD" w:rsidR="00FE43B0" w:rsidRPr="00D636E7" w:rsidRDefault="00A22FF1" w:rsidP="004808FE">
            <w:pPr>
              <w:rPr>
                <w:rFonts w:eastAsia="AdvPSA35B"/>
                <w:sz w:val="16"/>
                <w:szCs w:val="16"/>
              </w:rPr>
            </w:pPr>
            <w:r>
              <w:rPr>
                <w:rFonts w:eastAsia="AdvPSA35B"/>
                <w:sz w:val="16"/>
                <w:szCs w:val="16"/>
              </w:rPr>
              <w:t>Not mentioned</w:t>
            </w:r>
          </w:p>
        </w:tc>
        <w:tc>
          <w:tcPr>
            <w:tcW w:w="2238" w:type="dxa"/>
            <w:tcBorders>
              <w:top w:val="single" w:sz="4" w:space="0" w:color="auto"/>
              <w:left w:val="single" w:sz="4" w:space="0" w:color="auto"/>
              <w:bottom w:val="single" w:sz="4" w:space="0" w:color="auto"/>
              <w:right w:val="single" w:sz="4" w:space="0" w:color="auto"/>
            </w:tcBorders>
          </w:tcPr>
          <w:p w14:paraId="76422EA6" w14:textId="77777777" w:rsidR="00FE43B0" w:rsidRPr="00D636E7" w:rsidRDefault="00FE43B0" w:rsidP="004808FE">
            <w:pPr>
              <w:rPr>
                <w:sz w:val="16"/>
                <w:szCs w:val="16"/>
              </w:rPr>
            </w:pPr>
          </w:p>
        </w:tc>
      </w:tr>
      <w:tr w:rsidR="000F154E" w:rsidRPr="005136E8" w14:paraId="34921563" w14:textId="77777777" w:rsidTr="00E930BF">
        <w:tc>
          <w:tcPr>
            <w:tcW w:w="1471" w:type="dxa"/>
            <w:tcBorders>
              <w:top w:val="single" w:sz="4" w:space="0" w:color="auto"/>
              <w:left w:val="single" w:sz="4" w:space="0" w:color="auto"/>
              <w:bottom w:val="single" w:sz="4" w:space="0" w:color="auto"/>
              <w:right w:val="single" w:sz="4" w:space="0" w:color="auto"/>
            </w:tcBorders>
            <w:hideMark/>
          </w:tcPr>
          <w:p w14:paraId="22C9A0B5" w14:textId="54529B62" w:rsidR="005136E8" w:rsidRPr="005136E8" w:rsidRDefault="005136E8" w:rsidP="002F59AF">
            <w:pPr>
              <w:rPr>
                <w:b/>
                <w:sz w:val="16"/>
                <w:szCs w:val="16"/>
                <w:lang w:val="de-DE"/>
              </w:rPr>
            </w:pPr>
            <w:r w:rsidRPr="005136E8">
              <w:rPr>
                <w:b/>
                <w:sz w:val="16"/>
                <w:szCs w:val="16"/>
                <w:lang w:val="de-DE"/>
              </w:rPr>
              <w:t>Minussi L., 2008</w:t>
            </w:r>
            <w:r w:rsidR="00BF65BC" w:rsidRPr="005136E8">
              <w:rPr>
                <w:rFonts w:ascii="Times New Roman" w:hAnsi="Times New Roman"/>
                <w:b/>
                <w:color w:val="0000FF"/>
                <w:sz w:val="16"/>
                <w:szCs w:val="16"/>
                <w:u w:val="single"/>
                <w:lang w:val="de-DE"/>
              </w:rPr>
              <w:fldChar w:fldCharType="begin">
                <w:fldData xml:space="preserve">PEVuZE5vdGU+PENpdGU+PEF1dGhvcj5NaW51c3NpPC9BdXRob3I+PFllYXI+MjAwODwvWWVhcj48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</w:fldData>
              </w:fldChar>
            </w:r>
            <w:r w:rsidR="002F59AF">
              <w:rPr>
                <w:rFonts w:ascii="Times New Roman" w:hAnsi="Times New Roman"/>
                <w:b/>
                <w:color w:val="0000FF"/>
                <w:sz w:val="16"/>
                <w:szCs w:val="16"/>
                <w:u w:val="single"/>
                <w:lang w:val="de-DE"/>
              </w:rPr>
              <w:instrText xml:space="preserve"> ADDIN EN.CITE </w:instrText>
            </w:r>
            <w:r w:rsidR="002F59AF">
              <w:rPr>
                <w:rFonts w:ascii="Times New Roman" w:hAnsi="Times New Roman"/>
                <w:b/>
                <w:color w:val="0000FF"/>
                <w:sz w:val="16"/>
                <w:szCs w:val="16"/>
                <w:u w:val="single"/>
                <w:lang w:val="de-DE"/>
              </w:rPr>
              <w:fldChar w:fldCharType="begin">
                <w:fldData xml:space="preserve">PEVuZE5vdGU+PENpdGU+PEF1dGhvcj5NaW51c3NpPC9BdXRob3I+PFllYXI+MjAwODwvWWVhcj48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</w:fldData>
              </w:fldChar>
            </w:r>
            <w:r w:rsidR="002F59AF">
              <w:rPr>
                <w:rFonts w:ascii="Times New Roman" w:hAnsi="Times New Roman"/>
                <w:b/>
                <w:color w:val="0000FF"/>
                <w:sz w:val="16"/>
                <w:szCs w:val="16"/>
                <w:u w:val="single"/>
                <w:lang w:val="de-DE"/>
              </w:rPr>
              <w:instrText xml:space="preserve"> ADDIN EN.CITE.DATA </w:instrText>
            </w:r>
            <w:r w:rsidR="002F59AF">
              <w:rPr>
                <w:rFonts w:ascii="Times New Roman" w:hAnsi="Times New Roman"/>
                <w:b/>
                <w:color w:val="0000FF"/>
                <w:sz w:val="16"/>
                <w:szCs w:val="16"/>
                <w:u w:val="single"/>
                <w:lang w:val="de-DE"/>
              </w:rPr>
            </w:r>
            <w:r w:rsidR="002F59AF">
              <w:rPr>
                <w:rFonts w:ascii="Times New Roman" w:hAnsi="Times New Roman"/>
                <w:b/>
                <w:color w:val="0000FF"/>
                <w:sz w:val="16"/>
                <w:szCs w:val="16"/>
                <w:u w:val="single"/>
                <w:lang w:val="de-DE"/>
              </w:rPr>
              <w:fldChar w:fldCharType="end"/>
            </w:r>
            <w:r w:rsidR="00BF65BC" w:rsidRPr="005136E8">
              <w:rPr>
                <w:rFonts w:ascii="Times New Roman" w:hAnsi="Times New Roman"/>
                <w:b/>
                <w:color w:val="0000FF"/>
                <w:sz w:val="16"/>
                <w:szCs w:val="16"/>
                <w:u w:val="single"/>
                <w:lang w:val="de-DE"/>
              </w:rPr>
            </w:r>
            <w:r w:rsidR="00BF65BC" w:rsidRPr="005136E8">
              <w:rPr>
                <w:rFonts w:ascii="Times New Roman" w:hAnsi="Times New Roman"/>
                <w:b/>
                <w:color w:val="0000FF"/>
                <w:sz w:val="16"/>
                <w:szCs w:val="16"/>
                <w:u w:val="single"/>
                <w:lang w:val="de-DE"/>
              </w:rPr>
              <w:fldChar w:fldCharType="separate"/>
            </w:r>
            <w:r w:rsidR="002F59AF">
              <w:rPr>
                <w:rFonts w:ascii="Times New Roman" w:hAnsi="Times New Roman"/>
                <w:b/>
                <w:noProof/>
                <w:color w:val="0000FF"/>
                <w:sz w:val="16"/>
                <w:szCs w:val="16"/>
                <w:u w:val="single"/>
                <w:lang w:val="de-DE"/>
              </w:rPr>
              <w:t>[</w:t>
            </w:r>
            <w:hyperlink w:anchor="_ENREF_57" w:tooltip="Minussi, 2008 #459" w:history="1">
              <w:r w:rsidR="00152ACF">
                <w:rPr>
                  <w:rFonts w:ascii="Times New Roman" w:hAnsi="Times New Roman"/>
                  <w:b/>
                  <w:noProof/>
                  <w:color w:val="0000FF"/>
                  <w:sz w:val="16"/>
                  <w:szCs w:val="16"/>
                  <w:u w:val="single"/>
                  <w:lang w:val="de-DE"/>
                </w:rPr>
                <w:t>57</w:t>
              </w:r>
            </w:hyperlink>
            <w:r w:rsidR="002F59AF">
              <w:rPr>
                <w:rFonts w:ascii="Times New Roman" w:hAnsi="Times New Roman"/>
                <w:b/>
                <w:noProof/>
                <w:color w:val="0000FF"/>
                <w:sz w:val="16"/>
                <w:szCs w:val="16"/>
                <w:u w:val="single"/>
                <w:lang w:val="de-DE"/>
              </w:rPr>
              <w:t>]</w:t>
            </w:r>
            <w:r w:rsidR="00BF65BC" w:rsidRPr="005136E8">
              <w:rPr>
                <w:rFonts w:ascii="Times New Roman" w:hAnsi="Times New Roman"/>
                <w:b/>
                <w:color w:val="0000FF"/>
                <w:sz w:val="16"/>
                <w:szCs w:val="16"/>
                <w:u w:val="single"/>
                <w:lang w:val="de-DE"/>
              </w:rPr>
              <w:fldChar w:fldCharType="end"/>
            </w:r>
          </w:p>
        </w:tc>
        <w:tc>
          <w:tcPr>
            <w:tcW w:w="1128" w:type="dxa"/>
            <w:tcBorders>
              <w:top w:val="single" w:sz="4" w:space="0" w:color="auto"/>
              <w:left w:val="single" w:sz="4" w:space="0" w:color="auto"/>
              <w:bottom w:val="single" w:sz="4" w:space="0" w:color="auto"/>
              <w:right w:val="single" w:sz="4" w:space="0" w:color="auto"/>
            </w:tcBorders>
            <w:hideMark/>
          </w:tcPr>
          <w:p w14:paraId="2C27042A" w14:textId="77777777" w:rsidR="005136E8" w:rsidRPr="005136E8" w:rsidRDefault="00D636E7" w:rsidP="005136E8">
            <w:pPr>
              <w:rPr>
                <w:sz w:val="16"/>
                <w:szCs w:val="16"/>
                <w:lang w:val="de-DE"/>
              </w:rPr>
            </w:pPr>
            <w:r w:rsidRPr="00D636E7">
              <w:rPr>
                <w:color w:val="000000"/>
                <w:sz w:val="16"/>
                <w:szCs w:val="16"/>
              </w:rPr>
              <w:t>Rio Grande do Sul (RS), Brazil.</w:t>
            </w:r>
            <w:r w:rsidRPr="00D636E7">
              <w:rPr>
                <w:sz w:val="18"/>
                <w:szCs w:val="18"/>
              </w:rPr>
              <w:t xml:space="preserve"> </w:t>
            </w:r>
            <w:r w:rsidR="005136E8" w:rsidRPr="005136E8">
              <w:rPr>
                <w:sz w:val="18"/>
                <w:szCs w:val="18"/>
                <w:lang w:val="de-DE"/>
              </w:rPr>
              <w:t xml:space="preserve">2002, </w:t>
            </w:r>
            <w:r w:rsidR="005136E8" w:rsidRPr="005136E8">
              <w:rPr>
                <w:sz w:val="16"/>
                <w:szCs w:val="16"/>
                <w:lang w:val="de-DE"/>
              </w:rPr>
              <w:t>Journal article</w:t>
            </w:r>
          </w:p>
        </w:tc>
        <w:tc>
          <w:tcPr>
            <w:tcW w:w="1426" w:type="dxa"/>
            <w:tcBorders>
              <w:top w:val="single" w:sz="4" w:space="0" w:color="auto"/>
              <w:left w:val="single" w:sz="4" w:space="0" w:color="auto"/>
              <w:bottom w:val="single" w:sz="4" w:space="0" w:color="auto"/>
              <w:right w:val="single" w:sz="4" w:space="0" w:color="auto"/>
            </w:tcBorders>
          </w:tcPr>
          <w:p w14:paraId="6FD792E0" w14:textId="77777777" w:rsidR="000F2F6E" w:rsidRDefault="00D636E7" w:rsidP="005136E8">
            <w:pPr>
              <w:spacing w:after="0" w:line="240" w:lineRule="auto"/>
              <w:rPr>
                <w:color w:val="000000"/>
                <w:sz w:val="16"/>
                <w:szCs w:val="16"/>
              </w:rPr>
            </w:pPr>
            <w:r w:rsidRPr="00D636E7">
              <w:rPr>
                <w:color w:val="000000"/>
                <w:sz w:val="16"/>
                <w:szCs w:val="16"/>
              </w:rPr>
              <w:t xml:space="preserve">MR vaccine, </w:t>
            </w:r>
          </w:p>
          <w:p w14:paraId="3C2A907D" w14:textId="77777777" w:rsidR="005136E8" w:rsidRPr="005136E8" w:rsidRDefault="00D636E7" w:rsidP="005136E8">
            <w:pPr>
              <w:spacing w:after="0" w:line="240" w:lineRule="auto"/>
              <w:rPr>
                <w:color w:val="000000"/>
                <w:sz w:val="16"/>
                <w:szCs w:val="16"/>
              </w:rPr>
            </w:pPr>
            <w:r w:rsidRPr="00D636E7">
              <w:rPr>
                <w:color w:val="000000"/>
                <w:sz w:val="16"/>
                <w:szCs w:val="16"/>
              </w:rPr>
              <w:t>RA 27/3</w:t>
            </w:r>
          </w:p>
          <w:p w14:paraId="47F5E1A7" w14:textId="77777777" w:rsidR="005136E8" w:rsidRPr="005136E8" w:rsidRDefault="00D636E7" w:rsidP="005136E8">
            <w:pPr>
              <w:spacing w:after="0" w:line="240" w:lineRule="auto"/>
              <w:rPr>
                <w:color w:val="000000"/>
                <w:sz w:val="16"/>
                <w:szCs w:val="16"/>
              </w:rPr>
            </w:pPr>
            <w:r w:rsidRPr="00D636E7">
              <w:rPr>
                <w:color w:val="000000"/>
                <w:sz w:val="16"/>
                <w:szCs w:val="16"/>
              </w:rPr>
              <w:t>State vaccination campaign, targeted at women of reproductive age (12-39)</w:t>
            </w:r>
          </w:p>
          <w:p w14:paraId="3EDEA021" w14:textId="77777777" w:rsidR="005136E8" w:rsidRPr="005136E8" w:rsidRDefault="005136E8" w:rsidP="005136E8">
            <w:pPr>
              <w:spacing w:after="0" w:line="240" w:lineRule="auto"/>
              <w:rPr>
                <w:color w:val="000000"/>
                <w:sz w:val="16"/>
                <w:szCs w:val="16"/>
              </w:rPr>
            </w:pPr>
          </w:p>
        </w:tc>
        <w:tc>
          <w:tcPr>
            <w:tcW w:w="2090" w:type="dxa"/>
            <w:tcBorders>
              <w:top w:val="single" w:sz="4" w:space="0" w:color="auto"/>
              <w:left w:val="single" w:sz="4" w:space="0" w:color="auto"/>
              <w:bottom w:val="single" w:sz="4" w:space="0" w:color="auto"/>
              <w:right w:val="single" w:sz="4" w:space="0" w:color="auto"/>
            </w:tcBorders>
            <w:hideMark/>
          </w:tcPr>
          <w:p w14:paraId="7DB1F15E" w14:textId="77777777" w:rsidR="005136E8" w:rsidRPr="005136E8" w:rsidRDefault="00D636E7" w:rsidP="005136E8">
            <w:pPr>
              <w:spacing w:after="0" w:line="240" w:lineRule="auto"/>
              <w:rPr>
                <w:rFonts w:eastAsia="AdvPS94BA"/>
                <w:sz w:val="16"/>
                <w:szCs w:val="16"/>
              </w:rPr>
            </w:pPr>
            <w:r w:rsidRPr="00D636E7">
              <w:rPr>
                <w:rFonts w:eastAsia="AdvPS94BA"/>
                <w:sz w:val="16"/>
                <w:szCs w:val="16"/>
              </w:rPr>
              <w:t xml:space="preserve">4398 pregnant women vaccinated in total. </w:t>
            </w:r>
          </w:p>
          <w:p w14:paraId="2E85AC1E" w14:textId="77777777" w:rsidR="005136E8" w:rsidRPr="005136E8" w:rsidRDefault="00D636E7" w:rsidP="005136E8">
            <w:pPr>
              <w:spacing w:after="0"/>
              <w:rPr>
                <w:sz w:val="16"/>
                <w:szCs w:val="16"/>
              </w:rPr>
            </w:pPr>
            <w:r w:rsidRPr="00D636E7">
              <w:rPr>
                <w:rFonts w:eastAsia="AdvPS94BA"/>
                <w:sz w:val="16"/>
                <w:szCs w:val="16"/>
              </w:rPr>
              <w:t>171 (out of 423) susc. included in study</w:t>
            </w:r>
          </w:p>
        </w:tc>
        <w:tc>
          <w:tcPr>
            <w:tcW w:w="1287" w:type="dxa"/>
            <w:tcBorders>
              <w:top w:val="single" w:sz="4" w:space="0" w:color="auto"/>
              <w:left w:val="single" w:sz="4" w:space="0" w:color="auto"/>
              <w:bottom w:val="single" w:sz="4" w:space="0" w:color="auto"/>
              <w:right w:val="single" w:sz="4" w:space="0" w:color="auto"/>
            </w:tcBorders>
            <w:hideMark/>
          </w:tcPr>
          <w:p w14:paraId="5928D63C" w14:textId="77777777" w:rsidR="005136E8" w:rsidRPr="005136E8" w:rsidRDefault="00D636E7" w:rsidP="00C4376F">
            <w:pPr>
              <w:spacing w:after="0" w:line="240" w:lineRule="auto"/>
              <w:rPr>
                <w:sz w:val="16"/>
                <w:szCs w:val="16"/>
              </w:rPr>
            </w:pPr>
            <w:r w:rsidRPr="00D636E7">
              <w:rPr>
                <w:rFonts w:eastAsia="AdvPSA35B"/>
                <w:sz w:val="16"/>
                <w:szCs w:val="16"/>
              </w:rPr>
              <w:t xml:space="preserve">Unknown pregnant or </w:t>
            </w:r>
            <w:r w:rsidRPr="00D636E7">
              <w:rPr>
                <w:rFonts w:eastAsia="AdvPSA35B"/>
                <w:sz w:val="16"/>
              </w:rPr>
              <w:t>became pregnant within 30 d</w:t>
            </w:r>
            <w:r w:rsidR="00C4376F">
              <w:rPr>
                <w:rFonts w:eastAsia="AdvPSA35B"/>
                <w:sz w:val="16"/>
              </w:rPr>
              <w:t>ays</w:t>
            </w:r>
            <w:r w:rsidRPr="00D636E7">
              <w:rPr>
                <w:rFonts w:eastAsia="AdvPSA35B"/>
                <w:sz w:val="16"/>
              </w:rPr>
              <w:t xml:space="preserve"> p</w:t>
            </w:r>
            <w:r w:rsidR="00C4376F">
              <w:rPr>
                <w:rFonts w:eastAsia="AdvPSA35B"/>
                <w:sz w:val="16"/>
              </w:rPr>
              <w:t xml:space="preserve">ost </w:t>
            </w:r>
            <w:r w:rsidRPr="00D636E7">
              <w:rPr>
                <w:rFonts w:eastAsia="AdvPSA35B"/>
                <w:sz w:val="16"/>
              </w:rPr>
              <w:t>v</w:t>
            </w:r>
            <w:r w:rsidR="00C4376F">
              <w:rPr>
                <w:rFonts w:eastAsia="AdvPSA35B"/>
                <w:sz w:val="16"/>
              </w:rPr>
              <w:t>accination</w:t>
            </w:r>
          </w:p>
        </w:tc>
        <w:tc>
          <w:tcPr>
            <w:tcW w:w="2241" w:type="dxa"/>
            <w:tcBorders>
              <w:top w:val="single" w:sz="4" w:space="0" w:color="auto"/>
              <w:left w:val="single" w:sz="4" w:space="0" w:color="auto"/>
              <w:bottom w:val="single" w:sz="4" w:space="0" w:color="auto"/>
              <w:right w:val="single" w:sz="4" w:space="0" w:color="auto"/>
            </w:tcBorders>
            <w:hideMark/>
          </w:tcPr>
          <w:p w14:paraId="0EAFA5C0" w14:textId="77777777" w:rsidR="005136E8" w:rsidRPr="005136E8" w:rsidRDefault="00D636E7" w:rsidP="005136E8">
            <w:pPr>
              <w:spacing w:line="240" w:lineRule="auto"/>
              <w:rPr>
                <w:sz w:val="16"/>
                <w:szCs w:val="16"/>
              </w:rPr>
            </w:pPr>
            <w:r w:rsidRPr="00D636E7">
              <w:rPr>
                <w:rFonts w:eastAsia="AdvPSA35B"/>
                <w:sz w:val="16"/>
                <w:szCs w:val="16"/>
              </w:rPr>
              <w:t>Until birth and 3 months of age for live infants.</w:t>
            </w:r>
          </w:p>
        </w:tc>
        <w:tc>
          <w:tcPr>
            <w:tcW w:w="2673" w:type="dxa"/>
            <w:tcBorders>
              <w:top w:val="single" w:sz="4" w:space="0" w:color="auto"/>
              <w:left w:val="single" w:sz="4" w:space="0" w:color="auto"/>
              <w:bottom w:val="single" w:sz="4" w:space="0" w:color="auto"/>
              <w:right w:val="single" w:sz="4" w:space="0" w:color="auto"/>
            </w:tcBorders>
            <w:hideMark/>
          </w:tcPr>
          <w:p w14:paraId="03766416" w14:textId="77777777" w:rsidR="005136E8" w:rsidRPr="005136E8" w:rsidRDefault="00D636E7" w:rsidP="005136E8">
            <w:pPr>
              <w:spacing w:after="0"/>
              <w:rPr>
                <w:rFonts w:eastAsia="AdvPSA35B"/>
                <w:b/>
                <w:sz w:val="16"/>
                <w:szCs w:val="16"/>
              </w:rPr>
            </w:pPr>
            <w:r w:rsidRPr="00D636E7">
              <w:rPr>
                <w:rFonts w:eastAsia="AdvPSA35B"/>
                <w:b/>
                <w:sz w:val="16"/>
                <w:szCs w:val="16"/>
              </w:rPr>
              <w:t>Data duplicated in Castillo-Solorzano</w:t>
            </w:r>
          </w:p>
          <w:p w14:paraId="6FEA4F58" w14:textId="77777777" w:rsidR="005136E8" w:rsidRPr="005136E8" w:rsidRDefault="00D636E7" w:rsidP="005136E8">
            <w:pPr>
              <w:spacing w:after="0" w:line="240" w:lineRule="auto"/>
              <w:rPr>
                <w:color w:val="000000"/>
                <w:sz w:val="16"/>
                <w:szCs w:val="16"/>
              </w:rPr>
            </w:pPr>
            <w:r w:rsidRPr="00D636E7">
              <w:rPr>
                <w:b/>
                <w:color w:val="000000"/>
                <w:sz w:val="16"/>
                <w:szCs w:val="16"/>
              </w:rPr>
              <w:t xml:space="preserve">0 CRS </w:t>
            </w:r>
            <w:r w:rsidRPr="00D636E7">
              <w:rPr>
                <w:color w:val="000000"/>
                <w:sz w:val="16"/>
                <w:szCs w:val="16"/>
              </w:rPr>
              <w:t>(at 3 months of age)</w:t>
            </w:r>
          </w:p>
          <w:p w14:paraId="0AF2DB62" w14:textId="77777777" w:rsidR="005136E8" w:rsidRPr="005136E8" w:rsidRDefault="00D636E7" w:rsidP="005136E8">
            <w:pPr>
              <w:spacing w:after="0" w:line="240" w:lineRule="auto"/>
              <w:rPr>
                <w:color w:val="000000"/>
                <w:sz w:val="16"/>
                <w:szCs w:val="16"/>
              </w:rPr>
            </w:pPr>
            <w:r w:rsidRPr="00D636E7">
              <w:rPr>
                <w:color w:val="000000"/>
                <w:sz w:val="16"/>
                <w:szCs w:val="16"/>
              </w:rPr>
              <w:t xml:space="preserve">3/153 (2.0 %)) stillbirth  </w:t>
            </w:r>
          </w:p>
          <w:p w14:paraId="21D6EE2F" w14:textId="77777777" w:rsidR="005136E8" w:rsidRPr="005136E8" w:rsidRDefault="00D636E7" w:rsidP="005136E8">
            <w:pPr>
              <w:spacing w:after="0" w:line="240" w:lineRule="auto"/>
              <w:rPr>
                <w:color w:val="000000"/>
                <w:sz w:val="16"/>
                <w:szCs w:val="16"/>
              </w:rPr>
            </w:pPr>
            <w:r w:rsidRPr="00D636E7">
              <w:rPr>
                <w:color w:val="000000"/>
                <w:sz w:val="16"/>
                <w:szCs w:val="16"/>
              </w:rPr>
              <w:t>13/153 (8.7 %) birth weight &lt; 2500 g</w:t>
            </w:r>
          </w:p>
          <w:p w14:paraId="4D7C41A9" w14:textId="77777777" w:rsidR="005136E8" w:rsidRPr="005136E8" w:rsidRDefault="00D636E7" w:rsidP="005136E8">
            <w:pPr>
              <w:spacing w:after="0" w:line="240" w:lineRule="auto"/>
              <w:rPr>
                <w:color w:val="000000"/>
                <w:sz w:val="16"/>
                <w:szCs w:val="16"/>
              </w:rPr>
            </w:pPr>
            <w:r w:rsidRPr="00D636E7">
              <w:rPr>
                <w:color w:val="000000"/>
                <w:sz w:val="16"/>
                <w:szCs w:val="16"/>
              </w:rPr>
              <w:t>16/153 (10.7%) Gest Age&lt; 37 weeks</w:t>
            </w:r>
          </w:p>
          <w:p w14:paraId="32EFE043" w14:textId="77777777" w:rsidR="005136E8" w:rsidRPr="005136E8" w:rsidRDefault="00D636E7" w:rsidP="005136E8">
            <w:pPr>
              <w:spacing w:after="0" w:line="240" w:lineRule="auto"/>
              <w:rPr>
                <w:color w:val="000000"/>
                <w:sz w:val="16"/>
                <w:szCs w:val="16"/>
              </w:rPr>
            </w:pPr>
            <w:r w:rsidRPr="00D636E7">
              <w:rPr>
                <w:color w:val="000000"/>
                <w:sz w:val="16"/>
                <w:szCs w:val="16"/>
              </w:rPr>
              <w:t>19/171 (11.1%) spontaneous  miscarriage</w:t>
            </w:r>
          </w:p>
          <w:p w14:paraId="377B4B73" w14:textId="77777777" w:rsidR="005136E8" w:rsidRPr="005136E8" w:rsidRDefault="00D636E7" w:rsidP="00C4376F">
            <w:pPr>
              <w:spacing w:after="0" w:line="240" w:lineRule="auto"/>
              <w:rPr>
                <w:color w:val="000000"/>
                <w:sz w:val="16"/>
                <w:szCs w:val="16"/>
              </w:rPr>
            </w:pPr>
            <w:r w:rsidRPr="00D636E7">
              <w:rPr>
                <w:color w:val="000000"/>
                <w:sz w:val="16"/>
                <w:szCs w:val="16"/>
              </w:rPr>
              <w:t>10/149 (6.7%) of live infants ha</w:t>
            </w:r>
            <w:r w:rsidR="00C4376F">
              <w:rPr>
                <w:color w:val="000000"/>
                <w:sz w:val="16"/>
                <w:szCs w:val="16"/>
              </w:rPr>
              <w:t>d</w:t>
            </w:r>
            <w:r w:rsidRPr="00D636E7">
              <w:rPr>
                <w:color w:val="000000"/>
                <w:sz w:val="16"/>
                <w:szCs w:val="16"/>
              </w:rPr>
              <w:t xml:space="preserve"> anti-rubella IgM antibodies</w:t>
            </w:r>
          </w:p>
        </w:tc>
        <w:tc>
          <w:tcPr>
            <w:tcW w:w="1310" w:type="dxa"/>
            <w:tcBorders>
              <w:top w:val="single" w:sz="4" w:space="0" w:color="auto"/>
              <w:left w:val="single" w:sz="4" w:space="0" w:color="auto"/>
              <w:bottom w:val="single" w:sz="4" w:space="0" w:color="auto"/>
              <w:right w:val="single" w:sz="4" w:space="0" w:color="auto"/>
            </w:tcBorders>
            <w:hideMark/>
          </w:tcPr>
          <w:p w14:paraId="100A3DD7" w14:textId="77777777" w:rsidR="005136E8" w:rsidRPr="005136E8" w:rsidRDefault="005136E8" w:rsidP="005136E8">
            <w:pPr>
              <w:rPr>
                <w:sz w:val="16"/>
                <w:szCs w:val="16"/>
                <w:lang w:val="de-DE"/>
              </w:rPr>
            </w:pPr>
            <w:r w:rsidRPr="005136E8">
              <w:rPr>
                <w:rFonts w:eastAsia="AdvPSA35B"/>
                <w:sz w:val="16"/>
                <w:szCs w:val="16"/>
                <w:lang w:val="de-DE"/>
              </w:rPr>
              <w:t>Not mentioned</w:t>
            </w:r>
          </w:p>
        </w:tc>
        <w:tc>
          <w:tcPr>
            <w:tcW w:w="2238" w:type="dxa"/>
            <w:tcBorders>
              <w:top w:val="single" w:sz="4" w:space="0" w:color="auto"/>
              <w:left w:val="single" w:sz="4" w:space="0" w:color="auto"/>
              <w:bottom w:val="single" w:sz="4" w:space="0" w:color="auto"/>
              <w:right w:val="single" w:sz="4" w:space="0" w:color="auto"/>
            </w:tcBorders>
            <w:hideMark/>
          </w:tcPr>
          <w:p w14:paraId="73F32A62" w14:textId="77777777" w:rsidR="005136E8" w:rsidRPr="005136E8" w:rsidRDefault="00D636E7" w:rsidP="005136E8">
            <w:pPr>
              <w:spacing w:after="0" w:line="240" w:lineRule="auto"/>
              <w:rPr>
                <w:color w:val="000000"/>
                <w:sz w:val="16"/>
                <w:szCs w:val="16"/>
              </w:rPr>
            </w:pPr>
            <w:r w:rsidRPr="00D636E7">
              <w:rPr>
                <w:color w:val="000000"/>
                <w:sz w:val="16"/>
                <w:szCs w:val="16"/>
              </w:rPr>
              <w:t>Comparison with total births in the population in Rio Grande in 2002</w:t>
            </w:r>
          </w:p>
          <w:p w14:paraId="52ADE42B" w14:textId="77777777" w:rsidR="005136E8" w:rsidRPr="005136E8" w:rsidRDefault="00D636E7" w:rsidP="005136E8">
            <w:pPr>
              <w:spacing w:after="0" w:line="240" w:lineRule="auto"/>
              <w:rPr>
                <w:color w:val="000000"/>
                <w:sz w:val="16"/>
                <w:szCs w:val="16"/>
                <w:lang w:val="de-DE"/>
              </w:rPr>
            </w:pPr>
            <w:r w:rsidRPr="00D636E7">
              <w:rPr>
                <w:color w:val="000000"/>
                <w:sz w:val="16"/>
                <w:szCs w:val="16"/>
              </w:rPr>
              <w:t xml:space="preserve">(RR (95% CI) Stillbirth: 2.82 (0.92-8.66), Birth weight &lt; 2500 g: 0.94 (0.56-1.58), GA &lt; 37 weeks. </w:t>
            </w:r>
            <w:r w:rsidR="005136E8" w:rsidRPr="005136E8">
              <w:rPr>
                <w:color w:val="000000"/>
                <w:sz w:val="16"/>
                <w:szCs w:val="16"/>
                <w:lang w:val="de-DE"/>
              </w:rPr>
              <w:t>1.36 (0.86-2.16)</w:t>
            </w:r>
          </w:p>
          <w:p w14:paraId="7417151E" w14:textId="5300EC5B" w:rsidR="005136E8" w:rsidRPr="005136E8" w:rsidRDefault="005136E8" w:rsidP="002F59AF">
            <w:pPr>
              <w:rPr>
                <w:sz w:val="16"/>
                <w:szCs w:val="16"/>
                <w:lang w:val="de-DE"/>
              </w:rPr>
            </w:pPr>
            <w:r w:rsidRPr="005136E8">
              <w:rPr>
                <w:sz w:val="16"/>
                <w:szCs w:val="16"/>
                <w:lang w:val="de-DE"/>
              </w:rPr>
              <w:t>(Data duplicated in</w:t>
            </w:r>
            <w:r w:rsidR="00BF65BC" w:rsidRPr="005136E8">
              <w:rPr>
                <w:rFonts w:ascii="Times New Roman" w:hAnsi="Times New Roman"/>
                <w:color w:val="0000FF"/>
                <w:sz w:val="16"/>
                <w:szCs w:val="16"/>
                <w:u w:val="single"/>
                <w:lang w:val="de-DE"/>
              </w:rPr>
              <w:fldChar w:fldCharType="begin">
                <w:fldData xml:space="preserve">PEVuZE5vdGU+PENpdGU+PEF1dGhvcj5DYXN0aWxsby1Tb2xvcnphbm88L0F1dGhvcj48WWVhcj4y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</w:fldData>
              </w:fldChar>
            </w:r>
            <w:r w:rsidR="002F59AF">
              <w:rPr>
                <w:rFonts w:ascii="Times New Roman" w:hAnsi="Times New Roman"/>
                <w:color w:val="0000FF"/>
                <w:sz w:val="16"/>
                <w:szCs w:val="16"/>
                <w:u w:val="single"/>
                <w:lang w:val="de-DE"/>
              </w:rPr>
              <w:instrText xml:space="preserve"> ADDIN EN.CITE </w:instrText>
            </w:r>
            <w:r w:rsidR="002F59AF">
              <w:rPr>
                <w:rFonts w:ascii="Times New Roman" w:hAnsi="Times New Roman"/>
                <w:color w:val="0000FF"/>
                <w:sz w:val="16"/>
                <w:szCs w:val="16"/>
                <w:u w:val="single"/>
                <w:lang w:val="de-DE"/>
              </w:rPr>
              <w:fldChar w:fldCharType="begin">
                <w:fldData xml:space="preserve">PEVuZE5vdGU+PENpdGU+PEF1dGhvcj5DYXN0aWxsby1Tb2xvcnphbm88L0F1dGhvcj48WWVhcj4y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</w:fldData>
              </w:fldChar>
            </w:r>
            <w:r w:rsidR="002F59AF">
              <w:rPr>
                <w:rFonts w:ascii="Times New Roman" w:hAnsi="Times New Roman"/>
                <w:color w:val="0000FF"/>
                <w:sz w:val="16"/>
                <w:szCs w:val="16"/>
                <w:u w:val="single"/>
                <w:lang w:val="de-DE"/>
              </w:rPr>
              <w:instrText xml:space="preserve"> ADDIN EN.CITE.DATA </w:instrText>
            </w:r>
            <w:r w:rsidR="002F59AF">
              <w:rPr>
                <w:rFonts w:ascii="Times New Roman" w:hAnsi="Times New Roman"/>
                <w:color w:val="0000FF"/>
                <w:sz w:val="16"/>
                <w:szCs w:val="16"/>
                <w:u w:val="single"/>
                <w:lang w:val="de-DE"/>
              </w:rPr>
            </w:r>
            <w:r w:rsidR="002F59AF">
              <w:rPr>
                <w:rFonts w:ascii="Times New Roman" w:hAnsi="Times New Roman"/>
                <w:color w:val="0000FF"/>
                <w:sz w:val="16"/>
                <w:szCs w:val="16"/>
                <w:u w:val="single"/>
                <w:lang w:val="de-DE"/>
              </w:rPr>
              <w:fldChar w:fldCharType="end"/>
            </w:r>
            <w:r w:rsidR="00BF65BC" w:rsidRPr="005136E8">
              <w:rPr>
                <w:rFonts w:ascii="Times New Roman" w:hAnsi="Times New Roman"/>
                <w:color w:val="0000FF"/>
                <w:sz w:val="16"/>
                <w:szCs w:val="16"/>
                <w:u w:val="single"/>
                <w:lang w:val="de-DE"/>
              </w:rPr>
            </w:r>
            <w:r w:rsidR="00BF65BC" w:rsidRPr="005136E8">
              <w:rPr>
                <w:rFonts w:ascii="Times New Roman" w:hAnsi="Times New Roman"/>
                <w:color w:val="0000FF"/>
                <w:sz w:val="16"/>
                <w:szCs w:val="16"/>
                <w:u w:val="single"/>
                <w:lang w:val="de-DE"/>
              </w:rPr>
              <w:fldChar w:fldCharType="separate"/>
            </w:r>
            <w:r w:rsidR="002F59AF">
              <w:rPr>
                <w:rFonts w:ascii="Times New Roman" w:hAnsi="Times New Roman"/>
                <w:noProof/>
                <w:color w:val="0000FF"/>
                <w:sz w:val="16"/>
                <w:szCs w:val="16"/>
                <w:u w:val="single"/>
                <w:lang w:val="de-DE"/>
              </w:rPr>
              <w:t>[</w:t>
            </w:r>
            <w:hyperlink w:anchor="_ENREF_23" w:tooltip="Castillo-Solorzano, 2011 #154" w:history="1">
              <w:r w:rsidR="00152ACF">
                <w:rPr>
                  <w:rFonts w:ascii="Times New Roman" w:hAnsi="Times New Roman"/>
                  <w:noProof/>
                  <w:color w:val="0000FF"/>
                  <w:sz w:val="16"/>
                  <w:szCs w:val="16"/>
                  <w:u w:val="single"/>
                  <w:lang w:val="de-DE"/>
                </w:rPr>
                <w:t>23</w:t>
              </w:r>
            </w:hyperlink>
            <w:r w:rsidR="002F59AF">
              <w:rPr>
                <w:rFonts w:ascii="Times New Roman" w:hAnsi="Times New Roman"/>
                <w:noProof/>
                <w:color w:val="0000FF"/>
                <w:sz w:val="16"/>
                <w:szCs w:val="16"/>
                <w:u w:val="single"/>
                <w:lang w:val="de-DE"/>
              </w:rPr>
              <w:t>]</w:t>
            </w:r>
            <w:r w:rsidR="00BF65BC" w:rsidRPr="005136E8">
              <w:rPr>
                <w:rFonts w:ascii="Times New Roman" w:hAnsi="Times New Roman"/>
                <w:color w:val="0000FF"/>
                <w:sz w:val="16"/>
                <w:szCs w:val="16"/>
                <w:u w:val="single"/>
                <w:lang w:val="de-DE"/>
              </w:rPr>
              <w:fldChar w:fldCharType="end"/>
            </w:r>
            <w:r w:rsidRPr="005136E8">
              <w:rPr>
                <w:sz w:val="16"/>
                <w:szCs w:val="16"/>
                <w:lang w:val="de-DE"/>
              </w:rPr>
              <w:t xml:space="preserve"> )</w:t>
            </w:r>
          </w:p>
        </w:tc>
      </w:tr>
      <w:tr w:rsidR="000F154E" w:rsidRPr="005136E8" w14:paraId="76FD46E2" w14:textId="77777777" w:rsidTr="00E930BF">
        <w:tc>
          <w:tcPr>
            <w:tcW w:w="1471" w:type="dxa"/>
            <w:tcBorders>
              <w:top w:val="single" w:sz="4" w:space="0" w:color="auto"/>
              <w:left w:val="single" w:sz="4" w:space="0" w:color="auto"/>
              <w:bottom w:val="single" w:sz="4" w:space="0" w:color="auto"/>
              <w:right w:val="single" w:sz="4" w:space="0" w:color="auto"/>
            </w:tcBorders>
            <w:hideMark/>
          </w:tcPr>
          <w:p w14:paraId="634B499C" w14:textId="277B2DBE" w:rsidR="005136E8" w:rsidRPr="005136E8" w:rsidRDefault="005136E8" w:rsidP="002F59AF">
            <w:pPr>
              <w:rPr>
                <w:b/>
                <w:sz w:val="16"/>
                <w:szCs w:val="16"/>
                <w:lang w:val="de-DE"/>
              </w:rPr>
            </w:pPr>
            <w:r w:rsidRPr="005136E8">
              <w:rPr>
                <w:b/>
                <w:sz w:val="16"/>
                <w:szCs w:val="16"/>
                <w:lang w:val="de-DE"/>
              </w:rPr>
              <w:t>Mistchenko, A. S, 2008</w:t>
            </w:r>
            <w:r w:rsidR="00BF65BC" w:rsidRPr="005136E8">
              <w:rPr>
                <w:rFonts w:ascii="Times New Roman" w:hAnsi="Times New Roman"/>
                <w:b/>
                <w:color w:val="0000FF"/>
                <w:sz w:val="16"/>
                <w:szCs w:val="16"/>
                <w:u w:val="single"/>
                <w:lang w:val="de-DE"/>
              </w:rPr>
              <w:fldChar w:fldCharType="begin"/>
            </w:r>
            <w:r w:rsidR="002F59AF">
              <w:rPr>
                <w:rFonts w:ascii="Times New Roman" w:hAnsi="Times New Roman"/>
                <w:b/>
                <w:color w:val="0000FF"/>
                <w:sz w:val="16"/>
                <w:szCs w:val="16"/>
                <w:u w:val="single"/>
                <w:lang w:val="de-DE"/>
              </w:rPr>
              <w:instrText xml:space="preserve"> ADDIN EN.CITE &lt;EndNote&gt;&lt;Cite&gt;&lt;Author&gt;Mistchenko&lt;/Author&gt;&lt;Year&gt;2008&lt;/Year&gt;&lt;RecNum&gt;460&lt;/RecNum&gt;&lt;DisplayText&gt;[58]&lt;/DisplayText&gt;&lt;record&gt;&lt;rec-number&gt;460&lt;/rec-number&gt;&lt;foreign-keys&gt;&lt;key app="EN" db-id="pzrr2wwec92vr1e5s2e5wx2twzax9tzvt5zt" timestamp="1381414334"&gt;460&lt;/key&gt;&lt;/foreign-keys&gt;&lt;ref-type name="Journal Article"&gt;17&lt;/ref-type&gt;&lt;contributors&gt;&lt;authors&gt;&lt;author&gt;Mistchenko, A. S.&lt;/author&gt;&lt;author&gt;Keller, G. A.&lt;/author&gt;&lt;author&gt;Acevedo, M. E.&lt;/author&gt;&lt;author&gt;Jacquez, O. A.&lt;/author&gt;&lt;author&gt;Di Girolamo, G.&lt;/author&gt;&lt;author&gt;Diez, R. A.&lt;/author&gt;&lt;/authors&gt;&lt;/contributors&gt;&lt;titles&gt;&lt;title&gt;Inadvertent Rubella Vaccination of Pregnant Women during the Nationwide Rubella Vaccination Campaign in Buenos Aires, Argentina&lt;/title&gt;&lt;secondary-title&gt;Drug Safety&lt;/secondary-title&gt;&lt;short-title&gt;Inadvertent Rubella Vaccination of Pregnant Women during the Nationwide Rubella Vaccination Campaign in Buenos Aires, Argentina&lt;/short-title&gt;&lt;/titles&gt;&lt;periodical&gt;&lt;full-title&gt;Drug Safety&lt;/full-title&gt;&lt;/periodical&gt;&lt;pages&gt;934-935&lt;/pages&gt;&lt;volume&gt;31&lt;/volume&gt;&lt;number&gt;10&lt;/number&gt;&lt;dates&gt;&lt;year&gt;2008&lt;/year&gt;&lt;pub-dates&gt;&lt;date&gt;2008&lt;/date&gt;&lt;/pub-dates&gt;&lt;/dates&gt;&lt;isbn&gt;0114-5916&lt;/isbn&gt;&lt;accession-num&gt;WOS:000259629700133&lt;/accession-num&gt;&lt;urls&gt;&lt;related-urls&gt;&lt;url&gt;&amp;lt;Go to ISI&amp;gt;://WOS:000259629700133&lt;/url&gt;&lt;/related-urls&gt;&lt;/urls&gt;&lt;/record&gt;&lt;/Cite&gt;&lt;/EndNote&gt;</w:instrText>
            </w:r>
            <w:r w:rsidR="00BF65BC" w:rsidRPr="005136E8">
              <w:rPr>
                <w:rFonts w:ascii="Times New Roman" w:hAnsi="Times New Roman"/>
                <w:b/>
                <w:color w:val="0000FF"/>
                <w:sz w:val="16"/>
                <w:szCs w:val="16"/>
                <w:u w:val="single"/>
                <w:lang w:val="de-DE"/>
              </w:rPr>
              <w:fldChar w:fldCharType="separate"/>
            </w:r>
            <w:r w:rsidR="002F59AF">
              <w:rPr>
                <w:rFonts w:ascii="Times New Roman" w:hAnsi="Times New Roman"/>
                <w:b/>
                <w:noProof/>
                <w:color w:val="0000FF"/>
                <w:sz w:val="16"/>
                <w:szCs w:val="16"/>
                <w:u w:val="single"/>
                <w:lang w:val="de-DE"/>
              </w:rPr>
              <w:t>[</w:t>
            </w:r>
            <w:hyperlink w:anchor="_ENREF_58" w:tooltip="Mistchenko, 2008 #460" w:history="1">
              <w:r w:rsidR="00152ACF">
                <w:rPr>
                  <w:rFonts w:ascii="Times New Roman" w:hAnsi="Times New Roman"/>
                  <w:b/>
                  <w:noProof/>
                  <w:color w:val="0000FF"/>
                  <w:sz w:val="16"/>
                  <w:szCs w:val="16"/>
                  <w:u w:val="single"/>
                  <w:lang w:val="de-DE"/>
                </w:rPr>
                <w:t>58</w:t>
              </w:r>
            </w:hyperlink>
            <w:r w:rsidR="002F59AF">
              <w:rPr>
                <w:rFonts w:ascii="Times New Roman" w:hAnsi="Times New Roman"/>
                <w:b/>
                <w:noProof/>
                <w:color w:val="0000FF"/>
                <w:sz w:val="16"/>
                <w:szCs w:val="16"/>
                <w:u w:val="single"/>
                <w:lang w:val="de-DE"/>
              </w:rPr>
              <w:t>]</w:t>
            </w:r>
            <w:r w:rsidR="00BF65BC" w:rsidRPr="005136E8">
              <w:rPr>
                <w:rFonts w:ascii="Times New Roman" w:hAnsi="Times New Roman"/>
                <w:b/>
                <w:color w:val="0000FF"/>
                <w:sz w:val="16"/>
                <w:szCs w:val="16"/>
                <w:u w:val="single"/>
                <w:lang w:val="de-DE"/>
              </w:rPr>
              <w:fldChar w:fldCharType="end"/>
            </w:r>
          </w:p>
        </w:tc>
        <w:tc>
          <w:tcPr>
            <w:tcW w:w="1128" w:type="dxa"/>
            <w:tcBorders>
              <w:top w:val="single" w:sz="4" w:space="0" w:color="auto"/>
              <w:left w:val="single" w:sz="4" w:space="0" w:color="auto"/>
              <w:bottom w:val="single" w:sz="4" w:space="0" w:color="auto"/>
              <w:right w:val="single" w:sz="4" w:space="0" w:color="auto"/>
            </w:tcBorders>
            <w:hideMark/>
          </w:tcPr>
          <w:p w14:paraId="5A53CCEC" w14:textId="77777777" w:rsidR="005136E8" w:rsidRPr="005136E8" w:rsidRDefault="005136E8" w:rsidP="005136E8">
            <w:pPr>
              <w:rPr>
                <w:sz w:val="16"/>
                <w:szCs w:val="16"/>
                <w:lang w:val="de-DE"/>
              </w:rPr>
            </w:pPr>
            <w:r w:rsidRPr="005136E8">
              <w:rPr>
                <w:color w:val="000000"/>
                <w:sz w:val="16"/>
                <w:szCs w:val="16"/>
                <w:lang w:val="de-DE"/>
              </w:rPr>
              <w:t xml:space="preserve">Buenos Aires, Argentina, </w:t>
            </w:r>
            <w:r w:rsidRPr="005136E8">
              <w:rPr>
                <w:sz w:val="18"/>
                <w:szCs w:val="18"/>
                <w:lang w:val="de-DE"/>
              </w:rPr>
              <w:t xml:space="preserve">2006, </w:t>
            </w:r>
            <w:r w:rsidRPr="005136E8">
              <w:rPr>
                <w:color w:val="000000"/>
                <w:sz w:val="16"/>
                <w:szCs w:val="16"/>
                <w:lang w:val="de-DE"/>
              </w:rPr>
              <w:t>abstract</w:t>
            </w:r>
          </w:p>
        </w:tc>
        <w:tc>
          <w:tcPr>
            <w:tcW w:w="1426" w:type="dxa"/>
            <w:tcBorders>
              <w:top w:val="single" w:sz="4" w:space="0" w:color="auto"/>
              <w:left w:val="single" w:sz="4" w:space="0" w:color="auto"/>
              <w:bottom w:val="single" w:sz="4" w:space="0" w:color="auto"/>
              <w:right w:val="single" w:sz="4" w:space="0" w:color="auto"/>
            </w:tcBorders>
            <w:hideMark/>
          </w:tcPr>
          <w:p w14:paraId="5BE95F1C" w14:textId="77777777" w:rsidR="005136E8" w:rsidRPr="005136E8" w:rsidRDefault="00D636E7" w:rsidP="005136E8">
            <w:pPr>
              <w:spacing w:after="0" w:line="240" w:lineRule="auto"/>
              <w:rPr>
                <w:color w:val="000000"/>
                <w:sz w:val="16"/>
                <w:szCs w:val="16"/>
              </w:rPr>
            </w:pPr>
            <w:r w:rsidRPr="00D636E7">
              <w:rPr>
                <w:color w:val="000000"/>
                <w:sz w:val="16"/>
                <w:szCs w:val="16"/>
              </w:rPr>
              <w:t xml:space="preserve">MR vaccine, RA27/3 </w:t>
            </w:r>
          </w:p>
          <w:p w14:paraId="22F2AC29" w14:textId="77777777" w:rsidR="005136E8" w:rsidRPr="005136E8" w:rsidRDefault="00D636E7" w:rsidP="005136E8">
            <w:pPr>
              <w:spacing w:after="0" w:line="240" w:lineRule="auto"/>
              <w:rPr>
                <w:color w:val="000000"/>
                <w:sz w:val="16"/>
                <w:szCs w:val="16"/>
              </w:rPr>
            </w:pPr>
            <w:r w:rsidRPr="00D636E7">
              <w:rPr>
                <w:color w:val="000000"/>
                <w:sz w:val="16"/>
                <w:szCs w:val="16"/>
              </w:rPr>
              <w:t xml:space="preserve">Nation-wide vaccination campaign of women of child-bearing age (15-39 years), </w:t>
            </w:r>
          </w:p>
        </w:tc>
        <w:tc>
          <w:tcPr>
            <w:tcW w:w="2090" w:type="dxa"/>
            <w:tcBorders>
              <w:top w:val="single" w:sz="4" w:space="0" w:color="auto"/>
              <w:left w:val="single" w:sz="4" w:space="0" w:color="auto"/>
              <w:bottom w:val="single" w:sz="4" w:space="0" w:color="auto"/>
              <w:right w:val="single" w:sz="4" w:space="0" w:color="auto"/>
            </w:tcBorders>
            <w:hideMark/>
          </w:tcPr>
          <w:p w14:paraId="52C36574" w14:textId="77777777" w:rsidR="005136E8" w:rsidRPr="005136E8" w:rsidRDefault="005136E8" w:rsidP="005136E8">
            <w:pPr>
              <w:spacing w:after="0" w:line="240" w:lineRule="auto"/>
              <w:rPr>
                <w:rFonts w:eastAsia="AdvPS94BA"/>
                <w:sz w:val="16"/>
                <w:szCs w:val="16"/>
                <w:lang w:val="de-DE"/>
              </w:rPr>
            </w:pPr>
            <w:r w:rsidRPr="005136E8">
              <w:rPr>
                <w:rFonts w:eastAsia="AdvPS94BA"/>
                <w:sz w:val="16"/>
                <w:szCs w:val="16"/>
                <w:lang w:val="de-DE"/>
              </w:rPr>
              <w:t>6 (2.59%) susc.</w:t>
            </w:r>
          </w:p>
          <w:p w14:paraId="2D17F4B3" w14:textId="77777777" w:rsidR="005136E8" w:rsidRPr="005136E8" w:rsidRDefault="005136E8" w:rsidP="005136E8">
            <w:pPr>
              <w:spacing w:after="0" w:line="240" w:lineRule="auto"/>
              <w:rPr>
                <w:rFonts w:eastAsia="AdvPS94BA"/>
                <w:sz w:val="16"/>
                <w:szCs w:val="16"/>
                <w:lang w:val="de-DE"/>
              </w:rPr>
            </w:pPr>
            <w:r w:rsidRPr="005136E8">
              <w:rPr>
                <w:rFonts w:eastAsia="AdvPS94BA"/>
                <w:sz w:val="16"/>
                <w:szCs w:val="16"/>
                <w:lang w:val="de-DE"/>
              </w:rPr>
              <w:t>219 (94.4%) immune</w:t>
            </w:r>
          </w:p>
          <w:p w14:paraId="0B133D8A" w14:textId="77777777" w:rsidR="005136E8" w:rsidRPr="005136E8" w:rsidRDefault="005136E8" w:rsidP="005136E8">
            <w:pPr>
              <w:spacing w:after="0"/>
              <w:rPr>
                <w:sz w:val="16"/>
                <w:szCs w:val="16"/>
                <w:lang w:val="de-DE"/>
              </w:rPr>
            </w:pPr>
            <w:r w:rsidRPr="005136E8">
              <w:rPr>
                <w:rFonts w:eastAsia="AdvPS94BA"/>
                <w:sz w:val="16"/>
                <w:szCs w:val="16"/>
                <w:lang w:val="de-DE"/>
              </w:rPr>
              <w:t>7 (3.02%) unknown</w:t>
            </w:r>
          </w:p>
        </w:tc>
        <w:tc>
          <w:tcPr>
            <w:tcW w:w="1287" w:type="dxa"/>
            <w:tcBorders>
              <w:top w:val="single" w:sz="4" w:space="0" w:color="auto"/>
              <w:left w:val="single" w:sz="4" w:space="0" w:color="auto"/>
              <w:bottom w:val="single" w:sz="4" w:space="0" w:color="auto"/>
              <w:right w:val="single" w:sz="4" w:space="0" w:color="auto"/>
            </w:tcBorders>
            <w:hideMark/>
          </w:tcPr>
          <w:p w14:paraId="7C2C87AF" w14:textId="77777777" w:rsidR="005136E8" w:rsidRPr="005136E8" w:rsidRDefault="00D636E7" w:rsidP="00C4376F">
            <w:pPr>
              <w:spacing w:after="0" w:line="240" w:lineRule="auto"/>
              <w:rPr>
                <w:sz w:val="16"/>
                <w:szCs w:val="16"/>
              </w:rPr>
            </w:pPr>
            <w:r w:rsidRPr="00D636E7">
              <w:rPr>
                <w:rFonts w:eastAsia="AdvPSA35B"/>
                <w:sz w:val="16"/>
                <w:szCs w:val="16"/>
              </w:rPr>
              <w:t xml:space="preserve">Unknown pregnant </w:t>
            </w:r>
            <w:r w:rsidRPr="00D636E7">
              <w:rPr>
                <w:rFonts w:eastAsia="AdvPSA35B"/>
                <w:sz w:val="16"/>
              </w:rPr>
              <w:t>or became pregnant within 30 d</w:t>
            </w:r>
            <w:r w:rsidR="00C4376F">
              <w:rPr>
                <w:rFonts w:eastAsia="AdvPSA35B"/>
                <w:sz w:val="16"/>
              </w:rPr>
              <w:t xml:space="preserve">ays </w:t>
            </w:r>
            <w:r w:rsidRPr="00D636E7">
              <w:rPr>
                <w:rFonts w:eastAsia="AdvPSA35B"/>
                <w:sz w:val="16"/>
              </w:rPr>
              <w:t xml:space="preserve"> p</w:t>
            </w:r>
            <w:r w:rsidR="00C4376F">
              <w:rPr>
                <w:rFonts w:eastAsia="AdvPSA35B"/>
                <w:sz w:val="16"/>
              </w:rPr>
              <w:t xml:space="preserve">ost </w:t>
            </w:r>
            <w:r w:rsidRPr="00D636E7">
              <w:rPr>
                <w:rFonts w:eastAsia="AdvPSA35B"/>
                <w:sz w:val="16"/>
              </w:rPr>
              <w:t>v</w:t>
            </w:r>
            <w:r w:rsidR="00C4376F">
              <w:rPr>
                <w:rFonts w:eastAsia="AdvPSA35B"/>
                <w:sz w:val="16"/>
              </w:rPr>
              <w:t>accination</w:t>
            </w:r>
          </w:p>
        </w:tc>
        <w:tc>
          <w:tcPr>
            <w:tcW w:w="2241" w:type="dxa"/>
            <w:tcBorders>
              <w:top w:val="single" w:sz="4" w:space="0" w:color="auto"/>
              <w:left w:val="single" w:sz="4" w:space="0" w:color="auto"/>
              <w:bottom w:val="single" w:sz="4" w:space="0" w:color="auto"/>
              <w:right w:val="single" w:sz="4" w:space="0" w:color="auto"/>
            </w:tcBorders>
            <w:hideMark/>
          </w:tcPr>
          <w:p w14:paraId="60CC6BB2" w14:textId="284906D8" w:rsidR="005136E8" w:rsidRPr="005136E8" w:rsidRDefault="00D636E7" w:rsidP="00313793">
            <w:pPr>
              <w:spacing w:after="0" w:line="240" w:lineRule="auto"/>
              <w:rPr>
                <w:sz w:val="16"/>
                <w:szCs w:val="16"/>
              </w:rPr>
            </w:pPr>
            <w:r w:rsidRPr="00D636E7">
              <w:rPr>
                <w:rFonts w:eastAsia="AdvPSA35B"/>
                <w:sz w:val="16"/>
                <w:szCs w:val="16"/>
              </w:rPr>
              <w:t>Children of mothers with susceptible or unknown immune status were followed up.</w:t>
            </w:r>
            <w:r w:rsidRPr="00D636E7">
              <w:rPr>
                <w:color w:val="000000"/>
                <w:sz w:val="16"/>
                <w:szCs w:val="16"/>
              </w:rPr>
              <w:t xml:space="preserve"> 2 new-borns were studied due to</w:t>
            </w:r>
            <w:r w:rsidR="00395D0B">
              <w:rPr>
                <w:color w:val="000000"/>
                <w:sz w:val="16"/>
                <w:szCs w:val="16"/>
              </w:rPr>
              <w:t xml:space="preserve"> </w:t>
            </w:r>
            <w:r w:rsidR="00395D0B" w:rsidRPr="00D636E7">
              <w:rPr>
                <w:color w:val="000000"/>
                <w:sz w:val="16"/>
                <w:szCs w:val="16"/>
              </w:rPr>
              <w:t>clinical suspicion of CRS</w:t>
            </w:r>
            <w:r w:rsidR="00395D0B" w:rsidRPr="00D636E7">
              <w:rPr>
                <w:color w:val="000000"/>
                <w:sz w:val="16"/>
              </w:rPr>
              <w:t>.</w:t>
            </w:r>
            <w:r w:rsidR="00395D0B" w:rsidRPr="00D636E7">
              <w:t xml:space="preserve"> </w:t>
            </w:r>
            <w:r w:rsidR="00395D0B" w:rsidRPr="00D636E7">
              <w:rPr>
                <w:color w:val="000000"/>
                <w:sz w:val="16"/>
              </w:rPr>
              <w:t>50 children born to vaccinated mothers were tested for rubella PCR in urine</w:t>
            </w:r>
          </w:p>
        </w:tc>
        <w:tc>
          <w:tcPr>
            <w:tcW w:w="2673" w:type="dxa"/>
            <w:tcBorders>
              <w:top w:val="single" w:sz="4" w:space="0" w:color="auto"/>
              <w:left w:val="single" w:sz="4" w:space="0" w:color="auto"/>
              <w:bottom w:val="single" w:sz="4" w:space="0" w:color="auto"/>
              <w:right w:val="single" w:sz="4" w:space="0" w:color="auto"/>
            </w:tcBorders>
            <w:hideMark/>
          </w:tcPr>
          <w:p w14:paraId="1D4C789D" w14:textId="77777777" w:rsidR="005136E8" w:rsidRPr="005136E8" w:rsidRDefault="00D636E7" w:rsidP="005136E8">
            <w:pPr>
              <w:spacing w:after="0" w:line="240" w:lineRule="auto"/>
              <w:rPr>
                <w:b/>
                <w:color w:val="000000"/>
                <w:sz w:val="16"/>
                <w:szCs w:val="16"/>
              </w:rPr>
            </w:pPr>
            <w:r w:rsidRPr="00D636E7">
              <w:rPr>
                <w:b/>
                <w:color w:val="000000"/>
                <w:sz w:val="16"/>
                <w:szCs w:val="16"/>
              </w:rPr>
              <w:t xml:space="preserve">0/13 CRS </w:t>
            </w:r>
          </w:p>
          <w:p w14:paraId="19BBD68F" w14:textId="24289402" w:rsidR="005136E8" w:rsidRPr="005136E8" w:rsidRDefault="00D636E7" w:rsidP="005136E8">
            <w:pPr>
              <w:spacing w:after="0" w:line="240" w:lineRule="auto"/>
              <w:rPr>
                <w:color w:val="000000"/>
                <w:sz w:val="16"/>
                <w:szCs w:val="16"/>
              </w:rPr>
            </w:pPr>
            <w:r w:rsidRPr="00D636E7">
              <w:rPr>
                <w:color w:val="000000"/>
                <w:sz w:val="16"/>
                <w:szCs w:val="16"/>
              </w:rPr>
              <w:t>0/6 susc</w:t>
            </w:r>
            <w:r w:rsidR="0003140F">
              <w:rPr>
                <w:color w:val="000000"/>
                <w:sz w:val="16"/>
                <w:szCs w:val="16"/>
              </w:rPr>
              <w:t>.</w:t>
            </w:r>
          </w:p>
          <w:p w14:paraId="5622F647" w14:textId="24ACFD9F" w:rsidR="005136E8" w:rsidRPr="005136E8" w:rsidRDefault="00D636E7" w:rsidP="005136E8">
            <w:pPr>
              <w:spacing w:after="0" w:line="240" w:lineRule="auto"/>
              <w:rPr>
                <w:color w:val="000000"/>
                <w:sz w:val="16"/>
                <w:szCs w:val="16"/>
              </w:rPr>
            </w:pPr>
            <w:r w:rsidRPr="00D636E7">
              <w:rPr>
                <w:color w:val="000000"/>
                <w:sz w:val="16"/>
                <w:szCs w:val="16"/>
              </w:rPr>
              <w:t xml:space="preserve">1/6 </w:t>
            </w:r>
            <w:r w:rsidRPr="00D636E7">
              <w:rPr>
                <w:color w:val="000000"/>
                <w:sz w:val="16"/>
              </w:rPr>
              <w:t xml:space="preserve">(16.7 %) </w:t>
            </w:r>
            <w:r w:rsidRPr="00D636E7">
              <w:rPr>
                <w:b/>
                <w:color w:val="000000"/>
                <w:sz w:val="16"/>
              </w:rPr>
              <w:t>CRI</w:t>
            </w:r>
            <w:r w:rsidRPr="00D636E7">
              <w:rPr>
                <w:color w:val="000000"/>
                <w:sz w:val="16"/>
              </w:rPr>
              <w:t xml:space="preserve"> </w:t>
            </w:r>
            <w:r w:rsidRPr="00D636E7">
              <w:rPr>
                <w:color w:val="000000"/>
                <w:sz w:val="16"/>
                <w:szCs w:val="16"/>
              </w:rPr>
              <w:t>susc</w:t>
            </w:r>
            <w:r w:rsidR="0003140F">
              <w:rPr>
                <w:color w:val="000000"/>
                <w:sz w:val="16"/>
                <w:szCs w:val="16"/>
              </w:rPr>
              <w:t>.</w:t>
            </w:r>
          </w:p>
          <w:p w14:paraId="164EE2D4" w14:textId="77777777" w:rsidR="005136E8" w:rsidRPr="005136E8" w:rsidRDefault="00D636E7" w:rsidP="005136E8">
            <w:pPr>
              <w:spacing w:after="0" w:line="240" w:lineRule="auto"/>
              <w:rPr>
                <w:color w:val="000000"/>
                <w:sz w:val="16"/>
                <w:szCs w:val="16"/>
              </w:rPr>
            </w:pPr>
            <w:r w:rsidRPr="00D636E7">
              <w:rPr>
                <w:b/>
                <w:color w:val="000000"/>
                <w:sz w:val="16"/>
                <w:szCs w:val="16"/>
              </w:rPr>
              <w:t>1 spontaneous abortion</w:t>
            </w:r>
            <w:r w:rsidRPr="00D636E7">
              <w:rPr>
                <w:color w:val="000000"/>
                <w:sz w:val="16"/>
                <w:szCs w:val="16"/>
              </w:rPr>
              <w:t xml:space="preserve"> (</w:t>
            </w:r>
            <w:r w:rsidRPr="00D636E7">
              <w:rPr>
                <w:color w:val="000000"/>
                <w:sz w:val="16"/>
              </w:rPr>
              <w:t>woman indeterminate status</w:t>
            </w:r>
            <w:r w:rsidRPr="00D636E7">
              <w:rPr>
                <w:color w:val="000000"/>
                <w:sz w:val="16"/>
                <w:szCs w:val="16"/>
              </w:rPr>
              <w:t>)</w:t>
            </w:r>
          </w:p>
          <w:p w14:paraId="6B609B1B" w14:textId="77777777" w:rsidR="005136E8" w:rsidRPr="005136E8" w:rsidRDefault="00D636E7" w:rsidP="005136E8">
            <w:pPr>
              <w:spacing w:after="0" w:line="240" w:lineRule="auto"/>
              <w:rPr>
                <w:color w:val="000000"/>
                <w:sz w:val="16"/>
                <w:szCs w:val="16"/>
              </w:rPr>
            </w:pPr>
            <w:r w:rsidRPr="00D636E7">
              <w:rPr>
                <w:b/>
                <w:color w:val="000000"/>
                <w:sz w:val="16"/>
                <w:szCs w:val="16"/>
              </w:rPr>
              <w:t>1 preterm delivery</w:t>
            </w:r>
            <w:r w:rsidRPr="00D636E7">
              <w:rPr>
                <w:color w:val="000000"/>
                <w:sz w:val="16"/>
                <w:szCs w:val="16"/>
              </w:rPr>
              <w:t xml:space="preserve"> (unknown status)</w:t>
            </w:r>
          </w:p>
          <w:p w14:paraId="742B4E92" w14:textId="77777777" w:rsidR="005136E8" w:rsidRPr="005136E8" w:rsidRDefault="00D636E7" w:rsidP="005136E8">
            <w:pPr>
              <w:spacing w:after="0" w:line="240" w:lineRule="auto"/>
              <w:rPr>
                <w:color w:val="000000"/>
                <w:sz w:val="16"/>
                <w:szCs w:val="16"/>
              </w:rPr>
            </w:pPr>
            <w:r w:rsidRPr="00D636E7">
              <w:rPr>
                <w:color w:val="000000"/>
                <w:sz w:val="16"/>
                <w:szCs w:val="16"/>
              </w:rPr>
              <w:t>2 infants presented cardiomyopathy, one of them with rubella virus detection by PCR in urine but negative IgM; the other presented serum IgM but no virus was detected by PCR</w:t>
            </w:r>
          </w:p>
        </w:tc>
        <w:tc>
          <w:tcPr>
            <w:tcW w:w="1310" w:type="dxa"/>
            <w:tcBorders>
              <w:top w:val="single" w:sz="4" w:space="0" w:color="auto"/>
              <w:left w:val="single" w:sz="4" w:space="0" w:color="auto"/>
              <w:bottom w:val="single" w:sz="4" w:space="0" w:color="auto"/>
              <w:right w:val="single" w:sz="4" w:space="0" w:color="auto"/>
            </w:tcBorders>
            <w:hideMark/>
          </w:tcPr>
          <w:p w14:paraId="3C72294E" w14:textId="77777777" w:rsidR="005136E8" w:rsidRPr="005136E8" w:rsidRDefault="005136E8" w:rsidP="005136E8">
            <w:pPr>
              <w:rPr>
                <w:sz w:val="16"/>
                <w:szCs w:val="16"/>
                <w:lang w:val="de-DE"/>
              </w:rPr>
            </w:pPr>
            <w:r w:rsidRPr="005136E8">
              <w:rPr>
                <w:rFonts w:eastAsia="AdvPSA35B"/>
                <w:sz w:val="16"/>
                <w:szCs w:val="16"/>
                <w:lang w:val="de-DE"/>
              </w:rPr>
              <w:t>No</w:t>
            </w:r>
          </w:p>
        </w:tc>
        <w:tc>
          <w:tcPr>
            <w:tcW w:w="2238" w:type="dxa"/>
            <w:tcBorders>
              <w:top w:val="single" w:sz="4" w:space="0" w:color="auto"/>
              <w:left w:val="single" w:sz="4" w:space="0" w:color="auto"/>
              <w:bottom w:val="single" w:sz="4" w:space="0" w:color="auto"/>
              <w:right w:val="single" w:sz="4" w:space="0" w:color="auto"/>
            </w:tcBorders>
          </w:tcPr>
          <w:p w14:paraId="02A76F54" w14:textId="77777777" w:rsidR="005136E8" w:rsidRPr="005136E8" w:rsidRDefault="005136E8" w:rsidP="005136E8">
            <w:pPr>
              <w:spacing w:after="0" w:line="240" w:lineRule="auto"/>
              <w:rPr>
                <w:rFonts w:eastAsia="AdvPSA35B"/>
                <w:sz w:val="16"/>
                <w:szCs w:val="16"/>
              </w:rPr>
            </w:pPr>
          </w:p>
          <w:p w14:paraId="6C66A2C2" w14:textId="77777777" w:rsidR="005136E8" w:rsidRPr="005136E8" w:rsidRDefault="00D636E7" w:rsidP="005136E8">
            <w:pPr>
              <w:rPr>
                <w:rFonts w:eastAsia="AdvPSA35B"/>
                <w:sz w:val="16"/>
              </w:rPr>
            </w:pPr>
            <w:r w:rsidRPr="00D636E7">
              <w:rPr>
                <w:rFonts w:eastAsia="AdvPSA35B"/>
                <w:sz w:val="16"/>
              </w:rPr>
              <w:t>The RT-PCR positive result in urine of 1 newborn with IgM neg status is unclear</w:t>
            </w:r>
          </w:p>
          <w:p w14:paraId="387EE3FE" w14:textId="61CBFDF4" w:rsidR="005136E8" w:rsidRPr="005136E8" w:rsidRDefault="005136E8" w:rsidP="002F59AF">
            <w:pPr>
              <w:rPr>
                <w:sz w:val="16"/>
                <w:szCs w:val="16"/>
                <w:lang w:val="de-DE"/>
              </w:rPr>
            </w:pPr>
            <w:r w:rsidRPr="005136E8">
              <w:rPr>
                <w:sz w:val="16"/>
                <w:szCs w:val="16"/>
                <w:lang w:val="de-DE"/>
              </w:rPr>
              <w:t xml:space="preserve">(Data duplicated in </w:t>
            </w:r>
            <w:r w:rsidR="00BF65BC" w:rsidRPr="005136E8">
              <w:rPr>
                <w:rFonts w:ascii="Times New Roman" w:hAnsi="Times New Roman"/>
                <w:color w:val="0000FF"/>
                <w:sz w:val="16"/>
                <w:szCs w:val="16"/>
                <w:u w:val="single"/>
                <w:lang w:val="de-DE"/>
              </w:rPr>
              <w:fldChar w:fldCharType="begin">
                <w:fldData xml:space="preserve">PEVuZE5vdGU+PENpdGU+PEF1dGhvcj5DYXN0aWxsby1Tb2xvcnphbm88L0F1dGhvcj48WWVhcj4y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</w:fldData>
              </w:fldChar>
            </w:r>
            <w:r w:rsidR="002F59AF">
              <w:rPr>
                <w:rFonts w:ascii="Times New Roman" w:hAnsi="Times New Roman"/>
                <w:color w:val="0000FF"/>
                <w:sz w:val="16"/>
                <w:szCs w:val="16"/>
                <w:u w:val="single"/>
                <w:lang w:val="de-DE"/>
              </w:rPr>
              <w:instrText xml:space="preserve"> ADDIN EN.CITE </w:instrText>
            </w:r>
            <w:r w:rsidR="002F59AF">
              <w:rPr>
                <w:rFonts w:ascii="Times New Roman" w:hAnsi="Times New Roman"/>
                <w:color w:val="0000FF"/>
                <w:sz w:val="16"/>
                <w:szCs w:val="16"/>
                <w:u w:val="single"/>
                <w:lang w:val="de-DE"/>
              </w:rPr>
              <w:fldChar w:fldCharType="begin">
                <w:fldData xml:space="preserve">PEVuZE5vdGU+PENpdGU+PEF1dGhvcj5DYXN0aWxsby1Tb2xvcnphbm88L0F1dGhvcj48WWVhcj4y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</w:fldData>
              </w:fldChar>
            </w:r>
            <w:r w:rsidR="002F59AF">
              <w:rPr>
                <w:rFonts w:ascii="Times New Roman" w:hAnsi="Times New Roman"/>
                <w:color w:val="0000FF"/>
                <w:sz w:val="16"/>
                <w:szCs w:val="16"/>
                <w:u w:val="single"/>
                <w:lang w:val="de-DE"/>
              </w:rPr>
              <w:instrText xml:space="preserve"> ADDIN EN.CITE.DATA </w:instrText>
            </w:r>
            <w:r w:rsidR="002F59AF">
              <w:rPr>
                <w:rFonts w:ascii="Times New Roman" w:hAnsi="Times New Roman"/>
                <w:color w:val="0000FF"/>
                <w:sz w:val="16"/>
                <w:szCs w:val="16"/>
                <w:u w:val="single"/>
                <w:lang w:val="de-DE"/>
              </w:rPr>
            </w:r>
            <w:r w:rsidR="002F59AF">
              <w:rPr>
                <w:rFonts w:ascii="Times New Roman" w:hAnsi="Times New Roman"/>
                <w:color w:val="0000FF"/>
                <w:sz w:val="16"/>
                <w:szCs w:val="16"/>
                <w:u w:val="single"/>
                <w:lang w:val="de-DE"/>
              </w:rPr>
              <w:fldChar w:fldCharType="end"/>
            </w:r>
            <w:r w:rsidR="00BF65BC" w:rsidRPr="005136E8">
              <w:rPr>
                <w:rFonts w:ascii="Times New Roman" w:hAnsi="Times New Roman"/>
                <w:color w:val="0000FF"/>
                <w:sz w:val="16"/>
                <w:szCs w:val="16"/>
                <w:u w:val="single"/>
                <w:lang w:val="de-DE"/>
              </w:rPr>
            </w:r>
            <w:r w:rsidR="00BF65BC" w:rsidRPr="005136E8">
              <w:rPr>
                <w:rFonts w:ascii="Times New Roman" w:hAnsi="Times New Roman"/>
                <w:color w:val="0000FF"/>
                <w:sz w:val="16"/>
                <w:szCs w:val="16"/>
                <w:u w:val="single"/>
                <w:lang w:val="de-DE"/>
              </w:rPr>
              <w:fldChar w:fldCharType="separate"/>
            </w:r>
            <w:r w:rsidR="002F59AF">
              <w:rPr>
                <w:rFonts w:ascii="Times New Roman" w:hAnsi="Times New Roman"/>
                <w:noProof/>
                <w:color w:val="0000FF"/>
                <w:sz w:val="16"/>
                <w:szCs w:val="16"/>
                <w:u w:val="single"/>
                <w:lang w:val="de-DE"/>
              </w:rPr>
              <w:t>[</w:t>
            </w:r>
            <w:hyperlink w:anchor="_ENREF_23" w:tooltip="Castillo-Solorzano, 2011 #154" w:history="1">
              <w:r w:rsidR="00152ACF">
                <w:rPr>
                  <w:rFonts w:ascii="Times New Roman" w:hAnsi="Times New Roman"/>
                  <w:noProof/>
                  <w:color w:val="0000FF"/>
                  <w:sz w:val="16"/>
                  <w:szCs w:val="16"/>
                  <w:u w:val="single"/>
                  <w:lang w:val="de-DE"/>
                </w:rPr>
                <w:t>23</w:t>
              </w:r>
            </w:hyperlink>
            <w:r w:rsidR="002F59AF">
              <w:rPr>
                <w:rFonts w:ascii="Times New Roman" w:hAnsi="Times New Roman"/>
                <w:noProof/>
                <w:color w:val="0000FF"/>
                <w:sz w:val="16"/>
                <w:szCs w:val="16"/>
                <w:u w:val="single"/>
                <w:lang w:val="de-DE"/>
              </w:rPr>
              <w:t>]</w:t>
            </w:r>
            <w:r w:rsidR="00BF65BC" w:rsidRPr="005136E8">
              <w:rPr>
                <w:rFonts w:ascii="Times New Roman" w:hAnsi="Times New Roman"/>
                <w:color w:val="0000FF"/>
                <w:sz w:val="16"/>
                <w:szCs w:val="16"/>
                <w:u w:val="single"/>
                <w:lang w:val="de-DE"/>
              </w:rPr>
              <w:fldChar w:fldCharType="end"/>
            </w:r>
            <w:r w:rsidRPr="005136E8">
              <w:rPr>
                <w:sz w:val="16"/>
                <w:szCs w:val="16"/>
                <w:lang w:val="de-DE"/>
              </w:rPr>
              <w:t>)</w:t>
            </w:r>
          </w:p>
        </w:tc>
      </w:tr>
      <w:tr w:rsidR="000F154E" w:rsidRPr="005136E8" w14:paraId="3C171127" w14:textId="77777777" w:rsidTr="00E930BF">
        <w:tc>
          <w:tcPr>
            <w:tcW w:w="1471" w:type="dxa"/>
            <w:tcBorders>
              <w:top w:val="single" w:sz="4" w:space="0" w:color="auto"/>
              <w:left w:val="single" w:sz="4" w:space="0" w:color="auto"/>
              <w:bottom w:val="single" w:sz="4" w:space="0" w:color="auto"/>
              <w:right w:val="single" w:sz="4" w:space="0" w:color="auto"/>
            </w:tcBorders>
            <w:hideMark/>
          </w:tcPr>
          <w:p w14:paraId="6D955478" w14:textId="7B352246" w:rsidR="004808FE" w:rsidRPr="005136E8" w:rsidRDefault="004808FE" w:rsidP="002F59AF">
            <w:pPr>
              <w:rPr>
                <w:b/>
                <w:sz w:val="16"/>
                <w:szCs w:val="16"/>
                <w:lang w:val="de-DE"/>
              </w:rPr>
            </w:pPr>
            <w:r w:rsidRPr="005136E8">
              <w:rPr>
                <w:b/>
                <w:sz w:val="16"/>
                <w:szCs w:val="16"/>
                <w:lang w:val="de-DE"/>
              </w:rPr>
              <w:lastRenderedPageBreak/>
              <w:t>da Silva e Sa, G. R., 2011</w:t>
            </w:r>
            <w:r w:rsidR="00BF65BC" w:rsidRPr="005136E8">
              <w:rPr>
                <w:rFonts w:ascii="Times New Roman" w:hAnsi="Times New Roman"/>
                <w:b/>
                <w:color w:val="0000FF"/>
                <w:sz w:val="16"/>
                <w:szCs w:val="16"/>
                <w:u w:val="single"/>
                <w:lang w:val="de-DE"/>
              </w:rPr>
              <w:fldChar w:fldCharType="begin">
                <w:fldData xml:space="preserve">PEVuZE5vdGU+PENpdGU+PEF1dGhvcj5kYSBTaWx2YSBlIFNhPC9BdXRob3I+PFllYXI+MjAxMTwv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</w:fldData>
              </w:fldChar>
            </w:r>
            <w:r w:rsidR="002F59AF">
              <w:rPr>
                <w:rFonts w:ascii="Times New Roman" w:hAnsi="Times New Roman"/>
                <w:b/>
                <w:color w:val="0000FF"/>
                <w:sz w:val="16"/>
                <w:szCs w:val="16"/>
                <w:u w:val="single"/>
                <w:lang w:val="de-DE"/>
              </w:rPr>
              <w:instrText xml:space="preserve"> ADDIN EN.CITE </w:instrText>
            </w:r>
            <w:r w:rsidR="002F59AF">
              <w:rPr>
                <w:rFonts w:ascii="Times New Roman" w:hAnsi="Times New Roman"/>
                <w:b/>
                <w:color w:val="0000FF"/>
                <w:sz w:val="16"/>
                <w:szCs w:val="16"/>
                <w:u w:val="single"/>
                <w:lang w:val="de-DE"/>
              </w:rPr>
              <w:fldChar w:fldCharType="begin">
                <w:fldData xml:space="preserve">PEVuZE5vdGU+PENpdGU+PEF1dGhvcj5kYSBTaWx2YSBlIFNhPC9BdXRob3I+PFllYXI+MjAxMTwv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</w:fldData>
              </w:fldChar>
            </w:r>
            <w:r w:rsidR="002F59AF">
              <w:rPr>
                <w:rFonts w:ascii="Times New Roman" w:hAnsi="Times New Roman"/>
                <w:b/>
                <w:color w:val="0000FF"/>
                <w:sz w:val="16"/>
                <w:szCs w:val="16"/>
                <w:u w:val="single"/>
                <w:lang w:val="de-DE"/>
              </w:rPr>
              <w:instrText xml:space="preserve"> ADDIN EN.CITE.DATA </w:instrText>
            </w:r>
            <w:r w:rsidR="002F59AF">
              <w:rPr>
                <w:rFonts w:ascii="Times New Roman" w:hAnsi="Times New Roman"/>
                <w:b/>
                <w:color w:val="0000FF"/>
                <w:sz w:val="16"/>
                <w:szCs w:val="16"/>
                <w:u w:val="single"/>
                <w:lang w:val="de-DE"/>
              </w:rPr>
            </w:r>
            <w:r w:rsidR="002F59AF">
              <w:rPr>
                <w:rFonts w:ascii="Times New Roman" w:hAnsi="Times New Roman"/>
                <w:b/>
                <w:color w:val="0000FF"/>
                <w:sz w:val="16"/>
                <w:szCs w:val="16"/>
                <w:u w:val="single"/>
                <w:lang w:val="de-DE"/>
              </w:rPr>
              <w:fldChar w:fldCharType="end"/>
            </w:r>
            <w:r w:rsidR="00BF65BC" w:rsidRPr="005136E8">
              <w:rPr>
                <w:rFonts w:ascii="Times New Roman" w:hAnsi="Times New Roman"/>
                <w:b/>
                <w:color w:val="0000FF"/>
                <w:sz w:val="16"/>
                <w:szCs w:val="16"/>
                <w:u w:val="single"/>
                <w:lang w:val="de-DE"/>
              </w:rPr>
            </w:r>
            <w:r w:rsidR="00BF65BC" w:rsidRPr="005136E8">
              <w:rPr>
                <w:rFonts w:ascii="Times New Roman" w:hAnsi="Times New Roman"/>
                <w:b/>
                <w:color w:val="0000FF"/>
                <w:sz w:val="16"/>
                <w:szCs w:val="16"/>
                <w:u w:val="single"/>
                <w:lang w:val="de-DE"/>
              </w:rPr>
              <w:fldChar w:fldCharType="separate"/>
            </w:r>
            <w:r w:rsidR="002F59AF">
              <w:rPr>
                <w:rFonts w:ascii="Times New Roman" w:hAnsi="Times New Roman"/>
                <w:b/>
                <w:noProof/>
                <w:color w:val="0000FF"/>
                <w:sz w:val="16"/>
                <w:szCs w:val="16"/>
                <w:u w:val="single"/>
                <w:lang w:val="de-DE"/>
              </w:rPr>
              <w:t>[</w:t>
            </w:r>
            <w:hyperlink w:anchor="_ENREF_24" w:tooltip="da Silva e Sa, 2011 #201" w:history="1">
              <w:r w:rsidR="00152ACF">
                <w:rPr>
                  <w:rFonts w:ascii="Times New Roman" w:hAnsi="Times New Roman"/>
                  <w:b/>
                  <w:noProof/>
                  <w:color w:val="0000FF"/>
                  <w:sz w:val="16"/>
                  <w:szCs w:val="16"/>
                  <w:u w:val="single"/>
                  <w:lang w:val="de-DE"/>
                </w:rPr>
                <w:t>24</w:t>
              </w:r>
            </w:hyperlink>
            <w:r w:rsidR="002F59AF">
              <w:rPr>
                <w:rFonts w:ascii="Times New Roman" w:hAnsi="Times New Roman"/>
                <w:b/>
                <w:noProof/>
                <w:color w:val="0000FF"/>
                <w:sz w:val="16"/>
                <w:szCs w:val="16"/>
                <w:u w:val="single"/>
                <w:lang w:val="de-DE"/>
              </w:rPr>
              <w:t>]</w:t>
            </w:r>
            <w:r w:rsidR="00BF65BC" w:rsidRPr="005136E8">
              <w:rPr>
                <w:rFonts w:ascii="Times New Roman" w:hAnsi="Times New Roman"/>
                <w:b/>
                <w:color w:val="0000FF"/>
                <w:sz w:val="16"/>
                <w:szCs w:val="16"/>
                <w:u w:val="single"/>
                <w:lang w:val="de-DE"/>
              </w:rPr>
              <w:fldChar w:fldCharType="end"/>
            </w:r>
          </w:p>
        </w:tc>
        <w:tc>
          <w:tcPr>
            <w:tcW w:w="1128" w:type="dxa"/>
            <w:tcBorders>
              <w:top w:val="single" w:sz="4" w:space="0" w:color="auto"/>
              <w:left w:val="single" w:sz="4" w:space="0" w:color="auto"/>
              <w:bottom w:val="single" w:sz="4" w:space="0" w:color="auto"/>
              <w:right w:val="single" w:sz="4" w:space="0" w:color="auto"/>
            </w:tcBorders>
            <w:hideMark/>
          </w:tcPr>
          <w:p w14:paraId="14D66FEA" w14:textId="77777777" w:rsidR="004808FE" w:rsidRPr="005136E8" w:rsidRDefault="004808FE" w:rsidP="004808FE">
            <w:pPr>
              <w:spacing w:after="0"/>
              <w:rPr>
                <w:sz w:val="16"/>
                <w:szCs w:val="16"/>
              </w:rPr>
            </w:pPr>
            <w:r w:rsidRPr="00D636E7">
              <w:rPr>
                <w:sz w:val="16"/>
                <w:szCs w:val="16"/>
              </w:rPr>
              <w:t>Brazil, Rio de Janeiro, 2001- 2002, Journal article</w:t>
            </w:r>
          </w:p>
        </w:tc>
        <w:tc>
          <w:tcPr>
            <w:tcW w:w="1426" w:type="dxa"/>
            <w:tcBorders>
              <w:top w:val="single" w:sz="4" w:space="0" w:color="auto"/>
              <w:left w:val="single" w:sz="4" w:space="0" w:color="auto"/>
              <w:bottom w:val="single" w:sz="4" w:space="0" w:color="auto"/>
              <w:right w:val="single" w:sz="4" w:space="0" w:color="auto"/>
            </w:tcBorders>
            <w:hideMark/>
          </w:tcPr>
          <w:p w14:paraId="01902247" w14:textId="77777777" w:rsidR="004808FE" w:rsidRDefault="004808FE" w:rsidP="004808FE">
            <w:pPr>
              <w:autoSpaceDE w:val="0"/>
              <w:autoSpaceDN w:val="0"/>
              <w:spacing w:after="0" w:line="240" w:lineRule="auto"/>
              <w:rPr>
                <w:sz w:val="16"/>
                <w:szCs w:val="16"/>
              </w:rPr>
            </w:pPr>
            <w:r w:rsidRPr="00D636E7">
              <w:rPr>
                <w:sz w:val="16"/>
                <w:szCs w:val="16"/>
              </w:rPr>
              <w:t>MR vaccine</w:t>
            </w:r>
          </w:p>
          <w:p w14:paraId="117FAF19" w14:textId="77777777" w:rsidR="004808FE" w:rsidRPr="005136E8" w:rsidRDefault="004808FE" w:rsidP="004808FE">
            <w:pPr>
              <w:autoSpaceDE w:val="0"/>
              <w:autoSpaceDN w:val="0"/>
              <w:spacing w:after="0" w:line="240" w:lineRule="auto"/>
              <w:rPr>
                <w:sz w:val="16"/>
                <w:szCs w:val="16"/>
              </w:rPr>
            </w:pPr>
            <w:r w:rsidRPr="00D636E7">
              <w:rPr>
                <w:sz w:val="16"/>
                <w:szCs w:val="16"/>
              </w:rPr>
              <w:t>RA</w:t>
            </w:r>
            <w:r w:rsidRPr="00D636E7">
              <w:rPr>
                <w:rFonts w:cs="Palatino-Roman"/>
                <w:sz w:val="16"/>
                <w:szCs w:val="16"/>
              </w:rPr>
              <w:t xml:space="preserve"> </w:t>
            </w:r>
            <w:r w:rsidRPr="00D636E7">
              <w:rPr>
                <w:sz w:val="16"/>
                <w:szCs w:val="16"/>
              </w:rPr>
              <w:t xml:space="preserve">27/3 </w:t>
            </w:r>
          </w:p>
          <w:p w14:paraId="6A6D197D" w14:textId="77777777" w:rsidR="004808FE" w:rsidRPr="005136E8" w:rsidRDefault="004808FE" w:rsidP="004808FE">
            <w:pPr>
              <w:spacing w:after="0" w:line="240" w:lineRule="auto"/>
              <w:rPr>
                <w:sz w:val="16"/>
                <w:szCs w:val="16"/>
              </w:rPr>
            </w:pPr>
            <w:r w:rsidRPr="00D636E7">
              <w:rPr>
                <w:sz w:val="16"/>
                <w:szCs w:val="16"/>
              </w:rPr>
              <w:t xml:space="preserve"> mass vaccination 12-39 year old women in the state of Rio de Janeiro</w:t>
            </w:r>
          </w:p>
        </w:tc>
        <w:tc>
          <w:tcPr>
            <w:tcW w:w="2090" w:type="dxa"/>
            <w:tcBorders>
              <w:top w:val="single" w:sz="4" w:space="0" w:color="auto"/>
              <w:left w:val="single" w:sz="4" w:space="0" w:color="auto"/>
              <w:bottom w:val="single" w:sz="4" w:space="0" w:color="auto"/>
              <w:right w:val="single" w:sz="4" w:space="0" w:color="auto"/>
            </w:tcBorders>
            <w:hideMark/>
          </w:tcPr>
          <w:p w14:paraId="7677B9B8" w14:textId="77777777" w:rsidR="004808FE" w:rsidRPr="005136E8" w:rsidRDefault="004808FE" w:rsidP="004808FE">
            <w:pPr>
              <w:spacing w:after="0"/>
              <w:rPr>
                <w:sz w:val="16"/>
                <w:szCs w:val="16"/>
              </w:rPr>
            </w:pPr>
            <w:r w:rsidRPr="00D636E7">
              <w:rPr>
                <w:sz w:val="16"/>
                <w:szCs w:val="16"/>
              </w:rPr>
              <w:t xml:space="preserve">217 (12.6%) susc. with known outcomes; </w:t>
            </w:r>
          </w:p>
          <w:p w14:paraId="6A1CC02D" w14:textId="77777777" w:rsidR="004808FE" w:rsidRPr="005136E8" w:rsidRDefault="004808FE" w:rsidP="004808FE">
            <w:pPr>
              <w:spacing w:after="0"/>
              <w:rPr>
                <w:sz w:val="16"/>
                <w:szCs w:val="16"/>
              </w:rPr>
            </w:pPr>
            <w:r w:rsidRPr="00D636E7">
              <w:rPr>
                <w:sz w:val="16"/>
                <w:szCs w:val="16"/>
              </w:rPr>
              <w:t>316 (13.8%) immune,</w:t>
            </w:r>
          </w:p>
          <w:p w14:paraId="6C0573C2" w14:textId="77777777" w:rsidR="004808FE" w:rsidRPr="005136E8" w:rsidRDefault="004808FE" w:rsidP="004808FE">
            <w:pPr>
              <w:spacing w:after="0"/>
              <w:rPr>
                <w:sz w:val="16"/>
                <w:szCs w:val="16"/>
              </w:rPr>
            </w:pPr>
            <w:r w:rsidRPr="00D636E7">
              <w:rPr>
                <w:sz w:val="16"/>
                <w:szCs w:val="16"/>
              </w:rPr>
              <w:t xml:space="preserve">1576 (68.8%) indeterminate, </w:t>
            </w:r>
          </w:p>
          <w:p w14:paraId="2836CB85" w14:textId="77777777" w:rsidR="004808FE" w:rsidRPr="005136E8" w:rsidRDefault="004808FE" w:rsidP="004808FE">
            <w:pPr>
              <w:spacing w:after="0"/>
              <w:rPr>
                <w:sz w:val="16"/>
                <w:szCs w:val="16"/>
              </w:rPr>
            </w:pPr>
            <w:r w:rsidRPr="00D636E7">
              <w:rPr>
                <w:sz w:val="16"/>
                <w:szCs w:val="16"/>
              </w:rPr>
              <w:t>8 (0.3%) ineligible, and 104 (4.5%) lost to follow-up tested &gt;30 days after vaccination</w:t>
            </w:r>
          </w:p>
          <w:p w14:paraId="592A7279" w14:textId="77777777" w:rsidR="004808FE" w:rsidRPr="005136E8" w:rsidRDefault="004808FE" w:rsidP="004808FE">
            <w:pPr>
              <w:spacing w:after="0"/>
              <w:rPr>
                <w:sz w:val="16"/>
                <w:szCs w:val="16"/>
              </w:rPr>
            </w:pPr>
          </w:p>
        </w:tc>
        <w:tc>
          <w:tcPr>
            <w:tcW w:w="1287" w:type="dxa"/>
            <w:tcBorders>
              <w:top w:val="single" w:sz="4" w:space="0" w:color="auto"/>
              <w:left w:val="single" w:sz="4" w:space="0" w:color="auto"/>
              <w:bottom w:val="single" w:sz="4" w:space="0" w:color="auto"/>
              <w:right w:val="single" w:sz="4" w:space="0" w:color="auto"/>
            </w:tcBorders>
            <w:hideMark/>
          </w:tcPr>
          <w:p w14:paraId="4C767EE6" w14:textId="77777777" w:rsidR="004808FE" w:rsidRPr="005136E8" w:rsidRDefault="004808FE" w:rsidP="004808FE">
            <w:pPr>
              <w:spacing w:after="0"/>
              <w:rPr>
                <w:sz w:val="16"/>
                <w:szCs w:val="16"/>
              </w:rPr>
            </w:pPr>
            <w:r w:rsidRPr="00D636E7">
              <w:rPr>
                <w:sz w:val="16"/>
                <w:szCs w:val="16"/>
              </w:rPr>
              <w:t>Gestational age at vaccination available for 1070 women, 65.1% 1</w:t>
            </w:r>
            <w:r w:rsidRPr="00D636E7">
              <w:rPr>
                <w:sz w:val="16"/>
                <w:szCs w:val="16"/>
                <w:vertAlign w:val="superscript"/>
              </w:rPr>
              <w:t>st</w:t>
            </w:r>
            <w:r w:rsidRPr="00D636E7">
              <w:rPr>
                <w:sz w:val="16"/>
                <w:szCs w:val="16"/>
              </w:rPr>
              <w:t xml:space="preserve"> trimester</w:t>
            </w:r>
          </w:p>
          <w:p w14:paraId="78EF0974" w14:textId="77777777" w:rsidR="004808FE" w:rsidRPr="005136E8" w:rsidRDefault="004808FE" w:rsidP="004808FE">
            <w:pPr>
              <w:spacing w:after="0"/>
              <w:rPr>
                <w:sz w:val="16"/>
                <w:szCs w:val="16"/>
                <w:lang w:val="de-DE"/>
              </w:rPr>
            </w:pPr>
            <w:r w:rsidRPr="00D636E7">
              <w:rPr>
                <w:sz w:val="16"/>
                <w:szCs w:val="16"/>
              </w:rPr>
              <w:t xml:space="preserve">among susc., 64.5% vaccinated &lt;5 weeks gestational age, rest &gt;5 weeks.  </w:t>
            </w:r>
            <w:r w:rsidRPr="005136E8">
              <w:rPr>
                <w:sz w:val="16"/>
                <w:szCs w:val="16"/>
                <w:lang w:val="de-DE"/>
              </w:rPr>
              <w:t>In 15.5% of the women vaccination was prior to pregnancy.</w:t>
            </w:r>
          </w:p>
        </w:tc>
        <w:tc>
          <w:tcPr>
            <w:tcW w:w="2241" w:type="dxa"/>
            <w:tcBorders>
              <w:top w:val="single" w:sz="4" w:space="0" w:color="auto"/>
              <w:left w:val="single" w:sz="4" w:space="0" w:color="auto"/>
              <w:bottom w:val="single" w:sz="4" w:space="0" w:color="auto"/>
              <w:right w:val="single" w:sz="4" w:space="0" w:color="auto"/>
            </w:tcBorders>
            <w:hideMark/>
          </w:tcPr>
          <w:p w14:paraId="054AA76C" w14:textId="77777777" w:rsidR="004808FE" w:rsidRPr="005136E8" w:rsidRDefault="004808FE" w:rsidP="004808FE">
            <w:pPr>
              <w:spacing w:after="0"/>
              <w:rPr>
                <w:sz w:val="16"/>
                <w:szCs w:val="16"/>
              </w:rPr>
            </w:pPr>
            <w:r w:rsidRPr="00D636E7">
              <w:rPr>
                <w:sz w:val="16"/>
                <w:szCs w:val="16"/>
              </w:rPr>
              <w:t>1636 (71.4%) pregnancy outcomes known.</w:t>
            </w:r>
          </w:p>
          <w:p w14:paraId="1C058C84" w14:textId="77777777" w:rsidR="004808FE" w:rsidRPr="005136E8" w:rsidRDefault="004808FE" w:rsidP="004808FE">
            <w:pPr>
              <w:spacing w:after="0"/>
              <w:rPr>
                <w:sz w:val="16"/>
                <w:szCs w:val="16"/>
              </w:rPr>
            </w:pPr>
            <w:r w:rsidRPr="00D636E7">
              <w:rPr>
                <w:sz w:val="16"/>
                <w:szCs w:val="16"/>
              </w:rPr>
              <w:t>9 Infants with CRI followed up for 1 year</w:t>
            </w:r>
          </w:p>
          <w:p w14:paraId="1BEC52DC" w14:textId="77777777" w:rsidR="004808FE" w:rsidRPr="005136E8" w:rsidRDefault="004808FE" w:rsidP="004808FE">
            <w:pPr>
              <w:autoSpaceDE w:val="0"/>
              <w:autoSpaceDN w:val="0"/>
              <w:spacing w:after="0" w:line="240" w:lineRule="auto"/>
              <w:rPr>
                <w:sz w:val="16"/>
                <w:szCs w:val="16"/>
              </w:rPr>
            </w:pPr>
            <w:r w:rsidRPr="00D636E7">
              <w:rPr>
                <w:sz w:val="16"/>
                <w:szCs w:val="16"/>
              </w:rPr>
              <w:t>IgM negative</w:t>
            </w:r>
          </w:p>
          <w:p w14:paraId="54339085" w14:textId="77777777" w:rsidR="004808FE" w:rsidRPr="005136E8" w:rsidRDefault="004808FE" w:rsidP="004808FE">
            <w:pPr>
              <w:autoSpaceDE w:val="0"/>
              <w:autoSpaceDN w:val="0"/>
              <w:spacing w:after="0" w:line="240" w:lineRule="auto"/>
              <w:rPr>
                <w:sz w:val="16"/>
                <w:szCs w:val="16"/>
              </w:rPr>
            </w:pPr>
            <w:r w:rsidRPr="00D636E7">
              <w:rPr>
                <w:sz w:val="16"/>
                <w:szCs w:val="16"/>
              </w:rPr>
              <w:t>infants were only observed if they had a malformation consistent with CRS and/or prematurity and/or low birth</w:t>
            </w:r>
          </w:p>
          <w:p w14:paraId="593C2CE9" w14:textId="2C97F17F" w:rsidR="004808FE" w:rsidRPr="005136E8" w:rsidRDefault="004808FE" w:rsidP="004808FE">
            <w:pPr>
              <w:spacing w:after="0"/>
              <w:rPr>
                <w:sz w:val="16"/>
                <w:szCs w:val="16"/>
              </w:rPr>
            </w:pPr>
            <w:r w:rsidRPr="00D636E7">
              <w:rPr>
                <w:sz w:val="16"/>
                <w:szCs w:val="16"/>
              </w:rPr>
              <w:t xml:space="preserve">weight, with a second blood sample collected to assess IgG </w:t>
            </w:r>
            <w:r w:rsidR="00395D0B" w:rsidRPr="00D636E7">
              <w:rPr>
                <w:sz w:val="16"/>
                <w:szCs w:val="16"/>
              </w:rPr>
              <w:t>titres</w:t>
            </w:r>
          </w:p>
        </w:tc>
        <w:tc>
          <w:tcPr>
            <w:tcW w:w="2673" w:type="dxa"/>
            <w:tcBorders>
              <w:top w:val="single" w:sz="4" w:space="0" w:color="auto"/>
              <w:left w:val="single" w:sz="4" w:space="0" w:color="auto"/>
              <w:bottom w:val="single" w:sz="4" w:space="0" w:color="auto"/>
              <w:right w:val="single" w:sz="4" w:space="0" w:color="auto"/>
            </w:tcBorders>
            <w:hideMark/>
          </w:tcPr>
          <w:p w14:paraId="7493C460" w14:textId="77777777" w:rsidR="004808FE" w:rsidRPr="005136E8" w:rsidRDefault="004808FE" w:rsidP="004808FE">
            <w:pPr>
              <w:spacing w:after="0"/>
              <w:rPr>
                <w:rFonts w:eastAsia="AdvPSA35B"/>
                <w:b/>
                <w:sz w:val="16"/>
                <w:szCs w:val="16"/>
              </w:rPr>
            </w:pPr>
            <w:r w:rsidRPr="00D636E7">
              <w:rPr>
                <w:rFonts w:eastAsia="AdvPSA35B"/>
                <w:b/>
                <w:sz w:val="16"/>
                <w:szCs w:val="16"/>
              </w:rPr>
              <w:t>Data duplicated in Castillo-Solorzano</w:t>
            </w:r>
          </w:p>
          <w:p w14:paraId="63E19FFE" w14:textId="77777777" w:rsidR="004808FE" w:rsidRPr="005136E8" w:rsidRDefault="004808FE" w:rsidP="004808FE">
            <w:pPr>
              <w:spacing w:after="0"/>
              <w:rPr>
                <w:b/>
                <w:sz w:val="16"/>
                <w:szCs w:val="16"/>
              </w:rPr>
            </w:pPr>
            <w:r w:rsidRPr="00D636E7">
              <w:rPr>
                <w:b/>
                <w:sz w:val="16"/>
                <w:szCs w:val="16"/>
              </w:rPr>
              <w:t>0 CRS</w:t>
            </w:r>
          </w:p>
          <w:p w14:paraId="61C3BCB2" w14:textId="77777777" w:rsidR="004808FE" w:rsidRPr="005136E8" w:rsidRDefault="004808FE" w:rsidP="004808FE">
            <w:pPr>
              <w:spacing w:after="0"/>
              <w:rPr>
                <w:b/>
                <w:sz w:val="16"/>
                <w:szCs w:val="16"/>
              </w:rPr>
            </w:pPr>
            <w:r w:rsidRPr="00D636E7">
              <w:rPr>
                <w:b/>
                <w:sz w:val="16"/>
                <w:szCs w:val="16"/>
              </w:rPr>
              <w:t xml:space="preserve">9 (0.6%) CRI </w:t>
            </w:r>
          </w:p>
          <w:p w14:paraId="2D2AE84F" w14:textId="77777777" w:rsidR="004808FE" w:rsidRPr="005136E8" w:rsidRDefault="004808FE" w:rsidP="004808FE">
            <w:pPr>
              <w:spacing w:after="0"/>
              <w:rPr>
                <w:sz w:val="16"/>
                <w:szCs w:val="16"/>
              </w:rPr>
            </w:pPr>
            <w:r w:rsidRPr="00D636E7">
              <w:rPr>
                <w:sz w:val="16"/>
                <w:szCs w:val="16"/>
              </w:rPr>
              <w:t>5/196 (2.6%) susc.</w:t>
            </w:r>
          </w:p>
          <w:p w14:paraId="621EEAE6" w14:textId="77777777" w:rsidR="004808FE" w:rsidRPr="005136E8" w:rsidRDefault="004808FE" w:rsidP="004808FE">
            <w:pPr>
              <w:spacing w:after="0"/>
              <w:rPr>
                <w:sz w:val="16"/>
                <w:szCs w:val="16"/>
              </w:rPr>
            </w:pPr>
            <w:r w:rsidRPr="00D636E7">
              <w:rPr>
                <w:sz w:val="16"/>
                <w:szCs w:val="16"/>
              </w:rPr>
              <w:t>0/51 (0%) immune</w:t>
            </w:r>
          </w:p>
          <w:p w14:paraId="57266F57" w14:textId="77777777" w:rsidR="004808FE" w:rsidRPr="005136E8" w:rsidRDefault="004808FE" w:rsidP="004808FE">
            <w:pPr>
              <w:spacing w:after="0"/>
              <w:rPr>
                <w:sz w:val="16"/>
                <w:szCs w:val="16"/>
              </w:rPr>
            </w:pPr>
            <w:r w:rsidRPr="00D636E7">
              <w:rPr>
                <w:sz w:val="16"/>
                <w:szCs w:val="16"/>
              </w:rPr>
              <w:t>2/742 (0.3%)Indeterminate</w:t>
            </w:r>
          </w:p>
          <w:p w14:paraId="788A4B1F" w14:textId="77777777" w:rsidR="004808FE" w:rsidRPr="005136E8" w:rsidRDefault="004808FE" w:rsidP="004808FE">
            <w:pPr>
              <w:spacing w:after="0"/>
              <w:rPr>
                <w:b/>
                <w:sz w:val="16"/>
                <w:szCs w:val="16"/>
              </w:rPr>
            </w:pPr>
            <w:r w:rsidRPr="00D636E7">
              <w:rPr>
                <w:sz w:val="16"/>
                <w:szCs w:val="16"/>
              </w:rPr>
              <w:t>2/531 (0.4%) Unknown</w:t>
            </w:r>
          </w:p>
          <w:p w14:paraId="6C70E164" w14:textId="77777777" w:rsidR="004808FE" w:rsidRPr="005136E8" w:rsidRDefault="004808FE" w:rsidP="004808FE">
            <w:pPr>
              <w:spacing w:after="0"/>
              <w:rPr>
                <w:sz w:val="16"/>
                <w:szCs w:val="16"/>
              </w:rPr>
            </w:pPr>
            <w:r w:rsidRPr="00D636E7">
              <w:rPr>
                <w:b/>
                <w:sz w:val="16"/>
                <w:szCs w:val="16"/>
              </w:rPr>
              <w:t>7 (0.4%) Stillbirth:</w:t>
            </w:r>
            <w:r w:rsidRPr="00D636E7">
              <w:rPr>
                <w:sz w:val="16"/>
                <w:szCs w:val="16"/>
              </w:rPr>
              <w:t xml:space="preserve"> </w:t>
            </w:r>
          </w:p>
          <w:p w14:paraId="4183A05B" w14:textId="5AA0DC5D" w:rsidR="004808FE" w:rsidRPr="005136E8" w:rsidRDefault="004808FE" w:rsidP="004808FE">
            <w:pPr>
              <w:spacing w:after="0"/>
              <w:rPr>
                <w:sz w:val="16"/>
                <w:szCs w:val="16"/>
              </w:rPr>
            </w:pPr>
            <w:r w:rsidRPr="00D636E7">
              <w:rPr>
                <w:sz w:val="16"/>
                <w:szCs w:val="16"/>
              </w:rPr>
              <w:t>2/217 (0.9%) susc</w:t>
            </w:r>
            <w:r w:rsidR="0003140F">
              <w:rPr>
                <w:sz w:val="16"/>
                <w:szCs w:val="16"/>
              </w:rPr>
              <w:t>.</w:t>
            </w:r>
          </w:p>
          <w:p w14:paraId="71AB939B" w14:textId="77777777" w:rsidR="004808FE" w:rsidRPr="005136E8" w:rsidRDefault="004808FE" w:rsidP="004808FE">
            <w:pPr>
              <w:spacing w:after="0"/>
              <w:rPr>
                <w:sz w:val="16"/>
                <w:szCs w:val="16"/>
              </w:rPr>
            </w:pPr>
            <w:r w:rsidRPr="00D636E7">
              <w:rPr>
                <w:sz w:val="16"/>
                <w:szCs w:val="16"/>
              </w:rPr>
              <w:t>0/59 (0%) immune</w:t>
            </w:r>
          </w:p>
          <w:p w14:paraId="5E4A8543" w14:textId="77777777" w:rsidR="004808FE" w:rsidRPr="005136E8" w:rsidRDefault="004808FE" w:rsidP="004808FE">
            <w:pPr>
              <w:spacing w:after="0"/>
              <w:rPr>
                <w:sz w:val="16"/>
                <w:szCs w:val="16"/>
              </w:rPr>
            </w:pPr>
            <w:r w:rsidRPr="00D636E7">
              <w:rPr>
                <w:sz w:val="16"/>
                <w:szCs w:val="16"/>
              </w:rPr>
              <w:t>4/794 (0.5%) indeterminate</w:t>
            </w:r>
          </w:p>
          <w:p w14:paraId="6BE7412A" w14:textId="77777777" w:rsidR="004808FE" w:rsidRPr="005136E8" w:rsidRDefault="004808FE" w:rsidP="004808FE">
            <w:pPr>
              <w:spacing w:after="0"/>
              <w:rPr>
                <w:sz w:val="16"/>
                <w:szCs w:val="16"/>
              </w:rPr>
            </w:pPr>
            <w:r w:rsidRPr="00D636E7">
              <w:rPr>
                <w:sz w:val="16"/>
                <w:szCs w:val="16"/>
              </w:rPr>
              <w:t>1/566 (0.2%) unknown</w:t>
            </w:r>
          </w:p>
          <w:p w14:paraId="21BBE2B1" w14:textId="77777777" w:rsidR="004808FE" w:rsidRPr="005136E8" w:rsidRDefault="004808FE" w:rsidP="004808FE">
            <w:pPr>
              <w:spacing w:after="0"/>
              <w:rPr>
                <w:sz w:val="16"/>
                <w:szCs w:val="16"/>
              </w:rPr>
            </w:pPr>
            <w:r w:rsidRPr="00D636E7">
              <w:rPr>
                <w:b/>
                <w:sz w:val="16"/>
                <w:szCs w:val="16"/>
              </w:rPr>
              <w:t>52 (3.2%) Miscarriage:</w:t>
            </w:r>
            <w:r w:rsidRPr="00D636E7">
              <w:rPr>
                <w:sz w:val="16"/>
                <w:szCs w:val="16"/>
              </w:rPr>
              <w:t xml:space="preserve"> </w:t>
            </w:r>
          </w:p>
          <w:p w14:paraId="3FF472A6" w14:textId="25565C1F" w:rsidR="004808FE" w:rsidRPr="005136E8" w:rsidRDefault="004808FE" w:rsidP="004808FE">
            <w:pPr>
              <w:spacing w:after="0"/>
              <w:rPr>
                <w:sz w:val="16"/>
                <w:szCs w:val="16"/>
                <w:lang w:val="de-DE"/>
              </w:rPr>
            </w:pPr>
            <w:r w:rsidRPr="005136E8">
              <w:rPr>
                <w:sz w:val="16"/>
                <w:szCs w:val="16"/>
                <w:lang w:val="de-DE"/>
              </w:rPr>
              <w:t>10/217 (4.6%) susc</w:t>
            </w:r>
            <w:r w:rsidR="0003140F">
              <w:rPr>
                <w:sz w:val="16"/>
                <w:szCs w:val="16"/>
                <w:lang w:val="de-DE"/>
              </w:rPr>
              <w:t>.</w:t>
            </w:r>
          </w:p>
          <w:p w14:paraId="1FDF15AF" w14:textId="77777777" w:rsidR="004808FE" w:rsidRPr="005136E8" w:rsidRDefault="004808FE" w:rsidP="004808FE">
            <w:pPr>
              <w:spacing w:after="0"/>
              <w:rPr>
                <w:sz w:val="16"/>
                <w:szCs w:val="16"/>
                <w:lang w:val="de-DE"/>
              </w:rPr>
            </w:pPr>
            <w:r w:rsidRPr="005136E8">
              <w:rPr>
                <w:sz w:val="16"/>
                <w:szCs w:val="16"/>
                <w:lang w:val="de-DE"/>
              </w:rPr>
              <w:t xml:space="preserve">5/59 (8.5%) immune </w:t>
            </w:r>
          </w:p>
          <w:p w14:paraId="4C4FAA13" w14:textId="77777777" w:rsidR="004808FE" w:rsidRPr="005136E8" w:rsidRDefault="004808FE" w:rsidP="004808FE">
            <w:pPr>
              <w:spacing w:after="0"/>
              <w:rPr>
                <w:sz w:val="16"/>
                <w:szCs w:val="16"/>
                <w:lang w:val="de-DE"/>
              </w:rPr>
            </w:pPr>
            <w:r w:rsidRPr="005136E8">
              <w:rPr>
                <w:sz w:val="16"/>
                <w:szCs w:val="16"/>
                <w:lang w:val="de-DE"/>
              </w:rPr>
              <w:t>18/794 (2.3%) indeterminate</w:t>
            </w:r>
          </w:p>
          <w:p w14:paraId="273C6A07" w14:textId="77777777" w:rsidR="004808FE" w:rsidRPr="005136E8" w:rsidRDefault="004808FE" w:rsidP="004808FE">
            <w:pPr>
              <w:spacing w:after="0"/>
              <w:rPr>
                <w:sz w:val="16"/>
                <w:szCs w:val="16"/>
                <w:lang w:val="de-DE"/>
              </w:rPr>
            </w:pPr>
            <w:r w:rsidRPr="005136E8">
              <w:rPr>
                <w:sz w:val="16"/>
                <w:szCs w:val="16"/>
                <w:lang w:val="de-DE"/>
              </w:rPr>
              <w:t>19/566 (3.4%)unknown</w:t>
            </w:r>
          </w:p>
          <w:p w14:paraId="53BC6130" w14:textId="77777777" w:rsidR="004808FE" w:rsidRPr="005136E8" w:rsidRDefault="004808FE" w:rsidP="004808FE">
            <w:pPr>
              <w:spacing w:after="0"/>
              <w:rPr>
                <w:sz w:val="16"/>
                <w:szCs w:val="16"/>
                <w:lang w:val="de-DE"/>
              </w:rPr>
            </w:pPr>
          </w:p>
        </w:tc>
        <w:tc>
          <w:tcPr>
            <w:tcW w:w="1310" w:type="dxa"/>
            <w:tcBorders>
              <w:top w:val="single" w:sz="4" w:space="0" w:color="auto"/>
              <w:left w:val="single" w:sz="4" w:space="0" w:color="auto"/>
              <w:bottom w:val="single" w:sz="4" w:space="0" w:color="auto"/>
              <w:right w:val="single" w:sz="4" w:space="0" w:color="auto"/>
            </w:tcBorders>
            <w:hideMark/>
          </w:tcPr>
          <w:p w14:paraId="7CE955AF" w14:textId="77777777" w:rsidR="004808FE" w:rsidRPr="005136E8" w:rsidRDefault="004808FE" w:rsidP="004808FE">
            <w:pPr>
              <w:rPr>
                <w:sz w:val="16"/>
                <w:szCs w:val="16"/>
              </w:rPr>
            </w:pPr>
            <w:r w:rsidRPr="00D636E7">
              <w:rPr>
                <w:sz w:val="16"/>
                <w:szCs w:val="16"/>
              </w:rPr>
              <w:t>Yes, identified through genotypical characterization.</w:t>
            </w:r>
          </w:p>
        </w:tc>
        <w:tc>
          <w:tcPr>
            <w:tcW w:w="2238" w:type="dxa"/>
            <w:tcBorders>
              <w:top w:val="single" w:sz="4" w:space="0" w:color="auto"/>
              <w:left w:val="single" w:sz="4" w:space="0" w:color="auto"/>
              <w:bottom w:val="single" w:sz="4" w:space="0" w:color="auto"/>
              <w:right w:val="single" w:sz="4" w:space="0" w:color="auto"/>
            </w:tcBorders>
          </w:tcPr>
          <w:p w14:paraId="1E892651" w14:textId="596F3FB0" w:rsidR="004808FE" w:rsidRPr="005136E8" w:rsidRDefault="004808FE" w:rsidP="004808FE">
            <w:pPr>
              <w:spacing w:after="0"/>
              <w:rPr>
                <w:sz w:val="16"/>
                <w:szCs w:val="16"/>
              </w:rPr>
            </w:pPr>
            <w:r w:rsidRPr="005136E8">
              <w:rPr>
                <w:sz w:val="16"/>
                <w:szCs w:val="16"/>
                <w:lang w:val="en-US"/>
              </w:rPr>
              <w:t xml:space="preserve">Other references refer to this </w:t>
            </w:r>
            <w:r w:rsidR="00BF65BC" w:rsidRPr="005136E8">
              <w:rPr>
                <w:rFonts w:ascii="Times New Roman" w:hAnsi="Times New Roman"/>
                <w:color w:val="0000FF"/>
                <w:sz w:val="16"/>
                <w:szCs w:val="16"/>
                <w:u w:val="single"/>
                <w:lang w:val="de-DE"/>
              </w:rPr>
              <w:fldChar w:fldCharType="begin">
                <w:fldData xml:space="preserve">PEVuZE5vdGU+PENpdGU+PEF1dGhvcj5kYSBTaWx2YSBlIFNhPC9BdXRob3I+PFllYXI+MjAwNjwv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</w:fldData>
              </w:fldChar>
            </w:r>
            <w:r w:rsidR="002F59AF">
              <w:rPr>
                <w:rFonts w:ascii="Times New Roman" w:hAnsi="Times New Roman"/>
                <w:color w:val="0000FF"/>
                <w:sz w:val="16"/>
                <w:szCs w:val="16"/>
                <w:u w:val="single"/>
                <w:lang w:val="de-DE"/>
              </w:rPr>
              <w:instrText xml:space="preserve"> ADDIN EN.CITE </w:instrText>
            </w:r>
            <w:r w:rsidR="002F59AF">
              <w:rPr>
                <w:rFonts w:ascii="Times New Roman" w:hAnsi="Times New Roman"/>
                <w:color w:val="0000FF"/>
                <w:sz w:val="16"/>
                <w:szCs w:val="16"/>
                <w:u w:val="single"/>
                <w:lang w:val="de-DE"/>
              </w:rPr>
              <w:fldChar w:fldCharType="begin">
                <w:fldData xml:space="preserve">PEVuZE5vdGU+PENpdGU+PEF1dGhvcj5kYSBTaWx2YSBlIFNhPC9BdXRob3I+PFllYXI+MjAwNjwv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</w:fldData>
              </w:fldChar>
            </w:r>
            <w:r w:rsidR="002F59AF">
              <w:rPr>
                <w:rFonts w:ascii="Times New Roman" w:hAnsi="Times New Roman"/>
                <w:color w:val="0000FF"/>
                <w:sz w:val="16"/>
                <w:szCs w:val="16"/>
                <w:u w:val="single"/>
                <w:lang w:val="de-DE"/>
              </w:rPr>
              <w:instrText xml:space="preserve"> ADDIN EN.CITE.DATA </w:instrText>
            </w:r>
            <w:r w:rsidR="002F59AF">
              <w:rPr>
                <w:rFonts w:ascii="Times New Roman" w:hAnsi="Times New Roman"/>
                <w:color w:val="0000FF"/>
                <w:sz w:val="16"/>
                <w:szCs w:val="16"/>
                <w:u w:val="single"/>
                <w:lang w:val="de-DE"/>
              </w:rPr>
            </w:r>
            <w:r w:rsidR="002F59AF">
              <w:rPr>
                <w:rFonts w:ascii="Times New Roman" w:hAnsi="Times New Roman"/>
                <w:color w:val="0000FF"/>
                <w:sz w:val="16"/>
                <w:szCs w:val="16"/>
                <w:u w:val="single"/>
                <w:lang w:val="de-DE"/>
              </w:rPr>
              <w:fldChar w:fldCharType="end"/>
            </w:r>
            <w:r w:rsidR="00BF65BC" w:rsidRPr="005136E8">
              <w:rPr>
                <w:rFonts w:ascii="Times New Roman" w:hAnsi="Times New Roman"/>
                <w:color w:val="0000FF"/>
                <w:sz w:val="16"/>
                <w:szCs w:val="16"/>
                <w:u w:val="single"/>
                <w:lang w:val="de-DE"/>
              </w:rPr>
            </w:r>
            <w:r w:rsidR="00BF65BC" w:rsidRPr="005136E8">
              <w:rPr>
                <w:rFonts w:ascii="Times New Roman" w:hAnsi="Times New Roman"/>
                <w:color w:val="0000FF"/>
                <w:sz w:val="16"/>
                <w:szCs w:val="16"/>
                <w:u w:val="single"/>
                <w:lang w:val="de-DE"/>
              </w:rPr>
              <w:fldChar w:fldCharType="separate"/>
            </w:r>
            <w:r w:rsidR="002F59AF">
              <w:rPr>
                <w:rFonts w:ascii="Times New Roman" w:hAnsi="Times New Roman"/>
                <w:noProof/>
                <w:color w:val="0000FF"/>
                <w:sz w:val="16"/>
                <w:szCs w:val="16"/>
                <w:u w:val="single"/>
                <w:lang w:val="de-DE"/>
              </w:rPr>
              <w:t>[</w:t>
            </w:r>
            <w:hyperlink w:anchor="_ENREF_59" w:tooltip="da Silva e Sa, 2006 #200" w:history="1">
              <w:r w:rsidR="00152ACF">
                <w:rPr>
                  <w:rFonts w:ascii="Times New Roman" w:hAnsi="Times New Roman"/>
                  <w:noProof/>
                  <w:color w:val="0000FF"/>
                  <w:sz w:val="16"/>
                  <w:szCs w:val="16"/>
                  <w:u w:val="single"/>
                  <w:lang w:val="de-DE"/>
                </w:rPr>
                <w:t>59</w:t>
              </w:r>
            </w:hyperlink>
            <w:r w:rsidR="002F59AF">
              <w:rPr>
                <w:rFonts w:ascii="Times New Roman" w:hAnsi="Times New Roman"/>
                <w:noProof/>
                <w:color w:val="0000FF"/>
                <w:sz w:val="16"/>
                <w:szCs w:val="16"/>
                <w:u w:val="single"/>
                <w:lang w:val="de-DE"/>
              </w:rPr>
              <w:t>]</w:t>
            </w:r>
            <w:r w:rsidR="00BF65BC" w:rsidRPr="005136E8">
              <w:rPr>
                <w:rFonts w:ascii="Times New Roman" w:hAnsi="Times New Roman"/>
                <w:color w:val="0000FF"/>
                <w:sz w:val="16"/>
                <w:szCs w:val="16"/>
                <w:u w:val="single"/>
                <w:lang w:val="de-DE"/>
              </w:rPr>
              <w:fldChar w:fldCharType="end"/>
            </w:r>
            <w:r w:rsidRPr="00D636E7">
              <w:rPr>
                <w:sz w:val="16"/>
                <w:szCs w:val="16"/>
              </w:rPr>
              <w:t xml:space="preserve"> same data, </w:t>
            </w:r>
          </w:p>
          <w:p w14:paraId="0E8FC220" w14:textId="2B631D7C" w:rsidR="004808FE" w:rsidRPr="005136E8" w:rsidRDefault="004808FE" w:rsidP="002F59AF">
            <w:pPr>
              <w:spacing w:after="0"/>
              <w:rPr>
                <w:sz w:val="16"/>
                <w:szCs w:val="16"/>
              </w:rPr>
            </w:pPr>
            <w:r w:rsidRPr="00D636E7">
              <w:rPr>
                <w:sz w:val="16"/>
                <w:szCs w:val="16"/>
              </w:rPr>
              <w:t>1 CRS case detected among the 288 susceptible pregnant women due to wild type virus infection</w:t>
            </w:r>
            <w:r w:rsidR="00C4376F">
              <w:rPr>
                <w:sz w:val="16"/>
                <w:szCs w:val="16"/>
              </w:rPr>
              <w:t xml:space="preserve"> </w:t>
            </w:r>
            <w:r w:rsidRPr="00D636E7">
              <w:rPr>
                <w:sz w:val="16"/>
                <w:szCs w:val="16"/>
              </w:rPr>
              <w:t xml:space="preserve">(Data duplicated in </w:t>
            </w:r>
            <w:r w:rsidR="00BF65BC" w:rsidRPr="005136E8">
              <w:rPr>
                <w:rFonts w:ascii="Times New Roman" w:hAnsi="Times New Roman"/>
                <w:color w:val="0000FF"/>
                <w:sz w:val="16"/>
                <w:szCs w:val="16"/>
                <w:u w:val="single"/>
                <w:lang w:val="de-DE"/>
              </w:rPr>
              <w:fldChar w:fldCharType="begin">
                <w:fldData xml:space="preserve">PEVuZE5vdGU+PENpdGU+PEF1dGhvcj5DYXN0aWxsby1Tb2xvcnphbm88L0F1dGhvcj48WWVhcj4y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</w:fldData>
              </w:fldChar>
            </w:r>
            <w:r w:rsidR="002F59AF">
              <w:rPr>
                <w:rFonts w:ascii="Times New Roman" w:hAnsi="Times New Roman"/>
                <w:color w:val="0000FF"/>
                <w:sz w:val="16"/>
                <w:szCs w:val="16"/>
                <w:u w:val="single"/>
                <w:lang w:val="de-DE"/>
              </w:rPr>
              <w:instrText xml:space="preserve"> ADDIN EN.CITE </w:instrText>
            </w:r>
            <w:r w:rsidR="002F59AF">
              <w:rPr>
                <w:rFonts w:ascii="Times New Roman" w:hAnsi="Times New Roman"/>
                <w:color w:val="0000FF"/>
                <w:sz w:val="16"/>
                <w:szCs w:val="16"/>
                <w:u w:val="single"/>
                <w:lang w:val="de-DE"/>
              </w:rPr>
              <w:fldChar w:fldCharType="begin">
                <w:fldData xml:space="preserve">PEVuZE5vdGU+PENpdGU+PEF1dGhvcj5DYXN0aWxsby1Tb2xvcnphbm88L0F1dGhvcj48WWVhcj4y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</w:fldData>
              </w:fldChar>
            </w:r>
            <w:r w:rsidR="002F59AF">
              <w:rPr>
                <w:rFonts w:ascii="Times New Roman" w:hAnsi="Times New Roman"/>
                <w:color w:val="0000FF"/>
                <w:sz w:val="16"/>
                <w:szCs w:val="16"/>
                <w:u w:val="single"/>
                <w:lang w:val="de-DE"/>
              </w:rPr>
              <w:instrText xml:space="preserve"> ADDIN EN.CITE.DATA </w:instrText>
            </w:r>
            <w:r w:rsidR="002F59AF">
              <w:rPr>
                <w:rFonts w:ascii="Times New Roman" w:hAnsi="Times New Roman"/>
                <w:color w:val="0000FF"/>
                <w:sz w:val="16"/>
                <w:szCs w:val="16"/>
                <w:u w:val="single"/>
                <w:lang w:val="de-DE"/>
              </w:rPr>
            </w:r>
            <w:r w:rsidR="002F59AF">
              <w:rPr>
                <w:rFonts w:ascii="Times New Roman" w:hAnsi="Times New Roman"/>
                <w:color w:val="0000FF"/>
                <w:sz w:val="16"/>
                <w:szCs w:val="16"/>
                <w:u w:val="single"/>
                <w:lang w:val="de-DE"/>
              </w:rPr>
              <w:fldChar w:fldCharType="end"/>
            </w:r>
            <w:r w:rsidR="00BF65BC" w:rsidRPr="005136E8">
              <w:rPr>
                <w:rFonts w:ascii="Times New Roman" w:hAnsi="Times New Roman"/>
                <w:color w:val="0000FF"/>
                <w:sz w:val="16"/>
                <w:szCs w:val="16"/>
                <w:u w:val="single"/>
                <w:lang w:val="de-DE"/>
              </w:rPr>
            </w:r>
            <w:r w:rsidR="00BF65BC" w:rsidRPr="005136E8">
              <w:rPr>
                <w:rFonts w:ascii="Times New Roman" w:hAnsi="Times New Roman"/>
                <w:color w:val="0000FF"/>
                <w:sz w:val="16"/>
                <w:szCs w:val="16"/>
                <w:u w:val="single"/>
                <w:lang w:val="de-DE"/>
              </w:rPr>
              <w:fldChar w:fldCharType="separate"/>
            </w:r>
            <w:r w:rsidR="002F59AF">
              <w:rPr>
                <w:rFonts w:ascii="Times New Roman" w:hAnsi="Times New Roman"/>
                <w:noProof/>
                <w:color w:val="0000FF"/>
                <w:sz w:val="16"/>
                <w:szCs w:val="16"/>
                <w:u w:val="single"/>
                <w:lang w:val="de-DE"/>
              </w:rPr>
              <w:t>[</w:t>
            </w:r>
            <w:hyperlink w:anchor="_ENREF_23" w:tooltip="Castillo-Solorzano, 2011 #154" w:history="1">
              <w:r w:rsidR="00152ACF">
                <w:rPr>
                  <w:rFonts w:ascii="Times New Roman" w:hAnsi="Times New Roman"/>
                  <w:noProof/>
                  <w:color w:val="0000FF"/>
                  <w:sz w:val="16"/>
                  <w:szCs w:val="16"/>
                  <w:u w:val="single"/>
                  <w:lang w:val="de-DE"/>
                </w:rPr>
                <w:t>23</w:t>
              </w:r>
            </w:hyperlink>
            <w:r w:rsidR="002F59AF">
              <w:rPr>
                <w:rFonts w:ascii="Times New Roman" w:hAnsi="Times New Roman"/>
                <w:noProof/>
                <w:color w:val="0000FF"/>
                <w:sz w:val="16"/>
                <w:szCs w:val="16"/>
                <w:u w:val="single"/>
                <w:lang w:val="de-DE"/>
              </w:rPr>
              <w:t>]</w:t>
            </w:r>
            <w:r w:rsidR="00BF65BC" w:rsidRPr="005136E8">
              <w:rPr>
                <w:rFonts w:ascii="Times New Roman" w:hAnsi="Times New Roman"/>
                <w:color w:val="0000FF"/>
                <w:sz w:val="16"/>
                <w:szCs w:val="16"/>
                <w:u w:val="single"/>
                <w:lang w:val="de-DE"/>
              </w:rPr>
              <w:fldChar w:fldCharType="end"/>
            </w:r>
            <w:r w:rsidR="00C4376F">
              <w:rPr>
                <w:sz w:val="16"/>
                <w:szCs w:val="16"/>
              </w:rPr>
              <w:t>)</w:t>
            </w:r>
          </w:p>
        </w:tc>
      </w:tr>
      <w:tr w:rsidR="000F154E" w:rsidRPr="005136E8" w14:paraId="3D8F68E8" w14:textId="77777777" w:rsidTr="00E930BF">
        <w:tc>
          <w:tcPr>
            <w:tcW w:w="1471" w:type="dxa"/>
            <w:tcBorders>
              <w:top w:val="single" w:sz="4" w:space="0" w:color="auto"/>
              <w:left w:val="single" w:sz="4" w:space="0" w:color="auto"/>
              <w:bottom w:val="single" w:sz="4" w:space="0" w:color="auto"/>
              <w:right w:val="single" w:sz="4" w:space="0" w:color="auto"/>
            </w:tcBorders>
            <w:hideMark/>
          </w:tcPr>
          <w:p w14:paraId="5BF9E29A" w14:textId="135349A7" w:rsidR="005136E8" w:rsidRPr="005136E8" w:rsidRDefault="005136E8" w:rsidP="002F59AF">
            <w:pPr>
              <w:spacing w:after="0"/>
              <w:rPr>
                <w:b/>
                <w:sz w:val="16"/>
                <w:szCs w:val="16"/>
                <w:lang w:val="de-DE"/>
              </w:rPr>
            </w:pPr>
            <w:r w:rsidRPr="005136E8">
              <w:rPr>
                <w:b/>
                <w:color w:val="000000"/>
                <w:sz w:val="16"/>
                <w:szCs w:val="16"/>
                <w:lang w:val="de-DE"/>
              </w:rPr>
              <w:t>Pardon, F., 2011</w:t>
            </w:r>
            <w:r w:rsidR="00BF65BC" w:rsidRPr="005136E8">
              <w:rPr>
                <w:rFonts w:ascii="Times New Roman" w:hAnsi="Times New Roman"/>
                <w:b/>
                <w:color w:val="000000"/>
                <w:sz w:val="16"/>
                <w:szCs w:val="16"/>
                <w:u w:val="single"/>
                <w:lang w:val="de-DE"/>
              </w:rPr>
              <w:fldChar w:fldCharType="begin">
                <w:fldData xml:space="preserve">PEVuZE5vdGU+PENpdGU+PEF1dGhvcj5QYXJkb248L0F1dGhvcj48WWVhcj4yMDExPC9ZZWFyPjxS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</w:fldData>
              </w:fldChar>
            </w:r>
            <w:r w:rsidR="002F59AF">
              <w:rPr>
                <w:rFonts w:ascii="Times New Roman" w:hAnsi="Times New Roman"/>
                <w:b/>
                <w:color w:val="000000"/>
                <w:sz w:val="16"/>
                <w:szCs w:val="16"/>
                <w:u w:val="single"/>
                <w:lang w:val="de-DE"/>
              </w:rPr>
              <w:instrText xml:space="preserve"> ADDIN EN.CITE </w:instrText>
            </w:r>
            <w:r w:rsidR="002F59AF">
              <w:rPr>
                <w:rFonts w:ascii="Times New Roman" w:hAnsi="Times New Roman"/>
                <w:b/>
                <w:color w:val="000000"/>
                <w:sz w:val="16"/>
                <w:szCs w:val="16"/>
                <w:u w:val="single"/>
                <w:lang w:val="de-DE"/>
              </w:rPr>
              <w:fldChar w:fldCharType="begin">
                <w:fldData xml:space="preserve">PEVuZE5vdGU+PENpdGU+PEF1dGhvcj5QYXJkb248L0F1dGhvcj48WWVhcj4yMDExPC9ZZWFyPjxS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</w:fldData>
              </w:fldChar>
            </w:r>
            <w:r w:rsidR="002F59AF">
              <w:rPr>
                <w:rFonts w:ascii="Times New Roman" w:hAnsi="Times New Roman"/>
                <w:b/>
                <w:color w:val="000000"/>
                <w:sz w:val="16"/>
                <w:szCs w:val="16"/>
                <w:u w:val="single"/>
                <w:lang w:val="de-DE"/>
              </w:rPr>
              <w:instrText xml:space="preserve"> ADDIN EN.CITE.DATA </w:instrText>
            </w:r>
            <w:r w:rsidR="002F59AF">
              <w:rPr>
                <w:rFonts w:ascii="Times New Roman" w:hAnsi="Times New Roman"/>
                <w:b/>
                <w:color w:val="000000"/>
                <w:sz w:val="16"/>
                <w:szCs w:val="16"/>
                <w:u w:val="single"/>
                <w:lang w:val="de-DE"/>
              </w:rPr>
            </w:r>
            <w:r w:rsidR="002F59AF">
              <w:rPr>
                <w:rFonts w:ascii="Times New Roman" w:hAnsi="Times New Roman"/>
                <w:b/>
                <w:color w:val="000000"/>
                <w:sz w:val="16"/>
                <w:szCs w:val="16"/>
                <w:u w:val="single"/>
                <w:lang w:val="de-DE"/>
              </w:rPr>
              <w:fldChar w:fldCharType="end"/>
            </w:r>
            <w:r w:rsidR="00BF65BC" w:rsidRPr="005136E8">
              <w:rPr>
                <w:rFonts w:ascii="Times New Roman" w:hAnsi="Times New Roman"/>
                <w:b/>
                <w:color w:val="000000"/>
                <w:sz w:val="16"/>
                <w:szCs w:val="16"/>
                <w:u w:val="single"/>
                <w:lang w:val="de-DE"/>
              </w:rPr>
            </w:r>
            <w:r w:rsidR="00BF65BC" w:rsidRPr="005136E8">
              <w:rPr>
                <w:rFonts w:ascii="Times New Roman" w:hAnsi="Times New Roman"/>
                <w:b/>
                <w:color w:val="000000"/>
                <w:sz w:val="16"/>
                <w:szCs w:val="16"/>
                <w:u w:val="single"/>
                <w:lang w:val="de-DE"/>
              </w:rPr>
              <w:fldChar w:fldCharType="separate"/>
            </w:r>
            <w:r w:rsidR="002F59AF">
              <w:rPr>
                <w:rFonts w:ascii="Times New Roman" w:hAnsi="Times New Roman"/>
                <w:b/>
                <w:noProof/>
                <w:color w:val="000000"/>
                <w:sz w:val="16"/>
                <w:szCs w:val="16"/>
                <w:u w:val="single"/>
                <w:lang w:val="de-DE"/>
              </w:rPr>
              <w:t>[</w:t>
            </w:r>
            <w:hyperlink w:anchor="_ENREF_60" w:tooltip="Pardon, 2011 #497" w:history="1">
              <w:r w:rsidR="00152ACF">
                <w:rPr>
                  <w:rFonts w:ascii="Times New Roman" w:hAnsi="Times New Roman"/>
                  <w:b/>
                  <w:noProof/>
                  <w:color w:val="000000"/>
                  <w:sz w:val="16"/>
                  <w:szCs w:val="16"/>
                  <w:u w:val="single"/>
                  <w:lang w:val="de-DE"/>
                </w:rPr>
                <w:t>60</w:t>
              </w:r>
            </w:hyperlink>
            <w:r w:rsidR="002F59AF">
              <w:rPr>
                <w:rFonts w:ascii="Times New Roman" w:hAnsi="Times New Roman"/>
                <w:b/>
                <w:noProof/>
                <w:color w:val="000000"/>
                <w:sz w:val="16"/>
                <w:szCs w:val="16"/>
                <w:u w:val="single"/>
                <w:lang w:val="de-DE"/>
              </w:rPr>
              <w:t>]</w:t>
            </w:r>
            <w:r w:rsidR="00BF65BC" w:rsidRPr="005136E8">
              <w:rPr>
                <w:rFonts w:ascii="Times New Roman" w:hAnsi="Times New Roman"/>
                <w:b/>
                <w:color w:val="000000"/>
                <w:sz w:val="16"/>
                <w:szCs w:val="16"/>
                <w:u w:val="single"/>
                <w:lang w:val="de-DE"/>
              </w:rPr>
              <w:fldChar w:fldCharType="end"/>
            </w:r>
          </w:p>
        </w:tc>
        <w:tc>
          <w:tcPr>
            <w:tcW w:w="1128" w:type="dxa"/>
            <w:tcBorders>
              <w:top w:val="single" w:sz="4" w:space="0" w:color="auto"/>
              <w:left w:val="single" w:sz="4" w:space="0" w:color="auto"/>
              <w:bottom w:val="single" w:sz="4" w:space="0" w:color="auto"/>
              <w:right w:val="single" w:sz="4" w:space="0" w:color="auto"/>
            </w:tcBorders>
            <w:hideMark/>
          </w:tcPr>
          <w:p w14:paraId="1C771B31" w14:textId="77777777" w:rsidR="005136E8" w:rsidRPr="005136E8" w:rsidRDefault="005136E8" w:rsidP="005136E8">
            <w:pPr>
              <w:spacing w:after="0"/>
              <w:rPr>
                <w:sz w:val="16"/>
                <w:szCs w:val="16"/>
                <w:lang w:val="de-DE"/>
              </w:rPr>
            </w:pPr>
            <w:r w:rsidRPr="005136E8">
              <w:rPr>
                <w:color w:val="000000"/>
                <w:sz w:val="16"/>
                <w:szCs w:val="16"/>
                <w:lang w:val="de-DE"/>
              </w:rPr>
              <w:t>Argentina,</w:t>
            </w:r>
            <w:r w:rsidRPr="005136E8">
              <w:rPr>
                <w:rFonts w:eastAsia="Times-Roman"/>
                <w:sz w:val="16"/>
                <w:szCs w:val="16"/>
                <w:lang w:val="de-DE"/>
              </w:rPr>
              <w:t xml:space="preserve"> </w:t>
            </w:r>
            <w:r w:rsidRPr="005136E8">
              <w:rPr>
                <w:sz w:val="18"/>
                <w:szCs w:val="18"/>
                <w:lang w:val="de-DE"/>
              </w:rPr>
              <w:t xml:space="preserve">2006, </w:t>
            </w:r>
            <w:r w:rsidRPr="005136E8">
              <w:rPr>
                <w:rFonts w:eastAsia="Times-Roman"/>
                <w:sz w:val="16"/>
                <w:szCs w:val="16"/>
                <w:lang w:val="de-DE"/>
              </w:rPr>
              <w:t>Journal article</w:t>
            </w:r>
          </w:p>
        </w:tc>
        <w:tc>
          <w:tcPr>
            <w:tcW w:w="1426" w:type="dxa"/>
            <w:tcBorders>
              <w:top w:val="single" w:sz="4" w:space="0" w:color="auto"/>
              <w:left w:val="single" w:sz="4" w:space="0" w:color="auto"/>
              <w:bottom w:val="single" w:sz="4" w:space="0" w:color="auto"/>
              <w:right w:val="single" w:sz="4" w:space="0" w:color="auto"/>
            </w:tcBorders>
            <w:hideMark/>
          </w:tcPr>
          <w:p w14:paraId="205AFA33" w14:textId="77777777" w:rsidR="005136E8" w:rsidRPr="005136E8" w:rsidRDefault="00D636E7" w:rsidP="005136E8">
            <w:pPr>
              <w:spacing w:after="0" w:line="240" w:lineRule="auto"/>
              <w:rPr>
                <w:color w:val="000000"/>
                <w:sz w:val="16"/>
                <w:szCs w:val="16"/>
              </w:rPr>
            </w:pPr>
            <w:r w:rsidRPr="00D636E7">
              <w:rPr>
                <w:color w:val="000000"/>
                <w:sz w:val="16"/>
                <w:szCs w:val="16"/>
              </w:rPr>
              <w:t>MR vaccine, RA27/3</w:t>
            </w:r>
          </w:p>
          <w:p w14:paraId="5D3D305F" w14:textId="77777777" w:rsidR="005136E8" w:rsidRPr="005136E8" w:rsidRDefault="00D636E7" w:rsidP="005136E8">
            <w:pPr>
              <w:spacing w:after="0" w:line="240" w:lineRule="auto"/>
              <w:rPr>
                <w:color w:val="000000"/>
                <w:sz w:val="16"/>
                <w:szCs w:val="16"/>
              </w:rPr>
            </w:pPr>
            <w:r w:rsidRPr="00D636E7">
              <w:rPr>
                <w:color w:val="000000"/>
                <w:sz w:val="16"/>
                <w:szCs w:val="16"/>
              </w:rPr>
              <w:t xml:space="preserve">nation-wide vaccination campaign of women 15-39 years, </w:t>
            </w:r>
          </w:p>
        </w:tc>
        <w:tc>
          <w:tcPr>
            <w:tcW w:w="2090" w:type="dxa"/>
            <w:tcBorders>
              <w:top w:val="single" w:sz="4" w:space="0" w:color="auto"/>
              <w:left w:val="single" w:sz="4" w:space="0" w:color="auto"/>
              <w:bottom w:val="single" w:sz="4" w:space="0" w:color="auto"/>
              <w:right w:val="single" w:sz="4" w:space="0" w:color="auto"/>
            </w:tcBorders>
            <w:hideMark/>
          </w:tcPr>
          <w:p w14:paraId="0F758F0C" w14:textId="47BEE7A3" w:rsidR="005136E8" w:rsidRPr="005136E8" w:rsidRDefault="005136E8" w:rsidP="005136E8">
            <w:pPr>
              <w:spacing w:after="0"/>
              <w:rPr>
                <w:rFonts w:eastAsia="AdvPS94BA"/>
                <w:sz w:val="16"/>
                <w:szCs w:val="16"/>
                <w:lang w:val="de-DE"/>
              </w:rPr>
            </w:pPr>
            <w:r w:rsidRPr="005136E8">
              <w:rPr>
                <w:rFonts w:eastAsia="AdvPS94BA"/>
                <w:sz w:val="16"/>
                <w:szCs w:val="16"/>
                <w:lang w:val="de-DE"/>
              </w:rPr>
              <w:t>7 (12.5%) susc</w:t>
            </w:r>
            <w:r w:rsidR="0003140F">
              <w:rPr>
                <w:rFonts w:eastAsia="AdvPS94BA"/>
                <w:sz w:val="16"/>
                <w:szCs w:val="16"/>
                <w:lang w:val="de-DE"/>
              </w:rPr>
              <w:t>.</w:t>
            </w:r>
            <w:r w:rsidRPr="005136E8">
              <w:rPr>
                <w:rFonts w:eastAsia="AdvPS94BA"/>
                <w:sz w:val="16"/>
                <w:szCs w:val="16"/>
                <w:lang w:val="de-DE"/>
              </w:rPr>
              <w:t>,</w:t>
            </w:r>
          </w:p>
          <w:p w14:paraId="2BFD6D5E" w14:textId="77777777" w:rsidR="005136E8" w:rsidRPr="005136E8" w:rsidRDefault="005136E8" w:rsidP="005136E8">
            <w:pPr>
              <w:spacing w:after="0"/>
              <w:rPr>
                <w:rFonts w:eastAsia="AdvPS94BA"/>
                <w:sz w:val="16"/>
                <w:szCs w:val="16"/>
                <w:lang w:val="de-DE"/>
              </w:rPr>
            </w:pPr>
            <w:r w:rsidRPr="005136E8">
              <w:rPr>
                <w:rFonts w:eastAsia="AdvPS94BA"/>
                <w:sz w:val="16"/>
                <w:szCs w:val="16"/>
                <w:lang w:val="de-DE"/>
              </w:rPr>
              <w:t>48 (85.7%) immune,</w:t>
            </w:r>
          </w:p>
          <w:p w14:paraId="345976DB" w14:textId="77777777" w:rsidR="005136E8" w:rsidRPr="005136E8" w:rsidRDefault="005136E8" w:rsidP="005136E8">
            <w:pPr>
              <w:spacing w:after="0"/>
              <w:rPr>
                <w:sz w:val="16"/>
                <w:szCs w:val="16"/>
                <w:lang w:val="de-DE"/>
              </w:rPr>
            </w:pPr>
            <w:r w:rsidRPr="005136E8">
              <w:rPr>
                <w:rFonts w:eastAsia="AdvPS94BA"/>
                <w:sz w:val="16"/>
                <w:szCs w:val="16"/>
                <w:lang w:val="de-DE"/>
              </w:rPr>
              <w:t>1 ( 1.8%) indeterminate</w:t>
            </w:r>
          </w:p>
        </w:tc>
        <w:tc>
          <w:tcPr>
            <w:tcW w:w="1287" w:type="dxa"/>
            <w:tcBorders>
              <w:top w:val="single" w:sz="4" w:space="0" w:color="auto"/>
              <w:left w:val="single" w:sz="4" w:space="0" w:color="auto"/>
              <w:bottom w:val="single" w:sz="4" w:space="0" w:color="auto"/>
              <w:right w:val="single" w:sz="4" w:space="0" w:color="auto"/>
            </w:tcBorders>
            <w:hideMark/>
          </w:tcPr>
          <w:p w14:paraId="673182E0" w14:textId="77777777" w:rsidR="005136E8" w:rsidRPr="005136E8" w:rsidRDefault="005136E8" w:rsidP="005136E8">
            <w:pPr>
              <w:spacing w:after="0" w:line="240" w:lineRule="auto"/>
              <w:rPr>
                <w:sz w:val="16"/>
                <w:szCs w:val="16"/>
                <w:lang w:val="de-DE"/>
              </w:rPr>
            </w:pPr>
            <w:r w:rsidRPr="005136E8">
              <w:rPr>
                <w:rFonts w:eastAsia="AdvPSA35B"/>
                <w:sz w:val="16"/>
                <w:szCs w:val="16"/>
                <w:lang w:val="de-DE"/>
              </w:rPr>
              <w:t>NK</w:t>
            </w:r>
          </w:p>
        </w:tc>
        <w:tc>
          <w:tcPr>
            <w:tcW w:w="2241" w:type="dxa"/>
            <w:tcBorders>
              <w:top w:val="single" w:sz="4" w:space="0" w:color="auto"/>
              <w:left w:val="single" w:sz="4" w:space="0" w:color="auto"/>
              <w:bottom w:val="single" w:sz="4" w:space="0" w:color="auto"/>
              <w:right w:val="single" w:sz="4" w:space="0" w:color="auto"/>
            </w:tcBorders>
            <w:hideMark/>
          </w:tcPr>
          <w:p w14:paraId="7176CAFA" w14:textId="1D846BE8" w:rsidR="005136E8" w:rsidRPr="005136E8" w:rsidRDefault="00D636E7" w:rsidP="0003140F">
            <w:pPr>
              <w:spacing w:after="0" w:line="240" w:lineRule="auto"/>
              <w:rPr>
                <w:sz w:val="16"/>
                <w:szCs w:val="16"/>
              </w:rPr>
            </w:pPr>
            <w:r w:rsidRPr="00D636E7">
              <w:rPr>
                <w:rFonts w:eastAsia="AdvPSA35B"/>
                <w:sz w:val="16"/>
                <w:szCs w:val="16"/>
              </w:rPr>
              <w:t>5 newborns of susc</w:t>
            </w:r>
            <w:r w:rsidR="0003140F">
              <w:rPr>
                <w:rFonts w:eastAsia="AdvPSA35B"/>
                <w:sz w:val="16"/>
                <w:szCs w:val="16"/>
              </w:rPr>
              <w:t>.</w:t>
            </w:r>
            <w:r w:rsidRPr="00D636E7">
              <w:rPr>
                <w:rFonts w:eastAsia="AdvPSA35B"/>
                <w:sz w:val="16"/>
                <w:szCs w:val="16"/>
              </w:rPr>
              <w:t xml:space="preserve"> women and 28 pregnancies in Buenos Aires were clinically evaluated to identify CRS- compatible symptoms</w:t>
            </w:r>
          </w:p>
        </w:tc>
        <w:tc>
          <w:tcPr>
            <w:tcW w:w="2673" w:type="dxa"/>
            <w:tcBorders>
              <w:top w:val="single" w:sz="4" w:space="0" w:color="auto"/>
              <w:left w:val="single" w:sz="4" w:space="0" w:color="auto"/>
              <w:bottom w:val="single" w:sz="4" w:space="0" w:color="auto"/>
              <w:right w:val="single" w:sz="4" w:space="0" w:color="auto"/>
            </w:tcBorders>
            <w:hideMark/>
          </w:tcPr>
          <w:p w14:paraId="7555BF78" w14:textId="7C347482" w:rsidR="005136E8" w:rsidRPr="005136E8" w:rsidRDefault="00D636E7" w:rsidP="005136E8">
            <w:pPr>
              <w:spacing w:after="0"/>
              <w:rPr>
                <w:b/>
                <w:color w:val="000000"/>
                <w:sz w:val="16"/>
                <w:szCs w:val="16"/>
              </w:rPr>
            </w:pPr>
            <w:r w:rsidRPr="00D636E7">
              <w:rPr>
                <w:color w:val="000000"/>
                <w:sz w:val="16"/>
                <w:szCs w:val="16"/>
              </w:rPr>
              <w:t xml:space="preserve">0/5 </w:t>
            </w:r>
            <w:r w:rsidRPr="00D636E7">
              <w:rPr>
                <w:b/>
                <w:color w:val="000000"/>
                <w:sz w:val="16"/>
                <w:szCs w:val="16"/>
              </w:rPr>
              <w:t>CRS susc</w:t>
            </w:r>
            <w:r w:rsidR="0003140F">
              <w:rPr>
                <w:b/>
                <w:color w:val="000000"/>
                <w:sz w:val="16"/>
                <w:szCs w:val="16"/>
              </w:rPr>
              <w:t>.</w:t>
            </w:r>
          </w:p>
          <w:p w14:paraId="759F5919" w14:textId="49211939" w:rsidR="005136E8" w:rsidRPr="005136E8" w:rsidRDefault="00D636E7" w:rsidP="005136E8">
            <w:pPr>
              <w:spacing w:after="0"/>
              <w:rPr>
                <w:color w:val="000000"/>
                <w:sz w:val="16"/>
                <w:szCs w:val="16"/>
              </w:rPr>
            </w:pPr>
            <w:r w:rsidRPr="00D636E7">
              <w:rPr>
                <w:color w:val="000000"/>
                <w:sz w:val="16"/>
                <w:szCs w:val="16"/>
              </w:rPr>
              <w:t xml:space="preserve">0/5 </w:t>
            </w:r>
            <w:r w:rsidRPr="00D636E7">
              <w:rPr>
                <w:b/>
                <w:color w:val="000000"/>
                <w:sz w:val="16"/>
                <w:szCs w:val="16"/>
              </w:rPr>
              <w:t>CRI susc</w:t>
            </w:r>
            <w:r w:rsidR="0003140F">
              <w:rPr>
                <w:b/>
                <w:color w:val="000000"/>
                <w:sz w:val="16"/>
                <w:szCs w:val="16"/>
              </w:rPr>
              <w:t>.</w:t>
            </w:r>
          </w:p>
          <w:p w14:paraId="7D2A13AE" w14:textId="77777777" w:rsidR="005136E8" w:rsidRPr="005136E8" w:rsidRDefault="00D636E7" w:rsidP="005136E8">
            <w:pPr>
              <w:autoSpaceDE w:val="0"/>
              <w:autoSpaceDN w:val="0"/>
              <w:spacing w:after="0" w:line="240" w:lineRule="auto"/>
              <w:rPr>
                <w:sz w:val="16"/>
                <w:szCs w:val="16"/>
              </w:rPr>
            </w:pPr>
            <w:r w:rsidRPr="00D636E7">
              <w:rPr>
                <w:color w:val="000000"/>
                <w:sz w:val="16"/>
                <w:szCs w:val="16"/>
              </w:rPr>
              <w:t>1 molar pregnancy and 5 abortions all in immune group</w:t>
            </w:r>
          </w:p>
        </w:tc>
        <w:tc>
          <w:tcPr>
            <w:tcW w:w="1310" w:type="dxa"/>
            <w:tcBorders>
              <w:top w:val="single" w:sz="4" w:space="0" w:color="auto"/>
              <w:left w:val="single" w:sz="4" w:space="0" w:color="auto"/>
              <w:bottom w:val="single" w:sz="4" w:space="0" w:color="auto"/>
              <w:right w:val="single" w:sz="4" w:space="0" w:color="auto"/>
            </w:tcBorders>
            <w:hideMark/>
          </w:tcPr>
          <w:p w14:paraId="5242074D" w14:textId="77777777" w:rsidR="005136E8" w:rsidRPr="005136E8" w:rsidRDefault="005136E8" w:rsidP="005136E8">
            <w:pPr>
              <w:spacing w:after="0"/>
              <w:rPr>
                <w:sz w:val="16"/>
                <w:szCs w:val="16"/>
                <w:lang w:val="de-DE"/>
              </w:rPr>
            </w:pPr>
            <w:r w:rsidRPr="005136E8">
              <w:rPr>
                <w:rFonts w:eastAsia="AdvPSA35B"/>
                <w:sz w:val="16"/>
                <w:szCs w:val="16"/>
                <w:lang w:val="de-DE"/>
              </w:rPr>
              <w:t xml:space="preserve">NA (as no CRI) </w:t>
            </w:r>
          </w:p>
        </w:tc>
        <w:tc>
          <w:tcPr>
            <w:tcW w:w="2238" w:type="dxa"/>
            <w:tcBorders>
              <w:top w:val="single" w:sz="4" w:space="0" w:color="auto"/>
              <w:left w:val="single" w:sz="4" w:space="0" w:color="auto"/>
              <w:bottom w:val="single" w:sz="4" w:space="0" w:color="auto"/>
              <w:right w:val="single" w:sz="4" w:space="0" w:color="auto"/>
            </w:tcBorders>
          </w:tcPr>
          <w:p w14:paraId="4A1EF003" w14:textId="77777777" w:rsidR="005136E8" w:rsidRPr="005136E8" w:rsidRDefault="00D636E7" w:rsidP="005136E8">
            <w:pPr>
              <w:spacing w:after="0"/>
              <w:rPr>
                <w:rFonts w:eastAsia="AdvPSA35B"/>
                <w:sz w:val="16"/>
                <w:szCs w:val="16"/>
              </w:rPr>
            </w:pPr>
            <w:r w:rsidRPr="00D636E7">
              <w:rPr>
                <w:rFonts w:eastAsia="AdvPSA35B"/>
                <w:sz w:val="16"/>
                <w:szCs w:val="16"/>
              </w:rPr>
              <w:t xml:space="preserve">1 immune patient presented with rash  and a fever </w:t>
            </w:r>
          </w:p>
          <w:p w14:paraId="1FEA712B" w14:textId="0274D242" w:rsidR="005136E8" w:rsidRPr="005136E8" w:rsidRDefault="005136E8" w:rsidP="005136E8">
            <w:pPr>
              <w:spacing w:after="0" w:line="240" w:lineRule="auto"/>
              <w:rPr>
                <w:sz w:val="24"/>
                <w:szCs w:val="24"/>
                <w:lang w:val="de-DE"/>
              </w:rPr>
            </w:pPr>
            <w:r w:rsidRPr="005136E8">
              <w:rPr>
                <w:sz w:val="16"/>
                <w:szCs w:val="16"/>
                <w:lang w:val="de-DE"/>
              </w:rPr>
              <w:t>(Data duplicated in</w:t>
            </w:r>
            <w:r w:rsidR="00BF65BC" w:rsidRPr="005136E8">
              <w:rPr>
                <w:rFonts w:ascii="Times New Roman" w:hAnsi="Times New Roman"/>
                <w:color w:val="0000FF"/>
                <w:sz w:val="16"/>
                <w:szCs w:val="16"/>
                <w:u w:val="single"/>
                <w:lang w:val="de-DE"/>
              </w:rPr>
              <w:fldChar w:fldCharType="begin">
                <w:fldData xml:space="preserve">PEVuZE5vdGU+PENpdGU+PEF1dGhvcj5DYXN0aWxsby1Tb2xvcnphbm88L0F1dGhvcj48WWVhcj4y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</w:fldData>
              </w:fldChar>
            </w:r>
            <w:r w:rsidR="002F59AF">
              <w:rPr>
                <w:rFonts w:ascii="Times New Roman" w:hAnsi="Times New Roman"/>
                <w:color w:val="0000FF"/>
                <w:sz w:val="16"/>
                <w:szCs w:val="16"/>
                <w:u w:val="single"/>
                <w:lang w:val="de-DE"/>
              </w:rPr>
              <w:instrText xml:space="preserve"> ADDIN EN.CITE </w:instrText>
            </w:r>
            <w:r w:rsidR="002F59AF">
              <w:rPr>
                <w:rFonts w:ascii="Times New Roman" w:hAnsi="Times New Roman"/>
                <w:color w:val="0000FF"/>
                <w:sz w:val="16"/>
                <w:szCs w:val="16"/>
                <w:u w:val="single"/>
                <w:lang w:val="de-DE"/>
              </w:rPr>
              <w:fldChar w:fldCharType="begin">
                <w:fldData xml:space="preserve">PEVuZE5vdGU+PENpdGU+PEF1dGhvcj5DYXN0aWxsby1Tb2xvcnphbm88L0F1dGhvcj48WWVhcj4y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</w:fldData>
              </w:fldChar>
            </w:r>
            <w:r w:rsidR="002F59AF">
              <w:rPr>
                <w:rFonts w:ascii="Times New Roman" w:hAnsi="Times New Roman"/>
                <w:color w:val="0000FF"/>
                <w:sz w:val="16"/>
                <w:szCs w:val="16"/>
                <w:u w:val="single"/>
                <w:lang w:val="de-DE"/>
              </w:rPr>
              <w:instrText xml:space="preserve"> ADDIN EN.CITE.DATA </w:instrText>
            </w:r>
            <w:r w:rsidR="002F59AF">
              <w:rPr>
                <w:rFonts w:ascii="Times New Roman" w:hAnsi="Times New Roman"/>
                <w:color w:val="0000FF"/>
                <w:sz w:val="16"/>
                <w:szCs w:val="16"/>
                <w:u w:val="single"/>
                <w:lang w:val="de-DE"/>
              </w:rPr>
            </w:r>
            <w:r w:rsidR="002F59AF">
              <w:rPr>
                <w:rFonts w:ascii="Times New Roman" w:hAnsi="Times New Roman"/>
                <w:color w:val="0000FF"/>
                <w:sz w:val="16"/>
                <w:szCs w:val="16"/>
                <w:u w:val="single"/>
                <w:lang w:val="de-DE"/>
              </w:rPr>
              <w:fldChar w:fldCharType="end"/>
            </w:r>
            <w:r w:rsidR="00BF65BC" w:rsidRPr="005136E8">
              <w:rPr>
                <w:rFonts w:ascii="Times New Roman" w:hAnsi="Times New Roman"/>
                <w:color w:val="0000FF"/>
                <w:sz w:val="16"/>
                <w:szCs w:val="16"/>
                <w:u w:val="single"/>
                <w:lang w:val="de-DE"/>
              </w:rPr>
            </w:r>
            <w:r w:rsidR="00BF65BC" w:rsidRPr="005136E8">
              <w:rPr>
                <w:rFonts w:ascii="Times New Roman" w:hAnsi="Times New Roman"/>
                <w:color w:val="0000FF"/>
                <w:sz w:val="16"/>
                <w:szCs w:val="16"/>
                <w:u w:val="single"/>
                <w:lang w:val="de-DE"/>
              </w:rPr>
              <w:fldChar w:fldCharType="separate"/>
            </w:r>
            <w:r w:rsidR="002F59AF">
              <w:rPr>
                <w:rFonts w:ascii="Times New Roman" w:hAnsi="Times New Roman"/>
                <w:noProof/>
                <w:color w:val="0000FF"/>
                <w:sz w:val="16"/>
                <w:szCs w:val="16"/>
                <w:u w:val="single"/>
                <w:lang w:val="de-DE"/>
              </w:rPr>
              <w:t>[</w:t>
            </w:r>
            <w:hyperlink w:anchor="_ENREF_23" w:tooltip="Castillo-Solorzano, 2011 #154" w:history="1">
              <w:r w:rsidR="00152ACF">
                <w:rPr>
                  <w:rFonts w:ascii="Times New Roman" w:hAnsi="Times New Roman"/>
                  <w:noProof/>
                  <w:color w:val="0000FF"/>
                  <w:sz w:val="16"/>
                  <w:szCs w:val="16"/>
                  <w:u w:val="single"/>
                  <w:lang w:val="de-DE"/>
                </w:rPr>
                <w:t>23</w:t>
              </w:r>
            </w:hyperlink>
            <w:r w:rsidR="002F59AF">
              <w:rPr>
                <w:rFonts w:ascii="Times New Roman" w:hAnsi="Times New Roman"/>
                <w:noProof/>
                <w:color w:val="0000FF"/>
                <w:sz w:val="16"/>
                <w:szCs w:val="16"/>
                <w:u w:val="single"/>
                <w:lang w:val="de-DE"/>
              </w:rPr>
              <w:t>]</w:t>
            </w:r>
            <w:r w:rsidR="00BF65BC" w:rsidRPr="005136E8">
              <w:rPr>
                <w:rFonts w:ascii="Times New Roman" w:hAnsi="Times New Roman"/>
                <w:color w:val="0000FF"/>
                <w:sz w:val="16"/>
                <w:szCs w:val="16"/>
                <w:u w:val="single"/>
                <w:lang w:val="de-DE"/>
              </w:rPr>
              <w:fldChar w:fldCharType="end"/>
            </w:r>
            <w:r w:rsidRPr="005136E8">
              <w:rPr>
                <w:sz w:val="16"/>
                <w:szCs w:val="16"/>
                <w:lang w:val="de-DE"/>
              </w:rPr>
              <w:t>)</w:t>
            </w:r>
          </w:p>
          <w:p w14:paraId="00043C71" w14:textId="77777777" w:rsidR="005136E8" w:rsidRPr="005136E8" w:rsidRDefault="005136E8" w:rsidP="005136E8">
            <w:pPr>
              <w:spacing w:after="0"/>
              <w:rPr>
                <w:sz w:val="16"/>
                <w:szCs w:val="16"/>
                <w:lang w:val="de-DE"/>
              </w:rPr>
            </w:pPr>
          </w:p>
        </w:tc>
      </w:tr>
      <w:tr w:rsidR="000F154E" w:rsidRPr="005136E8" w14:paraId="1F4579AD" w14:textId="77777777" w:rsidTr="00E237CD">
        <w:tc>
          <w:tcPr>
            <w:tcW w:w="1471" w:type="dxa"/>
            <w:tcBorders>
              <w:top w:val="single" w:sz="4" w:space="0" w:color="auto"/>
              <w:left w:val="single" w:sz="4" w:space="0" w:color="auto"/>
              <w:bottom w:val="single" w:sz="4" w:space="0" w:color="auto"/>
              <w:right w:val="single" w:sz="4" w:space="0" w:color="auto"/>
            </w:tcBorders>
          </w:tcPr>
          <w:p w14:paraId="39911877" w14:textId="2C3239EC" w:rsidR="0036476D" w:rsidRPr="005136E8" w:rsidRDefault="0036476D" w:rsidP="002F59AF">
            <w:pPr>
              <w:spacing w:after="0"/>
              <w:rPr>
                <w:b/>
                <w:color w:val="000000"/>
                <w:sz w:val="16"/>
                <w:szCs w:val="16"/>
                <w:lang w:val="de-DE"/>
              </w:rPr>
            </w:pPr>
            <w:r>
              <w:rPr>
                <w:b/>
                <w:color w:val="000000"/>
                <w:sz w:val="16"/>
                <w:szCs w:val="16"/>
                <w:lang w:val="de-DE"/>
              </w:rPr>
              <w:t>Reyna, J, 20</w:t>
            </w:r>
            <w:r w:rsidR="001F176F">
              <w:rPr>
                <w:b/>
                <w:color w:val="000000"/>
                <w:sz w:val="16"/>
                <w:szCs w:val="16"/>
                <w:lang w:val="de-DE"/>
              </w:rPr>
              <w:t>11</w:t>
            </w:r>
            <w:r w:rsidR="00BF65BC">
              <w:rPr>
                <w:b/>
                <w:color w:val="000000"/>
                <w:sz w:val="16"/>
                <w:szCs w:val="16"/>
                <w:lang w:val="de-DE"/>
              </w:rPr>
              <w:fldChar w:fldCharType="begin"/>
            </w:r>
            <w:r w:rsidR="002F59AF">
              <w:rPr>
                <w:b/>
                <w:color w:val="000000"/>
                <w:sz w:val="16"/>
                <w:szCs w:val="16"/>
                <w:lang w:val="de-DE"/>
              </w:rPr>
              <w:instrText xml:space="preserve"> ADDIN EN.CITE &lt;EndNote&gt;&lt;Cite&gt;&lt;Author&gt;Reyna J&lt;/Author&gt;&lt;Year&gt;2011&lt;/Year&gt;&lt;RecNum&gt;1623&lt;/RecNum&gt;&lt;DisplayText&gt;[27]&lt;/DisplayText&gt;&lt;record&gt;&lt;rec-number&gt;1623&lt;/rec-number&gt;&lt;foreign-keys&gt;&lt;key app="EN" db-id="pzrr2wwec92vr1e5s2e5wx2twzax9tzvt5zt" timestamp="1554480875"&gt;1623&lt;/key&gt;&lt;/foreign-keys&gt;&lt;ref-type name="Journal Article"&gt;17&lt;/ref-type&gt;&lt;contributors&gt;&lt;authors&gt;&lt;author&gt;Reyna J, Herbas I, Gomez M, Vidal P, Cruz P, Puente A, Richardson V.&lt;/author&gt;&lt;/authors&gt;&lt;/contributors&gt;&lt;titles&gt;&lt;title&gt;Perinatal outcome of inadvertent immunization with the measles-rubella vaccine in pregnant Mexican women during the campaign for the eradication of congenital rubella in 2008&lt;/title&gt;&lt;secondary-title&gt;World Journal of Vaccines&lt;/secondary-title&gt;&lt;/titles&gt;&lt;periodical&gt;&lt;full-title&gt;World Journal of Vaccines&lt;/full-title&gt;&lt;/periodical&gt;&lt;pages&gt;1-4&lt;/pages&gt;&lt;volume&gt;1&lt;/volume&gt;&lt;dates&gt;&lt;year&gt;2011&lt;/year&gt;&lt;/dates&gt;&lt;urls&gt;&lt;/urls&gt;&lt;/record&gt;&lt;/Cite&gt;&lt;/EndNote&gt;</w:instrText>
            </w:r>
            <w:r w:rsidR="00BF65BC">
              <w:rPr>
                <w:b/>
                <w:color w:val="000000"/>
                <w:sz w:val="16"/>
                <w:szCs w:val="16"/>
                <w:lang w:val="de-DE"/>
              </w:rPr>
              <w:fldChar w:fldCharType="separate"/>
            </w:r>
            <w:r w:rsidR="002F59AF">
              <w:rPr>
                <w:b/>
                <w:noProof/>
                <w:color w:val="000000"/>
                <w:sz w:val="16"/>
                <w:szCs w:val="16"/>
                <w:lang w:val="de-DE"/>
              </w:rPr>
              <w:t>[</w:t>
            </w:r>
            <w:hyperlink w:anchor="_ENREF_27" w:tooltip="Reyna J, 2011 #1623" w:history="1">
              <w:r w:rsidR="00152ACF">
                <w:rPr>
                  <w:b/>
                  <w:noProof/>
                  <w:color w:val="000000"/>
                  <w:sz w:val="16"/>
                  <w:szCs w:val="16"/>
                  <w:lang w:val="de-DE"/>
                </w:rPr>
                <w:t>27</w:t>
              </w:r>
            </w:hyperlink>
            <w:r w:rsidR="002F59AF">
              <w:rPr>
                <w:b/>
                <w:noProof/>
                <w:color w:val="000000"/>
                <w:sz w:val="16"/>
                <w:szCs w:val="16"/>
                <w:lang w:val="de-DE"/>
              </w:rPr>
              <w:t>]</w:t>
            </w:r>
            <w:r w:rsidR="00BF65BC">
              <w:rPr>
                <w:b/>
                <w:color w:val="000000"/>
                <w:sz w:val="16"/>
                <w:szCs w:val="16"/>
                <w:lang w:val="de-DE"/>
              </w:rPr>
              <w:fldChar w:fldCharType="end"/>
            </w:r>
          </w:p>
        </w:tc>
        <w:tc>
          <w:tcPr>
            <w:tcW w:w="1128" w:type="dxa"/>
            <w:tcBorders>
              <w:top w:val="single" w:sz="4" w:space="0" w:color="auto"/>
              <w:left w:val="single" w:sz="4" w:space="0" w:color="auto"/>
              <w:bottom w:val="single" w:sz="4" w:space="0" w:color="auto"/>
              <w:right w:val="single" w:sz="4" w:space="0" w:color="auto"/>
            </w:tcBorders>
          </w:tcPr>
          <w:p w14:paraId="0E646A96" w14:textId="526C26B4" w:rsidR="0036476D" w:rsidRPr="005136E8" w:rsidRDefault="0036476D" w:rsidP="005136E8">
            <w:pPr>
              <w:spacing w:after="0"/>
              <w:rPr>
                <w:color w:val="000000"/>
                <w:sz w:val="16"/>
                <w:szCs w:val="16"/>
                <w:lang w:val="de-DE"/>
              </w:rPr>
            </w:pPr>
            <w:r>
              <w:rPr>
                <w:color w:val="000000"/>
                <w:sz w:val="16"/>
                <w:szCs w:val="16"/>
                <w:lang w:val="de-DE"/>
              </w:rPr>
              <w:t>Mexico, 2008, Journal article</w:t>
            </w:r>
          </w:p>
        </w:tc>
        <w:tc>
          <w:tcPr>
            <w:tcW w:w="1426" w:type="dxa"/>
            <w:tcBorders>
              <w:top w:val="single" w:sz="4" w:space="0" w:color="auto"/>
              <w:left w:val="single" w:sz="4" w:space="0" w:color="auto"/>
              <w:bottom w:val="single" w:sz="4" w:space="0" w:color="auto"/>
              <w:right w:val="single" w:sz="4" w:space="0" w:color="auto"/>
            </w:tcBorders>
          </w:tcPr>
          <w:p w14:paraId="389688B8" w14:textId="77777777" w:rsidR="0036476D" w:rsidRPr="005136E8" w:rsidRDefault="0036476D" w:rsidP="0036476D">
            <w:pPr>
              <w:spacing w:after="0" w:line="240" w:lineRule="auto"/>
              <w:rPr>
                <w:color w:val="000000"/>
                <w:sz w:val="16"/>
                <w:szCs w:val="16"/>
              </w:rPr>
            </w:pPr>
            <w:r w:rsidRPr="00D636E7">
              <w:rPr>
                <w:color w:val="000000"/>
                <w:sz w:val="16"/>
                <w:szCs w:val="16"/>
              </w:rPr>
              <w:t>MR vaccine, RA27/3</w:t>
            </w:r>
          </w:p>
          <w:p w14:paraId="3D59AD1F" w14:textId="59698C3E" w:rsidR="0036476D" w:rsidRPr="00D636E7" w:rsidRDefault="0036476D" w:rsidP="0036476D">
            <w:pPr>
              <w:spacing w:after="0" w:line="240" w:lineRule="auto"/>
              <w:rPr>
                <w:color w:val="000000"/>
                <w:sz w:val="16"/>
                <w:szCs w:val="16"/>
              </w:rPr>
            </w:pPr>
            <w:r w:rsidRPr="00D636E7">
              <w:rPr>
                <w:color w:val="000000"/>
                <w:sz w:val="16"/>
                <w:szCs w:val="16"/>
              </w:rPr>
              <w:t xml:space="preserve">nation-wide vaccination campaign of </w:t>
            </w:r>
            <w:r>
              <w:rPr>
                <w:color w:val="000000"/>
                <w:sz w:val="16"/>
                <w:szCs w:val="16"/>
              </w:rPr>
              <w:t xml:space="preserve">men and </w:t>
            </w:r>
            <w:r w:rsidRPr="00D636E7">
              <w:rPr>
                <w:color w:val="000000"/>
                <w:sz w:val="16"/>
                <w:szCs w:val="16"/>
              </w:rPr>
              <w:t>women</w:t>
            </w:r>
            <w:r>
              <w:rPr>
                <w:color w:val="000000"/>
                <w:sz w:val="16"/>
                <w:szCs w:val="16"/>
              </w:rPr>
              <w:t xml:space="preserve"> 19-29</w:t>
            </w:r>
          </w:p>
        </w:tc>
        <w:tc>
          <w:tcPr>
            <w:tcW w:w="2090" w:type="dxa"/>
            <w:tcBorders>
              <w:top w:val="single" w:sz="4" w:space="0" w:color="auto"/>
              <w:left w:val="single" w:sz="4" w:space="0" w:color="auto"/>
              <w:bottom w:val="single" w:sz="4" w:space="0" w:color="auto"/>
              <w:right w:val="single" w:sz="4" w:space="0" w:color="auto"/>
            </w:tcBorders>
          </w:tcPr>
          <w:p w14:paraId="450EBA50" w14:textId="77777777" w:rsidR="0036476D" w:rsidRDefault="0036476D" w:rsidP="005136E8">
            <w:pPr>
              <w:spacing w:after="0"/>
              <w:rPr>
                <w:rFonts w:eastAsia="AdvPS94BA"/>
                <w:sz w:val="16"/>
                <w:szCs w:val="16"/>
              </w:rPr>
            </w:pPr>
            <w:r w:rsidRPr="0036476D">
              <w:rPr>
                <w:rFonts w:eastAsia="AdvPS94BA"/>
                <w:sz w:val="16"/>
                <w:szCs w:val="16"/>
              </w:rPr>
              <w:t>1,924 pregnant women</w:t>
            </w:r>
          </w:p>
          <w:p w14:paraId="0F1D34C3" w14:textId="7C2C76AC" w:rsidR="0036476D" w:rsidRDefault="0036476D" w:rsidP="005136E8">
            <w:pPr>
              <w:spacing w:after="0"/>
              <w:rPr>
                <w:rFonts w:eastAsia="AdvPS94BA"/>
                <w:sz w:val="16"/>
                <w:szCs w:val="16"/>
              </w:rPr>
            </w:pPr>
            <w:r>
              <w:rPr>
                <w:rFonts w:eastAsia="AdvPS94BA"/>
                <w:sz w:val="16"/>
                <w:szCs w:val="16"/>
              </w:rPr>
              <w:t>175 (9.1%) susc</w:t>
            </w:r>
            <w:r w:rsidR="0003140F">
              <w:rPr>
                <w:rFonts w:eastAsia="AdvPS94BA"/>
                <w:sz w:val="16"/>
                <w:szCs w:val="16"/>
              </w:rPr>
              <w:t>.</w:t>
            </w:r>
            <w:r>
              <w:rPr>
                <w:rFonts w:eastAsia="AdvPS94BA"/>
                <w:sz w:val="16"/>
                <w:szCs w:val="16"/>
              </w:rPr>
              <w:t xml:space="preserve"> </w:t>
            </w:r>
          </w:p>
          <w:p w14:paraId="345353AE" w14:textId="6C87FB44" w:rsidR="0036476D" w:rsidRPr="00E930BF" w:rsidRDefault="0036476D" w:rsidP="005136E8">
            <w:pPr>
              <w:spacing w:after="0"/>
              <w:rPr>
                <w:rFonts w:eastAsia="AdvPS94BA"/>
                <w:sz w:val="16"/>
                <w:szCs w:val="16"/>
              </w:rPr>
            </w:pPr>
            <w:r>
              <w:rPr>
                <w:rFonts w:eastAsia="AdvPS94BA"/>
                <w:sz w:val="16"/>
                <w:szCs w:val="16"/>
              </w:rPr>
              <w:t xml:space="preserve">174 liveborn </w:t>
            </w:r>
          </w:p>
        </w:tc>
        <w:tc>
          <w:tcPr>
            <w:tcW w:w="1287" w:type="dxa"/>
            <w:tcBorders>
              <w:top w:val="single" w:sz="4" w:space="0" w:color="auto"/>
              <w:left w:val="single" w:sz="4" w:space="0" w:color="auto"/>
              <w:bottom w:val="single" w:sz="4" w:space="0" w:color="auto"/>
              <w:right w:val="single" w:sz="4" w:space="0" w:color="auto"/>
            </w:tcBorders>
          </w:tcPr>
          <w:p w14:paraId="7BBE16BE" w14:textId="50D1AB0E" w:rsidR="0036476D" w:rsidRPr="00E930BF" w:rsidRDefault="0036476D" w:rsidP="0003140F">
            <w:pPr>
              <w:spacing w:after="0" w:line="240" w:lineRule="auto"/>
              <w:rPr>
                <w:rFonts w:eastAsia="AdvPSA35B"/>
                <w:sz w:val="16"/>
                <w:szCs w:val="16"/>
                <w:lang w:val="en-US"/>
              </w:rPr>
            </w:pPr>
            <w:r>
              <w:rPr>
                <w:rFonts w:eastAsia="AdvPSA35B"/>
                <w:sz w:val="16"/>
                <w:szCs w:val="16"/>
                <w:lang w:val="en-US"/>
              </w:rPr>
              <w:t>Gestational age of susc</w:t>
            </w:r>
            <w:r w:rsidR="0003140F">
              <w:rPr>
                <w:rFonts w:eastAsia="AdvPSA35B"/>
                <w:sz w:val="16"/>
                <w:szCs w:val="16"/>
                <w:lang w:val="en-US"/>
              </w:rPr>
              <w:t>.</w:t>
            </w:r>
            <w:r>
              <w:rPr>
                <w:rFonts w:eastAsia="AdvPSA35B"/>
                <w:sz w:val="16"/>
                <w:szCs w:val="16"/>
                <w:lang w:val="en-US"/>
              </w:rPr>
              <w:t xml:space="preserve"> women &lt;11 weeks (8</w:t>
            </w:r>
            <w:r w:rsidR="002B66F7">
              <w:rPr>
                <w:rFonts w:eastAsia="AdvPSA35B"/>
                <w:sz w:val="16"/>
                <w:szCs w:val="16"/>
                <w:lang w:val="en-US"/>
              </w:rPr>
              <w:t>6.</w:t>
            </w:r>
            <w:r w:rsidR="006807AF">
              <w:rPr>
                <w:rFonts w:eastAsia="AdvPSA35B"/>
                <w:sz w:val="16"/>
                <w:szCs w:val="16"/>
                <w:lang w:val="en-US"/>
              </w:rPr>
              <w:t>9</w:t>
            </w:r>
            <w:r>
              <w:rPr>
                <w:rFonts w:eastAsia="AdvPSA35B"/>
                <w:sz w:val="16"/>
                <w:szCs w:val="16"/>
                <w:lang w:val="en-US"/>
              </w:rPr>
              <w:t>%), &gt;11 weeks 1</w:t>
            </w:r>
            <w:r w:rsidR="006807AF">
              <w:rPr>
                <w:rFonts w:eastAsia="AdvPSA35B"/>
                <w:sz w:val="16"/>
                <w:szCs w:val="16"/>
                <w:lang w:val="en-US"/>
              </w:rPr>
              <w:t>3</w:t>
            </w:r>
            <w:r w:rsidR="002B66F7">
              <w:rPr>
                <w:rFonts w:eastAsia="AdvPSA35B"/>
                <w:sz w:val="16"/>
                <w:szCs w:val="16"/>
                <w:lang w:val="en-US"/>
              </w:rPr>
              <w:t>.</w:t>
            </w:r>
            <w:r w:rsidR="006807AF">
              <w:rPr>
                <w:rFonts w:eastAsia="AdvPSA35B"/>
                <w:sz w:val="16"/>
                <w:szCs w:val="16"/>
                <w:lang w:val="en-US"/>
              </w:rPr>
              <w:t>1</w:t>
            </w:r>
            <w:r>
              <w:rPr>
                <w:rFonts w:eastAsia="AdvPSA35B"/>
                <w:sz w:val="16"/>
                <w:szCs w:val="16"/>
                <w:lang w:val="en-US"/>
              </w:rPr>
              <w:t xml:space="preserve">% </w:t>
            </w:r>
          </w:p>
        </w:tc>
        <w:tc>
          <w:tcPr>
            <w:tcW w:w="2241" w:type="dxa"/>
            <w:tcBorders>
              <w:top w:val="single" w:sz="4" w:space="0" w:color="auto"/>
              <w:left w:val="single" w:sz="4" w:space="0" w:color="auto"/>
              <w:bottom w:val="single" w:sz="4" w:space="0" w:color="auto"/>
              <w:right w:val="single" w:sz="4" w:space="0" w:color="auto"/>
            </w:tcBorders>
          </w:tcPr>
          <w:p w14:paraId="467B83BD" w14:textId="1A745FEA" w:rsidR="0036476D" w:rsidRPr="00D636E7" w:rsidRDefault="0036476D" w:rsidP="005136E8">
            <w:pPr>
              <w:spacing w:after="0" w:line="240" w:lineRule="auto"/>
              <w:rPr>
                <w:rFonts w:eastAsia="AdvPSA35B"/>
                <w:sz w:val="16"/>
                <w:szCs w:val="16"/>
              </w:rPr>
            </w:pPr>
            <w:r>
              <w:rPr>
                <w:rFonts w:eastAsia="AdvPSA35B"/>
                <w:sz w:val="16"/>
                <w:szCs w:val="16"/>
              </w:rPr>
              <w:t>174 live</w:t>
            </w:r>
            <w:r w:rsidR="00B86CF7">
              <w:rPr>
                <w:rFonts w:eastAsia="AdvPSA35B"/>
                <w:sz w:val="16"/>
                <w:szCs w:val="16"/>
              </w:rPr>
              <w:t>-</w:t>
            </w:r>
            <w:r>
              <w:rPr>
                <w:rFonts w:eastAsia="AdvPSA35B"/>
                <w:sz w:val="16"/>
                <w:szCs w:val="16"/>
              </w:rPr>
              <w:t xml:space="preserve">born </w:t>
            </w:r>
          </w:p>
        </w:tc>
        <w:tc>
          <w:tcPr>
            <w:tcW w:w="2673" w:type="dxa"/>
            <w:tcBorders>
              <w:top w:val="single" w:sz="4" w:space="0" w:color="auto"/>
              <w:left w:val="single" w:sz="4" w:space="0" w:color="auto"/>
              <w:bottom w:val="single" w:sz="4" w:space="0" w:color="auto"/>
              <w:right w:val="single" w:sz="4" w:space="0" w:color="auto"/>
            </w:tcBorders>
          </w:tcPr>
          <w:p w14:paraId="37BF592A" w14:textId="4E6ACC68" w:rsidR="0036476D" w:rsidRDefault="00BA1AAE" w:rsidP="005136E8">
            <w:pPr>
              <w:spacing w:after="0"/>
              <w:rPr>
                <w:color w:val="000000"/>
                <w:sz w:val="16"/>
                <w:szCs w:val="16"/>
              </w:rPr>
            </w:pPr>
            <w:r>
              <w:rPr>
                <w:color w:val="000000"/>
                <w:sz w:val="16"/>
                <w:szCs w:val="16"/>
              </w:rPr>
              <w:t>Preterm birth 9/174</w:t>
            </w:r>
            <w:r w:rsidR="0036476D">
              <w:rPr>
                <w:color w:val="000000"/>
                <w:sz w:val="16"/>
                <w:szCs w:val="16"/>
              </w:rPr>
              <w:t xml:space="preserve"> (5.1%) </w:t>
            </w:r>
          </w:p>
          <w:p w14:paraId="363EC7BE" w14:textId="69E4CE26" w:rsidR="0036476D" w:rsidRDefault="00BA1AAE" w:rsidP="005136E8">
            <w:pPr>
              <w:spacing w:after="0"/>
              <w:rPr>
                <w:color w:val="000000"/>
                <w:sz w:val="16"/>
                <w:szCs w:val="16"/>
              </w:rPr>
            </w:pPr>
            <w:r>
              <w:rPr>
                <w:color w:val="000000"/>
                <w:sz w:val="16"/>
                <w:szCs w:val="16"/>
              </w:rPr>
              <w:t>CRI 0/174</w:t>
            </w:r>
            <w:r w:rsidR="0036476D">
              <w:rPr>
                <w:color w:val="000000"/>
                <w:sz w:val="16"/>
                <w:szCs w:val="16"/>
              </w:rPr>
              <w:t xml:space="preserve"> </w:t>
            </w:r>
          </w:p>
          <w:p w14:paraId="0B79C826" w14:textId="3E1FE013" w:rsidR="0036476D" w:rsidRPr="00D636E7" w:rsidRDefault="00BA1AAE" w:rsidP="005136E8">
            <w:pPr>
              <w:spacing w:after="0"/>
              <w:rPr>
                <w:color w:val="000000"/>
                <w:sz w:val="16"/>
                <w:szCs w:val="16"/>
              </w:rPr>
            </w:pPr>
            <w:r>
              <w:rPr>
                <w:color w:val="000000"/>
                <w:sz w:val="16"/>
                <w:szCs w:val="16"/>
              </w:rPr>
              <w:t xml:space="preserve">CRS 0/174 </w:t>
            </w:r>
            <w:r w:rsidR="0036476D">
              <w:rPr>
                <w:color w:val="000000"/>
                <w:sz w:val="16"/>
                <w:szCs w:val="16"/>
              </w:rPr>
              <w:t xml:space="preserve"> </w:t>
            </w:r>
          </w:p>
        </w:tc>
        <w:tc>
          <w:tcPr>
            <w:tcW w:w="1310" w:type="dxa"/>
            <w:tcBorders>
              <w:top w:val="single" w:sz="4" w:space="0" w:color="auto"/>
              <w:left w:val="single" w:sz="4" w:space="0" w:color="auto"/>
              <w:bottom w:val="single" w:sz="4" w:space="0" w:color="auto"/>
              <w:right w:val="single" w:sz="4" w:space="0" w:color="auto"/>
            </w:tcBorders>
          </w:tcPr>
          <w:p w14:paraId="5A000F27" w14:textId="77777777" w:rsidR="0036476D" w:rsidRPr="00E930BF" w:rsidRDefault="0036476D" w:rsidP="005136E8">
            <w:pPr>
              <w:spacing w:after="0"/>
              <w:rPr>
                <w:rFonts w:eastAsia="AdvPSA35B"/>
                <w:sz w:val="16"/>
                <w:szCs w:val="16"/>
                <w:lang w:val="en-US"/>
              </w:rPr>
            </w:pPr>
          </w:p>
        </w:tc>
        <w:tc>
          <w:tcPr>
            <w:tcW w:w="2238" w:type="dxa"/>
            <w:tcBorders>
              <w:top w:val="single" w:sz="4" w:space="0" w:color="auto"/>
              <w:left w:val="single" w:sz="4" w:space="0" w:color="auto"/>
              <w:bottom w:val="single" w:sz="4" w:space="0" w:color="auto"/>
              <w:right w:val="single" w:sz="4" w:space="0" w:color="auto"/>
            </w:tcBorders>
          </w:tcPr>
          <w:p w14:paraId="4F523198" w14:textId="77777777" w:rsidR="0036476D" w:rsidRPr="00D636E7" w:rsidRDefault="0036476D" w:rsidP="005136E8">
            <w:pPr>
              <w:spacing w:after="0"/>
              <w:rPr>
                <w:rFonts w:eastAsia="AdvPSA35B"/>
                <w:sz w:val="16"/>
                <w:szCs w:val="16"/>
              </w:rPr>
            </w:pPr>
          </w:p>
        </w:tc>
      </w:tr>
      <w:tr w:rsidR="000F154E" w:rsidRPr="005136E8" w14:paraId="58D3EA91" w14:textId="77777777" w:rsidTr="00E930BF">
        <w:tc>
          <w:tcPr>
            <w:tcW w:w="1471" w:type="dxa"/>
            <w:tcBorders>
              <w:top w:val="single" w:sz="4" w:space="0" w:color="auto"/>
              <w:left w:val="single" w:sz="4" w:space="0" w:color="auto"/>
              <w:bottom w:val="single" w:sz="4" w:space="0" w:color="auto"/>
              <w:right w:val="single" w:sz="4" w:space="0" w:color="auto"/>
            </w:tcBorders>
            <w:hideMark/>
          </w:tcPr>
          <w:p w14:paraId="41B86C6A" w14:textId="60F1137C" w:rsidR="005136E8" w:rsidRPr="005136E8" w:rsidRDefault="005136E8" w:rsidP="002F59AF">
            <w:pPr>
              <w:rPr>
                <w:b/>
                <w:sz w:val="16"/>
                <w:szCs w:val="16"/>
                <w:lang w:val="de-DE"/>
              </w:rPr>
            </w:pPr>
            <w:r w:rsidRPr="005136E8">
              <w:rPr>
                <w:b/>
                <w:sz w:val="16"/>
                <w:szCs w:val="16"/>
                <w:lang w:val="de-DE"/>
              </w:rPr>
              <w:t>Sato, H. K., 2011</w:t>
            </w:r>
            <w:r w:rsidR="00BF65BC" w:rsidRPr="005136E8">
              <w:rPr>
                <w:rFonts w:ascii="Times New Roman" w:hAnsi="Times New Roman"/>
                <w:b/>
                <w:color w:val="0000FF"/>
                <w:sz w:val="16"/>
                <w:szCs w:val="16"/>
                <w:u w:val="single"/>
                <w:lang w:val="de-DE"/>
              </w:rPr>
              <w:fldChar w:fldCharType="begin">
                <w:fldData xml:space="preserve">PEVuZE5vdGU+PENpdGU+PEF1dGhvcj5TYXRvPC9BdXRob3I+PFllYXI+MjAxMTwvWWVhcj48UmVj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</w:fldData>
              </w:fldChar>
            </w:r>
            <w:r w:rsidR="002F59AF">
              <w:rPr>
                <w:rFonts w:ascii="Times New Roman" w:hAnsi="Times New Roman"/>
                <w:b/>
                <w:color w:val="0000FF"/>
                <w:sz w:val="16"/>
                <w:szCs w:val="16"/>
                <w:u w:val="single"/>
                <w:lang w:val="de-DE"/>
              </w:rPr>
              <w:instrText xml:space="preserve"> ADDIN EN.CITE </w:instrText>
            </w:r>
            <w:r w:rsidR="002F59AF">
              <w:rPr>
                <w:rFonts w:ascii="Times New Roman" w:hAnsi="Times New Roman"/>
                <w:b/>
                <w:color w:val="0000FF"/>
                <w:sz w:val="16"/>
                <w:szCs w:val="16"/>
                <w:u w:val="single"/>
                <w:lang w:val="de-DE"/>
              </w:rPr>
              <w:fldChar w:fldCharType="begin">
                <w:fldData xml:space="preserve">PEVuZE5vdGU+PENpdGU+PEF1dGhvcj5TYXRvPC9BdXRob3I+PFllYXI+MjAxMTwvWWVhcj48UmVj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</w:fldData>
              </w:fldChar>
            </w:r>
            <w:r w:rsidR="002F59AF">
              <w:rPr>
                <w:rFonts w:ascii="Times New Roman" w:hAnsi="Times New Roman"/>
                <w:b/>
                <w:color w:val="0000FF"/>
                <w:sz w:val="16"/>
                <w:szCs w:val="16"/>
                <w:u w:val="single"/>
                <w:lang w:val="de-DE"/>
              </w:rPr>
              <w:instrText xml:space="preserve"> ADDIN EN.CITE.DATA </w:instrText>
            </w:r>
            <w:r w:rsidR="002F59AF">
              <w:rPr>
                <w:rFonts w:ascii="Times New Roman" w:hAnsi="Times New Roman"/>
                <w:b/>
                <w:color w:val="0000FF"/>
                <w:sz w:val="16"/>
                <w:szCs w:val="16"/>
                <w:u w:val="single"/>
                <w:lang w:val="de-DE"/>
              </w:rPr>
            </w:r>
            <w:r w:rsidR="002F59AF">
              <w:rPr>
                <w:rFonts w:ascii="Times New Roman" w:hAnsi="Times New Roman"/>
                <w:b/>
                <w:color w:val="0000FF"/>
                <w:sz w:val="16"/>
                <w:szCs w:val="16"/>
                <w:u w:val="single"/>
                <w:lang w:val="de-DE"/>
              </w:rPr>
              <w:fldChar w:fldCharType="end"/>
            </w:r>
            <w:r w:rsidR="00BF65BC" w:rsidRPr="005136E8">
              <w:rPr>
                <w:rFonts w:ascii="Times New Roman" w:hAnsi="Times New Roman"/>
                <w:b/>
                <w:color w:val="0000FF"/>
                <w:sz w:val="16"/>
                <w:szCs w:val="16"/>
                <w:u w:val="single"/>
                <w:lang w:val="de-DE"/>
              </w:rPr>
            </w:r>
            <w:r w:rsidR="00BF65BC" w:rsidRPr="005136E8">
              <w:rPr>
                <w:rFonts w:ascii="Times New Roman" w:hAnsi="Times New Roman"/>
                <w:b/>
                <w:color w:val="0000FF"/>
                <w:sz w:val="16"/>
                <w:szCs w:val="16"/>
                <w:u w:val="single"/>
                <w:lang w:val="de-DE"/>
              </w:rPr>
              <w:fldChar w:fldCharType="separate"/>
            </w:r>
            <w:r w:rsidR="002F59AF">
              <w:rPr>
                <w:rFonts w:ascii="Times New Roman" w:hAnsi="Times New Roman"/>
                <w:b/>
                <w:noProof/>
                <w:color w:val="0000FF"/>
                <w:sz w:val="16"/>
                <w:szCs w:val="16"/>
                <w:u w:val="single"/>
                <w:lang w:val="de-DE"/>
              </w:rPr>
              <w:t>[</w:t>
            </w:r>
            <w:hyperlink w:anchor="_ENREF_61" w:tooltip="Sato, 2011 #551" w:history="1">
              <w:r w:rsidR="00152ACF">
                <w:rPr>
                  <w:rFonts w:ascii="Times New Roman" w:hAnsi="Times New Roman"/>
                  <w:b/>
                  <w:noProof/>
                  <w:color w:val="0000FF"/>
                  <w:sz w:val="16"/>
                  <w:szCs w:val="16"/>
                  <w:u w:val="single"/>
                  <w:lang w:val="de-DE"/>
                </w:rPr>
                <w:t>61</w:t>
              </w:r>
            </w:hyperlink>
            <w:r w:rsidR="002F59AF">
              <w:rPr>
                <w:rFonts w:ascii="Times New Roman" w:hAnsi="Times New Roman"/>
                <w:b/>
                <w:noProof/>
                <w:color w:val="0000FF"/>
                <w:sz w:val="16"/>
                <w:szCs w:val="16"/>
                <w:u w:val="single"/>
                <w:lang w:val="de-DE"/>
              </w:rPr>
              <w:t>]</w:t>
            </w:r>
            <w:r w:rsidR="00BF65BC" w:rsidRPr="005136E8">
              <w:rPr>
                <w:rFonts w:ascii="Times New Roman" w:hAnsi="Times New Roman"/>
                <w:b/>
                <w:color w:val="0000FF"/>
                <w:sz w:val="16"/>
                <w:szCs w:val="16"/>
                <w:u w:val="single"/>
                <w:lang w:val="de-DE"/>
              </w:rPr>
              <w:fldChar w:fldCharType="end"/>
            </w:r>
          </w:p>
        </w:tc>
        <w:tc>
          <w:tcPr>
            <w:tcW w:w="1128" w:type="dxa"/>
            <w:tcBorders>
              <w:top w:val="single" w:sz="4" w:space="0" w:color="auto"/>
              <w:left w:val="single" w:sz="4" w:space="0" w:color="auto"/>
              <w:bottom w:val="single" w:sz="4" w:space="0" w:color="auto"/>
              <w:right w:val="single" w:sz="4" w:space="0" w:color="auto"/>
            </w:tcBorders>
            <w:hideMark/>
          </w:tcPr>
          <w:p w14:paraId="5B2407EE" w14:textId="77777777" w:rsidR="005136E8" w:rsidRPr="005136E8" w:rsidRDefault="00D636E7" w:rsidP="005136E8">
            <w:pPr>
              <w:rPr>
                <w:sz w:val="16"/>
                <w:szCs w:val="16"/>
              </w:rPr>
            </w:pPr>
            <w:r w:rsidRPr="00D636E7">
              <w:rPr>
                <w:sz w:val="16"/>
                <w:szCs w:val="16"/>
              </w:rPr>
              <w:t>Sao Paulo, Brazil,</w:t>
            </w:r>
            <w:r w:rsidRPr="00D636E7">
              <w:rPr>
                <w:rFonts w:eastAsia="Times-Roman"/>
                <w:sz w:val="16"/>
                <w:szCs w:val="16"/>
              </w:rPr>
              <w:t xml:space="preserve"> </w:t>
            </w:r>
            <w:r w:rsidRPr="00D636E7">
              <w:rPr>
                <w:sz w:val="18"/>
                <w:szCs w:val="18"/>
              </w:rPr>
              <w:t xml:space="preserve">2001, </w:t>
            </w:r>
            <w:r w:rsidRPr="00D636E7">
              <w:rPr>
                <w:rFonts w:eastAsia="Times-Roman"/>
                <w:sz w:val="16"/>
                <w:szCs w:val="16"/>
              </w:rPr>
              <w:t xml:space="preserve">Journal article </w:t>
            </w:r>
          </w:p>
        </w:tc>
        <w:tc>
          <w:tcPr>
            <w:tcW w:w="1426" w:type="dxa"/>
            <w:tcBorders>
              <w:top w:val="single" w:sz="4" w:space="0" w:color="auto"/>
              <w:left w:val="single" w:sz="4" w:space="0" w:color="auto"/>
              <w:bottom w:val="single" w:sz="4" w:space="0" w:color="auto"/>
              <w:right w:val="single" w:sz="4" w:space="0" w:color="auto"/>
            </w:tcBorders>
            <w:hideMark/>
          </w:tcPr>
          <w:p w14:paraId="1051251B" w14:textId="77777777" w:rsidR="005136E8" w:rsidRPr="005136E8" w:rsidRDefault="00D636E7" w:rsidP="005136E8">
            <w:pPr>
              <w:spacing w:after="0" w:line="240" w:lineRule="auto"/>
              <w:rPr>
                <w:color w:val="000000"/>
                <w:sz w:val="16"/>
                <w:szCs w:val="16"/>
              </w:rPr>
            </w:pPr>
            <w:r w:rsidRPr="00D636E7">
              <w:rPr>
                <w:color w:val="000000"/>
                <w:sz w:val="16"/>
                <w:szCs w:val="16"/>
              </w:rPr>
              <w:t>MR vaccine RA27/3</w:t>
            </w:r>
          </w:p>
          <w:p w14:paraId="14094904" w14:textId="77777777" w:rsidR="005136E8" w:rsidRPr="005136E8" w:rsidRDefault="00D636E7" w:rsidP="005136E8">
            <w:pPr>
              <w:spacing w:after="0" w:line="240" w:lineRule="auto"/>
              <w:rPr>
                <w:color w:val="000000"/>
                <w:sz w:val="16"/>
                <w:szCs w:val="16"/>
              </w:rPr>
            </w:pPr>
            <w:r w:rsidRPr="00D636E7">
              <w:rPr>
                <w:color w:val="000000"/>
                <w:sz w:val="16"/>
                <w:szCs w:val="16"/>
              </w:rPr>
              <w:t>Mass vaccination campaign of women of childbearing age</w:t>
            </w:r>
            <w:r w:rsidRPr="00D636E7">
              <w:rPr>
                <w:rFonts w:eastAsia="AdvPS94BA"/>
                <w:sz w:val="16"/>
                <w:szCs w:val="16"/>
              </w:rPr>
              <w:t xml:space="preserve"> </w:t>
            </w:r>
          </w:p>
        </w:tc>
        <w:tc>
          <w:tcPr>
            <w:tcW w:w="2090" w:type="dxa"/>
            <w:tcBorders>
              <w:top w:val="single" w:sz="4" w:space="0" w:color="auto"/>
              <w:left w:val="single" w:sz="4" w:space="0" w:color="auto"/>
              <w:bottom w:val="single" w:sz="4" w:space="0" w:color="auto"/>
              <w:right w:val="single" w:sz="4" w:space="0" w:color="auto"/>
            </w:tcBorders>
            <w:hideMark/>
          </w:tcPr>
          <w:p w14:paraId="4342C784" w14:textId="77777777" w:rsidR="005136E8" w:rsidRPr="005136E8" w:rsidRDefault="00D636E7" w:rsidP="005136E8">
            <w:pPr>
              <w:spacing w:after="0"/>
              <w:rPr>
                <w:rFonts w:eastAsia="AdvPS94BA"/>
                <w:sz w:val="16"/>
                <w:szCs w:val="16"/>
              </w:rPr>
            </w:pPr>
            <w:r w:rsidRPr="00D636E7">
              <w:rPr>
                <w:rFonts w:eastAsia="AdvPS94BA"/>
                <w:sz w:val="16"/>
                <w:szCs w:val="16"/>
              </w:rPr>
              <w:t>811/5580 (14.5%)</w:t>
            </w:r>
          </w:p>
          <w:p w14:paraId="73ECDB1B" w14:textId="77777777" w:rsidR="005136E8" w:rsidRPr="005136E8" w:rsidRDefault="00D636E7" w:rsidP="005136E8">
            <w:pPr>
              <w:spacing w:after="0" w:line="240" w:lineRule="auto"/>
              <w:rPr>
                <w:rFonts w:cs="AdvPS94BA"/>
                <w:sz w:val="16"/>
                <w:szCs w:val="16"/>
              </w:rPr>
            </w:pPr>
            <w:r w:rsidRPr="00D636E7">
              <w:rPr>
                <w:rFonts w:cs="AdvPS94BA"/>
                <w:sz w:val="16"/>
                <w:szCs w:val="16"/>
              </w:rPr>
              <w:t>Susc.,</w:t>
            </w:r>
          </w:p>
          <w:p w14:paraId="609E97F0" w14:textId="77777777" w:rsidR="005136E8" w:rsidRPr="005136E8" w:rsidRDefault="00D636E7" w:rsidP="005136E8">
            <w:pPr>
              <w:spacing w:after="0" w:line="240" w:lineRule="auto"/>
              <w:rPr>
                <w:rFonts w:cs="AdvPS94BA"/>
                <w:sz w:val="16"/>
                <w:szCs w:val="16"/>
              </w:rPr>
            </w:pPr>
            <w:r w:rsidRPr="00D636E7">
              <w:rPr>
                <w:rFonts w:cs="AdvPS94BA"/>
                <w:sz w:val="16"/>
                <w:szCs w:val="16"/>
              </w:rPr>
              <w:t>2135 (38.3%) immune,</w:t>
            </w:r>
          </w:p>
          <w:p w14:paraId="3F37B937" w14:textId="77777777" w:rsidR="005136E8" w:rsidRPr="005136E8" w:rsidRDefault="00D636E7" w:rsidP="005136E8">
            <w:pPr>
              <w:spacing w:after="0"/>
              <w:rPr>
                <w:rFonts w:cs="AdvPS94BA"/>
                <w:sz w:val="16"/>
                <w:szCs w:val="16"/>
              </w:rPr>
            </w:pPr>
            <w:r w:rsidRPr="00D636E7">
              <w:rPr>
                <w:rFonts w:cs="AdvPS94BA"/>
                <w:sz w:val="16"/>
                <w:szCs w:val="16"/>
              </w:rPr>
              <w:t>27 (0.5%) undetectable</w:t>
            </w:r>
          </w:p>
          <w:p w14:paraId="57C94374" w14:textId="77777777" w:rsidR="005136E8" w:rsidRPr="005136E8" w:rsidRDefault="00D636E7" w:rsidP="005136E8">
            <w:pPr>
              <w:spacing w:after="0"/>
              <w:rPr>
                <w:sz w:val="16"/>
                <w:szCs w:val="16"/>
              </w:rPr>
            </w:pPr>
            <w:r w:rsidRPr="00D636E7">
              <w:rPr>
                <w:rFonts w:cs="AdvPS94BA"/>
                <w:sz w:val="16"/>
                <w:szCs w:val="16"/>
              </w:rPr>
              <w:t>2607 (46.7%) indeterminate (due to serum sample collection &gt;70 days after vaccination)</w:t>
            </w:r>
          </w:p>
        </w:tc>
        <w:tc>
          <w:tcPr>
            <w:tcW w:w="1287" w:type="dxa"/>
            <w:tcBorders>
              <w:top w:val="single" w:sz="4" w:space="0" w:color="auto"/>
              <w:left w:val="single" w:sz="4" w:space="0" w:color="auto"/>
              <w:bottom w:val="single" w:sz="4" w:space="0" w:color="auto"/>
              <w:right w:val="single" w:sz="4" w:space="0" w:color="auto"/>
            </w:tcBorders>
            <w:hideMark/>
          </w:tcPr>
          <w:p w14:paraId="5F2D9620" w14:textId="77777777" w:rsidR="005136E8" w:rsidRPr="005136E8" w:rsidRDefault="00D636E7" w:rsidP="005136E8">
            <w:pPr>
              <w:spacing w:after="0"/>
              <w:rPr>
                <w:b/>
                <w:i/>
                <w:color w:val="000000"/>
                <w:sz w:val="16"/>
                <w:szCs w:val="16"/>
              </w:rPr>
            </w:pPr>
            <w:r w:rsidRPr="00D636E7">
              <w:rPr>
                <w:b/>
                <w:i/>
                <w:color w:val="000000"/>
                <w:sz w:val="16"/>
                <w:szCs w:val="16"/>
              </w:rPr>
              <w:t xml:space="preserve">Pre-conception: </w:t>
            </w:r>
          </w:p>
          <w:p w14:paraId="72E5336C" w14:textId="68E9AA1C" w:rsidR="005136E8" w:rsidRPr="005136E8" w:rsidRDefault="00D636E7" w:rsidP="005136E8">
            <w:pPr>
              <w:spacing w:after="0"/>
              <w:rPr>
                <w:rFonts w:eastAsia="AdvPSA35B"/>
                <w:sz w:val="16"/>
                <w:szCs w:val="16"/>
              </w:rPr>
            </w:pPr>
            <w:r w:rsidRPr="00D636E7">
              <w:rPr>
                <w:rFonts w:eastAsia="AdvPSA35B"/>
                <w:sz w:val="16"/>
                <w:szCs w:val="16"/>
              </w:rPr>
              <w:t>Susc</w:t>
            </w:r>
            <w:r w:rsidR="0003140F">
              <w:rPr>
                <w:rFonts w:eastAsia="AdvPSA35B"/>
                <w:sz w:val="16"/>
                <w:szCs w:val="16"/>
              </w:rPr>
              <w:t>.</w:t>
            </w:r>
            <w:r w:rsidRPr="00D636E7">
              <w:rPr>
                <w:rFonts w:eastAsia="AdvPSA35B"/>
                <w:sz w:val="16"/>
                <w:szCs w:val="16"/>
              </w:rPr>
              <w:t>: 170 (26.6%)</w:t>
            </w:r>
          </w:p>
          <w:p w14:paraId="5DF2A25B" w14:textId="77777777" w:rsidR="005136E8" w:rsidRPr="005136E8" w:rsidRDefault="00D636E7" w:rsidP="005136E8">
            <w:pPr>
              <w:spacing w:after="0"/>
              <w:rPr>
                <w:rFonts w:eastAsia="AdvPSA35B"/>
                <w:sz w:val="16"/>
                <w:szCs w:val="16"/>
              </w:rPr>
            </w:pPr>
            <w:r w:rsidRPr="00D636E7">
              <w:rPr>
                <w:rFonts w:eastAsia="AdvPSA35B"/>
                <w:sz w:val="16"/>
                <w:szCs w:val="16"/>
              </w:rPr>
              <w:t>Immune: 244 (17.3%)</w:t>
            </w:r>
          </w:p>
          <w:p w14:paraId="404B5B18" w14:textId="77777777" w:rsidR="005136E8" w:rsidRPr="005136E8" w:rsidRDefault="00D636E7" w:rsidP="005136E8">
            <w:pPr>
              <w:spacing w:after="0"/>
              <w:rPr>
                <w:rFonts w:eastAsia="AdvPSA35B"/>
                <w:sz w:val="16"/>
                <w:szCs w:val="16"/>
              </w:rPr>
            </w:pPr>
            <w:r w:rsidRPr="00D636E7">
              <w:rPr>
                <w:rFonts w:eastAsia="AdvPSA35B"/>
                <w:b/>
                <w:sz w:val="16"/>
                <w:szCs w:val="16"/>
              </w:rPr>
              <w:t>0–4 weeks post-conception:</w:t>
            </w:r>
            <w:r w:rsidRPr="00D636E7">
              <w:rPr>
                <w:rFonts w:eastAsia="AdvPSA35B"/>
                <w:sz w:val="16"/>
                <w:szCs w:val="16"/>
              </w:rPr>
              <w:t xml:space="preserve"> </w:t>
            </w:r>
          </w:p>
          <w:p w14:paraId="25F27FFC" w14:textId="4C38D3C3" w:rsidR="005136E8" w:rsidRPr="005136E8" w:rsidRDefault="00D636E7" w:rsidP="005136E8">
            <w:pPr>
              <w:spacing w:after="0"/>
              <w:rPr>
                <w:rFonts w:eastAsia="AdvPSA35B"/>
                <w:sz w:val="16"/>
                <w:szCs w:val="16"/>
              </w:rPr>
            </w:pPr>
            <w:r w:rsidRPr="00D636E7">
              <w:rPr>
                <w:rFonts w:eastAsia="AdvPSA35B"/>
                <w:sz w:val="16"/>
                <w:szCs w:val="16"/>
              </w:rPr>
              <w:t>Susc</w:t>
            </w:r>
            <w:r w:rsidR="0003140F">
              <w:rPr>
                <w:rFonts w:eastAsia="AdvPSA35B"/>
                <w:sz w:val="16"/>
                <w:szCs w:val="16"/>
              </w:rPr>
              <w:t>.</w:t>
            </w:r>
            <w:r w:rsidRPr="00D636E7">
              <w:rPr>
                <w:rFonts w:eastAsia="AdvPSA35B"/>
                <w:sz w:val="16"/>
                <w:szCs w:val="16"/>
              </w:rPr>
              <w:t xml:space="preserve">: 347 (54.4%) </w:t>
            </w:r>
          </w:p>
          <w:p w14:paraId="6324BF56" w14:textId="77777777" w:rsidR="005136E8" w:rsidRPr="005136E8" w:rsidRDefault="00D636E7" w:rsidP="005136E8">
            <w:pPr>
              <w:spacing w:after="0"/>
              <w:rPr>
                <w:rFonts w:eastAsia="AdvPSA35B"/>
                <w:sz w:val="16"/>
                <w:szCs w:val="16"/>
              </w:rPr>
            </w:pPr>
            <w:r w:rsidRPr="00D636E7">
              <w:rPr>
                <w:rFonts w:eastAsia="AdvPSA35B"/>
                <w:sz w:val="16"/>
                <w:szCs w:val="16"/>
              </w:rPr>
              <w:lastRenderedPageBreak/>
              <w:t>Immune: 780 (55.4%)</w:t>
            </w:r>
          </w:p>
          <w:p w14:paraId="13CD2973" w14:textId="77777777" w:rsidR="005136E8" w:rsidRPr="005136E8" w:rsidRDefault="00D636E7" w:rsidP="005136E8">
            <w:pPr>
              <w:spacing w:after="0"/>
              <w:rPr>
                <w:rFonts w:eastAsia="AdvPSA35B"/>
                <w:sz w:val="16"/>
                <w:szCs w:val="16"/>
              </w:rPr>
            </w:pPr>
            <w:r w:rsidRPr="00D636E7">
              <w:rPr>
                <w:rFonts w:eastAsia="AdvPSA35B"/>
                <w:b/>
                <w:sz w:val="16"/>
                <w:szCs w:val="16"/>
              </w:rPr>
              <w:t>5–12 weeks post-conception</w:t>
            </w:r>
            <w:r w:rsidRPr="00D636E7">
              <w:rPr>
                <w:rFonts w:eastAsia="AdvPSA35B"/>
                <w:sz w:val="16"/>
                <w:szCs w:val="16"/>
              </w:rPr>
              <w:t>:</w:t>
            </w:r>
          </w:p>
          <w:p w14:paraId="40BBE723" w14:textId="1E9FE19A" w:rsidR="005136E8" w:rsidRPr="005136E8" w:rsidRDefault="00D636E7" w:rsidP="005136E8">
            <w:pPr>
              <w:spacing w:after="0"/>
              <w:rPr>
                <w:rFonts w:eastAsia="AdvPSA35B"/>
                <w:sz w:val="16"/>
                <w:szCs w:val="16"/>
              </w:rPr>
            </w:pPr>
            <w:r w:rsidRPr="00D636E7">
              <w:rPr>
                <w:rFonts w:eastAsia="AdvPSA35B"/>
                <w:sz w:val="16"/>
                <w:szCs w:val="16"/>
              </w:rPr>
              <w:t>Susc</w:t>
            </w:r>
            <w:r w:rsidR="0003140F">
              <w:rPr>
                <w:rFonts w:eastAsia="AdvPSA35B"/>
                <w:sz w:val="16"/>
                <w:szCs w:val="16"/>
              </w:rPr>
              <w:t>.</w:t>
            </w:r>
            <w:r w:rsidRPr="00D636E7">
              <w:rPr>
                <w:rFonts w:eastAsia="AdvPSA35B"/>
                <w:sz w:val="16"/>
                <w:szCs w:val="16"/>
              </w:rPr>
              <w:t xml:space="preserve">: 99 (15.5%) </w:t>
            </w:r>
          </w:p>
          <w:p w14:paraId="039EF2B3" w14:textId="77777777" w:rsidR="005136E8" w:rsidRPr="005136E8" w:rsidRDefault="00D636E7" w:rsidP="005136E8">
            <w:pPr>
              <w:spacing w:after="0"/>
              <w:rPr>
                <w:rFonts w:eastAsia="AdvPSA35B"/>
                <w:sz w:val="16"/>
                <w:szCs w:val="16"/>
              </w:rPr>
            </w:pPr>
            <w:r w:rsidRPr="00D636E7">
              <w:rPr>
                <w:rFonts w:eastAsia="AdvPSA35B"/>
                <w:sz w:val="16"/>
                <w:szCs w:val="16"/>
              </w:rPr>
              <w:t xml:space="preserve">Immune: 311 (22.1%) </w:t>
            </w:r>
          </w:p>
          <w:p w14:paraId="03D16D5C" w14:textId="77777777" w:rsidR="005136E8" w:rsidRPr="005136E8" w:rsidRDefault="00D636E7" w:rsidP="005136E8">
            <w:pPr>
              <w:spacing w:after="0"/>
              <w:rPr>
                <w:rFonts w:eastAsia="AdvPSA35B"/>
                <w:sz w:val="16"/>
                <w:szCs w:val="16"/>
              </w:rPr>
            </w:pPr>
            <w:r w:rsidRPr="00D636E7">
              <w:rPr>
                <w:rFonts w:eastAsia="AdvPSA35B"/>
                <w:b/>
                <w:sz w:val="16"/>
                <w:szCs w:val="16"/>
              </w:rPr>
              <w:t>&gt;12 weeks post-conception</w:t>
            </w:r>
            <w:r w:rsidRPr="00D636E7">
              <w:rPr>
                <w:rFonts w:eastAsia="AdvPSA35B"/>
                <w:sz w:val="16"/>
                <w:szCs w:val="16"/>
              </w:rPr>
              <w:t xml:space="preserve"> </w:t>
            </w:r>
          </w:p>
          <w:p w14:paraId="145D1BF8" w14:textId="778ADD15" w:rsidR="005136E8" w:rsidRPr="005136E8" w:rsidRDefault="00D636E7" w:rsidP="005136E8">
            <w:pPr>
              <w:spacing w:after="0"/>
              <w:rPr>
                <w:rFonts w:eastAsia="AdvPSA35B"/>
                <w:sz w:val="16"/>
                <w:szCs w:val="16"/>
              </w:rPr>
            </w:pPr>
            <w:r w:rsidRPr="00D636E7">
              <w:rPr>
                <w:rFonts w:eastAsia="AdvPSA35B"/>
                <w:sz w:val="16"/>
                <w:szCs w:val="16"/>
              </w:rPr>
              <w:t>Susc</w:t>
            </w:r>
            <w:r w:rsidR="0003140F">
              <w:rPr>
                <w:rFonts w:eastAsia="AdvPSA35B"/>
                <w:sz w:val="16"/>
                <w:szCs w:val="16"/>
              </w:rPr>
              <w:t>.</w:t>
            </w:r>
            <w:r w:rsidRPr="00D636E7">
              <w:rPr>
                <w:rFonts w:eastAsia="AdvPSA35B"/>
                <w:sz w:val="16"/>
                <w:szCs w:val="16"/>
              </w:rPr>
              <w:t xml:space="preserve">: 22 (3.4%) </w:t>
            </w:r>
          </w:p>
          <w:p w14:paraId="5306BFC0" w14:textId="77777777" w:rsidR="005136E8" w:rsidRPr="005136E8" w:rsidRDefault="005136E8" w:rsidP="005136E8">
            <w:pPr>
              <w:spacing w:after="0" w:line="240" w:lineRule="auto"/>
              <w:rPr>
                <w:sz w:val="16"/>
                <w:szCs w:val="16"/>
                <w:lang w:val="de-DE"/>
              </w:rPr>
            </w:pPr>
            <w:r w:rsidRPr="005136E8">
              <w:rPr>
                <w:rFonts w:eastAsia="AdvPSA35B"/>
                <w:sz w:val="16"/>
                <w:szCs w:val="16"/>
                <w:lang w:val="de-DE"/>
              </w:rPr>
              <w:t>Immune: 73 (5.2%)</w:t>
            </w:r>
          </w:p>
        </w:tc>
        <w:tc>
          <w:tcPr>
            <w:tcW w:w="2241" w:type="dxa"/>
            <w:tcBorders>
              <w:top w:val="single" w:sz="4" w:space="0" w:color="auto"/>
              <w:left w:val="single" w:sz="4" w:space="0" w:color="auto"/>
              <w:bottom w:val="single" w:sz="4" w:space="0" w:color="auto"/>
              <w:right w:val="single" w:sz="4" w:space="0" w:color="auto"/>
            </w:tcBorders>
          </w:tcPr>
          <w:p w14:paraId="44F70D9A" w14:textId="77777777" w:rsidR="005136E8" w:rsidRPr="005136E8" w:rsidRDefault="00D636E7" w:rsidP="005136E8">
            <w:pPr>
              <w:spacing w:after="0"/>
              <w:rPr>
                <w:rFonts w:eastAsia="AdvPSA35B"/>
                <w:sz w:val="16"/>
                <w:szCs w:val="16"/>
              </w:rPr>
            </w:pPr>
            <w:r w:rsidRPr="00D636E7">
              <w:rPr>
                <w:rFonts w:eastAsia="AdvPSA35B"/>
                <w:sz w:val="16"/>
                <w:szCs w:val="16"/>
              </w:rPr>
              <w:lastRenderedPageBreak/>
              <w:t xml:space="preserve">Household interviews to determine birth outcomes were conducted for 644 (79.4%) susc. and 1433 (70.5%) previously immune women. </w:t>
            </w:r>
            <w:r w:rsidRPr="00D636E7">
              <w:rPr>
                <w:rFonts w:eastAsia="AdvPSA35B"/>
                <w:sz w:val="16"/>
              </w:rPr>
              <w:t xml:space="preserve">580 serum samples from new-borns of susc. </w:t>
            </w:r>
            <w:r w:rsidRPr="00D636E7">
              <w:rPr>
                <w:rFonts w:eastAsia="AdvPSA35B"/>
                <w:sz w:val="16"/>
                <w:szCs w:val="16"/>
              </w:rPr>
              <w:t xml:space="preserve">541 live-born infants with a second household visit with clinical examination and referral to paediatric specialist if neonate </w:t>
            </w:r>
            <w:r w:rsidRPr="00D636E7">
              <w:rPr>
                <w:rFonts w:eastAsia="AdvPSA35B"/>
                <w:sz w:val="16"/>
                <w:szCs w:val="16"/>
              </w:rPr>
              <w:lastRenderedPageBreak/>
              <w:t xml:space="preserve">tested positive for rubella IgM antibodies at birth. </w:t>
            </w:r>
          </w:p>
          <w:p w14:paraId="54D1B984" w14:textId="77777777" w:rsidR="005136E8" w:rsidRPr="005136E8" w:rsidRDefault="005136E8" w:rsidP="005136E8">
            <w:pPr>
              <w:spacing w:after="0"/>
              <w:rPr>
                <w:rFonts w:eastAsia="AdvPSA35B"/>
                <w:sz w:val="16"/>
                <w:szCs w:val="16"/>
              </w:rPr>
            </w:pPr>
          </w:p>
          <w:p w14:paraId="0CC6DE5D" w14:textId="77777777" w:rsidR="005136E8" w:rsidRPr="005136E8" w:rsidRDefault="005136E8" w:rsidP="005136E8">
            <w:pPr>
              <w:spacing w:line="240" w:lineRule="auto"/>
              <w:rPr>
                <w:sz w:val="16"/>
                <w:szCs w:val="16"/>
              </w:rPr>
            </w:pPr>
          </w:p>
        </w:tc>
        <w:tc>
          <w:tcPr>
            <w:tcW w:w="2673" w:type="dxa"/>
            <w:tcBorders>
              <w:top w:val="single" w:sz="4" w:space="0" w:color="auto"/>
              <w:left w:val="single" w:sz="4" w:space="0" w:color="auto"/>
              <w:bottom w:val="single" w:sz="4" w:space="0" w:color="auto"/>
              <w:right w:val="single" w:sz="4" w:space="0" w:color="auto"/>
            </w:tcBorders>
            <w:hideMark/>
          </w:tcPr>
          <w:p w14:paraId="444D4E5B" w14:textId="77777777" w:rsidR="005136E8" w:rsidRPr="005136E8" w:rsidRDefault="00D636E7" w:rsidP="005136E8">
            <w:pPr>
              <w:spacing w:after="0"/>
              <w:rPr>
                <w:rFonts w:eastAsia="AdvPSA35B"/>
                <w:b/>
                <w:sz w:val="16"/>
                <w:szCs w:val="16"/>
              </w:rPr>
            </w:pPr>
            <w:r w:rsidRPr="00D636E7">
              <w:rPr>
                <w:rFonts w:eastAsia="AdvPSA35B"/>
                <w:b/>
                <w:sz w:val="16"/>
                <w:szCs w:val="16"/>
              </w:rPr>
              <w:lastRenderedPageBreak/>
              <w:t>Data duplicated in Castillo-Solorzano</w:t>
            </w:r>
          </w:p>
          <w:p w14:paraId="64C3D837" w14:textId="77777777" w:rsidR="005136E8" w:rsidRPr="005136E8" w:rsidRDefault="00D636E7" w:rsidP="005136E8">
            <w:pPr>
              <w:spacing w:after="0"/>
              <w:rPr>
                <w:rFonts w:eastAsia="AdvPSA35B"/>
                <w:sz w:val="16"/>
                <w:szCs w:val="16"/>
              </w:rPr>
            </w:pPr>
            <w:r w:rsidRPr="00D636E7">
              <w:rPr>
                <w:rFonts w:eastAsia="AdvPSA35B"/>
                <w:b/>
                <w:sz w:val="16"/>
                <w:szCs w:val="16"/>
              </w:rPr>
              <w:t xml:space="preserve">0/580   CRS </w:t>
            </w:r>
            <w:r w:rsidRPr="00D636E7">
              <w:rPr>
                <w:rFonts w:eastAsia="AdvPSA35B"/>
                <w:sz w:val="16"/>
                <w:szCs w:val="16"/>
              </w:rPr>
              <w:t xml:space="preserve">susc. </w:t>
            </w:r>
          </w:p>
          <w:p w14:paraId="484AAA0B" w14:textId="77777777" w:rsidR="005136E8" w:rsidRPr="005136E8" w:rsidRDefault="00D636E7" w:rsidP="005136E8">
            <w:pPr>
              <w:spacing w:after="0"/>
              <w:rPr>
                <w:rFonts w:eastAsia="AdvPSA35B"/>
                <w:sz w:val="16"/>
                <w:szCs w:val="16"/>
              </w:rPr>
            </w:pPr>
            <w:r w:rsidRPr="00D636E7">
              <w:rPr>
                <w:rFonts w:eastAsia="AdvPSA35B"/>
                <w:b/>
                <w:sz w:val="16"/>
                <w:szCs w:val="16"/>
              </w:rPr>
              <w:t>27/580 (4.7%)  CRI</w:t>
            </w:r>
            <w:r w:rsidRPr="00D636E7">
              <w:rPr>
                <w:rFonts w:eastAsia="AdvPSA35B"/>
                <w:sz w:val="16"/>
                <w:szCs w:val="16"/>
              </w:rPr>
              <w:t xml:space="preserve"> Susc.</w:t>
            </w:r>
          </w:p>
          <w:p w14:paraId="736A4FB2" w14:textId="77777777" w:rsidR="005136E8" w:rsidRPr="005136E8" w:rsidRDefault="00D636E7" w:rsidP="005136E8">
            <w:pPr>
              <w:spacing w:after="0"/>
              <w:rPr>
                <w:rFonts w:eastAsia="AdvPSA35B"/>
                <w:sz w:val="16"/>
                <w:szCs w:val="16"/>
              </w:rPr>
            </w:pPr>
            <w:r w:rsidRPr="00D636E7">
              <w:rPr>
                <w:rFonts w:eastAsia="AdvPSA35B"/>
                <w:sz w:val="16"/>
                <w:szCs w:val="16"/>
              </w:rPr>
              <w:t>6/10 IgM + infants tested and found positive for rubella vaccine virus (RA27/3)</w:t>
            </w:r>
          </w:p>
          <w:p w14:paraId="5080487D" w14:textId="77777777" w:rsidR="005136E8" w:rsidRPr="005136E8" w:rsidRDefault="00D636E7" w:rsidP="005136E8">
            <w:pPr>
              <w:spacing w:after="0"/>
              <w:rPr>
                <w:rFonts w:eastAsia="AdvPSA35B"/>
                <w:b/>
                <w:sz w:val="16"/>
                <w:szCs w:val="16"/>
              </w:rPr>
            </w:pPr>
            <w:r w:rsidRPr="00D636E7">
              <w:rPr>
                <w:rFonts w:eastAsia="AdvPSA35B"/>
                <w:b/>
                <w:sz w:val="16"/>
                <w:szCs w:val="16"/>
              </w:rPr>
              <w:t>Spontaneous abortion</w:t>
            </w:r>
          </w:p>
          <w:p w14:paraId="6469C1BE" w14:textId="3F5AA2E0" w:rsidR="005136E8" w:rsidRPr="005136E8" w:rsidRDefault="00D636E7" w:rsidP="005136E8">
            <w:pPr>
              <w:spacing w:after="0"/>
              <w:rPr>
                <w:rFonts w:eastAsia="AdvPSA35B"/>
                <w:sz w:val="16"/>
                <w:szCs w:val="16"/>
              </w:rPr>
            </w:pPr>
            <w:r w:rsidRPr="00D636E7">
              <w:rPr>
                <w:rFonts w:eastAsia="AdvPSA35B"/>
                <w:sz w:val="16"/>
                <w:szCs w:val="16"/>
              </w:rPr>
              <w:t>Susc</w:t>
            </w:r>
            <w:r w:rsidR="0003140F">
              <w:rPr>
                <w:rFonts w:eastAsia="AdvPSA35B"/>
                <w:sz w:val="16"/>
                <w:szCs w:val="16"/>
              </w:rPr>
              <w:t>.</w:t>
            </w:r>
            <w:r w:rsidRPr="00D636E7">
              <w:rPr>
                <w:rFonts w:eastAsia="AdvPSA35B"/>
                <w:sz w:val="16"/>
                <w:szCs w:val="16"/>
              </w:rPr>
              <w:t>: 34/644 (5.3%)</w:t>
            </w:r>
          </w:p>
          <w:p w14:paraId="483A8A2A" w14:textId="77777777" w:rsidR="005136E8" w:rsidRPr="005136E8" w:rsidRDefault="00D636E7" w:rsidP="005136E8">
            <w:pPr>
              <w:spacing w:after="0"/>
              <w:rPr>
                <w:rFonts w:eastAsia="AdvPSA35B"/>
                <w:b/>
                <w:sz w:val="16"/>
                <w:szCs w:val="16"/>
              </w:rPr>
            </w:pPr>
            <w:r w:rsidRPr="00D636E7">
              <w:rPr>
                <w:rFonts w:eastAsia="AdvPSA35B"/>
                <w:sz w:val="16"/>
                <w:szCs w:val="16"/>
              </w:rPr>
              <w:t>Immune: 103/1433 (7.2%)</w:t>
            </w:r>
          </w:p>
          <w:p w14:paraId="08D33591" w14:textId="77777777" w:rsidR="005136E8" w:rsidRPr="005136E8" w:rsidRDefault="00D636E7" w:rsidP="005136E8">
            <w:pPr>
              <w:spacing w:after="0"/>
              <w:rPr>
                <w:rFonts w:eastAsia="AdvPSA35B"/>
                <w:b/>
                <w:sz w:val="16"/>
                <w:szCs w:val="16"/>
              </w:rPr>
            </w:pPr>
            <w:r w:rsidRPr="00D636E7">
              <w:rPr>
                <w:rFonts w:eastAsia="AdvPSA35B"/>
                <w:b/>
                <w:sz w:val="16"/>
                <w:szCs w:val="16"/>
              </w:rPr>
              <w:t>Still birth</w:t>
            </w:r>
          </w:p>
          <w:p w14:paraId="29BABA05" w14:textId="69AD9647" w:rsidR="005136E8" w:rsidRPr="005136E8" w:rsidRDefault="00D636E7" w:rsidP="005136E8">
            <w:pPr>
              <w:spacing w:after="0"/>
              <w:rPr>
                <w:rFonts w:eastAsia="AdvPSA35B"/>
                <w:sz w:val="16"/>
                <w:szCs w:val="16"/>
              </w:rPr>
            </w:pPr>
            <w:r w:rsidRPr="00D636E7">
              <w:rPr>
                <w:rFonts w:eastAsia="AdvPSA35B"/>
                <w:sz w:val="16"/>
                <w:szCs w:val="16"/>
              </w:rPr>
              <w:t>Susc</w:t>
            </w:r>
            <w:r w:rsidR="0003140F">
              <w:rPr>
                <w:rFonts w:eastAsia="AdvPSA35B"/>
                <w:sz w:val="16"/>
                <w:szCs w:val="16"/>
              </w:rPr>
              <w:t>.</w:t>
            </w:r>
            <w:r w:rsidRPr="00D636E7">
              <w:rPr>
                <w:rFonts w:eastAsia="AdvPSA35B"/>
                <w:sz w:val="16"/>
                <w:szCs w:val="16"/>
              </w:rPr>
              <w:t>: 2/644 (0.3%)</w:t>
            </w:r>
          </w:p>
          <w:p w14:paraId="7B7F0A16" w14:textId="77777777" w:rsidR="005136E8" w:rsidRPr="005136E8" w:rsidRDefault="00D636E7" w:rsidP="005136E8">
            <w:pPr>
              <w:spacing w:after="0"/>
              <w:rPr>
                <w:rFonts w:eastAsia="AdvPSA35B"/>
                <w:sz w:val="16"/>
                <w:szCs w:val="16"/>
              </w:rPr>
            </w:pPr>
            <w:r w:rsidRPr="00D636E7">
              <w:rPr>
                <w:rFonts w:eastAsia="AdvPSA35B"/>
                <w:sz w:val="16"/>
                <w:szCs w:val="16"/>
              </w:rPr>
              <w:lastRenderedPageBreak/>
              <w:t>Immune: 10/1433 (0.7%)</w:t>
            </w:r>
          </w:p>
          <w:p w14:paraId="53B2D7A4" w14:textId="77777777" w:rsidR="005136E8" w:rsidRPr="005136E8" w:rsidRDefault="00D636E7" w:rsidP="005136E8">
            <w:pPr>
              <w:spacing w:after="0"/>
              <w:rPr>
                <w:rFonts w:eastAsia="AdvPSA35B"/>
                <w:b/>
                <w:sz w:val="16"/>
                <w:szCs w:val="16"/>
              </w:rPr>
            </w:pPr>
            <w:r w:rsidRPr="00D636E7">
              <w:rPr>
                <w:rFonts w:eastAsia="AdvPSA35B"/>
                <w:b/>
                <w:sz w:val="16"/>
                <w:szCs w:val="16"/>
              </w:rPr>
              <w:t>LBW</w:t>
            </w:r>
          </w:p>
          <w:p w14:paraId="0F078CEB" w14:textId="7EC4DEA6" w:rsidR="005136E8" w:rsidRPr="005136E8" w:rsidRDefault="00D636E7" w:rsidP="005136E8">
            <w:pPr>
              <w:spacing w:after="0"/>
              <w:rPr>
                <w:rFonts w:eastAsia="AdvPSA35B"/>
                <w:sz w:val="16"/>
                <w:szCs w:val="16"/>
              </w:rPr>
            </w:pPr>
            <w:r w:rsidRPr="00D636E7">
              <w:rPr>
                <w:rFonts w:eastAsia="AdvPSA35B"/>
                <w:sz w:val="16"/>
                <w:szCs w:val="16"/>
              </w:rPr>
              <w:t>Susc</w:t>
            </w:r>
            <w:r w:rsidR="0003140F">
              <w:rPr>
                <w:rFonts w:eastAsia="AdvPSA35B"/>
                <w:sz w:val="16"/>
                <w:szCs w:val="16"/>
              </w:rPr>
              <w:t>.</w:t>
            </w:r>
            <w:r w:rsidRPr="00D636E7">
              <w:rPr>
                <w:rFonts w:eastAsia="AdvPSA35B"/>
                <w:sz w:val="16"/>
                <w:szCs w:val="16"/>
              </w:rPr>
              <w:t>:</w:t>
            </w:r>
            <w:r w:rsidR="00395D0B">
              <w:rPr>
                <w:rFonts w:eastAsia="AdvPSA35B"/>
                <w:sz w:val="16"/>
                <w:szCs w:val="16"/>
              </w:rPr>
              <w:t xml:space="preserve"> </w:t>
            </w:r>
            <w:r w:rsidRPr="00D636E7">
              <w:rPr>
                <w:rFonts w:eastAsia="AdvPSA35B"/>
                <w:sz w:val="16"/>
                <w:szCs w:val="16"/>
              </w:rPr>
              <w:t>38/608 (6.2%)</w:t>
            </w:r>
          </w:p>
          <w:p w14:paraId="2FB5BAC9" w14:textId="77777777" w:rsidR="005136E8" w:rsidRPr="005136E8" w:rsidRDefault="00D636E7" w:rsidP="005136E8">
            <w:pPr>
              <w:autoSpaceDE w:val="0"/>
              <w:autoSpaceDN w:val="0"/>
              <w:spacing w:after="0" w:line="240" w:lineRule="auto"/>
              <w:rPr>
                <w:sz w:val="16"/>
                <w:szCs w:val="16"/>
              </w:rPr>
            </w:pPr>
            <w:r w:rsidRPr="00D636E7">
              <w:rPr>
                <w:rFonts w:eastAsia="AdvPSA35B"/>
                <w:sz w:val="16"/>
                <w:szCs w:val="16"/>
              </w:rPr>
              <w:t>Immune:116/1320 (8.8%)</w:t>
            </w:r>
          </w:p>
        </w:tc>
        <w:tc>
          <w:tcPr>
            <w:tcW w:w="1310" w:type="dxa"/>
            <w:tcBorders>
              <w:top w:val="single" w:sz="4" w:space="0" w:color="auto"/>
              <w:left w:val="single" w:sz="4" w:space="0" w:color="auto"/>
              <w:bottom w:val="single" w:sz="4" w:space="0" w:color="auto"/>
              <w:right w:val="single" w:sz="4" w:space="0" w:color="auto"/>
            </w:tcBorders>
            <w:hideMark/>
          </w:tcPr>
          <w:p w14:paraId="69CB7953" w14:textId="77777777" w:rsidR="005136E8" w:rsidRPr="005136E8" w:rsidRDefault="00D636E7" w:rsidP="005136E8">
            <w:pPr>
              <w:rPr>
                <w:sz w:val="16"/>
                <w:szCs w:val="16"/>
              </w:rPr>
            </w:pPr>
            <w:r w:rsidRPr="00D636E7">
              <w:rPr>
                <w:rFonts w:eastAsia="AdvPSA35B"/>
                <w:sz w:val="16"/>
                <w:szCs w:val="16"/>
              </w:rPr>
              <w:lastRenderedPageBreak/>
              <w:t xml:space="preserve">Some viral tests by PCR available </w:t>
            </w:r>
            <w:r w:rsidR="00C4376F">
              <w:rPr>
                <w:rFonts w:eastAsia="AdvPSA35B"/>
                <w:sz w:val="16"/>
                <w:szCs w:val="16"/>
              </w:rPr>
              <w:t xml:space="preserve">(see </w:t>
            </w:r>
            <w:r w:rsidRPr="00D636E7">
              <w:rPr>
                <w:rFonts w:eastAsia="AdvPSA35B"/>
                <w:sz w:val="16"/>
                <w:szCs w:val="16"/>
              </w:rPr>
              <w:t>p 740</w:t>
            </w:r>
            <w:r w:rsidR="00C4376F">
              <w:rPr>
                <w:rFonts w:eastAsia="AdvPSA35B"/>
                <w:sz w:val="16"/>
                <w:szCs w:val="16"/>
              </w:rPr>
              <w:t>)</w:t>
            </w:r>
          </w:p>
        </w:tc>
        <w:tc>
          <w:tcPr>
            <w:tcW w:w="2238" w:type="dxa"/>
            <w:tcBorders>
              <w:top w:val="single" w:sz="4" w:space="0" w:color="auto"/>
              <w:left w:val="single" w:sz="4" w:space="0" w:color="auto"/>
              <w:bottom w:val="single" w:sz="4" w:space="0" w:color="auto"/>
              <w:right w:val="single" w:sz="4" w:space="0" w:color="auto"/>
            </w:tcBorders>
          </w:tcPr>
          <w:p w14:paraId="3DFA49DB" w14:textId="77777777" w:rsidR="005136E8" w:rsidRPr="005136E8" w:rsidRDefault="00D636E7" w:rsidP="005136E8">
            <w:pPr>
              <w:spacing w:after="0"/>
              <w:rPr>
                <w:rFonts w:eastAsia="AdvPSA35B"/>
                <w:sz w:val="16"/>
                <w:szCs w:val="16"/>
              </w:rPr>
            </w:pPr>
            <w:r w:rsidRPr="00D636E7">
              <w:rPr>
                <w:rFonts w:eastAsia="AdvPSA35B"/>
                <w:sz w:val="16"/>
                <w:szCs w:val="16"/>
              </w:rPr>
              <w:t>CRI defined as positive antirubella IgM ELISA in a neonate born to a susceptible mother without evidence of exposure to wild-type virus</w:t>
            </w:r>
            <w:r w:rsidR="00C4376F">
              <w:rPr>
                <w:rFonts w:eastAsia="AdvPSA35B"/>
                <w:sz w:val="16"/>
                <w:szCs w:val="16"/>
              </w:rPr>
              <w:t>(</w:t>
            </w:r>
            <w:r w:rsidRPr="00D636E7">
              <w:rPr>
                <w:rFonts w:eastAsia="AdvPSA35B"/>
                <w:sz w:val="16"/>
                <w:szCs w:val="16"/>
              </w:rPr>
              <w:t>.</w:t>
            </w:r>
            <w:r w:rsidR="00C4376F">
              <w:rPr>
                <w:rFonts w:eastAsia="AdvPSA35B"/>
                <w:sz w:val="16"/>
                <w:szCs w:val="16"/>
              </w:rPr>
              <w:t xml:space="preserve">See </w:t>
            </w:r>
            <w:r w:rsidRPr="00D636E7">
              <w:rPr>
                <w:rFonts w:eastAsia="AdvPSA35B"/>
                <w:sz w:val="16"/>
                <w:szCs w:val="16"/>
              </w:rPr>
              <w:t>p. S739</w:t>
            </w:r>
            <w:r w:rsidR="00C4376F">
              <w:rPr>
                <w:rFonts w:eastAsia="AdvPSA35B"/>
                <w:sz w:val="16"/>
                <w:szCs w:val="16"/>
              </w:rPr>
              <w:t>)</w:t>
            </w:r>
          </w:p>
          <w:p w14:paraId="45F03531" w14:textId="77777777" w:rsidR="005136E8" w:rsidRPr="005136E8" w:rsidRDefault="005136E8" w:rsidP="005136E8">
            <w:pPr>
              <w:spacing w:after="0"/>
              <w:rPr>
                <w:rFonts w:eastAsia="AdvPSA35B"/>
                <w:sz w:val="16"/>
                <w:szCs w:val="16"/>
              </w:rPr>
            </w:pPr>
          </w:p>
          <w:p w14:paraId="2B358274" w14:textId="38FAD55A" w:rsidR="005136E8" w:rsidRPr="005136E8" w:rsidRDefault="00D636E7" w:rsidP="005136E8">
            <w:pPr>
              <w:spacing w:after="0"/>
              <w:rPr>
                <w:sz w:val="16"/>
                <w:szCs w:val="16"/>
              </w:rPr>
            </w:pPr>
            <w:r w:rsidRPr="00D636E7">
              <w:rPr>
                <w:sz w:val="16"/>
                <w:szCs w:val="16"/>
              </w:rPr>
              <w:t>None of the 27 neonates presented clinical manifestations</w:t>
            </w:r>
            <w:r w:rsidR="00395D0B">
              <w:rPr>
                <w:sz w:val="16"/>
                <w:szCs w:val="16"/>
              </w:rPr>
              <w:t xml:space="preserve"> </w:t>
            </w:r>
            <w:r w:rsidR="00395D0B" w:rsidRPr="00D636E7">
              <w:rPr>
                <w:sz w:val="16"/>
                <w:szCs w:val="16"/>
              </w:rPr>
              <w:t xml:space="preserve">compatible </w:t>
            </w:r>
            <w:r w:rsidR="00395D0B" w:rsidRPr="00D636E7">
              <w:rPr>
                <w:sz w:val="16"/>
                <w:szCs w:val="16"/>
              </w:rPr>
              <w:lastRenderedPageBreak/>
              <w:t xml:space="preserve">with CRS. (Data duplicated in </w:t>
            </w:r>
            <w:r w:rsidR="00BF65BC" w:rsidRPr="005136E8">
              <w:rPr>
                <w:rFonts w:ascii="Times New Roman" w:hAnsi="Times New Roman"/>
                <w:color w:val="0000FF"/>
                <w:sz w:val="16"/>
                <w:szCs w:val="16"/>
                <w:u w:val="single"/>
                <w:lang w:val="de-DE"/>
              </w:rPr>
              <w:fldChar w:fldCharType="begin">
                <w:fldData xml:space="preserve">PEVuZE5vdGU+PENpdGU+PEF1dGhvcj5DYXN0aWxsby1Tb2xvcnphbm88L0F1dGhvcj48WWVhcj4y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</w:fldData>
              </w:fldChar>
            </w:r>
            <w:r w:rsidR="002F59AF">
              <w:rPr>
                <w:rFonts w:ascii="Times New Roman" w:hAnsi="Times New Roman"/>
                <w:color w:val="0000FF"/>
                <w:sz w:val="16"/>
                <w:szCs w:val="16"/>
                <w:u w:val="single"/>
                <w:lang w:val="de-DE"/>
              </w:rPr>
              <w:instrText xml:space="preserve"> ADDIN EN.CITE </w:instrText>
            </w:r>
            <w:r w:rsidR="002F59AF">
              <w:rPr>
                <w:rFonts w:ascii="Times New Roman" w:hAnsi="Times New Roman"/>
                <w:color w:val="0000FF"/>
                <w:sz w:val="16"/>
                <w:szCs w:val="16"/>
                <w:u w:val="single"/>
                <w:lang w:val="de-DE"/>
              </w:rPr>
              <w:fldChar w:fldCharType="begin">
                <w:fldData xml:space="preserve">PEVuZE5vdGU+PENpdGU+PEF1dGhvcj5DYXN0aWxsby1Tb2xvcnphbm88L0F1dGhvcj48WWVhcj4y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</w:fldData>
              </w:fldChar>
            </w:r>
            <w:r w:rsidR="002F59AF">
              <w:rPr>
                <w:rFonts w:ascii="Times New Roman" w:hAnsi="Times New Roman"/>
                <w:color w:val="0000FF"/>
                <w:sz w:val="16"/>
                <w:szCs w:val="16"/>
                <w:u w:val="single"/>
                <w:lang w:val="de-DE"/>
              </w:rPr>
              <w:instrText xml:space="preserve"> ADDIN EN.CITE.DATA </w:instrText>
            </w:r>
            <w:r w:rsidR="002F59AF">
              <w:rPr>
                <w:rFonts w:ascii="Times New Roman" w:hAnsi="Times New Roman"/>
                <w:color w:val="0000FF"/>
                <w:sz w:val="16"/>
                <w:szCs w:val="16"/>
                <w:u w:val="single"/>
                <w:lang w:val="de-DE"/>
              </w:rPr>
            </w:r>
            <w:r w:rsidR="002F59AF">
              <w:rPr>
                <w:rFonts w:ascii="Times New Roman" w:hAnsi="Times New Roman"/>
                <w:color w:val="0000FF"/>
                <w:sz w:val="16"/>
                <w:szCs w:val="16"/>
                <w:u w:val="single"/>
                <w:lang w:val="de-DE"/>
              </w:rPr>
              <w:fldChar w:fldCharType="end"/>
            </w:r>
            <w:r w:rsidR="00BF65BC" w:rsidRPr="005136E8">
              <w:rPr>
                <w:rFonts w:ascii="Times New Roman" w:hAnsi="Times New Roman"/>
                <w:color w:val="0000FF"/>
                <w:sz w:val="16"/>
                <w:szCs w:val="16"/>
                <w:u w:val="single"/>
                <w:lang w:val="de-DE"/>
              </w:rPr>
            </w:r>
            <w:r w:rsidR="00BF65BC" w:rsidRPr="005136E8">
              <w:rPr>
                <w:rFonts w:ascii="Times New Roman" w:hAnsi="Times New Roman"/>
                <w:color w:val="0000FF"/>
                <w:sz w:val="16"/>
                <w:szCs w:val="16"/>
                <w:u w:val="single"/>
                <w:lang w:val="de-DE"/>
              </w:rPr>
              <w:fldChar w:fldCharType="separate"/>
            </w:r>
            <w:r w:rsidR="002F59AF">
              <w:rPr>
                <w:rFonts w:ascii="Times New Roman" w:hAnsi="Times New Roman"/>
                <w:noProof/>
                <w:color w:val="0000FF"/>
                <w:sz w:val="16"/>
                <w:szCs w:val="16"/>
                <w:u w:val="single"/>
                <w:lang w:val="de-DE"/>
              </w:rPr>
              <w:t>[</w:t>
            </w:r>
            <w:hyperlink w:anchor="_ENREF_23" w:tooltip="Castillo-Solorzano, 2011 #154" w:history="1">
              <w:r w:rsidR="00152ACF">
                <w:rPr>
                  <w:rFonts w:ascii="Times New Roman" w:hAnsi="Times New Roman"/>
                  <w:noProof/>
                  <w:color w:val="0000FF"/>
                  <w:sz w:val="16"/>
                  <w:szCs w:val="16"/>
                  <w:u w:val="single"/>
                  <w:lang w:val="de-DE"/>
                </w:rPr>
                <w:t>23</w:t>
              </w:r>
            </w:hyperlink>
            <w:r w:rsidR="002F59AF">
              <w:rPr>
                <w:rFonts w:ascii="Times New Roman" w:hAnsi="Times New Roman"/>
                <w:noProof/>
                <w:color w:val="0000FF"/>
                <w:sz w:val="16"/>
                <w:szCs w:val="16"/>
                <w:u w:val="single"/>
                <w:lang w:val="de-DE"/>
              </w:rPr>
              <w:t>]</w:t>
            </w:r>
            <w:r w:rsidR="00BF65BC" w:rsidRPr="005136E8">
              <w:rPr>
                <w:rFonts w:ascii="Times New Roman" w:hAnsi="Times New Roman"/>
                <w:color w:val="0000FF"/>
                <w:sz w:val="16"/>
                <w:szCs w:val="16"/>
                <w:u w:val="single"/>
                <w:lang w:val="de-DE"/>
              </w:rPr>
              <w:fldChar w:fldCharType="end"/>
            </w:r>
            <w:r w:rsidR="00395D0B" w:rsidRPr="00D636E7">
              <w:rPr>
                <w:sz w:val="16"/>
                <w:szCs w:val="16"/>
              </w:rPr>
              <w:t>)</w:t>
            </w:r>
          </w:p>
          <w:p w14:paraId="3EDA53F6" w14:textId="364A3A42" w:rsidR="005136E8" w:rsidRPr="005136E8" w:rsidRDefault="005136E8" w:rsidP="005941FF">
            <w:pPr>
              <w:rPr>
                <w:sz w:val="16"/>
                <w:szCs w:val="16"/>
              </w:rPr>
            </w:pPr>
          </w:p>
        </w:tc>
      </w:tr>
      <w:tr w:rsidR="000F154E" w:rsidRPr="005136E8" w14:paraId="24D8CACD" w14:textId="77777777" w:rsidTr="00E930BF">
        <w:tc>
          <w:tcPr>
            <w:tcW w:w="1471" w:type="dxa"/>
            <w:tcBorders>
              <w:top w:val="single" w:sz="4" w:space="0" w:color="auto"/>
              <w:left w:val="single" w:sz="4" w:space="0" w:color="auto"/>
              <w:bottom w:val="single" w:sz="4" w:space="0" w:color="auto"/>
              <w:right w:val="single" w:sz="4" w:space="0" w:color="auto"/>
            </w:tcBorders>
            <w:hideMark/>
          </w:tcPr>
          <w:p w14:paraId="54DAB396" w14:textId="77777777" w:rsidR="005136E8" w:rsidRPr="005136E8" w:rsidRDefault="005136E8" w:rsidP="005136E8">
            <w:pPr>
              <w:spacing w:after="0" w:line="240" w:lineRule="auto"/>
              <w:rPr>
                <w:b/>
                <w:sz w:val="16"/>
                <w:szCs w:val="16"/>
                <w:lang w:val="de-DE"/>
              </w:rPr>
            </w:pPr>
            <w:r w:rsidRPr="005136E8">
              <w:rPr>
                <w:b/>
                <w:sz w:val="16"/>
                <w:szCs w:val="16"/>
                <w:lang w:val="de-DE"/>
              </w:rPr>
              <w:lastRenderedPageBreak/>
              <w:t>Soares, R. C.,</w:t>
            </w:r>
          </w:p>
          <w:p w14:paraId="65286572" w14:textId="73AFEFC7" w:rsidR="005136E8" w:rsidRPr="005136E8" w:rsidRDefault="005136E8" w:rsidP="002F59AF">
            <w:pPr>
              <w:rPr>
                <w:b/>
                <w:sz w:val="16"/>
                <w:szCs w:val="16"/>
                <w:vertAlign w:val="superscript"/>
                <w:lang w:val="de-DE"/>
              </w:rPr>
            </w:pPr>
            <w:r w:rsidRPr="005136E8">
              <w:rPr>
                <w:b/>
                <w:sz w:val="16"/>
                <w:szCs w:val="16"/>
                <w:lang w:val="de-DE"/>
              </w:rPr>
              <w:t>2011</w:t>
            </w:r>
            <w:r w:rsidR="00BF65BC">
              <w:rPr>
                <w:b/>
                <w:sz w:val="16"/>
                <w:szCs w:val="16"/>
                <w:lang w:val="de-DE"/>
              </w:rPr>
              <w:fldChar w:fldCharType="begin">
                <w:fldData xml:space="preserve">PEVuZE5vdGU+PENpdGU+PEF1dGhvcj5Tb2FyZXM8L0F1dGhvcj48WWVhcj4yMDExPC9ZZWFyPjxS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</w:fldData>
              </w:fldChar>
            </w:r>
            <w:r w:rsidR="002F59AF">
              <w:rPr>
                <w:b/>
                <w:sz w:val="16"/>
                <w:szCs w:val="16"/>
                <w:lang w:val="de-DE"/>
              </w:rPr>
              <w:instrText xml:space="preserve"> ADDIN EN.CITE </w:instrText>
            </w:r>
            <w:r w:rsidR="002F59AF">
              <w:rPr>
                <w:b/>
                <w:sz w:val="16"/>
                <w:szCs w:val="16"/>
                <w:lang w:val="de-DE"/>
              </w:rPr>
              <w:fldChar w:fldCharType="begin">
                <w:fldData xml:space="preserve">PEVuZE5vdGU+PENpdGU+PEF1dGhvcj5Tb2FyZXM8L0F1dGhvcj48WWVhcj4yMDExPC9ZZWFyPjxS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</w:fldData>
              </w:fldChar>
            </w:r>
            <w:r w:rsidR="002F59AF">
              <w:rPr>
                <w:b/>
                <w:sz w:val="16"/>
                <w:szCs w:val="16"/>
                <w:lang w:val="de-DE"/>
              </w:rPr>
              <w:instrText xml:space="preserve"> ADDIN EN.CITE.DATA </w:instrText>
            </w:r>
            <w:r w:rsidR="002F59AF">
              <w:rPr>
                <w:b/>
                <w:sz w:val="16"/>
                <w:szCs w:val="16"/>
                <w:lang w:val="de-DE"/>
              </w:rPr>
            </w:r>
            <w:r w:rsidR="002F59AF">
              <w:rPr>
                <w:b/>
                <w:sz w:val="16"/>
                <w:szCs w:val="16"/>
                <w:lang w:val="de-DE"/>
              </w:rPr>
              <w:fldChar w:fldCharType="end"/>
            </w:r>
            <w:r w:rsidR="00BF65BC">
              <w:rPr>
                <w:b/>
                <w:sz w:val="16"/>
                <w:szCs w:val="16"/>
                <w:lang w:val="de-DE"/>
              </w:rPr>
            </w:r>
            <w:r w:rsidR="00BF65BC">
              <w:rPr>
                <w:b/>
                <w:sz w:val="16"/>
                <w:szCs w:val="16"/>
                <w:lang w:val="de-DE"/>
              </w:rPr>
              <w:fldChar w:fldCharType="separate"/>
            </w:r>
            <w:r w:rsidR="002F59AF">
              <w:rPr>
                <w:b/>
                <w:noProof/>
                <w:sz w:val="16"/>
                <w:szCs w:val="16"/>
                <w:lang w:val="de-DE"/>
              </w:rPr>
              <w:t>[</w:t>
            </w:r>
            <w:hyperlink w:anchor="_ENREF_36" w:tooltip="Soares, 2011 #579" w:history="1">
              <w:r w:rsidR="00152ACF">
                <w:rPr>
                  <w:b/>
                  <w:noProof/>
                  <w:sz w:val="16"/>
                  <w:szCs w:val="16"/>
                  <w:lang w:val="de-DE"/>
                </w:rPr>
                <w:t>36</w:t>
              </w:r>
            </w:hyperlink>
            <w:r w:rsidR="002F59AF">
              <w:rPr>
                <w:b/>
                <w:noProof/>
                <w:sz w:val="16"/>
                <w:szCs w:val="16"/>
                <w:lang w:val="de-DE"/>
              </w:rPr>
              <w:t>]</w:t>
            </w:r>
            <w:r w:rsidR="00BF65BC">
              <w:rPr>
                <w:b/>
                <w:sz w:val="16"/>
                <w:szCs w:val="16"/>
                <w:lang w:val="de-DE"/>
              </w:rPr>
              <w:fldChar w:fldCharType="end"/>
            </w:r>
          </w:p>
        </w:tc>
        <w:tc>
          <w:tcPr>
            <w:tcW w:w="1128" w:type="dxa"/>
            <w:tcBorders>
              <w:top w:val="single" w:sz="4" w:space="0" w:color="auto"/>
              <w:left w:val="single" w:sz="4" w:space="0" w:color="auto"/>
              <w:bottom w:val="single" w:sz="4" w:space="0" w:color="auto"/>
              <w:right w:val="single" w:sz="4" w:space="0" w:color="auto"/>
            </w:tcBorders>
            <w:hideMark/>
          </w:tcPr>
          <w:p w14:paraId="59C8AC17" w14:textId="77777777" w:rsidR="005136E8" w:rsidRPr="005136E8" w:rsidRDefault="005136E8" w:rsidP="005136E8">
            <w:pPr>
              <w:rPr>
                <w:sz w:val="16"/>
                <w:szCs w:val="16"/>
                <w:lang w:val="de-DE"/>
              </w:rPr>
            </w:pPr>
            <w:r w:rsidRPr="005136E8">
              <w:rPr>
                <w:rFonts w:eastAsia="Times-Roman"/>
                <w:sz w:val="16"/>
                <w:szCs w:val="16"/>
                <w:lang w:val="de-DE"/>
              </w:rPr>
              <w:t xml:space="preserve">Brazil, </w:t>
            </w:r>
            <w:r w:rsidRPr="005136E8">
              <w:rPr>
                <w:sz w:val="16"/>
                <w:szCs w:val="16"/>
                <w:lang w:val="de-DE"/>
              </w:rPr>
              <w:t>2001- 2002</w:t>
            </w:r>
            <w:r w:rsidRPr="005136E8">
              <w:rPr>
                <w:rFonts w:eastAsia="Times-Roman"/>
                <w:sz w:val="16"/>
                <w:szCs w:val="16"/>
                <w:lang w:val="de-DE"/>
              </w:rPr>
              <w:t>, Journal article</w:t>
            </w:r>
          </w:p>
        </w:tc>
        <w:tc>
          <w:tcPr>
            <w:tcW w:w="1426" w:type="dxa"/>
            <w:tcBorders>
              <w:top w:val="single" w:sz="4" w:space="0" w:color="auto"/>
              <w:left w:val="single" w:sz="4" w:space="0" w:color="auto"/>
              <w:bottom w:val="single" w:sz="4" w:space="0" w:color="auto"/>
              <w:right w:val="single" w:sz="4" w:space="0" w:color="auto"/>
            </w:tcBorders>
            <w:hideMark/>
          </w:tcPr>
          <w:p w14:paraId="027EDADB" w14:textId="77777777" w:rsidR="005136E8" w:rsidRPr="005136E8" w:rsidRDefault="00D636E7" w:rsidP="005136E8">
            <w:pPr>
              <w:spacing w:after="0" w:line="240" w:lineRule="auto"/>
              <w:rPr>
                <w:color w:val="000000"/>
                <w:sz w:val="16"/>
                <w:szCs w:val="16"/>
              </w:rPr>
            </w:pPr>
            <w:r w:rsidRPr="00D636E7">
              <w:rPr>
                <w:color w:val="000000"/>
                <w:sz w:val="16"/>
                <w:szCs w:val="16"/>
              </w:rPr>
              <w:t>MR vaccine, RA27/3</w:t>
            </w:r>
          </w:p>
          <w:p w14:paraId="579EB7A2" w14:textId="77777777" w:rsidR="005136E8" w:rsidRPr="005136E8" w:rsidRDefault="00D636E7" w:rsidP="005136E8">
            <w:pPr>
              <w:spacing w:after="0" w:line="240" w:lineRule="auto"/>
              <w:rPr>
                <w:color w:val="000000"/>
                <w:sz w:val="16"/>
                <w:szCs w:val="16"/>
              </w:rPr>
            </w:pPr>
            <w:r w:rsidRPr="00D636E7">
              <w:rPr>
                <w:color w:val="000000"/>
                <w:sz w:val="16"/>
                <w:szCs w:val="16"/>
              </w:rPr>
              <w:t>Mass vaccination campaign of women of childbearing age</w:t>
            </w:r>
            <w:r w:rsidRPr="00D636E7">
              <w:rPr>
                <w:rFonts w:eastAsia="AdvPS94BA"/>
                <w:sz w:val="16"/>
                <w:szCs w:val="16"/>
              </w:rPr>
              <w:t xml:space="preserve"> </w:t>
            </w:r>
          </w:p>
        </w:tc>
        <w:tc>
          <w:tcPr>
            <w:tcW w:w="2090" w:type="dxa"/>
            <w:tcBorders>
              <w:top w:val="single" w:sz="4" w:space="0" w:color="auto"/>
              <w:left w:val="single" w:sz="4" w:space="0" w:color="auto"/>
              <w:bottom w:val="single" w:sz="4" w:space="0" w:color="auto"/>
              <w:right w:val="single" w:sz="4" w:space="0" w:color="auto"/>
            </w:tcBorders>
          </w:tcPr>
          <w:p w14:paraId="7EF7A4E8" w14:textId="77777777" w:rsidR="005136E8" w:rsidRPr="005136E8" w:rsidRDefault="005136E8" w:rsidP="005136E8">
            <w:pPr>
              <w:spacing w:after="0" w:line="240" w:lineRule="auto"/>
              <w:rPr>
                <w:sz w:val="16"/>
                <w:szCs w:val="16"/>
                <w:lang w:val="de-DE"/>
              </w:rPr>
            </w:pPr>
            <w:r w:rsidRPr="005136E8">
              <w:rPr>
                <w:sz w:val="16"/>
                <w:szCs w:val="16"/>
                <w:lang w:val="de-DE"/>
              </w:rPr>
              <w:t>2332 (11.4%) susc.,</w:t>
            </w:r>
          </w:p>
          <w:p w14:paraId="7D7E4E11" w14:textId="77777777" w:rsidR="005136E8" w:rsidRPr="005136E8" w:rsidRDefault="005136E8" w:rsidP="005136E8">
            <w:pPr>
              <w:spacing w:after="0" w:line="240" w:lineRule="auto"/>
              <w:rPr>
                <w:sz w:val="16"/>
                <w:szCs w:val="16"/>
                <w:lang w:val="de-DE"/>
              </w:rPr>
            </w:pPr>
            <w:r w:rsidRPr="005136E8">
              <w:rPr>
                <w:sz w:val="16"/>
                <w:szCs w:val="16"/>
                <w:lang w:val="de-DE"/>
              </w:rPr>
              <w:t>7484 (40.3%) immune,</w:t>
            </w:r>
          </w:p>
          <w:p w14:paraId="7185D0B1" w14:textId="77777777" w:rsidR="005136E8" w:rsidRPr="005136E8" w:rsidRDefault="005136E8" w:rsidP="005136E8">
            <w:pPr>
              <w:spacing w:after="0" w:line="240" w:lineRule="auto"/>
              <w:rPr>
                <w:sz w:val="16"/>
                <w:szCs w:val="16"/>
                <w:lang w:val="de-DE"/>
              </w:rPr>
            </w:pPr>
            <w:r w:rsidRPr="005136E8">
              <w:rPr>
                <w:sz w:val="16"/>
                <w:szCs w:val="16"/>
                <w:lang w:val="de-DE"/>
              </w:rPr>
              <w:t>8694 (46.8%) indeterminate,</w:t>
            </w:r>
          </w:p>
          <w:p w14:paraId="35A41382" w14:textId="77777777" w:rsidR="005136E8" w:rsidRPr="005136E8" w:rsidRDefault="005136E8" w:rsidP="005136E8">
            <w:pPr>
              <w:spacing w:after="0"/>
              <w:rPr>
                <w:sz w:val="16"/>
                <w:szCs w:val="16"/>
                <w:lang w:val="de-DE"/>
              </w:rPr>
            </w:pPr>
          </w:p>
        </w:tc>
        <w:tc>
          <w:tcPr>
            <w:tcW w:w="1287" w:type="dxa"/>
            <w:tcBorders>
              <w:top w:val="single" w:sz="4" w:space="0" w:color="auto"/>
              <w:left w:val="single" w:sz="4" w:space="0" w:color="auto"/>
              <w:bottom w:val="single" w:sz="4" w:space="0" w:color="auto"/>
              <w:right w:val="single" w:sz="4" w:space="0" w:color="auto"/>
            </w:tcBorders>
            <w:hideMark/>
          </w:tcPr>
          <w:p w14:paraId="728D29C8" w14:textId="77777777" w:rsidR="005136E8" w:rsidRPr="005136E8" w:rsidRDefault="00D636E7" w:rsidP="005136E8">
            <w:pPr>
              <w:spacing w:after="0" w:line="240" w:lineRule="auto"/>
              <w:rPr>
                <w:sz w:val="16"/>
                <w:szCs w:val="16"/>
              </w:rPr>
            </w:pPr>
            <w:r w:rsidRPr="00D636E7">
              <w:rPr>
                <w:sz w:val="16"/>
                <w:szCs w:val="16"/>
              </w:rPr>
              <w:t>Known for 3098 women:</w:t>
            </w:r>
          </w:p>
          <w:p w14:paraId="2C88C968" w14:textId="77777777" w:rsidR="005136E8" w:rsidRPr="005136E8" w:rsidRDefault="00D636E7" w:rsidP="005136E8">
            <w:pPr>
              <w:spacing w:after="0" w:line="240" w:lineRule="auto"/>
              <w:rPr>
                <w:b/>
                <w:i/>
                <w:sz w:val="16"/>
                <w:szCs w:val="16"/>
              </w:rPr>
            </w:pPr>
            <w:r w:rsidRPr="00D636E7">
              <w:rPr>
                <w:b/>
                <w:i/>
                <w:sz w:val="16"/>
                <w:szCs w:val="16"/>
              </w:rPr>
              <w:t>Pre-conception(&lt;28 days):</w:t>
            </w:r>
          </w:p>
          <w:p w14:paraId="16A3560D" w14:textId="77777777" w:rsidR="005136E8" w:rsidRPr="005136E8" w:rsidRDefault="005136E8" w:rsidP="005136E8">
            <w:pPr>
              <w:spacing w:after="0" w:line="240" w:lineRule="auto"/>
              <w:rPr>
                <w:sz w:val="16"/>
                <w:szCs w:val="16"/>
                <w:lang w:val="de-DE"/>
              </w:rPr>
            </w:pPr>
            <w:r w:rsidRPr="005136E8">
              <w:rPr>
                <w:sz w:val="16"/>
                <w:szCs w:val="16"/>
                <w:lang w:val="de-DE"/>
              </w:rPr>
              <w:t>437 (14.1%)</w:t>
            </w:r>
          </w:p>
          <w:p w14:paraId="1328FE34" w14:textId="77777777" w:rsidR="005136E8" w:rsidRPr="005136E8" w:rsidRDefault="005136E8" w:rsidP="005136E8">
            <w:pPr>
              <w:spacing w:after="0" w:line="240" w:lineRule="auto"/>
              <w:rPr>
                <w:b/>
                <w:i/>
                <w:sz w:val="16"/>
                <w:szCs w:val="16"/>
                <w:lang w:val="de-DE"/>
              </w:rPr>
            </w:pPr>
            <w:r w:rsidRPr="005136E8">
              <w:rPr>
                <w:b/>
                <w:i/>
                <w:sz w:val="16"/>
                <w:szCs w:val="16"/>
                <w:lang w:val="de-DE"/>
              </w:rPr>
              <w:t>1</w:t>
            </w:r>
            <w:r w:rsidRPr="005136E8">
              <w:rPr>
                <w:b/>
                <w:i/>
                <w:sz w:val="16"/>
                <w:szCs w:val="16"/>
                <w:vertAlign w:val="superscript"/>
                <w:lang w:val="de-DE"/>
              </w:rPr>
              <w:t>st</w:t>
            </w:r>
            <w:r w:rsidRPr="005136E8">
              <w:rPr>
                <w:b/>
                <w:i/>
                <w:sz w:val="16"/>
                <w:szCs w:val="16"/>
                <w:lang w:val="de-DE"/>
              </w:rPr>
              <w:t xml:space="preserve"> trimester:</w:t>
            </w:r>
          </w:p>
          <w:p w14:paraId="26ACBD53" w14:textId="77777777" w:rsidR="005136E8" w:rsidRPr="005136E8" w:rsidRDefault="005136E8" w:rsidP="005136E8">
            <w:pPr>
              <w:spacing w:after="0" w:line="240" w:lineRule="auto"/>
              <w:rPr>
                <w:sz w:val="16"/>
                <w:szCs w:val="16"/>
                <w:lang w:val="de-DE"/>
              </w:rPr>
            </w:pPr>
            <w:r w:rsidRPr="005136E8">
              <w:rPr>
                <w:sz w:val="16"/>
                <w:szCs w:val="16"/>
                <w:lang w:val="de-DE"/>
              </w:rPr>
              <w:t>2015(65.0%) &lt;4 weeks</w:t>
            </w:r>
          </w:p>
          <w:p w14:paraId="4BE7E7FA" w14:textId="77777777" w:rsidR="005136E8" w:rsidRPr="005136E8" w:rsidRDefault="005136E8" w:rsidP="005136E8">
            <w:pPr>
              <w:spacing w:after="0" w:line="240" w:lineRule="auto"/>
              <w:rPr>
                <w:sz w:val="16"/>
                <w:szCs w:val="16"/>
                <w:lang w:val="de-DE"/>
              </w:rPr>
            </w:pPr>
            <w:r w:rsidRPr="005136E8">
              <w:rPr>
                <w:sz w:val="16"/>
                <w:szCs w:val="16"/>
                <w:lang w:val="de-DE"/>
              </w:rPr>
              <w:t>646(20.9%) ≥4 weeks</w:t>
            </w:r>
          </w:p>
        </w:tc>
        <w:tc>
          <w:tcPr>
            <w:tcW w:w="2241" w:type="dxa"/>
            <w:tcBorders>
              <w:top w:val="single" w:sz="4" w:space="0" w:color="auto"/>
              <w:left w:val="single" w:sz="4" w:space="0" w:color="auto"/>
              <w:bottom w:val="single" w:sz="4" w:space="0" w:color="auto"/>
              <w:right w:val="single" w:sz="4" w:space="0" w:color="auto"/>
            </w:tcBorders>
            <w:hideMark/>
          </w:tcPr>
          <w:p w14:paraId="1ABB3EF5" w14:textId="169C1A9F" w:rsidR="005136E8" w:rsidRPr="005136E8" w:rsidRDefault="00D636E7" w:rsidP="005136E8">
            <w:pPr>
              <w:spacing w:after="0" w:line="240" w:lineRule="auto"/>
              <w:rPr>
                <w:sz w:val="16"/>
                <w:szCs w:val="16"/>
              </w:rPr>
            </w:pPr>
            <w:r w:rsidRPr="00D636E7">
              <w:rPr>
                <w:sz w:val="16"/>
                <w:szCs w:val="16"/>
              </w:rPr>
              <w:t>1860 (78.8%) susc</w:t>
            </w:r>
            <w:r w:rsidR="0003140F">
              <w:rPr>
                <w:sz w:val="16"/>
                <w:szCs w:val="16"/>
              </w:rPr>
              <w:t>.</w:t>
            </w:r>
            <w:r w:rsidRPr="00D636E7">
              <w:rPr>
                <w:sz w:val="16"/>
                <w:szCs w:val="16"/>
              </w:rPr>
              <w:t xml:space="preserve"> pregnancies actively followed up until birth.</w:t>
            </w:r>
          </w:p>
          <w:p w14:paraId="1C6B0E61" w14:textId="77777777" w:rsidR="005136E8" w:rsidRPr="005136E8" w:rsidRDefault="00D636E7" w:rsidP="005136E8">
            <w:pPr>
              <w:spacing w:after="0" w:line="240" w:lineRule="auto"/>
              <w:rPr>
                <w:sz w:val="16"/>
                <w:szCs w:val="16"/>
              </w:rPr>
            </w:pPr>
            <w:r w:rsidRPr="00D636E7">
              <w:rPr>
                <w:sz w:val="16"/>
                <w:szCs w:val="16"/>
              </w:rPr>
              <w:t>1647 (94.5%) infant serological testing results available.</w:t>
            </w:r>
          </w:p>
          <w:p w14:paraId="52135CC1" w14:textId="77777777" w:rsidR="005136E8" w:rsidRPr="005136E8" w:rsidRDefault="00D636E7" w:rsidP="005136E8">
            <w:pPr>
              <w:spacing w:line="240" w:lineRule="auto"/>
              <w:rPr>
                <w:sz w:val="16"/>
                <w:szCs w:val="16"/>
              </w:rPr>
            </w:pPr>
            <w:r w:rsidRPr="00D636E7">
              <w:rPr>
                <w:sz w:val="16"/>
                <w:szCs w:val="16"/>
              </w:rPr>
              <w:t>Infected infants were followed through 12 months of age.</w:t>
            </w:r>
          </w:p>
        </w:tc>
        <w:tc>
          <w:tcPr>
            <w:tcW w:w="2673" w:type="dxa"/>
            <w:tcBorders>
              <w:top w:val="single" w:sz="4" w:space="0" w:color="auto"/>
              <w:left w:val="single" w:sz="4" w:space="0" w:color="auto"/>
              <w:bottom w:val="single" w:sz="4" w:space="0" w:color="auto"/>
              <w:right w:val="single" w:sz="4" w:space="0" w:color="auto"/>
            </w:tcBorders>
            <w:hideMark/>
          </w:tcPr>
          <w:p w14:paraId="4BDA36D2" w14:textId="77777777" w:rsidR="005136E8" w:rsidRPr="005136E8" w:rsidRDefault="00D636E7" w:rsidP="005136E8">
            <w:pPr>
              <w:spacing w:after="0"/>
              <w:rPr>
                <w:rFonts w:eastAsia="AdvPSA35B"/>
                <w:b/>
                <w:sz w:val="16"/>
                <w:szCs w:val="16"/>
              </w:rPr>
            </w:pPr>
            <w:r w:rsidRPr="00D636E7">
              <w:rPr>
                <w:rFonts w:eastAsia="AdvPSA35B"/>
                <w:b/>
                <w:sz w:val="16"/>
                <w:szCs w:val="16"/>
              </w:rPr>
              <w:t>Data duplicated in Castillo-Solorzano</w:t>
            </w:r>
          </w:p>
          <w:p w14:paraId="0D7606E9" w14:textId="77777777" w:rsidR="005136E8" w:rsidRPr="005136E8" w:rsidRDefault="00D636E7" w:rsidP="005136E8">
            <w:pPr>
              <w:spacing w:after="0" w:line="240" w:lineRule="auto"/>
              <w:rPr>
                <w:b/>
                <w:sz w:val="16"/>
                <w:szCs w:val="16"/>
              </w:rPr>
            </w:pPr>
            <w:r w:rsidRPr="00D636E7">
              <w:rPr>
                <w:sz w:val="16"/>
                <w:szCs w:val="16"/>
              </w:rPr>
              <w:t xml:space="preserve">0 </w:t>
            </w:r>
            <w:r w:rsidRPr="00D636E7">
              <w:rPr>
                <w:b/>
                <w:sz w:val="16"/>
                <w:szCs w:val="16"/>
              </w:rPr>
              <w:t>CRS</w:t>
            </w:r>
          </w:p>
          <w:p w14:paraId="03F3CC59" w14:textId="7DB5F3C4" w:rsidR="005136E8" w:rsidRPr="005136E8" w:rsidRDefault="00D636E7" w:rsidP="005136E8">
            <w:pPr>
              <w:spacing w:after="0" w:line="240" w:lineRule="auto"/>
              <w:rPr>
                <w:b/>
                <w:sz w:val="16"/>
                <w:szCs w:val="16"/>
              </w:rPr>
            </w:pPr>
            <w:r w:rsidRPr="00D636E7">
              <w:rPr>
                <w:b/>
                <w:sz w:val="16"/>
                <w:szCs w:val="16"/>
              </w:rPr>
              <w:t>Susc</w:t>
            </w:r>
            <w:r w:rsidR="0003140F">
              <w:rPr>
                <w:b/>
                <w:sz w:val="16"/>
                <w:szCs w:val="16"/>
              </w:rPr>
              <w:t>.</w:t>
            </w:r>
            <w:r w:rsidRPr="00D636E7">
              <w:rPr>
                <w:b/>
                <w:sz w:val="16"/>
                <w:szCs w:val="16"/>
              </w:rPr>
              <w:t xml:space="preserve"> mothers:</w:t>
            </w:r>
          </w:p>
          <w:p w14:paraId="3AF3328C" w14:textId="77777777" w:rsidR="005136E8" w:rsidRPr="005136E8" w:rsidRDefault="00D636E7" w:rsidP="005136E8">
            <w:pPr>
              <w:spacing w:after="0" w:line="240" w:lineRule="auto"/>
              <w:rPr>
                <w:sz w:val="16"/>
                <w:szCs w:val="16"/>
              </w:rPr>
            </w:pPr>
            <w:r w:rsidRPr="00D636E7">
              <w:rPr>
                <w:sz w:val="16"/>
                <w:szCs w:val="16"/>
              </w:rPr>
              <w:t>67/1647 (4.1%) CRI</w:t>
            </w:r>
          </w:p>
          <w:p w14:paraId="1EE6F1E3" w14:textId="77777777" w:rsidR="005136E8" w:rsidRPr="005136E8" w:rsidRDefault="00D636E7" w:rsidP="005136E8">
            <w:pPr>
              <w:spacing w:after="0" w:line="240" w:lineRule="auto"/>
              <w:rPr>
                <w:sz w:val="16"/>
                <w:szCs w:val="16"/>
              </w:rPr>
            </w:pPr>
            <w:r w:rsidRPr="00D636E7">
              <w:rPr>
                <w:sz w:val="16"/>
                <w:szCs w:val="16"/>
              </w:rPr>
              <w:t>103 (</w:t>
            </w:r>
            <w:r w:rsidRPr="00D636E7">
              <w:rPr>
                <w:sz w:val="16"/>
              </w:rPr>
              <w:t>5.3%)</w:t>
            </w:r>
            <w:r w:rsidRPr="00D636E7">
              <w:rPr>
                <w:sz w:val="16"/>
                <w:szCs w:val="16"/>
              </w:rPr>
              <w:t xml:space="preserve"> miscarriage</w:t>
            </w:r>
          </w:p>
          <w:p w14:paraId="1CDA60D1" w14:textId="77777777" w:rsidR="005136E8" w:rsidRPr="005136E8" w:rsidRDefault="00D636E7" w:rsidP="005136E8">
            <w:pPr>
              <w:autoSpaceDE w:val="0"/>
              <w:autoSpaceDN w:val="0"/>
              <w:spacing w:after="0" w:line="240" w:lineRule="auto"/>
              <w:rPr>
                <w:sz w:val="16"/>
                <w:szCs w:val="16"/>
              </w:rPr>
            </w:pPr>
            <w:r w:rsidRPr="00D636E7">
              <w:rPr>
                <w:sz w:val="16"/>
                <w:szCs w:val="16"/>
              </w:rPr>
              <w:t xml:space="preserve">14 still birth </w:t>
            </w:r>
            <w:r w:rsidRPr="00D636E7">
              <w:rPr>
                <w:sz w:val="16"/>
              </w:rPr>
              <w:t>(0.8 %) based on 677 states</w:t>
            </w:r>
          </w:p>
        </w:tc>
        <w:tc>
          <w:tcPr>
            <w:tcW w:w="1310" w:type="dxa"/>
            <w:tcBorders>
              <w:top w:val="single" w:sz="4" w:space="0" w:color="auto"/>
              <w:left w:val="single" w:sz="4" w:space="0" w:color="auto"/>
              <w:bottom w:val="single" w:sz="4" w:space="0" w:color="auto"/>
              <w:right w:val="single" w:sz="4" w:space="0" w:color="auto"/>
            </w:tcBorders>
            <w:hideMark/>
          </w:tcPr>
          <w:p w14:paraId="00C0F31E" w14:textId="77777777" w:rsidR="005136E8" w:rsidRPr="005136E8" w:rsidRDefault="005136E8" w:rsidP="005136E8">
            <w:pPr>
              <w:rPr>
                <w:sz w:val="16"/>
                <w:szCs w:val="16"/>
                <w:lang w:val="de-DE"/>
              </w:rPr>
            </w:pPr>
            <w:r w:rsidRPr="005136E8">
              <w:rPr>
                <w:sz w:val="16"/>
                <w:szCs w:val="16"/>
                <w:lang w:val="de-DE"/>
              </w:rPr>
              <w:t>Yes</w:t>
            </w:r>
          </w:p>
        </w:tc>
        <w:tc>
          <w:tcPr>
            <w:tcW w:w="2238" w:type="dxa"/>
            <w:tcBorders>
              <w:top w:val="single" w:sz="4" w:space="0" w:color="auto"/>
              <w:left w:val="single" w:sz="4" w:space="0" w:color="auto"/>
              <w:bottom w:val="single" w:sz="4" w:space="0" w:color="auto"/>
              <w:right w:val="single" w:sz="4" w:space="0" w:color="auto"/>
            </w:tcBorders>
          </w:tcPr>
          <w:p w14:paraId="053B7A6D" w14:textId="77777777" w:rsidR="005136E8" w:rsidRPr="005136E8" w:rsidRDefault="00D636E7" w:rsidP="005136E8">
            <w:pPr>
              <w:spacing w:after="0" w:line="240" w:lineRule="auto"/>
              <w:rPr>
                <w:sz w:val="16"/>
                <w:szCs w:val="16"/>
              </w:rPr>
            </w:pPr>
            <w:r w:rsidRPr="00D636E7">
              <w:rPr>
                <w:sz w:val="16"/>
                <w:szCs w:val="16"/>
              </w:rPr>
              <w:t>1 CRS, Wild virus</w:t>
            </w:r>
          </w:p>
          <w:p w14:paraId="55D467BD" w14:textId="77777777" w:rsidR="005136E8" w:rsidRPr="005136E8" w:rsidRDefault="005136E8" w:rsidP="005136E8">
            <w:pPr>
              <w:spacing w:after="0" w:line="240" w:lineRule="auto"/>
              <w:rPr>
                <w:sz w:val="16"/>
                <w:szCs w:val="16"/>
              </w:rPr>
            </w:pPr>
          </w:p>
          <w:p w14:paraId="509C8F37" w14:textId="2B95ABA3" w:rsidR="005136E8" w:rsidRPr="005136E8" w:rsidRDefault="00D636E7" w:rsidP="005136E8">
            <w:pPr>
              <w:spacing w:after="0" w:line="240" w:lineRule="auto"/>
              <w:rPr>
                <w:sz w:val="16"/>
                <w:szCs w:val="16"/>
              </w:rPr>
            </w:pPr>
            <w:r w:rsidRPr="00D636E7">
              <w:rPr>
                <w:sz w:val="16"/>
                <w:szCs w:val="16"/>
              </w:rPr>
              <w:t>(Data duplicated in</w:t>
            </w:r>
            <w:r w:rsidR="00BF65BC" w:rsidRPr="005136E8">
              <w:rPr>
                <w:rFonts w:ascii="Times New Roman" w:hAnsi="Times New Roman"/>
                <w:color w:val="0000FF"/>
                <w:sz w:val="16"/>
                <w:szCs w:val="16"/>
                <w:u w:val="single"/>
                <w:lang w:val="de-DE"/>
              </w:rPr>
              <w:fldChar w:fldCharType="begin">
                <w:fldData xml:space="preserve">PEVuZE5vdGU+PENpdGU+PEF1dGhvcj5DYXN0aWxsby1Tb2xvcnphbm88L0F1dGhvcj48WWVhcj4y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</w:fldData>
              </w:fldChar>
            </w:r>
            <w:r w:rsidR="002F59AF">
              <w:rPr>
                <w:rFonts w:ascii="Times New Roman" w:hAnsi="Times New Roman"/>
                <w:color w:val="0000FF"/>
                <w:sz w:val="16"/>
                <w:szCs w:val="16"/>
                <w:u w:val="single"/>
                <w:lang w:val="de-DE"/>
              </w:rPr>
              <w:instrText xml:space="preserve"> ADDIN EN.CITE </w:instrText>
            </w:r>
            <w:r w:rsidR="002F59AF">
              <w:rPr>
                <w:rFonts w:ascii="Times New Roman" w:hAnsi="Times New Roman"/>
                <w:color w:val="0000FF"/>
                <w:sz w:val="16"/>
                <w:szCs w:val="16"/>
                <w:u w:val="single"/>
                <w:lang w:val="de-DE"/>
              </w:rPr>
              <w:fldChar w:fldCharType="begin">
                <w:fldData xml:space="preserve">PEVuZE5vdGU+PENpdGU+PEF1dGhvcj5DYXN0aWxsby1Tb2xvcnphbm88L0F1dGhvcj48WWVhcj4y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</w:fldData>
              </w:fldChar>
            </w:r>
            <w:r w:rsidR="002F59AF">
              <w:rPr>
                <w:rFonts w:ascii="Times New Roman" w:hAnsi="Times New Roman"/>
                <w:color w:val="0000FF"/>
                <w:sz w:val="16"/>
                <w:szCs w:val="16"/>
                <w:u w:val="single"/>
                <w:lang w:val="de-DE"/>
              </w:rPr>
              <w:instrText xml:space="preserve"> ADDIN EN.CITE.DATA </w:instrText>
            </w:r>
            <w:r w:rsidR="002F59AF">
              <w:rPr>
                <w:rFonts w:ascii="Times New Roman" w:hAnsi="Times New Roman"/>
                <w:color w:val="0000FF"/>
                <w:sz w:val="16"/>
                <w:szCs w:val="16"/>
                <w:u w:val="single"/>
                <w:lang w:val="de-DE"/>
              </w:rPr>
            </w:r>
            <w:r w:rsidR="002F59AF">
              <w:rPr>
                <w:rFonts w:ascii="Times New Roman" w:hAnsi="Times New Roman"/>
                <w:color w:val="0000FF"/>
                <w:sz w:val="16"/>
                <w:szCs w:val="16"/>
                <w:u w:val="single"/>
                <w:lang w:val="de-DE"/>
              </w:rPr>
              <w:fldChar w:fldCharType="end"/>
            </w:r>
            <w:r w:rsidR="00BF65BC" w:rsidRPr="005136E8">
              <w:rPr>
                <w:rFonts w:ascii="Times New Roman" w:hAnsi="Times New Roman"/>
                <w:color w:val="0000FF"/>
                <w:sz w:val="16"/>
                <w:szCs w:val="16"/>
                <w:u w:val="single"/>
                <w:lang w:val="de-DE"/>
              </w:rPr>
            </w:r>
            <w:r w:rsidR="00BF65BC" w:rsidRPr="005136E8">
              <w:rPr>
                <w:rFonts w:ascii="Times New Roman" w:hAnsi="Times New Roman"/>
                <w:color w:val="0000FF"/>
                <w:sz w:val="16"/>
                <w:szCs w:val="16"/>
                <w:u w:val="single"/>
                <w:lang w:val="de-DE"/>
              </w:rPr>
              <w:fldChar w:fldCharType="separate"/>
            </w:r>
            <w:r w:rsidR="002F59AF">
              <w:rPr>
                <w:rFonts w:ascii="Times New Roman" w:hAnsi="Times New Roman"/>
                <w:noProof/>
                <w:color w:val="0000FF"/>
                <w:sz w:val="16"/>
                <w:szCs w:val="16"/>
                <w:u w:val="single"/>
                <w:lang w:val="de-DE"/>
              </w:rPr>
              <w:t>[</w:t>
            </w:r>
            <w:hyperlink w:anchor="_ENREF_23" w:tooltip="Castillo-Solorzano, 2011 #154" w:history="1">
              <w:r w:rsidR="00152ACF">
                <w:rPr>
                  <w:rFonts w:ascii="Times New Roman" w:hAnsi="Times New Roman"/>
                  <w:noProof/>
                  <w:color w:val="0000FF"/>
                  <w:sz w:val="16"/>
                  <w:szCs w:val="16"/>
                  <w:u w:val="single"/>
                  <w:lang w:val="de-DE"/>
                </w:rPr>
                <w:t>23</w:t>
              </w:r>
            </w:hyperlink>
            <w:r w:rsidR="002F59AF">
              <w:rPr>
                <w:rFonts w:ascii="Times New Roman" w:hAnsi="Times New Roman"/>
                <w:noProof/>
                <w:color w:val="0000FF"/>
                <w:sz w:val="16"/>
                <w:szCs w:val="16"/>
                <w:u w:val="single"/>
                <w:lang w:val="de-DE"/>
              </w:rPr>
              <w:t>]</w:t>
            </w:r>
            <w:r w:rsidR="00BF65BC" w:rsidRPr="005136E8">
              <w:rPr>
                <w:rFonts w:ascii="Times New Roman" w:hAnsi="Times New Roman"/>
                <w:color w:val="0000FF"/>
                <w:sz w:val="16"/>
                <w:szCs w:val="16"/>
                <w:u w:val="single"/>
                <w:lang w:val="de-DE"/>
              </w:rPr>
              <w:fldChar w:fldCharType="end"/>
            </w:r>
            <w:r w:rsidRPr="00D636E7">
              <w:rPr>
                <w:sz w:val="16"/>
                <w:szCs w:val="16"/>
              </w:rPr>
              <w:t xml:space="preserve">  as well as </w:t>
            </w:r>
            <w:r w:rsidR="00BF65BC" w:rsidRPr="005136E8">
              <w:rPr>
                <w:rFonts w:ascii="Times New Roman" w:hAnsi="Times New Roman"/>
                <w:color w:val="0000FF"/>
                <w:sz w:val="16"/>
                <w:szCs w:val="16"/>
                <w:u w:val="single"/>
                <w:lang w:val="de-DE"/>
              </w:rPr>
              <w:fldChar w:fldCharType="begin">
                <w:fldData xml:space="preserve">PEVuZE5vdGU+PENpdGU+PEF1dGhvcj5NaW51c3NpPC9BdXRob3I+PFllYXI+MjAwODwvWWVhcj48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</w:fldData>
              </w:fldChar>
            </w:r>
            <w:r w:rsidR="002F59AF">
              <w:rPr>
                <w:rFonts w:ascii="Times New Roman" w:hAnsi="Times New Roman"/>
                <w:color w:val="0000FF"/>
                <w:sz w:val="16"/>
                <w:szCs w:val="16"/>
                <w:u w:val="single"/>
                <w:lang w:val="de-DE"/>
              </w:rPr>
              <w:instrText xml:space="preserve"> ADDIN EN.CITE </w:instrText>
            </w:r>
            <w:r w:rsidR="002F59AF">
              <w:rPr>
                <w:rFonts w:ascii="Times New Roman" w:hAnsi="Times New Roman"/>
                <w:color w:val="0000FF"/>
                <w:sz w:val="16"/>
                <w:szCs w:val="16"/>
                <w:u w:val="single"/>
                <w:lang w:val="de-DE"/>
              </w:rPr>
              <w:fldChar w:fldCharType="begin">
                <w:fldData xml:space="preserve">PEVuZE5vdGU+PENpdGU+PEF1dGhvcj5NaW51c3NpPC9BdXRob3I+PFllYXI+MjAwODwvWWVhcj48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</w:fldData>
              </w:fldChar>
            </w:r>
            <w:r w:rsidR="002F59AF">
              <w:rPr>
                <w:rFonts w:ascii="Times New Roman" w:hAnsi="Times New Roman"/>
                <w:color w:val="0000FF"/>
                <w:sz w:val="16"/>
                <w:szCs w:val="16"/>
                <w:u w:val="single"/>
                <w:lang w:val="de-DE"/>
              </w:rPr>
              <w:instrText xml:space="preserve"> ADDIN EN.CITE.DATA </w:instrText>
            </w:r>
            <w:r w:rsidR="002F59AF">
              <w:rPr>
                <w:rFonts w:ascii="Times New Roman" w:hAnsi="Times New Roman"/>
                <w:color w:val="0000FF"/>
                <w:sz w:val="16"/>
                <w:szCs w:val="16"/>
                <w:u w:val="single"/>
                <w:lang w:val="de-DE"/>
              </w:rPr>
            </w:r>
            <w:r w:rsidR="002F59AF">
              <w:rPr>
                <w:rFonts w:ascii="Times New Roman" w:hAnsi="Times New Roman"/>
                <w:color w:val="0000FF"/>
                <w:sz w:val="16"/>
                <w:szCs w:val="16"/>
                <w:u w:val="single"/>
                <w:lang w:val="de-DE"/>
              </w:rPr>
              <w:fldChar w:fldCharType="end"/>
            </w:r>
            <w:r w:rsidR="00BF65BC" w:rsidRPr="005136E8">
              <w:rPr>
                <w:rFonts w:ascii="Times New Roman" w:hAnsi="Times New Roman"/>
                <w:color w:val="0000FF"/>
                <w:sz w:val="16"/>
                <w:szCs w:val="16"/>
                <w:u w:val="single"/>
                <w:lang w:val="de-DE"/>
              </w:rPr>
            </w:r>
            <w:r w:rsidR="00BF65BC" w:rsidRPr="005136E8">
              <w:rPr>
                <w:rFonts w:ascii="Times New Roman" w:hAnsi="Times New Roman"/>
                <w:color w:val="0000FF"/>
                <w:sz w:val="16"/>
                <w:szCs w:val="16"/>
                <w:u w:val="single"/>
                <w:lang w:val="de-DE"/>
              </w:rPr>
              <w:fldChar w:fldCharType="separate"/>
            </w:r>
            <w:r w:rsidR="002F59AF">
              <w:rPr>
                <w:rFonts w:ascii="Times New Roman" w:hAnsi="Times New Roman"/>
                <w:noProof/>
                <w:color w:val="0000FF"/>
                <w:sz w:val="16"/>
                <w:szCs w:val="16"/>
                <w:u w:val="single"/>
                <w:lang w:val="de-DE"/>
              </w:rPr>
              <w:t>[</w:t>
            </w:r>
            <w:hyperlink w:anchor="_ENREF_57" w:tooltip="Minussi, 2008 #459" w:history="1">
              <w:r w:rsidR="00152ACF">
                <w:rPr>
                  <w:rFonts w:ascii="Times New Roman" w:hAnsi="Times New Roman"/>
                  <w:noProof/>
                  <w:color w:val="0000FF"/>
                  <w:sz w:val="16"/>
                  <w:szCs w:val="16"/>
                  <w:u w:val="single"/>
                  <w:lang w:val="de-DE"/>
                </w:rPr>
                <w:t>57</w:t>
              </w:r>
            </w:hyperlink>
            <w:r w:rsidR="002F59AF">
              <w:rPr>
                <w:rFonts w:ascii="Times New Roman" w:hAnsi="Times New Roman"/>
                <w:noProof/>
                <w:color w:val="0000FF"/>
                <w:sz w:val="16"/>
                <w:szCs w:val="16"/>
                <w:u w:val="single"/>
                <w:lang w:val="de-DE"/>
              </w:rPr>
              <w:t>]</w:t>
            </w:r>
            <w:r w:rsidR="00BF65BC" w:rsidRPr="005136E8">
              <w:rPr>
                <w:rFonts w:ascii="Times New Roman" w:hAnsi="Times New Roman"/>
                <w:color w:val="0000FF"/>
                <w:sz w:val="16"/>
                <w:szCs w:val="16"/>
                <w:u w:val="single"/>
                <w:lang w:val="de-DE"/>
              </w:rPr>
              <w:fldChar w:fldCharType="end"/>
            </w:r>
            <w:r w:rsidRPr="00D636E7">
              <w:rPr>
                <w:sz w:val="16"/>
                <w:szCs w:val="16"/>
              </w:rPr>
              <w:t xml:space="preserve">  which presented data collected from Rio Grande do Sul, Brazil during same time period)</w:t>
            </w:r>
          </w:p>
          <w:p w14:paraId="212F0B7F" w14:textId="77777777" w:rsidR="005136E8" w:rsidRPr="005136E8" w:rsidRDefault="005136E8" w:rsidP="005136E8">
            <w:pPr>
              <w:rPr>
                <w:sz w:val="16"/>
                <w:szCs w:val="16"/>
              </w:rPr>
            </w:pPr>
          </w:p>
        </w:tc>
      </w:tr>
      <w:tr w:rsidR="000F154E" w:rsidRPr="005136E8" w14:paraId="6A736843" w14:textId="77777777" w:rsidTr="00E930BF">
        <w:tc>
          <w:tcPr>
            <w:tcW w:w="1471" w:type="dxa"/>
            <w:tcBorders>
              <w:top w:val="single" w:sz="4" w:space="0" w:color="auto"/>
              <w:left w:val="single" w:sz="4" w:space="0" w:color="auto"/>
              <w:bottom w:val="single" w:sz="4" w:space="0" w:color="auto"/>
              <w:right w:val="single" w:sz="4" w:space="0" w:color="auto"/>
            </w:tcBorders>
            <w:hideMark/>
          </w:tcPr>
          <w:p w14:paraId="2BE8CEC6" w14:textId="5A9A4D09" w:rsidR="004808FE" w:rsidRPr="005136E8" w:rsidRDefault="004808FE" w:rsidP="002F59AF">
            <w:pPr>
              <w:rPr>
                <w:b/>
                <w:sz w:val="16"/>
                <w:szCs w:val="16"/>
                <w:lang w:val="de-DE"/>
              </w:rPr>
            </w:pPr>
            <w:r w:rsidRPr="005136E8">
              <w:rPr>
                <w:b/>
                <w:sz w:val="16"/>
                <w:szCs w:val="16"/>
                <w:lang w:val="de-DE"/>
              </w:rPr>
              <w:t>Castillo-Solorzano, C., 2011</w:t>
            </w:r>
            <w:r w:rsidR="00BF65BC">
              <w:rPr>
                <w:b/>
                <w:sz w:val="16"/>
                <w:szCs w:val="16"/>
                <w:lang w:val="de-DE"/>
              </w:rPr>
              <w:fldChar w:fldCharType="begin">
                <w:fldData xml:space="preserve">PEVuZE5vdGU+PENpdGU+PEF1dGhvcj5DYXN0aWxsby1Tb2xvcnphbm88L0F1dGhvcj48WWVhcj4y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</w:fldData>
              </w:fldChar>
            </w:r>
            <w:r w:rsidR="002F59AF">
              <w:rPr>
                <w:b/>
                <w:sz w:val="16"/>
                <w:szCs w:val="16"/>
                <w:lang w:val="de-DE"/>
              </w:rPr>
              <w:instrText xml:space="preserve"> ADDIN EN.CITE </w:instrText>
            </w:r>
            <w:r w:rsidR="002F59AF">
              <w:rPr>
                <w:b/>
                <w:sz w:val="16"/>
                <w:szCs w:val="16"/>
                <w:lang w:val="de-DE"/>
              </w:rPr>
              <w:fldChar w:fldCharType="begin">
                <w:fldData xml:space="preserve">PEVuZE5vdGU+PENpdGU+PEF1dGhvcj5DYXN0aWxsby1Tb2xvcnphbm88L0F1dGhvcj48WWVhcj4y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</w:fldData>
              </w:fldChar>
            </w:r>
            <w:r w:rsidR="002F59AF">
              <w:rPr>
                <w:b/>
                <w:sz w:val="16"/>
                <w:szCs w:val="16"/>
                <w:lang w:val="de-DE"/>
              </w:rPr>
              <w:instrText xml:space="preserve"> ADDIN EN.CITE.DATA </w:instrText>
            </w:r>
            <w:r w:rsidR="002F59AF">
              <w:rPr>
                <w:b/>
                <w:sz w:val="16"/>
                <w:szCs w:val="16"/>
                <w:lang w:val="de-DE"/>
              </w:rPr>
            </w:r>
            <w:r w:rsidR="002F59AF">
              <w:rPr>
                <w:b/>
                <w:sz w:val="16"/>
                <w:szCs w:val="16"/>
                <w:lang w:val="de-DE"/>
              </w:rPr>
              <w:fldChar w:fldCharType="end"/>
            </w:r>
            <w:r w:rsidR="00BF65BC">
              <w:rPr>
                <w:b/>
                <w:sz w:val="16"/>
                <w:szCs w:val="16"/>
                <w:lang w:val="de-DE"/>
              </w:rPr>
            </w:r>
            <w:r w:rsidR="00BF65BC">
              <w:rPr>
                <w:b/>
                <w:sz w:val="16"/>
                <w:szCs w:val="16"/>
                <w:lang w:val="de-DE"/>
              </w:rPr>
              <w:fldChar w:fldCharType="separate"/>
            </w:r>
            <w:r w:rsidR="002F59AF">
              <w:rPr>
                <w:b/>
                <w:noProof/>
                <w:sz w:val="16"/>
                <w:szCs w:val="16"/>
                <w:lang w:val="de-DE"/>
              </w:rPr>
              <w:t>[</w:t>
            </w:r>
            <w:hyperlink w:anchor="_ENREF_23" w:tooltip="Castillo-Solorzano, 2011 #154" w:history="1">
              <w:r w:rsidR="00152ACF">
                <w:rPr>
                  <w:b/>
                  <w:noProof/>
                  <w:sz w:val="16"/>
                  <w:szCs w:val="16"/>
                  <w:lang w:val="de-DE"/>
                </w:rPr>
                <w:t>23</w:t>
              </w:r>
            </w:hyperlink>
            <w:r w:rsidR="002F59AF">
              <w:rPr>
                <w:b/>
                <w:noProof/>
                <w:sz w:val="16"/>
                <w:szCs w:val="16"/>
                <w:lang w:val="de-DE"/>
              </w:rPr>
              <w:t>]</w:t>
            </w:r>
            <w:r w:rsidR="00BF65BC">
              <w:rPr>
                <w:b/>
                <w:sz w:val="16"/>
                <w:szCs w:val="16"/>
                <w:lang w:val="de-DE"/>
              </w:rPr>
              <w:fldChar w:fldCharType="end"/>
            </w:r>
          </w:p>
        </w:tc>
        <w:tc>
          <w:tcPr>
            <w:tcW w:w="1128" w:type="dxa"/>
            <w:tcBorders>
              <w:top w:val="single" w:sz="4" w:space="0" w:color="auto"/>
              <w:left w:val="single" w:sz="4" w:space="0" w:color="auto"/>
              <w:bottom w:val="single" w:sz="4" w:space="0" w:color="auto"/>
              <w:right w:val="single" w:sz="4" w:space="0" w:color="auto"/>
            </w:tcBorders>
            <w:hideMark/>
          </w:tcPr>
          <w:p w14:paraId="1D515387" w14:textId="77777777" w:rsidR="004808FE" w:rsidRPr="005136E8" w:rsidRDefault="004808FE" w:rsidP="004808FE">
            <w:pPr>
              <w:spacing w:after="0"/>
              <w:rPr>
                <w:sz w:val="16"/>
                <w:szCs w:val="16"/>
              </w:rPr>
            </w:pPr>
            <w:r w:rsidRPr="00D636E7">
              <w:rPr>
                <w:sz w:val="16"/>
                <w:szCs w:val="16"/>
              </w:rPr>
              <w:t>Argentina, Brazil, Costa Rica, Ecuador,</w:t>
            </w:r>
          </w:p>
          <w:p w14:paraId="53FE3477" w14:textId="77777777" w:rsidR="004808FE" w:rsidRPr="005136E8" w:rsidRDefault="004808FE" w:rsidP="004808FE">
            <w:pPr>
              <w:spacing w:after="0"/>
              <w:rPr>
                <w:sz w:val="16"/>
                <w:szCs w:val="16"/>
              </w:rPr>
            </w:pPr>
            <w:r w:rsidRPr="00D636E7">
              <w:rPr>
                <w:sz w:val="16"/>
                <w:szCs w:val="16"/>
              </w:rPr>
              <w:t>El Salvador, Paraguay,</w:t>
            </w:r>
          </w:p>
          <w:p w14:paraId="5A2F8B93" w14:textId="77777777" w:rsidR="004808FE" w:rsidRPr="005136E8" w:rsidRDefault="004808FE" w:rsidP="004808FE">
            <w:pPr>
              <w:spacing w:after="0"/>
              <w:rPr>
                <w:sz w:val="16"/>
                <w:szCs w:val="16"/>
              </w:rPr>
            </w:pPr>
            <w:r w:rsidRPr="00D636E7">
              <w:rPr>
                <w:sz w:val="16"/>
                <w:szCs w:val="16"/>
              </w:rPr>
              <w:t>2001- 2008,</w:t>
            </w:r>
          </w:p>
          <w:p w14:paraId="6D0A7824" w14:textId="77777777" w:rsidR="004808FE" w:rsidRPr="005136E8" w:rsidRDefault="004808FE" w:rsidP="004808FE">
            <w:pPr>
              <w:rPr>
                <w:sz w:val="16"/>
                <w:szCs w:val="16"/>
              </w:rPr>
            </w:pPr>
            <w:r w:rsidRPr="00D636E7">
              <w:rPr>
                <w:sz w:val="16"/>
                <w:szCs w:val="16"/>
              </w:rPr>
              <w:t>Journal article</w:t>
            </w:r>
          </w:p>
        </w:tc>
        <w:tc>
          <w:tcPr>
            <w:tcW w:w="1426" w:type="dxa"/>
            <w:tcBorders>
              <w:top w:val="single" w:sz="4" w:space="0" w:color="auto"/>
              <w:left w:val="single" w:sz="4" w:space="0" w:color="auto"/>
              <w:bottom w:val="single" w:sz="4" w:space="0" w:color="auto"/>
              <w:right w:val="single" w:sz="4" w:space="0" w:color="auto"/>
            </w:tcBorders>
            <w:hideMark/>
          </w:tcPr>
          <w:p w14:paraId="45AFF2F1" w14:textId="77777777" w:rsidR="004808FE" w:rsidRPr="005136E8" w:rsidRDefault="004808FE" w:rsidP="004808FE">
            <w:pPr>
              <w:spacing w:after="0" w:line="240" w:lineRule="auto"/>
              <w:rPr>
                <w:sz w:val="16"/>
                <w:szCs w:val="16"/>
                <w:lang w:val="de-DE"/>
              </w:rPr>
            </w:pPr>
            <w:r w:rsidRPr="005136E8">
              <w:rPr>
                <w:sz w:val="16"/>
                <w:szCs w:val="16"/>
                <w:lang w:val="de-DE"/>
              </w:rPr>
              <w:t>RA 27/3</w:t>
            </w:r>
          </w:p>
          <w:p w14:paraId="0A07D6C1" w14:textId="77777777" w:rsidR="004808FE" w:rsidRPr="005136E8" w:rsidRDefault="004808FE" w:rsidP="004808FE">
            <w:pPr>
              <w:spacing w:after="0" w:line="240" w:lineRule="auto"/>
              <w:rPr>
                <w:sz w:val="16"/>
                <w:szCs w:val="16"/>
                <w:lang w:val="de-DE"/>
              </w:rPr>
            </w:pPr>
            <w:r w:rsidRPr="005136E8">
              <w:rPr>
                <w:sz w:val="16"/>
                <w:szCs w:val="16"/>
                <w:lang w:val="de-DE"/>
              </w:rPr>
              <w:t>mass vaccination campaigns</w:t>
            </w:r>
          </w:p>
        </w:tc>
        <w:tc>
          <w:tcPr>
            <w:tcW w:w="2090" w:type="dxa"/>
            <w:tcBorders>
              <w:top w:val="single" w:sz="4" w:space="0" w:color="auto"/>
              <w:left w:val="single" w:sz="4" w:space="0" w:color="auto"/>
              <w:bottom w:val="single" w:sz="4" w:space="0" w:color="auto"/>
              <w:right w:val="single" w:sz="4" w:space="0" w:color="auto"/>
            </w:tcBorders>
          </w:tcPr>
          <w:p w14:paraId="69C65D5D" w14:textId="77777777" w:rsidR="004808FE" w:rsidRPr="005136E8" w:rsidRDefault="004808FE" w:rsidP="004808FE">
            <w:pPr>
              <w:spacing w:after="0"/>
              <w:rPr>
                <w:sz w:val="16"/>
                <w:szCs w:val="16"/>
                <w:lang w:val="de-DE"/>
              </w:rPr>
            </w:pPr>
            <w:r w:rsidRPr="005136E8">
              <w:rPr>
                <w:sz w:val="16"/>
                <w:szCs w:val="16"/>
                <w:lang w:val="de-DE"/>
              </w:rPr>
              <w:t>2,894 (10%) susc.</w:t>
            </w:r>
          </w:p>
          <w:p w14:paraId="79F89BE9" w14:textId="77777777" w:rsidR="004808FE" w:rsidRPr="005136E8" w:rsidRDefault="004808FE" w:rsidP="004808FE">
            <w:pPr>
              <w:spacing w:after="0"/>
              <w:rPr>
                <w:sz w:val="16"/>
                <w:szCs w:val="16"/>
                <w:lang w:val="de-DE"/>
              </w:rPr>
            </w:pPr>
          </w:p>
        </w:tc>
        <w:tc>
          <w:tcPr>
            <w:tcW w:w="1287" w:type="dxa"/>
            <w:tcBorders>
              <w:top w:val="single" w:sz="4" w:space="0" w:color="auto"/>
              <w:left w:val="single" w:sz="4" w:space="0" w:color="auto"/>
              <w:bottom w:val="single" w:sz="4" w:space="0" w:color="auto"/>
              <w:right w:val="single" w:sz="4" w:space="0" w:color="auto"/>
            </w:tcBorders>
            <w:hideMark/>
          </w:tcPr>
          <w:p w14:paraId="518245C2" w14:textId="77777777" w:rsidR="004808FE" w:rsidRPr="005136E8" w:rsidRDefault="004808FE" w:rsidP="004808FE">
            <w:pPr>
              <w:spacing w:after="0"/>
              <w:rPr>
                <w:sz w:val="16"/>
                <w:szCs w:val="16"/>
              </w:rPr>
            </w:pPr>
            <w:r w:rsidRPr="00D636E7">
              <w:rPr>
                <w:sz w:val="16"/>
                <w:szCs w:val="16"/>
              </w:rPr>
              <w:t>30 days preconception to 3 months post conception, no further details</w:t>
            </w:r>
          </w:p>
        </w:tc>
        <w:tc>
          <w:tcPr>
            <w:tcW w:w="2241" w:type="dxa"/>
            <w:tcBorders>
              <w:top w:val="single" w:sz="4" w:space="0" w:color="auto"/>
              <w:left w:val="single" w:sz="4" w:space="0" w:color="auto"/>
              <w:bottom w:val="single" w:sz="4" w:space="0" w:color="auto"/>
              <w:right w:val="single" w:sz="4" w:space="0" w:color="auto"/>
            </w:tcBorders>
            <w:hideMark/>
          </w:tcPr>
          <w:p w14:paraId="0DBB1718" w14:textId="48559446" w:rsidR="004808FE" w:rsidRPr="005136E8" w:rsidRDefault="004808FE" w:rsidP="00E43662">
            <w:pPr>
              <w:spacing w:after="0"/>
              <w:rPr>
                <w:sz w:val="16"/>
                <w:szCs w:val="16"/>
              </w:rPr>
            </w:pPr>
            <w:r w:rsidRPr="00D636E7">
              <w:rPr>
                <w:sz w:val="16"/>
                <w:szCs w:val="16"/>
              </w:rPr>
              <w:t>1980 susc</w:t>
            </w:r>
            <w:r w:rsidR="00E43662">
              <w:rPr>
                <w:sz w:val="16"/>
                <w:szCs w:val="16"/>
              </w:rPr>
              <w:t>.</w:t>
            </w:r>
            <w:r w:rsidRPr="00D636E7">
              <w:rPr>
                <w:sz w:val="16"/>
                <w:szCs w:val="16"/>
              </w:rPr>
              <w:t xml:space="preserve"> mothers had live births, length of follow up not available</w:t>
            </w:r>
          </w:p>
        </w:tc>
        <w:tc>
          <w:tcPr>
            <w:tcW w:w="2673" w:type="dxa"/>
            <w:tcBorders>
              <w:top w:val="single" w:sz="4" w:space="0" w:color="auto"/>
              <w:left w:val="single" w:sz="4" w:space="0" w:color="auto"/>
              <w:bottom w:val="single" w:sz="4" w:space="0" w:color="auto"/>
              <w:right w:val="single" w:sz="4" w:space="0" w:color="auto"/>
            </w:tcBorders>
            <w:hideMark/>
          </w:tcPr>
          <w:p w14:paraId="5D71B19C" w14:textId="3850A5C2" w:rsidR="004808FE" w:rsidRPr="005136E8" w:rsidRDefault="004808FE" w:rsidP="004808FE">
            <w:pPr>
              <w:spacing w:after="0"/>
              <w:rPr>
                <w:sz w:val="16"/>
                <w:szCs w:val="16"/>
              </w:rPr>
            </w:pPr>
            <w:r w:rsidRPr="00D636E7">
              <w:rPr>
                <w:sz w:val="16"/>
                <w:szCs w:val="16"/>
              </w:rPr>
              <w:t>Data for 1980 susc</w:t>
            </w:r>
            <w:r w:rsidR="00E43662">
              <w:rPr>
                <w:sz w:val="16"/>
                <w:szCs w:val="16"/>
              </w:rPr>
              <w:t>.</w:t>
            </w:r>
            <w:r w:rsidRPr="00D636E7">
              <w:rPr>
                <w:sz w:val="16"/>
                <w:szCs w:val="16"/>
              </w:rPr>
              <w:t xml:space="preserve"> women: </w:t>
            </w:r>
          </w:p>
          <w:p w14:paraId="6DB788DB" w14:textId="77777777" w:rsidR="004808FE" w:rsidRPr="005136E8" w:rsidRDefault="004808FE" w:rsidP="004808FE">
            <w:pPr>
              <w:spacing w:after="0"/>
              <w:rPr>
                <w:b/>
                <w:sz w:val="16"/>
                <w:szCs w:val="16"/>
              </w:rPr>
            </w:pPr>
            <w:r w:rsidRPr="00D636E7">
              <w:rPr>
                <w:b/>
                <w:sz w:val="16"/>
                <w:szCs w:val="16"/>
              </w:rPr>
              <w:t>0 CRS due to vaccine</w:t>
            </w:r>
          </w:p>
          <w:p w14:paraId="350A3BEF" w14:textId="77777777" w:rsidR="004808FE" w:rsidRPr="005136E8" w:rsidRDefault="004808FE" w:rsidP="004808FE">
            <w:pPr>
              <w:spacing w:after="0"/>
              <w:rPr>
                <w:b/>
                <w:sz w:val="16"/>
                <w:szCs w:val="16"/>
              </w:rPr>
            </w:pPr>
            <w:r w:rsidRPr="00D636E7">
              <w:rPr>
                <w:b/>
                <w:sz w:val="16"/>
                <w:szCs w:val="16"/>
              </w:rPr>
              <w:t>70 (3.5%) CRI</w:t>
            </w:r>
            <w:r w:rsidRPr="00D636E7">
              <w:rPr>
                <w:sz w:val="16"/>
                <w:szCs w:val="16"/>
              </w:rPr>
              <w:t>: in live births</w:t>
            </w:r>
          </w:p>
          <w:p w14:paraId="64AA1BC2" w14:textId="3B1753F2" w:rsidR="004808FE" w:rsidRPr="005136E8" w:rsidRDefault="004808FE" w:rsidP="004808FE">
            <w:pPr>
              <w:spacing w:after="0"/>
              <w:rPr>
                <w:b/>
                <w:sz w:val="16"/>
                <w:szCs w:val="16"/>
              </w:rPr>
            </w:pPr>
            <w:r w:rsidRPr="00D636E7">
              <w:rPr>
                <w:b/>
                <w:sz w:val="16"/>
                <w:szCs w:val="16"/>
              </w:rPr>
              <w:t>158 (5%)</w:t>
            </w:r>
            <w:r w:rsidRPr="00D636E7">
              <w:rPr>
                <w:sz w:val="16"/>
                <w:szCs w:val="16"/>
              </w:rPr>
              <w:t xml:space="preserve"> </w:t>
            </w:r>
            <w:r w:rsidR="00395D0B" w:rsidRPr="00D636E7">
              <w:rPr>
                <w:b/>
                <w:sz w:val="16"/>
                <w:szCs w:val="16"/>
              </w:rPr>
              <w:t>Foetal</w:t>
            </w:r>
            <w:r w:rsidRPr="00D636E7">
              <w:rPr>
                <w:b/>
                <w:sz w:val="16"/>
                <w:szCs w:val="16"/>
              </w:rPr>
              <w:t xml:space="preserve"> death or miscarriage</w:t>
            </w:r>
            <w:r w:rsidRPr="00D636E7">
              <w:rPr>
                <w:sz w:val="16"/>
                <w:szCs w:val="16"/>
              </w:rPr>
              <w:t xml:space="preserve">: </w:t>
            </w:r>
          </w:p>
          <w:p w14:paraId="6CF7DCCE" w14:textId="77777777" w:rsidR="004808FE" w:rsidRPr="005136E8" w:rsidRDefault="004808FE" w:rsidP="004808FE">
            <w:pPr>
              <w:spacing w:after="0" w:line="240" w:lineRule="auto"/>
              <w:rPr>
                <w:rFonts w:eastAsia="Calibri"/>
                <w:sz w:val="16"/>
                <w:szCs w:val="16"/>
              </w:rPr>
            </w:pPr>
            <w:r w:rsidRPr="00D636E7">
              <w:rPr>
                <w:rFonts w:eastAsia="Calibri"/>
                <w:sz w:val="16"/>
                <w:szCs w:val="16"/>
              </w:rPr>
              <w:t>IgM antibody positive infants with clinical features of CRS: 2 (1 found to be due to wild rubella virus (noted in Da Silva) and 1 due to CMV)</w:t>
            </w:r>
          </w:p>
          <w:p w14:paraId="7BDECA49" w14:textId="77777777" w:rsidR="004808FE" w:rsidRPr="005136E8" w:rsidRDefault="004808FE" w:rsidP="004808FE">
            <w:pPr>
              <w:spacing w:after="0" w:line="240" w:lineRule="auto"/>
              <w:rPr>
                <w:rFonts w:eastAsia="Calibri"/>
                <w:sz w:val="16"/>
                <w:szCs w:val="16"/>
              </w:rPr>
            </w:pPr>
            <w:r w:rsidRPr="00D636E7">
              <w:rPr>
                <w:rFonts w:eastAsia="Calibri"/>
                <w:sz w:val="16"/>
                <w:szCs w:val="16"/>
              </w:rPr>
              <w:t>Examination of infants by paediatricians/specialists</w:t>
            </w:r>
          </w:p>
          <w:p w14:paraId="2D0351AD" w14:textId="77777777" w:rsidR="004808FE" w:rsidRPr="005136E8" w:rsidRDefault="004808FE" w:rsidP="004808FE">
            <w:pPr>
              <w:spacing w:after="0"/>
              <w:rPr>
                <w:b/>
                <w:sz w:val="16"/>
                <w:szCs w:val="16"/>
              </w:rPr>
            </w:pPr>
            <w:r w:rsidRPr="00D636E7">
              <w:rPr>
                <w:sz w:val="16"/>
                <w:szCs w:val="16"/>
              </w:rPr>
              <w:t>No mention of those immune</w:t>
            </w:r>
          </w:p>
        </w:tc>
        <w:tc>
          <w:tcPr>
            <w:tcW w:w="1310" w:type="dxa"/>
            <w:tcBorders>
              <w:top w:val="single" w:sz="4" w:space="0" w:color="auto"/>
              <w:left w:val="single" w:sz="4" w:space="0" w:color="auto"/>
              <w:bottom w:val="single" w:sz="4" w:space="0" w:color="auto"/>
              <w:right w:val="single" w:sz="4" w:space="0" w:color="auto"/>
            </w:tcBorders>
            <w:hideMark/>
          </w:tcPr>
          <w:p w14:paraId="736116C3" w14:textId="77777777" w:rsidR="004808FE" w:rsidRPr="005136E8" w:rsidRDefault="004808FE" w:rsidP="004808FE">
            <w:pPr>
              <w:rPr>
                <w:rFonts w:eastAsia="AdvPSA35B"/>
                <w:sz w:val="16"/>
                <w:szCs w:val="16"/>
              </w:rPr>
            </w:pPr>
            <w:r w:rsidRPr="00D636E7">
              <w:rPr>
                <w:sz w:val="16"/>
                <w:szCs w:val="16"/>
              </w:rPr>
              <w:t>Yes, 1 case of CRS due to wild rubella virus as determined by molecular genotyping</w:t>
            </w:r>
          </w:p>
        </w:tc>
        <w:tc>
          <w:tcPr>
            <w:tcW w:w="2238" w:type="dxa"/>
            <w:tcBorders>
              <w:top w:val="single" w:sz="4" w:space="0" w:color="auto"/>
              <w:left w:val="single" w:sz="4" w:space="0" w:color="auto"/>
              <w:bottom w:val="single" w:sz="4" w:space="0" w:color="auto"/>
              <w:right w:val="single" w:sz="4" w:space="0" w:color="auto"/>
            </w:tcBorders>
          </w:tcPr>
          <w:p w14:paraId="6EB32A87" w14:textId="32342E0D" w:rsidR="004808FE" w:rsidRPr="003C01B8" w:rsidRDefault="004808FE" w:rsidP="002F59AF">
            <w:pPr>
              <w:spacing w:after="0" w:line="240" w:lineRule="auto"/>
              <w:rPr>
                <w:sz w:val="16"/>
                <w:szCs w:val="16"/>
                <w:lang w:val="en-US"/>
              </w:rPr>
            </w:pPr>
            <w:r w:rsidRPr="00D636E7">
              <w:rPr>
                <w:sz w:val="16"/>
                <w:szCs w:val="16"/>
              </w:rPr>
              <w:t>Maximum theoretical risk of CRS 0.2%. Pooling of results of cohort studies in 6 SA countries,  (PAHO protocol): Costa Rica</w:t>
            </w:r>
            <w:r w:rsidR="00BF65BC" w:rsidRPr="005136E8">
              <w:rPr>
                <w:rFonts w:ascii="Times New Roman" w:hAnsi="Times New Roman"/>
                <w:color w:val="0000FF"/>
                <w:sz w:val="16"/>
                <w:szCs w:val="16"/>
                <w:u w:val="single"/>
                <w:lang w:val="de-DE"/>
              </w:rPr>
              <w:fldChar w:fldCharType="begin">
                <w:fldData xml:space="preserve">PEVuZE5vdGU+PENpdGU+PEF1dGhvcj5CYWRpbGxhPC9BdXRob3I+PFllYXI+MjAwNzwvWWVhcj48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</w:fldData>
              </w:fldChar>
            </w:r>
            <w:r w:rsidR="002F59AF">
              <w:rPr>
                <w:rFonts w:ascii="Times New Roman" w:hAnsi="Times New Roman"/>
                <w:color w:val="0000FF"/>
                <w:sz w:val="16"/>
                <w:szCs w:val="16"/>
                <w:u w:val="single"/>
                <w:lang w:val="de-DE"/>
              </w:rPr>
              <w:instrText xml:space="preserve"> ADDIN EN.CITE </w:instrText>
            </w:r>
            <w:r w:rsidR="002F59AF">
              <w:rPr>
                <w:rFonts w:ascii="Times New Roman" w:hAnsi="Times New Roman"/>
                <w:color w:val="0000FF"/>
                <w:sz w:val="16"/>
                <w:szCs w:val="16"/>
                <w:u w:val="single"/>
                <w:lang w:val="de-DE"/>
              </w:rPr>
              <w:fldChar w:fldCharType="begin">
                <w:fldData xml:space="preserve">PEVuZE5vdGU+PENpdGU+PEF1dGhvcj5CYWRpbGxhPC9BdXRob3I+PFllYXI+MjAwNzwvWWVhcj48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</w:fldData>
              </w:fldChar>
            </w:r>
            <w:r w:rsidR="002F59AF">
              <w:rPr>
                <w:rFonts w:ascii="Times New Roman" w:hAnsi="Times New Roman"/>
                <w:color w:val="0000FF"/>
                <w:sz w:val="16"/>
                <w:szCs w:val="16"/>
                <w:u w:val="single"/>
                <w:lang w:val="de-DE"/>
              </w:rPr>
              <w:instrText xml:space="preserve"> ADDIN EN.CITE.DATA </w:instrText>
            </w:r>
            <w:r w:rsidR="002F59AF">
              <w:rPr>
                <w:rFonts w:ascii="Times New Roman" w:hAnsi="Times New Roman"/>
                <w:color w:val="0000FF"/>
                <w:sz w:val="16"/>
                <w:szCs w:val="16"/>
                <w:u w:val="single"/>
                <w:lang w:val="de-DE"/>
              </w:rPr>
            </w:r>
            <w:r w:rsidR="002F59AF">
              <w:rPr>
                <w:rFonts w:ascii="Times New Roman" w:hAnsi="Times New Roman"/>
                <w:color w:val="0000FF"/>
                <w:sz w:val="16"/>
                <w:szCs w:val="16"/>
                <w:u w:val="single"/>
                <w:lang w:val="de-DE"/>
              </w:rPr>
              <w:fldChar w:fldCharType="end"/>
            </w:r>
            <w:r w:rsidR="00BF65BC" w:rsidRPr="005136E8">
              <w:rPr>
                <w:rFonts w:ascii="Times New Roman" w:hAnsi="Times New Roman"/>
                <w:color w:val="0000FF"/>
                <w:sz w:val="16"/>
                <w:szCs w:val="16"/>
                <w:u w:val="single"/>
                <w:lang w:val="de-DE"/>
              </w:rPr>
            </w:r>
            <w:r w:rsidR="00BF65BC" w:rsidRPr="005136E8">
              <w:rPr>
                <w:rFonts w:ascii="Times New Roman" w:hAnsi="Times New Roman"/>
                <w:color w:val="0000FF"/>
                <w:sz w:val="16"/>
                <w:szCs w:val="16"/>
                <w:u w:val="single"/>
                <w:lang w:val="de-DE"/>
              </w:rPr>
              <w:fldChar w:fldCharType="separate"/>
            </w:r>
            <w:r w:rsidR="002F59AF">
              <w:rPr>
                <w:rFonts w:ascii="Times New Roman" w:hAnsi="Times New Roman"/>
                <w:noProof/>
                <w:color w:val="0000FF"/>
                <w:sz w:val="16"/>
                <w:szCs w:val="16"/>
                <w:u w:val="single"/>
                <w:lang w:val="de-DE"/>
              </w:rPr>
              <w:t>[</w:t>
            </w:r>
            <w:hyperlink w:anchor="_ENREF_56" w:tooltip="Badilla, 2007 #93" w:history="1">
              <w:r w:rsidR="00152ACF">
                <w:rPr>
                  <w:rFonts w:ascii="Times New Roman" w:hAnsi="Times New Roman"/>
                  <w:noProof/>
                  <w:color w:val="0000FF"/>
                  <w:sz w:val="16"/>
                  <w:szCs w:val="16"/>
                  <w:u w:val="single"/>
                  <w:lang w:val="de-DE"/>
                </w:rPr>
                <w:t>56</w:t>
              </w:r>
            </w:hyperlink>
            <w:r w:rsidR="002F59AF">
              <w:rPr>
                <w:rFonts w:ascii="Times New Roman" w:hAnsi="Times New Roman"/>
                <w:noProof/>
                <w:color w:val="0000FF"/>
                <w:sz w:val="16"/>
                <w:szCs w:val="16"/>
                <w:u w:val="single"/>
                <w:lang w:val="de-DE"/>
              </w:rPr>
              <w:t>]</w:t>
            </w:r>
            <w:r w:rsidR="00BF65BC" w:rsidRPr="005136E8">
              <w:rPr>
                <w:rFonts w:ascii="Times New Roman" w:hAnsi="Times New Roman"/>
                <w:color w:val="0000FF"/>
                <w:sz w:val="16"/>
                <w:szCs w:val="16"/>
                <w:u w:val="single"/>
                <w:lang w:val="de-DE"/>
              </w:rPr>
              <w:fldChar w:fldCharType="end"/>
            </w:r>
            <w:r w:rsidRPr="00D636E7">
              <w:rPr>
                <w:sz w:val="16"/>
                <w:szCs w:val="16"/>
              </w:rPr>
              <w:t>, Brazil Rio De Janeiro</w:t>
            </w:r>
            <w:r w:rsidR="00BF65BC" w:rsidRPr="005136E8">
              <w:rPr>
                <w:rFonts w:ascii="Times New Roman" w:hAnsi="Times New Roman"/>
                <w:color w:val="0000FF"/>
                <w:sz w:val="16"/>
                <w:szCs w:val="16"/>
                <w:u w:val="single"/>
                <w:lang w:val="de-DE"/>
              </w:rPr>
              <w:fldChar w:fldCharType="begin">
                <w:fldData xml:space="preserve">PEVuZE5vdGU+PENpdGU+PEF1dGhvcj5kYSBTaWx2YSBlIFNhPC9BdXRob3I+PFllYXI+MjAxMTwv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</w:fldData>
              </w:fldChar>
            </w:r>
            <w:r w:rsidR="002F59AF">
              <w:rPr>
                <w:rFonts w:ascii="Times New Roman" w:hAnsi="Times New Roman"/>
                <w:color w:val="0000FF"/>
                <w:sz w:val="16"/>
                <w:szCs w:val="16"/>
                <w:u w:val="single"/>
                <w:lang w:val="de-DE"/>
              </w:rPr>
              <w:instrText xml:space="preserve"> ADDIN EN.CITE </w:instrText>
            </w:r>
            <w:r w:rsidR="002F59AF">
              <w:rPr>
                <w:rFonts w:ascii="Times New Roman" w:hAnsi="Times New Roman"/>
                <w:color w:val="0000FF"/>
                <w:sz w:val="16"/>
                <w:szCs w:val="16"/>
                <w:u w:val="single"/>
                <w:lang w:val="de-DE"/>
              </w:rPr>
              <w:fldChar w:fldCharType="begin">
                <w:fldData xml:space="preserve">PEVuZE5vdGU+PENpdGU+PEF1dGhvcj5kYSBTaWx2YSBlIFNhPC9BdXRob3I+PFllYXI+MjAxMTwv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</w:fldData>
              </w:fldChar>
            </w:r>
            <w:r w:rsidR="002F59AF">
              <w:rPr>
                <w:rFonts w:ascii="Times New Roman" w:hAnsi="Times New Roman"/>
                <w:color w:val="0000FF"/>
                <w:sz w:val="16"/>
                <w:szCs w:val="16"/>
                <w:u w:val="single"/>
                <w:lang w:val="de-DE"/>
              </w:rPr>
              <w:instrText xml:space="preserve"> ADDIN EN.CITE.DATA </w:instrText>
            </w:r>
            <w:r w:rsidR="002F59AF">
              <w:rPr>
                <w:rFonts w:ascii="Times New Roman" w:hAnsi="Times New Roman"/>
                <w:color w:val="0000FF"/>
                <w:sz w:val="16"/>
                <w:szCs w:val="16"/>
                <w:u w:val="single"/>
                <w:lang w:val="de-DE"/>
              </w:rPr>
            </w:r>
            <w:r w:rsidR="002F59AF">
              <w:rPr>
                <w:rFonts w:ascii="Times New Roman" w:hAnsi="Times New Roman"/>
                <w:color w:val="0000FF"/>
                <w:sz w:val="16"/>
                <w:szCs w:val="16"/>
                <w:u w:val="single"/>
                <w:lang w:val="de-DE"/>
              </w:rPr>
              <w:fldChar w:fldCharType="end"/>
            </w:r>
            <w:r w:rsidR="00BF65BC" w:rsidRPr="005136E8">
              <w:rPr>
                <w:rFonts w:ascii="Times New Roman" w:hAnsi="Times New Roman"/>
                <w:color w:val="0000FF"/>
                <w:sz w:val="16"/>
                <w:szCs w:val="16"/>
                <w:u w:val="single"/>
                <w:lang w:val="de-DE"/>
              </w:rPr>
            </w:r>
            <w:r w:rsidR="00BF65BC" w:rsidRPr="005136E8">
              <w:rPr>
                <w:rFonts w:ascii="Times New Roman" w:hAnsi="Times New Roman"/>
                <w:color w:val="0000FF"/>
                <w:sz w:val="16"/>
                <w:szCs w:val="16"/>
                <w:u w:val="single"/>
                <w:lang w:val="de-DE"/>
              </w:rPr>
              <w:fldChar w:fldCharType="separate"/>
            </w:r>
            <w:r w:rsidR="002F59AF">
              <w:rPr>
                <w:rFonts w:ascii="Times New Roman" w:hAnsi="Times New Roman"/>
                <w:noProof/>
                <w:color w:val="0000FF"/>
                <w:sz w:val="16"/>
                <w:szCs w:val="16"/>
                <w:u w:val="single"/>
                <w:lang w:val="de-DE"/>
              </w:rPr>
              <w:t>[</w:t>
            </w:r>
            <w:hyperlink w:anchor="_ENREF_24" w:tooltip="da Silva e Sa, 2011 #201" w:history="1">
              <w:r w:rsidR="00152ACF">
                <w:rPr>
                  <w:rFonts w:ascii="Times New Roman" w:hAnsi="Times New Roman"/>
                  <w:noProof/>
                  <w:color w:val="0000FF"/>
                  <w:sz w:val="16"/>
                  <w:szCs w:val="16"/>
                  <w:u w:val="single"/>
                  <w:lang w:val="de-DE"/>
                </w:rPr>
                <w:t>24</w:t>
              </w:r>
            </w:hyperlink>
            <w:r w:rsidR="002F59AF">
              <w:rPr>
                <w:rFonts w:ascii="Times New Roman" w:hAnsi="Times New Roman"/>
                <w:noProof/>
                <w:color w:val="0000FF"/>
                <w:sz w:val="16"/>
                <w:szCs w:val="16"/>
                <w:u w:val="single"/>
                <w:lang w:val="de-DE"/>
              </w:rPr>
              <w:t>]</w:t>
            </w:r>
            <w:r w:rsidR="00BF65BC" w:rsidRPr="005136E8">
              <w:rPr>
                <w:rFonts w:ascii="Times New Roman" w:hAnsi="Times New Roman"/>
                <w:color w:val="0000FF"/>
                <w:sz w:val="16"/>
                <w:szCs w:val="16"/>
                <w:u w:val="single"/>
                <w:lang w:val="de-DE"/>
              </w:rPr>
              <w:fldChar w:fldCharType="end"/>
            </w:r>
            <w:r w:rsidRPr="00D636E7">
              <w:rPr>
                <w:sz w:val="16"/>
                <w:szCs w:val="16"/>
              </w:rPr>
              <w:t>, Argentina</w:t>
            </w:r>
            <w:r w:rsidR="00BF65BC" w:rsidRPr="005136E8">
              <w:rPr>
                <w:rFonts w:ascii="Times New Roman" w:hAnsi="Times New Roman"/>
                <w:color w:val="0000FF"/>
                <w:sz w:val="16"/>
                <w:szCs w:val="16"/>
                <w:u w:val="single"/>
                <w:lang w:val="de-DE"/>
              </w:rPr>
              <w:fldChar w:fldCharType="begin">
                <w:fldData xml:space="preserve">PEVuZE5vdGU+PENpdGU+PEF1dGhvcj5QYXJkb248L0F1dGhvcj48WWVhcj4yMDExPC9ZZWFyPjxS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</w:fldData>
              </w:fldChar>
            </w:r>
            <w:r w:rsidR="002F59AF">
              <w:rPr>
                <w:rFonts w:ascii="Times New Roman" w:hAnsi="Times New Roman"/>
                <w:color w:val="0000FF"/>
                <w:sz w:val="16"/>
                <w:szCs w:val="16"/>
                <w:u w:val="single"/>
                <w:lang w:val="de-DE"/>
              </w:rPr>
              <w:instrText xml:space="preserve"> ADDIN EN.CITE </w:instrText>
            </w:r>
            <w:r w:rsidR="002F59AF">
              <w:rPr>
                <w:rFonts w:ascii="Times New Roman" w:hAnsi="Times New Roman"/>
                <w:color w:val="0000FF"/>
                <w:sz w:val="16"/>
                <w:szCs w:val="16"/>
                <w:u w:val="single"/>
                <w:lang w:val="de-DE"/>
              </w:rPr>
              <w:fldChar w:fldCharType="begin">
                <w:fldData xml:space="preserve">PEVuZE5vdGU+PENpdGU+PEF1dGhvcj5QYXJkb248L0F1dGhvcj48WWVhcj4yMDExPC9ZZWFyPjxS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</w:fldData>
              </w:fldChar>
            </w:r>
            <w:r w:rsidR="002F59AF">
              <w:rPr>
                <w:rFonts w:ascii="Times New Roman" w:hAnsi="Times New Roman"/>
                <w:color w:val="0000FF"/>
                <w:sz w:val="16"/>
                <w:szCs w:val="16"/>
                <w:u w:val="single"/>
                <w:lang w:val="de-DE"/>
              </w:rPr>
              <w:instrText xml:space="preserve"> ADDIN EN.CITE.DATA </w:instrText>
            </w:r>
            <w:r w:rsidR="002F59AF">
              <w:rPr>
                <w:rFonts w:ascii="Times New Roman" w:hAnsi="Times New Roman"/>
                <w:color w:val="0000FF"/>
                <w:sz w:val="16"/>
                <w:szCs w:val="16"/>
                <w:u w:val="single"/>
                <w:lang w:val="de-DE"/>
              </w:rPr>
            </w:r>
            <w:r w:rsidR="002F59AF">
              <w:rPr>
                <w:rFonts w:ascii="Times New Roman" w:hAnsi="Times New Roman"/>
                <w:color w:val="0000FF"/>
                <w:sz w:val="16"/>
                <w:szCs w:val="16"/>
                <w:u w:val="single"/>
                <w:lang w:val="de-DE"/>
              </w:rPr>
              <w:fldChar w:fldCharType="end"/>
            </w:r>
            <w:r w:rsidR="00BF65BC" w:rsidRPr="005136E8">
              <w:rPr>
                <w:rFonts w:ascii="Times New Roman" w:hAnsi="Times New Roman"/>
                <w:color w:val="0000FF"/>
                <w:sz w:val="16"/>
                <w:szCs w:val="16"/>
                <w:u w:val="single"/>
                <w:lang w:val="de-DE"/>
              </w:rPr>
            </w:r>
            <w:r w:rsidR="00BF65BC" w:rsidRPr="005136E8">
              <w:rPr>
                <w:rFonts w:ascii="Times New Roman" w:hAnsi="Times New Roman"/>
                <w:color w:val="0000FF"/>
                <w:sz w:val="16"/>
                <w:szCs w:val="16"/>
                <w:u w:val="single"/>
                <w:lang w:val="de-DE"/>
              </w:rPr>
              <w:fldChar w:fldCharType="separate"/>
            </w:r>
            <w:r w:rsidR="002F59AF">
              <w:rPr>
                <w:rFonts w:ascii="Times New Roman" w:hAnsi="Times New Roman"/>
                <w:noProof/>
                <w:color w:val="0000FF"/>
                <w:sz w:val="16"/>
                <w:szCs w:val="16"/>
                <w:u w:val="single"/>
                <w:lang w:val="de-DE"/>
              </w:rPr>
              <w:t>[</w:t>
            </w:r>
            <w:hyperlink w:anchor="_ENREF_60" w:tooltip="Pardon, 2011 #497" w:history="1">
              <w:r w:rsidR="00152ACF">
                <w:rPr>
                  <w:rFonts w:ascii="Times New Roman" w:hAnsi="Times New Roman"/>
                  <w:noProof/>
                  <w:color w:val="0000FF"/>
                  <w:sz w:val="16"/>
                  <w:szCs w:val="16"/>
                  <w:u w:val="single"/>
                  <w:lang w:val="de-DE"/>
                </w:rPr>
                <w:t>60</w:t>
              </w:r>
            </w:hyperlink>
            <w:r w:rsidR="002F59AF">
              <w:rPr>
                <w:rFonts w:ascii="Times New Roman" w:hAnsi="Times New Roman"/>
                <w:noProof/>
                <w:color w:val="0000FF"/>
                <w:sz w:val="16"/>
                <w:szCs w:val="16"/>
                <w:u w:val="single"/>
                <w:lang w:val="de-DE"/>
              </w:rPr>
              <w:t>]</w:t>
            </w:r>
            <w:r w:rsidR="00BF65BC" w:rsidRPr="005136E8">
              <w:rPr>
                <w:rFonts w:ascii="Times New Roman" w:hAnsi="Times New Roman"/>
                <w:color w:val="0000FF"/>
                <w:sz w:val="16"/>
                <w:szCs w:val="16"/>
                <w:u w:val="single"/>
                <w:lang w:val="de-DE"/>
              </w:rPr>
              <w:fldChar w:fldCharType="end"/>
            </w:r>
            <w:r w:rsidRPr="00D636E7">
              <w:rPr>
                <w:sz w:val="16"/>
                <w:szCs w:val="16"/>
              </w:rPr>
              <w:t>, Brazil Sao Paulo</w:t>
            </w:r>
            <w:r w:rsidR="00BF65BC" w:rsidRPr="005136E8">
              <w:rPr>
                <w:rFonts w:ascii="Times New Roman" w:hAnsi="Times New Roman"/>
                <w:color w:val="0000FF"/>
                <w:sz w:val="16"/>
                <w:szCs w:val="16"/>
                <w:u w:val="single"/>
                <w:lang w:val="de-DE"/>
              </w:rPr>
              <w:fldChar w:fldCharType="begin">
                <w:fldData xml:space="preserve">PEVuZE5vdGU+PENpdGU+PEF1dGhvcj5TYXRvPC9BdXRob3I+PFllYXI+MjAxMTwvWWVhcj48UmVj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</w:fldData>
              </w:fldChar>
            </w:r>
            <w:r w:rsidR="002F59AF">
              <w:rPr>
                <w:rFonts w:ascii="Times New Roman" w:hAnsi="Times New Roman"/>
                <w:color w:val="0000FF"/>
                <w:sz w:val="16"/>
                <w:szCs w:val="16"/>
                <w:u w:val="single"/>
                <w:lang w:val="de-DE"/>
              </w:rPr>
              <w:instrText xml:space="preserve"> ADDIN EN.CITE </w:instrText>
            </w:r>
            <w:r w:rsidR="002F59AF">
              <w:rPr>
                <w:rFonts w:ascii="Times New Roman" w:hAnsi="Times New Roman"/>
                <w:color w:val="0000FF"/>
                <w:sz w:val="16"/>
                <w:szCs w:val="16"/>
                <w:u w:val="single"/>
                <w:lang w:val="de-DE"/>
              </w:rPr>
              <w:fldChar w:fldCharType="begin">
                <w:fldData xml:space="preserve">PEVuZE5vdGU+PENpdGU+PEF1dGhvcj5TYXRvPC9BdXRob3I+PFllYXI+MjAxMTwvWWVhcj48UmVj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</w:fldData>
              </w:fldChar>
            </w:r>
            <w:r w:rsidR="002F59AF">
              <w:rPr>
                <w:rFonts w:ascii="Times New Roman" w:hAnsi="Times New Roman"/>
                <w:color w:val="0000FF"/>
                <w:sz w:val="16"/>
                <w:szCs w:val="16"/>
                <w:u w:val="single"/>
                <w:lang w:val="de-DE"/>
              </w:rPr>
              <w:instrText xml:space="preserve"> ADDIN EN.CITE.DATA </w:instrText>
            </w:r>
            <w:r w:rsidR="002F59AF">
              <w:rPr>
                <w:rFonts w:ascii="Times New Roman" w:hAnsi="Times New Roman"/>
                <w:color w:val="0000FF"/>
                <w:sz w:val="16"/>
                <w:szCs w:val="16"/>
                <w:u w:val="single"/>
                <w:lang w:val="de-DE"/>
              </w:rPr>
            </w:r>
            <w:r w:rsidR="002F59AF">
              <w:rPr>
                <w:rFonts w:ascii="Times New Roman" w:hAnsi="Times New Roman"/>
                <w:color w:val="0000FF"/>
                <w:sz w:val="16"/>
                <w:szCs w:val="16"/>
                <w:u w:val="single"/>
                <w:lang w:val="de-DE"/>
              </w:rPr>
              <w:fldChar w:fldCharType="end"/>
            </w:r>
            <w:r w:rsidR="00BF65BC" w:rsidRPr="005136E8">
              <w:rPr>
                <w:rFonts w:ascii="Times New Roman" w:hAnsi="Times New Roman"/>
                <w:color w:val="0000FF"/>
                <w:sz w:val="16"/>
                <w:szCs w:val="16"/>
                <w:u w:val="single"/>
                <w:lang w:val="de-DE"/>
              </w:rPr>
            </w:r>
            <w:r w:rsidR="00BF65BC" w:rsidRPr="005136E8">
              <w:rPr>
                <w:rFonts w:ascii="Times New Roman" w:hAnsi="Times New Roman"/>
                <w:color w:val="0000FF"/>
                <w:sz w:val="16"/>
                <w:szCs w:val="16"/>
                <w:u w:val="single"/>
                <w:lang w:val="de-DE"/>
              </w:rPr>
              <w:fldChar w:fldCharType="separate"/>
            </w:r>
            <w:r w:rsidR="002F59AF">
              <w:rPr>
                <w:rFonts w:ascii="Times New Roman" w:hAnsi="Times New Roman"/>
                <w:noProof/>
                <w:color w:val="0000FF"/>
                <w:sz w:val="16"/>
                <w:szCs w:val="16"/>
                <w:u w:val="single"/>
                <w:lang w:val="de-DE"/>
              </w:rPr>
              <w:t>[</w:t>
            </w:r>
            <w:hyperlink w:anchor="_ENREF_61" w:tooltip="Sato, 2011 #551" w:history="1">
              <w:r w:rsidR="00152ACF">
                <w:rPr>
                  <w:rFonts w:ascii="Times New Roman" w:hAnsi="Times New Roman"/>
                  <w:noProof/>
                  <w:color w:val="0000FF"/>
                  <w:sz w:val="16"/>
                  <w:szCs w:val="16"/>
                  <w:u w:val="single"/>
                  <w:lang w:val="de-DE"/>
                </w:rPr>
                <w:t>61</w:t>
              </w:r>
            </w:hyperlink>
            <w:r w:rsidR="002F59AF">
              <w:rPr>
                <w:rFonts w:ascii="Times New Roman" w:hAnsi="Times New Roman"/>
                <w:noProof/>
                <w:color w:val="0000FF"/>
                <w:sz w:val="16"/>
                <w:szCs w:val="16"/>
                <w:u w:val="single"/>
                <w:lang w:val="de-DE"/>
              </w:rPr>
              <w:t>]</w:t>
            </w:r>
            <w:r w:rsidR="00BF65BC" w:rsidRPr="005136E8">
              <w:rPr>
                <w:rFonts w:ascii="Times New Roman" w:hAnsi="Times New Roman"/>
                <w:color w:val="0000FF"/>
                <w:sz w:val="16"/>
                <w:szCs w:val="16"/>
                <w:u w:val="single"/>
                <w:lang w:val="de-DE"/>
              </w:rPr>
              <w:fldChar w:fldCharType="end"/>
            </w:r>
            <w:r w:rsidRPr="00D636E7">
              <w:rPr>
                <w:sz w:val="16"/>
                <w:szCs w:val="16"/>
              </w:rPr>
              <w:t>, Brazil Rio Grande do Sol</w:t>
            </w:r>
            <w:r w:rsidR="00BF65BC" w:rsidRPr="005136E8">
              <w:rPr>
                <w:rFonts w:ascii="Times New Roman" w:hAnsi="Times New Roman"/>
                <w:color w:val="0000FF"/>
                <w:sz w:val="16"/>
                <w:szCs w:val="16"/>
                <w:u w:val="single"/>
                <w:lang w:val="de-DE"/>
              </w:rPr>
              <w:fldChar w:fldCharType="begin">
                <w:fldData xml:space="preserve">PEVuZE5vdGU+PENpdGU+PEF1dGhvcj5NaW51c3NpPC9BdXRob3I+PFllYXI+MjAwODwvWWVhcj48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</w:fldData>
              </w:fldChar>
            </w:r>
            <w:r w:rsidR="002F59AF">
              <w:rPr>
                <w:rFonts w:ascii="Times New Roman" w:hAnsi="Times New Roman"/>
                <w:color w:val="0000FF"/>
                <w:sz w:val="16"/>
                <w:szCs w:val="16"/>
                <w:u w:val="single"/>
                <w:lang w:val="de-DE"/>
              </w:rPr>
              <w:instrText xml:space="preserve"> ADDIN EN.CITE </w:instrText>
            </w:r>
            <w:r w:rsidR="002F59AF">
              <w:rPr>
                <w:rFonts w:ascii="Times New Roman" w:hAnsi="Times New Roman"/>
                <w:color w:val="0000FF"/>
                <w:sz w:val="16"/>
                <w:szCs w:val="16"/>
                <w:u w:val="single"/>
                <w:lang w:val="de-DE"/>
              </w:rPr>
              <w:fldChar w:fldCharType="begin">
                <w:fldData xml:space="preserve">PEVuZE5vdGU+PENpdGU+PEF1dGhvcj5NaW51c3NpPC9BdXRob3I+PFllYXI+MjAwODwvWWVhcj48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</w:fldData>
              </w:fldChar>
            </w:r>
            <w:r w:rsidR="002F59AF">
              <w:rPr>
                <w:rFonts w:ascii="Times New Roman" w:hAnsi="Times New Roman"/>
                <w:color w:val="0000FF"/>
                <w:sz w:val="16"/>
                <w:szCs w:val="16"/>
                <w:u w:val="single"/>
                <w:lang w:val="de-DE"/>
              </w:rPr>
              <w:instrText xml:space="preserve"> ADDIN EN.CITE.DATA </w:instrText>
            </w:r>
            <w:r w:rsidR="002F59AF">
              <w:rPr>
                <w:rFonts w:ascii="Times New Roman" w:hAnsi="Times New Roman"/>
                <w:color w:val="0000FF"/>
                <w:sz w:val="16"/>
                <w:szCs w:val="16"/>
                <w:u w:val="single"/>
                <w:lang w:val="de-DE"/>
              </w:rPr>
            </w:r>
            <w:r w:rsidR="002F59AF">
              <w:rPr>
                <w:rFonts w:ascii="Times New Roman" w:hAnsi="Times New Roman"/>
                <w:color w:val="0000FF"/>
                <w:sz w:val="16"/>
                <w:szCs w:val="16"/>
                <w:u w:val="single"/>
                <w:lang w:val="de-DE"/>
              </w:rPr>
              <w:fldChar w:fldCharType="end"/>
            </w:r>
            <w:r w:rsidR="00BF65BC" w:rsidRPr="005136E8">
              <w:rPr>
                <w:rFonts w:ascii="Times New Roman" w:hAnsi="Times New Roman"/>
                <w:color w:val="0000FF"/>
                <w:sz w:val="16"/>
                <w:szCs w:val="16"/>
                <w:u w:val="single"/>
                <w:lang w:val="de-DE"/>
              </w:rPr>
            </w:r>
            <w:r w:rsidR="00BF65BC" w:rsidRPr="005136E8">
              <w:rPr>
                <w:rFonts w:ascii="Times New Roman" w:hAnsi="Times New Roman"/>
                <w:color w:val="0000FF"/>
                <w:sz w:val="16"/>
                <w:szCs w:val="16"/>
                <w:u w:val="single"/>
                <w:lang w:val="de-DE"/>
              </w:rPr>
              <w:fldChar w:fldCharType="separate"/>
            </w:r>
            <w:r w:rsidR="002F59AF">
              <w:rPr>
                <w:rFonts w:ascii="Times New Roman" w:hAnsi="Times New Roman"/>
                <w:noProof/>
                <w:color w:val="0000FF"/>
                <w:sz w:val="16"/>
                <w:szCs w:val="16"/>
                <w:u w:val="single"/>
                <w:lang w:val="de-DE"/>
              </w:rPr>
              <w:t>[</w:t>
            </w:r>
            <w:hyperlink w:anchor="_ENREF_57" w:tooltip="Minussi, 2008 #459" w:history="1">
              <w:r w:rsidR="00152ACF">
                <w:rPr>
                  <w:rFonts w:ascii="Times New Roman" w:hAnsi="Times New Roman"/>
                  <w:noProof/>
                  <w:color w:val="0000FF"/>
                  <w:sz w:val="16"/>
                  <w:szCs w:val="16"/>
                  <w:u w:val="single"/>
                  <w:lang w:val="de-DE"/>
                </w:rPr>
                <w:t>57</w:t>
              </w:r>
            </w:hyperlink>
            <w:r w:rsidR="002F59AF">
              <w:rPr>
                <w:rFonts w:ascii="Times New Roman" w:hAnsi="Times New Roman"/>
                <w:noProof/>
                <w:color w:val="0000FF"/>
                <w:sz w:val="16"/>
                <w:szCs w:val="16"/>
                <w:u w:val="single"/>
                <w:lang w:val="de-DE"/>
              </w:rPr>
              <w:t>]</w:t>
            </w:r>
            <w:r w:rsidR="00BF65BC" w:rsidRPr="005136E8">
              <w:rPr>
                <w:rFonts w:ascii="Times New Roman" w:hAnsi="Times New Roman"/>
                <w:color w:val="0000FF"/>
                <w:sz w:val="16"/>
                <w:szCs w:val="16"/>
                <w:u w:val="single"/>
                <w:lang w:val="de-DE"/>
              </w:rPr>
              <w:fldChar w:fldCharType="end"/>
            </w:r>
            <w:r w:rsidRPr="00D636E7">
              <w:rPr>
                <w:sz w:val="16"/>
                <w:szCs w:val="16"/>
              </w:rPr>
              <w:t>., Argentina, Buenos Aires</w:t>
            </w:r>
            <w:r w:rsidR="00BF65BC" w:rsidRPr="005136E8">
              <w:rPr>
                <w:rFonts w:ascii="Times New Roman" w:hAnsi="Times New Roman"/>
                <w:color w:val="0000FF"/>
                <w:sz w:val="16"/>
                <w:szCs w:val="16"/>
                <w:u w:val="single"/>
                <w:lang w:val="de-DE"/>
              </w:rPr>
              <w:fldChar w:fldCharType="begin"/>
            </w:r>
            <w:r w:rsidR="002F59AF">
              <w:rPr>
                <w:rFonts w:ascii="Times New Roman" w:hAnsi="Times New Roman"/>
                <w:color w:val="0000FF"/>
                <w:sz w:val="16"/>
                <w:szCs w:val="16"/>
                <w:u w:val="single"/>
                <w:lang w:val="de-DE"/>
              </w:rPr>
              <w:instrText xml:space="preserve"> ADDIN EN.CITE &lt;EndNote&gt;&lt;Cite&gt;&lt;Author&gt;Mistchenko&lt;/Author&gt;&lt;Year&gt;2008&lt;/Year&gt;&lt;RecNum&gt;460&lt;/RecNum&gt;&lt;DisplayText&gt;[58]&lt;/DisplayText&gt;&lt;record&gt;&lt;rec-number&gt;460&lt;/rec-number&gt;&lt;foreign-keys&gt;&lt;key app="EN" db-id="pzrr2wwec92vr1e5s2e5wx2twzax9tzvt5zt" timestamp="1381414334"&gt;460&lt;/key&gt;&lt;/foreign-keys&gt;&lt;ref-type name="Journal Article"&gt;17&lt;/ref-type&gt;&lt;contributors&gt;&lt;authors&gt;&lt;author&gt;Mistchenko, A. S.&lt;/author&gt;&lt;author&gt;Keller, G. A.&lt;/author&gt;&lt;author&gt;Acevedo, M. E.&lt;/author&gt;&lt;author&gt;Jacquez, O. A.&lt;/author&gt;&lt;author&gt;Di Girolamo, G.&lt;/author&gt;&lt;author&gt;Diez, R. A.&lt;/author&gt;&lt;/authors&gt;&lt;/contributors&gt;&lt;titles&gt;&lt;title&gt;Inadvertent Rubella Vaccination of Pregnant Women during the Nationwide Rubella Vaccination Campaign in Buenos Aires, Argentina&lt;/title&gt;&lt;secondary-title&gt;Drug Safety&lt;/secondary-title&gt;&lt;short-title&gt;Inadvertent Rubella Vaccination of Pregnant Women during the Nationwide Rubella Vaccination Campaign in Buenos Aires, Argentina&lt;/short-title&gt;&lt;/titles&gt;&lt;periodical&gt;&lt;full-title&gt;Drug Safety&lt;/full-title&gt;&lt;/periodical&gt;&lt;pages&gt;934-935&lt;/pages&gt;&lt;volume&gt;31&lt;/volume&gt;&lt;number&gt;10&lt;/number&gt;&lt;dates&gt;&lt;year&gt;2008&lt;/year&gt;&lt;pub-dates&gt;&lt;date&gt;2008&lt;/date&gt;&lt;/pub-dates&gt;&lt;/dates&gt;&lt;isbn&gt;0114-5916&lt;/isbn&gt;&lt;accession-num&gt;WOS:000259629700133&lt;/accession-num&gt;&lt;urls&gt;&lt;related-urls&gt;&lt;url&gt;&amp;lt;Go to ISI&amp;gt;://WOS:000259629700133&lt;/url&gt;&lt;/related-urls&gt;&lt;/urls&gt;&lt;/record&gt;&lt;/Cite&gt;&lt;/EndNote&gt;</w:instrText>
            </w:r>
            <w:r w:rsidR="00BF65BC" w:rsidRPr="005136E8">
              <w:rPr>
                <w:rFonts w:ascii="Times New Roman" w:hAnsi="Times New Roman"/>
                <w:color w:val="0000FF"/>
                <w:sz w:val="16"/>
                <w:szCs w:val="16"/>
                <w:u w:val="single"/>
                <w:lang w:val="de-DE"/>
              </w:rPr>
              <w:fldChar w:fldCharType="separate"/>
            </w:r>
            <w:r w:rsidR="002F59AF">
              <w:rPr>
                <w:rFonts w:ascii="Times New Roman" w:hAnsi="Times New Roman"/>
                <w:noProof/>
                <w:color w:val="0000FF"/>
                <w:sz w:val="16"/>
                <w:szCs w:val="16"/>
                <w:u w:val="single"/>
                <w:lang w:val="de-DE"/>
              </w:rPr>
              <w:t>[</w:t>
            </w:r>
            <w:hyperlink w:anchor="_ENREF_58" w:tooltip="Mistchenko, 2008 #460" w:history="1">
              <w:r w:rsidR="00152ACF">
                <w:rPr>
                  <w:rFonts w:ascii="Times New Roman" w:hAnsi="Times New Roman"/>
                  <w:noProof/>
                  <w:color w:val="0000FF"/>
                  <w:sz w:val="16"/>
                  <w:szCs w:val="16"/>
                  <w:u w:val="single"/>
                  <w:lang w:val="de-DE"/>
                </w:rPr>
                <w:t>58</w:t>
              </w:r>
            </w:hyperlink>
            <w:r w:rsidR="002F59AF">
              <w:rPr>
                <w:rFonts w:ascii="Times New Roman" w:hAnsi="Times New Roman"/>
                <w:noProof/>
                <w:color w:val="0000FF"/>
                <w:sz w:val="16"/>
                <w:szCs w:val="16"/>
                <w:u w:val="single"/>
                <w:lang w:val="de-DE"/>
              </w:rPr>
              <w:t>]</w:t>
            </w:r>
            <w:r w:rsidR="00BF65BC" w:rsidRPr="005136E8">
              <w:rPr>
                <w:rFonts w:ascii="Times New Roman" w:hAnsi="Times New Roman"/>
                <w:color w:val="0000FF"/>
                <w:sz w:val="16"/>
                <w:szCs w:val="16"/>
                <w:u w:val="single"/>
                <w:lang w:val="de-DE"/>
              </w:rPr>
              <w:fldChar w:fldCharType="end"/>
            </w:r>
            <w:r w:rsidRPr="00D636E7">
              <w:rPr>
                <w:sz w:val="16"/>
                <w:szCs w:val="16"/>
              </w:rPr>
              <w:t>, a</w:t>
            </w:r>
            <w:r w:rsidRPr="003C01B8">
              <w:rPr>
                <w:sz w:val="16"/>
                <w:szCs w:val="16"/>
                <w:lang w:val="en-US"/>
              </w:rPr>
              <w:t>nd Brazil (nationally)</w:t>
            </w:r>
            <w:r w:rsidR="00BF65BC" w:rsidRPr="005136E8">
              <w:rPr>
                <w:rFonts w:ascii="Times New Roman" w:hAnsi="Times New Roman"/>
                <w:color w:val="0000FF"/>
                <w:sz w:val="16"/>
                <w:szCs w:val="16"/>
                <w:u w:val="single"/>
                <w:lang w:val="de-DE"/>
              </w:rPr>
              <w:fldChar w:fldCharType="begin">
                <w:fldData xml:space="preserve">PEVuZE5vdGU+PENpdGU+PEF1dGhvcj5Tb2FyZXM8L0F1dGhvcj48WWVhcj4yMDExPC9ZZWFyPjxS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</w:fldData>
              </w:fldChar>
            </w:r>
            <w:r w:rsidR="002F59AF">
              <w:rPr>
                <w:rFonts w:ascii="Times New Roman" w:hAnsi="Times New Roman"/>
                <w:color w:val="0000FF"/>
                <w:sz w:val="16"/>
                <w:szCs w:val="16"/>
                <w:u w:val="single"/>
                <w:lang w:val="de-DE"/>
              </w:rPr>
              <w:instrText xml:space="preserve"> ADDIN EN.CITE </w:instrText>
            </w:r>
            <w:r w:rsidR="002F59AF">
              <w:rPr>
                <w:rFonts w:ascii="Times New Roman" w:hAnsi="Times New Roman"/>
                <w:color w:val="0000FF"/>
                <w:sz w:val="16"/>
                <w:szCs w:val="16"/>
                <w:u w:val="single"/>
                <w:lang w:val="de-DE"/>
              </w:rPr>
              <w:fldChar w:fldCharType="begin">
                <w:fldData xml:space="preserve">PEVuZE5vdGU+PENpdGU+PEF1dGhvcj5Tb2FyZXM8L0F1dGhvcj48WWVhcj4yMDExPC9ZZWFyPjxS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</w:fldData>
              </w:fldChar>
            </w:r>
            <w:r w:rsidR="002F59AF">
              <w:rPr>
                <w:rFonts w:ascii="Times New Roman" w:hAnsi="Times New Roman"/>
                <w:color w:val="0000FF"/>
                <w:sz w:val="16"/>
                <w:szCs w:val="16"/>
                <w:u w:val="single"/>
                <w:lang w:val="de-DE"/>
              </w:rPr>
              <w:instrText xml:space="preserve"> ADDIN EN.CITE.DATA </w:instrText>
            </w:r>
            <w:r w:rsidR="002F59AF">
              <w:rPr>
                <w:rFonts w:ascii="Times New Roman" w:hAnsi="Times New Roman"/>
                <w:color w:val="0000FF"/>
                <w:sz w:val="16"/>
                <w:szCs w:val="16"/>
                <w:u w:val="single"/>
                <w:lang w:val="de-DE"/>
              </w:rPr>
            </w:r>
            <w:r w:rsidR="002F59AF">
              <w:rPr>
                <w:rFonts w:ascii="Times New Roman" w:hAnsi="Times New Roman"/>
                <w:color w:val="0000FF"/>
                <w:sz w:val="16"/>
                <w:szCs w:val="16"/>
                <w:u w:val="single"/>
                <w:lang w:val="de-DE"/>
              </w:rPr>
              <w:fldChar w:fldCharType="end"/>
            </w:r>
            <w:r w:rsidR="00BF65BC" w:rsidRPr="005136E8">
              <w:rPr>
                <w:rFonts w:ascii="Times New Roman" w:hAnsi="Times New Roman"/>
                <w:color w:val="0000FF"/>
                <w:sz w:val="16"/>
                <w:szCs w:val="16"/>
                <w:u w:val="single"/>
                <w:lang w:val="de-DE"/>
              </w:rPr>
            </w:r>
            <w:r w:rsidR="00BF65BC" w:rsidRPr="005136E8">
              <w:rPr>
                <w:rFonts w:ascii="Times New Roman" w:hAnsi="Times New Roman"/>
                <w:color w:val="0000FF"/>
                <w:sz w:val="16"/>
                <w:szCs w:val="16"/>
                <w:u w:val="single"/>
                <w:lang w:val="de-DE"/>
              </w:rPr>
              <w:fldChar w:fldCharType="separate"/>
            </w:r>
            <w:r w:rsidR="002F59AF">
              <w:rPr>
                <w:rFonts w:ascii="Times New Roman" w:hAnsi="Times New Roman"/>
                <w:noProof/>
                <w:color w:val="0000FF"/>
                <w:sz w:val="16"/>
                <w:szCs w:val="16"/>
                <w:u w:val="single"/>
                <w:lang w:val="de-DE"/>
              </w:rPr>
              <w:t>[</w:t>
            </w:r>
            <w:hyperlink w:anchor="_ENREF_36" w:tooltip="Soares, 2011 #579" w:history="1">
              <w:r w:rsidR="00152ACF">
                <w:rPr>
                  <w:rFonts w:ascii="Times New Roman" w:hAnsi="Times New Roman"/>
                  <w:noProof/>
                  <w:color w:val="0000FF"/>
                  <w:sz w:val="16"/>
                  <w:szCs w:val="16"/>
                  <w:u w:val="single"/>
                  <w:lang w:val="de-DE"/>
                </w:rPr>
                <w:t>36</w:t>
              </w:r>
            </w:hyperlink>
            <w:r w:rsidR="002F59AF">
              <w:rPr>
                <w:rFonts w:ascii="Times New Roman" w:hAnsi="Times New Roman"/>
                <w:noProof/>
                <w:color w:val="0000FF"/>
                <w:sz w:val="16"/>
                <w:szCs w:val="16"/>
                <w:u w:val="single"/>
                <w:lang w:val="de-DE"/>
              </w:rPr>
              <w:t>]</w:t>
            </w:r>
            <w:r w:rsidR="00BF65BC" w:rsidRPr="005136E8">
              <w:rPr>
                <w:rFonts w:ascii="Times New Roman" w:hAnsi="Times New Roman"/>
                <w:color w:val="0000FF"/>
                <w:sz w:val="16"/>
                <w:szCs w:val="16"/>
                <w:u w:val="single"/>
                <w:lang w:val="de-DE"/>
              </w:rPr>
              <w:fldChar w:fldCharType="end"/>
            </w:r>
            <w:r w:rsidRPr="003C01B8">
              <w:rPr>
                <w:sz w:val="16"/>
                <w:szCs w:val="16"/>
                <w:lang w:val="en-US"/>
              </w:rPr>
              <w:t xml:space="preserve">. </w:t>
            </w:r>
          </w:p>
        </w:tc>
      </w:tr>
    </w:tbl>
    <w:p w14:paraId="6F97CD8F" w14:textId="77777777" w:rsidR="0080344A" w:rsidRDefault="00C03988" w:rsidP="0080344A">
      <w:pPr>
        <w:spacing w:line="240" w:lineRule="auto"/>
        <w:rPr>
          <w:sz w:val="16"/>
          <w:szCs w:val="16"/>
        </w:rPr>
      </w:pPr>
      <w:r w:rsidRPr="00C03988">
        <w:rPr>
          <w:sz w:val="16"/>
          <w:szCs w:val="16"/>
        </w:rPr>
        <w:t>Susc. = Susceptible women</w:t>
      </w:r>
    </w:p>
    <w:p w14:paraId="3DF974D3" w14:textId="654DAAA1" w:rsidR="00C03988" w:rsidRPr="0080344A" w:rsidRDefault="00C03988" w:rsidP="0080344A">
      <w:pPr>
        <w:spacing w:line="240" w:lineRule="auto"/>
        <w:rPr>
          <w:sz w:val="16"/>
          <w:szCs w:val="16"/>
        </w:rPr>
      </w:pPr>
      <w:r>
        <w:rPr>
          <w:sz w:val="16"/>
          <w:szCs w:val="16"/>
        </w:rPr>
        <w:t xml:space="preserve">*** </w:t>
      </w:r>
      <w:r w:rsidRPr="00951ECE">
        <w:rPr>
          <w:sz w:val="16"/>
        </w:rPr>
        <w:t>Both infants</w:t>
      </w:r>
      <w:r>
        <w:rPr>
          <w:sz w:val="16"/>
        </w:rPr>
        <w:t xml:space="preserve"> were born to mothers who had received Cendehill vaccine (unstated susceptibility status), but</w:t>
      </w:r>
      <w:r w:rsidRPr="00951ECE">
        <w:rPr>
          <w:sz w:val="16"/>
        </w:rPr>
        <w:t xml:space="preserve"> had no serological evidence of CRS and both were healthy at 3 years of ag</w:t>
      </w:r>
      <w:r>
        <w:rPr>
          <w:sz w:val="16"/>
        </w:rPr>
        <w:t>e</w:t>
      </w:r>
    </w:p>
    <w:p w14:paraId="260396F3" w14:textId="77777777" w:rsidR="00E17923" w:rsidRDefault="00C03988" w:rsidP="0080344A">
      <w:pPr>
        <w:spacing w:after="0" w:line="240" w:lineRule="auto"/>
        <w:rPr>
          <w:sz w:val="16"/>
        </w:rPr>
      </w:pPr>
      <w:r>
        <w:rPr>
          <w:sz w:val="16"/>
          <w:vertAlign w:val="superscript"/>
        </w:rPr>
        <w:t xml:space="preserve">+ </w:t>
      </w:r>
      <w:r>
        <w:rPr>
          <w:sz w:val="16"/>
        </w:rPr>
        <w:t xml:space="preserve"> Mother susceptible and received RA27/3 5 weeks after LMP.  </w:t>
      </w:r>
    </w:p>
    <w:p w14:paraId="72C2A903" w14:textId="77777777" w:rsidR="00C03988" w:rsidRDefault="00C03988" w:rsidP="0080344A">
      <w:pPr>
        <w:spacing w:after="0" w:line="240" w:lineRule="auto"/>
        <w:rPr>
          <w:sz w:val="16"/>
          <w:szCs w:val="16"/>
        </w:rPr>
      </w:pPr>
      <w:r>
        <w:rPr>
          <w:sz w:val="16"/>
          <w:szCs w:val="16"/>
          <w:vertAlign w:val="superscript"/>
        </w:rPr>
        <w:t>++</w:t>
      </w:r>
      <w:r w:rsidRPr="003E1C6D">
        <w:rPr>
          <w:sz w:val="16"/>
          <w:szCs w:val="16"/>
        </w:rPr>
        <w:t xml:space="preserve">  This woman was vaccinated with Cendehill vaccine </w:t>
      </w:r>
      <w:r>
        <w:rPr>
          <w:sz w:val="16"/>
          <w:szCs w:val="16"/>
        </w:rPr>
        <w:t>at the fourth week of pregnancy</w:t>
      </w:r>
    </w:p>
    <w:p w14:paraId="30DAD5E5" w14:textId="77777777" w:rsidR="00C03988" w:rsidRDefault="00C03988" w:rsidP="0080344A">
      <w:pPr>
        <w:spacing w:after="0" w:line="240" w:lineRule="auto"/>
        <w:rPr>
          <w:sz w:val="16"/>
          <w:szCs w:val="16"/>
        </w:rPr>
      </w:pPr>
      <w:r w:rsidRPr="002B6FBA">
        <w:rPr>
          <w:sz w:val="16"/>
          <w:szCs w:val="16"/>
          <w:vertAlign w:val="superscript"/>
        </w:rPr>
        <w:lastRenderedPageBreak/>
        <w:t>+++</w:t>
      </w:r>
      <w:r>
        <w:rPr>
          <w:sz w:val="16"/>
          <w:szCs w:val="16"/>
        </w:rPr>
        <w:t xml:space="preserve"> </w:t>
      </w:r>
      <w:r w:rsidRPr="006E05E9">
        <w:rPr>
          <w:sz w:val="16"/>
          <w:szCs w:val="16"/>
        </w:rPr>
        <w:t>vaccinated between 3</w:t>
      </w:r>
      <w:r w:rsidRPr="006E05E9">
        <w:rPr>
          <w:sz w:val="16"/>
          <w:szCs w:val="16"/>
          <w:vertAlign w:val="superscript"/>
        </w:rPr>
        <w:t>rd</w:t>
      </w:r>
      <w:r w:rsidRPr="006E05E9">
        <w:rPr>
          <w:sz w:val="16"/>
          <w:szCs w:val="16"/>
        </w:rPr>
        <w:t xml:space="preserve"> and 7</w:t>
      </w:r>
      <w:r w:rsidRPr="006E05E9">
        <w:rPr>
          <w:sz w:val="16"/>
          <w:szCs w:val="16"/>
          <w:vertAlign w:val="superscript"/>
        </w:rPr>
        <w:t>th</w:t>
      </w:r>
      <w:r w:rsidRPr="006E05E9">
        <w:rPr>
          <w:sz w:val="16"/>
          <w:szCs w:val="16"/>
        </w:rPr>
        <w:t xml:space="preserve"> week of pregnancy with Cendehill  - both infants healthy at birth.</w:t>
      </w:r>
    </w:p>
    <w:p w14:paraId="564C8B21" w14:textId="77777777" w:rsidR="00B21794" w:rsidRDefault="00C03988" w:rsidP="0080344A">
      <w:pPr>
        <w:spacing w:line="240" w:lineRule="auto"/>
        <w:rPr>
          <w:lang w:eastAsia="ja-JP"/>
        </w:rPr>
        <w:sectPr w:rsidR="00B21794" w:rsidSect="00AD266E">
          <w:pgSz w:w="16838" w:h="11906" w:orient="landscape"/>
          <w:pgMar w:top="720" w:right="244" w:bottom="720" w:left="720" w:header="709" w:footer="709" w:gutter="0"/>
          <w:cols w:space="708"/>
          <w:docGrid w:linePitch="360"/>
        </w:sectPr>
      </w:pPr>
      <w:r>
        <w:rPr>
          <w:rFonts w:ascii="Vrinda" w:hAnsi="Vrinda" w:cs="Vrinda"/>
          <w:b/>
          <w:color w:val="000000"/>
          <w:sz w:val="16"/>
          <w:szCs w:val="16"/>
          <w:vertAlign w:val="superscript"/>
        </w:rPr>
        <w:t xml:space="preserve">‡  </w:t>
      </w:r>
      <w:r w:rsidRPr="00B226AB">
        <w:rPr>
          <w:rFonts w:asciiTheme="minorHAnsi" w:hAnsiTheme="minorHAnsi"/>
          <w:color w:val="000000"/>
          <w:sz w:val="16"/>
          <w:szCs w:val="16"/>
        </w:rPr>
        <w:t>Aft</w:t>
      </w:r>
      <w:r>
        <w:rPr>
          <w:rFonts w:asciiTheme="minorHAnsi" w:hAnsiTheme="minorHAnsi"/>
          <w:color w:val="000000"/>
          <w:sz w:val="16"/>
          <w:szCs w:val="16"/>
        </w:rPr>
        <w:t>er 1 year of follow-up, all 5</w:t>
      </w:r>
      <w:r w:rsidRPr="00B226AB">
        <w:rPr>
          <w:rFonts w:asciiTheme="minorHAnsi" w:hAnsiTheme="minorHAnsi"/>
          <w:color w:val="000000"/>
          <w:sz w:val="16"/>
          <w:szCs w:val="16"/>
        </w:rPr>
        <w:t xml:space="preserve"> children effected</w:t>
      </w:r>
      <w:r>
        <w:rPr>
          <w:rFonts w:asciiTheme="minorHAnsi" w:hAnsiTheme="minorHAnsi"/>
          <w:color w:val="000000"/>
          <w:sz w:val="16"/>
          <w:szCs w:val="16"/>
        </w:rPr>
        <w:t xml:space="preserve"> by CRI</w:t>
      </w:r>
      <w:r w:rsidRPr="00B226AB">
        <w:rPr>
          <w:rFonts w:asciiTheme="minorHAnsi" w:hAnsiTheme="minorHAnsi"/>
          <w:color w:val="000000"/>
          <w:sz w:val="16"/>
          <w:szCs w:val="16"/>
        </w:rPr>
        <w:t>, were clinically normal, and none of the CRS r</w:t>
      </w:r>
      <w:r>
        <w:rPr>
          <w:rFonts w:asciiTheme="minorHAnsi" w:hAnsiTheme="minorHAnsi"/>
          <w:color w:val="000000"/>
          <w:sz w:val="16"/>
          <w:szCs w:val="16"/>
        </w:rPr>
        <w:t xml:space="preserve">elated developmental symptoms </w:t>
      </w:r>
      <w:r w:rsidRPr="00B226AB">
        <w:rPr>
          <w:rFonts w:asciiTheme="minorHAnsi" w:hAnsiTheme="minorHAnsi"/>
          <w:color w:val="000000"/>
          <w:sz w:val="16"/>
          <w:szCs w:val="16"/>
        </w:rPr>
        <w:t>were seen upon their examination</w:t>
      </w:r>
    </w:p>
    <w:p w14:paraId="51826221" w14:textId="77777777" w:rsidR="005136E8" w:rsidRPr="005136E8" w:rsidRDefault="005136E8" w:rsidP="005136E8">
      <w:pPr>
        <w:rPr>
          <w:lang w:eastAsia="ja-JP"/>
        </w:rPr>
      </w:pPr>
    </w:p>
    <w:p w14:paraId="1FC8B80D" w14:textId="77777777" w:rsidR="005136E8" w:rsidRPr="00B21794" w:rsidRDefault="005136E8" w:rsidP="005136E8">
      <w:pPr>
        <w:spacing w:after="0"/>
        <w:rPr>
          <w:color w:val="000000"/>
        </w:rPr>
      </w:pPr>
      <w:r w:rsidRPr="005136E8">
        <w:rPr>
          <w:b/>
          <w:u w:val="single"/>
        </w:rPr>
        <w:t>Table</w:t>
      </w:r>
      <w:r w:rsidR="00B21794">
        <w:rPr>
          <w:b/>
          <w:u w:val="single"/>
        </w:rPr>
        <w:t xml:space="preserve"> 4</w:t>
      </w:r>
      <w:r w:rsidRPr="005136E8">
        <w:rPr>
          <w:b/>
          <w:u w:val="single"/>
        </w:rPr>
        <w:t>:</w:t>
      </w:r>
      <w:r w:rsidR="00B21794">
        <w:rPr>
          <w:b/>
          <w:u w:val="single"/>
        </w:rPr>
        <w:t xml:space="preserve"> </w:t>
      </w:r>
      <w:r w:rsidRPr="005136E8">
        <w:rPr>
          <w:b/>
          <w:u w:val="single"/>
        </w:rPr>
        <w:t xml:space="preserve"> </w:t>
      </w:r>
      <w:r w:rsidRPr="00B21794">
        <w:rPr>
          <w:b/>
          <w:u w:val="single"/>
        </w:rPr>
        <w:t xml:space="preserve">Risks of CRS and CRI in </w:t>
      </w:r>
      <w:r w:rsidR="003911D4">
        <w:rPr>
          <w:b/>
          <w:u w:val="single"/>
        </w:rPr>
        <w:t xml:space="preserve">rubella vaccinated </w:t>
      </w:r>
      <w:r w:rsidRPr="00B21794">
        <w:rPr>
          <w:b/>
          <w:u w:val="single"/>
        </w:rPr>
        <w:t xml:space="preserve">women known to be susceptible to rubella before rubella vaccination pre or early conception </w:t>
      </w:r>
    </w:p>
    <w:p w14:paraId="7249811E" w14:textId="77777777" w:rsidR="005136E8" w:rsidRPr="005136E8" w:rsidRDefault="005136E8" w:rsidP="005136E8">
      <w:pPr>
        <w:spacing w:after="0"/>
        <w:rPr>
          <w:b/>
          <w:sz w:val="20"/>
          <w:szCs w:val="20"/>
        </w:rPr>
      </w:pPr>
      <w:r w:rsidRPr="005136E8">
        <w:rPr>
          <w:b/>
          <w:sz w:val="20"/>
          <w:szCs w:val="20"/>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67"/>
        <w:gridCol w:w="1316"/>
        <w:gridCol w:w="541"/>
        <w:gridCol w:w="1612"/>
        <w:gridCol w:w="992"/>
        <w:gridCol w:w="992"/>
        <w:gridCol w:w="1559"/>
        <w:gridCol w:w="851"/>
        <w:gridCol w:w="2352"/>
      </w:tblGrid>
      <w:tr w:rsidR="002A65E8" w:rsidRPr="005136E8" w14:paraId="3BA79992" w14:textId="77777777" w:rsidTr="006726DF">
        <w:trPr>
          <w:trHeight w:val="865"/>
        </w:trPr>
        <w:tc>
          <w:tcPr>
            <w:tcW w:w="467" w:type="dxa"/>
            <w:tcBorders>
              <w:top w:val="single" w:sz="4" w:space="0" w:color="auto"/>
              <w:left w:val="single" w:sz="4" w:space="0" w:color="auto"/>
              <w:bottom w:val="single" w:sz="12" w:space="0" w:color="auto"/>
              <w:right w:val="single" w:sz="4" w:space="0" w:color="auto"/>
            </w:tcBorders>
          </w:tcPr>
          <w:p w14:paraId="08EB5729" w14:textId="77777777" w:rsidR="0094641F" w:rsidRPr="005136E8" w:rsidRDefault="0094641F" w:rsidP="005136E8">
            <w:pPr>
              <w:spacing w:after="0" w:line="256" w:lineRule="auto"/>
              <w:rPr>
                <w:rFonts w:cs="Calibri"/>
                <w:b/>
                <w:kern w:val="28"/>
                <w:sz w:val="16"/>
                <w:szCs w:val="16"/>
                <w:lang w:eastAsia="en-GB"/>
              </w:rPr>
            </w:pPr>
          </w:p>
        </w:tc>
        <w:tc>
          <w:tcPr>
            <w:tcW w:w="1316" w:type="dxa"/>
            <w:tcBorders>
              <w:top w:val="single" w:sz="4" w:space="0" w:color="auto"/>
              <w:left w:val="single" w:sz="4" w:space="0" w:color="auto"/>
              <w:bottom w:val="single" w:sz="12" w:space="0" w:color="auto"/>
              <w:right w:val="single" w:sz="4" w:space="0" w:color="auto"/>
            </w:tcBorders>
            <w:hideMark/>
          </w:tcPr>
          <w:p w14:paraId="477B6BBA" w14:textId="77777777" w:rsidR="0094641F" w:rsidRPr="005136E8" w:rsidRDefault="0094641F" w:rsidP="005136E8">
            <w:pPr>
              <w:spacing w:after="0" w:line="256" w:lineRule="auto"/>
              <w:rPr>
                <w:rFonts w:cs="Calibri"/>
                <w:b/>
                <w:kern w:val="28"/>
                <w:sz w:val="16"/>
                <w:szCs w:val="16"/>
                <w:lang w:val="de-DE" w:eastAsia="en-GB"/>
              </w:rPr>
            </w:pPr>
            <w:r w:rsidRPr="005136E8">
              <w:rPr>
                <w:rFonts w:cs="Calibri"/>
                <w:b/>
                <w:kern w:val="28"/>
                <w:sz w:val="16"/>
                <w:szCs w:val="16"/>
                <w:lang w:val="de-DE" w:eastAsia="en-GB"/>
              </w:rPr>
              <w:t xml:space="preserve">Author </w:t>
            </w:r>
          </w:p>
        </w:tc>
        <w:tc>
          <w:tcPr>
            <w:tcW w:w="541" w:type="dxa"/>
            <w:tcBorders>
              <w:top w:val="single" w:sz="4" w:space="0" w:color="auto"/>
              <w:left w:val="single" w:sz="4" w:space="0" w:color="auto"/>
              <w:bottom w:val="single" w:sz="12" w:space="0" w:color="auto"/>
              <w:right w:val="single" w:sz="4" w:space="0" w:color="auto"/>
            </w:tcBorders>
            <w:hideMark/>
          </w:tcPr>
          <w:p w14:paraId="64E0A25F" w14:textId="77777777" w:rsidR="0094641F" w:rsidRPr="005136E8" w:rsidRDefault="0094641F" w:rsidP="005136E8">
            <w:pPr>
              <w:spacing w:after="0" w:line="256" w:lineRule="auto"/>
              <w:rPr>
                <w:rFonts w:cs="Calibri"/>
                <w:b/>
                <w:kern w:val="28"/>
                <w:sz w:val="16"/>
                <w:szCs w:val="16"/>
                <w:lang w:val="de-DE" w:eastAsia="en-GB"/>
              </w:rPr>
            </w:pPr>
            <w:r w:rsidRPr="005136E8">
              <w:rPr>
                <w:rFonts w:cs="Calibri"/>
                <w:b/>
                <w:kern w:val="28"/>
                <w:sz w:val="16"/>
                <w:szCs w:val="16"/>
                <w:lang w:val="de-DE" w:eastAsia="en-GB"/>
              </w:rPr>
              <w:t>Year</w:t>
            </w:r>
          </w:p>
        </w:tc>
        <w:tc>
          <w:tcPr>
            <w:tcW w:w="1612" w:type="dxa"/>
            <w:tcBorders>
              <w:top w:val="single" w:sz="4" w:space="0" w:color="auto"/>
              <w:left w:val="single" w:sz="4" w:space="0" w:color="auto"/>
              <w:bottom w:val="single" w:sz="12" w:space="0" w:color="auto"/>
              <w:right w:val="single" w:sz="4" w:space="0" w:color="auto"/>
            </w:tcBorders>
            <w:hideMark/>
          </w:tcPr>
          <w:p w14:paraId="18C2149E" w14:textId="77777777" w:rsidR="0094641F" w:rsidRPr="005136E8" w:rsidRDefault="0094641F" w:rsidP="005136E8">
            <w:pPr>
              <w:spacing w:after="0" w:line="256" w:lineRule="auto"/>
              <w:rPr>
                <w:rFonts w:cs="Calibri"/>
                <w:b/>
                <w:kern w:val="28"/>
                <w:sz w:val="16"/>
                <w:szCs w:val="16"/>
                <w:lang w:val="de-DE" w:eastAsia="en-GB"/>
              </w:rPr>
            </w:pPr>
            <w:r w:rsidRPr="005136E8">
              <w:rPr>
                <w:rFonts w:cs="Calibri"/>
                <w:b/>
                <w:kern w:val="28"/>
                <w:sz w:val="16"/>
                <w:szCs w:val="16"/>
                <w:lang w:val="de-DE" w:eastAsia="en-GB"/>
              </w:rPr>
              <w:t xml:space="preserve">Vaccine strain </w:t>
            </w:r>
          </w:p>
        </w:tc>
        <w:tc>
          <w:tcPr>
            <w:tcW w:w="992" w:type="dxa"/>
            <w:tcBorders>
              <w:top w:val="single" w:sz="4" w:space="0" w:color="auto"/>
              <w:left w:val="single" w:sz="4" w:space="0" w:color="auto"/>
              <w:bottom w:val="single" w:sz="12" w:space="0" w:color="auto"/>
              <w:right w:val="single" w:sz="4" w:space="0" w:color="auto"/>
            </w:tcBorders>
            <w:hideMark/>
          </w:tcPr>
          <w:p w14:paraId="689DBFC5" w14:textId="77777777" w:rsidR="0094641F" w:rsidRPr="005136E8" w:rsidRDefault="0094641F" w:rsidP="005136E8">
            <w:pPr>
              <w:spacing w:after="0" w:line="256" w:lineRule="auto"/>
              <w:rPr>
                <w:rFonts w:cs="Calibri"/>
                <w:b/>
                <w:kern w:val="28"/>
                <w:sz w:val="16"/>
                <w:szCs w:val="16"/>
                <w:lang w:val="de-DE" w:eastAsia="en-GB"/>
              </w:rPr>
            </w:pPr>
            <w:r w:rsidRPr="005136E8">
              <w:rPr>
                <w:rFonts w:cs="Calibri"/>
                <w:b/>
                <w:kern w:val="28"/>
                <w:sz w:val="16"/>
                <w:szCs w:val="16"/>
                <w:lang w:val="de-DE" w:eastAsia="en-GB"/>
              </w:rPr>
              <w:t>N Susceptible at risk</w:t>
            </w:r>
          </w:p>
        </w:tc>
        <w:tc>
          <w:tcPr>
            <w:tcW w:w="992" w:type="dxa"/>
            <w:tcBorders>
              <w:top w:val="single" w:sz="4" w:space="0" w:color="auto"/>
              <w:left w:val="single" w:sz="4" w:space="0" w:color="auto"/>
              <w:bottom w:val="single" w:sz="12" w:space="0" w:color="auto"/>
              <w:right w:val="single" w:sz="4" w:space="0" w:color="auto"/>
            </w:tcBorders>
            <w:hideMark/>
          </w:tcPr>
          <w:p w14:paraId="06D2E89F" w14:textId="77777777" w:rsidR="0094641F" w:rsidRPr="005136E8" w:rsidRDefault="0094641F" w:rsidP="005136E8">
            <w:pPr>
              <w:spacing w:after="0" w:line="256" w:lineRule="auto"/>
              <w:rPr>
                <w:rFonts w:cs="Calibri"/>
                <w:b/>
                <w:kern w:val="28"/>
                <w:sz w:val="16"/>
                <w:szCs w:val="16"/>
                <w:lang w:val="de-DE" w:eastAsia="en-GB"/>
              </w:rPr>
            </w:pPr>
            <w:r w:rsidRPr="005136E8">
              <w:rPr>
                <w:rFonts w:cs="Calibri"/>
                <w:b/>
                <w:kern w:val="28"/>
                <w:sz w:val="16"/>
                <w:szCs w:val="16"/>
                <w:lang w:val="de-DE" w:eastAsia="en-GB"/>
              </w:rPr>
              <w:t xml:space="preserve">N outcome susceptible </w:t>
            </w:r>
          </w:p>
        </w:tc>
        <w:tc>
          <w:tcPr>
            <w:tcW w:w="1559" w:type="dxa"/>
            <w:tcBorders>
              <w:top w:val="single" w:sz="4" w:space="0" w:color="auto"/>
              <w:left w:val="single" w:sz="4" w:space="0" w:color="auto"/>
              <w:bottom w:val="single" w:sz="12" w:space="0" w:color="auto"/>
              <w:right w:val="single" w:sz="4" w:space="0" w:color="auto"/>
            </w:tcBorders>
            <w:hideMark/>
          </w:tcPr>
          <w:p w14:paraId="6432DF7F" w14:textId="77777777" w:rsidR="0094641F" w:rsidRDefault="0094641F" w:rsidP="005136E8">
            <w:pPr>
              <w:spacing w:after="0" w:line="256" w:lineRule="auto"/>
              <w:rPr>
                <w:rFonts w:cs="Calibri"/>
                <w:b/>
                <w:kern w:val="28"/>
                <w:sz w:val="16"/>
                <w:szCs w:val="16"/>
                <w:lang w:val="de-DE" w:eastAsia="en-GB"/>
              </w:rPr>
            </w:pPr>
            <w:r>
              <w:rPr>
                <w:rFonts w:cs="Calibri"/>
                <w:b/>
                <w:kern w:val="28"/>
                <w:sz w:val="16"/>
                <w:szCs w:val="16"/>
                <w:lang w:val="de-DE" w:eastAsia="en-GB"/>
              </w:rPr>
              <w:t xml:space="preserve">CRI </w:t>
            </w:r>
            <w:r w:rsidRPr="005136E8">
              <w:rPr>
                <w:rFonts w:cs="Calibri"/>
                <w:b/>
                <w:kern w:val="28"/>
                <w:sz w:val="16"/>
                <w:szCs w:val="16"/>
                <w:lang w:val="de-DE" w:eastAsia="en-GB"/>
              </w:rPr>
              <w:t>Crude risk</w:t>
            </w:r>
            <w:r>
              <w:rPr>
                <w:rFonts w:cs="Calibri"/>
                <w:b/>
                <w:kern w:val="28"/>
                <w:sz w:val="16"/>
                <w:szCs w:val="16"/>
                <w:lang w:val="de-DE" w:eastAsia="en-GB"/>
              </w:rPr>
              <w:t xml:space="preserve"> (%)</w:t>
            </w:r>
            <w:r w:rsidRPr="005136E8">
              <w:rPr>
                <w:rFonts w:cs="Calibri"/>
                <w:b/>
                <w:kern w:val="28"/>
                <w:sz w:val="16"/>
                <w:szCs w:val="16"/>
                <w:lang w:val="de-DE" w:eastAsia="en-GB"/>
              </w:rPr>
              <w:t xml:space="preserve">  (95% CI)</w:t>
            </w:r>
          </w:p>
          <w:p w14:paraId="0EB4ECC6" w14:textId="77777777" w:rsidR="0094641F" w:rsidRPr="005136E8" w:rsidRDefault="0094641F" w:rsidP="005136E8">
            <w:pPr>
              <w:spacing w:after="0" w:line="256" w:lineRule="auto"/>
              <w:rPr>
                <w:rFonts w:cs="Calibri"/>
                <w:b/>
                <w:kern w:val="28"/>
                <w:sz w:val="16"/>
                <w:szCs w:val="16"/>
                <w:lang w:val="de-DE" w:eastAsia="en-GB"/>
              </w:rPr>
            </w:pPr>
          </w:p>
        </w:tc>
        <w:tc>
          <w:tcPr>
            <w:tcW w:w="851" w:type="dxa"/>
            <w:tcBorders>
              <w:top w:val="single" w:sz="4" w:space="0" w:color="auto"/>
              <w:left w:val="single" w:sz="4" w:space="0" w:color="auto"/>
              <w:bottom w:val="single" w:sz="12" w:space="0" w:color="auto"/>
              <w:right w:val="single" w:sz="4" w:space="0" w:color="auto"/>
            </w:tcBorders>
          </w:tcPr>
          <w:p w14:paraId="4DEC0F0B" w14:textId="77777777" w:rsidR="0094641F" w:rsidRPr="0055792C" w:rsidRDefault="0094641F" w:rsidP="005136E8">
            <w:pPr>
              <w:spacing w:after="0" w:line="256" w:lineRule="auto"/>
              <w:rPr>
                <w:rFonts w:cs="Calibri"/>
                <w:b/>
                <w:kern w:val="28"/>
                <w:sz w:val="16"/>
                <w:szCs w:val="16"/>
                <w:lang w:val="en-US" w:eastAsia="en-GB"/>
              </w:rPr>
            </w:pPr>
            <w:r w:rsidRPr="0055792C">
              <w:rPr>
                <w:rFonts w:cs="Calibri"/>
                <w:b/>
                <w:kern w:val="28"/>
                <w:sz w:val="16"/>
                <w:szCs w:val="16"/>
                <w:lang w:val="en-US" w:eastAsia="en-GB"/>
              </w:rPr>
              <w:t>CRS upper bound of the 95% CI</w:t>
            </w:r>
            <w:r w:rsidR="002A65E8" w:rsidRPr="0055792C">
              <w:rPr>
                <w:rFonts w:cs="Calibri"/>
                <w:b/>
                <w:kern w:val="28"/>
                <w:sz w:val="16"/>
                <w:szCs w:val="16"/>
                <w:lang w:val="en-US" w:eastAsia="en-GB"/>
              </w:rPr>
              <w:t xml:space="preserve"> for crude risk</w:t>
            </w:r>
            <w:r w:rsidR="002A0AF6">
              <w:rPr>
                <w:rFonts w:cs="Calibri"/>
                <w:b/>
                <w:kern w:val="28"/>
                <w:sz w:val="16"/>
                <w:szCs w:val="16"/>
                <w:lang w:val="en-US" w:eastAsia="en-GB"/>
              </w:rPr>
              <w:t>***</w:t>
            </w:r>
            <w:r w:rsidR="002A65E8" w:rsidRPr="0055792C">
              <w:rPr>
                <w:rFonts w:cs="Calibri"/>
                <w:b/>
                <w:kern w:val="28"/>
                <w:sz w:val="16"/>
                <w:szCs w:val="16"/>
                <w:lang w:val="en-US" w:eastAsia="en-GB"/>
              </w:rPr>
              <w:t xml:space="preserve"> </w:t>
            </w:r>
          </w:p>
        </w:tc>
        <w:tc>
          <w:tcPr>
            <w:tcW w:w="2352" w:type="dxa"/>
            <w:tcBorders>
              <w:top w:val="single" w:sz="4" w:space="0" w:color="auto"/>
              <w:left w:val="single" w:sz="4" w:space="0" w:color="auto"/>
              <w:bottom w:val="single" w:sz="12" w:space="0" w:color="auto"/>
              <w:right w:val="single" w:sz="4" w:space="0" w:color="auto"/>
            </w:tcBorders>
            <w:hideMark/>
          </w:tcPr>
          <w:p w14:paraId="7409EBCA" w14:textId="77777777" w:rsidR="0094641F" w:rsidRPr="005136E8" w:rsidRDefault="0094641F" w:rsidP="005136E8">
            <w:pPr>
              <w:spacing w:after="0" w:line="256" w:lineRule="auto"/>
              <w:rPr>
                <w:rFonts w:cs="Calibri"/>
                <w:b/>
                <w:kern w:val="28"/>
                <w:sz w:val="16"/>
                <w:szCs w:val="16"/>
                <w:lang w:val="de-DE" w:eastAsia="en-GB"/>
              </w:rPr>
            </w:pPr>
            <w:r w:rsidRPr="005136E8">
              <w:rPr>
                <w:rFonts w:cs="Calibri"/>
                <w:b/>
                <w:kern w:val="28"/>
                <w:sz w:val="16"/>
                <w:szCs w:val="16"/>
                <w:lang w:val="de-DE" w:eastAsia="en-GB"/>
              </w:rPr>
              <w:t xml:space="preserve">Pooled risk </w:t>
            </w:r>
            <w:r>
              <w:rPr>
                <w:rFonts w:cs="Calibri"/>
                <w:b/>
                <w:kern w:val="28"/>
                <w:sz w:val="16"/>
                <w:szCs w:val="16"/>
                <w:lang w:val="de-DE" w:eastAsia="en-GB"/>
              </w:rPr>
              <w:t xml:space="preserve">(%) </w:t>
            </w:r>
            <w:r w:rsidRPr="005136E8">
              <w:rPr>
                <w:rFonts w:cs="Calibri"/>
                <w:b/>
                <w:kern w:val="28"/>
                <w:sz w:val="16"/>
                <w:szCs w:val="16"/>
                <w:lang w:val="de-DE" w:eastAsia="en-GB"/>
              </w:rPr>
              <w:t>(95% CI)</w:t>
            </w:r>
          </w:p>
        </w:tc>
      </w:tr>
      <w:tr w:rsidR="002A65E8" w:rsidRPr="005136E8" w14:paraId="2E3395D3" w14:textId="77777777" w:rsidTr="006726DF">
        <w:trPr>
          <w:trHeight w:val="2693"/>
        </w:trPr>
        <w:tc>
          <w:tcPr>
            <w:tcW w:w="467" w:type="dxa"/>
            <w:tcBorders>
              <w:top w:val="single" w:sz="12" w:space="0" w:color="auto"/>
              <w:left w:val="single" w:sz="4" w:space="0" w:color="auto"/>
              <w:bottom w:val="single" w:sz="12" w:space="0" w:color="auto"/>
              <w:right w:val="single" w:sz="4" w:space="0" w:color="auto"/>
            </w:tcBorders>
            <w:hideMark/>
          </w:tcPr>
          <w:p w14:paraId="27BB532D" w14:textId="77777777" w:rsidR="0094641F" w:rsidRPr="005136E8" w:rsidRDefault="0094641F" w:rsidP="005136E8">
            <w:pPr>
              <w:spacing w:after="0" w:line="256" w:lineRule="auto"/>
              <w:rPr>
                <w:rFonts w:cs="Calibri"/>
                <w:b/>
                <w:kern w:val="28"/>
                <w:sz w:val="16"/>
                <w:szCs w:val="16"/>
                <w:lang w:val="de-DE" w:eastAsia="en-GB"/>
              </w:rPr>
            </w:pPr>
            <w:r w:rsidRPr="005136E8">
              <w:rPr>
                <w:rFonts w:cs="Calibri"/>
                <w:b/>
                <w:kern w:val="28"/>
                <w:sz w:val="16"/>
                <w:szCs w:val="16"/>
                <w:lang w:val="de-DE" w:eastAsia="en-GB"/>
              </w:rPr>
              <w:t>CRI</w:t>
            </w:r>
          </w:p>
        </w:tc>
        <w:tc>
          <w:tcPr>
            <w:tcW w:w="1316" w:type="dxa"/>
            <w:tcBorders>
              <w:top w:val="single" w:sz="12" w:space="0" w:color="auto"/>
              <w:left w:val="single" w:sz="4" w:space="0" w:color="auto"/>
              <w:bottom w:val="single" w:sz="12" w:space="0" w:color="auto"/>
              <w:right w:val="single" w:sz="4" w:space="0" w:color="auto"/>
            </w:tcBorders>
          </w:tcPr>
          <w:p w14:paraId="5872B6B8" w14:textId="657DFF94" w:rsidR="0094641F" w:rsidRPr="0055792C" w:rsidRDefault="0094641F" w:rsidP="005136E8">
            <w:pPr>
              <w:spacing w:after="0" w:line="256" w:lineRule="auto"/>
              <w:rPr>
                <w:rFonts w:cs="Calibri"/>
                <w:kern w:val="28"/>
                <w:sz w:val="16"/>
                <w:szCs w:val="16"/>
                <w:lang w:val="en-US" w:eastAsia="en-GB"/>
              </w:rPr>
            </w:pPr>
            <w:r w:rsidRPr="0055792C">
              <w:rPr>
                <w:rFonts w:cs="Calibri"/>
                <w:kern w:val="28"/>
                <w:sz w:val="16"/>
                <w:szCs w:val="16"/>
                <w:lang w:val="en-US" w:eastAsia="en-GB"/>
              </w:rPr>
              <w:t>ACIP ’71-‘79</w:t>
            </w:r>
            <w:r w:rsidR="00BF65BC">
              <w:rPr>
                <w:rFonts w:cs="Calibri"/>
                <w:kern w:val="28"/>
                <w:sz w:val="16"/>
                <w:szCs w:val="16"/>
                <w:lang w:val="de-DE" w:eastAsia="en-GB"/>
              </w:rPr>
              <w:fldChar w:fldCharType="begin"/>
            </w:r>
            <w:r w:rsidR="002F59AF">
              <w:rPr>
                <w:rFonts w:cs="Calibri"/>
                <w:kern w:val="28"/>
                <w:sz w:val="16"/>
                <w:szCs w:val="16"/>
                <w:lang w:val="de-DE" w:eastAsia="en-GB"/>
              </w:rPr>
              <w:instrText xml:space="preserve"> ADDIN EN.CITE &lt;EndNote&gt;&lt;Cite&gt;&lt;Author&gt;Anonymous&lt;/Author&gt;&lt;Year&gt;1983&lt;/Year&gt;&lt;RecNum&gt;69&lt;/RecNum&gt;&lt;DisplayText&gt;[41]&lt;/DisplayText&gt;&lt;record&gt;&lt;rec-number&gt;69&lt;/rec-number&gt;&lt;foreign-keys&gt;&lt;key app="EN" db-id="pzrr2wwec92vr1e5s2e5wx2twzax9tzvt5zt" timestamp="1381414332"&gt;69&lt;/key&gt;&lt;/foreign-keys&gt;&lt;ref-type name="Journal Article"&gt;17&lt;/ref-type&gt;&lt;contributors&gt;&lt;authors&gt;&lt;author&gt;Anonymous&lt;/author&gt;&lt;/authors&gt;&lt;/contributors&gt;&lt;titles&gt;&lt;title&gt;Leads from the MMWR. Rubella vaccination during pregnancy--United States, 1971-1982&lt;/title&gt;&lt;secondary-title&gt;JAMA&lt;/secondary-title&gt;&lt;short-title&gt;Leads from the MMWR. Rubella vaccination during pregnancy--United States, 1971-1982&lt;/short-title&gt;&lt;/titles&gt;&lt;periodical&gt;&lt;full-title&gt;JAMA&lt;/full-title&gt;&lt;/periodical&gt;&lt;pages&gt;1383-4&lt;/pages&gt;&lt;volume&gt;250&lt;/volume&gt;&lt;number&gt;11&lt;/number&gt;&lt;dates&gt;&lt;year&gt;1983&lt;/year&gt;&lt;/dates&gt;&lt;accession-num&gt;6887452&lt;/accession-num&gt;&lt;work-type&gt;Comparative Study&lt;/work-type&gt;&lt;urls&gt;&lt;related-urls&gt;&lt;url&gt;http://ovidsp.ovid.com/ovidweb.cgi?T=JS&amp;amp;CSC=Y&amp;amp;NEWS=N&amp;amp;PAGE=fulltext&amp;amp;D=med2&amp;amp;AN=6887452http://lshtmsfx.hosted.exlibrisgroup.com/lshtm?sid=OVID:medline&amp;amp;id=pmid:6887452&amp;amp;id=doi:&amp;amp;issn=0098-7484&amp;amp;isbn=&amp;amp;volume=250&amp;amp;issue=11&amp;amp;spage=1383&amp;amp;pages=1383-4&amp;amp;date=1983&amp;amp;title=JAMA&amp;amp;atitle=Leads+from+the+MMWR.+Rubella+vaccination+during+pregnancy--United+States%2C+1971-1982.&amp;amp;aulast=&amp;amp;pid=%3Cauthor%3Eanonymous%3C%2Fauthor%3E%3CAN%3E6887452%3C%2FAN%3E%3CDT%3EComparative+Study%3C%2FDT%3E&lt;/url&gt;&lt;/related-urls&gt;&lt;/urls&gt;&lt;remote-database-name&gt;Medline&lt;/remote-database-name&gt;&lt;remote-database-provider&gt;Ovid Technologies&lt;/remote-database-provider&gt;&lt;/record&gt;&lt;/Cite&gt;&lt;/EndNote&gt;</w:instrText>
            </w:r>
            <w:r w:rsidR="00BF65BC">
              <w:rPr>
                <w:rFonts w:cs="Calibri"/>
                <w:kern w:val="28"/>
                <w:sz w:val="16"/>
                <w:szCs w:val="16"/>
                <w:lang w:val="de-DE" w:eastAsia="en-GB"/>
              </w:rPr>
              <w:fldChar w:fldCharType="separate"/>
            </w:r>
            <w:r w:rsidR="002F59AF">
              <w:rPr>
                <w:rFonts w:cs="Calibri"/>
                <w:noProof/>
                <w:kern w:val="28"/>
                <w:sz w:val="16"/>
                <w:szCs w:val="16"/>
                <w:lang w:val="de-DE" w:eastAsia="en-GB"/>
              </w:rPr>
              <w:t>[</w:t>
            </w:r>
            <w:hyperlink w:anchor="_ENREF_41" w:tooltip="Anonymous, 1983 #69" w:history="1">
              <w:r w:rsidR="00152ACF">
                <w:rPr>
                  <w:rFonts w:cs="Calibri"/>
                  <w:noProof/>
                  <w:kern w:val="28"/>
                  <w:sz w:val="16"/>
                  <w:szCs w:val="16"/>
                  <w:lang w:val="de-DE" w:eastAsia="en-GB"/>
                </w:rPr>
                <w:t>41</w:t>
              </w:r>
            </w:hyperlink>
            <w:r w:rsidR="002F59AF">
              <w:rPr>
                <w:rFonts w:cs="Calibri"/>
                <w:noProof/>
                <w:kern w:val="28"/>
                <w:sz w:val="16"/>
                <w:szCs w:val="16"/>
                <w:lang w:val="de-DE" w:eastAsia="en-GB"/>
              </w:rPr>
              <w:t>]</w:t>
            </w:r>
            <w:r w:rsidR="00BF65BC">
              <w:rPr>
                <w:rFonts w:cs="Calibri"/>
                <w:kern w:val="28"/>
                <w:sz w:val="16"/>
                <w:szCs w:val="16"/>
                <w:lang w:val="de-DE" w:eastAsia="en-GB"/>
              </w:rPr>
              <w:fldChar w:fldCharType="end"/>
            </w:r>
          </w:p>
          <w:p w14:paraId="43D894B9" w14:textId="54AF916E" w:rsidR="0094641F" w:rsidRPr="005136E8" w:rsidRDefault="0094641F" w:rsidP="0083635C">
            <w:pPr>
              <w:spacing w:after="0" w:line="256" w:lineRule="auto"/>
              <w:rPr>
                <w:rFonts w:cs="Calibri"/>
                <w:kern w:val="28"/>
                <w:sz w:val="16"/>
                <w:szCs w:val="16"/>
                <w:lang w:eastAsia="en-GB"/>
              </w:rPr>
            </w:pPr>
            <w:r w:rsidRPr="0057503B">
              <w:rPr>
                <w:rFonts w:cs="Calibri"/>
                <w:kern w:val="28"/>
                <w:sz w:val="16"/>
                <w:szCs w:val="16"/>
                <w:lang w:eastAsia="en-GB"/>
              </w:rPr>
              <w:t>Enders</w:t>
            </w:r>
            <w:r w:rsidR="00BF65BC">
              <w:rPr>
                <w:rFonts w:cs="Calibri"/>
                <w:kern w:val="28"/>
                <w:sz w:val="16"/>
                <w:szCs w:val="16"/>
                <w:lang w:eastAsia="en-GB"/>
              </w:rPr>
              <w:fldChar w:fldCharType="begin"/>
            </w:r>
            <w:r w:rsidR="002F59AF">
              <w:rPr>
                <w:rFonts w:cs="Calibri"/>
                <w:kern w:val="28"/>
                <w:sz w:val="16"/>
                <w:szCs w:val="16"/>
                <w:lang w:eastAsia="en-GB"/>
              </w:rPr>
              <w:instrText xml:space="preserve"> ADDIN EN.CITE &lt;EndNote&gt;&lt;Cite&gt;&lt;Author&gt;Enders&lt;/Author&gt;&lt;Year&gt;1985&lt;/Year&gt;&lt;RecNum&gt;240&lt;/RecNum&gt;&lt;DisplayText&gt;[53]&lt;/DisplayText&gt;&lt;record&gt;&lt;rec-number&gt;240&lt;/rec-number&gt;&lt;foreign-keys&gt;&lt;key app="EN" db-id="pzrr2wwec92vr1e5s2e5wx2twzax9tzvt5zt" timestamp="1381414333"&gt;240&lt;/key&gt;&lt;/foreign-keys&gt;&lt;ref-type name="Journal Article"&gt;17&lt;/ref-type&gt;&lt;contributors&gt;&lt;authors&gt;&lt;author&gt;Enders, G.&lt;/author&gt;&lt;/authors&gt;&lt;/contributors&gt;&lt;titles&gt;&lt;title&gt;Rubella antibody titers in vaccinated and nonvaccinated women and results of vaccination during pregnancy&lt;/title&gt;&lt;secondary-title&gt;Reviews of Infectious Diseases&lt;/secondary-title&gt;&lt;short-title&gt;Rubella antibody titers in vaccinated and nonvaccinated women and results of vaccination during pregnancy&lt;/short-title&gt;&lt;/titles&gt;&lt;periodical&gt;&lt;full-title&gt;Reviews of Infectious Diseases&lt;/full-title&gt;&lt;/periodical&gt;&lt;pages&gt;S103-7&lt;/pages&gt;&lt;volume&gt;7 Suppl 1&lt;/volume&gt;&lt;dates&gt;&lt;year&gt;1985&lt;/year&gt;&lt;/dates&gt;&lt;accession-num&gt;4001718&lt;/accession-num&gt;&lt;urls&gt;&lt;related-urls&gt;&lt;url&gt;http://ovidsp.ovid.com/ovidweb.cgi?T=JS&amp;amp;CSC=Y&amp;amp;NEWS=N&amp;amp;PAGE=fulltext&amp;amp;D=med2&amp;amp;AN=4001718http://lshtmsfx.hosted.exlibrisgroup.com/lshtm?sid=OVID:medline&amp;amp;id=pmid:4001718&amp;amp;id=doi:&amp;amp;issn=0162-0886&amp;amp;isbn=&amp;amp;volume=7&amp;amp;issue=1&amp;amp;spage=S103&amp;amp;pages=S103-7&amp;amp;date=1985&amp;amp;title=Reviews+of+Infectious+Diseases&amp;amp;atitle=Rubella+antibody+titers+in+vaccinated+and+nonvaccinated+women+and+results+of+vaccination+during+pregnancy.&amp;amp;aulast=Enders&amp;amp;pid=%3Cauthor%3EEnders+G%3C%2Fauthor%3E%3CAN%3E4001718%3C%2FAN%3E%3CDT%3EJournal+Article%3C%2FDT%3E&lt;/url&gt;&lt;/related-urls&gt;&lt;/urls&gt;&lt;remote-database-name&gt;Medline&lt;/remote-database-name&gt;&lt;remote-database-provider&gt;Ovid Technologies&lt;/remote-database-provider&gt;&lt;/record&gt;&lt;/Cite&gt;&lt;/EndNote&gt;</w:instrText>
            </w:r>
            <w:r w:rsidR="00BF65BC">
              <w:rPr>
                <w:rFonts w:cs="Calibri"/>
                <w:kern w:val="28"/>
                <w:sz w:val="16"/>
                <w:szCs w:val="16"/>
                <w:lang w:eastAsia="en-GB"/>
              </w:rPr>
              <w:fldChar w:fldCharType="separate"/>
            </w:r>
            <w:r w:rsidR="002F59AF">
              <w:rPr>
                <w:rFonts w:cs="Calibri"/>
                <w:noProof/>
                <w:kern w:val="28"/>
                <w:sz w:val="16"/>
                <w:szCs w:val="16"/>
                <w:lang w:eastAsia="en-GB"/>
              </w:rPr>
              <w:t>[</w:t>
            </w:r>
            <w:hyperlink w:anchor="_ENREF_53" w:tooltip="Enders, 1985 #240" w:history="1">
              <w:r w:rsidR="00152ACF">
                <w:rPr>
                  <w:rFonts w:cs="Calibri"/>
                  <w:noProof/>
                  <w:kern w:val="28"/>
                  <w:sz w:val="16"/>
                  <w:szCs w:val="16"/>
                  <w:lang w:eastAsia="en-GB"/>
                </w:rPr>
                <w:t>53</w:t>
              </w:r>
            </w:hyperlink>
            <w:r w:rsidR="002F59AF">
              <w:rPr>
                <w:rFonts w:cs="Calibri"/>
                <w:noProof/>
                <w:kern w:val="28"/>
                <w:sz w:val="16"/>
                <w:szCs w:val="16"/>
                <w:lang w:eastAsia="en-GB"/>
              </w:rPr>
              <w:t>]</w:t>
            </w:r>
            <w:r w:rsidR="00BF65BC">
              <w:rPr>
                <w:rFonts w:cs="Calibri"/>
                <w:kern w:val="28"/>
                <w:sz w:val="16"/>
                <w:szCs w:val="16"/>
                <w:lang w:eastAsia="en-GB"/>
              </w:rPr>
              <w:fldChar w:fldCharType="end"/>
            </w:r>
            <w:r w:rsidRPr="0057503B">
              <w:rPr>
                <w:rFonts w:cs="Calibri"/>
                <w:kern w:val="28"/>
                <w:sz w:val="16"/>
                <w:szCs w:val="16"/>
                <w:lang w:eastAsia="en-GB"/>
              </w:rPr>
              <w:t xml:space="preserve"> </w:t>
            </w:r>
          </w:p>
          <w:p w14:paraId="66CE5BEA" w14:textId="0AB10FA2" w:rsidR="0094641F" w:rsidRPr="005136E8" w:rsidRDefault="0094641F" w:rsidP="0083635C">
            <w:pPr>
              <w:spacing w:after="0" w:line="256" w:lineRule="auto"/>
              <w:rPr>
                <w:rFonts w:cs="Calibri"/>
                <w:kern w:val="28"/>
                <w:sz w:val="16"/>
                <w:szCs w:val="16"/>
                <w:lang w:eastAsia="en-GB"/>
              </w:rPr>
            </w:pPr>
            <w:r w:rsidRPr="0057503B">
              <w:rPr>
                <w:rFonts w:cs="Calibri"/>
                <w:kern w:val="28"/>
                <w:sz w:val="16"/>
                <w:szCs w:val="16"/>
                <w:lang w:eastAsia="en-GB"/>
              </w:rPr>
              <w:t>ACIP ’79-‘88</w:t>
            </w:r>
            <w:r w:rsidR="00BF65BC">
              <w:rPr>
                <w:rFonts w:cs="Calibri"/>
                <w:kern w:val="28"/>
                <w:sz w:val="16"/>
                <w:szCs w:val="16"/>
                <w:lang w:eastAsia="en-GB"/>
              </w:rPr>
              <w:fldChar w:fldCharType="begin"/>
            </w:r>
            <w:r w:rsidR="002F59AF">
              <w:rPr>
                <w:rFonts w:cs="Calibri"/>
                <w:kern w:val="28"/>
                <w:sz w:val="16"/>
                <w:szCs w:val="16"/>
                <w:lang w:eastAsia="en-GB"/>
              </w:rPr>
              <w:instrText xml:space="preserve"> ADDIN EN.CITE &lt;EndNote&gt;&lt;Cite&gt;&lt;Author&gt;Anonymous&lt;/Author&gt;&lt;Year&gt;1989&lt;/Year&gt;&lt;RecNum&gt;75&lt;/RecNum&gt;&lt;DisplayText&gt;[50]&lt;/DisplayText&gt;&lt;record&gt;&lt;rec-number&gt;75&lt;/rec-number&gt;&lt;foreign-keys&gt;&lt;key app="EN" db-id="pzrr2wwec92vr1e5s2e5wx2twzax9tzvt5zt" timestamp="1381414332"&gt;75&lt;/key&gt;&lt;/foreign-keys&gt;&lt;ref-type name="Journal Article"&gt;17&lt;/ref-type&gt;&lt;contributors&gt;&lt;authors&gt;&lt;author&gt;Anonymous&lt;/author&gt;&lt;/authors&gt;&lt;/contributors&gt;&lt;titles&gt;&lt;title&gt;Leads from the MMWR. Rubella vaccination during pregnancy--United States, 1971-1988&lt;/title&gt;&lt;secondary-title&gt;JAMA&lt;/secondary-title&gt;&lt;short-title&gt;Leads from the MMWR. Rubella vaccination during pregnancy--United States, 1971-1988&lt;/short-title&gt;&lt;/titles&gt;&lt;periodical&gt;&lt;full-title&gt;JAMA&lt;/full-title&gt;&lt;/periodical&gt;&lt;pages&gt;3374-5, 3383&lt;/pages&gt;&lt;volume&gt;261&lt;/volume&gt;&lt;number&gt;23&lt;/number&gt;&lt;dates&gt;&lt;year&gt;1989&lt;/year&gt;&lt;/dates&gt;&lt;accession-num&gt;2724477&lt;/accession-num&gt;&lt;urls&gt;&lt;related-urls&gt;&lt;url&gt;http://ovidsp.ovid.com/ovidweb.cgi?T=JS&amp;amp;CSC=Y&amp;amp;NEWS=N&amp;amp;PAGE=fulltext&amp;amp;D=med3&amp;amp;AN=2724477http://lshtmsfx.hosted.exlibrisgroup.com/lshtm?sid=OVID:medline&amp;amp;id=pmid:2724477&amp;amp;id=doi:&amp;amp;issn=0098-7484&amp;amp;isbn=&amp;amp;volume=261&amp;amp;issue=23&amp;amp;spage=3374&amp;amp;pages=3374-5%2C+3383&amp;amp;date=1989&amp;amp;title=JAMA&amp;amp;atitle=Leads+from+the+MMWR.+Rubella+vaccination+during+pregnancy--United+States%2C+1971-1988.&amp;amp;aulast=&amp;amp;pid=%3Cauthor%3Eanonymous%3C%2Fauthor%3E%3CAN%3E2724477%3C%2FAN%3E%3CDT%3EJournal+Article%3C%2FDT%3E&lt;/url&gt;&lt;/related-urls&gt;&lt;/urls&gt;&lt;remote-database-name&gt;Medline&lt;/remote-database-name&gt;&lt;remote-database-provider&gt;Ovid Technologies&lt;/remote-database-provider&gt;&lt;/record&gt;&lt;/Cite&gt;&lt;/EndNote&gt;</w:instrText>
            </w:r>
            <w:r w:rsidR="00BF65BC">
              <w:rPr>
                <w:rFonts w:cs="Calibri"/>
                <w:kern w:val="28"/>
                <w:sz w:val="16"/>
                <w:szCs w:val="16"/>
                <w:lang w:eastAsia="en-GB"/>
              </w:rPr>
              <w:fldChar w:fldCharType="separate"/>
            </w:r>
            <w:r w:rsidR="002F59AF">
              <w:rPr>
                <w:rFonts w:cs="Calibri"/>
                <w:noProof/>
                <w:kern w:val="28"/>
                <w:sz w:val="16"/>
                <w:szCs w:val="16"/>
                <w:lang w:eastAsia="en-GB"/>
              </w:rPr>
              <w:t>[</w:t>
            </w:r>
            <w:hyperlink w:anchor="_ENREF_50" w:tooltip="Anonymous, 1989 #75" w:history="1">
              <w:r w:rsidR="00152ACF">
                <w:rPr>
                  <w:rFonts w:cs="Calibri"/>
                  <w:noProof/>
                  <w:kern w:val="28"/>
                  <w:sz w:val="16"/>
                  <w:szCs w:val="16"/>
                  <w:lang w:eastAsia="en-GB"/>
                </w:rPr>
                <w:t>50</w:t>
              </w:r>
            </w:hyperlink>
            <w:r w:rsidR="002F59AF">
              <w:rPr>
                <w:rFonts w:cs="Calibri"/>
                <w:noProof/>
                <w:kern w:val="28"/>
                <w:sz w:val="16"/>
                <w:szCs w:val="16"/>
                <w:lang w:eastAsia="en-GB"/>
              </w:rPr>
              <w:t>]</w:t>
            </w:r>
            <w:r w:rsidR="00BF65BC">
              <w:rPr>
                <w:rFonts w:cs="Calibri"/>
                <w:kern w:val="28"/>
                <w:sz w:val="16"/>
                <w:szCs w:val="16"/>
                <w:lang w:eastAsia="en-GB"/>
              </w:rPr>
              <w:fldChar w:fldCharType="end"/>
            </w:r>
          </w:p>
          <w:p w14:paraId="15A910A1" w14:textId="31050D1A" w:rsidR="0094641F" w:rsidRPr="005136E8" w:rsidRDefault="0094641F" w:rsidP="0083635C">
            <w:pPr>
              <w:spacing w:after="0" w:line="256" w:lineRule="auto"/>
              <w:rPr>
                <w:rFonts w:cs="Calibri"/>
                <w:kern w:val="28"/>
                <w:sz w:val="16"/>
                <w:szCs w:val="16"/>
                <w:lang w:eastAsia="en-GB"/>
              </w:rPr>
            </w:pPr>
            <w:r w:rsidRPr="0057503B">
              <w:rPr>
                <w:rFonts w:cs="Calibri"/>
                <w:kern w:val="28"/>
                <w:sz w:val="16"/>
                <w:szCs w:val="16"/>
                <w:lang w:eastAsia="en-GB"/>
              </w:rPr>
              <w:t>Tookey</w:t>
            </w:r>
            <w:r w:rsidR="00BF65BC">
              <w:rPr>
                <w:rFonts w:cs="Calibri"/>
                <w:kern w:val="28"/>
                <w:sz w:val="16"/>
                <w:szCs w:val="16"/>
                <w:lang w:eastAsia="en-GB"/>
              </w:rPr>
              <w:fldChar w:fldCharType="begin"/>
            </w:r>
            <w:r w:rsidR="002F59AF">
              <w:rPr>
                <w:rFonts w:cs="Calibri"/>
                <w:kern w:val="28"/>
                <w:sz w:val="16"/>
                <w:szCs w:val="16"/>
                <w:lang w:eastAsia="en-GB"/>
              </w:rPr>
              <w:instrText xml:space="preserve"> ADDIN EN.CITE &lt;EndNote&gt;&lt;Cite&gt;&lt;Author&gt;Tookey&lt;/Author&gt;&lt;Year&gt;2001&lt;/Year&gt;&lt;RecNum&gt;611&lt;/RecNum&gt;&lt;DisplayText&gt;[51]&lt;/DisplayText&gt;&lt;record&gt;&lt;rec-number&gt;611&lt;/rec-number&gt;&lt;foreign-keys&gt;&lt;key app="EN" db-id="pzrr2wwec92vr1e5s2e5wx2twzax9tzvt5zt" timestamp="1381414335"&gt;611&lt;/key&gt;&lt;/foreign-keys&gt;&lt;ref-type name="Journal Article"&gt;17&lt;/ref-type&gt;&lt;contributors&gt;&lt;authors&gt;&lt;author&gt;Tookey, P.&lt;/author&gt;&lt;/authors&gt;&lt;/contributors&gt;&lt;titles&gt;&lt;title&gt;Pregnancy is contraindication for rubella vaccination still&lt;/title&gt;&lt;secondary-title&gt;BMJ&lt;/secondary-title&gt;&lt;short-title&gt;Pregnancy is contraindication for rubella vaccination still&lt;/short-title&gt;&lt;/titles&gt;&lt;periodical&gt;&lt;full-title&gt;BMJ&lt;/full-title&gt;&lt;/periodical&gt;&lt;pages&gt;1489&lt;/pages&gt;&lt;volume&gt;322&lt;/volume&gt;&lt;number&gt;7300&lt;/number&gt;&lt;dates&gt;&lt;year&gt;2001&lt;/year&gt;&lt;/dates&gt;&lt;accession-num&gt;11430372&lt;/accession-num&gt;&lt;work-type&gt;Letter&lt;/work-type&gt;&lt;urls&gt;&lt;related-urls&gt;&lt;url&gt;http://ovidsp.ovid.com/ovidweb.cgi?T=JS&amp;amp;CSC=Y&amp;amp;NEWS=N&amp;amp;PAGE=fulltext&amp;amp;D=med4&amp;amp;AN=11430372http://lshtmsfx.hosted.exlibrisgroup.com/lshtm?sid=OVID:medline&amp;amp;id=pmid:11430372&amp;amp;id=doi:&amp;amp;issn=0959-8138&amp;amp;isbn=&amp;amp;volume=322&amp;amp;issue=7300&amp;amp;spage=1489&amp;amp;pages=1489&amp;amp;date=2001&amp;amp;title=BMJ&amp;amp;atitle=Pregnancy+is+contraindication+for+rubella+vaccination+still.&amp;amp;aulast=Tookey&amp;amp;pid=%3Cauthor%3ETookey+P%3C%2Fauthor%3E%3CAN%3E11430372%3C%2FAN%3E%3CDT%3ELetter%3C%2FDT%3E&lt;/url&gt;&lt;url&gt;http://www.ncbi.nlm.nih.gov/pmc/articles/PMC1120533/pdf/1489.pdf&lt;/url&gt;&lt;/related-urls&gt;&lt;/urls&gt;&lt;custom2&gt;PMC1120533&lt;/custom2&gt;&lt;remote-database-name&gt;Medline&lt;/remote-database-name&gt;&lt;remote-database-provider&gt;Ovid Technologies&lt;/remote-database-provider&gt;&lt;/record&gt;&lt;/Cite&gt;&lt;/EndNote&gt;</w:instrText>
            </w:r>
            <w:r w:rsidR="00BF65BC">
              <w:rPr>
                <w:rFonts w:cs="Calibri"/>
                <w:kern w:val="28"/>
                <w:sz w:val="16"/>
                <w:szCs w:val="16"/>
                <w:lang w:eastAsia="en-GB"/>
              </w:rPr>
              <w:fldChar w:fldCharType="separate"/>
            </w:r>
            <w:r w:rsidR="002F59AF">
              <w:rPr>
                <w:rFonts w:cs="Calibri"/>
                <w:noProof/>
                <w:kern w:val="28"/>
                <w:sz w:val="16"/>
                <w:szCs w:val="16"/>
                <w:lang w:eastAsia="en-GB"/>
              </w:rPr>
              <w:t>[</w:t>
            </w:r>
            <w:hyperlink w:anchor="_ENREF_51" w:tooltip="Tookey, 2001 #611" w:history="1">
              <w:r w:rsidR="00152ACF">
                <w:rPr>
                  <w:rFonts w:cs="Calibri"/>
                  <w:noProof/>
                  <w:kern w:val="28"/>
                  <w:sz w:val="16"/>
                  <w:szCs w:val="16"/>
                  <w:lang w:eastAsia="en-GB"/>
                </w:rPr>
                <w:t>51</w:t>
              </w:r>
            </w:hyperlink>
            <w:r w:rsidR="002F59AF">
              <w:rPr>
                <w:rFonts w:cs="Calibri"/>
                <w:noProof/>
                <w:kern w:val="28"/>
                <w:sz w:val="16"/>
                <w:szCs w:val="16"/>
                <w:lang w:eastAsia="en-GB"/>
              </w:rPr>
              <w:t>]</w:t>
            </w:r>
            <w:r w:rsidR="00BF65BC">
              <w:rPr>
                <w:rFonts w:cs="Calibri"/>
                <w:kern w:val="28"/>
                <w:sz w:val="16"/>
                <w:szCs w:val="16"/>
                <w:lang w:eastAsia="en-GB"/>
              </w:rPr>
              <w:fldChar w:fldCharType="end"/>
            </w:r>
          </w:p>
          <w:p w14:paraId="11EFA431" w14:textId="51D582C1" w:rsidR="0094641F" w:rsidRPr="005136E8" w:rsidRDefault="0094641F" w:rsidP="0083635C">
            <w:pPr>
              <w:spacing w:after="0" w:line="256" w:lineRule="auto"/>
              <w:rPr>
                <w:rFonts w:cs="Calibri"/>
                <w:kern w:val="28"/>
                <w:sz w:val="16"/>
                <w:szCs w:val="16"/>
                <w:lang w:eastAsia="en-GB"/>
              </w:rPr>
            </w:pPr>
            <w:r w:rsidRPr="0057503B">
              <w:rPr>
                <w:rFonts w:cs="Calibri"/>
                <w:kern w:val="28"/>
                <w:sz w:val="16"/>
                <w:szCs w:val="16"/>
                <w:lang w:eastAsia="en-GB"/>
              </w:rPr>
              <w:t xml:space="preserve">Enders </w:t>
            </w:r>
            <w:r w:rsidR="00BF65BC">
              <w:rPr>
                <w:rFonts w:cs="Calibri"/>
                <w:kern w:val="28"/>
                <w:sz w:val="16"/>
                <w:szCs w:val="16"/>
                <w:lang w:eastAsia="en-GB"/>
              </w:rPr>
              <w:fldChar w:fldCharType="begin"/>
            </w:r>
            <w:r w:rsidR="002F59AF">
              <w:rPr>
                <w:rFonts w:cs="Calibri"/>
                <w:kern w:val="28"/>
                <w:sz w:val="16"/>
                <w:szCs w:val="16"/>
                <w:lang w:eastAsia="en-GB"/>
              </w:rPr>
              <w:instrText xml:space="preserve"> ADDIN EN.CITE &lt;EndNote&gt;&lt;Cite&gt;&lt;Author&gt;Enders&lt;/Author&gt;&lt;Year&gt;2005&lt;/Year&gt;&lt;RecNum&gt;242&lt;/RecNum&gt;&lt;DisplayText&gt;[54]&lt;/DisplayText&gt;&lt;record&gt;&lt;rec-number&gt;242&lt;/rec-number&gt;&lt;foreign-keys&gt;&lt;key app="EN" db-id="pzrr2wwec92vr1e5s2e5wx2twzax9tzvt5zt" timestamp="1381414333"&gt;242&lt;/key&gt;&lt;/foreign-keys&gt;&lt;ref-type name="Journal Article"&gt;17&lt;/ref-type&gt;&lt;contributors&gt;&lt;authors&gt;&lt;author&gt;Enders, G.&lt;/author&gt;&lt;/authors&gt;&lt;/contributors&gt;&lt;auth-address&gt;Labor Prof. Enders und Partner. Institut fur Virologie, Infektologie und Epidemiologie e.V., Rosenbergstrasse 85, 70193 Stuttgart, Germany. enders@labor-enders.de&lt;/auth-address&gt;&lt;titles&gt;&lt;title&gt;[Accidental rubella vaccination at the time of conception and in early pregnancy]&lt;/title&gt;&lt;secondary-title&gt;Bundesgesundheitsblatt, Gesundheitsforschung, Gesundheitsschutz&lt;/secondary-title&gt;&lt;short-title&gt;[Accidental rubella vaccination at the time of conception and in early pregnancy]&lt;/short-title&gt;&lt;/titles&gt;&lt;periodical&gt;&lt;full-title&gt;Bundesgesundheitsblatt, Gesundheitsforschung, Gesundheitsschutz&lt;/full-title&gt;&lt;/periodical&gt;&lt;pages&gt;685-6&lt;/pages&gt;&lt;volume&gt;48&lt;/volume&gt;&lt;number&gt;6&lt;/number&gt;&lt;dates&gt;&lt;year&gt;2005&lt;/year&gt;&lt;/dates&gt;&lt;accession-num&gt;15983846&lt;/accession-num&gt;&lt;urls&gt;&lt;related-urls&gt;&lt;url&gt;http://ovidsp.ovid.com/ovidweb.cgi?T=JS&amp;amp;CSC=Y&amp;amp;NEWS=N&amp;amp;PAGE=fulltext&amp;amp;D=med4&amp;amp;AN=15983846http://lshtmsfx.hosted.exlibrisgroup.com/lshtm?sid=OVID:medline&amp;amp;id=pmid:15983846&amp;amp;id=doi:&amp;amp;issn=1436-9990&amp;amp;isbn=&amp;amp;volume=48&amp;amp;issue=6&amp;amp;spage=685&amp;amp;pages=685-6&amp;amp;date=2005&amp;amp;title=Bundesgesundheitsblatt%2C+Gesundheitsforschung%2C+Gesundheitsschutz&amp;amp;atitle=Akzidentelle+Rotelnschutzimpfungen+um+den+Zeitpunkt+der+Konzeption+und+in+der+Fruhschwangerschaft.&amp;amp;aulast=Enders&amp;amp;pid=%3Cauthor%3EEnders+G%3C%2Fauthor%3E%3CAN%3E15983846%3C%2FAN%3E%3CDT%3EJournal+Article%3C%2FDT%3E&lt;/url&gt;&lt;url&gt;http://link.springer.com/article/10.1007%2Fs00103-005-1066-x&lt;/url&gt;&lt;/related-urls&gt;&lt;/urls&gt;&lt;remote-database-name&gt;Medline&lt;/remote-database-name&gt;&lt;remote-database-provider&gt;Ovid Technologies&lt;/remote-database-provider&gt;&lt;/record&gt;&lt;/Cite&gt;&lt;/EndNote&gt;</w:instrText>
            </w:r>
            <w:r w:rsidR="00BF65BC">
              <w:rPr>
                <w:rFonts w:cs="Calibri"/>
                <w:kern w:val="28"/>
                <w:sz w:val="16"/>
                <w:szCs w:val="16"/>
                <w:lang w:eastAsia="en-GB"/>
              </w:rPr>
              <w:fldChar w:fldCharType="separate"/>
            </w:r>
            <w:r w:rsidR="002F59AF">
              <w:rPr>
                <w:rFonts w:cs="Calibri"/>
                <w:noProof/>
                <w:kern w:val="28"/>
                <w:sz w:val="16"/>
                <w:szCs w:val="16"/>
                <w:lang w:eastAsia="en-GB"/>
              </w:rPr>
              <w:t>[</w:t>
            </w:r>
            <w:hyperlink w:anchor="_ENREF_54" w:tooltip="Enders, 2005 #242" w:history="1">
              <w:r w:rsidR="00152ACF">
                <w:rPr>
                  <w:rFonts w:cs="Calibri"/>
                  <w:noProof/>
                  <w:kern w:val="28"/>
                  <w:sz w:val="16"/>
                  <w:szCs w:val="16"/>
                  <w:lang w:eastAsia="en-GB"/>
                </w:rPr>
                <w:t>54</w:t>
              </w:r>
            </w:hyperlink>
            <w:r w:rsidR="002F59AF">
              <w:rPr>
                <w:rFonts w:cs="Calibri"/>
                <w:noProof/>
                <w:kern w:val="28"/>
                <w:sz w:val="16"/>
                <w:szCs w:val="16"/>
                <w:lang w:eastAsia="en-GB"/>
              </w:rPr>
              <w:t>]</w:t>
            </w:r>
            <w:r w:rsidR="00BF65BC">
              <w:rPr>
                <w:rFonts w:cs="Calibri"/>
                <w:kern w:val="28"/>
                <w:sz w:val="16"/>
                <w:szCs w:val="16"/>
                <w:lang w:eastAsia="en-GB"/>
              </w:rPr>
              <w:fldChar w:fldCharType="end"/>
            </w:r>
          </w:p>
          <w:p w14:paraId="317AAC04" w14:textId="0196F821" w:rsidR="0094641F" w:rsidRPr="00D31E80" w:rsidRDefault="0094641F" w:rsidP="00901A9B">
            <w:pPr>
              <w:spacing w:after="0" w:line="256" w:lineRule="auto"/>
              <w:rPr>
                <w:rFonts w:cs="Calibri"/>
                <w:kern w:val="28"/>
                <w:sz w:val="16"/>
                <w:szCs w:val="16"/>
                <w:lang w:eastAsia="en-GB"/>
              </w:rPr>
            </w:pPr>
            <w:r w:rsidRPr="00D31E80">
              <w:rPr>
                <w:rFonts w:cs="Calibri"/>
                <w:kern w:val="28"/>
                <w:sz w:val="16"/>
                <w:szCs w:val="16"/>
                <w:lang w:eastAsia="en-GB"/>
              </w:rPr>
              <w:t>Hamkar</w:t>
            </w:r>
            <w:r w:rsidR="00BF65BC">
              <w:rPr>
                <w:rFonts w:cs="Calibri"/>
                <w:kern w:val="28"/>
                <w:sz w:val="16"/>
                <w:szCs w:val="16"/>
                <w:lang w:val="de-DE" w:eastAsia="en-GB"/>
              </w:rPr>
              <w:fldChar w:fldCharType="begin">
                <w:fldData xml:space="preserve">PEVuZE5vdGU+PENpdGU+PEF1dGhvcj5IYW1rYXI8L0F1dGhvcj48WWVhcj4yMDA2PC9ZZWFyPjxS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</w:fldData>
              </w:fldChar>
            </w:r>
            <w:r w:rsidR="002F59AF">
              <w:rPr>
                <w:rFonts w:cs="Calibri"/>
                <w:kern w:val="28"/>
                <w:sz w:val="16"/>
                <w:szCs w:val="16"/>
                <w:lang w:val="de-DE" w:eastAsia="en-GB"/>
              </w:rPr>
              <w:instrText xml:space="preserve"> ADDIN EN.CITE </w:instrText>
            </w:r>
            <w:r w:rsidR="002F59AF">
              <w:rPr>
                <w:rFonts w:cs="Calibri"/>
                <w:kern w:val="28"/>
                <w:sz w:val="16"/>
                <w:szCs w:val="16"/>
                <w:lang w:val="de-DE" w:eastAsia="en-GB"/>
              </w:rPr>
              <w:fldChar w:fldCharType="begin">
                <w:fldData xml:space="preserve">PEVuZE5vdGU+PENpdGU+PEF1dGhvcj5IYW1rYXI8L0F1dGhvcj48WWVhcj4yMDA2PC9ZZWFyPjxS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</w:fldData>
              </w:fldChar>
            </w:r>
            <w:r w:rsidR="002F59AF">
              <w:rPr>
                <w:rFonts w:cs="Calibri"/>
                <w:kern w:val="28"/>
                <w:sz w:val="16"/>
                <w:szCs w:val="16"/>
                <w:lang w:val="de-DE" w:eastAsia="en-GB"/>
              </w:rPr>
              <w:instrText xml:space="preserve"> ADDIN EN.CITE.DATA </w:instrText>
            </w:r>
            <w:r w:rsidR="002F59AF">
              <w:rPr>
                <w:rFonts w:cs="Calibri"/>
                <w:kern w:val="28"/>
                <w:sz w:val="16"/>
                <w:szCs w:val="16"/>
                <w:lang w:val="de-DE" w:eastAsia="en-GB"/>
              </w:rPr>
            </w:r>
            <w:r w:rsidR="002F59AF">
              <w:rPr>
                <w:rFonts w:cs="Calibri"/>
                <w:kern w:val="28"/>
                <w:sz w:val="16"/>
                <w:szCs w:val="16"/>
                <w:lang w:val="de-DE" w:eastAsia="en-GB"/>
              </w:rPr>
              <w:fldChar w:fldCharType="end"/>
            </w:r>
            <w:r w:rsidR="00BF65BC">
              <w:rPr>
                <w:rFonts w:cs="Calibri"/>
                <w:kern w:val="28"/>
                <w:sz w:val="16"/>
                <w:szCs w:val="16"/>
                <w:lang w:val="de-DE" w:eastAsia="en-GB"/>
              </w:rPr>
            </w:r>
            <w:r w:rsidR="00BF65BC">
              <w:rPr>
                <w:rFonts w:cs="Calibri"/>
                <w:kern w:val="28"/>
                <w:sz w:val="16"/>
                <w:szCs w:val="16"/>
                <w:lang w:val="de-DE" w:eastAsia="en-GB"/>
              </w:rPr>
              <w:fldChar w:fldCharType="separate"/>
            </w:r>
            <w:r w:rsidR="002F59AF">
              <w:rPr>
                <w:rFonts w:cs="Calibri"/>
                <w:noProof/>
                <w:kern w:val="28"/>
                <w:sz w:val="16"/>
                <w:szCs w:val="16"/>
                <w:lang w:val="de-DE" w:eastAsia="en-GB"/>
              </w:rPr>
              <w:t>[</w:t>
            </w:r>
            <w:hyperlink w:anchor="_ENREF_20" w:tooltip="Hamkar, 2006 #328" w:history="1">
              <w:r w:rsidR="00152ACF">
                <w:rPr>
                  <w:rFonts w:cs="Calibri"/>
                  <w:noProof/>
                  <w:kern w:val="28"/>
                  <w:sz w:val="16"/>
                  <w:szCs w:val="16"/>
                  <w:lang w:val="de-DE" w:eastAsia="en-GB"/>
                </w:rPr>
                <w:t>20</w:t>
              </w:r>
            </w:hyperlink>
            <w:r w:rsidR="002F59AF">
              <w:rPr>
                <w:rFonts w:cs="Calibri"/>
                <w:noProof/>
                <w:kern w:val="28"/>
                <w:sz w:val="16"/>
                <w:szCs w:val="16"/>
                <w:lang w:val="de-DE" w:eastAsia="en-GB"/>
              </w:rPr>
              <w:t>]</w:t>
            </w:r>
            <w:r w:rsidR="00BF65BC">
              <w:rPr>
                <w:rFonts w:cs="Calibri"/>
                <w:kern w:val="28"/>
                <w:sz w:val="16"/>
                <w:szCs w:val="16"/>
                <w:lang w:val="de-DE" w:eastAsia="en-GB"/>
              </w:rPr>
              <w:fldChar w:fldCharType="end"/>
            </w:r>
          </w:p>
          <w:p w14:paraId="003CFCD9" w14:textId="5A013EF7" w:rsidR="008F4F61" w:rsidRDefault="003D7508" w:rsidP="006601A7">
            <w:pPr>
              <w:spacing w:after="0" w:line="256" w:lineRule="auto"/>
              <w:rPr>
                <w:rFonts w:cs="Calibri"/>
                <w:kern w:val="28"/>
                <w:sz w:val="16"/>
                <w:szCs w:val="16"/>
                <w:lang w:val="en-US" w:eastAsia="en-GB"/>
              </w:rPr>
            </w:pPr>
            <w:r>
              <w:rPr>
                <w:rFonts w:cs="Calibri"/>
                <w:kern w:val="28"/>
                <w:sz w:val="16"/>
                <w:szCs w:val="16"/>
                <w:lang w:val="en-US" w:eastAsia="en-GB"/>
              </w:rPr>
              <w:t>Lina</w:t>
            </w:r>
            <w:r w:rsidR="00BF65BC">
              <w:rPr>
                <w:rFonts w:cs="Calibri"/>
                <w:kern w:val="28"/>
                <w:sz w:val="16"/>
                <w:szCs w:val="16"/>
                <w:lang w:val="en-US" w:eastAsia="en-GB"/>
              </w:rPr>
              <w:fldChar w:fldCharType="begin"/>
            </w:r>
            <w:r w:rsidR="002F59AF">
              <w:rPr>
                <w:rFonts w:cs="Calibri"/>
                <w:kern w:val="28"/>
                <w:sz w:val="16"/>
                <w:szCs w:val="16"/>
                <w:lang w:val="en-US" w:eastAsia="en-GB"/>
              </w:rPr>
              <w:instrText xml:space="preserve"> ADDIN EN.CITE &lt;EndNote&gt;&lt;Cite&gt;&lt;Author&gt;Lina&lt;/Author&gt;&lt;Year&gt;2008&lt;/Year&gt;&lt;RecNum&gt;1195&lt;/RecNum&gt;&lt;DisplayText&gt;[26]&lt;/DisplayText&gt;&lt;record&gt;&lt;rec-number&gt;1195&lt;/rec-number&gt;&lt;foreign-keys&gt;&lt;key app="EN" db-id="pzrr2wwec92vr1e5s2e5wx2twzax9tzvt5zt" timestamp="1538131485"&gt;1195&lt;/key&gt;&lt;/foreign-keys&gt;&lt;ref-type name="Journal Article"&gt;17&lt;/ref-type&gt;&lt;contributors&gt;&lt;authors&gt;&lt;author&gt;Lina, Morón Duarte&lt;/author&gt;&lt;author&gt;María Teresa, Espitia&lt;/author&gt;&lt;/authors&gt;&lt;/contributors&gt;&lt;titles&gt;&lt;title&gt;Seguimiento al estado serológico de mujeres embarazadas que recibieron inadvertidamente la vacuna antirrubeólica, Bogotá, Colombia, 2005-2006&lt;/title&gt;&lt;secondary-title&gt;Investig. Andina&lt;/secondary-title&gt;&lt;/titles&gt;&lt;periodical&gt;&lt;full-title&gt;Investig. Andina&lt;/full-title&gt;&lt;/periodical&gt;&lt;pages&gt;77-84&lt;/pages&gt;&lt;volume&gt;10&lt;/volume&gt;&lt;number&gt;17&lt;/number&gt;&lt;keywords&gt;&lt;keyword&gt;Epidemiological Monitoring/standards&lt;/keyword&gt;&lt;keyword&gt;Rubella virus/growth &amp;amp; development&lt;/keyword&gt;&lt;keyword&gt;Vaccination/nursing&lt;/keyword&gt;&lt;keyword&gt;Pregnancy&lt;/keyword&gt;&lt;/keywords&gt;&lt;dates&gt;&lt;year&gt;2008&lt;/year&gt;&lt;pub-dates&gt;&lt;date&gt;09&lt;/date&gt;&lt;/pub-dates&gt;&lt;/dates&gt;&lt;isbn&gt;0124-8146&lt;/isbn&gt;&lt;urls&gt;&lt;related-urls&gt;&lt;url&gt;es&lt;/url&gt;&lt;/related-urls&gt;&lt;/urls&gt;&lt;/record&gt;&lt;/Cite&gt;&lt;/EndNote&gt;</w:instrText>
            </w:r>
            <w:r w:rsidR="00BF65BC">
              <w:rPr>
                <w:rFonts w:cs="Calibri"/>
                <w:kern w:val="28"/>
                <w:sz w:val="16"/>
                <w:szCs w:val="16"/>
                <w:lang w:val="en-US" w:eastAsia="en-GB"/>
              </w:rPr>
              <w:fldChar w:fldCharType="separate"/>
            </w:r>
            <w:r w:rsidR="002F59AF">
              <w:rPr>
                <w:rFonts w:cs="Calibri"/>
                <w:noProof/>
                <w:kern w:val="28"/>
                <w:sz w:val="16"/>
                <w:szCs w:val="16"/>
                <w:lang w:val="en-US" w:eastAsia="en-GB"/>
              </w:rPr>
              <w:t>[</w:t>
            </w:r>
            <w:hyperlink w:anchor="_ENREF_26" w:tooltip="Lina, 2008 #1195" w:history="1">
              <w:r w:rsidR="00152ACF">
                <w:rPr>
                  <w:rFonts w:cs="Calibri"/>
                  <w:noProof/>
                  <w:kern w:val="28"/>
                  <w:sz w:val="16"/>
                  <w:szCs w:val="16"/>
                  <w:lang w:val="en-US" w:eastAsia="en-GB"/>
                </w:rPr>
                <w:t>26</w:t>
              </w:r>
            </w:hyperlink>
            <w:r w:rsidR="002F59AF">
              <w:rPr>
                <w:rFonts w:cs="Calibri"/>
                <w:noProof/>
                <w:kern w:val="28"/>
                <w:sz w:val="16"/>
                <w:szCs w:val="16"/>
                <w:lang w:val="en-US" w:eastAsia="en-GB"/>
              </w:rPr>
              <w:t>]</w:t>
            </w:r>
            <w:r w:rsidR="00BF65BC">
              <w:rPr>
                <w:rFonts w:cs="Calibri"/>
                <w:kern w:val="28"/>
                <w:sz w:val="16"/>
                <w:szCs w:val="16"/>
                <w:lang w:val="en-US" w:eastAsia="en-GB"/>
              </w:rPr>
              <w:fldChar w:fldCharType="end"/>
            </w:r>
          </w:p>
          <w:p w14:paraId="4A25E27B" w14:textId="0E03753C" w:rsidR="0094641F" w:rsidRPr="005136E8" w:rsidRDefault="0094641F" w:rsidP="006601A7">
            <w:pPr>
              <w:spacing w:after="0" w:line="256" w:lineRule="auto"/>
              <w:rPr>
                <w:rFonts w:cs="Calibri"/>
                <w:kern w:val="28"/>
                <w:sz w:val="16"/>
                <w:szCs w:val="16"/>
                <w:lang w:val="en-US" w:eastAsia="en-GB"/>
              </w:rPr>
            </w:pPr>
            <w:r w:rsidRPr="005136E8">
              <w:rPr>
                <w:rFonts w:cs="Calibri"/>
                <w:kern w:val="28"/>
                <w:sz w:val="16"/>
                <w:szCs w:val="16"/>
                <w:lang w:val="en-US" w:eastAsia="en-GB"/>
              </w:rPr>
              <w:t>Castillo- Solorzano</w:t>
            </w:r>
            <w:r w:rsidR="00BF65BC">
              <w:rPr>
                <w:rFonts w:cs="Calibri"/>
                <w:kern w:val="28"/>
                <w:sz w:val="16"/>
                <w:szCs w:val="16"/>
                <w:lang w:val="en-US" w:eastAsia="en-GB"/>
              </w:rPr>
              <w:fldChar w:fldCharType="begin">
                <w:fldData xml:space="preserve">PEVuZE5vdGU+PENpdGU+PEF1dGhvcj5DYXN0aWxsby1Tb2xvcnphbm88L0F1dGhvcj48WWVhcj4y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</w:fldData>
              </w:fldChar>
            </w:r>
            <w:r w:rsidR="002F59AF">
              <w:rPr>
                <w:rFonts w:cs="Calibri"/>
                <w:kern w:val="28"/>
                <w:sz w:val="16"/>
                <w:szCs w:val="16"/>
                <w:lang w:val="en-US" w:eastAsia="en-GB"/>
              </w:rPr>
              <w:instrText xml:space="preserve"> ADDIN EN.CITE </w:instrText>
            </w:r>
            <w:r w:rsidR="002F59AF">
              <w:rPr>
                <w:rFonts w:cs="Calibri"/>
                <w:kern w:val="28"/>
                <w:sz w:val="16"/>
                <w:szCs w:val="16"/>
                <w:lang w:val="en-US" w:eastAsia="en-GB"/>
              </w:rPr>
              <w:fldChar w:fldCharType="begin">
                <w:fldData xml:space="preserve">PEVuZE5vdGU+PENpdGU+PEF1dGhvcj5DYXN0aWxsby1Tb2xvcnphbm88L0F1dGhvcj48WWVhcj4y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</w:fldData>
              </w:fldChar>
            </w:r>
            <w:r w:rsidR="002F59AF">
              <w:rPr>
                <w:rFonts w:cs="Calibri"/>
                <w:kern w:val="28"/>
                <w:sz w:val="16"/>
                <w:szCs w:val="16"/>
                <w:lang w:val="en-US" w:eastAsia="en-GB"/>
              </w:rPr>
              <w:instrText xml:space="preserve"> ADDIN EN.CITE.DATA </w:instrText>
            </w:r>
            <w:r w:rsidR="002F59AF">
              <w:rPr>
                <w:rFonts w:cs="Calibri"/>
                <w:kern w:val="28"/>
                <w:sz w:val="16"/>
                <w:szCs w:val="16"/>
                <w:lang w:val="en-US" w:eastAsia="en-GB"/>
              </w:rPr>
            </w:r>
            <w:r w:rsidR="002F59AF">
              <w:rPr>
                <w:rFonts w:cs="Calibri"/>
                <w:kern w:val="28"/>
                <w:sz w:val="16"/>
                <w:szCs w:val="16"/>
                <w:lang w:val="en-US" w:eastAsia="en-GB"/>
              </w:rPr>
              <w:fldChar w:fldCharType="end"/>
            </w:r>
            <w:r w:rsidR="00BF65BC">
              <w:rPr>
                <w:rFonts w:cs="Calibri"/>
                <w:kern w:val="28"/>
                <w:sz w:val="16"/>
                <w:szCs w:val="16"/>
                <w:lang w:val="en-US" w:eastAsia="en-GB"/>
              </w:rPr>
            </w:r>
            <w:r w:rsidR="00BF65BC">
              <w:rPr>
                <w:rFonts w:cs="Calibri"/>
                <w:kern w:val="28"/>
                <w:sz w:val="16"/>
                <w:szCs w:val="16"/>
                <w:lang w:val="en-US" w:eastAsia="en-GB"/>
              </w:rPr>
              <w:fldChar w:fldCharType="separate"/>
            </w:r>
            <w:r w:rsidR="002F59AF">
              <w:rPr>
                <w:rFonts w:cs="Calibri"/>
                <w:noProof/>
                <w:kern w:val="28"/>
                <w:sz w:val="16"/>
                <w:szCs w:val="16"/>
                <w:lang w:val="en-US" w:eastAsia="en-GB"/>
              </w:rPr>
              <w:t>[</w:t>
            </w:r>
            <w:hyperlink w:anchor="_ENREF_23" w:tooltip="Castillo-Solorzano, 2011 #154" w:history="1">
              <w:r w:rsidR="00152ACF">
                <w:rPr>
                  <w:rFonts w:cs="Calibri"/>
                  <w:noProof/>
                  <w:kern w:val="28"/>
                  <w:sz w:val="16"/>
                  <w:szCs w:val="16"/>
                  <w:lang w:val="en-US" w:eastAsia="en-GB"/>
                </w:rPr>
                <w:t>23</w:t>
              </w:r>
            </w:hyperlink>
            <w:r w:rsidR="002F59AF">
              <w:rPr>
                <w:rFonts w:cs="Calibri"/>
                <w:noProof/>
                <w:kern w:val="28"/>
                <w:sz w:val="16"/>
                <w:szCs w:val="16"/>
                <w:lang w:val="en-US" w:eastAsia="en-GB"/>
              </w:rPr>
              <w:t>]</w:t>
            </w:r>
            <w:r w:rsidR="00BF65BC">
              <w:rPr>
                <w:rFonts w:cs="Calibri"/>
                <w:kern w:val="28"/>
                <w:sz w:val="16"/>
                <w:szCs w:val="16"/>
                <w:lang w:val="en-US" w:eastAsia="en-GB"/>
              </w:rPr>
              <w:fldChar w:fldCharType="end"/>
            </w:r>
            <w:r>
              <w:rPr>
                <w:rFonts w:cs="Calibri"/>
                <w:kern w:val="28"/>
                <w:sz w:val="16"/>
                <w:szCs w:val="16"/>
                <w:lang w:val="en-US" w:eastAsia="en-GB"/>
              </w:rPr>
              <w:t>*</w:t>
            </w:r>
          </w:p>
          <w:p w14:paraId="372A442F" w14:textId="044AA05F" w:rsidR="008A48EA" w:rsidRDefault="00F11548" w:rsidP="0083635C">
            <w:pPr>
              <w:spacing w:after="0" w:line="256" w:lineRule="auto"/>
              <w:rPr>
                <w:rFonts w:cs="Calibri"/>
                <w:kern w:val="28"/>
                <w:sz w:val="16"/>
                <w:szCs w:val="16"/>
                <w:lang w:eastAsia="en-GB"/>
              </w:rPr>
            </w:pPr>
            <w:r>
              <w:rPr>
                <w:rFonts w:cs="Calibri"/>
                <w:kern w:val="28"/>
                <w:sz w:val="16"/>
                <w:szCs w:val="16"/>
                <w:lang w:eastAsia="en-GB"/>
              </w:rPr>
              <w:t>Reyna</w:t>
            </w:r>
            <w:r w:rsidR="00BF65BC">
              <w:rPr>
                <w:rFonts w:cs="Calibri"/>
                <w:kern w:val="28"/>
                <w:sz w:val="16"/>
                <w:szCs w:val="16"/>
                <w:lang w:eastAsia="en-GB"/>
              </w:rPr>
              <w:fldChar w:fldCharType="begin"/>
            </w:r>
            <w:r w:rsidR="002F59AF">
              <w:rPr>
                <w:rFonts w:cs="Calibri"/>
                <w:kern w:val="28"/>
                <w:sz w:val="16"/>
                <w:szCs w:val="16"/>
                <w:lang w:eastAsia="en-GB"/>
              </w:rPr>
              <w:instrText xml:space="preserve"> ADDIN EN.CITE &lt;EndNote&gt;&lt;Cite&gt;&lt;Author&gt;Reyna J&lt;/Author&gt;&lt;Year&gt;2011&lt;/Year&gt;&lt;RecNum&gt;1623&lt;/RecNum&gt;&lt;DisplayText&gt;[27]&lt;/DisplayText&gt;&lt;record&gt;&lt;rec-number&gt;1623&lt;/rec-number&gt;&lt;foreign-keys&gt;&lt;key app="EN" db-id="pzrr2wwec92vr1e5s2e5wx2twzax9tzvt5zt" timestamp="1554480875"&gt;1623&lt;/key&gt;&lt;/foreign-keys&gt;&lt;ref-type name="Journal Article"&gt;17&lt;/ref-type&gt;&lt;contributors&gt;&lt;authors&gt;&lt;author&gt;Reyna J, Herbas I, Gomez M, Vidal P, Cruz P, Puente A, Richardson V.&lt;/author&gt;&lt;/authors&gt;&lt;/contributors&gt;&lt;titles&gt;&lt;title&gt;Perinatal outcome of inadvertent immunization with the measles-rubella vaccine in pregnant Mexican women during the campaign for the eradication of congenital rubella in 2008&lt;/title&gt;&lt;secondary-title&gt;World Journal of Vaccines&lt;/secondary-title&gt;&lt;/titles&gt;&lt;periodical&gt;&lt;full-title&gt;World Journal of Vaccines&lt;/full-title&gt;&lt;/periodical&gt;&lt;pages&gt;1-4&lt;/pages&gt;&lt;volume&gt;1&lt;/volume&gt;&lt;dates&gt;&lt;year&gt;2011&lt;/year&gt;&lt;/dates&gt;&lt;urls&gt;&lt;/urls&gt;&lt;/record&gt;&lt;/Cite&gt;&lt;/EndNote&gt;</w:instrText>
            </w:r>
            <w:r w:rsidR="00BF65BC">
              <w:rPr>
                <w:rFonts w:cs="Calibri"/>
                <w:kern w:val="28"/>
                <w:sz w:val="16"/>
                <w:szCs w:val="16"/>
                <w:lang w:eastAsia="en-GB"/>
              </w:rPr>
              <w:fldChar w:fldCharType="separate"/>
            </w:r>
            <w:r w:rsidR="002F59AF">
              <w:rPr>
                <w:rFonts w:cs="Calibri"/>
                <w:noProof/>
                <w:kern w:val="28"/>
                <w:sz w:val="16"/>
                <w:szCs w:val="16"/>
                <w:lang w:eastAsia="en-GB"/>
              </w:rPr>
              <w:t>[</w:t>
            </w:r>
            <w:hyperlink w:anchor="_ENREF_27" w:tooltip="Reyna J, 2011 #1623" w:history="1">
              <w:r w:rsidR="00152ACF">
                <w:rPr>
                  <w:rFonts w:cs="Calibri"/>
                  <w:noProof/>
                  <w:kern w:val="28"/>
                  <w:sz w:val="16"/>
                  <w:szCs w:val="16"/>
                  <w:lang w:eastAsia="en-GB"/>
                </w:rPr>
                <w:t>27</w:t>
              </w:r>
            </w:hyperlink>
            <w:r w:rsidR="002F59AF">
              <w:rPr>
                <w:rFonts w:cs="Calibri"/>
                <w:noProof/>
                <w:kern w:val="28"/>
                <w:sz w:val="16"/>
                <w:szCs w:val="16"/>
                <w:lang w:eastAsia="en-GB"/>
              </w:rPr>
              <w:t>]</w:t>
            </w:r>
            <w:r w:rsidR="00BF65BC">
              <w:rPr>
                <w:rFonts w:cs="Calibri"/>
                <w:kern w:val="28"/>
                <w:sz w:val="16"/>
                <w:szCs w:val="16"/>
                <w:lang w:eastAsia="en-GB"/>
              </w:rPr>
              <w:fldChar w:fldCharType="end"/>
            </w:r>
            <w:r>
              <w:rPr>
                <w:rFonts w:cs="Calibri"/>
                <w:kern w:val="28"/>
                <w:sz w:val="16"/>
                <w:szCs w:val="16"/>
                <w:lang w:eastAsia="en-GB"/>
              </w:rPr>
              <w:t xml:space="preserve"> </w:t>
            </w:r>
          </w:p>
          <w:p w14:paraId="6B868581" w14:textId="77777777" w:rsidR="008A48EA" w:rsidRDefault="008A48EA" w:rsidP="0083635C">
            <w:pPr>
              <w:spacing w:after="0" w:line="256" w:lineRule="auto"/>
              <w:rPr>
                <w:rFonts w:cs="Calibri"/>
                <w:kern w:val="28"/>
                <w:sz w:val="16"/>
                <w:szCs w:val="16"/>
                <w:lang w:eastAsia="en-GB"/>
              </w:rPr>
            </w:pPr>
          </w:p>
          <w:p w14:paraId="22BC9C2D" w14:textId="77777777" w:rsidR="008A48EA" w:rsidRDefault="008A48EA" w:rsidP="0083635C">
            <w:pPr>
              <w:spacing w:after="0" w:line="256" w:lineRule="auto"/>
              <w:rPr>
                <w:rFonts w:cs="Calibri"/>
                <w:kern w:val="28"/>
                <w:sz w:val="16"/>
                <w:szCs w:val="16"/>
                <w:lang w:eastAsia="en-GB"/>
              </w:rPr>
            </w:pPr>
            <w:r>
              <w:rPr>
                <w:rFonts w:cs="Calibri"/>
                <w:kern w:val="28"/>
                <w:sz w:val="16"/>
                <w:szCs w:val="16"/>
                <w:lang w:eastAsia="en-GB"/>
              </w:rPr>
              <w:t>Total</w:t>
            </w:r>
          </w:p>
          <w:p w14:paraId="66341275" w14:textId="335AD71B" w:rsidR="0094641F" w:rsidRPr="00D31E80" w:rsidRDefault="008A48EA" w:rsidP="008A48EA">
            <w:pPr>
              <w:spacing w:after="0" w:line="256" w:lineRule="auto"/>
              <w:rPr>
                <w:rFonts w:cs="Calibri"/>
                <w:kern w:val="28"/>
                <w:sz w:val="16"/>
                <w:szCs w:val="16"/>
                <w:lang w:eastAsia="en-GB"/>
              </w:rPr>
            </w:pPr>
            <w:r>
              <w:rPr>
                <w:rFonts w:cs="Calibri"/>
                <w:kern w:val="28"/>
                <w:sz w:val="16"/>
                <w:szCs w:val="16"/>
                <w:lang w:eastAsia="en-GB"/>
              </w:rPr>
              <w:t>Total RA27/3</w:t>
            </w:r>
          </w:p>
        </w:tc>
        <w:tc>
          <w:tcPr>
            <w:tcW w:w="541" w:type="dxa"/>
            <w:tcBorders>
              <w:top w:val="single" w:sz="12" w:space="0" w:color="auto"/>
              <w:left w:val="single" w:sz="4" w:space="0" w:color="auto"/>
              <w:bottom w:val="single" w:sz="12" w:space="0" w:color="auto"/>
              <w:right w:val="single" w:sz="4" w:space="0" w:color="auto"/>
            </w:tcBorders>
          </w:tcPr>
          <w:p w14:paraId="76B4ED64" w14:textId="77777777" w:rsidR="0094641F" w:rsidRPr="005136E8" w:rsidRDefault="0094641F" w:rsidP="005136E8">
            <w:pPr>
              <w:spacing w:after="0" w:line="256" w:lineRule="auto"/>
              <w:rPr>
                <w:rFonts w:cs="Calibri"/>
                <w:kern w:val="28"/>
                <w:sz w:val="16"/>
                <w:szCs w:val="16"/>
                <w:lang w:val="de-DE" w:eastAsia="en-GB"/>
              </w:rPr>
            </w:pPr>
            <w:r w:rsidRPr="005136E8">
              <w:rPr>
                <w:rFonts w:cs="Calibri"/>
                <w:kern w:val="28"/>
                <w:sz w:val="16"/>
                <w:szCs w:val="16"/>
                <w:lang w:val="de-DE" w:eastAsia="en-GB"/>
              </w:rPr>
              <w:t>1983</w:t>
            </w:r>
          </w:p>
          <w:p w14:paraId="1603FBD5" w14:textId="77777777" w:rsidR="0094641F" w:rsidRPr="005136E8" w:rsidRDefault="0094641F" w:rsidP="0083635C">
            <w:pPr>
              <w:spacing w:after="0" w:line="256" w:lineRule="auto"/>
              <w:rPr>
                <w:rFonts w:cs="Calibri"/>
                <w:kern w:val="28"/>
                <w:sz w:val="16"/>
                <w:szCs w:val="16"/>
                <w:lang w:val="de-DE" w:eastAsia="en-GB"/>
              </w:rPr>
            </w:pPr>
            <w:r w:rsidRPr="005136E8">
              <w:rPr>
                <w:rFonts w:cs="Calibri"/>
                <w:kern w:val="28"/>
                <w:sz w:val="16"/>
                <w:szCs w:val="16"/>
                <w:lang w:val="de-DE" w:eastAsia="en-GB"/>
              </w:rPr>
              <w:t>1985</w:t>
            </w:r>
          </w:p>
          <w:p w14:paraId="31E0E070" w14:textId="77777777" w:rsidR="0094641F" w:rsidRPr="005136E8" w:rsidRDefault="0094641F" w:rsidP="0083635C">
            <w:pPr>
              <w:spacing w:after="0" w:line="256" w:lineRule="auto"/>
              <w:rPr>
                <w:rFonts w:cs="Calibri"/>
                <w:kern w:val="28"/>
                <w:sz w:val="16"/>
                <w:szCs w:val="16"/>
                <w:lang w:val="de-DE" w:eastAsia="en-GB"/>
              </w:rPr>
            </w:pPr>
            <w:r w:rsidRPr="005136E8">
              <w:rPr>
                <w:rFonts w:cs="Calibri"/>
                <w:kern w:val="28"/>
                <w:sz w:val="16"/>
                <w:szCs w:val="16"/>
                <w:lang w:val="de-DE" w:eastAsia="en-GB"/>
              </w:rPr>
              <w:t>1989</w:t>
            </w:r>
          </w:p>
          <w:p w14:paraId="1B0EFC29" w14:textId="77777777" w:rsidR="0094641F" w:rsidRPr="005136E8" w:rsidRDefault="0094641F" w:rsidP="0083635C">
            <w:pPr>
              <w:spacing w:after="0" w:line="256" w:lineRule="auto"/>
              <w:rPr>
                <w:rFonts w:cs="Calibri"/>
                <w:kern w:val="28"/>
                <w:sz w:val="16"/>
                <w:szCs w:val="16"/>
                <w:lang w:val="de-DE" w:eastAsia="en-GB"/>
              </w:rPr>
            </w:pPr>
            <w:r w:rsidRPr="005136E8">
              <w:rPr>
                <w:rFonts w:cs="Calibri"/>
                <w:kern w:val="28"/>
                <w:sz w:val="16"/>
                <w:szCs w:val="16"/>
                <w:lang w:val="de-DE" w:eastAsia="en-GB"/>
              </w:rPr>
              <w:t>2001</w:t>
            </w:r>
          </w:p>
          <w:p w14:paraId="28EC71B6" w14:textId="77777777" w:rsidR="0094641F" w:rsidRDefault="0094641F" w:rsidP="00901A9B">
            <w:pPr>
              <w:spacing w:after="0" w:line="256" w:lineRule="auto"/>
              <w:rPr>
                <w:rFonts w:cs="Calibri"/>
                <w:kern w:val="28"/>
                <w:sz w:val="16"/>
                <w:szCs w:val="16"/>
                <w:lang w:val="de-DE" w:eastAsia="en-GB"/>
              </w:rPr>
            </w:pPr>
            <w:r w:rsidRPr="005136E8">
              <w:rPr>
                <w:rFonts w:cs="Calibri"/>
                <w:kern w:val="28"/>
                <w:sz w:val="16"/>
                <w:szCs w:val="16"/>
                <w:lang w:val="de-DE" w:eastAsia="en-GB"/>
              </w:rPr>
              <w:t>2005</w:t>
            </w:r>
          </w:p>
          <w:p w14:paraId="11D30B2B" w14:textId="77777777" w:rsidR="0094641F" w:rsidRPr="005136E8" w:rsidRDefault="0094641F" w:rsidP="0083635C">
            <w:pPr>
              <w:spacing w:after="0" w:line="256" w:lineRule="auto"/>
              <w:rPr>
                <w:rFonts w:cs="Calibri"/>
                <w:kern w:val="28"/>
                <w:sz w:val="16"/>
                <w:szCs w:val="16"/>
                <w:lang w:val="de-DE" w:eastAsia="en-GB"/>
              </w:rPr>
            </w:pPr>
            <w:r w:rsidRPr="005136E8">
              <w:rPr>
                <w:rFonts w:cs="Calibri"/>
                <w:kern w:val="28"/>
                <w:sz w:val="16"/>
                <w:szCs w:val="16"/>
                <w:lang w:val="de-DE" w:eastAsia="en-GB"/>
              </w:rPr>
              <w:t>2006</w:t>
            </w:r>
          </w:p>
          <w:p w14:paraId="696AEBE4" w14:textId="4C90D5E2" w:rsidR="008F4F61" w:rsidRDefault="003D7508" w:rsidP="0083635C">
            <w:pPr>
              <w:spacing w:after="0" w:line="256" w:lineRule="auto"/>
              <w:rPr>
                <w:rFonts w:cs="Calibri"/>
                <w:kern w:val="28"/>
                <w:sz w:val="16"/>
                <w:szCs w:val="16"/>
                <w:lang w:val="de-DE" w:eastAsia="en-GB"/>
              </w:rPr>
            </w:pPr>
            <w:r>
              <w:rPr>
                <w:rFonts w:cs="Calibri"/>
                <w:kern w:val="28"/>
                <w:sz w:val="16"/>
                <w:szCs w:val="16"/>
                <w:lang w:val="de-DE" w:eastAsia="en-GB"/>
              </w:rPr>
              <w:t>2008</w:t>
            </w:r>
          </w:p>
          <w:p w14:paraId="68601F00" w14:textId="3EBCBB51" w:rsidR="0094641F" w:rsidRPr="005136E8" w:rsidRDefault="0094641F" w:rsidP="0083635C">
            <w:pPr>
              <w:spacing w:after="0" w:line="256" w:lineRule="auto"/>
              <w:rPr>
                <w:rFonts w:cs="Calibri"/>
                <w:kern w:val="28"/>
                <w:sz w:val="16"/>
                <w:szCs w:val="16"/>
                <w:lang w:val="de-DE" w:eastAsia="en-GB"/>
              </w:rPr>
            </w:pPr>
            <w:r w:rsidRPr="005136E8">
              <w:rPr>
                <w:rFonts w:cs="Calibri"/>
                <w:kern w:val="28"/>
                <w:sz w:val="16"/>
                <w:szCs w:val="16"/>
                <w:lang w:val="de-DE" w:eastAsia="en-GB"/>
              </w:rPr>
              <w:t>2011</w:t>
            </w:r>
          </w:p>
          <w:p w14:paraId="4A922D8C" w14:textId="77777777" w:rsidR="0094641F" w:rsidRDefault="0094641F" w:rsidP="005136E8">
            <w:pPr>
              <w:spacing w:after="0" w:line="256" w:lineRule="auto"/>
              <w:rPr>
                <w:rFonts w:cs="Calibri"/>
                <w:kern w:val="28"/>
                <w:sz w:val="16"/>
                <w:szCs w:val="16"/>
                <w:lang w:val="de-DE" w:eastAsia="en-GB"/>
              </w:rPr>
            </w:pPr>
          </w:p>
          <w:p w14:paraId="64EA38F0" w14:textId="2ADB0859" w:rsidR="0094641F" w:rsidRPr="005136E8" w:rsidRDefault="00F11548" w:rsidP="0083635C">
            <w:pPr>
              <w:spacing w:after="0" w:line="256" w:lineRule="auto"/>
              <w:rPr>
                <w:rFonts w:cs="Calibri"/>
                <w:kern w:val="28"/>
                <w:sz w:val="16"/>
                <w:szCs w:val="16"/>
                <w:lang w:val="de-DE" w:eastAsia="en-GB"/>
              </w:rPr>
            </w:pPr>
            <w:r>
              <w:rPr>
                <w:rFonts w:cs="Calibri"/>
                <w:kern w:val="28"/>
                <w:sz w:val="16"/>
                <w:szCs w:val="16"/>
                <w:lang w:val="de-DE" w:eastAsia="en-GB"/>
              </w:rPr>
              <w:t>20</w:t>
            </w:r>
            <w:r w:rsidR="00356A4B">
              <w:rPr>
                <w:rFonts w:cs="Calibri"/>
                <w:kern w:val="28"/>
                <w:sz w:val="16"/>
                <w:szCs w:val="16"/>
                <w:lang w:val="de-DE" w:eastAsia="en-GB"/>
              </w:rPr>
              <w:t>11</w:t>
            </w:r>
          </w:p>
        </w:tc>
        <w:tc>
          <w:tcPr>
            <w:tcW w:w="1612" w:type="dxa"/>
            <w:tcBorders>
              <w:top w:val="single" w:sz="12" w:space="0" w:color="auto"/>
              <w:left w:val="single" w:sz="4" w:space="0" w:color="auto"/>
              <w:bottom w:val="single" w:sz="12" w:space="0" w:color="auto"/>
              <w:right w:val="single" w:sz="4" w:space="0" w:color="auto"/>
            </w:tcBorders>
            <w:hideMark/>
          </w:tcPr>
          <w:p w14:paraId="08972A4E" w14:textId="77777777" w:rsidR="0094641F" w:rsidRDefault="0094641F" w:rsidP="008B2AF5">
            <w:pPr>
              <w:keepNext/>
              <w:keepLines/>
              <w:spacing w:after="0" w:line="256" w:lineRule="auto"/>
              <w:outlineLvl w:val="1"/>
              <w:rPr>
                <w:rFonts w:cs="Calibri"/>
                <w:kern w:val="28"/>
                <w:sz w:val="16"/>
                <w:szCs w:val="16"/>
                <w:lang w:eastAsia="en-GB"/>
              </w:rPr>
            </w:pPr>
            <w:r w:rsidRPr="0057503B">
              <w:rPr>
                <w:rFonts w:cs="Calibri"/>
                <w:kern w:val="28"/>
                <w:sz w:val="16"/>
                <w:szCs w:val="16"/>
                <w:lang w:eastAsia="en-GB"/>
              </w:rPr>
              <w:t>Cendehill or HPV-77</w:t>
            </w:r>
          </w:p>
          <w:p w14:paraId="2A3EA105" w14:textId="77777777" w:rsidR="002A65E8" w:rsidRPr="005136E8" w:rsidRDefault="002A65E8" w:rsidP="002A65E8">
            <w:pPr>
              <w:keepNext/>
              <w:keepLines/>
              <w:spacing w:after="0" w:line="256" w:lineRule="auto"/>
              <w:outlineLvl w:val="1"/>
              <w:rPr>
                <w:rFonts w:cs="Calibri"/>
                <w:kern w:val="28"/>
                <w:sz w:val="16"/>
                <w:szCs w:val="16"/>
                <w:lang w:eastAsia="en-GB"/>
              </w:rPr>
            </w:pPr>
            <w:r w:rsidRPr="0057503B">
              <w:rPr>
                <w:rFonts w:cs="Calibri"/>
                <w:kern w:val="28"/>
                <w:sz w:val="16"/>
                <w:szCs w:val="16"/>
                <w:lang w:eastAsia="en-GB"/>
              </w:rPr>
              <w:t>Cendehill, RA 27/3</w:t>
            </w:r>
          </w:p>
          <w:p w14:paraId="3FB3F683" w14:textId="77777777" w:rsidR="0094641F" w:rsidRPr="005136E8" w:rsidRDefault="0094641F" w:rsidP="008B2AF5">
            <w:pPr>
              <w:keepNext/>
              <w:keepLines/>
              <w:spacing w:after="0" w:line="256" w:lineRule="auto"/>
              <w:outlineLvl w:val="1"/>
              <w:rPr>
                <w:rFonts w:cs="Calibri"/>
                <w:kern w:val="28"/>
                <w:sz w:val="16"/>
                <w:szCs w:val="16"/>
                <w:lang w:eastAsia="en-GB"/>
              </w:rPr>
            </w:pPr>
            <w:r w:rsidRPr="0057503B">
              <w:rPr>
                <w:rFonts w:cs="Calibri"/>
                <w:kern w:val="28"/>
                <w:sz w:val="16"/>
                <w:szCs w:val="16"/>
                <w:lang w:eastAsia="en-GB"/>
              </w:rPr>
              <w:t xml:space="preserve">RA27/3 </w:t>
            </w:r>
          </w:p>
          <w:p w14:paraId="7604D42E" w14:textId="77777777" w:rsidR="002A65E8" w:rsidRPr="005136E8" w:rsidRDefault="002A65E8" w:rsidP="002A65E8">
            <w:pPr>
              <w:keepNext/>
              <w:keepLines/>
              <w:spacing w:after="0" w:line="256" w:lineRule="auto"/>
              <w:outlineLvl w:val="1"/>
              <w:rPr>
                <w:rFonts w:cs="Calibri"/>
                <w:kern w:val="28"/>
                <w:sz w:val="16"/>
                <w:szCs w:val="16"/>
                <w:lang w:eastAsia="en-GB"/>
              </w:rPr>
            </w:pPr>
            <w:r w:rsidRPr="0057503B">
              <w:rPr>
                <w:rFonts w:cs="Calibri"/>
                <w:kern w:val="28"/>
                <w:sz w:val="16"/>
                <w:szCs w:val="16"/>
                <w:lang w:eastAsia="en-GB"/>
              </w:rPr>
              <w:t>Cendehill, RA 27/3</w:t>
            </w:r>
            <w:r>
              <w:rPr>
                <w:rFonts w:cs="Calibri"/>
                <w:kern w:val="28"/>
                <w:sz w:val="16"/>
                <w:szCs w:val="16"/>
                <w:lang w:eastAsia="en-GB"/>
              </w:rPr>
              <w:t>**</w:t>
            </w:r>
          </w:p>
          <w:p w14:paraId="324CEBB0" w14:textId="77777777" w:rsidR="0094641F" w:rsidRPr="005136E8" w:rsidRDefault="0094641F" w:rsidP="0083635C">
            <w:pPr>
              <w:keepNext/>
              <w:keepLines/>
              <w:spacing w:after="0" w:line="256" w:lineRule="auto"/>
              <w:outlineLvl w:val="1"/>
              <w:rPr>
                <w:rFonts w:cs="Calibri"/>
                <w:kern w:val="28"/>
                <w:sz w:val="16"/>
                <w:szCs w:val="16"/>
                <w:lang w:eastAsia="en-GB"/>
              </w:rPr>
            </w:pPr>
            <w:r w:rsidRPr="0057503B">
              <w:rPr>
                <w:rFonts w:cs="Calibri"/>
                <w:kern w:val="28"/>
                <w:sz w:val="16"/>
                <w:szCs w:val="16"/>
                <w:lang w:eastAsia="en-GB"/>
              </w:rPr>
              <w:t xml:space="preserve">RA27/3 </w:t>
            </w:r>
          </w:p>
          <w:p w14:paraId="4BFA85E5" w14:textId="77777777" w:rsidR="0094641F" w:rsidRPr="005136E8" w:rsidRDefault="0094641F" w:rsidP="0083635C">
            <w:pPr>
              <w:keepNext/>
              <w:keepLines/>
              <w:spacing w:after="0" w:line="256" w:lineRule="auto"/>
              <w:outlineLvl w:val="1"/>
              <w:rPr>
                <w:rFonts w:cs="Calibri"/>
                <w:kern w:val="28"/>
                <w:sz w:val="16"/>
                <w:szCs w:val="16"/>
                <w:lang w:eastAsia="en-GB"/>
              </w:rPr>
            </w:pPr>
            <w:r w:rsidRPr="0057503B">
              <w:rPr>
                <w:rFonts w:cs="Calibri"/>
                <w:kern w:val="28"/>
                <w:sz w:val="16"/>
                <w:szCs w:val="16"/>
                <w:lang w:eastAsia="en-GB"/>
              </w:rPr>
              <w:t>RA 27/3</w:t>
            </w:r>
          </w:p>
          <w:p w14:paraId="00BA17FC" w14:textId="28041CD3" w:rsidR="008F4F61" w:rsidRDefault="003D7508" w:rsidP="0083635C">
            <w:pPr>
              <w:keepNext/>
              <w:keepLines/>
              <w:spacing w:after="0" w:line="256" w:lineRule="auto"/>
              <w:outlineLvl w:val="1"/>
              <w:rPr>
                <w:rFonts w:cs="Calibri"/>
                <w:kern w:val="28"/>
                <w:sz w:val="16"/>
                <w:szCs w:val="16"/>
                <w:lang w:val="en-US" w:eastAsia="en-GB"/>
              </w:rPr>
            </w:pPr>
            <w:r>
              <w:rPr>
                <w:rFonts w:cs="Calibri"/>
                <w:kern w:val="28"/>
                <w:sz w:val="16"/>
                <w:szCs w:val="16"/>
                <w:lang w:val="en-US" w:eastAsia="en-GB"/>
              </w:rPr>
              <w:t>RA 27/3</w:t>
            </w:r>
          </w:p>
          <w:p w14:paraId="64EF7C8E" w14:textId="45E86D68" w:rsidR="0094641F" w:rsidRPr="002F4252" w:rsidRDefault="0094641F" w:rsidP="0083635C">
            <w:pPr>
              <w:keepNext/>
              <w:keepLines/>
              <w:spacing w:after="0" w:line="256" w:lineRule="auto"/>
              <w:outlineLvl w:val="1"/>
              <w:rPr>
                <w:rFonts w:cs="Calibri"/>
                <w:kern w:val="28"/>
                <w:sz w:val="16"/>
                <w:szCs w:val="16"/>
                <w:lang w:eastAsia="en-GB"/>
              </w:rPr>
            </w:pPr>
            <w:r w:rsidRPr="002B7311">
              <w:rPr>
                <w:rFonts w:cs="Calibri"/>
                <w:kern w:val="28"/>
                <w:sz w:val="16"/>
                <w:szCs w:val="16"/>
                <w:lang w:val="en-US" w:eastAsia="en-GB"/>
              </w:rPr>
              <w:t>RA 27/3</w:t>
            </w:r>
          </w:p>
          <w:p w14:paraId="528A2FAC" w14:textId="77777777" w:rsidR="0094641F" w:rsidRPr="005136E8" w:rsidRDefault="0094641F" w:rsidP="008B2AF5">
            <w:pPr>
              <w:keepNext/>
              <w:keepLines/>
              <w:spacing w:after="0" w:line="256" w:lineRule="auto"/>
              <w:outlineLvl w:val="1"/>
              <w:rPr>
                <w:rFonts w:cs="Calibri"/>
                <w:kern w:val="28"/>
                <w:sz w:val="16"/>
                <w:szCs w:val="16"/>
                <w:lang w:eastAsia="en-GB"/>
              </w:rPr>
            </w:pPr>
          </w:p>
          <w:p w14:paraId="5E25FD12" w14:textId="77777777" w:rsidR="0094641F" w:rsidRDefault="00F11548" w:rsidP="0083635C">
            <w:pPr>
              <w:keepNext/>
              <w:keepLines/>
              <w:spacing w:after="0" w:line="256" w:lineRule="auto"/>
              <w:outlineLvl w:val="1"/>
              <w:rPr>
                <w:rFonts w:cs="Calibri"/>
                <w:kern w:val="28"/>
                <w:sz w:val="16"/>
                <w:szCs w:val="16"/>
                <w:lang w:val="en-US" w:eastAsia="en-GB"/>
              </w:rPr>
            </w:pPr>
            <w:r>
              <w:rPr>
                <w:rFonts w:cs="Calibri"/>
                <w:kern w:val="28"/>
                <w:sz w:val="16"/>
                <w:szCs w:val="16"/>
                <w:lang w:val="en-US" w:eastAsia="en-GB"/>
              </w:rPr>
              <w:t>RA 27/3</w:t>
            </w:r>
          </w:p>
          <w:p w14:paraId="726A8675" w14:textId="77777777" w:rsidR="008A48EA" w:rsidRDefault="008A48EA" w:rsidP="0083635C">
            <w:pPr>
              <w:keepNext/>
              <w:keepLines/>
              <w:spacing w:after="0" w:line="256" w:lineRule="auto"/>
              <w:outlineLvl w:val="1"/>
              <w:rPr>
                <w:rFonts w:cs="Calibri"/>
                <w:kern w:val="28"/>
                <w:sz w:val="16"/>
                <w:szCs w:val="16"/>
                <w:lang w:val="en-US" w:eastAsia="en-GB"/>
              </w:rPr>
            </w:pPr>
          </w:p>
          <w:p w14:paraId="7BB53E6C" w14:textId="77777777" w:rsidR="008A48EA" w:rsidRDefault="008A48EA" w:rsidP="0083635C">
            <w:pPr>
              <w:keepNext/>
              <w:keepLines/>
              <w:spacing w:after="0" w:line="256" w:lineRule="auto"/>
              <w:outlineLvl w:val="1"/>
              <w:rPr>
                <w:rFonts w:cs="Calibri"/>
                <w:kern w:val="28"/>
                <w:sz w:val="16"/>
                <w:szCs w:val="16"/>
                <w:lang w:val="en-US" w:eastAsia="en-GB"/>
              </w:rPr>
            </w:pPr>
          </w:p>
          <w:p w14:paraId="1A53BC64" w14:textId="05CD83DB" w:rsidR="008A48EA" w:rsidRPr="00877461" w:rsidRDefault="008A48EA" w:rsidP="0083635C">
            <w:pPr>
              <w:keepNext/>
              <w:keepLines/>
              <w:spacing w:after="0" w:line="256" w:lineRule="auto"/>
              <w:outlineLvl w:val="1"/>
              <w:rPr>
                <w:rFonts w:cs="Calibri"/>
                <w:kern w:val="28"/>
                <w:sz w:val="16"/>
                <w:szCs w:val="16"/>
                <w:lang w:val="en-US" w:eastAsia="en-GB"/>
              </w:rPr>
            </w:pPr>
          </w:p>
        </w:tc>
        <w:tc>
          <w:tcPr>
            <w:tcW w:w="992" w:type="dxa"/>
            <w:tcBorders>
              <w:top w:val="single" w:sz="12" w:space="0" w:color="auto"/>
              <w:left w:val="single" w:sz="4" w:space="0" w:color="auto"/>
              <w:bottom w:val="single" w:sz="12" w:space="0" w:color="auto"/>
              <w:right w:val="single" w:sz="4" w:space="0" w:color="auto"/>
            </w:tcBorders>
          </w:tcPr>
          <w:p w14:paraId="196F192E" w14:textId="77777777" w:rsidR="0094641F" w:rsidRPr="005136E8" w:rsidRDefault="0094641F" w:rsidP="005136E8">
            <w:pPr>
              <w:spacing w:after="0" w:line="256" w:lineRule="auto"/>
              <w:rPr>
                <w:rFonts w:cs="Calibri"/>
                <w:kern w:val="28"/>
                <w:sz w:val="16"/>
                <w:szCs w:val="16"/>
                <w:lang w:val="de-DE" w:eastAsia="en-GB"/>
              </w:rPr>
            </w:pPr>
            <w:r w:rsidRPr="005136E8">
              <w:rPr>
                <w:rFonts w:cs="Calibri"/>
                <w:kern w:val="28"/>
                <w:sz w:val="16"/>
                <w:szCs w:val="16"/>
                <w:lang w:val="de-DE" w:eastAsia="en-GB"/>
              </w:rPr>
              <w:t>61</w:t>
            </w:r>
          </w:p>
          <w:p w14:paraId="5625ACD0" w14:textId="77777777" w:rsidR="0094641F" w:rsidRPr="005136E8" w:rsidRDefault="0094641F" w:rsidP="005136E8">
            <w:pPr>
              <w:spacing w:after="0" w:line="256" w:lineRule="auto"/>
              <w:rPr>
                <w:rFonts w:cs="Calibri"/>
                <w:kern w:val="28"/>
                <w:sz w:val="16"/>
                <w:szCs w:val="16"/>
                <w:lang w:val="de-DE" w:eastAsia="en-GB"/>
              </w:rPr>
            </w:pPr>
            <w:r>
              <w:rPr>
                <w:rFonts w:cs="Calibri"/>
                <w:kern w:val="28"/>
                <w:sz w:val="16"/>
                <w:szCs w:val="16"/>
                <w:lang w:val="de-DE" w:eastAsia="en-GB"/>
              </w:rPr>
              <w:t>95</w:t>
            </w:r>
            <w:r w:rsidRPr="005136E8">
              <w:rPr>
                <w:rFonts w:cs="Calibri"/>
                <w:kern w:val="28"/>
                <w:sz w:val="16"/>
                <w:szCs w:val="16"/>
                <w:lang w:val="de-DE" w:eastAsia="en-GB"/>
              </w:rPr>
              <w:t xml:space="preserve"> </w:t>
            </w:r>
          </w:p>
          <w:p w14:paraId="7E637CC1" w14:textId="77777777" w:rsidR="0094641F" w:rsidRPr="005136E8" w:rsidRDefault="0094641F" w:rsidP="0083635C">
            <w:pPr>
              <w:spacing w:after="0" w:line="256" w:lineRule="auto"/>
              <w:rPr>
                <w:rFonts w:cs="Calibri"/>
                <w:kern w:val="28"/>
                <w:sz w:val="16"/>
                <w:szCs w:val="16"/>
                <w:lang w:val="de-DE" w:eastAsia="en-GB"/>
              </w:rPr>
            </w:pPr>
            <w:r>
              <w:rPr>
                <w:rFonts w:cs="Calibri"/>
                <w:kern w:val="28"/>
                <w:sz w:val="16"/>
                <w:szCs w:val="16"/>
                <w:lang w:val="de-DE" w:eastAsia="en-GB"/>
              </w:rPr>
              <w:t>154</w:t>
            </w:r>
          </w:p>
          <w:p w14:paraId="49B5E61C" w14:textId="77777777" w:rsidR="0094641F" w:rsidRPr="005136E8" w:rsidRDefault="0094641F" w:rsidP="0083635C">
            <w:pPr>
              <w:spacing w:after="0" w:line="256" w:lineRule="auto"/>
              <w:rPr>
                <w:rFonts w:cs="Calibri"/>
                <w:kern w:val="28"/>
                <w:sz w:val="16"/>
                <w:szCs w:val="16"/>
                <w:lang w:val="de-DE" w:eastAsia="en-GB"/>
              </w:rPr>
            </w:pPr>
            <w:r>
              <w:rPr>
                <w:rFonts w:cs="Calibri"/>
                <w:kern w:val="28"/>
                <w:sz w:val="16"/>
                <w:szCs w:val="16"/>
                <w:lang w:val="de-DE" w:eastAsia="en-GB"/>
              </w:rPr>
              <w:t>25</w:t>
            </w:r>
          </w:p>
          <w:p w14:paraId="62498C86" w14:textId="77777777" w:rsidR="0094641F" w:rsidRPr="005136E8" w:rsidRDefault="0094641F" w:rsidP="0083635C">
            <w:pPr>
              <w:spacing w:after="0" w:line="256" w:lineRule="auto"/>
              <w:rPr>
                <w:rFonts w:cs="Calibri"/>
                <w:kern w:val="28"/>
                <w:sz w:val="16"/>
                <w:szCs w:val="16"/>
                <w:lang w:val="de-DE" w:eastAsia="en-GB"/>
              </w:rPr>
            </w:pPr>
            <w:r>
              <w:rPr>
                <w:rFonts w:cs="Calibri"/>
                <w:kern w:val="28"/>
                <w:sz w:val="16"/>
                <w:szCs w:val="16"/>
                <w:lang w:val="de-DE" w:eastAsia="en-GB"/>
              </w:rPr>
              <w:t>13</w:t>
            </w:r>
          </w:p>
          <w:p w14:paraId="3AA0CE0A" w14:textId="77777777" w:rsidR="0094641F" w:rsidRPr="005136E8" w:rsidRDefault="0094641F" w:rsidP="0083635C">
            <w:pPr>
              <w:spacing w:after="0" w:line="256" w:lineRule="auto"/>
              <w:rPr>
                <w:rFonts w:cs="Calibri"/>
                <w:kern w:val="28"/>
                <w:sz w:val="16"/>
                <w:szCs w:val="16"/>
                <w:lang w:val="de-DE" w:eastAsia="en-GB"/>
              </w:rPr>
            </w:pPr>
            <w:r>
              <w:rPr>
                <w:rFonts w:cs="Calibri"/>
                <w:kern w:val="28"/>
                <w:sz w:val="16"/>
                <w:szCs w:val="16"/>
                <w:lang w:val="de-DE" w:eastAsia="en-GB"/>
              </w:rPr>
              <w:t>35</w:t>
            </w:r>
          </w:p>
          <w:p w14:paraId="5B4BBB8E" w14:textId="796678A4" w:rsidR="003D7508" w:rsidRDefault="0029594F" w:rsidP="0083635C">
            <w:pPr>
              <w:spacing w:after="0" w:line="256" w:lineRule="auto"/>
              <w:rPr>
                <w:rFonts w:cs="Calibri"/>
                <w:kern w:val="28"/>
                <w:sz w:val="16"/>
                <w:szCs w:val="16"/>
                <w:lang w:val="de-DE" w:eastAsia="en-GB"/>
              </w:rPr>
            </w:pPr>
            <w:r>
              <w:rPr>
                <w:rFonts w:cs="Calibri"/>
                <w:kern w:val="28"/>
                <w:sz w:val="16"/>
                <w:szCs w:val="16"/>
                <w:lang w:val="de-DE" w:eastAsia="en-GB"/>
              </w:rPr>
              <w:t>262</w:t>
            </w:r>
          </w:p>
          <w:p w14:paraId="460D3BE9" w14:textId="78FB49D0" w:rsidR="0094641F" w:rsidRPr="005136E8" w:rsidRDefault="0094641F" w:rsidP="0083635C">
            <w:pPr>
              <w:spacing w:after="0" w:line="256" w:lineRule="auto"/>
              <w:rPr>
                <w:rFonts w:cs="Calibri"/>
                <w:kern w:val="28"/>
                <w:sz w:val="16"/>
                <w:szCs w:val="16"/>
                <w:lang w:val="de-DE" w:eastAsia="en-GB"/>
              </w:rPr>
            </w:pPr>
            <w:r w:rsidRPr="005136E8">
              <w:rPr>
                <w:rFonts w:cs="Calibri"/>
                <w:kern w:val="28"/>
                <w:sz w:val="16"/>
                <w:szCs w:val="16"/>
                <w:lang w:val="de-DE" w:eastAsia="en-GB"/>
              </w:rPr>
              <w:t>1980</w:t>
            </w:r>
          </w:p>
          <w:p w14:paraId="17DF06E5" w14:textId="77777777" w:rsidR="008F67E5" w:rsidRPr="005136E8" w:rsidRDefault="008F67E5" w:rsidP="005136E8">
            <w:pPr>
              <w:spacing w:after="0" w:line="256" w:lineRule="auto"/>
              <w:rPr>
                <w:rFonts w:cs="Calibri"/>
                <w:kern w:val="28"/>
                <w:sz w:val="16"/>
                <w:szCs w:val="16"/>
                <w:lang w:val="de-DE" w:eastAsia="en-GB"/>
              </w:rPr>
            </w:pPr>
          </w:p>
          <w:p w14:paraId="5C2AD1BA" w14:textId="3848184A" w:rsidR="0094641F" w:rsidRDefault="00F11548" w:rsidP="005136E8">
            <w:pPr>
              <w:spacing w:after="0" w:line="256" w:lineRule="auto"/>
              <w:rPr>
                <w:rFonts w:cs="Calibri"/>
                <w:kern w:val="28"/>
                <w:sz w:val="16"/>
                <w:szCs w:val="16"/>
                <w:lang w:val="de-DE" w:eastAsia="en-GB"/>
              </w:rPr>
            </w:pPr>
            <w:r>
              <w:rPr>
                <w:rFonts w:cs="Calibri"/>
                <w:kern w:val="28"/>
                <w:sz w:val="16"/>
                <w:szCs w:val="16"/>
                <w:lang w:val="de-DE" w:eastAsia="en-GB"/>
              </w:rPr>
              <w:t>174</w:t>
            </w:r>
          </w:p>
          <w:p w14:paraId="7328A241" w14:textId="77777777" w:rsidR="008A48EA" w:rsidRDefault="008A48EA" w:rsidP="005136E8">
            <w:pPr>
              <w:spacing w:after="0" w:line="256" w:lineRule="auto"/>
              <w:rPr>
                <w:rFonts w:cs="Calibri"/>
                <w:kern w:val="28"/>
                <w:sz w:val="16"/>
                <w:szCs w:val="16"/>
                <w:lang w:val="de-DE" w:eastAsia="en-GB"/>
              </w:rPr>
            </w:pPr>
          </w:p>
          <w:p w14:paraId="78E57C8A" w14:textId="76A22952" w:rsidR="008A48EA" w:rsidRDefault="00A67E34" w:rsidP="005136E8">
            <w:pPr>
              <w:spacing w:after="0" w:line="256" w:lineRule="auto"/>
              <w:rPr>
                <w:rFonts w:cs="Calibri"/>
                <w:kern w:val="28"/>
                <w:sz w:val="16"/>
                <w:szCs w:val="16"/>
                <w:lang w:val="de-DE" w:eastAsia="en-GB"/>
              </w:rPr>
            </w:pPr>
            <w:r>
              <w:rPr>
                <w:rFonts w:cs="Calibri"/>
                <w:kern w:val="28"/>
                <w:sz w:val="16"/>
                <w:szCs w:val="16"/>
                <w:lang w:val="de-DE" w:eastAsia="en-GB"/>
              </w:rPr>
              <w:t>2799</w:t>
            </w:r>
          </w:p>
          <w:p w14:paraId="16E7ADC0" w14:textId="666EB884" w:rsidR="008A48EA" w:rsidRPr="005136E8" w:rsidRDefault="00C0258A" w:rsidP="005136E8">
            <w:pPr>
              <w:spacing w:after="0" w:line="256" w:lineRule="auto"/>
              <w:rPr>
                <w:rFonts w:cs="Calibri"/>
                <w:kern w:val="28"/>
                <w:sz w:val="16"/>
                <w:szCs w:val="16"/>
                <w:lang w:val="de-DE" w:eastAsia="en-GB"/>
              </w:rPr>
            </w:pPr>
            <w:r>
              <w:rPr>
                <w:rFonts w:cs="Calibri"/>
                <w:kern w:val="28"/>
                <w:sz w:val="16"/>
                <w:szCs w:val="16"/>
                <w:lang w:val="de-DE" w:eastAsia="en-GB"/>
              </w:rPr>
              <w:t>2618</w:t>
            </w:r>
          </w:p>
          <w:p w14:paraId="6F1D66BC" w14:textId="77777777" w:rsidR="0094641F" w:rsidRPr="005136E8" w:rsidRDefault="0094641F" w:rsidP="005136E8">
            <w:pPr>
              <w:spacing w:after="0" w:line="256" w:lineRule="auto"/>
              <w:rPr>
                <w:rFonts w:cs="Calibri"/>
                <w:b/>
                <w:kern w:val="28"/>
                <w:sz w:val="16"/>
                <w:szCs w:val="16"/>
                <w:lang w:val="de-DE" w:eastAsia="en-GB"/>
              </w:rPr>
            </w:pPr>
          </w:p>
        </w:tc>
        <w:tc>
          <w:tcPr>
            <w:tcW w:w="992" w:type="dxa"/>
            <w:tcBorders>
              <w:top w:val="single" w:sz="12" w:space="0" w:color="auto"/>
              <w:left w:val="single" w:sz="4" w:space="0" w:color="auto"/>
              <w:bottom w:val="single" w:sz="12" w:space="0" w:color="auto"/>
              <w:right w:val="single" w:sz="4" w:space="0" w:color="auto"/>
            </w:tcBorders>
          </w:tcPr>
          <w:p w14:paraId="55FB2691" w14:textId="77777777" w:rsidR="0094641F" w:rsidRPr="005136E8" w:rsidRDefault="0094641F" w:rsidP="005136E8">
            <w:pPr>
              <w:spacing w:after="0" w:line="256" w:lineRule="auto"/>
              <w:rPr>
                <w:rFonts w:cs="Calibri"/>
                <w:kern w:val="28"/>
                <w:sz w:val="16"/>
                <w:szCs w:val="16"/>
                <w:lang w:val="de-DE" w:eastAsia="en-GB"/>
              </w:rPr>
            </w:pPr>
            <w:r w:rsidRPr="005136E8">
              <w:rPr>
                <w:rFonts w:cs="Calibri"/>
                <w:kern w:val="28"/>
                <w:sz w:val="16"/>
                <w:szCs w:val="16"/>
                <w:lang w:val="de-DE" w:eastAsia="en-GB"/>
              </w:rPr>
              <w:t>3</w:t>
            </w:r>
          </w:p>
          <w:p w14:paraId="1F0374A6" w14:textId="77777777" w:rsidR="0094641F" w:rsidRPr="005136E8" w:rsidRDefault="0094641F" w:rsidP="005136E8">
            <w:pPr>
              <w:spacing w:after="0" w:line="256" w:lineRule="auto"/>
              <w:rPr>
                <w:rFonts w:cs="Calibri"/>
                <w:kern w:val="28"/>
                <w:sz w:val="16"/>
                <w:szCs w:val="16"/>
                <w:lang w:val="de-DE" w:eastAsia="en-GB"/>
              </w:rPr>
            </w:pPr>
            <w:r>
              <w:rPr>
                <w:rFonts w:cs="Calibri"/>
                <w:kern w:val="28"/>
                <w:sz w:val="16"/>
                <w:szCs w:val="16"/>
                <w:lang w:val="de-DE" w:eastAsia="en-GB"/>
              </w:rPr>
              <w:t>2</w:t>
            </w:r>
          </w:p>
          <w:p w14:paraId="629ED454" w14:textId="77777777" w:rsidR="0094641F" w:rsidRPr="005136E8" w:rsidRDefault="0094641F" w:rsidP="009312A7">
            <w:pPr>
              <w:spacing w:after="0" w:line="256" w:lineRule="auto"/>
              <w:rPr>
                <w:rFonts w:cs="Calibri"/>
                <w:kern w:val="28"/>
                <w:sz w:val="16"/>
                <w:szCs w:val="16"/>
                <w:lang w:val="de-DE" w:eastAsia="en-GB"/>
              </w:rPr>
            </w:pPr>
            <w:r>
              <w:rPr>
                <w:rFonts w:cs="Calibri"/>
                <w:kern w:val="28"/>
                <w:sz w:val="16"/>
                <w:szCs w:val="16"/>
                <w:lang w:val="de-DE" w:eastAsia="en-GB"/>
              </w:rPr>
              <w:t>3</w:t>
            </w:r>
          </w:p>
          <w:p w14:paraId="0244740F" w14:textId="77777777" w:rsidR="0094641F" w:rsidRPr="005136E8" w:rsidRDefault="0094641F" w:rsidP="009312A7">
            <w:pPr>
              <w:spacing w:after="0" w:line="256" w:lineRule="auto"/>
              <w:rPr>
                <w:rFonts w:cs="Calibri"/>
                <w:kern w:val="28"/>
                <w:sz w:val="16"/>
                <w:szCs w:val="16"/>
                <w:lang w:val="de-DE" w:eastAsia="en-GB"/>
              </w:rPr>
            </w:pPr>
            <w:r>
              <w:rPr>
                <w:rFonts w:cs="Calibri"/>
                <w:kern w:val="28"/>
                <w:sz w:val="16"/>
                <w:szCs w:val="16"/>
                <w:lang w:val="de-DE" w:eastAsia="en-GB"/>
              </w:rPr>
              <w:t>4</w:t>
            </w:r>
          </w:p>
          <w:p w14:paraId="17251940" w14:textId="77777777" w:rsidR="0094641F" w:rsidRPr="005136E8" w:rsidRDefault="0094641F" w:rsidP="009312A7">
            <w:pPr>
              <w:spacing w:after="0" w:line="256" w:lineRule="auto"/>
              <w:rPr>
                <w:rFonts w:cs="Calibri"/>
                <w:kern w:val="28"/>
                <w:sz w:val="16"/>
                <w:szCs w:val="16"/>
                <w:lang w:val="de-DE" w:eastAsia="en-GB"/>
              </w:rPr>
            </w:pPr>
            <w:r>
              <w:rPr>
                <w:rFonts w:cs="Calibri"/>
                <w:kern w:val="28"/>
                <w:sz w:val="16"/>
                <w:szCs w:val="16"/>
                <w:lang w:val="de-DE" w:eastAsia="en-GB"/>
              </w:rPr>
              <w:t>1</w:t>
            </w:r>
          </w:p>
          <w:p w14:paraId="05466FC4" w14:textId="77777777" w:rsidR="0094641F" w:rsidRPr="005136E8" w:rsidRDefault="00885A6F" w:rsidP="009312A7">
            <w:pPr>
              <w:spacing w:after="0" w:line="256" w:lineRule="auto"/>
              <w:rPr>
                <w:rFonts w:cs="Calibri"/>
                <w:kern w:val="28"/>
                <w:sz w:val="16"/>
                <w:szCs w:val="16"/>
                <w:lang w:val="de-DE" w:eastAsia="en-GB"/>
              </w:rPr>
            </w:pPr>
            <w:r>
              <w:rPr>
                <w:rFonts w:cs="Calibri"/>
                <w:kern w:val="28"/>
                <w:sz w:val="16"/>
                <w:szCs w:val="16"/>
                <w:lang w:val="de-DE" w:eastAsia="en-GB"/>
              </w:rPr>
              <w:t>2</w:t>
            </w:r>
          </w:p>
          <w:p w14:paraId="239D7AE5" w14:textId="61644DCD" w:rsidR="003D7508" w:rsidRDefault="003D7508" w:rsidP="0083635C">
            <w:pPr>
              <w:spacing w:after="0" w:line="256" w:lineRule="auto"/>
              <w:rPr>
                <w:rFonts w:cs="Calibri"/>
                <w:kern w:val="28"/>
                <w:sz w:val="16"/>
                <w:szCs w:val="16"/>
                <w:lang w:val="de-DE" w:eastAsia="en-GB"/>
              </w:rPr>
            </w:pPr>
            <w:r>
              <w:rPr>
                <w:rFonts w:cs="Calibri"/>
                <w:kern w:val="28"/>
                <w:sz w:val="16"/>
                <w:szCs w:val="16"/>
                <w:lang w:val="de-DE" w:eastAsia="en-GB"/>
              </w:rPr>
              <w:t>1</w:t>
            </w:r>
          </w:p>
          <w:p w14:paraId="7A3A6F91" w14:textId="03670E55" w:rsidR="0094641F" w:rsidRPr="005136E8" w:rsidRDefault="0094641F" w:rsidP="0083635C">
            <w:pPr>
              <w:spacing w:after="0" w:line="256" w:lineRule="auto"/>
              <w:rPr>
                <w:rFonts w:cs="Calibri"/>
                <w:kern w:val="28"/>
                <w:sz w:val="16"/>
                <w:szCs w:val="16"/>
                <w:lang w:val="de-DE" w:eastAsia="en-GB"/>
              </w:rPr>
            </w:pPr>
            <w:r w:rsidRPr="005136E8">
              <w:rPr>
                <w:rFonts w:cs="Calibri"/>
                <w:kern w:val="28"/>
                <w:sz w:val="16"/>
                <w:szCs w:val="16"/>
                <w:lang w:val="de-DE" w:eastAsia="en-GB"/>
              </w:rPr>
              <w:t>70</w:t>
            </w:r>
          </w:p>
          <w:p w14:paraId="2ED704D0" w14:textId="77777777" w:rsidR="0094641F" w:rsidRPr="005136E8" w:rsidRDefault="0094641F" w:rsidP="009312A7">
            <w:pPr>
              <w:spacing w:after="0" w:line="256" w:lineRule="auto"/>
              <w:rPr>
                <w:rFonts w:cs="Calibri"/>
                <w:kern w:val="28"/>
                <w:sz w:val="16"/>
                <w:szCs w:val="16"/>
                <w:lang w:val="de-DE" w:eastAsia="en-GB"/>
              </w:rPr>
            </w:pPr>
          </w:p>
          <w:p w14:paraId="09E07236" w14:textId="2C3BCD01" w:rsidR="0094641F" w:rsidRPr="005136E8" w:rsidRDefault="00D31E80" w:rsidP="005136E8">
            <w:pPr>
              <w:spacing w:after="0" w:line="256" w:lineRule="auto"/>
              <w:rPr>
                <w:rFonts w:cs="Calibri"/>
                <w:kern w:val="28"/>
                <w:sz w:val="16"/>
                <w:szCs w:val="16"/>
                <w:lang w:val="de-DE" w:eastAsia="en-GB"/>
              </w:rPr>
            </w:pPr>
            <w:r>
              <w:rPr>
                <w:rFonts w:cs="Calibri"/>
                <w:kern w:val="28"/>
                <w:sz w:val="16"/>
                <w:szCs w:val="16"/>
                <w:lang w:val="de-DE" w:eastAsia="en-GB"/>
              </w:rPr>
              <w:t>0</w:t>
            </w:r>
          </w:p>
          <w:p w14:paraId="51015CB7" w14:textId="77777777" w:rsidR="0094641F" w:rsidRDefault="0094641F" w:rsidP="005136E8">
            <w:pPr>
              <w:spacing w:after="0" w:line="256" w:lineRule="auto"/>
              <w:rPr>
                <w:rFonts w:cs="Calibri"/>
                <w:kern w:val="28"/>
                <w:sz w:val="16"/>
                <w:szCs w:val="16"/>
                <w:lang w:val="de-DE" w:eastAsia="en-GB"/>
              </w:rPr>
            </w:pPr>
          </w:p>
          <w:p w14:paraId="3C4EBAA3" w14:textId="46181404" w:rsidR="008A48EA" w:rsidRDefault="00A67E34" w:rsidP="005136E8">
            <w:pPr>
              <w:spacing w:after="0" w:line="256" w:lineRule="auto"/>
              <w:rPr>
                <w:rFonts w:cs="Calibri"/>
                <w:kern w:val="28"/>
                <w:sz w:val="16"/>
                <w:szCs w:val="16"/>
                <w:lang w:val="de-DE" w:eastAsia="en-GB"/>
              </w:rPr>
            </w:pPr>
            <w:r>
              <w:rPr>
                <w:rFonts w:cs="Calibri"/>
                <w:kern w:val="28"/>
                <w:sz w:val="16"/>
                <w:szCs w:val="16"/>
                <w:lang w:val="de-DE" w:eastAsia="en-GB"/>
              </w:rPr>
              <w:t>87</w:t>
            </w:r>
          </w:p>
          <w:p w14:paraId="028A4282" w14:textId="40A9851B" w:rsidR="008A48EA" w:rsidRPr="005136E8" w:rsidRDefault="00C0258A" w:rsidP="005136E8">
            <w:pPr>
              <w:spacing w:after="0" w:line="256" w:lineRule="auto"/>
              <w:rPr>
                <w:rFonts w:cs="Calibri"/>
                <w:kern w:val="28"/>
                <w:sz w:val="16"/>
                <w:szCs w:val="16"/>
                <w:lang w:val="de-DE" w:eastAsia="en-GB"/>
              </w:rPr>
            </w:pPr>
            <w:r>
              <w:rPr>
                <w:rFonts w:cs="Calibri"/>
                <w:kern w:val="28"/>
                <w:sz w:val="16"/>
                <w:szCs w:val="16"/>
                <w:lang w:val="de-DE" w:eastAsia="en-GB"/>
              </w:rPr>
              <w:t>78</w:t>
            </w:r>
          </w:p>
        </w:tc>
        <w:tc>
          <w:tcPr>
            <w:tcW w:w="1559" w:type="dxa"/>
            <w:tcBorders>
              <w:top w:val="single" w:sz="12" w:space="0" w:color="auto"/>
              <w:left w:val="single" w:sz="4" w:space="0" w:color="auto"/>
              <w:bottom w:val="single" w:sz="12" w:space="0" w:color="auto"/>
              <w:right w:val="single" w:sz="4" w:space="0" w:color="auto"/>
            </w:tcBorders>
          </w:tcPr>
          <w:p w14:paraId="0D26343F" w14:textId="77777777" w:rsidR="0094641F" w:rsidRPr="00877461" w:rsidRDefault="0094641F" w:rsidP="00D25E6D">
            <w:pPr>
              <w:spacing w:after="0" w:line="256" w:lineRule="auto"/>
              <w:rPr>
                <w:rFonts w:cs="Calibri"/>
                <w:kern w:val="28"/>
                <w:sz w:val="16"/>
                <w:szCs w:val="16"/>
                <w:lang w:val="en-US" w:eastAsia="en-GB"/>
              </w:rPr>
            </w:pPr>
            <w:r w:rsidRPr="002B7311">
              <w:rPr>
                <w:rFonts w:cs="Calibri"/>
                <w:kern w:val="28"/>
                <w:sz w:val="16"/>
                <w:szCs w:val="16"/>
                <w:lang w:val="en-US" w:eastAsia="en-GB"/>
              </w:rPr>
              <w:t>4.9% (1.0 to 13.7)</w:t>
            </w:r>
          </w:p>
          <w:p w14:paraId="0DAEFF27" w14:textId="77777777" w:rsidR="0094641F" w:rsidRPr="00877461" w:rsidRDefault="0094641F" w:rsidP="00901A9B">
            <w:pPr>
              <w:spacing w:after="0" w:line="256" w:lineRule="auto"/>
              <w:rPr>
                <w:rFonts w:cs="Calibri"/>
                <w:kern w:val="28"/>
                <w:sz w:val="16"/>
                <w:szCs w:val="16"/>
                <w:lang w:val="en-US" w:eastAsia="en-GB"/>
              </w:rPr>
            </w:pPr>
            <w:r w:rsidRPr="002B7311">
              <w:rPr>
                <w:rFonts w:cs="Calibri"/>
                <w:kern w:val="28"/>
                <w:sz w:val="16"/>
                <w:szCs w:val="16"/>
                <w:lang w:val="en-US" w:eastAsia="en-GB"/>
              </w:rPr>
              <w:t>2.1% (0.3 to 7.4)</w:t>
            </w:r>
          </w:p>
          <w:p w14:paraId="0D7F305C" w14:textId="77777777" w:rsidR="0094641F" w:rsidRPr="00877461" w:rsidRDefault="0094641F" w:rsidP="00D25E6D">
            <w:pPr>
              <w:spacing w:after="0" w:line="256" w:lineRule="auto"/>
              <w:rPr>
                <w:rFonts w:cs="Calibri"/>
                <w:kern w:val="28"/>
                <w:sz w:val="16"/>
                <w:szCs w:val="16"/>
                <w:lang w:val="en-US" w:eastAsia="en-GB"/>
              </w:rPr>
            </w:pPr>
            <w:r w:rsidRPr="002B7311">
              <w:rPr>
                <w:rFonts w:cs="Calibri"/>
                <w:kern w:val="28"/>
                <w:sz w:val="16"/>
                <w:szCs w:val="16"/>
                <w:lang w:val="en-US" w:eastAsia="en-GB"/>
              </w:rPr>
              <w:t>1.9% (0.4 to 5.6)</w:t>
            </w:r>
          </w:p>
          <w:p w14:paraId="636F02AA" w14:textId="77777777" w:rsidR="0094641F" w:rsidRPr="0055792C" w:rsidRDefault="0094641F" w:rsidP="00D25E6D">
            <w:pPr>
              <w:spacing w:after="0" w:line="256" w:lineRule="auto"/>
              <w:rPr>
                <w:rFonts w:cs="Calibri"/>
                <w:kern w:val="28"/>
                <w:sz w:val="16"/>
                <w:szCs w:val="16"/>
                <w:lang w:val="en-US" w:eastAsia="en-GB"/>
              </w:rPr>
            </w:pPr>
            <w:r w:rsidRPr="0055792C">
              <w:rPr>
                <w:rFonts w:cs="Calibri"/>
                <w:kern w:val="28"/>
                <w:sz w:val="16"/>
                <w:szCs w:val="16"/>
                <w:lang w:val="en-US" w:eastAsia="en-GB"/>
              </w:rPr>
              <w:t>16.0% (4.5 to 36.1)</w:t>
            </w:r>
          </w:p>
          <w:p w14:paraId="34C60FA9" w14:textId="77777777" w:rsidR="0094641F" w:rsidRPr="00877461" w:rsidRDefault="0094641F" w:rsidP="00D25E6D">
            <w:pPr>
              <w:spacing w:after="0" w:line="256" w:lineRule="auto"/>
              <w:rPr>
                <w:rFonts w:cs="Calibri"/>
                <w:kern w:val="28"/>
                <w:sz w:val="16"/>
                <w:szCs w:val="16"/>
                <w:lang w:val="en-US" w:eastAsia="en-GB"/>
              </w:rPr>
            </w:pPr>
            <w:r w:rsidRPr="002B7311">
              <w:rPr>
                <w:rFonts w:cs="Calibri"/>
                <w:kern w:val="28"/>
                <w:sz w:val="16"/>
                <w:szCs w:val="16"/>
                <w:lang w:val="en-US" w:eastAsia="en-GB"/>
              </w:rPr>
              <w:t>7.7% (0.2 to 36.0)</w:t>
            </w:r>
          </w:p>
          <w:p w14:paraId="2D5384BD" w14:textId="77777777" w:rsidR="0094641F" w:rsidRPr="00141161" w:rsidRDefault="00885A6F" w:rsidP="00D25E6D">
            <w:pPr>
              <w:spacing w:after="0" w:line="256" w:lineRule="auto"/>
              <w:rPr>
                <w:rFonts w:cs="Calibri"/>
                <w:kern w:val="28"/>
                <w:sz w:val="16"/>
                <w:szCs w:val="16"/>
                <w:lang w:val="en-US" w:eastAsia="en-GB"/>
              </w:rPr>
            </w:pPr>
            <w:r w:rsidRPr="00141161">
              <w:rPr>
                <w:rFonts w:cs="Calibri"/>
                <w:kern w:val="28"/>
                <w:sz w:val="16"/>
                <w:szCs w:val="16"/>
                <w:lang w:val="en-US" w:eastAsia="en-GB"/>
              </w:rPr>
              <w:t>5.7</w:t>
            </w:r>
            <w:r w:rsidR="0094641F" w:rsidRPr="00141161">
              <w:rPr>
                <w:rFonts w:cs="Calibri"/>
                <w:kern w:val="28"/>
                <w:sz w:val="16"/>
                <w:szCs w:val="16"/>
                <w:lang w:val="en-US" w:eastAsia="en-GB"/>
              </w:rPr>
              <w:t>% (</w:t>
            </w:r>
            <w:r w:rsidR="002A0AF6" w:rsidRPr="00141161">
              <w:rPr>
                <w:rFonts w:cs="Calibri"/>
                <w:kern w:val="28"/>
                <w:sz w:val="16"/>
                <w:szCs w:val="16"/>
                <w:lang w:val="en-US" w:eastAsia="en-GB"/>
              </w:rPr>
              <w:t>0.7</w:t>
            </w:r>
            <w:r w:rsidR="0094641F" w:rsidRPr="00141161">
              <w:rPr>
                <w:rFonts w:cs="Calibri"/>
                <w:kern w:val="28"/>
                <w:sz w:val="16"/>
                <w:szCs w:val="16"/>
                <w:lang w:val="en-US" w:eastAsia="en-GB"/>
              </w:rPr>
              <w:t xml:space="preserve"> to 23.1)</w:t>
            </w:r>
          </w:p>
          <w:p w14:paraId="3583F00D" w14:textId="3BAD24D1" w:rsidR="003D7508" w:rsidRDefault="00A511CE" w:rsidP="00901A9B">
            <w:pPr>
              <w:spacing w:after="0" w:line="256" w:lineRule="auto"/>
              <w:rPr>
                <w:rFonts w:cs="Calibri"/>
                <w:kern w:val="28"/>
                <w:sz w:val="16"/>
                <w:szCs w:val="16"/>
                <w:lang w:val="en-US" w:eastAsia="en-GB"/>
              </w:rPr>
            </w:pPr>
            <w:r>
              <w:rPr>
                <w:rFonts w:cs="Calibri"/>
                <w:kern w:val="28"/>
                <w:sz w:val="16"/>
                <w:szCs w:val="16"/>
                <w:lang w:val="en-US" w:eastAsia="en-GB"/>
              </w:rPr>
              <w:t xml:space="preserve">0.38% (0.01 to </w:t>
            </w:r>
            <w:r w:rsidR="00E56CE7" w:rsidRPr="00E56CE7">
              <w:rPr>
                <w:rFonts w:cs="Calibri"/>
                <w:kern w:val="28"/>
                <w:sz w:val="16"/>
                <w:szCs w:val="16"/>
                <w:lang w:val="en-US" w:eastAsia="en-GB"/>
              </w:rPr>
              <w:t>2.1</w:t>
            </w:r>
            <w:r>
              <w:rPr>
                <w:rFonts w:cs="Calibri"/>
                <w:kern w:val="28"/>
                <w:sz w:val="16"/>
                <w:szCs w:val="16"/>
                <w:lang w:val="en-US" w:eastAsia="en-GB"/>
              </w:rPr>
              <w:t>)</w:t>
            </w:r>
            <w:r w:rsidR="00E56CE7" w:rsidRPr="00E56CE7">
              <w:rPr>
                <w:rFonts w:cs="Calibri"/>
                <w:kern w:val="28"/>
                <w:sz w:val="16"/>
                <w:szCs w:val="16"/>
                <w:lang w:val="en-US" w:eastAsia="en-GB"/>
              </w:rPr>
              <w:t xml:space="preserve">  </w:t>
            </w:r>
          </w:p>
          <w:p w14:paraId="7817FEEE" w14:textId="6B805684" w:rsidR="0094641F" w:rsidRPr="00877461" w:rsidRDefault="0094641F" w:rsidP="00901A9B">
            <w:pPr>
              <w:spacing w:after="0" w:line="256" w:lineRule="auto"/>
              <w:rPr>
                <w:rFonts w:cs="Calibri"/>
                <w:kern w:val="28"/>
                <w:sz w:val="16"/>
                <w:szCs w:val="16"/>
                <w:lang w:val="en-US" w:eastAsia="en-GB"/>
              </w:rPr>
            </w:pPr>
            <w:r w:rsidRPr="002B7311">
              <w:rPr>
                <w:rFonts w:cs="Calibri"/>
                <w:kern w:val="28"/>
                <w:sz w:val="16"/>
                <w:szCs w:val="16"/>
                <w:lang w:val="en-US" w:eastAsia="en-GB"/>
              </w:rPr>
              <w:t>3.5% (2.8 to 4.4)</w:t>
            </w:r>
          </w:p>
          <w:p w14:paraId="4B9BDA1C" w14:textId="77777777" w:rsidR="0094641F" w:rsidRPr="00141161" w:rsidRDefault="0094641F" w:rsidP="00D25E6D">
            <w:pPr>
              <w:spacing w:after="0" w:line="256" w:lineRule="auto"/>
              <w:rPr>
                <w:rFonts w:cs="Calibri"/>
                <w:kern w:val="28"/>
                <w:sz w:val="16"/>
                <w:szCs w:val="16"/>
                <w:lang w:val="en-US" w:eastAsia="en-GB"/>
              </w:rPr>
            </w:pPr>
          </w:p>
          <w:p w14:paraId="24C4C694" w14:textId="77777777" w:rsidR="0094641F" w:rsidRPr="00141161" w:rsidRDefault="00A511CE" w:rsidP="005136E8">
            <w:pPr>
              <w:spacing w:after="0" w:line="256" w:lineRule="auto"/>
              <w:rPr>
                <w:rFonts w:cs="Calibri"/>
                <w:kern w:val="28"/>
                <w:sz w:val="16"/>
                <w:szCs w:val="16"/>
                <w:lang w:val="en-US" w:eastAsia="en-GB"/>
              </w:rPr>
            </w:pPr>
            <w:r w:rsidRPr="00141161">
              <w:rPr>
                <w:rFonts w:cs="Calibri"/>
                <w:kern w:val="28"/>
                <w:sz w:val="16"/>
                <w:szCs w:val="16"/>
                <w:lang w:val="en-US" w:eastAsia="en-GB"/>
              </w:rPr>
              <w:t>0.0% (0 to 2.1)</w:t>
            </w:r>
          </w:p>
          <w:p w14:paraId="2C02EF89" w14:textId="77777777" w:rsidR="00A67E34" w:rsidRPr="00141161" w:rsidRDefault="00A67E34" w:rsidP="005136E8">
            <w:pPr>
              <w:spacing w:after="0" w:line="256" w:lineRule="auto"/>
              <w:rPr>
                <w:rFonts w:cs="Calibri"/>
                <w:kern w:val="28"/>
                <w:sz w:val="16"/>
                <w:szCs w:val="16"/>
                <w:lang w:val="en-US" w:eastAsia="en-GB"/>
              </w:rPr>
            </w:pPr>
          </w:p>
          <w:p w14:paraId="42643EE4" w14:textId="77777777" w:rsidR="00A67E34" w:rsidRPr="00141161" w:rsidRDefault="00A67E34" w:rsidP="005136E8">
            <w:pPr>
              <w:spacing w:after="0" w:line="256" w:lineRule="auto"/>
              <w:rPr>
                <w:rFonts w:cs="Calibri"/>
                <w:kern w:val="28"/>
                <w:sz w:val="16"/>
                <w:szCs w:val="16"/>
                <w:lang w:val="en-US" w:eastAsia="en-GB"/>
              </w:rPr>
            </w:pPr>
            <w:r w:rsidRPr="00141161">
              <w:rPr>
                <w:rFonts w:cs="Calibri"/>
                <w:kern w:val="28"/>
                <w:sz w:val="16"/>
                <w:szCs w:val="16"/>
                <w:lang w:val="en-US" w:eastAsia="en-GB"/>
              </w:rPr>
              <w:t>3.1% (2.5 to 3.8)</w:t>
            </w:r>
          </w:p>
          <w:p w14:paraId="350B4282" w14:textId="36FE40D0" w:rsidR="00C0258A" w:rsidRPr="005136E8" w:rsidRDefault="00CD58F6" w:rsidP="005136E8">
            <w:pPr>
              <w:spacing w:after="0" w:line="256" w:lineRule="auto"/>
              <w:rPr>
                <w:rFonts w:cs="Calibri"/>
                <w:kern w:val="28"/>
                <w:sz w:val="16"/>
                <w:szCs w:val="16"/>
                <w:lang w:val="de-DE" w:eastAsia="en-GB"/>
              </w:rPr>
            </w:pPr>
            <w:r>
              <w:rPr>
                <w:rFonts w:cs="Calibri"/>
                <w:kern w:val="28"/>
                <w:sz w:val="16"/>
                <w:szCs w:val="16"/>
                <w:lang w:val="de-DE" w:eastAsia="en-GB"/>
              </w:rPr>
              <w:t>3.0% (2.4 to 3.7)</w:t>
            </w:r>
          </w:p>
        </w:tc>
        <w:tc>
          <w:tcPr>
            <w:tcW w:w="851" w:type="dxa"/>
            <w:tcBorders>
              <w:top w:val="single" w:sz="12" w:space="0" w:color="auto"/>
              <w:left w:val="single" w:sz="4" w:space="0" w:color="auto"/>
              <w:bottom w:val="single" w:sz="12" w:space="0" w:color="auto"/>
              <w:right w:val="single" w:sz="4" w:space="0" w:color="auto"/>
            </w:tcBorders>
          </w:tcPr>
          <w:p w14:paraId="0C034301" w14:textId="77777777" w:rsidR="0094641F" w:rsidRPr="003D5B2F" w:rsidRDefault="0094641F" w:rsidP="003D5B2F">
            <w:pPr>
              <w:spacing w:after="0" w:line="256" w:lineRule="auto"/>
              <w:rPr>
                <w:sz w:val="16"/>
                <w:szCs w:val="16"/>
              </w:rPr>
            </w:pPr>
          </w:p>
        </w:tc>
        <w:tc>
          <w:tcPr>
            <w:tcW w:w="2352" w:type="dxa"/>
            <w:tcBorders>
              <w:top w:val="single" w:sz="12" w:space="0" w:color="auto"/>
              <w:left w:val="single" w:sz="4" w:space="0" w:color="auto"/>
              <w:bottom w:val="single" w:sz="12" w:space="0" w:color="auto"/>
              <w:right w:val="single" w:sz="4" w:space="0" w:color="auto"/>
            </w:tcBorders>
          </w:tcPr>
          <w:p w14:paraId="6291DCA7" w14:textId="23121F33" w:rsidR="0094641F" w:rsidRPr="00141161" w:rsidRDefault="006E21DB" w:rsidP="003D5B2F">
            <w:pPr>
              <w:spacing w:after="0" w:line="256" w:lineRule="auto"/>
              <w:rPr>
                <w:rFonts w:cs="Calibri"/>
                <w:kern w:val="28"/>
                <w:sz w:val="16"/>
                <w:szCs w:val="16"/>
                <w:lang w:val="en-US" w:eastAsia="en-GB"/>
              </w:rPr>
            </w:pPr>
            <w:r w:rsidRPr="006726DF">
              <w:rPr>
                <w:sz w:val="16"/>
                <w:szCs w:val="16"/>
              </w:rPr>
              <w:t xml:space="preserve">1.74%, (95% CI </w:t>
            </w:r>
            <w:r w:rsidR="000F154E">
              <w:rPr>
                <w:sz w:val="16"/>
                <w:szCs w:val="16"/>
              </w:rPr>
              <w:t>1.21</w:t>
            </w:r>
            <w:r w:rsidRPr="006726DF">
              <w:rPr>
                <w:sz w:val="16"/>
                <w:szCs w:val="16"/>
              </w:rPr>
              <w:t xml:space="preserve"> to </w:t>
            </w:r>
            <w:r w:rsidR="000F154E">
              <w:rPr>
                <w:sz w:val="16"/>
                <w:szCs w:val="16"/>
              </w:rPr>
              <w:t>2</w:t>
            </w:r>
            <w:r w:rsidRPr="006726DF">
              <w:rPr>
                <w:sz w:val="16"/>
                <w:szCs w:val="16"/>
              </w:rPr>
              <w:t>.</w:t>
            </w:r>
            <w:r w:rsidR="000F154E">
              <w:rPr>
                <w:sz w:val="16"/>
                <w:szCs w:val="16"/>
              </w:rPr>
              <w:t>2</w:t>
            </w:r>
            <w:r w:rsidRPr="006726DF">
              <w:rPr>
                <w:sz w:val="16"/>
                <w:szCs w:val="16"/>
              </w:rPr>
              <w:t>8)</w:t>
            </w:r>
            <w:r w:rsidR="0094641F" w:rsidRPr="006E21DB">
              <w:rPr>
                <w:sz w:val="16"/>
                <w:szCs w:val="16"/>
              </w:rPr>
              <w:t>)</w:t>
            </w:r>
            <w:r w:rsidR="0094641F" w:rsidRPr="00141161">
              <w:rPr>
                <w:rFonts w:cs="Calibri"/>
                <w:kern w:val="28"/>
                <w:sz w:val="16"/>
                <w:szCs w:val="16"/>
                <w:lang w:val="en-US" w:eastAsia="en-GB"/>
              </w:rPr>
              <w:t>*</w:t>
            </w:r>
            <w:r w:rsidR="002A65E8" w:rsidRPr="00141161">
              <w:rPr>
                <w:rFonts w:cs="Calibri"/>
                <w:kern w:val="28"/>
                <w:sz w:val="16"/>
                <w:szCs w:val="16"/>
                <w:lang w:val="en-US" w:eastAsia="en-GB"/>
              </w:rPr>
              <w:t>**</w:t>
            </w:r>
            <w:r w:rsidR="002A0AF6" w:rsidRPr="00141161">
              <w:rPr>
                <w:rFonts w:cs="Calibri"/>
                <w:kern w:val="28"/>
                <w:sz w:val="16"/>
                <w:szCs w:val="16"/>
                <w:lang w:val="en-US" w:eastAsia="en-GB"/>
              </w:rPr>
              <w:t>*</w:t>
            </w:r>
          </w:p>
          <w:p w14:paraId="4D9753CA" w14:textId="54B010AC" w:rsidR="004B3DE1" w:rsidRPr="004B3DE1" w:rsidRDefault="004B3DE1" w:rsidP="003D5B2F">
            <w:pPr>
              <w:spacing w:after="0" w:line="256" w:lineRule="auto"/>
              <w:rPr>
                <w:rFonts w:cs="Calibri"/>
                <w:kern w:val="28"/>
                <w:sz w:val="16"/>
                <w:szCs w:val="16"/>
                <w:lang w:val="en-US" w:eastAsia="en-GB"/>
              </w:rPr>
            </w:pPr>
            <w:r w:rsidRPr="00980F07">
              <w:rPr>
                <w:sz w:val="16"/>
                <w:szCs w:val="16"/>
              </w:rPr>
              <w:t xml:space="preserve">1.69% (1.15-2.24) limited to RA77/3 rubella vaccine </w:t>
            </w:r>
            <w:r>
              <w:rPr>
                <w:sz w:val="16"/>
                <w:szCs w:val="16"/>
              </w:rPr>
              <w:t>only studies</w:t>
            </w:r>
          </w:p>
          <w:p w14:paraId="10CAE71C" w14:textId="4166C332" w:rsidR="006E21DB" w:rsidRPr="00141161" w:rsidRDefault="004B3DE1" w:rsidP="003D5B2F">
            <w:pPr>
              <w:spacing w:after="0" w:line="256" w:lineRule="auto"/>
              <w:rPr>
                <w:rFonts w:cs="Calibri"/>
                <w:kern w:val="28"/>
                <w:sz w:val="16"/>
                <w:szCs w:val="16"/>
                <w:lang w:val="en-US" w:eastAsia="en-GB"/>
              </w:rPr>
            </w:pPr>
            <w:r>
              <w:rPr>
                <w:rFonts w:cs="Calibri"/>
                <w:kern w:val="28"/>
                <w:sz w:val="16"/>
                <w:szCs w:val="16"/>
                <w:lang w:val="en-US" w:eastAsia="en-GB"/>
              </w:rPr>
              <w:t xml:space="preserve">Above </w:t>
            </w:r>
            <w:r w:rsidR="006E21DB" w:rsidRPr="00141161">
              <w:rPr>
                <w:rFonts w:cs="Calibri"/>
                <w:kern w:val="28"/>
                <w:sz w:val="16"/>
                <w:szCs w:val="16"/>
                <w:lang w:val="en-US" w:eastAsia="en-GB"/>
              </w:rPr>
              <w:t xml:space="preserve">using fixed effects </w:t>
            </w:r>
            <w:r w:rsidR="00E36380" w:rsidRPr="00141161">
              <w:rPr>
                <w:rFonts w:cs="Calibri"/>
                <w:kern w:val="28"/>
                <w:sz w:val="16"/>
                <w:szCs w:val="16"/>
                <w:lang w:val="en-US" w:eastAsia="en-GB"/>
              </w:rPr>
              <w:t>meta-analysis</w:t>
            </w:r>
          </w:p>
          <w:p w14:paraId="3F758925" w14:textId="17F2D9BA" w:rsidR="00E12077" w:rsidRDefault="004B3DE1" w:rsidP="003D5B2F">
            <w:pPr>
              <w:spacing w:after="0" w:line="256" w:lineRule="auto"/>
              <w:rPr>
                <w:rFonts w:cs="Calibri"/>
                <w:kern w:val="28"/>
                <w:sz w:val="16"/>
                <w:szCs w:val="16"/>
                <w:lang w:val="de-DE" w:eastAsia="en-GB"/>
              </w:rPr>
            </w:pPr>
            <w:r>
              <w:rPr>
                <w:rFonts w:cs="Calibri"/>
                <w:kern w:val="28"/>
                <w:sz w:val="16"/>
                <w:szCs w:val="16"/>
                <w:lang w:val="de-DE" w:eastAsia="en-GB"/>
              </w:rPr>
              <w:t>(</w:t>
            </w:r>
            <w:r w:rsidR="00E12077" w:rsidRPr="00E12077">
              <w:rPr>
                <w:rFonts w:cs="Calibri"/>
                <w:kern w:val="28"/>
                <w:sz w:val="16"/>
                <w:szCs w:val="16"/>
                <w:lang w:val="de-DE" w:eastAsia="en-GB"/>
              </w:rPr>
              <w:t>2.11% (95%CI   0.37 to 3.85</w:t>
            </w:r>
            <w:r w:rsidR="00E12077">
              <w:rPr>
                <w:rFonts w:cs="Calibri"/>
                <w:kern w:val="28"/>
                <w:sz w:val="16"/>
                <w:szCs w:val="16"/>
                <w:lang w:val="de-DE" w:eastAsia="en-GB"/>
              </w:rPr>
              <w:t>) using random effects</w:t>
            </w:r>
            <w:r>
              <w:rPr>
                <w:rFonts w:cs="Calibri"/>
                <w:kern w:val="28"/>
                <w:sz w:val="16"/>
                <w:szCs w:val="16"/>
                <w:lang w:val="de-DE" w:eastAsia="en-GB"/>
              </w:rPr>
              <w:t>)</w:t>
            </w:r>
          </w:p>
          <w:p w14:paraId="742E45AB" w14:textId="6A8DF235" w:rsidR="006E21DB" w:rsidRPr="006E21DB" w:rsidRDefault="006E21DB" w:rsidP="003D5B2F">
            <w:pPr>
              <w:spacing w:after="0" w:line="256" w:lineRule="auto"/>
              <w:rPr>
                <w:rFonts w:cs="Calibri"/>
                <w:kern w:val="28"/>
                <w:sz w:val="16"/>
                <w:szCs w:val="16"/>
                <w:lang w:val="de-DE" w:eastAsia="en-GB"/>
              </w:rPr>
            </w:pPr>
          </w:p>
        </w:tc>
      </w:tr>
      <w:tr w:rsidR="002A65E8" w:rsidRPr="005136E8" w14:paraId="09E6A08D" w14:textId="77777777" w:rsidTr="006726DF">
        <w:trPr>
          <w:trHeight w:val="1389"/>
        </w:trPr>
        <w:tc>
          <w:tcPr>
            <w:tcW w:w="467" w:type="dxa"/>
            <w:tcBorders>
              <w:top w:val="single" w:sz="12" w:space="0" w:color="auto"/>
              <w:left w:val="single" w:sz="4" w:space="0" w:color="auto"/>
              <w:bottom w:val="single" w:sz="4" w:space="0" w:color="auto"/>
              <w:right w:val="single" w:sz="4" w:space="0" w:color="auto"/>
            </w:tcBorders>
            <w:hideMark/>
          </w:tcPr>
          <w:p w14:paraId="0C079E4A" w14:textId="5310DAFD" w:rsidR="0094641F" w:rsidRPr="005136E8" w:rsidRDefault="0094641F" w:rsidP="005136E8">
            <w:pPr>
              <w:spacing w:after="0" w:line="256" w:lineRule="auto"/>
              <w:rPr>
                <w:rFonts w:cs="Calibri"/>
                <w:b/>
                <w:kern w:val="28"/>
                <w:sz w:val="16"/>
                <w:szCs w:val="16"/>
                <w:lang w:val="de-DE" w:eastAsia="en-GB"/>
              </w:rPr>
            </w:pPr>
            <w:r w:rsidRPr="005136E8">
              <w:rPr>
                <w:rFonts w:cs="Calibri"/>
                <w:b/>
                <w:kern w:val="28"/>
                <w:sz w:val="16"/>
                <w:szCs w:val="16"/>
                <w:lang w:val="de-DE" w:eastAsia="en-GB"/>
              </w:rPr>
              <w:t xml:space="preserve">CRS </w:t>
            </w:r>
          </w:p>
        </w:tc>
        <w:tc>
          <w:tcPr>
            <w:tcW w:w="1316" w:type="dxa"/>
            <w:tcBorders>
              <w:top w:val="single" w:sz="12" w:space="0" w:color="auto"/>
              <w:left w:val="single" w:sz="4" w:space="0" w:color="auto"/>
              <w:bottom w:val="single" w:sz="4" w:space="0" w:color="auto"/>
              <w:right w:val="single" w:sz="4" w:space="0" w:color="auto"/>
            </w:tcBorders>
          </w:tcPr>
          <w:p w14:paraId="1B50402C" w14:textId="55610E36" w:rsidR="0094641F" w:rsidRPr="005136E8" w:rsidRDefault="0094641F" w:rsidP="005136E8">
            <w:pPr>
              <w:spacing w:after="0" w:line="256" w:lineRule="auto"/>
              <w:rPr>
                <w:rFonts w:cs="Calibri"/>
                <w:kern w:val="28"/>
                <w:sz w:val="16"/>
                <w:szCs w:val="16"/>
                <w:lang w:eastAsia="en-GB"/>
              </w:rPr>
            </w:pPr>
            <w:r w:rsidRPr="0057503B">
              <w:rPr>
                <w:rFonts w:cs="Calibri"/>
                <w:kern w:val="28"/>
                <w:sz w:val="16"/>
                <w:szCs w:val="16"/>
                <w:lang w:eastAsia="en-GB"/>
              </w:rPr>
              <w:t>ACIP ’71-‘79</w:t>
            </w:r>
            <w:r w:rsidR="00BF65BC">
              <w:rPr>
                <w:rFonts w:cs="Calibri"/>
                <w:kern w:val="28"/>
                <w:sz w:val="16"/>
                <w:szCs w:val="16"/>
                <w:lang w:val="de-DE" w:eastAsia="en-GB"/>
              </w:rPr>
              <w:fldChar w:fldCharType="begin"/>
            </w:r>
            <w:r w:rsidR="002F59AF">
              <w:rPr>
                <w:rFonts w:cs="Calibri"/>
                <w:kern w:val="28"/>
                <w:sz w:val="16"/>
                <w:szCs w:val="16"/>
                <w:lang w:val="de-DE" w:eastAsia="en-GB"/>
              </w:rPr>
              <w:instrText xml:space="preserve"> ADDIN EN.CITE &lt;EndNote&gt;&lt;Cite&gt;&lt;Author&gt;Anonymous&lt;/Author&gt;&lt;Year&gt;1983&lt;/Year&gt;&lt;RecNum&gt;69&lt;/RecNum&gt;&lt;DisplayText&gt;[41]&lt;/DisplayText&gt;&lt;record&gt;&lt;rec-number&gt;69&lt;/rec-number&gt;&lt;foreign-keys&gt;&lt;key app="EN" db-id="pzrr2wwec92vr1e5s2e5wx2twzax9tzvt5zt" timestamp="1381414332"&gt;69&lt;/key&gt;&lt;/foreign-keys&gt;&lt;ref-type name="Journal Article"&gt;17&lt;/ref-type&gt;&lt;contributors&gt;&lt;authors&gt;&lt;author&gt;Anonymous&lt;/author&gt;&lt;/authors&gt;&lt;/contributors&gt;&lt;titles&gt;&lt;title&gt;Leads from the MMWR. Rubella vaccination during pregnancy--United States, 1971-1982&lt;/title&gt;&lt;secondary-title&gt;JAMA&lt;/secondary-title&gt;&lt;short-title&gt;Leads from the MMWR. Rubella vaccination during pregnancy--United States, 1971-1982&lt;/short-title&gt;&lt;/titles&gt;&lt;periodical&gt;&lt;full-title&gt;JAMA&lt;/full-title&gt;&lt;/periodical&gt;&lt;pages&gt;1383-4&lt;/pages&gt;&lt;volume&gt;250&lt;/volume&gt;&lt;number&gt;11&lt;/number&gt;&lt;dates&gt;&lt;year&gt;1983&lt;/year&gt;&lt;/dates&gt;&lt;accession-num&gt;6887452&lt;/accession-num&gt;&lt;work-type&gt;Comparative Study&lt;/work-type&gt;&lt;urls&gt;&lt;related-urls&gt;&lt;url&gt;http://ovidsp.ovid.com/ovidweb.cgi?T=JS&amp;amp;CSC=Y&amp;amp;NEWS=N&amp;amp;PAGE=fulltext&amp;amp;D=med2&amp;amp;AN=6887452http://lshtmsfx.hosted.exlibrisgroup.com/lshtm?sid=OVID:medline&amp;amp;id=pmid:6887452&amp;amp;id=doi:&amp;amp;issn=0098-7484&amp;amp;isbn=&amp;amp;volume=250&amp;amp;issue=11&amp;amp;spage=1383&amp;amp;pages=1383-4&amp;amp;date=1983&amp;amp;title=JAMA&amp;amp;atitle=Leads+from+the+MMWR.+Rubella+vaccination+during+pregnancy--United+States%2C+1971-1982.&amp;amp;aulast=&amp;amp;pid=%3Cauthor%3Eanonymous%3C%2Fauthor%3E%3CAN%3E6887452%3C%2FAN%3E%3CDT%3EComparative+Study%3C%2FDT%3E&lt;/url&gt;&lt;/related-urls&gt;&lt;/urls&gt;&lt;remote-database-name&gt;Medline&lt;/remote-database-name&gt;&lt;remote-database-provider&gt;Ovid Technologies&lt;/remote-database-provider&gt;&lt;/record&gt;&lt;/Cite&gt;&lt;/EndNote&gt;</w:instrText>
            </w:r>
            <w:r w:rsidR="00BF65BC">
              <w:rPr>
                <w:rFonts w:cs="Calibri"/>
                <w:kern w:val="28"/>
                <w:sz w:val="16"/>
                <w:szCs w:val="16"/>
                <w:lang w:val="de-DE" w:eastAsia="en-GB"/>
              </w:rPr>
              <w:fldChar w:fldCharType="separate"/>
            </w:r>
            <w:r w:rsidR="002F59AF">
              <w:rPr>
                <w:rFonts w:cs="Calibri"/>
                <w:noProof/>
                <w:kern w:val="28"/>
                <w:sz w:val="16"/>
                <w:szCs w:val="16"/>
                <w:lang w:val="de-DE" w:eastAsia="en-GB"/>
              </w:rPr>
              <w:t>[</w:t>
            </w:r>
            <w:hyperlink w:anchor="_ENREF_41" w:tooltip="Anonymous, 1983 #69" w:history="1">
              <w:r w:rsidR="00152ACF">
                <w:rPr>
                  <w:rFonts w:cs="Calibri"/>
                  <w:noProof/>
                  <w:kern w:val="28"/>
                  <w:sz w:val="16"/>
                  <w:szCs w:val="16"/>
                  <w:lang w:val="de-DE" w:eastAsia="en-GB"/>
                </w:rPr>
                <w:t>41</w:t>
              </w:r>
            </w:hyperlink>
            <w:r w:rsidR="002F59AF">
              <w:rPr>
                <w:rFonts w:cs="Calibri"/>
                <w:noProof/>
                <w:kern w:val="28"/>
                <w:sz w:val="16"/>
                <w:szCs w:val="16"/>
                <w:lang w:val="de-DE" w:eastAsia="en-GB"/>
              </w:rPr>
              <w:t>]</w:t>
            </w:r>
            <w:r w:rsidR="00BF65BC">
              <w:rPr>
                <w:rFonts w:cs="Calibri"/>
                <w:kern w:val="28"/>
                <w:sz w:val="16"/>
                <w:szCs w:val="16"/>
                <w:lang w:val="de-DE" w:eastAsia="en-GB"/>
              </w:rPr>
              <w:fldChar w:fldCharType="end"/>
            </w:r>
          </w:p>
          <w:p w14:paraId="70BA8FCE" w14:textId="2DDE11B9" w:rsidR="0094641F" w:rsidRPr="005136E8" w:rsidRDefault="0094641F" w:rsidP="005136E8">
            <w:pPr>
              <w:spacing w:after="0" w:line="256" w:lineRule="auto"/>
              <w:rPr>
                <w:rFonts w:cs="Calibri"/>
                <w:kern w:val="28"/>
                <w:sz w:val="16"/>
                <w:szCs w:val="16"/>
                <w:lang w:eastAsia="en-GB"/>
              </w:rPr>
            </w:pPr>
            <w:r w:rsidRPr="0057503B">
              <w:rPr>
                <w:rFonts w:cs="Calibri"/>
                <w:kern w:val="28"/>
                <w:sz w:val="16"/>
                <w:szCs w:val="16"/>
                <w:lang w:eastAsia="en-GB"/>
              </w:rPr>
              <w:t>ACIP ’79-‘88</w:t>
            </w:r>
            <w:r w:rsidR="00BF65BC">
              <w:rPr>
                <w:rFonts w:cs="Calibri"/>
                <w:kern w:val="28"/>
                <w:sz w:val="16"/>
                <w:szCs w:val="16"/>
                <w:lang w:eastAsia="en-GB"/>
              </w:rPr>
              <w:fldChar w:fldCharType="begin"/>
            </w:r>
            <w:r w:rsidR="002F59AF">
              <w:rPr>
                <w:rFonts w:cs="Calibri"/>
                <w:kern w:val="28"/>
                <w:sz w:val="16"/>
                <w:szCs w:val="16"/>
                <w:lang w:eastAsia="en-GB"/>
              </w:rPr>
              <w:instrText xml:space="preserve"> ADDIN EN.CITE &lt;EndNote&gt;&lt;Cite&gt;&lt;Author&gt;Anonymous&lt;/Author&gt;&lt;Year&gt;1989&lt;/Year&gt;&lt;RecNum&gt;75&lt;/RecNum&gt;&lt;DisplayText&gt;[50]&lt;/DisplayText&gt;&lt;record&gt;&lt;rec-number&gt;75&lt;/rec-number&gt;&lt;foreign-keys&gt;&lt;key app="EN" db-id="pzrr2wwec92vr1e5s2e5wx2twzax9tzvt5zt" timestamp="1381414332"&gt;75&lt;/key&gt;&lt;/foreign-keys&gt;&lt;ref-type name="Journal Article"&gt;17&lt;/ref-type&gt;&lt;contributors&gt;&lt;authors&gt;&lt;author&gt;Anonymous&lt;/author&gt;&lt;/authors&gt;&lt;/contributors&gt;&lt;titles&gt;&lt;title&gt;Leads from the MMWR. Rubella vaccination during pregnancy--United States, 1971-1988&lt;/title&gt;&lt;secondary-title&gt;JAMA&lt;/secondary-title&gt;&lt;short-title&gt;Leads from the MMWR. Rubella vaccination during pregnancy--United States, 1971-1988&lt;/short-title&gt;&lt;/titles&gt;&lt;periodical&gt;&lt;full-title&gt;JAMA&lt;/full-title&gt;&lt;/periodical&gt;&lt;pages&gt;3374-5, 3383&lt;/pages&gt;&lt;volume&gt;261&lt;/volume&gt;&lt;number&gt;23&lt;/number&gt;&lt;dates&gt;&lt;year&gt;1989&lt;/year&gt;&lt;/dates&gt;&lt;accession-num&gt;2724477&lt;/accession-num&gt;&lt;urls&gt;&lt;related-urls&gt;&lt;url&gt;http://ovidsp.ovid.com/ovidweb.cgi?T=JS&amp;amp;CSC=Y&amp;amp;NEWS=N&amp;amp;PAGE=fulltext&amp;amp;D=med3&amp;amp;AN=2724477http://lshtmsfx.hosted.exlibrisgroup.com/lshtm?sid=OVID:medline&amp;amp;id=pmid:2724477&amp;amp;id=doi:&amp;amp;issn=0098-7484&amp;amp;isbn=&amp;amp;volume=261&amp;amp;issue=23&amp;amp;spage=3374&amp;amp;pages=3374-5%2C+3383&amp;amp;date=1989&amp;amp;title=JAMA&amp;amp;atitle=Leads+from+the+MMWR.+Rubella+vaccination+during+pregnancy--United+States%2C+1971-1988.&amp;amp;aulast=&amp;amp;pid=%3Cauthor%3Eanonymous%3C%2Fauthor%3E%3CAN%3E2724477%3C%2FAN%3E%3CDT%3EJournal+Article%3C%2FDT%3E&lt;/url&gt;&lt;/related-urls&gt;&lt;/urls&gt;&lt;remote-database-name&gt;Medline&lt;/remote-database-name&gt;&lt;remote-database-provider&gt;Ovid Technologies&lt;/remote-database-provider&gt;&lt;/record&gt;&lt;/Cite&gt;&lt;/EndNote&gt;</w:instrText>
            </w:r>
            <w:r w:rsidR="00BF65BC">
              <w:rPr>
                <w:rFonts w:cs="Calibri"/>
                <w:kern w:val="28"/>
                <w:sz w:val="16"/>
                <w:szCs w:val="16"/>
                <w:lang w:eastAsia="en-GB"/>
              </w:rPr>
              <w:fldChar w:fldCharType="separate"/>
            </w:r>
            <w:r w:rsidR="002F59AF">
              <w:rPr>
                <w:rFonts w:cs="Calibri"/>
                <w:noProof/>
                <w:kern w:val="28"/>
                <w:sz w:val="16"/>
                <w:szCs w:val="16"/>
                <w:lang w:eastAsia="en-GB"/>
              </w:rPr>
              <w:t>[</w:t>
            </w:r>
            <w:hyperlink w:anchor="_ENREF_50" w:tooltip="Anonymous, 1989 #75" w:history="1">
              <w:r w:rsidR="00152ACF">
                <w:rPr>
                  <w:rFonts w:cs="Calibri"/>
                  <w:noProof/>
                  <w:kern w:val="28"/>
                  <w:sz w:val="16"/>
                  <w:szCs w:val="16"/>
                  <w:lang w:eastAsia="en-GB"/>
                </w:rPr>
                <w:t>50</w:t>
              </w:r>
            </w:hyperlink>
            <w:r w:rsidR="002F59AF">
              <w:rPr>
                <w:rFonts w:cs="Calibri"/>
                <w:noProof/>
                <w:kern w:val="28"/>
                <w:sz w:val="16"/>
                <w:szCs w:val="16"/>
                <w:lang w:eastAsia="en-GB"/>
              </w:rPr>
              <w:t>]</w:t>
            </w:r>
            <w:r w:rsidR="00BF65BC">
              <w:rPr>
                <w:rFonts w:cs="Calibri"/>
                <w:kern w:val="28"/>
                <w:sz w:val="16"/>
                <w:szCs w:val="16"/>
                <w:lang w:eastAsia="en-GB"/>
              </w:rPr>
              <w:fldChar w:fldCharType="end"/>
            </w:r>
          </w:p>
          <w:p w14:paraId="402BB80A" w14:textId="5659AA05" w:rsidR="0094641F" w:rsidRPr="00877461" w:rsidRDefault="0094641F" w:rsidP="005136E8">
            <w:pPr>
              <w:spacing w:after="0" w:line="256" w:lineRule="auto"/>
              <w:rPr>
                <w:rFonts w:cs="Calibri"/>
                <w:kern w:val="28"/>
                <w:sz w:val="16"/>
                <w:szCs w:val="16"/>
                <w:lang w:val="en-US" w:eastAsia="en-GB"/>
              </w:rPr>
            </w:pPr>
            <w:r w:rsidRPr="0057503B">
              <w:rPr>
                <w:rFonts w:cs="Calibri"/>
                <w:kern w:val="28"/>
                <w:sz w:val="16"/>
                <w:szCs w:val="16"/>
                <w:lang w:eastAsia="en-GB"/>
              </w:rPr>
              <w:t>Hamkar</w:t>
            </w:r>
            <w:r w:rsidR="00BF65BC">
              <w:rPr>
                <w:rFonts w:cs="Calibri"/>
                <w:kern w:val="28"/>
                <w:sz w:val="16"/>
                <w:szCs w:val="16"/>
                <w:lang w:val="de-DE" w:eastAsia="en-GB"/>
              </w:rPr>
              <w:fldChar w:fldCharType="begin">
                <w:fldData xml:space="preserve">PEVuZE5vdGU+PENpdGU+PEF1dGhvcj5IYW1rYXI8L0F1dGhvcj48WWVhcj4yMDA2PC9ZZWFyPjxS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</w:fldData>
              </w:fldChar>
            </w:r>
            <w:r w:rsidR="002F59AF">
              <w:rPr>
                <w:rFonts w:cs="Calibri"/>
                <w:kern w:val="28"/>
                <w:sz w:val="16"/>
                <w:szCs w:val="16"/>
                <w:lang w:val="de-DE" w:eastAsia="en-GB"/>
              </w:rPr>
              <w:instrText xml:space="preserve"> ADDIN EN.CITE </w:instrText>
            </w:r>
            <w:r w:rsidR="002F59AF">
              <w:rPr>
                <w:rFonts w:cs="Calibri"/>
                <w:kern w:val="28"/>
                <w:sz w:val="16"/>
                <w:szCs w:val="16"/>
                <w:lang w:val="de-DE" w:eastAsia="en-GB"/>
              </w:rPr>
              <w:fldChar w:fldCharType="begin">
                <w:fldData xml:space="preserve">PEVuZE5vdGU+PENpdGU+PEF1dGhvcj5IYW1rYXI8L0F1dGhvcj48WWVhcj4yMDA2PC9ZZWFyPjxS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</w:fldData>
              </w:fldChar>
            </w:r>
            <w:r w:rsidR="002F59AF">
              <w:rPr>
                <w:rFonts w:cs="Calibri"/>
                <w:kern w:val="28"/>
                <w:sz w:val="16"/>
                <w:szCs w:val="16"/>
                <w:lang w:val="de-DE" w:eastAsia="en-GB"/>
              </w:rPr>
              <w:instrText xml:space="preserve"> ADDIN EN.CITE.DATA </w:instrText>
            </w:r>
            <w:r w:rsidR="002F59AF">
              <w:rPr>
                <w:rFonts w:cs="Calibri"/>
                <w:kern w:val="28"/>
                <w:sz w:val="16"/>
                <w:szCs w:val="16"/>
                <w:lang w:val="de-DE" w:eastAsia="en-GB"/>
              </w:rPr>
            </w:r>
            <w:r w:rsidR="002F59AF">
              <w:rPr>
                <w:rFonts w:cs="Calibri"/>
                <w:kern w:val="28"/>
                <w:sz w:val="16"/>
                <w:szCs w:val="16"/>
                <w:lang w:val="de-DE" w:eastAsia="en-GB"/>
              </w:rPr>
              <w:fldChar w:fldCharType="end"/>
            </w:r>
            <w:r w:rsidR="00BF65BC">
              <w:rPr>
                <w:rFonts w:cs="Calibri"/>
                <w:kern w:val="28"/>
                <w:sz w:val="16"/>
                <w:szCs w:val="16"/>
                <w:lang w:val="de-DE" w:eastAsia="en-GB"/>
              </w:rPr>
            </w:r>
            <w:r w:rsidR="00BF65BC">
              <w:rPr>
                <w:rFonts w:cs="Calibri"/>
                <w:kern w:val="28"/>
                <w:sz w:val="16"/>
                <w:szCs w:val="16"/>
                <w:lang w:val="de-DE" w:eastAsia="en-GB"/>
              </w:rPr>
              <w:fldChar w:fldCharType="separate"/>
            </w:r>
            <w:r w:rsidR="002F59AF">
              <w:rPr>
                <w:rFonts w:cs="Calibri"/>
                <w:noProof/>
                <w:kern w:val="28"/>
                <w:sz w:val="16"/>
                <w:szCs w:val="16"/>
                <w:lang w:val="de-DE" w:eastAsia="en-GB"/>
              </w:rPr>
              <w:t>[</w:t>
            </w:r>
            <w:hyperlink w:anchor="_ENREF_20" w:tooltip="Hamkar, 2006 #328" w:history="1">
              <w:r w:rsidR="00152ACF">
                <w:rPr>
                  <w:rFonts w:cs="Calibri"/>
                  <w:noProof/>
                  <w:kern w:val="28"/>
                  <w:sz w:val="16"/>
                  <w:szCs w:val="16"/>
                  <w:lang w:val="de-DE" w:eastAsia="en-GB"/>
                </w:rPr>
                <w:t>20</w:t>
              </w:r>
            </w:hyperlink>
            <w:r w:rsidR="002F59AF">
              <w:rPr>
                <w:rFonts w:cs="Calibri"/>
                <w:noProof/>
                <w:kern w:val="28"/>
                <w:sz w:val="16"/>
                <w:szCs w:val="16"/>
                <w:lang w:val="de-DE" w:eastAsia="en-GB"/>
              </w:rPr>
              <w:t>]</w:t>
            </w:r>
            <w:r w:rsidR="00BF65BC">
              <w:rPr>
                <w:rFonts w:cs="Calibri"/>
                <w:kern w:val="28"/>
                <w:sz w:val="16"/>
                <w:szCs w:val="16"/>
                <w:lang w:val="de-DE" w:eastAsia="en-GB"/>
              </w:rPr>
              <w:fldChar w:fldCharType="end"/>
            </w:r>
          </w:p>
          <w:p w14:paraId="6840282E" w14:textId="3F292B00" w:rsidR="0094641F" w:rsidRPr="005136E8" w:rsidRDefault="0094641F" w:rsidP="005136E8">
            <w:pPr>
              <w:spacing w:after="0" w:line="256" w:lineRule="auto"/>
              <w:rPr>
                <w:rFonts w:cs="Calibri"/>
                <w:b/>
                <w:kern w:val="28"/>
                <w:sz w:val="16"/>
                <w:szCs w:val="16"/>
                <w:lang w:eastAsia="en-GB"/>
              </w:rPr>
            </w:pPr>
            <w:r w:rsidRPr="0057503B">
              <w:rPr>
                <w:rFonts w:cs="Calibri"/>
                <w:kern w:val="28"/>
                <w:sz w:val="16"/>
                <w:szCs w:val="16"/>
                <w:lang w:eastAsia="en-GB"/>
              </w:rPr>
              <w:t>Enders</w:t>
            </w:r>
            <w:r w:rsidR="00BF65BC">
              <w:rPr>
                <w:rFonts w:cs="Calibri"/>
                <w:kern w:val="28"/>
                <w:sz w:val="16"/>
                <w:szCs w:val="16"/>
                <w:lang w:eastAsia="en-GB"/>
              </w:rPr>
              <w:fldChar w:fldCharType="begin"/>
            </w:r>
            <w:r w:rsidR="002F59AF">
              <w:rPr>
                <w:rFonts w:cs="Calibri"/>
                <w:kern w:val="28"/>
                <w:sz w:val="16"/>
                <w:szCs w:val="16"/>
                <w:lang w:eastAsia="en-GB"/>
              </w:rPr>
              <w:instrText xml:space="preserve"> ADDIN EN.CITE &lt;EndNote&gt;&lt;Cite&gt;&lt;Author&gt;Enders&lt;/Author&gt;&lt;Year&gt;1985&lt;/Year&gt;&lt;RecNum&gt;240&lt;/RecNum&gt;&lt;DisplayText&gt;[53]&lt;/DisplayText&gt;&lt;record&gt;&lt;rec-number&gt;240&lt;/rec-number&gt;&lt;foreign-keys&gt;&lt;key app="EN" db-id="pzrr2wwec92vr1e5s2e5wx2twzax9tzvt5zt" timestamp="1381414333"&gt;240&lt;/key&gt;&lt;/foreign-keys&gt;&lt;ref-type name="Journal Article"&gt;17&lt;/ref-type&gt;&lt;contributors&gt;&lt;authors&gt;&lt;author&gt;Enders, G.&lt;/author&gt;&lt;/authors&gt;&lt;/contributors&gt;&lt;titles&gt;&lt;title&gt;Rubella antibody titers in vaccinated and nonvaccinated women and results of vaccination during pregnancy&lt;/title&gt;&lt;secondary-title&gt;Reviews of Infectious Diseases&lt;/secondary-title&gt;&lt;short-title&gt;Rubella antibody titers in vaccinated and nonvaccinated women and results of vaccination during pregnancy&lt;/short-title&gt;&lt;/titles&gt;&lt;periodical&gt;&lt;full-title&gt;Reviews of Infectious Diseases&lt;/full-title&gt;&lt;/periodical&gt;&lt;pages&gt;S103-7&lt;/pages&gt;&lt;volume&gt;7 Suppl 1&lt;/volume&gt;&lt;dates&gt;&lt;year&gt;1985&lt;/year&gt;&lt;/dates&gt;&lt;accession-num&gt;4001718&lt;/accession-num&gt;&lt;urls&gt;&lt;related-urls&gt;&lt;url&gt;http://ovidsp.ovid.com/ovidweb.cgi?T=JS&amp;amp;CSC=Y&amp;amp;NEWS=N&amp;amp;PAGE=fulltext&amp;amp;D=med2&amp;amp;AN=4001718http://lshtmsfx.hosted.exlibrisgroup.com/lshtm?sid=OVID:medline&amp;amp;id=pmid:4001718&amp;amp;id=doi:&amp;amp;issn=0162-0886&amp;amp;isbn=&amp;amp;volume=7&amp;amp;issue=1&amp;amp;spage=S103&amp;amp;pages=S103-7&amp;amp;date=1985&amp;amp;title=Reviews+of+Infectious+Diseases&amp;amp;atitle=Rubella+antibody+titers+in+vaccinated+and+nonvaccinated+women+and+results+of+vaccination+during+pregnancy.&amp;amp;aulast=Enders&amp;amp;pid=%3Cauthor%3EEnders+G%3C%2Fauthor%3E%3CAN%3E4001718%3C%2FAN%3E%3CDT%3EJournal+Article%3C%2FDT%3E&lt;/url&gt;&lt;/related-urls&gt;&lt;/urls&gt;&lt;remote-database-name&gt;Medline&lt;/remote-database-name&gt;&lt;remote-database-provider&gt;Ovid Technologies&lt;/remote-database-provider&gt;&lt;/record&gt;&lt;/Cite&gt;&lt;/EndNote&gt;</w:instrText>
            </w:r>
            <w:r w:rsidR="00BF65BC">
              <w:rPr>
                <w:rFonts w:cs="Calibri"/>
                <w:kern w:val="28"/>
                <w:sz w:val="16"/>
                <w:szCs w:val="16"/>
                <w:lang w:eastAsia="en-GB"/>
              </w:rPr>
              <w:fldChar w:fldCharType="separate"/>
            </w:r>
            <w:r w:rsidR="002F59AF">
              <w:rPr>
                <w:rFonts w:cs="Calibri"/>
                <w:noProof/>
                <w:kern w:val="28"/>
                <w:sz w:val="16"/>
                <w:szCs w:val="16"/>
                <w:lang w:eastAsia="en-GB"/>
              </w:rPr>
              <w:t>[</w:t>
            </w:r>
            <w:hyperlink w:anchor="_ENREF_53" w:tooltip="Enders, 1985 #240" w:history="1">
              <w:r w:rsidR="00152ACF">
                <w:rPr>
                  <w:rFonts w:cs="Calibri"/>
                  <w:noProof/>
                  <w:kern w:val="28"/>
                  <w:sz w:val="16"/>
                  <w:szCs w:val="16"/>
                  <w:lang w:eastAsia="en-GB"/>
                </w:rPr>
                <w:t>53</w:t>
              </w:r>
            </w:hyperlink>
            <w:r w:rsidR="002F59AF">
              <w:rPr>
                <w:rFonts w:cs="Calibri"/>
                <w:noProof/>
                <w:kern w:val="28"/>
                <w:sz w:val="16"/>
                <w:szCs w:val="16"/>
                <w:lang w:eastAsia="en-GB"/>
              </w:rPr>
              <w:t>]</w:t>
            </w:r>
            <w:r w:rsidR="00BF65BC">
              <w:rPr>
                <w:rFonts w:cs="Calibri"/>
                <w:kern w:val="28"/>
                <w:sz w:val="16"/>
                <w:szCs w:val="16"/>
                <w:lang w:eastAsia="en-GB"/>
              </w:rPr>
              <w:fldChar w:fldCharType="end"/>
            </w:r>
            <w:r w:rsidRPr="0057503B">
              <w:rPr>
                <w:rFonts w:cs="Calibri"/>
                <w:kern w:val="28"/>
                <w:sz w:val="16"/>
                <w:szCs w:val="16"/>
                <w:lang w:eastAsia="en-GB"/>
              </w:rPr>
              <w:t xml:space="preserve">  </w:t>
            </w:r>
          </w:p>
          <w:p w14:paraId="005250AB" w14:textId="4F5090D3" w:rsidR="0094641F" w:rsidRPr="005136E8" w:rsidRDefault="0094641F" w:rsidP="005136E8">
            <w:pPr>
              <w:spacing w:after="0" w:line="256" w:lineRule="auto"/>
              <w:rPr>
                <w:rFonts w:cs="Calibri"/>
                <w:kern w:val="28"/>
                <w:sz w:val="16"/>
                <w:szCs w:val="16"/>
                <w:lang w:eastAsia="en-GB"/>
              </w:rPr>
            </w:pPr>
            <w:r w:rsidRPr="0057503B">
              <w:rPr>
                <w:rFonts w:cs="Calibri"/>
                <w:kern w:val="28"/>
                <w:sz w:val="16"/>
                <w:szCs w:val="16"/>
                <w:lang w:eastAsia="en-GB"/>
              </w:rPr>
              <w:t>Tookey, P</w:t>
            </w:r>
            <w:r w:rsidR="00BF65BC">
              <w:rPr>
                <w:rFonts w:cs="Calibri"/>
                <w:kern w:val="28"/>
                <w:sz w:val="16"/>
                <w:szCs w:val="16"/>
                <w:lang w:eastAsia="en-GB"/>
              </w:rPr>
              <w:fldChar w:fldCharType="begin"/>
            </w:r>
            <w:r w:rsidR="002F59AF">
              <w:rPr>
                <w:rFonts w:cs="Calibri"/>
                <w:kern w:val="28"/>
                <w:sz w:val="16"/>
                <w:szCs w:val="16"/>
                <w:lang w:eastAsia="en-GB"/>
              </w:rPr>
              <w:instrText xml:space="preserve"> ADDIN EN.CITE &lt;EndNote&gt;&lt;Cite&gt;&lt;Author&gt;Tookey&lt;/Author&gt;&lt;Year&gt;2001&lt;/Year&gt;&lt;RecNum&gt;611&lt;/RecNum&gt;&lt;DisplayText&gt;[51]&lt;/DisplayText&gt;&lt;record&gt;&lt;rec-number&gt;611&lt;/rec-number&gt;&lt;foreign-keys&gt;&lt;key app="EN" db-id="pzrr2wwec92vr1e5s2e5wx2twzax9tzvt5zt" timestamp="1381414335"&gt;611&lt;/key&gt;&lt;/foreign-keys&gt;&lt;ref-type name="Journal Article"&gt;17&lt;/ref-type&gt;&lt;contributors&gt;&lt;authors&gt;&lt;author&gt;Tookey, P.&lt;/author&gt;&lt;/authors&gt;&lt;/contributors&gt;&lt;titles&gt;&lt;title&gt;Pregnancy is contraindication for rubella vaccination still&lt;/title&gt;&lt;secondary-title&gt;BMJ&lt;/secondary-title&gt;&lt;short-title&gt;Pregnancy is contraindication for rubella vaccination still&lt;/short-title&gt;&lt;/titles&gt;&lt;periodical&gt;&lt;full-title&gt;BMJ&lt;/full-title&gt;&lt;/periodical&gt;&lt;pages&gt;1489&lt;/pages&gt;&lt;volume&gt;322&lt;/volume&gt;&lt;number&gt;7300&lt;/number&gt;&lt;dates&gt;&lt;year&gt;2001&lt;/year&gt;&lt;/dates&gt;&lt;accession-num&gt;11430372&lt;/accession-num&gt;&lt;work-type&gt;Letter&lt;/work-type&gt;&lt;urls&gt;&lt;related-urls&gt;&lt;url&gt;http://ovidsp.ovid.com/ovidweb.cgi?T=JS&amp;amp;CSC=Y&amp;amp;NEWS=N&amp;amp;PAGE=fulltext&amp;amp;D=med4&amp;amp;AN=11430372http://lshtmsfx.hosted.exlibrisgroup.com/lshtm?sid=OVID:medline&amp;amp;id=pmid:11430372&amp;amp;id=doi:&amp;amp;issn=0959-8138&amp;amp;isbn=&amp;amp;volume=322&amp;amp;issue=7300&amp;amp;spage=1489&amp;amp;pages=1489&amp;amp;date=2001&amp;amp;title=BMJ&amp;amp;atitle=Pregnancy+is+contraindication+for+rubella+vaccination+still.&amp;amp;aulast=Tookey&amp;amp;pid=%3Cauthor%3ETookey+P%3C%2Fauthor%3E%3CAN%3E11430372%3C%2FAN%3E%3CDT%3ELetter%3C%2FDT%3E&lt;/url&gt;&lt;url&gt;http://www.ncbi.nlm.nih.gov/pmc/articles/PMC1120533/pdf/1489.pdf&lt;/url&gt;&lt;/related-urls&gt;&lt;/urls&gt;&lt;custom2&gt;PMC1120533&lt;/custom2&gt;&lt;remote-database-name&gt;Medline&lt;/remote-database-name&gt;&lt;remote-database-provider&gt;Ovid Technologies&lt;/remote-database-provider&gt;&lt;/record&gt;&lt;/Cite&gt;&lt;/EndNote&gt;</w:instrText>
            </w:r>
            <w:r w:rsidR="00BF65BC">
              <w:rPr>
                <w:rFonts w:cs="Calibri"/>
                <w:kern w:val="28"/>
                <w:sz w:val="16"/>
                <w:szCs w:val="16"/>
                <w:lang w:eastAsia="en-GB"/>
              </w:rPr>
              <w:fldChar w:fldCharType="separate"/>
            </w:r>
            <w:r w:rsidR="002F59AF">
              <w:rPr>
                <w:rFonts w:cs="Calibri"/>
                <w:noProof/>
                <w:kern w:val="28"/>
                <w:sz w:val="16"/>
                <w:szCs w:val="16"/>
                <w:lang w:eastAsia="en-GB"/>
              </w:rPr>
              <w:t>[</w:t>
            </w:r>
            <w:hyperlink w:anchor="_ENREF_51" w:tooltip="Tookey, 2001 #611" w:history="1">
              <w:r w:rsidR="00152ACF">
                <w:rPr>
                  <w:rFonts w:cs="Calibri"/>
                  <w:noProof/>
                  <w:kern w:val="28"/>
                  <w:sz w:val="16"/>
                  <w:szCs w:val="16"/>
                  <w:lang w:eastAsia="en-GB"/>
                </w:rPr>
                <w:t>51</w:t>
              </w:r>
            </w:hyperlink>
            <w:r w:rsidR="002F59AF">
              <w:rPr>
                <w:rFonts w:cs="Calibri"/>
                <w:noProof/>
                <w:kern w:val="28"/>
                <w:sz w:val="16"/>
                <w:szCs w:val="16"/>
                <w:lang w:eastAsia="en-GB"/>
              </w:rPr>
              <w:t>]</w:t>
            </w:r>
            <w:r w:rsidR="00BF65BC">
              <w:rPr>
                <w:rFonts w:cs="Calibri"/>
                <w:kern w:val="28"/>
                <w:sz w:val="16"/>
                <w:szCs w:val="16"/>
                <w:lang w:eastAsia="en-GB"/>
              </w:rPr>
              <w:fldChar w:fldCharType="end"/>
            </w:r>
          </w:p>
          <w:p w14:paraId="70ED6F6F" w14:textId="0F996FFD" w:rsidR="0094641F" w:rsidRPr="005136E8" w:rsidRDefault="0094641F" w:rsidP="005136E8">
            <w:pPr>
              <w:spacing w:after="0" w:line="256" w:lineRule="auto"/>
              <w:rPr>
                <w:rFonts w:cs="Calibri"/>
                <w:kern w:val="28"/>
                <w:sz w:val="16"/>
                <w:szCs w:val="16"/>
                <w:lang w:eastAsia="en-GB"/>
              </w:rPr>
            </w:pPr>
            <w:r w:rsidRPr="0057503B">
              <w:rPr>
                <w:rFonts w:cs="Calibri"/>
                <w:kern w:val="28"/>
                <w:sz w:val="16"/>
                <w:szCs w:val="16"/>
                <w:lang w:eastAsia="en-GB"/>
              </w:rPr>
              <w:t>Enders</w:t>
            </w:r>
            <w:r w:rsidR="00BF65BC">
              <w:rPr>
                <w:rFonts w:cs="Calibri"/>
                <w:kern w:val="28"/>
                <w:sz w:val="16"/>
                <w:szCs w:val="16"/>
                <w:lang w:eastAsia="en-GB"/>
              </w:rPr>
              <w:fldChar w:fldCharType="begin"/>
            </w:r>
            <w:r w:rsidR="002F59AF">
              <w:rPr>
                <w:rFonts w:cs="Calibri"/>
                <w:kern w:val="28"/>
                <w:sz w:val="16"/>
                <w:szCs w:val="16"/>
                <w:lang w:eastAsia="en-GB"/>
              </w:rPr>
              <w:instrText xml:space="preserve"> ADDIN EN.CITE &lt;EndNote&gt;&lt;Cite&gt;&lt;Author&gt;Enders&lt;/Author&gt;&lt;Year&gt;2005&lt;/Year&gt;&lt;RecNum&gt;242&lt;/RecNum&gt;&lt;DisplayText&gt;[54]&lt;/DisplayText&gt;&lt;record&gt;&lt;rec-number&gt;242&lt;/rec-number&gt;&lt;foreign-keys&gt;&lt;key app="EN" db-id="pzrr2wwec92vr1e5s2e5wx2twzax9tzvt5zt" timestamp="1381414333"&gt;242&lt;/key&gt;&lt;/foreign-keys&gt;&lt;ref-type name="Journal Article"&gt;17&lt;/ref-type&gt;&lt;contributors&gt;&lt;authors&gt;&lt;author&gt;Enders, G.&lt;/author&gt;&lt;/authors&gt;&lt;/contributors&gt;&lt;auth-address&gt;Labor Prof. Enders und Partner. Institut fur Virologie, Infektologie und Epidemiologie e.V., Rosenbergstrasse 85, 70193 Stuttgart, Germany. enders@labor-enders.de&lt;/auth-address&gt;&lt;titles&gt;&lt;title&gt;[Accidental rubella vaccination at the time of conception and in early pregnancy]&lt;/title&gt;&lt;secondary-title&gt;Bundesgesundheitsblatt, Gesundheitsforschung, Gesundheitsschutz&lt;/secondary-title&gt;&lt;short-title&gt;[Accidental rubella vaccination at the time of conception and in early pregnancy]&lt;/short-title&gt;&lt;/titles&gt;&lt;periodical&gt;&lt;full-title&gt;Bundesgesundheitsblatt, Gesundheitsforschung, Gesundheitsschutz&lt;/full-title&gt;&lt;/periodical&gt;&lt;pages&gt;685-6&lt;/pages&gt;&lt;volume&gt;48&lt;/volume&gt;&lt;number&gt;6&lt;/number&gt;&lt;dates&gt;&lt;year&gt;2005&lt;/year&gt;&lt;/dates&gt;&lt;accession-num&gt;15983846&lt;/accession-num&gt;&lt;urls&gt;&lt;related-urls&gt;&lt;url&gt;http://ovidsp.ovid.com/ovidweb.cgi?T=JS&amp;amp;CSC=Y&amp;amp;NEWS=N&amp;amp;PAGE=fulltext&amp;amp;D=med4&amp;amp;AN=15983846http://lshtmsfx.hosted.exlibrisgroup.com/lshtm?sid=OVID:medline&amp;amp;id=pmid:15983846&amp;amp;id=doi:&amp;amp;issn=1436-9990&amp;amp;isbn=&amp;amp;volume=48&amp;amp;issue=6&amp;amp;spage=685&amp;amp;pages=685-6&amp;amp;date=2005&amp;amp;title=Bundesgesundheitsblatt%2C+Gesundheitsforschung%2C+Gesundheitsschutz&amp;amp;atitle=Akzidentelle+Rotelnschutzimpfungen+um+den+Zeitpunkt+der+Konzeption+und+in+der+Fruhschwangerschaft.&amp;amp;aulast=Enders&amp;amp;pid=%3Cauthor%3EEnders+G%3C%2Fauthor%3E%3CAN%3E15983846%3C%2FAN%3E%3CDT%3EJournal+Article%3C%2FDT%3E&lt;/url&gt;&lt;url&gt;http://link.springer.com/article/10.1007%2Fs00103-005-1066-x&lt;/url&gt;&lt;/related-urls&gt;&lt;/urls&gt;&lt;remote-database-name&gt;Medline&lt;/remote-database-name&gt;&lt;remote-database-provider&gt;Ovid Technologies&lt;/remote-database-provider&gt;&lt;/record&gt;&lt;/Cite&gt;&lt;/EndNote&gt;</w:instrText>
            </w:r>
            <w:r w:rsidR="00BF65BC">
              <w:rPr>
                <w:rFonts w:cs="Calibri"/>
                <w:kern w:val="28"/>
                <w:sz w:val="16"/>
                <w:szCs w:val="16"/>
                <w:lang w:eastAsia="en-GB"/>
              </w:rPr>
              <w:fldChar w:fldCharType="separate"/>
            </w:r>
            <w:r w:rsidR="002F59AF">
              <w:rPr>
                <w:rFonts w:cs="Calibri"/>
                <w:noProof/>
                <w:kern w:val="28"/>
                <w:sz w:val="16"/>
                <w:szCs w:val="16"/>
                <w:lang w:eastAsia="en-GB"/>
              </w:rPr>
              <w:t>[</w:t>
            </w:r>
            <w:hyperlink w:anchor="_ENREF_54" w:tooltip="Enders, 2005 #242" w:history="1">
              <w:r w:rsidR="00152ACF">
                <w:rPr>
                  <w:rFonts w:cs="Calibri"/>
                  <w:noProof/>
                  <w:kern w:val="28"/>
                  <w:sz w:val="16"/>
                  <w:szCs w:val="16"/>
                  <w:lang w:eastAsia="en-GB"/>
                </w:rPr>
                <w:t>54</w:t>
              </w:r>
            </w:hyperlink>
            <w:r w:rsidR="002F59AF">
              <w:rPr>
                <w:rFonts w:cs="Calibri"/>
                <w:noProof/>
                <w:kern w:val="28"/>
                <w:sz w:val="16"/>
                <w:szCs w:val="16"/>
                <w:lang w:eastAsia="en-GB"/>
              </w:rPr>
              <w:t>]</w:t>
            </w:r>
            <w:r w:rsidR="00BF65BC">
              <w:rPr>
                <w:rFonts w:cs="Calibri"/>
                <w:kern w:val="28"/>
                <w:sz w:val="16"/>
                <w:szCs w:val="16"/>
                <w:lang w:eastAsia="en-GB"/>
              </w:rPr>
              <w:fldChar w:fldCharType="end"/>
            </w:r>
            <w:r w:rsidRPr="0057503B">
              <w:rPr>
                <w:rFonts w:cs="Calibri"/>
                <w:kern w:val="28"/>
                <w:sz w:val="16"/>
                <w:szCs w:val="16"/>
                <w:lang w:eastAsia="en-GB"/>
              </w:rPr>
              <w:t xml:space="preserve"> </w:t>
            </w:r>
          </w:p>
          <w:p w14:paraId="74561E20" w14:textId="343E8792" w:rsidR="003D7508" w:rsidRDefault="003D7508" w:rsidP="005136E8">
            <w:pPr>
              <w:spacing w:after="0" w:line="256" w:lineRule="auto"/>
              <w:rPr>
                <w:rFonts w:cs="Calibri"/>
                <w:kern w:val="28"/>
                <w:sz w:val="16"/>
                <w:szCs w:val="16"/>
                <w:lang w:val="en-US" w:eastAsia="en-GB"/>
              </w:rPr>
            </w:pPr>
            <w:r>
              <w:rPr>
                <w:rFonts w:cs="Calibri"/>
                <w:kern w:val="28"/>
                <w:sz w:val="16"/>
                <w:szCs w:val="16"/>
                <w:lang w:val="en-US" w:eastAsia="en-GB"/>
              </w:rPr>
              <w:t>Lina</w:t>
            </w:r>
            <w:r w:rsidR="00BF65BC">
              <w:rPr>
                <w:rFonts w:cs="Calibri"/>
                <w:kern w:val="28"/>
                <w:sz w:val="16"/>
                <w:szCs w:val="16"/>
                <w:lang w:val="en-US" w:eastAsia="en-GB"/>
              </w:rPr>
              <w:fldChar w:fldCharType="begin">
                <w:fldData xml:space="preserve">PEVuZE5vdGU+PENpdGU+PEF1dGhvcj5BcnRpbW9zIGRlIE9saXZlaXJhPC9BdXRob3I+PFllYXI+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</w:fldData>
              </w:fldChar>
            </w:r>
            <w:r w:rsidR="002F59AF">
              <w:rPr>
                <w:rFonts w:cs="Calibri"/>
                <w:kern w:val="28"/>
                <w:sz w:val="16"/>
                <w:szCs w:val="16"/>
                <w:lang w:val="en-US" w:eastAsia="en-GB"/>
              </w:rPr>
              <w:instrText xml:space="preserve"> ADDIN EN.CITE </w:instrText>
            </w:r>
            <w:r w:rsidR="002F59AF">
              <w:rPr>
                <w:rFonts w:cs="Calibri"/>
                <w:kern w:val="28"/>
                <w:sz w:val="16"/>
                <w:szCs w:val="16"/>
                <w:lang w:val="en-US" w:eastAsia="en-GB"/>
              </w:rPr>
              <w:fldChar w:fldCharType="begin">
                <w:fldData xml:space="preserve">PEVuZE5vdGU+PENpdGU+PEF1dGhvcj5BcnRpbW9zIGRlIE9saXZlaXJhPC9BdXRob3I+PFllYXI+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</w:fldData>
              </w:fldChar>
            </w:r>
            <w:r w:rsidR="002F59AF">
              <w:rPr>
                <w:rFonts w:cs="Calibri"/>
                <w:kern w:val="28"/>
                <w:sz w:val="16"/>
                <w:szCs w:val="16"/>
                <w:lang w:val="en-US" w:eastAsia="en-GB"/>
              </w:rPr>
              <w:instrText xml:space="preserve"> ADDIN EN.CITE.DATA </w:instrText>
            </w:r>
            <w:r w:rsidR="002F59AF">
              <w:rPr>
                <w:rFonts w:cs="Calibri"/>
                <w:kern w:val="28"/>
                <w:sz w:val="16"/>
                <w:szCs w:val="16"/>
                <w:lang w:val="en-US" w:eastAsia="en-GB"/>
              </w:rPr>
            </w:r>
            <w:r w:rsidR="002F59AF">
              <w:rPr>
                <w:rFonts w:cs="Calibri"/>
                <w:kern w:val="28"/>
                <w:sz w:val="16"/>
                <w:szCs w:val="16"/>
                <w:lang w:val="en-US" w:eastAsia="en-GB"/>
              </w:rPr>
              <w:fldChar w:fldCharType="end"/>
            </w:r>
            <w:r w:rsidR="00BF65BC">
              <w:rPr>
                <w:rFonts w:cs="Calibri"/>
                <w:kern w:val="28"/>
                <w:sz w:val="16"/>
                <w:szCs w:val="16"/>
                <w:lang w:val="en-US" w:eastAsia="en-GB"/>
              </w:rPr>
            </w:r>
            <w:r w:rsidR="00BF65BC">
              <w:rPr>
                <w:rFonts w:cs="Calibri"/>
                <w:kern w:val="28"/>
                <w:sz w:val="16"/>
                <w:szCs w:val="16"/>
                <w:lang w:val="en-US" w:eastAsia="en-GB"/>
              </w:rPr>
              <w:fldChar w:fldCharType="separate"/>
            </w:r>
            <w:r w:rsidR="002F59AF">
              <w:rPr>
                <w:rFonts w:cs="Calibri"/>
                <w:noProof/>
                <w:kern w:val="28"/>
                <w:sz w:val="16"/>
                <w:szCs w:val="16"/>
                <w:lang w:val="en-US" w:eastAsia="en-GB"/>
              </w:rPr>
              <w:t>[</w:t>
            </w:r>
            <w:hyperlink w:anchor="_ENREF_62" w:tooltip="Artimos de Oliveira, 2011 #90" w:history="1">
              <w:r w:rsidR="00152ACF">
                <w:rPr>
                  <w:rFonts w:cs="Calibri"/>
                  <w:noProof/>
                  <w:kern w:val="28"/>
                  <w:sz w:val="16"/>
                  <w:szCs w:val="16"/>
                  <w:lang w:val="en-US" w:eastAsia="en-GB"/>
                </w:rPr>
                <w:t>62</w:t>
              </w:r>
            </w:hyperlink>
            <w:r w:rsidR="002F59AF">
              <w:rPr>
                <w:rFonts w:cs="Calibri"/>
                <w:noProof/>
                <w:kern w:val="28"/>
                <w:sz w:val="16"/>
                <w:szCs w:val="16"/>
                <w:lang w:val="en-US" w:eastAsia="en-GB"/>
              </w:rPr>
              <w:t>]</w:t>
            </w:r>
            <w:r w:rsidR="00BF65BC">
              <w:rPr>
                <w:rFonts w:cs="Calibri"/>
                <w:kern w:val="28"/>
                <w:sz w:val="16"/>
                <w:szCs w:val="16"/>
                <w:lang w:val="en-US" w:eastAsia="en-GB"/>
              </w:rPr>
              <w:fldChar w:fldCharType="end"/>
            </w:r>
          </w:p>
          <w:p w14:paraId="5FD8E1D2" w14:textId="20D93730" w:rsidR="0094641F" w:rsidRDefault="0094641F" w:rsidP="005136E8">
            <w:pPr>
              <w:spacing w:after="0" w:line="256" w:lineRule="auto"/>
              <w:rPr>
                <w:rFonts w:cs="Calibri"/>
                <w:kern w:val="28"/>
                <w:sz w:val="16"/>
                <w:szCs w:val="16"/>
                <w:lang w:val="en-US" w:eastAsia="en-GB"/>
              </w:rPr>
            </w:pPr>
            <w:r w:rsidRPr="005136E8">
              <w:rPr>
                <w:rFonts w:cs="Calibri"/>
                <w:kern w:val="28"/>
                <w:sz w:val="16"/>
                <w:szCs w:val="16"/>
                <w:lang w:val="en-US" w:eastAsia="en-GB"/>
              </w:rPr>
              <w:t>Castillo- Solorzano</w:t>
            </w:r>
            <w:r w:rsidR="00BF65BC">
              <w:rPr>
                <w:rFonts w:cs="Calibri"/>
                <w:kern w:val="28"/>
                <w:sz w:val="16"/>
                <w:szCs w:val="16"/>
                <w:lang w:val="en-US" w:eastAsia="en-GB"/>
              </w:rPr>
              <w:fldChar w:fldCharType="begin">
                <w:fldData xml:space="preserve">PEVuZE5vdGU+PENpdGU+PEF1dGhvcj5DYXN0aWxsby1Tb2xvcnphbm88L0F1dGhvcj48WWVhcj4y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</w:fldData>
              </w:fldChar>
            </w:r>
            <w:r w:rsidR="002F59AF">
              <w:rPr>
                <w:rFonts w:cs="Calibri"/>
                <w:kern w:val="28"/>
                <w:sz w:val="16"/>
                <w:szCs w:val="16"/>
                <w:lang w:val="en-US" w:eastAsia="en-GB"/>
              </w:rPr>
              <w:instrText xml:space="preserve"> ADDIN EN.CITE </w:instrText>
            </w:r>
            <w:r w:rsidR="002F59AF">
              <w:rPr>
                <w:rFonts w:cs="Calibri"/>
                <w:kern w:val="28"/>
                <w:sz w:val="16"/>
                <w:szCs w:val="16"/>
                <w:lang w:val="en-US" w:eastAsia="en-GB"/>
              </w:rPr>
              <w:fldChar w:fldCharType="begin">
                <w:fldData xml:space="preserve">PEVuZE5vdGU+PENpdGU+PEF1dGhvcj5DYXN0aWxsby1Tb2xvcnphbm88L0F1dGhvcj48WWVhcj4y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</w:fldData>
              </w:fldChar>
            </w:r>
            <w:r w:rsidR="002F59AF">
              <w:rPr>
                <w:rFonts w:cs="Calibri"/>
                <w:kern w:val="28"/>
                <w:sz w:val="16"/>
                <w:szCs w:val="16"/>
                <w:lang w:val="en-US" w:eastAsia="en-GB"/>
              </w:rPr>
              <w:instrText xml:space="preserve"> ADDIN EN.CITE.DATA </w:instrText>
            </w:r>
            <w:r w:rsidR="002F59AF">
              <w:rPr>
                <w:rFonts w:cs="Calibri"/>
                <w:kern w:val="28"/>
                <w:sz w:val="16"/>
                <w:szCs w:val="16"/>
                <w:lang w:val="en-US" w:eastAsia="en-GB"/>
              </w:rPr>
            </w:r>
            <w:r w:rsidR="002F59AF">
              <w:rPr>
                <w:rFonts w:cs="Calibri"/>
                <w:kern w:val="28"/>
                <w:sz w:val="16"/>
                <w:szCs w:val="16"/>
                <w:lang w:val="en-US" w:eastAsia="en-GB"/>
              </w:rPr>
              <w:fldChar w:fldCharType="end"/>
            </w:r>
            <w:r w:rsidR="00BF65BC">
              <w:rPr>
                <w:rFonts w:cs="Calibri"/>
                <w:kern w:val="28"/>
                <w:sz w:val="16"/>
                <w:szCs w:val="16"/>
                <w:lang w:val="en-US" w:eastAsia="en-GB"/>
              </w:rPr>
            </w:r>
            <w:r w:rsidR="00BF65BC">
              <w:rPr>
                <w:rFonts w:cs="Calibri"/>
                <w:kern w:val="28"/>
                <w:sz w:val="16"/>
                <w:szCs w:val="16"/>
                <w:lang w:val="en-US" w:eastAsia="en-GB"/>
              </w:rPr>
              <w:fldChar w:fldCharType="separate"/>
            </w:r>
            <w:r w:rsidR="002F59AF">
              <w:rPr>
                <w:rFonts w:cs="Calibri"/>
                <w:noProof/>
                <w:kern w:val="28"/>
                <w:sz w:val="16"/>
                <w:szCs w:val="16"/>
                <w:lang w:val="en-US" w:eastAsia="en-GB"/>
              </w:rPr>
              <w:t>[</w:t>
            </w:r>
            <w:hyperlink w:anchor="_ENREF_23" w:tooltip="Castillo-Solorzano, 2011 #154" w:history="1">
              <w:r w:rsidR="00152ACF">
                <w:rPr>
                  <w:rFonts w:cs="Calibri"/>
                  <w:noProof/>
                  <w:kern w:val="28"/>
                  <w:sz w:val="16"/>
                  <w:szCs w:val="16"/>
                  <w:lang w:val="en-US" w:eastAsia="en-GB"/>
                </w:rPr>
                <w:t>23</w:t>
              </w:r>
            </w:hyperlink>
            <w:r w:rsidR="002F59AF">
              <w:rPr>
                <w:rFonts w:cs="Calibri"/>
                <w:noProof/>
                <w:kern w:val="28"/>
                <w:sz w:val="16"/>
                <w:szCs w:val="16"/>
                <w:lang w:val="en-US" w:eastAsia="en-GB"/>
              </w:rPr>
              <w:t>]</w:t>
            </w:r>
            <w:r w:rsidR="00BF65BC">
              <w:rPr>
                <w:rFonts w:cs="Calibri"/>
                <w:kern w:val="28"/>
                <w:sz w:val="16"/>
                <w:szCs w:val="16"/>
                <w:lang w:val="en-US" w:eastAsia="en-GB"/>
              </w:rPr>
              <w:fldChar w:fldCharType="end"/>
            </w:r>
            <w:r>
              <w:rPr>
                <w:rFonts w:cs="Calibri"/>
                <w:kern w:val="28"/>
                <w:sz w:val="16"/>
                <w:szCs w:val="16"/>
                <w:lang w:val="en-US" w:eastAsia="en-GB"/>
              </w:rPr>
              <w:t>*</w:t>
            </w:r>
          </w:p>
          <w:p w14:paraId="45D806A7" w14:textId="2DAC9C7B" w:rsidR="00BA1AAE" w:rsidRDefault="00BA1AAE" w:rsidP="005136E8">
            <w:pPr>
              <w:spacing w:after="0" w:line="256" w:lineRule="auto"/>
              <w:rPr>
                <w:rFonts w:cs="Calibri"/>
                <w:kern w:val="28"/>
                <w:sz w:val="16"/>
                <w:szCs w:val="16"/>
                <w:lang w:val="en-US" w:eastAsia="en-GB"/>
              </w:rPr>
            </w:pPr>
            <w:r>
              <w:rPr>
                <w:rFonts w:cs="Calibri"/>
                <w:kern w:val="28"/>
                <w:sz w:val="16"/>
                <w:szCs w:val="16"/>
                <w:lang w:val="en-US" w:eastAsia="en-GB"/>
              </w:rPr>
              <w:t>Reyna</w:t>
            </w:r>
            <w:r w:rsidR="00BF65BC">
              <w:rPr>
                <w:rFonts w:cs="Calibri"/>
                <w:kern w:val="28"/>
                <w:sz w:val="16"/>
                <w:szCs w:val="16"/>
                <w:lang w:val="en-US" w:eastAsia="en-GB"/>
              </w:rPr>
              <w:fldChar w:fldCharType="begin"/>
            </w:r>
            <w:r w:rsidR="002F59AF">
              <w:rPr>
                <w:rFonts w:cs="Calibri"/>
                <w:kern w:val="28"/>
                <w:sz w:val="16"/>
                <w:szCs w:val="16"/>
                <w:lang w:val="en-US" w:eastAsia="en-GB"/>
              </w:rPr>
              <w:instrText xml:space="preserve"> ADDIN EN.CITE &lt;EndNote&gt;&lt;Cite&gt;&lt;Author&gt;Reyna J&lt;/Author&gt;&lt;Year&gt;2011&lt;/Year&gt;&lt;RecNum&gt;1623&lt;/RecNum&gt;&lt;DisplayText&gt;[27]&lt;/DisplayText&gt;&lt;record&gt;&lt;rec-number&gt;1623&lt;/rec-number&gt;&lt;foreign-keys&gt;&lt;key app="EN" db-id="pzrr2wwec92vr1e5s2e5wx2twzax9tzvt5zt" timestamp="1554480875"&gt;1623&lt;/key&gt;&lt;/foreign-keys&gt;&lt;ref-type name="Journal Article"&gt;17&lt;/ref-type&gt;&lt;contributors&gt;&lt;authors&gt;&lt;author&gt;Reyna J, Herbas I, Gomez M, Vidal P, Cruz P, Puente A, Richardson V.&lt;/author&gt;&lt;/authors&gt;&lt;/contributors&gt;&lt;titles&gt;&lt;title&gt;Perinatal outcome of inadvertent immunization with the measles-rubella vaccine in pregnant Mexican women during the campaign for the eradication of congenital rubella in 2008&lt;/title&gt;&lt;secondary-title&gt;World Journal of Vaccines&lt;/secondary-title&gt;&lt;/titles&gt;&lt;periodical&gt;&lt;full-title&gt;World Journal of Vaccines&lt;/full-title&gt;&lt;/periodical&gt;&lt;pages&gt;1-4&lt;/pages&gt;&lt;volume&gt;1&lt;/volume&gt;&lt;dates&gt;&lt;year&gt;2011&lt;/year&gt;&lt;/dates&gt;&lt;urls&gt;&lt;/urls&gt;&lt;/record&gt;&lt;/Cite&gt;&lt;/EndNote&gt;</w:instrText>
            </w:r>
            <w:r w:rsidR="00BF65BC">
              <w:rPr>
                <w:rFonts w:cs="Calibri"/>
                <w:kern w:val="28"/>
                <w:sz w:val="16"/>
                <w:szCs w:val="16"/>
                <w:lang w:val="en-US" w:eastAsia="en-GB"/>
              </w:rPr>
              <w:fldChar w:fldCharType="separate"/>
            </w:r>
            <w:r w:rsidR="002F59AF">
              <w:rPr>
                <w:rFonts w:cs="Calibri"/>
                <w:noProof/>
                <w:kern w:val="28"/>
                <w:sz w:val="16"/>
                <w:szCs w:val="16"/>
                <w:lang w:val="en-US" w:eastAsia="en-GB"/>
              </w:rPr>
              <w:t>[</w:t>
            </w:r>
            <w:hyperlink w:anchor="_ENREF_27" w:tooltip="Reyna J, 2011 #1623" w:history="1">
              <w:r w:rsidR="00152ACF">
                <w:rPr>
                  <w:rFonts w:cs="Calibri"/>
                  <w:noProof/>
                  <w:kern w:val="28"/>
                  <w:sz w:val="16"/>
                  <w:szCs w:val="16"/>
                  <w:lang w:val="en-US" w:eastAsia="en-GB"/>
                </w:rPr>
                <w:t>27</w:t>
              </w:r>
            </w:hyperlink>
            <w:r w:rsidR="002F59AF">
              <w:rPr>
                <w:rFonts w:cs="Calibri"/>
                <w:noProof/>
                <w:kern w:val="28"/>
                <w:sz w:val="16"/>
                <w:szCs w:val="16"/>
                <w:lang w:val="en-US" w:eastAsia="en-GB"/>
              </w:rPr>
              <w:t>]</w:t>
            </w:r>
            <w:r w:rsidR="00BF65BC">
              <w:rPr>
                <w:rFonts w:cs="Calibri"/>
                <w:kern w:val="28"/>
                <w:sz w:val="16"/>
                <w:szCs w:val="16"/>
                <w:lang w:val="en-US" w:eastAsia="en-GB"/>
              </w:rPr>
              <w:fldChar w:fldCharType="end"/>
            </w:r>
          </w:p>
          <w:p w14:paraId="2E851889" w14:textId="77777777" w:rsidR="0017565B" w:rsidRDefault="0017565B" w:rsidP="005136E8">
            <w:pPr>
              <w:spacing w:after="0" w:line="256" w:lineRule="auto"/>
              <w:rPr>
                <w:rFonts w:cs="Calibri"/>
                <w:kern w:val="28"/>
                <w:sz w:val="16"/>
                <w:szCs w:val="16"/>
                <w:lang w:val="en-US" w:eastAsia="en-GB"/>
              </w:rPr>
            </w:pPr>
          </w:p>
          <w:p w14:paraId="430B17BC" w14:textId="1B9A6A94" w:rsidR="0017565B" w:rsidRPr="005136E8" w:rsidRDefault="0017565B" w:rsidP="005136E8">
            <w:pPr>
              <w:spacing w:after="0" w:line="256" w:lineRule="auto"/>
              <w:rPr>
                <w:rFonts w:cs="Calibri"/>
                <w:kern w:val="28"/>
                <w:sz w:val="16"/>
                <w:szCs w:val="16"/>
                <w:lang w:val="en-US" w:eastAsia="en-GB"/>
              </w:rPr>
            </w:pPr>
            <w:r>
              <w:rPr>
                <w:rFonts w:cs="Calibri"/>
                <w:kern w:val="28"/>
                <w:sz w:val="16"/>
                <w:szCs w:val="16"/>
                <w:lang w:val="en-US" w:eastAsia="en-GB"/>
              </w:rPr>
              <w:t>Total</w:t>
            </w:r>
          </w:p>
          <w:p w14:paraId="3EB38DB6" w14:textId="77777777" w:rsidR="0094641F" w:rsidRDefault="006A4FEF" w:rsidP="005136E8">
            <w:pPr>
              <w:spacing w:after="0" w:line="256" w:lineRule="auto"/>
              <w:rPr>
                <w:rFonts w:cs="Calibri"/>
                <w:b/>
                <w:kern w:val="28"/>
                <w:sz w:val="16"/>
                <w:szCs w:val="16"/>
                <w:lang w:val="en-US" w:eastAsia="en-GB"/>
              </w:rPr>
            </w:pPr>
            <w:r>
              <w:rPr>
                <w:rFonts w:cs="Calibri"/>
                <w:b/>
                <w:kern w:val="28"/>
                <w:sz w:val="16"/>
                <w:szCs w:val="16"/>
                <w:lang w:val="en-US" w:eastAsia="en-GB"/>
              </w:rPr>
              <w:t>Total RA 27/3</w:t>
            </w:r>
          </w:p>
          <w:p w14:paraId="1E5C1E1E" w14:textId="5683A9A2" w:rsidR="008A48EA" w:rsidRPr="00877461" w:rsidRDefault="008A48EA" w:rsidP="005136E8">
            <w:pPr>
              <w:spacing w:after="0" w:line="256" w:lineRule="auto"/>
              <w:rPr>
                <w:rFonts w:cs="Calibri"/>
                <w:b/>
                <w:kern w:val="28"/>
                <w:sz w:val="16"/>
                <w:szCs w:val="16"/>
                <w:lang w:val="en-US" w:eastAsia="en-GB"/>
              </w:rPr>
            </w:pPr>
          </w:p>
        </w:tc>
        <w:tc>
          <w:tcPr>
            <w:tcW w:w="541" w:type="dxa"/>
            <w:tcBorders>
              <w:top w:val="single" w:sz="12" w:space="0" w:color="auto"/>
              <w:left w:val="single" w:sz="4" w:space="0" w:color="auto"/>
              <w:bottom w:val="single" w:sz="4" w:space="0" w:color="auto"/>
              <w:right w:val="single" w:sz="4" w:space="0" w:color="auto"/>
            </w:tcBorders>
          </w:tcPr>
          <w:p w14:paraId="4EFC1CCB" w14:textId="77777777" w:rsidR="0094641F" w:rsidRPr="005136E8" w:rsidRDefault="0094641F" w:rsidP="005136E8">
            <w:pPr>
              <w:spacing w:after="0" w:line="256" w:lineRule="auto"/>
              <w:rPr>
                <w:rFonts w:cs="Calibri"/>
                <w:kern w:val="28"/>
                <w:sz w:val="16"/>
                <w:szCs w:val="16"/>
                <w:lang w:val="de-DE" w:eastAsia="en-GB"/>
              </w:rPr>
            </w:pPr>
            <w:r w:rsidRPr="005136E8">
              <w:rPr>
                <w:rFonts w:cs="Calibri"/>
                <w:kern w:val="28"/>
                <w:sz w:val="16"/>
                <w:szCs w:val="16"/>
                <w:lang w:val="de-DE" w:eastAsia="en-GB"/>
              </w:rPr>
              <w:t>1983</w:t>
            </w:r>
          </w:p>
          <w:p w14:paraId="38E984EB" w14:textId="77777777" w:rsidR="0094641F" w:rsidRPr="005136E8" w:rsidRDefault="0094641F" w:rsidP="005136E8">
            <w:pPr>
              <w:spacing w:after="0" w:line="256" w:lineRule="auto"/>
              <w:rPr>
                <w:rFonts w:cs="Calibri"/>
                <w:kern w:val="28"/>
                <w:sz w:val="16"/>
                <w:szCs w:val="16"/>
                <w:lang w:val="de-DE" w:eastAsia="en-GB"/>
              </w:rPr>
            </w:pPr>
            <w:r w:rsidRPr="005136E8">
              <w:rPr>
                <w:rFonts w:cs="Calibri"/>
                <w:kern w:val="28"/>
                <w:sz w:val="16"/>
                <w:szCs w:val="16"/>
                <w:lang w:val="de-DE" w:eastAsia="en-GB"/>
              </w:rPr>
              <w:t>1989</w:t>
            </w:r>
          </w:p>
          <w:p w14:paraId="719CF7CC" w14:textId="77777777" w:rsidR="0094641F" w:rsidRPr="005136E8" w:rsidRDefault="0094641F" w:rsidP="005136E8">
            <w:pPr>
              <w:spacing w:after="0" w:line="256" w:lineRule="auto"/>
              <w:rPr>
                <w:rFonts w:cs="Calibri"/>
                <w:kern w:val="28"/>
                <w:sz w:val="16"/>
                <w:szCs w:val="16"/>
                <w:lang w:val="de-DE" w:eastAsia="en-GB"/>
              </w:rPr>
            </w:pPr>
            <w:r w:rsidRPr="005136E8">
              <w:rPr>
                <w:rFonts w:cs="Calibri"/>
                <w:kern w:val="28"/>
                <w:sz w:val="16"/>
                <w:szCs w:val="16"/>
                <w:lang w:val="de-DE" w:eastAsia="en-GB"/>
              </w:rPr>
              <w:t>2006</w:t>
            </w:r>
          </w:p>
          <w:p w14:paraId="2DDB3171" w14:textId="77777777" w:rsidR="0094641F" w:rsidRPr="005136E8" w:rsidRDefault="0094641F" w:rsidP="005136E8">
            <w:pPr>
              <w:spacing w:after="0" w:line="256" w:lineRule="auto"/>
              <w:rPr>
                <w:rFonts w:cs="Calibri"/>
                <w:kern w:val="28"/>
                <w:sz w:val="16"/>
                <w:szCs w:val="16"/>
                <w:lang w:val="de-DE" w:eastAsia="en-GB"/>
              </w:rPr>
            </w:pPr>
            <w:r w:rsidRPr="005136E8">
              <w:rPr>
                <w:rFonts w:cs="Calibri"/>
                <w:kern w:val="28"/>
                <w:sz w:val="16"/>
                <w:szCs w:val="16"/>
                <w:lang w:val="de-DE" w:eastAsia="en-GB"/>
              </w:rPr>
              <w:t>1985</w:t>
            </w:r>
          </w:p>
          <w:p w14:paraId="4D0477EB" w14:textId="77777777" w:rsidR="0094641F" w:rsidRPr="005136E8" w:rsidRDefault="0094641F" w:rsidP="005136E8">
            <w:pPr>
              <w:spacing w:after="0" w:line="256" w:lineRule="auto"/>
              <w:rPr>
                <w:rFonts w:cs="Calibri"/>
                <w:kern w:val="28"/>
                <w:sz w:val="16"/>
                <w:szCs w:val="16"/>
                <w:lang w:val="de-DE" w:eastAsia="en-GB"/>
              </w:rPr>
            </w:pPr>
            <w:r w:rsidRPr="005136E8">
              <w:rPr>
                <w:rFonts w:cs="Calibri"/>
                <w:kern w:val="28"/>
                <w:sz w:val="16"/>
                <w:szCs w:val="16"/>
                <w:lang w:val="de-DE" w:eastAsia="en-GB"/>
              </w:rPr>
              <w:t>2001</w:t>
            </w:r>
          </w:p>
          <w:p w14:paraId="3F79513B" w14:textId="77777777" w:rsidR="0094641F" w:rsidRPr="005136E8" w:rsidRDefault="0094641F" w:rsidP="005136E8">
            <w:pPr>
              <w:spacing w:after="0" w:line="256" w:lineRule="auto"/>
              <w:rPr>
                <w:rFonts w:cs="Calibri"/>
                <w:kern w:val="28"/>
                <w:sz w:val="16"/>
                <w:szCs w:val="16"/>
                <w:lang w:val="de-DE" w:eastAsia="en-GB"/>
              </w:rPr>
            </w:pPr>
            <w:r w:rsidRPr="005136E8">
              <w:rPr>
                <w:rFonts w:cs="Calibri"/>
                <w:kern w:val="28"/>
                <w:sz w:val="16"/>
                <w:szCs w:val="16"/>
                <w:lang w:val="de-DE" w:eastAsia="en-GB"/>
              </w:rPr>
              <w:t>2005</w:t>
            </w:r>
          </w:p>
          <w:p w14:paraId="61AB8DCB" w14:textId="2F71D2F8" w:rsidR="003D7508" w:rsidRDefault="003D7508" w:rsidP="005136E8">
            <w:pPr>
              <w:spacing w:after="0" w:line="256" w:lineRule="auto"/>
              <w:rPr>
                <w:rFonts w:cs="Calibri"/>
                <w:kern w:val="28"/>
                <w:sz w:val="16"/>
                <w:szCs w:val="16"/>
                <w:lang w:val="de-DE" w:eastAsia="en-GB"/>
              </w:rPr>
            </w:pPr>
            <w:r>
              <w:rPr>
                <w:rFonts w:cs="Calibri"/>
                <w:kern w:val="28"/>
                <w:sz w:val="16"/>
                <w:szCs w:val="16"/>
                <w:lang w:val="de-DE" w:eastAsia="en-GB"/>
              </w:rPr>
              <w:t>2008</w:t>
            </w:r>
          </w:p>
          <w:p w14:paraId="2C2E1CA0" w14:textId="26CEAC0F" w:rsidR="0094641F" w:rsidRPr="005136E8" w:rsidRDefault="0094641F" w:rsidP="005136E8">
            <w:pPr>
              <w:spacing w:after="0" w:line="256" w:lineRule="auto"/>
              <w:rPr>
                <w:rFonts w:cs="Calibri"/>
                <w:kern w:val="28"/>
                <w:sz w:val="16"/>
                <w:szCs w:val="16"/>
                <w:lang w:val="de-DE" w:eastAsia="en-GB"/>
              </w:rPr>
            </w:pPr>
            <w:r w:rsidRPr="005136E8">
              <w:rPr>
                <w:rFonts w:cs="Calibri"/>
                <w:kern w:val="28"/>
                <w:sz w:val="16"/>
                <w:szCs w:val="16"/>
                <w:lang w:val="de-DE" w:eastAsia="en-GB"/>
              </w:rPr>
              <w:t>2011</w:t>
            </w:r>
          </w:p>
          <w:p w14:paraId="000CF7F3" w14:textId="77777777" w:rsidR="0094641F" w:rsidRPr="005136E8" w:rsidRDefault="0094641F" w:rsidP="005136E8">
            <w:pPr>
              <w:spacing w:after="0" w:line="256" w:lineRule="auto"/>
              <w:rPr>
                <w:rFonts w:cs="Calibri"/>
                <w:kern w:val="28"/>
                <w:sz w:val="16"/>
                <w:szCs w:val="16"/>
                <w:lang w:val="de-DE" w:eastAsia="en-GB"/>
              </w:rPr>
            </w:pPr>
          </w:p>
          <w:p w14:paraId="0C90E63E" w14:textId="62A9545B" w:rsidR="0094641F" w:rsidRPr="005136E8" w:rsidRDefault="00BA1AAE" w:rsidP="005136E8">
            <w:pPr>
              <w:spacing w:after="0" w:line="256" w:lineRule="auto"/>
              <w:rPr>
                <w:rFonts w:cs="Calibri"/>
                <w:kern w:val="28"/>
                <w:sz w:val="16"/>
                <w:szCs w:val="16"/>
                <w:lang w:val="de-DE" w:eastAsia="en-GB"/>
              </w:rPr>
            </w:pPr>
            <w:r>
              <w:rPr>
                <w:rFonts w:cs="Calibri"/>
                <w:kern w:val="28"/>
                <w:sz w:val="16"/>
                <w:szCs w:val="16"/>
                <w:lang w:val="de-DE" w:eastAsia="en-GB"/>
              </w:rPr>
              <w:t>2011</w:t>
            </w:r>
          </w:p>
        </w:tc>
        <w:tc>
          <w:tcPr>
            <w:tcW w:w="1612" w:type="dxa"/>
            <w:tcBorders>
              <w:top w:val="single" w:sz="12" w:space="0" w:color="auto"/>
              <w:left w:val="single" w:sz="4" w:space="0" w:color="auto"/>
              <w:bottom w:val="single" w:sz="4" w:space="0" w:color="auto"/>
              <w:right w:val="single" w:sz="4" w:space="0" w:color="auto"/>
            </w:tcBorders>
            <w:hideMark/>
          </w:tcPr>
          <w:p w14:paraId="2DDD9E82" w14:textId="77777777" w:rsidR="0094641F" w:rsidRPr="005136E8" w:rsidRDefault="0094641F" w:rsidP="005136E8">
            <w:pPr>
              <w:spacing w:after="0" w:line="256" w:lineRule="auto"/>
              <w:rPr>
                <w:rFonts w:cs="Calibri"/>
                <w:kern w:val="28"/>
                <w:sz w:val="16"/>
                <w:szCs w:val="16"/>
                <w:lang w:eastAsia="en-GB"/>
              </w:rPr>
            </w:pPr>
            <w:r w:rsidRPr="0057503B">
              <w:rPr>
                <w:rFonts w:cs="Calibri"/>
                <w:kern w:val="28"/>
                <w:sz w:val="16"/>
                <w:szCs w:val="16"/>
                <w:lang w:eastAsia="en-GB"/>
              </w:rPr>
              <w:t xml:space="preserve">Cendehill or HPV-77 </w:t>
            </w:r>
          </w:p>
          <w:p w14:paraId="2A16BB63" w14:textId="77777777" w:rsidR="0094641F" w:rsidRPr="005136E8" w:rsidRDefault="0094641F" w:rsidP="005136E8">
            <w:pPr>
              <w:spacing w:after="0" w:line="256" w:lineRule="auto"/>
              <w:rPr>
                <w:rFonts w:cs="Calibri"/>
                <w:kern w:val="28"/>
                <w:sz w:val="16"/>
                <w:szCs w:val="16"/>
                <w:lang w:eastAsia="en-GB"/>
              </w:rPr>
            </w:pPr>
            <w:r w:rsidRPr="0057503B">
              <w:rPr>
                <w:rFonts w:cs="Calibri"/>
                <w:kern w:val="28"/>
                <w:sz w:val="16"/>
                <w:szCs w:val="16"/>
                <w:lang w:eastAsia="en-GB"/>
              </w:rPr>
              <w:t>RA27/3 e</w:t>
            </w:r>
          </w:p>
          <w:p w14:paraId="451F8447" w14:textId="77777777" w:rsidR="0094641F" w:rsidRPr="005136E8" w:rsidRDefault="0094641F" w:rsidP="005136E8">
            <w:pPr>
              <w:spacing w:after="0" w:line="256" w:lineRule="auto"/>
              <w:rPr>
                <w:rFonts w:cs="Calibri"/>
                <w:kern w:val="28"/>
                <w:sz w:val="16"/>
                <w:szCs w:val="16"/>
                <w:lang w:eastAsia="en-GB"/>
              </w:rPr>
            </w:pPr>
            <w:r w:rsidRPr="0057503B">
              <w:rPr>
                <w:rFonts w:cs="Calibri"/>
                <w:kern w:val="28"/>
                <w:sz w:val="16"/>
                <w:szCs w:val="16"/>
                <w:lang w:eastAsia="en-GB"/>
              </w:rPr>
              <w:t>RA27/3</w:t>
            </w:r>
          </w:p>
          <w:p w14:paraId="6522844A" w14:textId="77777777" w:rsidR="0094641F" w:rsidRPr="005136E8" w:rsidRDefault="0094641F" w:rsidP="005136E8">
            <w:pPr>
              <w:spacing w:after="0" w:line="256" w:lineRule="auto"/>
              <w:rPr>
                <w:rFonts w:cs="Calibri"/>
                <w:kern w:val="28"/>
                <w:sz w:val="16"/>
                <w:szCs w:val="16"/>
                <w:lang w:eastAsia="en-GB"/>
              </w:rPr>
            </w:pPr>
            <w:r w:rsidRPr="0057503B">
              <w:rPr>
                <w:rFonts w:cs="Calibri"/>
                <w:kern w:val="28"/>
                <w:sz w:val="16"/>
                <w:szCs w:val="16"/>
                <w:lang w:eastAsia="en-GB"/>
              </w:rPr>
              <w:t>Cendehill, RA 27/3</w:t>
            </w:r>
          </w:p>
          <w:p w14:paraId="7839E551" w14:textId="77777777" w:rsidR="00D915AE" w:rsidRPr="005136E8" w:rsidRDefault="00D915AE" w:rsidP="00D915AE">
            <w:pPr>
              <w:keepNext/>
              <w:keepLines/>
              <w:spacing w:after="0" w:line="256" w:lineRule="auto"/>
              <w:outlineLvl w:val="1"/>
              <w:rPr>
                <w:rFonts w:cs="Calibri"/>
                <w:kern w:val="28"/>
                <w:sz w:val="16"/>
                <w:szCs w:val="16"/>
                <w:lang w:eastAsia="en-GB"/>
              </w:rPr>
            </w:pPr>
            <w:r w:rsidRPr="0057503B">
              <w:rPr>
                <w:rFonts w:cs="Calibri"/>
                <w:kern w:val="28"/>
                <w:sz w:val="16"/>
                <w:szCs w:val="16"/>
                <w:lang w:eastAsia="en-GB"/>
              </w:rPr>
              <w:t>Cendehill, RA 27/3</w:t>
            </w:r>
            <w:r>
              <w:rPr>
                <w:rFonts w:cs="Calibri"/>
                <w:kern w:val="28"/>
                <w:sz w:val="16"/>
                <w:szCs w:val="16"/>
                <w:lang w:eastAsia="en-GB"/>
              </w:rPr>
              <w:t>**</w:t>
            </w:r>
          </w:p>
          <w:p w14:paraId="601F5DD8" w14:textId="77777777" w:rsidR="0094641F" w:rsidRPr="005136E8" w:rsidRDefault="0094641F" w:rsidP="005136E8">
            <w:pPr>
              <w:spacing w:after="0" w:line="256" w:lineRule="auto"/>
              <w:rPr>
                <w:rFonts w:cs="Calibri"/>
                <w:kern w:val="28"/>
                <w:sz w:val="16"/>
                <w:szCs w:val="16"/>
                <w:lang w:eastAsia="en-GB"/>
              </w:rPr>
            </w:pPr>
            <w:r w:rsidRPr="0057503B">
              <w:rPr>
                <w:rFonts w:cs="Calibri"/>
                <w:kern w:val="28"/>
                <w:sz w:val="16"/>
                <w:szCs w:val="16"/>
                <w:lang w:eastAsia="en-GB"/>
              </w:rPr>
              <w:t xml:space="preserve">RA 27/3 </w:t>
            </w:r>
          </w:p>
          <w:p w14:paraId="737908E8" w14:textId="50ABEDAC" w:rsidR="003D7508" w:rsidRDefault="003D7508" w:rsidP="00E51AAA">
            <w:pPr>
              <w:spacing w:after="0" w:line="256" w:lineRule="auto"/>
              <w:rPr>
                <w:rFonts w:cs="Calibri"/>
                <w:kern w:val="28"/>
                <w:sz w:val="16"/>
                <w:szCs w:val="16"/>
                <w:lang w:val="de-DE" w:eastAsia="en-GB"/>
              </w:rPr>
            </w:pPr>
            <w:r>
              <w:rPr>
                <w:rFonts w:cs="Calibri"/>
                <w:kern w:val="28"/>
                <w:sz w:val="16"/>
                <w:szCs w:val="16"/>
                <w:lang w:val="de-DE" w:eastAsia="en-GB"/>
              </w:rPr>
              <w:t>RA 27/3</w:t>
            </w:r>
          </w:p>
          <w:p w14:paraId="6B68E204" w14:textId="77777777" w:rsidR="0094641F" w:rsidRDefault="0094641F" w:rsidP="00E51AAA">
            <w:pPr>
              <w:spacing w:after="0" w:line="256" w:lineRule="auto"/>
              <w:rPr>
                <w:rFonts w:cs="Calibri"/>
                <w:kern w:val="28"/>
                <w:sz w:val="16"/>
                <w:szCs w:val="16"/>
                <w:lang w:val="de-DE" w:eastAsia="en-GB"/>
              </w:rPr>
            </w:pPr>
            <w:r>
              <w:rPr>
                <w:rFonts w:cs="Calibri"/>
                <w:kern w:val="28"/>
                <w:sz w:val="16"/>
                <w:szCs w:val="16"/>
                <w:lang w:val="de-DE" w:eastAsia="en-GB"/>
              </w:rPr>
              <w:t>RA 27/3</w:t>
            </w:r>
          </w:p>
          <w:p w14:paraId="31B392FD" w14:textId="77777777" w:rsidR="00BA1AAE" w:rsidRDefault="00BA1AAE" w:rsidP="00E51AAA">
            <w:pPr>
              <w:spacing w:after="0" w:line="256" w:lineRule="auto"/>
              <w:rPr>
                <w:rFonts w:cs="Calibri"/>
                <w:kern w:val="28"/>
                <w:sz w:val="16"/>
                <w:szCs w:val="16"/>
                <w:lang w:val="de-DE" w:eastAsia="en-GB"/>
              </w:rPr>
            </w:pPr>
          </w:p>
          <w:p w14:paraId="2E600667" w14:textId="511ABE2A" w:rsidR="00BA1AAE" w:rsidRPr="005136E8" w:rsidRDefault="00BA1AAE" w:rsidP="00E51AAA">
            <w:pPr>
              <w:spacing w:after="0" w:line="256" w:lineRule="auto"/>
              <w:rPr>
                <w:rFonts w:cs="Calibri"/>
                <w:kern w:val="28"/>
                <w:sz w:val="16"/>
                <w:szCs w:val="16"/>
                <w:lang w:val="de-DE" w:eastAsia="en-GB"/>
              </w:rPr>
            </w:pPr>
            <w:r>
              <w:rPr>
                <w:rFonts w:cs="Calibri"/>
                <w:kern w:val="28"/>
                <w:sz w:val="16"/>
                <w:szCs w:val="16"/>
                <w:lang w:val="en-US" w:eastAsia="en-GB"/>
              </w:rPr>
              <w:t>RA 27/3</w:t>
            </w:r>
          </w:p>
        </w:tc>
        <w:tc>
          <w:tcPr>
            <w:tcW w:w="992" w:type="dxa"/>
            <w:tcBorders>
              <w:top w:val="single" w:sz="12" w:space="0" w:color="auto"/>
              <w:left w:val="single" w:sz="4" w:space="0" w:color="auto"/>
              <w:bottom w:val="single" w:sz="4" w:space="0" w:color="auto"/>
              <w:right w:val="single" w:sz="4" w:space="0" w:color="auto"/>
            </w:tcBorders>
          </w:tcPr>
          <w:p w14:paraId="34E27C94" w14:textId="77777777" w:rsidR="0094641F" w:rsidRPr="005136E8" w:rsidRDefault="0094641F" w:rsidP="005136E8">
            <w:pPr>
              <w:spacing w:after="0" w:line="256" w:lineRule="auto"/>
              <w:rPr>
                <w:rFonts w:cs="Calibri"/>
                <w:kern w:val="28"/>
                <w:sz w:val="16"/>
                <w:szCs w:val="16"/>
                <w:lang w:val="de-DE" w:eastAsia="en-GB"/>
              </w:rPr>
            </w:pPr>
            <w:r w:rsidRPr="005136E8">
              <w:rPr>
                <w:rFonts w:cs="Calibri"/>
                <w:kern w:val="28"/>
                <w:sz w:val="16"/>
                <w:szCs w:val="16"/>
                <w:lang w:val="de-DE" w:eastAsia="en-GB"/>
              </w:rPr>
              <w:t>94</w:t>
            </w:r>
          </w:p>
          <w:p w14:paraId="6FD20777" w14:textId="77777777" w:rsidR="0094641F" w:rsidRPr="005136E8" w:rsidRDefault="0094641F" w:rsidP="005136E8">
            <w:pPr>
              <w:spacing w:after="0" w:line="256" w:lineRule="auto"/>
              <w:rPr>
                <w:rFonts w:cs="Calibri"/>
                <w:kern w:val="28"/>
                <w:sz w:val="16"/>
                <w:szCs w:val="16"/>
                <w:lang w:val="de-DE" w:eastAsia="en-GB"/>
              </w:rPr>
            </w:pPr>
            <w:r>
              <w:rPr>
                <w:rFonts w:cs="Calibri"/>
                <w:kern w:val="28"/>
                <w:sz w:val="16"/>
                <w:szCs w:val="16"/>
                <w:lang w:val="de-DE" w:eastAsia="en-GB"/>
              </w:rPr>
              <w:t>212</w:t>
            </w:r>
          </w:p>
          <w:p w14:paraId="677547EE" w14:textId="77777777" w:rsidR="0094641F" w:rsidRPr="005136E8" w:rsidRDefault="0094641F" w:rsidP="005136E8">
            <w:pPr>
              <w:spacing w:after="0" w:line="256" w:lineRule="auto"/>
              <w:rPr>
                <w:rFonts w:cs="Calibri"/>
                <w:kern w:val="28"/>
                <w:sz w:val="16"/>
                <w:szCs w:val="16"/>
                <w:lang w:val="de-DE" w:eastAsia="en-GB"/>
              </w:rPr>
            </w:pPr>
            <w:r w:rsidRPr="005136E8">
              <w:rPr>
                <w:rFonts w:cs="Calibri"/>
                <w:kern w:val="28"/>
                <w:sz w:val="16"/>
                <w:szCs w:val="16"/>
                <w:lang w:val="de-DE" w:eastAsia="en-GB"/>
              </w:rPr>
              <w:t>117</w:t>
            </w:r>
          </w:p>
          <w:p w14:paraId="19555E4A" w14:textId="77777777" w:rsidR="0094641F" w:rsidRPr="005136E8" w:rsidRDefault="0094641F" w:rsidP="005136E8">
            <w:pPr>
              <w:spacing w:after="0" w:line="256" w:lineRule="auto"/>
              <w:rPr>
                <w:rFonts w:cs="Calibri"/>
                <w:kern w:val="28"/>
                <w:sz w:val="16"/>
                <w:szCs w:val="16"/>
                <w:lang w:val="de-DE" w:eastAsia="en-GB"/>
              </w:rPr>
            </w:pPr>
            <w:r w:rsidRPr="005136E8">
              <w:rPr>
                <w:rFonts w:cs="Calibri"/>
                <w:kern w:val="28"/>
                <w:sz w:val="16"/>
                <w:szCs w:val="16"/>
                <w:lang w:val="de-DE" w:eastAsia="en-GB"/>
              </w:rPr>
              <w:t>98</w:t>
            </w:r>
          </w:p>
          <w:p w14:paraId="7B0EF4C7" w14:textId="77777777" w:rsidR="0094641F" w:rsidRPr="005136E8" w:rsidRDefault="0094641F" w:rsidP="005136E8">
            <w:pPr>
              <w:spacing w:after="0" w:line="256" w:lineRule="auto"/>
              <w:rPr>
                <w:rFonts w:cs="Calibri"/>
                <w:kern w:val="28"/>
                <w:sz w:val="16"/>
                <w:szCs w:val="16"/>
                <w:lang w:val="de-DE" w:eastAsia="en-GB"/>
              </w:rPr>
            </w:pPr>
            <w:r w:rsidRPr="005136E8">
              <w:rPr>
                <w:rFonts w:cs="Calibri"/>
                <w:kern w:val="28"/>
                <w:sz w:val="16"/>
                <w:szCs w:val="16"/>
                <w:lang w:val="de-DE" w:eastAsia="en-GB"/>
              </w:rPr>
              <w:t>25</w:t>
            </w:r>
          </w:p>
          <w:p w14:paraId="07D16378" w14:textId="77777777" w:rsidR="0094641F" w:rsidRPr="005136E8" w:rsidRDefault="0094641F" w:rsidP="005136E8">
            <w:pPr>
              <w:spacing w:after="0" w:line="256" w:lineRule="auto"/>
              <w:rPr>
                <w:rFonts w:cs="Calibri"/>
                <w:kern w:val="28"/>
                <w:sz w:val="16"/>
                <w:szCs w:val="16"/>
                <w:lang w:val="de-DE" w:eastAsia="en-GB"/>
              </w:rPr>
            </w:pPr>
            <w:r w:rsidRPr="005136E8">
              <w:rPr>
                <w:rFonts w:cs="Calibri"/>
                <w:kern w:val="28"/>
                <w:sz w:val="16"/>
                <w:szCs w:val="16"/>
                <w:lang w:val="de-DE" w:eastAsia="en-GB"/>
              </w:rPr>
              <w:t>57</w:t>
            </w:r>
          </w:p>
          <w:p w14:paraId="0DE5D537" w14:textId="68CA6C6D" w:rsidR="003D7508" w:rsidRDefault="00C57C9E" w:rsidP="005136E8">
            <w:pPr>
              <w:spacing w:after="0" w:line="256" w:lineRule="auto"/>
              <w:rPr>
                <w:rFonts w:cs="Calibri"/>
                <w:kern w:val="28"/>
                <w:sz w:val="16"/>
                <w:szCs w:val="16"/>
                <w:lang w:val="de-DE" w:eastAsia="en-GB"/>
              </w:rPr>
            </w:pPr>
            <w:r>
              <w:rPr>
                <w:rFonts w:cs="Calibri"/>
                <w:kern w:val="28"/>
                <w:sz w:val="16"/>
                <w:szCs w:val="16"/>
                <w:lang w:val="de-DE" w:eastAsia="en-GB"/>
              </w:rPr>
              <w:t>262</w:t>
            </w:r>
          </w:p>
          <w:p w14:paraId="06E198BC" w14:textId="0557A1C6" w:rsidR="0094641F" w:rsidRPr="005136E8" w:rsidRDefault="0094641F" w:rsidP="005136E8">
            <w:pPr>
              <w:spacing w:after="0" w:line="256" w:lineRule="auto"/>
              <w:rPr>
                <w:rFonts w:cs="Calibri"/>
                <w:kern w:val="28"/>
                <w:sz w:val="16"/>
                <w:szCs w:val="16"/>
                <w:lang w:val="de-DE" w:eastAsia="en-GB"/>
              </w:rPr>
            </w:pPr>
            <w:r w:rsidRPr="005136E8">
              <w:rPr>
                <w:rFonts w:cs="Calibri"/>
                <w:kern w:val="28"/>
                <w:sz w:val="16"/>
                <w:szCs w:val="16"/>
                <w:lang w:val="de-DE" w:eastAsia="en-GB"/>
              </w:rPr>
              <w:t>1980</w:t>
            </w:r>
          </w:p>
          <w:p w14:paraId="17AD293C" w14:textId="77777777" w:rsidR="0094641F" w:rsidRPr="005136E8" w:rsidRDefault="0094641F" w:rsidP="005136E8">
            <w:pPr>
              <w:spacing w:after="0" w:line="256" w:lineRule="auto"/>
              <w:rPr>
                <w:rFonts w:cs="Calibri"/>
                <w:kern w:val="28"/>
                <w:sz w:val="16"/>
                <w:szCs w:val="16"/>
                <w:lang w:val="de-DE" w:eastAsia="en-GB"/>
              </w:rPr>
            </w:pPr>
          </w:p>
          <w:p w14:paraId="43B0162D" w14:textId="77777777" w:rsidR="00BA1AAE" w:rsidRPr="005136E8" w:rsidRDefault="00BA1AAE" w:rsidP="00BA1AAE">
            <w:pPr>
              <w:spacing w:after="0" w:line="256" w:lineRule="auto"/>
              <w:rPr>
                <w:rFonts w:cs="Calibri"/>
                <w:kern w:val="28"/>
                <w:sz w:val="16"/>
                <w:szCs w:val="16"/>
                <w:lang w:val="de-DE" w:eastAsia="en-GB"/>
              </w:rPr>
            </w:pPr>
            <w:r>
              <w:rPr>
                <w:rFonts w:cs="Calibri"/>
                <w:kern w:val="28"/>
                <w:sz w:val="16"/>
                <w:szCs w:val="16"/>
                <w:lang w:val="de-DE" w:eastAsia="en-GB"/>
              </w:rPr>
              <w:t>174</w:t>
            </w:r>
          </w:p>
          <w:p w14:paraId="0DF77D18" w14:textId="77777777" w:rsidR="0094641F" w:rsidRDefault="0094641F" w:rsidP="005136E8">
            <w:pPr>
              <w:spacing w:after="0" w:line="256" w:lineRule="auto"/>
              <w:rPr>
                <w:rFonts w:cs="Calibri"/>
                <w:kern w:val="28"/>
                <w:sz w:val="16"/>
                <w:szCs w:val="16"/>
                <w:lang w:val="de-DE" w:eastAsia="en-GB"/>
              </w:rPr>
            </w:pPr>
          </w:p>
          <w:p w14:paraId="6A86C693" w14:textId="4F7CF2D5" w:rsidR="0017565B" w:rsidRDefault="0017565B" w:rsidP="005136E8">
            <w:pPr>
              <w:spacing w:after="0" w:line="256" w:lineRule="auto"/>
              <w:rPr>
                <w:rFonts w:cs="Calibri"/>
                <w:kern w:val="28"/>
                <w:sz w:val="16"/>
                <w:szCs w:val="16"/>
                <w:lang w:val="de-DE" w:eastAsia="en-GB"/>
              </w:rPr>
            </w:pPr>
            <w:r>
              <w:rPr>
                <w:rFonts w:cs="Calibri"/>
                <w:kern w:val="28"/>
                <w:sz w:val="16"/>
                <w:szCs w:val="16"/>
                <w:lang w:val="de-DE" w:eastAsia="en-GB"/>
              </w:rPr>
              <w:t>3019</w:t>
            </w:r>
          </w:p>
          <w:p w14:paraId="69139A77" w14:textId="0E8DA9B0" w:rsidR="0017565B" w:rsidRPr="005136E8" w:rsidRDefault="0076723D" w:rsidP="005136E8">
            <w:pPr>
              <w:spacing w:after="0" w:line="256" w:lineRule="auto"/>
              <w:rPr>
                <w:rFonts w:cs="Calibri"/>
                <w:kern w:val="28"/>
                <w:sz w:val="16"/>
                <w:szCs w:val="16"/>
                <w:lang w:val="de-DE" w:eastAsia="en-GB"/>
              </w:rPr>
            </w:pPr>
            <w:r>
              <w:rPr>
                <w:rFonts w:cs="Calibri"/>
                <w:kern w:val="28"/>
                <w:sz w:val="16"/>
                <w:szCs w:val="16"/>
                <w:lang w:val="de-DE" w:eastAsia="en-GB"/>
              </w:rPr>
              <w:t>2802</w:t>
            </w:r>
          </w:p>
        </w:tc>
        <w:tc>
          <w:tcPr>
            <w:tcW w:w="992" w:type="dxa"/>
            <w:tcBorders>
              <w:top w:val="single" w:sz="12" w:space="0" w:color="auto"/>
              <w:left w:val="single" w:sz="4" w:space="0" w:color="auto"/>
              <w:bottom w:val="single" w:sz="4" w:space="0" w:color="auto"/>
              <w:right w:val="single" w:sz="4" w:space="0" w:color="auto"/>
            </w:tcBorders>
          </w:tcPr>
          <w:p w14:paraId="3019C5DC" w14:textId="77777777" w:rsidR="0094641F" w:rsidRPr="005136E8" w:rsidRDefault="0094641F" w:rsidP="005136E8">
            <w:pPr>
              <w:spacing w:after="0" w:line="256" w:lineRule="auto"/>
              <w:rPr>
                <w:rFonts w:cs="Calibri"/>
                <w:kern w:val="28"/>
                <w:sz w:val="16"/>
                <w:szCs w:val="16"/>
                <w:lang w:val="de-DE" w:eastAsia="en-GB"/>
              </w:rPr>
            </w:pPr>
            <w:r w:rsidRPr="005136E8">
              <w:rPr>
                <w:rFonts w:cs="Calibri"/>
                <w:kern w:val="28"/>
                <w:sz w:val="16"/>
                <w:szCs w:val="16"/>
                <w:lang w:val="de-DE" w:eastAsia="en-GB"/>
              </w:rPr>
              <w:t>0</w:t>
            </w:r>
          </w:p>
          <w:p w14:paraId="67C861B6" w14:textId="77777777" w:rsidR="0094641F" w:rsidRPr="005136E8" w:rsidRDefault="0094641F" w:rsidP="005136E8">
            <w:pPr>
              <w:spacing w:after="0" w:line="256" w:lineRule="auto"/>
              <w:rPr>
                <w:rFonts w:cs="Calibri"/>
                <w:kern w:val="28"/>
                <w:sz w:val="16"/>
                <w:szCs w:val="16"/>
                <w:lang w:val="de-DE" w:eastAsia="en-GB"/>
              </w:rPr>
            </w:pPr>
            <w:r w:rsidRPr="005136E8">
              <w:rPr>
                <w:rFonts w:cs="Calibri"/>
                <w:kern w:val="28"/>
                <w:sz w:val="16"/>
                <w:szCs w:val="16"/>
                <w:lang w:val="de-DE" w:eastAsia="en-GB"/>
              </w:rPr>
              <w:t>0</w:t>
            </w:r>
          </w:p>
          <w:p w14:paraId="0D596653" w14:textId="77777777" w:rsidR="0094641F" w:rsidRPr="005136E8" w:rsidRDefault="0094641F" w:rsidP="005136E8">
            <w:pPr>
              <w:spacing w:after="0" w:line="256" w:lineRule="auto"/>
              <w:rPr>
                <w:rFonts w:cs="Calibri"/>
                <w:kern w:val="28"/>
                <w:sz w:val="16"/>
                <w:szCs w:val="16"/>
                <w:lang w:val="de-DE" w:eastAsia="en-GB"/>
              </w:rPr>
            </w:pPr>
            <w:r w:rsidRPr="005136E8">
              <w:rPr>
                <w:rFonts w:cs="Calibri"/>
                <w:kern w:val="28"/>
                <w:sz w:val="16"/>
                <w:szCs w:val="16"/>
                <w:lang w:val="de-DE" w:eastAsia="en-GB"/>
              </w:rPr>
              <w:t>0</w:t>
            </w:r>
          </w:p>
          <w:p w14:paraId="39B74483" w14:textId="77777777" w:rsidR="0094641F" w:rsidRPr="005136E8" w:rsidRDefault="0094641F" w:rsidP="005136E8">
            <w:pPr>
              <w:spacing w:after="0" w:line="256" w:lineRule="auto"/>
              <w:rPr>
                <w:rFonts w:cs="Calibri"/>
                <w:kern w:val="28"/>
                <w:sz w:val="16"/>
                <w:szCs w:val="16"/>
                <w:lang w:val="de-DE" w:eastAsia="en-GB"/>
              </w:rPr>
            </w:pPr>
            <w:r w:rsidRPr="005136E8">
              <w:rPr>
                <w:rFonts w:cs="Calibri"/>
                <w:kern w:val="28"/>
                <w:sz w:val="16"/>
                <w:szCs w:val="16"/>
                <w:lang w:val="de-DE" w:eastAsia="en-GB"/>
              </w:rPr>
              <w:t>0</w:t>
            </w:r>
          </w:p>
          <w:p w14:paraId="46CC1E92" w14:textId="77777777" w:rsidR="0094641F" w:rsidRPr="005136E8" w:rsidRDefault="0094641F" w:rsidP="005136E8">
            <w:pPr>
              <w:spacing w:after="0" w:line="256" w:lineRule="auto"/>
              <w:rPr>
                <w:rFonts w:cs="Calibri"/>
                <w:kern w:val="28"/>
                <w:sz w:val="16"/>
                <w:szCs w:val="16"/>
                <w:lang w:val="de-DE" w:eastAsia="en-GB"/>
              </w:rPr>
            </w:pPr>
            <w:r w:rsidRPr="005136E8">
              <w:rPr>
                <w:rFonts w:cs="Calibri"/>
                <w:kern w:val="28"/>
                <w:sz w:val="16"/>
                <w:szCs w:val="16"/>
                <w:lang w:val="de-DE" w:eastAsia="en-GB"/>
              </w:rPr>
              <w:t>0</w:t>
            </w:r>
          </w:p>
          <w:p w14:paraId="1FBD9DBC" w14:textId="77777777" w:rsidR="0094641F" w:rsidRPr="005136E8" w:rsidRDefault="0094641F" w:rsidP="005136E8">
            <w:pPr>
              <w:spacing w:after="0" w:line="256" w:lineRule="auto"/>
              <w:rPr>
                <w:rFonts w:cs="Calibri"/>
                <w:kern w:val="28"/>
                <w:sz w:val="16"/>
                <w:szCs w:val="16"/>
                <w:lang w:val="de-DE" w:eastAsia="en-GB"/>
              </w:rPr>
            </w:pPr>
            <w:r w:rsidRPr="005136E8">
              <w:rPr>
                <w:rFonts w:cs="Calibri"/>
                <w:kern w:val="28"/>
                <w:sz w:val="16"/>
                <w:szCs w:val="16"/>
                <w:lang w:val="de-DE" w:eastAsia="en-GB"/>
              </w:rPr>
              <w:t>0</w:t>
            </w:r>
          </w:p>
          <w:p w14:paraId="1237AD08" w14:textId="5368C383" w:rsidR="003D7508" w:rsidRDefault="003D7508" w:rsidP="005136E8">
            <w:pPr>
              <w:spacing w:after="0" w:line="256" w:lineRule="auto"/>
              <w:rPr>
                <w:rFonts w:cs="Calibri"/>
                <w:kern w:val="28"/>
                <w:sz w:val="16"/>
                <w:szCs w:val="16"/>
                <w:lang w:val="de-DE" w:eastAsia="en-GB"/>
              </w:rPr>
            </w:pPr>
            <w:r>
              <w:rPr>
                <w:rFonts w:cs="Calibri"/>
                <w:kern w:val="28"/>
                <w:sz w:val="16"/>
                <w:szCs w:val="16"/>
                <w:lang w:val="de-DE" w:eastAsia="en-GB"/>
              </w:rPr>
              <w:t>0</w:t>
            </w:r>
          </w:p>
          <w:p w14:paraId="4858EED7" w14:textId="45315FDE" w:rsidR="0094641F" w:rsidRPr="005136E8" w:rsidRDefault="0094641F" w:rsidP="005136E8">
            <w:pPr>
              <w:spacing w:after="0" w:line="256" w:lineRule="auto"/>
              <w:rPr>
                <w:rFonts w:cs="Calibri"/>
                <w:kern w:val="28"/>
                <w:sz w:val="16"/>
                <w:szCs w:val="16"/>
                <w:lang w:val="de-DE" w:eastAsia="en-GB"/>
              </w:rPr>
            </w:pPr>
            <w:r w:rsidRPr="005136E8">
              <w:rPr>
                <w:rFonts w:cs="Calibri"/>
                <w:kern w:val="28"/>
                <w:sz w:val="16"/>
                <w:szCs w:val="16"/>
                <w:lang w:val="de-DE" w:eastAsia="en-GB"/>
              </w:rPr>
              <w:t>0</w:t>
            </w:r>
          </w:p>
          <w:p w14:paraId="16CF9B21" w14:textId="77777777" w:rsidR="0094641F" w:rsidRPr="005136E8" w:rsidRDefault="0094641F" w:rsidP="005136E8">
            <w:pPr>
              <w:spacing w:after="0" w:line="256" w:lineRule="auto"/>
              <w:rPr>
                <w:rFonts w:cs="Calibri"/>
                <w:kern w:val="28"/>
                <w:sz w:val="16"/>
                <w:szCs w:val="16"/>
                <w:lang w:val="de-DE" w:eastAsia="en-GB"/>
              </w:rPr>
            </w:pPr>
          </w:p>
          <w:p w14:paraId="077CB1C5" w14:textId="77777777" w:rsidR="0094641F" w:rsidRDefault="00BA1AAE" w:rsidP="005136E8">
            <w:pPr>
              <w:spacing w:after="0" w:line="256" w:lineRule="auto"/>
              <w:rPr>
                <w:rFonts w:cs="Calibri"/>
                <w:kern w:val="28"/>
                <w:sz w:val="16"/>
                <w:szCs w:val="16"/>
                <w:lang w:val="de-DE" w:eastAsia="en-GB"/>
              </w:rPr>
            </w:pPr>
            <w:r>
              <w:rPr>
                <w:rFonts w:cs="Calibri"/>
                <w:kern w:val="28"/>
                <w:sz w:val="16"/>
                <w:szCs w:val="16"/>
                <w:lang w:val="de-DE" w:eastAsia="en-GB"/>
              </w:rPr>
              <w:t>0</w:t>
            </w:r>
          </w:p>
          <w:p w14:paraId="55BC849E" w14:textId="77777777" w:rsidR="0017565B" w:rsidRDefault="0017565B" w:rsidP="005136E8">
            <w:pPr>
              <w:spacing w:after="0" w:line="256" w:lineRule="auto"/>
              <w:rPr>
                <w:rFonts w:cs="Calibri"/>
                <w:kern w:val="28"/>
                <w:sz w:val="16"/>
                <w:szCs w:val="16"/>
                <w:lang w:val="de-DE" w:eastAsia="en-GB"/>
              </w:rPr>
            </w:pPr>
          </w:p>
          <w:p w14:paraId="4EF89450" w14:textId="77777777" w:rsidR="0017565B" w:rsidRDefault="0017565B" w:rsidP="005136E8">
            <w:pPr>
              <w:spacing w:after="0" w:line="256" w:lineRule="auto"/>
              <w:rPr>
                <w:rFonts w:cs="Calibri"/>
                <w:kern w:val="28"/>
                <w:sz w:val="16"/>
                <w:szCs w:val="16"/>
                <w:lang w:val="de-DE" w:eastAsia="en-GB"/>
              </w:rPr>
            </w:pPr>
            <w:r>
              <w:rPr>
                <w:rFonts w:cs="Calibri"/>
                <w:kern w:val="28"/>
                <w:sz w:val="16"/>
                <w:szCs w:val="16"/>
                <w:lang w:val="de-DE" w:eastAsia="en-GB"/>
              </w:rPr>
              <w:t>0</w:t>
            </w:r>
          </w:p>
          <w:p w14:paraId="357EFF7B" w14:textId="315EAB50" w:rsidR="0076723D" w:rsidRPr="005136E8" w:rsidRDefault="0076723D" w:rsidP="005136E8">
            <w:pPr>
              <w:spacing w:after="0" w:line="256" w:lineRule="auto"/>
              <w:rPr>
                <w:rFonts w:cs="Calibri"/>
                <w:kern w:val="28"/>
                <w:sz w:val="16"/>
                <w:szCs w:val="16"/>
                <w:lang w:val="de-DE" w:eastAsia="en-GB"/>
              </w:rPr>
            </w:pPr>
            <w:r>
              <w:rPr>
                <w:rFonts w:cs="Calibri"/>
                <w:kern w:val="28"/>
                <w:sz w:val="16"/>
                <w:szCs w:val="16"/>
                <w:lang w:val="de-DE" w:eastAsia="en-GB"/>
              </w:rPr>
              <w:t>0</w:t>
            </w:r>
          </w:p>
        </w:tc>
        <w:tc>
          <w:tcPr>
            <w:tcW w:w="1559" w:type="dxa"/>
            <w:tcBorders>
              <w:top w:val="single" w:sz="12" w:space="0" w:color="auto"/>
              <w:left w:val="single" w:sz="4" w:space="0" w:color="auto"/>
              <w:bottom w:val="single" w:sz="4" w:space="0" w:color="auto"/>
              <w:right w:val="single" w:sz="4" w:space="0" w:color="auto"/>
            </w:tcBorders>
          </w:tcPr>
          <w:p w14:paraId="641BD7E4" w14:textId="77777777" w:rsidR="0094641F" w:rsidRPr="005136E8" w:rsidRDefault="0094641F" w:rsidP="000024E8">
            <w:pPr>
              <w:spacing w:after="0" w:line="256" w:lineRule="auto"/>
              <w:rPr>
                <w:rFonts w:cs="Calibri"/>
                <w:kern w:val="28"/>
                <w:sz w:val="16"/>
                <w:szCs w:val="16"/>
                <w:lang w:val="de-DE" w:eastAsia="en-GB"/>
              </w:rPr>
            </w:pPr>
          </w:p>
        </w:tc>
        <w:tc>
          <w:tcPr>
            <w:tcW w:w="851" w:type="dxa"/>
            <w:tcBorders>
              <w:top w:val="single" w:sz="12" w:space="0" w:color="auto"/>
              <w:left w:val="single" w:sz="4" w:space="0" w:color="auto"/>
              <w:bottom w:val="single" w:sz="4" w:space="0" w:color="auto"/>
              <w:right w:val="single" w:sz="4" w:space="0" w:color="auto"/>
            </w:tcBorders>
          </w:tcPr>
          <w:p w14:paraId="1B36273D" w14:textId="77777777" w:rsidR="0094641F" w:rsidRDefault="0094641F" w:rsidP="0094641F">
            <w:pPr>
              <w:spacing w:after="0" w:line="256" w:lineRule="auto"/>
              <w:rPr>
                <w:rFonts w:cs="Calibri"/>
                <w:kern w:val="28"/>
                <w:sz w:val="16"/>
                <w:szCs w:val="16"/>
                <w:lang w:val="de-DE" w:eastAsia="en-GB"/>
              </w:rPr>
            </w:pPr>
            <w:r>
              <w:rPr>
                <w:rFonts w:cs="Calibri"/>
                <w:kern w:val="28"/>
                <w:sz w:val="16"/>
                <w:szCs w:val="16"/>
                <w:lang w:val="de-DE" w:eastAsia="en-GB"/>
              </w:rPr>
              <w:t>2.6%</w:t>
            </w:r>
          </w:p>
          <w:p w14:paraId="078C07BC" w14:textId="77777777" w:rsidR="0094641F" w:rsidRDefault="0094641F" w:rsidP="0094641F">
            <w:pPr>
              <w:spacing w:after="0" w:line="256" w:lineRule="auto"/>
              <w:rPr>
                <w:rFonts w:cs="Calibri"/>
                <w:kern w:val="28"/>
                <w:sz w:val="16"/>
                <w:szCs w:val="16"/>
                <w:lang w:val="de-DE" w:eastAsia="en-GB"/>
              </w:rPr>
            </w:pPr>
            <w:r>
              <w:rPr>
                <w:rFonts w:cs="Calibri"/>
                <w:kern w:val="28"/>
                <w:sz w:val="16"/>
                <w:szCs w:val="16"/>
                <w:lang w:val="de-DE" w:eastAsia="en-GB"/>
              </w:rPr>
              <w:t>1.18%</w:t>
            </w:r>
          </w:p>
          <w:p w14:paraId="22117018" w14:textId="77777777" w:rsidR="0094641F" w:rsidRDefault="0094641F" w:rsidP="0094641F">
            <w:pPr>
              <w:spacing w:after="0" w:line="256" w:lineRule="auto"/>
              <w:rPr>
                <w:rFonts w:cs="Calibri"/>
                <w:kern w:val="28"/>
                <w:sz w:val="16"/>
                <w:szCs w:val="16"/>
                <w:lang w:val="de-DE" w:eastAsia="en-GB"/>
              </w:rPr>
            </w:pPr>
            <w:r>
              <w:rPr>
                <w:rFonts w:cs="Calibri"/>
                <w:kern w:val="28"/>
                <w:sz w:val="16"/>
                <w:szCs w:val="16"/>
                <w:lang w:val="de-DE" w:eastAsia="en-GB"/>
              </w:rPr>
              <w:t>2.12%</w:t>
            </w:r>
          </w:p>
          <w:p w14:paraId="1206166C" w14:textId="77777777" w:rsidR="0094641F" w:rsidRDefault="0094641F" w:rsidP="0094641F">
            <w:pPr>
              <w:spacing w:after="0" w:line="256" w:lineRule="auto"/>
              <w:rPr>
                <w:rFonts w:cs="Calibri"/>
                <w:kern w:val="28"/>
                <w:sz w:val="16"/>
                <w:szCs w:val="16"/>
                <w:lang w:val="de-DE" w:eastAsia="en-GB"/>
              </w:rPr>
            </w:pPr>
            <w:r>
              <w:rPr>
                <w:rFonts w:cs="Calibri"/>
                <w:kern w:val="28"/>
                <w:sz w:val="16"/>
                <w:szCs w:val="16"/>
                <w:lang w:val="de-DE" w:eastAsia="en-GB"/>
              </w:rPr>
              <w:t>2.52%</w:t>
            </w:r>
          </w:p>
          <w:p w14:paraId="0E96EE93" w14:textId="77777777" w:rsidR="0094641F" w:rsidRDefault="0094641F" w:rsidP="0094641F">
            <w:pPr>
              <w:spacing w:after="0" w:line="256" w:lineRule="auto"/>
              <w:rPr>
                <w:rFonts w:cs="Calibri"/>
                <w:kern w:val="28"/>
                <w:sz w:val="16"/>
                <w:szCs w:val="16"/>
                <w:lang w:val="de-DE" w:eastAsia="en-GB"/>
              </w:rPr>
            </w:pPr>
            <w:r>
              <w:rPr>
                <w:rFonts w:cs="Calibri"/>
                <w:kern w:val="28"/>
                <w:sz w:val="16"/>
                <w:szCs w:val="16"/>
                <w:lang w:val="de-DE" w:eastAsia="en-GB"/>
              </w:rPr>
              <w:t>9.47%</w:t>
            </w:r>
          </w:p>
          <w:p w14:paraId="4F4B3FDD" w14:textId="77777777" w:rsidR="0094641F" w:rsidRDefault="0094641F" w:rsidP="0094641F">
            <w:pPr>
              <w:spacing w:after="0" w:line="256" w:lineRule="auto"/>
              <w:rPr>
                <w:rFonts w:cs="Calibri"/>
                <w:kern w:val="28"/>
                <w:sz w:val="16"/>
                <w:szCs w:val="16"/>
                <w:lang w:val="de-DE" w:eastAsia="en-GB"/>
              </w:rPr>
            </w:pPr>
            <w:r>
              <w:rPr>
                <w:rFonts w:cs="Calibri"/>
                <w:kern w:val="28"/>
                <w:sz w:val="16"/>
                <w:szCs w:val="16"/>
                <w:lang w:val="de-DE" w:eastAsia="en-GB"/>
              </w:rPr>
              <w:t>4.29%</w:t>
            </w:r>
          </w:p>
          <w:p w14:paraId="795A542D" w14:textId="334C6468" w:rsidR="003D7508" w:rsidRDefault="0017565B" w:rsidP="0094641F">
            <w:pPr>
              <w:spacing w:after="0" w:line="256" w:lineRule="auto"/>
              <w:rPr>
                <w:rFonts w:cs="Calibri"/>
                <w:kern w:val="28"/>
                <w:sz w:val="16"/>
                <w:szCs w:val="16"/>
                <w:lang w:val="de-DE" w:eastAsia="en-GB"/>
              </w:rPr>
            </w:pPr>
            <w:r>
              <w:rPr>
                <w:rFonts w:cs="Calibri"/>
                <w:kern w:val="28"/>
                <w:sz w:val="16"/>
                <w:szCs w:val="16"/>
                <w:lang w:val="de-DE" w:eastAsia="en-GB"/>
              </w:rPr>
              <w:t>0.95%</w:t>
            </w:r>
          </w:p>
          <w:p w14:paraId="14B4B2FD" w14:textId="77777777" w:rsidR="0094641F" w:rsidRDefault="0094641F" w:rsidP="0094641F">
            <w:pPr>
              <w:spacing w:after="0" w:line="256" w:lineRule="auto"/>
              <w:rPr>
                <w:rFonts w:cs="Calibri"/>
                <w:kern w:val="28"/>
                <w:sz w:val="16"/>
                <w:szCs w:val="16"/>
                <w:lang w:val="de-DE" w:eastAsia="en-GB"/>
              </w:rPr>
            </w:pPr>
            <w:r>
              <w:rPr>
                <w:rFonts w:cs="Calibri"/>
                <w:kern w:val="28"/>
                <w:sz w:val="16"/>
                <w:szCs w:val="16"/>
                <w:lang w:val="de-DE" w:eastAsia="en-GB"/>
              </w:rPr>
              <w:t>0.13%</w:t>
            </w:r>
          </w:p>
          <w:p w14:paraId="73435924" w14:textId="77777777" w:rsidR="0017565B" w:rsidRDefault="0017565B" w:rsidP="0094641F">
            <w:pPr>
              <w:spacing w:after="0" w:line="256" w:lineRule="auto"/>
              <w:rPr>
                <w:rFonts w:cs="Calibri"/>
                <w:kern w:val="28"/>
                <w:sz w:val="16"/>
                <w:szCs w:val="16"/>
                <w:lang w:val="de-DE" w:eastAsia="en-GB"/>
              </w:rPr>
            </w:pPr>
          </w:p>
          <w:p w14:paraId="4A68B8C4" w14:textId="77777777" w:rsidR="0017565B" w:rsidRDefault="0017565B" w:rsidP="0094641F">
            <w:pPr>
              <w:spacing w:after="0" w:line="256" w:lineRule="auto"/>
              <w:rPr>
                <w:rFonts w:cs="Calibri"/>
                <w:kern w:val="28"/>
                <w:sz w:val="16"/>
                <w:szCs w:val="16"/>
                <w:lang w:val="de-DE" w:eastAsia="en-GB"/>
              </w:rPr>
            </w:pPr>
            <w:r>
              <w:rPr>
                <w:rFonts w:cs="Calibri"/>
                <w:kern w:val="28"/>
                <w:sz w:val="16"/>
                <w:szCs w:val="16"/>
                <w:lang w:val="de-DE" w:eastAsia="en-GB"/>
              </w:rPr>
              <w:t>1.4%</w:t>
            </w:r>
          </w:p>
          <w:p w14:paraId="5FCB0E96" w14:textId="77777777" w:rsidR="0017565B" w:rsidRDefault="0017565B" w:rsidP="0094641F">
            <w:pPr>
              <w:spacing w:after="0" w:line="256" w:lineRule="auto"/>
              <w:rPr>
                <w:rFonts w:cs="Calibri"/>
                <w:kern w:val="28"/>
                <w:sz w:val="16"/>
                <w:szCs w:val="16"/>
                <w:lang w:val="de-DE" w:eastAsia="en-GB"/>
              </w:rPr>
            </w:pPr>
          </w:p>
          <w:p w14:paraId="6B303D5E" w14:textId="77777777" w:rsidR="0017565B" w:rsidRDefault="0017565B" w:rsidP="0094641F">
            <w:pPr>
              <w:spacing w:after="0" w:line="256" w:lineRule="auto"/>
              <w:rPr>
                <w:rFonts w:cs="Calibri"/>
                <w:kern w:val="28"/>
                <w:sz w:val="16"/>
                <w:szCs w:val="16"/>
                <w:lang w:val="de-DE" w:eastAsia="en-GB"/>
              </w:rPr>
            </w:pPr>
            <w:r>
              <w:rPr>
                <w:rFonts w:cs="Calibri"/>
                <w:kern w:val="28"/>
                <w:sz w:val="16"/>
                <w:szCs w:val="16"/>
                <w:lang w:val="de-DE" w:eastAsia="en-GB"/>
              </w:rPr>
              <w:t>0.083%</w:t>
            </w:r>
          </w:p>
          <w:p w14:paraId="14DDDF8C" w14:textId="34AF3AA2" w:rsidR="0076723D" w:rsidRDefault="0076723D" w:rsidP="0094641F">
            <w:pPr>
              <w:spacing w:after="0" w:line="256" w:lineRule="auto"/>
              <w:rPr>
                <w:rFonts w:cs="Calibri"/>
                <w:kern w:val="28"/>
                <w:sz w:val="16"/>
                <w:szCs w:val="16"/>
                <w:lang w:val="de-DE" w:eastAsia="en-GB"/>
              </w:rPr>
            </w:pPr>
            <w:r>
              <w:rPr>
                <w:rFonts w:cs="Calibri"/>
                <w:kern w:val="28"/>
                <w:sz w:val="16"/>
                <w:szCs w:val="16"/>
                <w:lang w:val="de-DE" w:eastAsia="en-GB"/>
              </w:rPr>
              <w:t>0.090%</w:t>
            </w:r>
          </w:p>
        </w:tc>
        <w:tc>
          <w:tcPr>
            <w:tcW w:w="2352" w:type="dxa"/>
            <w:tcBorders>
              <w:top w:val="single" w:sz="12" w:space="0" w:color="auto"/>
              <w:left w:val="single" w:sz="4" w:space="0" w:color="auto"/>
              <w:bottom w:val="single" w:sz="4" w:space="0" w:color="auto"/>
              <w:right w:val="single" w:sz="4" w:space="0" w:color="auto"/>
            </w:tcBorders>
          </w:tcPr>
          <w:p w14:paraId="4A1C2EAB" w14:textId="01B55475" w:rsidR="0094641F" w:rsidRDefault="0094641F" w:rsidP="005136E8">
            <w:pPr>
              <w:spacing w:after="0" w:line="256" w:lineRule="auto"/>
              <w:rPr>
                <w:rFonts w:cs="Calibri"/>
                <w:kern w:val="28"/>
                <w:sz w:val="16"/>
                <w:szCs w:val="16"/>
                <w:lang w:val="de-DE" w:eastAsia="en-GB"/>
              </w:rPr>
            </w:pPr>
            <w:r>
              <w:rPr>
                <w:rFonts w:cs="Calibri"/>
                <w:kern w:val="28"/>
                <w:sz w:val="16"/>
                <w:szCs w:val="16"/>
                <w:lang w:val="de-DE" w:eastAsia="en-GB"/>
              </w:rPr>
              <w:t xml:space="preserve">Upper 95% CI </w:t>
            </w:r>
            <w:r w:rsidR="00C65989">
              <w:rPr>
                <w:rFonts w:cs="Calibri"/>
                <w:kern w:val="28"/>
                <w:sz w:val="16"/>
                <w:szCs w:val="16"/>
                <w:lang w:val="de-DE" w:eastAsia="en-GB"/>
              </w:rPr>
              <w:t xml:space="preserve">0.099%  ie a maximum theoretical risk of 0.99 per 1000 susceptible women </w:t>
            </w:r>
            <w:r w:rsidR="004B3DE1">
              <w:rPr>
                <w:rFonts w:cs="Calibri"/>
                <w:kern w:val="28"/>
                <w:sz w:val="16"/>
                <w:szCs w:val="16"/>
                <w:lang w:val="de-DE" w:eastAsia="en-GB"/>
              </w:rPr>
              <w:t xml:space="preserve">based on all studies </w:t>
            </w:r>
          </w:p>
          <w:p w14:paraId="1ED5C4AB" w14:textId="1752FA9A" w:rsidR="0017565B" w:rsidRPr="005136E8" w:rsidRDefault="0017565B" w:rsidP="005136E8">
            <w:pPr>
              <w:spacing w:after="0" w:line="256" w:lineRule="auto"/>
              <w:rPr>
                <w:rFonts w:cs="Calibri"/>
                <w:kern w:val="28"/>
                <w:sz w:val="16"/>
                <w:szCs w:val="16"/>
                <w:lang w:val="de-DE" w:eastAsia="en-GB"/>
              </w:rPr>
            </w:pPr>
            <w:r>
              <w:rPr>
                <w:rFonts w:cs="Calibri"/>
                <w:kern w:val="28"/>
                <w:sz w:val="16"/>
                <w:szCs w:val="16"/>
                <w:lang w:val="de-DE" w:eastAsia="en-GB"/>
              </w:rPr>
              <w:t>(using simulation)</w:t>
            </w:r>
          </w:p>
        </w:tc>
      </w:tr>
    </w:tbl>
    <w:p w14:paraId="6FA9FF30" w14:textId="73F8F3A8" w:rsidR="002A65E8" w:rsidRPr="00184DE5" w:rsidRDefault="000C26B4" w:rsidP="00184DE5">
      <w:pPr>
        <w:spacing w:line="240" w:lineRule="auto"/>
        <w:rPr>
          <w:sz w:val="16"/>
          <w:szCs w:val="16"/>
        </w:rPr>
      </w:pPr>
      <w:r w:rsidRPr="00184DE5">
        <w:rPr>
          <w:sz w:val="16"/>
          <w:szCs w:val="16"/>
        </w:rPr>
        <w:t>*Includes data from 6 countries</w:t>
      </w:r>
      <w:r w:rsidR="00C50537" w:rsidRPr="00184DE5">
        <w:rPr>
          <w:sz w:val="16"/>
          <w:szCs w:val="16"/>
        </w:rPr>
        <w:t xml:space="preserve"> (Costa Rica, Brazil, El Salvador, Ecuador, Paraguay, and Argentina)</w:t>
      </w:r>
      <w:r w:rsidRPr="00184DE5">
        <w:rPr>
          <w:sz w:val="16"/>
          <w:szCs w:val="16"/>
        </w:rPr>
        <w:t>.</w:t>
      </w:r>
      <w:r w:rsidR="002F4252" w:rsidRPr="00184DE5">
        <w:rPr>
          <w:sz w:val="16"/>
          <w:szCs w:val="16"/>
        </w:rPr>
        <w:t>** assumed based on other publications (Tookey 1991</w:t>
      </w:r>
      <w:r w:rsidR="00BF65BC" w:rsidRPr="00184DE5">
        <w:rPr>
          <w:sz w:val="16"/>
          <w:szCs w:val="16"/>
        </w:rPr>
        <w:fldChar w:fldCharType="begin"/>
      </w:r>
      <w:r w:rsidR="002F59AF">
        <w:rPr>
          <w:sz w:val="16"/>
          <w:szCs w:val="16"/>
        </w:rPr>
        <w:instrText xml:space="preserve"> ADDIN EN.CITE &lt;EndNote&gt;&lt;Cite&gt;&lt;Author&gt;Tookey&lt;/Author&gt;&lt;Year&gt;1991&lt;/Year&gt;&lt;RecNum&gt;613&lt;/RecNum&gt;&lt;DisplayText&gt;[12]&lt;/DisplayText&gt;&lt;record&gt;&lt;rec-number&gt;613&lt;/rec-number&gt;&lt;foreign-keys&gt;&lt;key app="EN" db-id="pzrr2wwec92vr1e5s2e5wx2twzax9tzvt5zt" timestamp="1381414335"&gt;613&lt;/key&gt;&lt;/foreign-keys&gt;&lt;ref-type name="Journal Article"&gt;17&lt;/ref-type&gt;&lt;contributors&gt;&lt;authors&gt;&lt;author&gt;Tookey, P. A.&lt;/author&gt;&lt;author&gt;Jones, G.&lt;/author&gt;&lt;author&gt;Miller, B. H.&lt;/author&gt;&lt;author&gt;Peckham, C. S.&lt;/author&gt;&lt;/authors&gt;&lt;/contributors&gt;&lt;auth-address&gt;Epidemiology and Biostatistics Unit, Institute of Child Health, London.&lt;/auth-address&gt;&lt;titles&gt;&lt;title&gt;Rubella vaccination in pregnancy&lt;/title&gt;&lt;secondary-title&gt;CDR (London: England Review)&lt;/secondary-title&gt;&lt;short-title&gt;Rubella vaccination in pregnancy&lt;/short-title&gt;&lt;/titles&gt;&lt;periodical&gt;&lt;full-title&gt;Cdr (London: England Review)&lt;/full-title&gt;&lt;/periodical&gt;&lt;pages&gt;R86-8&lt;/pages&gt;&lt;volume&gt;1&lt;/volume&gt;&lt;number&gt;8&lt;/number&gt;&lt;dates&gt;&lt;year&gt;1991&lt;/year&gt;&lt;/dates&gt;&lt;accession-num&gt;1669784&lt;/accession-num&gt;&lt;urls&gt;&lt;related-urls&gt;&lt;url&gt;http://ovidsp.ovid.com/ovidweb.cgi?T=JS&amp;amp;CSC=Y&amp;amp;NEWS=N&amp;amp;PAGE=fulltext&amp;amp;D=med3&amp;amp;AN=1669784http://lshtmsfx.hosted.exlibrisgroup.com/lshtm?sid=OVID:medline&amp;amp;id=pmid:1669784&amp;amp;id=doi:&amp;amp;issn=0144-1108&amp;amp;isbn=&amp;amp;volume=1&amp;amp;issue=8&amp;amp;spage=R86&amp;amp;pages=R86-8&amp;amp;date=1991&amp;amp;title=Cdr+%28London%3A+England+Review%29&amp;amp;atitle=Rubella+vaccination+in+pregnancy.&amp;amp;aulast=Tookey&amp;amp;pid=%3Cauthor%3ETookey+PA%3BJones+G%3BMiller+BH%3BPeckham+CS%3C%2Fauthor%3E%3CAN%3E1669784%3C%2FAN%3E%3CDT%3EJournal+Article%3C%2FDT%3E&lt;/url&gt;&lt;/related-urls&gt;&lt;/urls&gt;&lt;remote-database-name&gt;Medline&lt;/remote-database-name&gt;&lt;remote-database-provider&gt;Ovid Technologies&lt;/remote-database-provider&gt;&lt;/record&gt;&lt;/Cite&gt;&lt;/EndNote&gt;</w:instrText>
      </w:r>
      <w:r w:rsidR="00BF65BC" w:rsidRPr="00184DE5">
        <w:rPr>
          <w:sz w:val="16"/>
          <w:szCs w:val="16"/>
        </w:rPr>
        <w:fldChar w:fldCharType="separate"/>
      </w:r>
      <w:r w:rsidR="002F59AF">
        <w:rPr>
          <w:noProof/>
          <w:sz w:val="16"/>
          <w:szCs w:val="16"/>
        </w:rPr>
        <w:t>[</w:t>
      </w:r>
      <w:hyperlink w:anchor="_ENREF_12" w:tooltip="Tookey, 1991 #613" w:history="1">
        <w:r w:rsidR="00152ACF">
          <w:rPr>
            <w:noProof/>
            <w:sz w:val="16"/>
            <w:szCs w:val="16"/>
          </w:rPr>
          <w:t>12</w:t>
        </w:r>
      </w:hyperlink>
      <w:r w:rsidR="002F59AF">
        <w:rPr>
          <w:noProof/>
          <w:sz w:val="16"/>
          <w:szCs w:val="16"/>
        </w:rPr>
        <w:t>]</w:t>
      </w:r>
      <w:r w:rsidR="00BF65BC" w:rsidRPr="00184DE5">
        <w:rPr>
          <w:sz w:val="16"/>
          <w:szCs w:val="16"/>
        </w:rPr>
        <w:fldChar w:fldCharType="end"/>
      </w:r>
      <w:r w:rsidR="002F4252" w:rsidRPr="00184DE5">
        <w:rPr>
          <w:sz w:val="16"/>
          <w:szCs w:val="16"/>
        </w:rPr>
        <w:t xml:space="preserve"> and Castillo-Solorzano 2011</w:t>
      </w:r>
      <w:r w:rsidR="00BF65BC" w:rsidRPr="00184DE5">
        <w:rPr>
          <w:sz w:val="16"/>
          <w:szCs w:val="16"/>
        </w:rPr>
        <w:fldChar w:fldCharType="begin">
          <w:fldData xml:space="preserve">PEVuZE5vdGU+PENpdGU+PEF1dGhvcj5DYXN0aWxsby1Tb2xvcnphbm88L0F1dGhvcj48WWVhcj4y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</w:fldData>
        </w:fldChar>
      </w:r>
      <w:r w:rsidR="002F59AF">
        <w:rPr>
          <w:sz w:val="16"/>
          <w:szCs w:val="16"/>
        </w:rPr>
        <w:instrText xml:space="preserve"> ADDIN EN.CITE </w:instrText>
      </w:r>
      <w:r w:rsidR="002F59AF">
        <w:rPr>
          <w:sz w:val="16"/>
          <w:szCs w:val="16"/>
        </w:rPr>
        <w:fldChar w:fldCharType="begin">
          <w:fldData xml:space="preserve">PEVuZE5vdGU+PENpdGU+PEF1dGhvcj5DYXN0aWxsby1Tb2xvcnphbm88L0F1dGhvcj48WWVhcj4y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</w:fldData>
        </w:fldChar>
      </w:r>
      <w:r w:rsidR="002F59AF">
        <w:rPr>
          <w:sz w:val="16"/>
          <w:szCs w:val="16"/>
        </w:rPr>
        <w:instrText xml:space="preserve"> ADDIN EN.CITE.DATA </w:instrText>
      </w:r>
      <w:r w:rsidR="002F59AF">
        <w:rPr>
          <w:sz w:val="16"/>
          <w:szCs w:val="16"/>
        </w:rPr>
      </w:r>
      <w:r w:rsidR="002F59AF">
        <w:rPr>
          <w:sz w:val="16"/>
          <w:szCs w:val="16"/>
        </w:rPr>
        <w:fldChar w:fldCharType="end"/>
      </w:r>
      <w:r w:rsidR="00BF65BC" w:rsidRPr="00184DE5">
        <w:rPr>
          <w:sz w:val="16"/>
          <w:szCs w:val="16"/>
        </w:rPr>
      </w:r>
      <w:r w:rsidR="00BF65BC" w:rsidRPr="00184DE5">
        <w:rPr>
          <w:sz w:val="16"/>
          <w:szCs w:val="16"/>
        </w:rPr>
        <w:fldChar w:fldCharType="separate"/>
      </w:r>
      <w:r w:rsidR="002F59AF">
        <w:rPr>
          <w:noProof/>
          <w:sz w:val="16"/>
          <w:szCs w:val="16"/>
        </w:rPr>
        <w:t>[</w:t>
      </w:r>
      <w:hyperlink w:anchor="_ENREF_23" w:tooltip="Castillo-Solorzano, 2011 #154" w:history="1">
        <w:r w:rsidR="00152ACF">
          <w:rPr>
            <w:noProof/>
            <w:sz w:val="16"/>
            <w:szCs w:val="16"/>
          </w:rPr>
          <w:t>23</w:t>
        </w:r>
      </w:hyperlink>
      <w:r w:rsidR="002F59AF">
        <w:rPr>
          <w:noProof/>
          <w:sz w:val="16"/>
          <w:szCs w:val="16"/>
        </w:rPr>
        <w:t>]</w:t>
      </w:r>
      <w:r w:rsidR="00BF65BC" w:rsidRPr="00184DE5">
        <w:rPr>
          <w:sz w:val="16"/>
          <w:szCs w:val="16"/>
        </w:rPr>
        <w:fldChar w:fldCharType="end"/>
      </w:r>
      <w:r w:rsidR="002F4252" w:rsidRPr="00184DE5">
        <w:rPr>
          <w:sz w:val="16"/>
          <w:szCs w:val="16"/>
        </w:rPr>
        <w:t xml:space="preserve">) </w:t>
      </w:r>
      <w:r w:rsidR="002A0AF6" w:rsidRPr="00184DE5">
        <w:rPr>
          <w:sz w:val="16"/>
          <w:szCs w:val="16"/>
        </w:rPr>
        <w:t>*** Based on the “Jeffreys” method</w:t>
      </w:r>
      <w:r w:rsidR="00BF65BC" w:rsidRPr="00184DE5">
        <w:rPr>
          <w:sz w:val="16"/>
          <w:szCs w:val="16"/>
        </w:rPr>
        <w:fldChar w:fldCharType="begin"/>
      </w:r>
      <w:r w:rsidR="002F59AF">
        <w:rPr>
          <w:sz w:val="16"/>
          <w:szCs w:val="16"/>
        </w:rPr>
        <w:instrText xml:space="preserve"> ADDIN EN.CITE &lt;EndNote&gt;&lt;Cite&gt;&lt;Author&gt;Brown&lt;/Author&gt;&lt;Year&gt;2002&lt;/Year&gt;&lt;RecNum&gt;1173&lt;/RecNum&gt;&lt;DisplayText&gt;[63]&lt;/DisplayText&gt;&lt;record&gt;&lt;rec-number&gt;1173&lt;/rec-number&gt;&lt;foreign-keys&gt;&lt;key app="EN" db-id="pzrr2wwec92vr1e5s2e5wx2twzax9tzvt5zt" timestamp="1445967860"&gt;1173&lt;/key&gt;&lt;/foreign-keys&gt;&lt;ref-type name="Journal Article"&gt;17&lt;/ref-type&gt;&lt;contributors&gt;&lt;authors&gt;&lt;author&gt;Brown,L,D; Tony Cai,T; DasGupta,A  &lt;/author&gt;&lt;/authors&gt;&lt;/contributors&gt;&lt;titles&gt;&lt;title&gt;Confidence intervals for a binomial proportion and asymptotic expansions &lt;/title&gt;&lt;secondary-title&gt;The Annals of Statistics &lt;/secondary-title&gt;&lt;/titles&gt;&lt;periodical&gt;&lt;full-title&gt;The Annals of Statistics&lt;/full-title&gt;&lt;/periodical&gt;&lt;pages&gt;160-201&lt;/pages&gt;&lt;volume&gt;30&lt;/volume&gt;&lt;dates&gt;&lt;year&gt;2002&lt;/year&gt;&lt;/dates&gt;&lt;urls&gt;&lt;/urls&gt;&lt;/record&gt;&lt;/Cite&gt;&lt;/EndNote&gt;</w:instrText>
      </w:r>
      <w:r w:rsidR="00BF65BC" w:rsidRPr="00184DE5">
        <w:rPr>
          <w:sz w:val="16"/>
          <w:szCs w:val="16"/>
        </w:rPr>
        <w:fldChar w:fldCharType="separate"/>
      </w:r>
      <w:r w:rsidR="002F59AF">
        <w:rPr>
          <w:noProof/>
          <w:sz w:val="16"/>
          <w:szCs w:val="16"/>
        </w:rPr>
        <w:t>[</w:t>
      </w:r>
      <w:hyperlink w:anchor="_ENREF_63" w:tooltip="Brown, 2002 #1173" w:history="1">
        <w:r w:rsidR="00152ACF">
          <w:rPr>
            <w:noProof/>
            <w:sz w:val="16"/>
            <w:szCs w:val="16"/>
          </w:rPr>
          <w:t>63</w:t>
        </w:r>
      </w:hyperlink>
      <w:r w:rsidR="002F59AF">
        <w:rPr>
          <w:noProof/>
          <w:sz w:val="16"/>
          <w:szCs w:val="16"/>
        </w:rPr>
        <w:t>]</w:t>
      </w:r>
      <w:r w:rsidR="00BF65BC" w:rsidRPr="00184DE5">
        <w:rPr>
          <w:sz w:val="16"/>
          <w:szCs w:val="16"/>
        </w:rPr>
        <w:fldChar w:fldCharType="end"/>
      </w:r>
      <w:r w:rsidR="00184DE5">
        <w:rPr>
          <w:sz w:val="16"/>
          <w:szCs w:val="16"/>
        </w:rPr>
        <w:t xml:space="preserve"> </w:t>
      </w:r>
      <w:r w:rsidR="002A65E8" w:rsidRPr="00184DE5">
        <w:rPr>
          <w:sz w:val="16"/>
          <w:szCs w:val="16"/>
        </w:rPr>
        <w:t>***</w:t>
      </w:r>
      <w:r w:rsidR="002A0AF6" w:rsidRPr="00184DE5">
        <w:rPr>
          <w:sz w:val="16"/>
          <w:szCs w:val="16"/>
        </w:rPr>
        <w:t>*</w:t>
      </w:r>
      <w:r w:rsidR="002A65E8" w:rsidRPr="00184DE5">
        <w:rPr>
          <w:sz w:val="16"/>
          <w:szCs w:val="16"/>
        </w:rPr>
        <w:t xml:space="preserve"> test for heterogeneity p</w:t>
      </w:r>
      <w:r w:rsidR="0051454A">
        <w:rPr>
          <w:sz w:val="16"/>
          <w:szCs w:val="16"/>
        </w:rPr>
        <w:t>&lt;0.001</w:t>
      </w:r>
      <w:r w:rsidR="002A65E8" w:rsidRPr="00184DE5">
        <w:rPr>
          <w:sz w:val="16"/>
          <w:szCs w:val="16"/>
        </w:rPr>
        <w:t xml:space="preserve"> </w:t>
      </w:r>
    </w:p>
    <w:p w14:paraId="67AFB697" w14:textId="77777777" w:rsidR="002F4252" w:rsidRPr="005136E8" w:rsidRDefault="002F4252" w:rsidP="005136E8"/>
    <w:p w14:paraId="5AFCBD42" w14:textId="77777777" w:rsidR="005136E8" w:rsidRPr="005136E8" w:rsidRDefault="005136E8" w:rsidP="005136E8">
      <w:pPr>
        <w:spacing w:after="0"/>
        <w:rPr>
          <w:b/>
          <w:u w:val="single"/>
        </w:rPr>
      </w:pPr>
    </w:p>
    <w:p w14:paraId="2CF5773A" w14:textId="77777777" w:rsidR="005136E8" w:rsidRPr="005136E8" w:rsidRDefault="005136E8" w:rsidP="005136E8">
      <w:pPr>
        <w:spacing w:after="0"/>
      </w:pPr>
      <w:r w:rsidRPr="005136E8">
        <w:br w:type="page"/>
      </w:r>
    </w:p>
    <w:p w14:paraId="5FEBB546" w14:textId="77777777" w:rsidR="005136E8" w:rsidRPr="005136E8" w:rsidRDefault="005136E8" w:rsidP="005136E8">
      <w:pPr>
        <w:spacing w:after="0"/>
      </w:pPr>
    </w:p>
    <w:p w14:paraId="70962A06" w14:textId="77777777" w:rsidR="005136E8" w:rsidRPr="005136E8" w:rsidRDefault="005136E8" w:rsidP="005136E8">
      <w:pPr>
        <w:spacing w:after="0"/>
      </w:pPr>
    </w:p>
    <w:p w14:paraId="4BD72216" w14:textId="77777777" w:rsidR="005136E8" w:rsidRPr="005136E8" w:rsidRDefault="005136E8" w:rsidP="005136E8">
      <w:pPr>
        <w:spacing w:after="0"/>
      </w:pPr>
    </w:p>
    <w:p w14:paraId="17439437" w14:textId="77777777" w:rsidR="005136E8" w:rsidRPr="005136E8" w:rsidRDefault="005136E8" w:rsidP="005136E8">
      <w:pPr>
        <w:spacing w:after="0" w:line="240" w:lineRule="auto"/>
        <w:ind w:left="360"/>
        <w:contextualSpacing/>
        <w:outlineLvl w:val="0"/>
        <w:rPr>
          <w:b/>
          <w:sz w:val="24"/>
          <w:szCs w:val="24"/>
          <w:u w:val="single"/>
          <w:lang w:eastAsia="ja-JP"/>
        </w:rPr>
      </w:pPr>
      <w:r w:rsidRPr="005136E8">
        <w:rPr>
          <w:b/>
          <w:sz w:val="24"/>
          <w:szCs w:val="24"/>
          <w:u w:val="single"/>
          <w:lang w:eastAsia="ja-JP"/>
        </w:rPr>
        <w:t xml:space="preserve">Table </w:t>
      </w:r>
      <w:r w:rsidR="00B21794">
        <w:rPr>
          <w:b/>
          <w:sz w:val="24"/>
          <w:szCs w:val="24"/>
          <w:u w:val="single"/>
          <w:lang w:eastAsia="ja-JP"/>
        </w:rPr>
        <w:t>5</w:t>
      </w:r>
      <w:r w:rsidRPr="005136E8">
        <w:rPr>
          <w:b/>
          <w:sz w:val="24"/>
          <w:szCs w:val="24"/>
          <w:u w:val="single"/>
          <w:lang w:eastAsia="ja-JP"/>
        </w:rPr>
        <w:t xml:space="preserve">. Risk of bias for controlled cohort studies </w:t>
      </w:r>
    </w:p>
    <w:tbl>
      <w:tblPr>
        <w:tblpPr w:leftFromText="180" w:rightFromText="180" w:vertAnchor="text" w:horzAnchor="margin" w:tblpY="208"/>
        <w:tblW w:w="5000" w:type="pct"/>
        <w:tblBorders>
          <w:top w:val="single" w:sz="4" w:space="0" w:color="000000"/>
          <w:bottom w:val="single" w:sz="4" w:space="0" w:color="000000"/>
          <w:insideH w:val="single" w:sz="4" w:space="0" w:color="000000"/>
        </w:tblBorders>
        <w:tblLayout w:type="fixed"/>
        <w:tblLook w:val="00A0" w:firstRow="1" w:lastRow="0" w:firstColumn="1" w:lastColumn="0" w:noHBand="0" w:noVBand="0"/>
      </w:tblPr>
      <w:tblGrid>
        <w:gridCol w:w="1169"/>
        <w:gridCol w:w="2053"/>
        <w:gridCol w:w="1193"/>
        <w:gridCol w:w="2133"/>
        <w:gridCol w:w="1354"/>
        <w:gridCol w:w="1526"/>
        <w:gridCol w:w="1038"/>
      </w:tblGrid>
      <w:tr w:rsidR="005136E8" w:rsidRPr="005136E8" w14:paraId="221B0A65" w14:textId="77777777" w:rsidTr="00F14FFE">
        <w:trPr>
          <w:trHeight w:val="411"/>
        </w:trPr>
        <w:tc>
          <w:tcPr>
            <w:tcW w:w="558" w:type="pct"/>
            <w:tcBorders>
              <w:top w:val="single" w:sz="4" w:space="0" w:color="000000"/>
              <w:left w:val="nil"/>
              <w:bottom w:val="single" w:sz="4" w:space="0" w:color="000000"/>
              <w:right w:val="nil"/>
            </w:tcBorders>
            <w:shd w:val="clear" w:color="auto" w:fill="FFFFFF"/>
            <w:hideMark/>
          </w:tcPr>
          <w:p w14:paraId="1699BCE1" w14:textId="77777777" w:rsidR="005136E8" w:rsidRPr="00CE7DB8" w:rsidRDefault="005136E8" w:rsidP="005136E8">
            <w:pPr>
              <w:spacing w:after="0"/>
              <w:rPr>
                <w:b/>
                <w:sz w:val="16"/>
                <w:szCs w:val="16"/>
                <w:lang w:val="en-US"/>
              </w:rPr>
            </w:pPr>
            <w:r w:rsidRPr="00CE7DB8">
              <w:rPr>
                <w:b/>
                <w:sz w:val="16"/>
                <w:szCs w:val="16"/>
                <w:lang w:val="en-US"/>
              </w:rPr>
              <w:t>Author</w:t>
            </w:r>
          </w:p>
        </w:tc>
        <w:tc>
          <w:tcPr>
            <w:tcW w:w="981" w:type="pct"/>
            <w:tcBorders>
              <w:top w:val="single" w:sz="4" w:space="0" w:color="000000"/>
              <w:left w:val="nil"/>
              <w:bottom w:val="single" w:sz="4" w:space="0" w:color="000000"/>
              <w:right w:val="nil"/>
            </w:tcBorders>
            <w:shd w:val="clear" w:color="auto" w:fill="FFFFFF"/>
            <w:hideMark/>
          </w:tcPr>
          <w:p w14:paraId="22EFAE60" w14:textId="77777777" w:rsidR="005136E8" w:rsidRPr="00CE7DB8" w:rsidRDefault="005136E8" w:rsidP="005136E8">
            <w:pPr>
              <w:spacing w:after="0"/>
              <w:rPr>
                <w:b/>
                <w:sz w:val="16"/>
                <w:szCs w:val="16"/>
                <w:lang w:val="en-US"/>
              </w:rPr>
            </w:pPr>
            <w:r w:rsidRPr="00CE7DB8">
              <w:rPr>
                <w:b/>
                <w:sz w:val="16"/>
                <w:szCs w:val="16"/>
                <w:lang w:val="en-US"/>
              </w:rPr>
              <w:t>Risk of confounding bias</w:t>
            </w:r>
          </w:p>
        </w:tc>
        <w:tc>
          <w:tcPr>
            <w:tcW w:w="570" w:type="pct"/>
            <w:tcBorders>
              <w:top w:val="single" w:sz="4" w:space="0" w:color="000000"/>
              <w:left w:val="nil"/>
              <w:bottom w:val="single" w:sz="4" w:space="0" w:color="000000"/>
              <w:right w:val="nil"/>
            </w:tcBorders>
            <w:shd w:val="clear" w:color="auto" w:fill="FFFFFF"/>
            <w:hideMark/>
          </w:tcPr>
          <w:p w14:paraId="600159E9" w14:textId="77777777" w:rsidR="005136E8" w:rsidRPr="00CE7DB8" w:rsidRDefault="005136E8" w:rsidP="005136E8">
            <w:pPr>
              <w:spacing w:after="0"/>
              <w:rPr>
                <w:b/>
                <w:sz w:val="16"/>
                <w:szCs w:val="16"/>
                <w:lang w:val="en-US"/>
              </w:rPr>
            </w:pPr>
            <w:r w:rsidRPr="00CE7DB8">
              <w:rPr>
                <w:b/>
                <w:sz w:val="16"/>
                <w:szCs w:val="16"/>
                <w:lang w:val="en-US"/>
              </w:rPr>
              <w:t>Risk of selection bias</w:t>
            </w:r>
          </w:p>
        </w:tc>
        <w:tc>
          <w:tcPr>
            <w:tcW w:w="1019" w:type="pct"/>
            <w:tcBorders>
              <w:top w:val="single" w:sz="4" w:space="0" w:color="000000"/>
              <w:left w:val="nil"/>
              <w:bottom w:val="single" w:sz="4" w:space="0" w:color="000000"/>
              <w:right w:val="nil"/>
            </w:tcBorders>
            <w:shd w:val="clear" w:color="auto" w:fill="FFFFFF"/>
            <w:hideMark/>
          </w:tcPr>
          <w:p w14:paraId="2EE332F6" w14:textId="77777777" w:rsidR="005136E8" w:rsidRPr="005136E8" w:rsidRDefault="00D636E7" w:rsidP="005136E8">
            <w:pPr>
              <w:keepNext/>
              <w:keepLines/>
              <w:spacing w:before="200" w:after="0"/>
              <w:outlineLvl w:val="1"/>
              <w:rPr>
                <w:b/>
                <w:sz w:val="16"/>
                <w:szCs w:val="16"/>
              </w:rPr>
            </w:pPr>
            <w:r w:rsidRPr="00D636E7">
              <w:rPr>
                <w:b/>
                <w:sz w:val="16"/>
                <w:szCs w:val="16"/>
              </w:rPr>
              <w:t>Risk of bias due to departure from interventions</w:t>
            </w:r>
          </w:p>
        </w:tc>
        <w:tc>
          <w:tcPr>
            <w:tcW w:w="647" w:type="pct"/>
            <w:tcBorders>
              <w:top w:val="single" w:sz="4" w:space="0" w:color="000000"/>
              <w:left w:val="nil"/>
              <w:bottom w:val="single" w:sz="4" w:space="0" w:color="000000"/>
              <w:right w:val="nil"/>
            </w:tcBorders>
            <w:shd w:val="clear" w:color="auto" w:fill="FFFFFF"/>
            <w:hideMark/>
          </w:tcPr>
          <w:p w14:paraId="5D26CFBF" w14:textId="77777777" w:rsidR="005136E8" w:rsidRPr="005136E8" w:rsidRDefault="00D636E7" w:rsidP="005136E8">
            <w:pPr>
              <w:keepNext/>
              <w:keepLines/>
              <w:spacing w:before="200" w:after="0"/>
              <w:outlineLvl w:val="1"/>
              <w:rPr>
                <w:b/>
                <w:sz w:val="16"/>
                <w:szCs w:val="16"/>
              </w:rPr>
            </w:pPr>
            <w:r w:rsidRPr="00D636E7">
              <w:rPr>
                <w:b/>
                <w:sz w:val="16"/>
                <w:szCs w:val="16"/>
              </w:rPr>
              <w:t>Risk of bias due to missing data</w:t>
            </w:r>
          </w:p>
        </w:tc>
        <w:tc>
          <w:tcPr>
            <w:tcW w:w="729" w:type="pct"/>
            <w:tcBorders>
              <w:top w:val="single" w:sz="4" w:space="0" w:color="000000"/>
              <w:left w:val="nil"/>
              <w:bottom w:val="single" w:sz="4" w:space="0" w:color="000000"/>
              <w:right w:val="nil"/>
            </w:tcBorders>
            <w:shd w:val="clear" w:color="auto" w:fill="FFFFFF"/>
            <w:hideMark/>
          </w:tcPr>
          <w:p w14:paraId="34FCBE0F" w14:textId="77777777" w:rsidR="005136E8" w:rsidRPr="00CE7DB8" w:rsidRDefault="005136E8" w:rsidP="005136E8">
            <w:pPr>
              <w:spacing w:after="0"/>
              <w:rPr>
                <w:b/>
                <w:sz w:val="16"/>
                <w:szCs w:val="16"/>
                <w:lang w:val="en-US"/>
              </w:rPr>
            </w:pPr>
            <w:r w:rsidRPr="00CE7DB8">
              <w:rPr>
                <w:b/>
                <w:sz w:val="16"/>
                <w:szCs w:val="16"/>
                <w:lang w:val="en-US"/>
              </w:rPr>
              <w:t xml:space="preserve">Risk of information bias </w:t>
            </w:r>
          </w:p>
        </w:tc>
        <w:tc>
          <w:tcPr>
            <w:tcW w:w="497" w:type="pct"/>
            <w:tcBorders>
              <w:top w:val="single" w:sz="4" w:space="0" w:color="000000"/>
              <w:left w:val="nil"/>
              <w:bottom w:val="single" w:sz="4" w:space="0" w:color="000000"/>
              <w:right w:val="nil"/>
            </w:tcBorders>
            <w:shd w:val="clear" w:color="auto" w:fill="FFFFFF"/>
            <w:hideMark/>
          </w:tcPr>
          <w:p w14:paraId="5F141FF6" w14:textId="77777777" w:rsidR="005136E8" w:rsidRPr="00CE7DB8" w:rsidRDefault="005136E8" w:rsidP="005136E8">
            <w:pPr>
              <w:spacing w:after="0"/>
              <w:rPr>
                <w:b/>
                <w:sz w:val="16"/>
                <w:szCs w:val="16"/>
                <w:lang w:val="en-US"/>
              </w:rPr>
            </w:pPr>
            <w:r w:rsidRPr="00CE7DB8">
              <w:rPr>
                <w:b/>
                <w:sz w:val="16"/>
                <w:szCs w:val="16"/>
                <w:lang w:val="en-US"/>
              </w:rPr>
              <w:t xml:space="preserve">Risk of reporting bias </w:t>
            </w:r>
          </w:p>
        </w:tc>
      </w:tr>
      <w:tr w:rsidR="00F14FFE" w:rsidRPr="005136E8" w14:paraId="6FF8F29B" w14:textId="77777777" w:rsidTr="00F14FFE">
        <w:trPr>
          <w:trHeight w:val="266"/>
        </w:trPr>
        <w:tc>
          <w:tcPr>
            <w:tcW w:w="558" w:type="pct"/>
            <w:tcBorders>
              <w:top w:val="single" w:sz="4" w:space="0" w:color="000000"/>
              <w:left w:val="nil"/>
              <w:bottom w:val="single" w:sz="4" w:space="0" w:color="000000"/>
              <w:right w:val="nil"/>
            </w:tcBorders>
            <w:vAlign w:val="center"/>
          </w:tcPr>
          <w:p w14:paraId="2F0DC018" w14:textId="014B7D97" w:rsidR="00F14FFE" w:rsidRPr="005136E8" w:rsidRDefault="00F14FFE" w:rsidP="002F59AF">
            <w:pPr>
              <w:spacing w:after="0"/>
              <w:rPr>
                <w:sz w:val="16"/>
                <w:szCs w:val="16"/>
                <w:lang w:val="de-DE"/>
              </w:rPr>
            </w:pPr>
            <w:r w:rsidRPr="00CE7DB8">
              <w:rPr>
                <w:sz w:val="16"/>
                <w:szCs w:val="16"/>
                <w:lang w:val="en-US"/>
              </w:rPr>
              <w:t>Ebbin, A. J</w:t>
            </w:r>
            <w:r w:rsidR="00BF65BC">
              <w:rPr>
                <w:sz w:val="16"/>
                <w:szCs w:val="16"/>
                <w:lang w:val="en-US"/>
              </w:rPr>
              <w:fldChar w:fldCharType="begin"/>
            </w:r>
            <w:r w:rsidR="002F59AF">
              <w:rPr>
                <w:sz w:val="16"/>
                <w:szCs w:val="16"/>
                <w:lang w:val="en-US"/>
              </w:rPr>
              <w:instrText xml:space="preserve"> ADDIN EN.CITE &lt;EndNote&gt;&lt;Cite&gt;&lt;Author&gt;Ebbin&lt;/Author&gt;&lt;Year&gt;1973&lt;/Year&gt;&lt;RecNum&gt;227&lt;/RecNum&gt;&lt;DisplayText&gt;[22]&lt;/DisplayText&gt;&lt;record&gt;&lt;rec-number&gt;227&lt;/rec-number&gt;&lt;foreign-keys&gt;&lt;key app="EN" db-id="pzrr2wwec92vr1e5s2e5wx2twzax9tzvt5zt" timestamp="1381414333"&gt;227&lt;/key&gt;&lt;/foreign-keys&gt;&lt;ref-type name="Journal Article"&gt;17&lt;/ref-type&gt;&lt;contributors&gt;&lt;authors&gt;&lt;author&gt;Ebbin, A. J.&lt;/author&gt;&lt;author&gt;Wilson, M. G.&lt;/author&gt;&lt;author&gt;Chandor, S. B.&lt;/author&gt;&lt;author&gt;Wehrle, P. F.&lt;/author&gt;&lt;/authors&gt;&lt;/contributors&gt;&lt;titles&gt;&lt;title&gt;Inadvertent rubella immunization in pregnancy&lt;/title&gt;&lt;secondary-title&gt;American Journal of Obstetrics &amp;amp; Gynecology&lt;/secondary-title&gt;&lt;short-title&gt;Inadvertent rubella immunization in pregnancy&lt;/short-title&gt;&lt;/titles&gt;&lt;periodical&gt;&lt;full-title&gt;American Journal of Obstetrics &amp;amp; Gynecology&lt;/full-title&gt;&lt;/periodical&gt;&lt;pages&gt;505-12&lt;/pages&gt;&lt;volume&gt;117&lt;/volume&gt;&lt;number&gt;4&lt;/number&gt;&lt;dates&gt;&lt;year&gt;1973&lt;/year&gt;&lt;/dates&gt;&lt;accession-num&gt;4743357&lt;/accession-num&gt;&lt;urls&gt;&lt;related-urls&gt;&lt;url&gt;http://ovidsp.ovid.com/ovidweb.cgi?T=JS&amp;amp;CSC=Y&amp;amp;NEWS=N&amp;amp;PAGE=fulltext&amp;amp;D=med1&amp;amp;AN=4743357http://lshtmsfx.hosted.exlibrisgroup.com/lshtm?sid=OVID:medline&amp;amp;id=pmid:4743357&amp;amp;id=doi:&amp;amp;issn=0002-9378&amp;amp;isbn=&amp;amp;volume=117&amp;amp;issue=4&amp;amp;spage=505&amp;amp;pages=505-12&amp;amp;date=1973&amp;amp;title=American+Journal+of+Obstetrics+%26+Gynecology&amp;amp;atitle=Inadvertent+rubella+immunization+in+pregnancy.&amp;amp;aulast=Ebbin&amp;amp;pid=%3Cauthor%3EEbbin+AJ%3BWilson+MG%3BChandor+SB%3BWehrle+PF%3C%2Fauthor%3E%3CAN%3E4743357%3C%2FAN%3E%3CDT%3EJournal+Article%3C%2FDT%3E&lt;/url&gt;&lt;/related-urls&gt;&lt;/urls&gt;&lt;remote-database-name&gt;Medline&lt;/remote-database-name&gt;&lt;remote-database-provider&gt;Ovid Technologies&lt;/remote-database-provider&gt;&lt;/record&gt;&lt;/Cite&gt;&lt;/EndNote&gt;</w:instrText>
            </w:r>
            <w:r w:rsidR="00BF65BC">
              <w:rPr>
                <w:sz w:val="16"/>
                <w:szCs w:val="16"/>
                <w:lang w:val="en-US"/>
              </w:rPr>
              <w:fldChar w:fldCharType="separate"/>
            </w:r>
            <w:r w:rsidR="002F59AF">
              <w:rPr>
                <w:noProof/>
                <w:sz w:val="16"/>
                <w:szCs w:val="16"/>
                <w:lang w:val="en-US"/>
              </w:rPr>
              <w:t>[</w:t>
            </w:r>
            <w:hyperlink w:anchor="_ENREF_22" w:tooltip="Ebbin, 1973 #227" w:history="1">
              <w:r w:rsidR="00152ACF">
                <w:rPr>
                  <w:noProof/>
                  <w:sz w:val="16"/>
                  <w:szCs w:val="16"/>
                  <w:lang w:val="en-US"/>
                </w:rPr>
                <w:t>22</w:t>
              </w:r>
            </w:hyperlink>
            <w:r w:rsidR="002F59AF">
              <w:rPr>
                <w:noProof/>
                <w:sz w:val="16"/>
                <w:szCs w:val="16"/>
                <w:lang w:val="en-US"/>
              </w:rPr>
              <w:t>]</w:t>
            </w:r>
            <w:r w:rsidR="00BF65BC">
              <w:rPr>
                <w:sz w:val="16"/>
                <w:szCs w:val="16"/>
                <w:lang w:val="en-US"/>
              </w:rPr>
              <w:fldChar w:fldCharType="end"/>
            </w:r>
          </w:p>
        </w:tc>
        <w:tc>
          <w:tcPr>
            <w:tcW w:w="981" w:type="pct"/>
            <w:tcBorders>
              <w:top w:val="single" w:sz="4" w:space="0" w:color="000000"/>
              <w:left w:val="nil"/>
              <w:bottom w:val="single" w:sz="4" w:space="0" w:color="000000"/>
              <w:right w:val="nil"/>
            </w:tcBorders>
          </w:tcPr>
          <w:p w14:paraId="3D8F187C" w14:textId="14769F3A" w:rsidR="00F14FFE" w:rsidRDefault="00F14FFE" w:rsidP="00F14FFE">
            <w:pPr>
              <w:spacing w:after="0"/>
              <w:rPr>
                <w:sz w:val="16"/>
                <w:szCs w:val="16"/>
                <w:lang w:val="de-DE"/>
              </w:rPr>
            </w:pPr>
            <w:r>
              <w:rPr>
                <w:sz w:val="16"/>
                <w:szCs w:val="16"/>
                <w:lang w:val="de-DE"/>
              </w:rPr>
              <w:t>Serious</w:t>
            </w:r>
          </w:p>
        </w:tc>
        <w:tc>
          <w:tcPr>
            <w:tcW w:w="570" w:type="pct"/>
            <w:tcBorders>
              <w:top w:val="single" w:sz="4" w:space="0" w:color="000000"/>
              <w:left w:val="nil"/>
              <w:bottom w:val="single" w:sz="4" w:space="0" w:color="000000"/>
              <w:right w:val="nil"/>
            </w:tcBorders>
          </w:tcPr>
          <w:p w14:paraId="35AB16A1" w14:textId="25C72C32" w:rsidR="00F14FFE" w:rsidRDefault="00F14FFE" w:rsidP="00F14FFE">
            <w:pPr>
              <w:spacing w:after="0"/>
              <w:rPr>
                <w:sz w:val="16"/>
                <w:szCs w:val="16"/>
                <w:lang w:val="de-DE"/>
              </w:rPr>
            </w:pPr>
            <w:r w:rsidRPr="005136E8">
              <w:rPr>
                <w:sz w:val="16"/>
                <w:szCs w:val="16"/>
                <w:lang w:val="de-DE"/>
              </w:rPr>
              <w:t>Moderate</w:t>
            </w:r>
          </w:p>
        </w:tc>
        <w:tc>
          <w:tcPr>
            <w:tcW w:w="1019" w:type="pct"/>
            <w:tcBorders>
              <w:top w:val="single" w:sz="4" w:space="0" w:color="000000"/>
              <w:left w:val="nil"/>
              <w:bottom w:val="single" w:sz="4" w:space="0" w:color="000000"/>
              <w:right w:val="nil"/>
            </w:tcBorders>
          </w:tcPr>
          <w:p w14:paraId="7F8FE032" w14:textId="64F72F83" w:rsidR="00F14FFE" w:rsidRDefault="00F14FFE" w:rsidP="00F14FFE">
            <w:pPr>
              <w:spacing w:after="0"/>
              <w:rPr>
                <w:sz w:val="16"/>
                <w:szCs w:val="16"/>
                <w:lang w:val="de-DE"/>
              </w:rPr>
            </w:pPr>
            <w:r>
              <w:rPr>
                <w:sz w:val="16"/>
                <w:szCs w:val="16"/>
                <w:lang w:val="de-DE"/>
              </w:rPr>
              <w:t>Moderate</w:t>
            </w:r>
          </w:p>
        </w:tc>
        <w:tc>
          <w:tcPr>
            <w:tcW w:w="647" w:type="pct"/>
            <w:tcBorders>
              <w:top w:val="single" w:sz="4" w:space="0" w:color="000000"/>
              <w:left w:val="nil"/>
              <w:bottom w:val="single" w:sz="4" w:space="0" w:color="000000"/>
              <w:right w:val="nil"/>
            </w:tcBorders>
          </w:tcPr>
          <w:p w14:paraId="4D98E9D4" w14:textId="655CEA35" w:rsidR="00F14FFE" w:rsidRDefault="00DD54F6" w:rsidP="00F14FFE">
            <w:pPr>
              <w:spacing w:after="0"/>
              <w:rPr>
                <w:sz w:val="16"/>
                <w:szCs w:val="16"/>
                <w:lang w:val="de-DE"/>
              </w:rPr>
            </w:pPr>
            <w:r>
              <w:rPr>
                <w:sz w:val="16"/>
                <w:szCs w:val="16"/>
                <w:lang w:val="de-DE"/>
              </w:rPr>
              <w:t>Moderate</w:t>
            </w:r>
          </w:p>
        </w:tc>
        <w:tc>
          <w:tcPr>
            <w:tcW w:w="729" w:type="pct"/>
            <w:tcBorders>
              <w:top w:val="single" w:sz="4" w:space="0" w:color="000000"/>
              <w:left w:val="nil"/>
              <w:bottom w:val="single" w:sz="4" w:space="0" w:color="000000"/>
              <w:right w:val="nil"/>
            </w:tcBorders>
          </w:tcPr>
          <w:p w14:paraId="7E4F5A08" w14:textId="07ABB9BC" w:rsidR="00F14FFE" w:rsidRPr="005136E8" w:rsidRDefault="00DD54F6" w:rsidP="00F14FFE">
            <w:pPr>
              <w:spacing w:after="0"/>
              <w:rPr>
                <w:sz w:val="16"/>
                <w:szCs w:val="16"/>
                <w:lang w:val="de-DE"/>
              </w:rPr>
            </w:pPr>
            <w:r>
              <w:rPr>
                <w:sz w:val="16"/>
                <w:szCs w:val="16"/>
                <w:lang w:val="de-DE"/>
              </w:rPr>
              <w:t>Moderate</w:t>
            </w:r>
          </w:p>
        </w:tc>
        <w:tc>
          <w:tcPr>
            <w:tcW w:w="497" w:type="pct"/>
            <w:tcBorders>
              <w:top w:val="single" w:sz="4" w:space="0" w:color="000000"/>
              <w:left w:val="nil"/>
              <w:bottom w:val="single" w:sz="4" w:space="0" w:color="000000"/>
              <w:right w:val="nil"/>
            </w:tcBorders>
          </w:tcPr>
          <w:p w14:paraId="453DD3F3" w14:textId="0B491507" w:rsidR="00F14FFE" w:rsidRPr="005136E8" w:rsidRDefault="00F14FFE" w:rsidP="00F14FFE">
            <w:pPr>
              <w:spacing w:after="0"/>
              <w:rPr>
                <w:sz w:val="16"/>
                <w:szCs w:val="16"/>
                <w:lang w:val="de-DE"/>
              </w:rPr>
            </w:pPr>
            <w:r w:rsidRPr="005136E8">
              <w:rPr>
                <w:sz w:val="16"/>
                <w:szCs w:val="16"/>
                <w:lang w:val="de-DE"/>
              </w:rPr>
              <w:t>moderate</w:t>
            </w:r>
          </w:p>
        </w:tc>
      </w:tr>
      <w:tr w:rsidR="00F14FFE" w:rsidRPr="005136E8" w14:paraId="0CD0025F" w14:textId="77777777" w:rsidTr="00F14FFE">
        <w:trPr>
          <w:trHeight w:val="266"/>
        </w:trPr>
        <w:tc>
          <w:tcPr>
            <w:tcW w:w="558" w:type="pct"/>
            <w:tcBorders>
              <w:top w:val="single" w:sz="4" w:space="0" w:color="000000"/>
              <w:left w:val="nil"/>
              <w:bottom w:val="single" w:sz="4" w:space="0" w:color="000000"/>
              <w:right w:val="nil"/>
            </w:tcBorders>
            <w:vAlign w:val="center"/>
            <w:hideMark/>
          </w:tcPr>
          <w:p w14:paraId="026A78FF" w14:textId="36CDA84D" w:rsidR="00F14FFE" w:rsidRPr="005136E8" w:rsidRDefault="00F14FFE" w:rsidP="002F59AF">
            <w:pPr>
              <w:spacing w:after="0"/>
              <w:rPr>
                <w:sz w:val="16"/>
                <w:szCs w:val="16"/>
                <w:lang w:val="de-DE"/>
              </w:rPr>
            </w:pPr>
            <w:r w:rsidRPr="005136E8">
              <w:rPr>
                <w:sz w:val="16"/>
                <w:szCs w:val="16"/>
                <w:lang w:val="de-DE"/>
              </w:rPr>
              <w:t>Bar-Oz, B</w:t>
            </w:r>
            <w:r w:rsidR="00BF65BC" w:rsidRPr="005136E8">
              <w:rPr>
                <w:rFonts w:ascii="Times New Roman" w:hAnsi="Times New Roman"/>
                <w:color w:val="0000FF"/>
                <w:sz w:val="16"/>
                <w:szCs w:val="16"/>
                <w:u w:val="single"/>
                <w:lang w:val="de-DE"/>
              </w:rPr>
              <w:fldChar w:fldCharType="begin">
                <w:fldData xml:space="preserve">PEVuZE5vdGU+PENpdGU+PEF1dGhvcj5CYXItT3o8L0F1dGhvcj48WWVhcj4yMDA0PC9ZZWFyPjxS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</w:fldData>
              </w:fldChar>
            </w:r>
            <w:r w:rsidR="002F59AF">
              <w:rPr>
                <w:rFonts w:ascii="Times New Roman" w:hAnsi="Times New Roman"/>
                <w:color w:val="0000FF"/>
                <w:sz w:val="16"/>
                <w:szCs w:val="16"/>
                <w:u w:val="single"/>
                <w:lang w:val="de-DE"/>
              </w:rPr>
              <w:instrText xml:space="preserve"> ADDIN EN.CITE </w:instrText>
            </w:r>
            <w:r w:rsidR="002F59AF">
              <w:rPr>
                <w:rFonts w:ascii="Times New Roman" w:hAnsi="Times New Roman"/>
                <w:color w:val="0000FF"/>
                <w:sz w:val="16"/>
                <w:szCs w:val="16"/>
                <w:u w:val="single"/>
                <w:lang w:val="de-DE"/>
              </w:rPr>
              <w:fldChar w:fldCharType="begin">
                <w:fldData xml:space="preserve">PEVuZE5vdGU+PENpdGU+PEF1dGhvcj5CYXItT3o8L0F1dGhvcj48WWVhcj4yMDA0PC9ZZWFyPjxS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</w:fldData>
              </w:fldChar>
            </w:r>
            <w:r w:rsidR="002F59AF">
              <w:rPr>
                <w:rFonts w:ascii="Times New Roman" w:hAnsi="Times New Roman"/>
                <w:color w:val="0000FF"/>
                <w:sz w:val="16"/>
                <w:szCs w:val="16"/>
                <w:u w:val="single"/>
                <w:lang w:val="de-DE"/>
              </w:rPr>
              <w:instrText xml:space="preserve"> ADDIN EN.CITE.DATA </w:instrText>
            </w:r>
            <w:r w:rsidR="002F59AF">
              <w:rPr>
                <w:rFonts w:ascii="Times New Roman" w:hAnsi="Times New Roman"/>
                <w:color w:val="0000FF"/>
                <w:sz w:val="16"/>
                <w:szCs w:val="16"/>
                <w:u w:val="single"/>
                <w:lang w:val="de-DE"/>
              </w:rPr>
            </w:r>
            <w:r w:rsidR="002F59AF">
              <w:rPr>
                <w:rFonts w:ascii="Times New Roman" w:hAnsi="Times New Roman"/>
                <w:color w:val="0000FF"/>
                <w:sz w:val="16"/>
                <w:szCs w:val="16"/>
                <w:u w:val="single"/>
                <w:lang w:val="de-DE"/>
              </w:rPr>
              <w:fldChar w:fldCharType="end"/>
            </w:r>
            <w:r w:rsidR="00BF65BC" w:rsidRPr="005136E8">
              <w:rPr>
                <w:rFonts w:ascii="Times New Roman" w:hAnsi="Times New Roman"/>
                <w:color w:val="0000FF"/>
                <w:sz w:val="16"/>
                <w:szCs w:val="16"/>
                <w:u w:val="single"/>
                <w:lang w:val="de-DE"/>
              </w:rPr>
            </w:r>
            <w:r w:rsidR="00BF65BC" w:rsidRPr="005136E8">
              <w:rPr>
                <w:rFonts w:ascii="Times New Roman" w:hAnsi="Times New Roman"/>
                <w:color w:val="0000FF"/>
                <w:sz w:val="16"/>
                <w:szCs w:val="16"/>
                <w:u w:val="single"/>
                <w:lang w:val="de-DE"/>
              </w:rPr>
              <w:fldChar w:fldCharType="separate"/>
            </w:r>
            <w:r w:rsidR="002F59AF">
              <w:rPr>
                <w:rFonts w:ascii="Times New Roman" w:hAnsi="Times New Roman"/>
                <w:noProof/>
                <w:color w:val="0000FF"/>
                <w:sz w:val="16"/>
                <w:szCs w:val="16"/>
                <w:u w:val="single"/>
                <w:lang w:val="de-DE"/>
              </w:rPr>
              <w:t>[</w:t>
            </w:r>
            <w:hyperlink w:anchor="_ENREF_21" w:tooltip="Bar-Oz, 2004 #108" w:history="1">
              <w:r w:rsidR="00152ACF">
                <w:rPr>
                  <w:rFonts w:ascii="Times New Roman" w:hAnsi="Times New Roman"/>
                  <w:noProof/>
                  <w:color w:val="0000FF"/>
                  <w:sz w:val="16"/>
                  <w:szCs w:val="16"/>
                  <w:u w:val="single"/>
                  <w:lang w:val="de-DE"/>
                </w:rPr>
                <w:t>21</w:t>
              </w:r>
            </w:hyperlink>
            <w:r w:rsidR="002F59AF">
              <w:rPr>
                <w:rFonts w:ascii="Times New Roman" w:hAnsi="Times New Roman"/>
                <w:noProof/>
                <w:color w:val="0000FF"/>
                <w:sz w:val="16"/>
                <w:szCs w:val="16"/>
                <w:u w:val="single"/>
                <w:lang w:val="de-DE"/>
              </w:rPr>
              <w:t>]</w:t>
            </w:r>
            <w:r w:rsidR="00BF65BC" w:rsidRPr="005136E8">
              <w:rPr>
                <w:rFonts w:ascii="Times New Roman" w:hAnsi="Times New Roman"/>
                <w:color w:val="0000FF"/>
                <w:sz w:val="16"/>
                <w:szCs w:val="16"/>
                <w:u w:val="single"/>
                <w:lang w:val="de-DE"/>
              </w:rPr>
              <w:fldChar w:fldCharType="end"/>
            </w:r>
            <w:r w:rsidRPr="005136E8">
              <w:rPr>
                <w:sz w:val="16"/>
                <w:szCs w:val="16"/>
                <w:lang w:val="de-DE"/>
              </w:rPr>
              <w:t>.</w:t>
            </w:r>
          </w:p>
        </w:tc>
        <w:tc>
          <w:tcPr>
            <w:tcW w:w="981" w:type="pct"/>
            <w:tcBorders>
              <w:top w:val="single" w:sz="4" w:space="0" w:color="000000"/>
              <w:left w:val="nil"/>
              <w:bottom w:val="single" w:sz="4" w:space="0" w:color="000000"/>
              <w:right w:val="nil"/>
            </w:tcBorders>
            <w:hideMark/>
          </w:tcPr>
          <w:p w14:paraId="49B079DF" w14:textId="77777777" w:rsidR="00F14FFE" w:rsidRPr="005136E8" w:rsidRDefault="00F14FFE" w:rsidP="00F14FFE">
            <w:pPr>
              <w:spacing w:after="0"/>
              <w:rPr>
                <w:sz w:val="16"/>
                <w:szCs w:val="16"/>
                <w:lang w:val="de-DE"/>
              </w:rPr>
            </w:pPr>
            <w:r>
              <w:rPr>
                <w:sz w:val="16"/>
                <w:szCs w:val="16"/>
                <w:lang w:val="de-DE"/>
              </w:rPr>
              <w:t>Serious</w:t>
            </w:r>
          </w:p>
        </w:tc>
        <w:tc>
          <w:tcPr>
            <w:tcW w:w="570" w:type="pct"/>
            <w:tcBorders>
              <w:top w:val="single" w:sz="4" w:space="0" w:color="000000"/>
              <w:left w:val="nil"/>
              <w:bottom w:val="single" w:sz="4" w:space="0" w:color="000000"/>
              <w:right w:val="nil"/>
            </w:tcBorders>
            <w:hideMark/>
          </w:tcPr>
          <w:p w14:paraId="12403270" w14:textId="77777777" w:rsidR="00F14FFE" w:rsidRPr="005136E8" w:rsidRDefault="00F14FFE" w:rsidP="00F14FFE">
            <w:pPr>
              <w:spacing w:after="0"/>
              <w:rPr>
                <w:sz w:val="16"/>
                <w:szCs w:val="16"/>
                <w:lang w:val="de-DE"/>
              </w:rPr>
            </w:pPr>
            <w:r>
              <w:rPr>
                <w:sz w:val="16"/>
                <w:szCs w:val="16"/>
                <w:lang w:val="de-DE"/>
              </w:rPr>
              <w:t>Moderate</w:t>
            </w:r>
          </w:p>
        </w:tc>
        <w:tc>
          <w:tcPr>
            <w:tcW w:w="1019" w:type="pct"/>
            <w:tcBorders>
              <w:top w:val="single" w:sz="4" w:space="0" w:color="000000"/>
              <w:left w:val="nil"/>
              <w:bottom w:val="single" w:sz="4" w:space="0" w:color="000000"/>
              <w:right w:val="nil"/>
            </w:tcBorders>
            <w:hideMark/>
          </w:tcPr>
          <w:p w14:paraId="43DBB5AC" w14:textId="77777777" w:rsidR="00F14FFE" w:rsidRPr="005136E8" w:rsidRDefault="00F14FFE" w:rsidP="00F14FFE">
            <w:pPr>
              <w:spacing w:after="0"/>
              <w:rPr>
                <w:sz w:val="16"/>
                <w:szCs w:val="16"/>
                <w:lang w:val="de-DE"/>
              </w:rPr>
            </w:pPr>
            <w:r>
              <w:rPr>
                <w:sz w:val="16"/>
                <w:szCs w:val="16"/>
                <w:lang w:val="de-DE"/>
              </w:rPr>
              <w:t>Moderate</w:t>
            </w:r>
          </w:p>
        </w:tc>
        <w:tc>
          <w:tcPr>
            <w:tcW w:w="647" w:type="pct"/>
            <w:tcBorders>
              <w:top w:val="single" w:sz="4" w:space="0" w:color="000000"/>
              <w:left w:val="nil"/>
              <w:bottom w:val="single" w:sz="4" w:space="0" w:color="000000"/>
              <w:right w:val="nil"/>
            </w:tcBorders>
            <w:hideMark/>
          </w:tcPr>
          <w:p w14:paraId="5ED57028" w14:textId="77777777" w:rsidR="00F14FFE" w:rsidRPr="005136E8" w:rsidRDefault="00F14FFE" w:rsidP="00F14FFE">
            <w:pPr>
              <w:spacing w:after="0"/>
              <w:rPr>
                <w:sz w:val="16"/>
                <w:szCs w:val="16"/>
                <w:lang w:val="de-DE"/>
              </w:rPr>
            </w:pPr>
            <w:r>
              <w:rPr>
                <w:sz w:val="16"/>
                <w:szCs w:val="16"/>
                <w:lang w:val="de-DE"/>
              </w:rPr>
              <w:t xml:space="preserve">Moderate </w:t>
            </w:r>
          </w:p>
        </w:tc>
        <w:tc>
          <w:tcPr>
            <w:tcW w:w="729" w:type="pct"/>
            <w:tcBorders>
              <w:top w:val="single" w:sz="4" w:space="0" w:color="000000"/>
              <w:left w:val="nil"/>
              <w:bottom w:val="single" w:sz="4" w:space="0" w:color="000000"/>
              <w:right w:val="nil"/>
            </w:tcBorders>
            <w:hideMark/>
          </w:tcPr>
          <w:p w14:paraId="3D3CA538" w14:textId="77777777" w:rsidR="00F14FFE" w:rsidRPr="005136E8" w:rsidRDefault="00F14FFE" w:rsidP="00F14FFE">
            <w:pPr>
              <w:spacing w:after="0"/>
              <w:rPr>
                <w:sz w:val="16"/>
                <w:szCs w:val="16"/>
                <w:lang w:val="de-DE"/>
              </w:rPr>
            </w:pPr>
            <w:r w:rsidRPr="005136E8">
              <w:rPr>
                <w:sz w:val="16"/>
                <w:szCs w:val="16"/>
                <w:lang w:val="de-DE"/>
              </w:rPr>
              <w:t>Moderate</w:t>
            </w:r>
          </w:p>
        </w:tc>
        <w:tc>
          <w:tcPr>
            <w:tcW w:w="497" w:type="pct"/>
            <w:tcBorders>
              <w:top w:val="single" w:sz="4" w:space="0" w:color="000000"/>
              <w:left w:val="nil"/>
              <w:bottom w:val="single" w:sz="4" w:space="0" w:color="000000"/>
              <w:right w:val="nil"/>
            </w:tcBorders>
            <w:hideMark/>
          </w:tcPr>
          <w:p w14:paraId="5A9B2464" w14:textId="77777777" w:rsidR="00F14FFE" w:rsidRPr="005136E8" w:rsidRDefault="00F14FFE" w:rsidP="00F14FFE">
            <w:pPr>
              <w:spacing w:after="0"/>
              <w:rPr>
                <w:sz w:val="16"/>
                <w:szCs w:val="16"/>
                <w:lang w:val="de-DE"/>
              </w:rPr>
            </w:pPr>
            <w:r w:rsidRPr="005136E8">
              <w:rPr>
                <w:sz w:val="16"/>
                <w:szCs w:val="16"/>
                <w:lang w:val="de-DE"/>
              </w:rPr>
              <w:t>moderate</w:t>
            </w:r>
          </w:p>
        </w:tc>
      </w:tr>
      <w:tr w:rsidR="00F14FFE" w:rsidRPr="005136E8" w14:paraId="33D0AC0F" w14:textId="77777777" w:rsidTr="00F14FFE">
        <w:trPr>
          <w:trHeight w:val="247"/>
        </w:trPr>
        <w:tc>
          <w:tcPr>
            <w:tcW w:w="558" w:type="pct"/>
            <w:tcBorders>
              <w:top w:val="single" w:sz="4" w:space="0" w:color="000000"/>
              <w:left w:val="nil"/>
              <w:bottom w:val="single" w:sz="4" w:space="0" w:color="000000"/>
              <w:right w:val="nil"/>
            </w:tcBorders>
            <w:vAlign w:val="center"/>
            <w:hideMark/>
          </w:tcPr>
          <w:p w14:paraId="22F7BB86" w14:textId="3A10B01D" w:rsidR="00F14FFE" w:rsidRPr="005136E8" w:rsidRDefault="00F14FFE" w:rsidP="002F59AF">
            <w:pPr>
              <w:spacing w:after="0"/>
              <w:rPr>
                <w:sz w:val="16"/>
                <w:szCs w:val="16"/>
                <w:lang w:val="de-DE"/>
              </w:rPr>
            </w:pPr>
            <w:r w:rsidRPr="005136E8">
              <w:rPr>
                <w:color w:val="000000"/>
                <w:sz w:val="16"/>
                <w:szCs w:val="16"/>
                <w:lang w:val="de-DE"/>
              </w:rPr>
              <w:t>Namaei, M. H.</w:t>
            </w:r>
            <w:r w:rsidR="00BF65BC" w:rsidRPr="005136E8">
              <w:rPr>
                <w:rFonts w:ascii="Times New Roman" w:hAnsi="Times New Roman"/>
                <w:color w:val="000000"/>
                <w:sz w:val="16"/>
                <w:szCs w:val="16"/>
                <w:u w:val="single"/>
                <w:lang w:val="de-DE"/>
              </w:rPr>
              <w:fldChar w:fldCharType="begin"/>
            </w:r>
            <w:r w:rsidR="002F59AF">
              <w:rPr>
                <w:rFonts w:ascii="Times New Roman" w:hAnsi="Times New Roman"/>
                <w:color w:val="000000"/>
                <w:sz w:val="16"/>
                <w:szCs w:val="16"/>
                <w:u w:val="single"/>
                <w:lang w:val="de-DE"/>
              </w:rPr>
              <w:instrText xml:space="preserve"> ADDIN EN.CITE &lt;EndNote&gt;&lt;Cite&gt;&lt;Author&gt;Namaei&lt;/Author&gt;&lt;Year&gt;2008&lt;/Year&gt;&lt;RecNum&gt;478&lt;/RecNum&gt;&lt;DisplayText&gt;[18]&lt;/DisplayText&gt;&lt;record&gt;&lt;rec-number&gt;478&lt;/rec-number&gt;&lt;foreign-keys&gt;&lt;key app="EN" db-id="pzrr2wwec92vr1e5s2e5wx2twzax9tzvt5zt" timestamp="1381414334"&gt;478&lt;/key&gt;&lt;/foreign-keys&gt;&lt;ref-type name="Journal Article"&gt;17&lt;/ref-type&gt;&lt;contributors&gt;&lt;authors&gt;&lt;author&gt;Namaei, M. H.&lt;/author&gt;&lt;author&gt;Ziaee, M.&lt;/author&gt;&lt;author&gt;Naseh, N.&lt;/author&gt;&lt;/authors&gt;&lt;/contributors&gt;&lt;auth-address&gt;Birjand University of Medical Science, Birjand, Iran.&lt;/auth-address&gt;&lt;titles&gt;&lt;title&gt;Congenital rubella syndrome in infants of women vaccinated during or just before pregnancy with measles-rubella vaccine&lt;/title&gt;&lt;secondary-title&gt;Indian Journal of Medical Research&lt;/secondary-title&gt;&lt;short-title&gt;Congenital rubella syndrome in infants of women vaccinated during or just before pregnancy with measles-rubella vaccine&lt;/short-title&gt;&lt;/titles&gt;&lt;periodical&gt;&lt;full-title&gt;Indian Journal of Medical Research&lt;/full-title&gt;&lt;/periodical&gt;&lt;pages&gt;551-4&lt;/pages&gt;&lt;volume&gt;127&lt;/volume&gt;&lt;number&gt;6&lt;/number&gt;&lt;dates&gt;&lt;year&gt;2008&lt;/year&gt;&lt;/dates&gt;&lt;accession-num&gt;18765873&lt;/accession-num&gt;&lt;work-type&gt;Research Support, Non-U.S. Gov&amp;apos;t&lt;/work-type&gt;&lt;urls&gt;&lt;related-urls&gt;&lt;url&gt;http://ovidsp.ovid.com/ovidweb.cgi?T=JS&amp;amp;CSC=Y&amp;amp;NEWS=N&amp;amp;PAGE=fulltext&amp;amp;D=medc&amp;amp;AN=18765873http://lshtmsfx.hosted.exlibrisgroup.com/lshtm?sid=OVID:medline&amp;amp;id=pmid:18765873&amp;amp;id=doi:&amp;amp;issn=0971-5916&amp;amp;isbn=&amp;amp;volume=127&amp;amp;issue=6&amp;amp;spage=551&amp;amp;pages=551-4&amp;amp;date=2008&amp;amp;title=Indian+Journal+of+Medical+Research&amp;amp;atitle=Congenital+rubella+syndrome+in+infants+of+women+vaccinated+during+or+just+before+pregnancy+with+measles-rubella+vaccine.&amp;amp;aulast=Namaei&amp;amp;pid=%3Cauthor%3ENamaei+MH%3BZiaee+M%3BNaseh+N%3C%2Fauthor%3E%3CAN%3E18765873%3C%2FAN%3E%3CDT%3EJournal+Article%3C%2FDT%3E&lt;/url&gt;&lt;/related-urls&gt;&lt;/urls&gt;&lt;remote-database-name&gt;Medline&lt;/remote-database-name&gt;&lt;remote-database-provider&gt;Ovid Technologies&lt;/remote-database-provider&gt;&lt;/record&gt;&lt;/Cite&gt;&lt;/EndNote&gt;</w:instrText>
            </w:r>
            <w:r w:rsidR="00BF65BC" w:rsidRPr="005136E8">
              <w:rPr>
                <w:rFonts w:ascii="Times New Roman" w:hAnsi="Times New Roman"/>
                <w:color w:val="000000"/>
                <w:sz w:val="16"/>
                <w:szCs w:val="16"/>
                <w:u w:val="single"/>
                <w:lang w:val="de-DE"/>
              </w:rPr>
              <w:fldChar w:fldCharType="separate"/>
            </w:r>
            <w:r w:rsidR="002F59AF">
              <w:rPr>
                <w:rFonts w:ascii="Times New Roman" w:hAnsi="Times New Roman"/>
                <w:noProof/>
                <w:color w:val="000000"/>
                <w:sz w:val="16"/>
                <w:szCs w:val="16"/>
                <w:u w:val="single"/>
                <w:lang w:val="de-DE"/>
              </w:rPr>
              <w:t>[</w:t>
            </w:r>
            <w:hyperlink w:anchor="_ENREF_18" w:tooltip="Namaei, 2008 #478" w:history="1">
              <w:r w:rsidR="00152ACF">
                <w:rPr>
                  <w:rFonts w:ascii="Times New Roman" w:hAnsi="Times New Roman"/>
                  <w:noProof/>
                  <w:color w:val="000000"/>
                  <w:sz w:val="16"/>
                  <w:szCs w:val="16"/>
                  <w:u w:val="single"/>
                  <w:lang w:val="de-DE"/>
                </w:rPr>
                <w:t>18</w:t>
              </w:r>
            </w:hyperlink>
            <w:r w:rsidR="002F59AF">
              <w:rPr>
                <w:rFonts w:ascii="Times New Roman" w:hAnsi="Times New Roman"/>
                <w:noProof/>
                <w:color w:val="000000"/>
                <w:sz w:val="16"/>
                <w:szCs w:val="16"/>
                <w:u w:val="single"/>
                <w:lang w:val="de-DE"/>
              </w:rPr>
              <w:t>]</w:t>
            </w:r>
            <w:r w:rsidR="00BF65BC" w:rsidRPr="005136E8">
              <w:rPr>
                <w:rFonts w:ascii="Times New Roman" w:hAnsi="Times New Roman"/>
                <w:color w:val="000000"/>
                <w:sz w:val="16"/>
                <w:szCs w:val="16"/>
                <w:u w:val="single"/>
                <w:lang w:val="de-DE"/>
              </w:rPr>
              <w:fldChar w:fldCharType="end"/>
            </w:r>
          </w:p>
        </w:tc>
        <w:tc>
          <w:tcPr>
            <w:tcW w:w="981" w:type="pct"/>
            <w:tcBorders>
              <w:top w:val="single" w:sz="4" w:space="0" w:color="000000"/>
              <w:left w:val="nil"/>
              <w:bottom w:val="single" w:sz="4" w:space="0" w:color="000000"/>
              <w:right w:val="nil"/>
            </w:tcBorders>
            <w:hideMark/>
          </w:tcPr>
          <w:p w14:paraId="14E1C253" w14:textId="77777777" w:rsidR="00F14FFE" w:rsidRPr="005136E8" w:rsidRDefault="00F14FFE" w:rsidP="00F14FFE">
            <w:pPr>
              <w:spacing w:after="0"/>
              <w:rPr>
                <w:sz w:val="16"/>
                <w:szCs w:val="16"/>
                <w:lang w:val="de-DE"/>
              </w:rPr>
            </w:pPr>
            <w:r>
              <w:rPr>
                <w:sz w:val="16"/>
                <w:szCs w:val="16"/>
                <w:lang w:val="de-DE"/>
              </w:rPr>
              <w:t>Serious</w:t>
            </w:r>
          </w:p>
        </w:tc>
        <w:tc>
          <w:tcPr>
            <w:tcW w:w="570" w:type="pct"/>
            <w:tcBorders>
              <w:top w:val="single" w:sz="4" w:space="0" w:color="000000"/>
              <w:left w:val="nil"/>
              <w:bottom w:val="single" w:sz="4" w:space="0" w:color="000000"/>
              <w:right w:val="nil"/>
            </w:tcBorders>
            <w:hideMark/>
          </w:tcPr>
          <w:p w14:paraId="33E897EF" w14:textId="77777777" w:rsidR="00F14FFE" w:rsidRPr="005136E8" w:rsidRDefault="00F14FFE" w:rsidP="00F14FFE">
            <w:pPr>
              <w:spacing w:after="0"/>
              <w:rPr>
                <w:sz w:val="16"/>
                <w:szCs w:val="16"/>
                <w:lang w:val="de-DE"/>
              </w:rPr>
            </w:pPr>
            <w:r w:rsidRPr="005136E8">
              <w:rPr>
                <w:sz w:val="16"/>
                <w:szCs w:val="16"/>
                <w:lang w:val="de-DE"/>
              </w:rPr>
              <w:t>Moderate</w:t>
            </w:r>
          </w:p>
        </w:tc>
        <w:tc>
          <w:tcPr>
            <w:tcW w:w="1019" w:type="pct"/>
            <w:tcBorders>
              <w:top w:val="single" w:sz="4" w:space="0" w:color="000000"/>
              <w:left w:val="nil"/>
              <w:bottom w:val="single" w:sz="4" w:space="0" w:color="000000"/>
              <w:right w:val="nil"/>
            </w:tcBorders>
            <w:hideMark/>
          </w:tcPr>
          <w:p w14:paraId="7D1984FC" w14:textId="77777777" w:rsidR="00F14FFE" w:rsidRPr="005136E8" w:rsidRDefault="00F14FFE" w:rsidP="00F14FFE">
            <w:pPr>
              <w:spacing w:after="0"/>
              <w:rPr>
                <w:sz w:val="16"/>
                <w:szCs w:val="16"/>
                <w:lang w:val="de-DE"/>
              </w:rPr>
            </w:pPr>
            <w:r w:rsidRPr="005136E8">
              <w:rPr>
                <w:sz w:val="16"/>
                <w:szCs w:val="16"/>
                <w:lang w:val="de-DE"/>
              </w:rPr>
              <w:t>moderate</w:t>
            </w:r>
          </w:p>
        </w:tc>
        <w:tc>
          <w:tcPr>
            <w:tcW w:w="647" w:type="pct"/>
            <w:tcBorders>
              <w:top w:val="single" w:sz="4" w:space="0" w:color="000000"/>
              <w:left w:val="nil"/>
              <w:bottom w:val="single" w:sz="4" w:space="0" w:color="000000"/>
              <w:right w:val="nil"/>
            </w:tcBorders>
            <w:hideMark/>
          </w:tcPr>
          <w:p w14:paraId="570FBD98" w14:textId="77777777" w:rsidR="00F14FFE" w:rsidRPr="005136E8" w:rsidRDefault="00F14FFE" w:rsidP="00F14FFE">
            <w:pPr>
              <w:spacing w:after="0"/>
              <w:rPr>
                <w:sz w:val="16"/>
                <w:szCs w:val="16"/>
                <w:lang w:val="de-DE"/>
              </w:rPr>
            </w:pPr>
            <w:r w:rsidRPr="005136E8">
              <w:rPr>
                <w:sz w:val="16"/>
                <w:szCs w:val="16"/>
                <w:lang w:val="de-DE"/>
              </w:rPr>
              <w:t>Moderate</w:t>
            </w:r>
          </w:p>
        </w:tc>
        <w:tc>
          <w:tcPr>
            <w:tcW w:w="729" w:type="pct"/>
            <w:tcBorders>
              <w:top w:val="single" w:sz="4" w:space="0" w:color="000000"/>
              <w:left w:val="nil"/>
              <w:bottom w:val="single" w:sz="4" w:space="0" w:color="000000"/>
              <w:right w:val="nil"/>
            </w:tcBorders>
            <w:hideMark/>
          </w:tcPr>
          <w:p w14:paraId="11E9486A" w14:textId="77777777" w:rsidR="00F14FFE" w:rsidRPr="005136E8" w:rsidRDefault="00F14FFE" w:rsidP="00F14FFE">
            <w:pPr>
              <w:spacing w:after="0"/>
              <w:rPr>
                <w:sz w:val="16"/>
                <w:szCs w:val="16"/>
                <w:lang w:val="de-DE"/>
              </w:rPr>
            </w:pPr>
            <w:r w:rsidRPr="005136E8">
              <w:rPr>
                <w:sz w:val="16"/>
                <w:szCs w:val="16"/>
                <w:lang w:val="de-DE"/>
              </w:rPr>
              <w:t>Moderate</w:t>
            </w:r>
          </w:p>
        </w:tc>
        <w:tc>
          <w:tcPr>
            <w:tcW w:w="497" w:type="pct"/>
            <w:tcBorders>
              <w:top w:val="single" w:sz="4" w:space="0" w:color="000000"/>
              <w:left w:val="nil"/>
              <w:bottom w:val="single" w:sz="4" w:space="0" w:color="000000"/>
              <w:right w:val="nil"/>
            </w:tcBorders>
            <w:hideMark/>
          </w:tcPr>
          <w:p w14:paraId="3D8BB5F7" w14:textId="77777777" w:rsidR="00F14FFE" w:rsidRPr="005136E8" w:rsidRDefault="00F14FFE" w:rsidP="00F14FFE">
            <w:pPr>
              <w:spacing w:after="0"/>
              <w:rPr>
                <w:sz w:val="16"/>
                <w:szCs w:val="16"/>
                <w:lang w:val="de-DE"/>
              </w:rPr>
            </w:pPr>
            <w:r w:rsidRPr="005136E8">
              <w:rPr>
                <w:sz w:val="16"/>
                <w:szCs w:val="16"/>
                <w:lang w:val="de-DE"/>
              </w:rPr>
              <w:t>moderate</w:t>
            </w:r>
          </w:p>
        </w:tc>
      </w:tr>
      <w:tr w:rsidR="00F14FFE" w:rsidRPr="005136E8" w14:paraId="7A1D41DA" w14:textId="77777777" w:rsidTr="00F14FFE">
        <w:trPr>
          <w:trHeight w:val="247"/>
        </w:trPr>
        <w:tc>
          <w:tcPr>
            <w:tcW w:w="558" w:type="pct"/>
            <w:tcBorders>
              <w:top w:val="single" w:sz="4" w:space="0" w:color="000000"/>
              <w:left w:val="nil"/>
              <w:bottom w:val="single" w:sz="4" w:space="0" w:color="000000"/>
              <w:right w:val="nil"/>
            </w:tcBorders>
            <w:vAlign w:val="center"/>
            <w:hideMark/>
          </w:tcPr>
          <w:p w14:paraId="6765816E" w14:textId="255E50F9" w:rsidR="00F14FFE" w:rsidRPr="005136E8" w:rsidRDefault="00F14FFE" w:rsidP="002F59AF">
            <w:pPr>
              <w:spacing w:after="0"/>
              <w:rPr>
                <w:sz w:val="16"/>
                <w:szCs w:val="16"/>
                <w:lang w:val="de-DE"/>
              </w:rPr>
            </w:pPr>
            <w:r w:rsidRPr="005136E8">
              <w:rPr>
                <w:color w:val="000000"/>
                <w:sz w:val="16"/>
                <w:szCs w:val="16"/>
                <w:lang w:val="de-DE"/>
              </w:rPr>
              <w:t>Shahhosseini, Z</w:t>
            </w:r>
            <w:r w:rsidR="00BF65BC" w:rsidRPr="005136E8">
              <w:rPr>
                <w:rFonts w:ascii="Times New Roman" w:hAnsi="Times New Roman"/>
                <w:color w:val="000000"/>
                <w:sz w:val="16"/>
                <w:szCs w:val="16"/>
                <w:u w:val="single"/>
                <w:lang w:val="de-DE"/>
              </w:rPr>
              <w:fldChar w:fldCharType="begin">
                <w:fldData xml:space="preserve">PEVuZE5vdGU+PENpdGU+PEF1dGhvcj5TaGFoaG9zc2Vpbmk8L0F1dGhvcj48WWVhcj4yMDA5PC9Z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</w:fldData>
              </w:fldChar>
            </w:r>
            <w:r w:rsidR="002F59AF">
              <w:rPr>
                <w:rFonts w:ascii="Times New Roman" w:hAnsi="Times New Roman"/>
                <w:color w:val="000000"/>
                <w:sz w:val="16"/>
                <w:szCs w:val="16"/>
                <w:u w:val="single"/>
                <w:lang w:val="de-DE"/>
              </w:rPr>
              <w:instrText xml:space="preserve"> ADDIN EN.CITE </w:instrText>
            </w:r>
            <w:r w:rsidR="002F59AF">
              <w:rPr>
                <w:rFonts w:ascii="Times New Roman" w:hAnsi="Times New Roman"/>
                <w:color w:val="000000"/>
                <w:sz w:val="16"/>
                <w:szCs w:val="16"/>
                <w:u w:val="single"/>
                <w:lang w:val="de-DE"/>
              </w:rPr>
              <w:fldChar w:fldCharType="begin">
                <w:fldData xml:space="preserve">PEVuZE5vdGU+PENpdGU+PEF1dGhvcj5TaGFoaG9zc2Vpbmk8L0F1dGhvcj48WWVhcj4yMDA5PC9Z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</w:fldData>
              </w:fldChar>
            </w:r>
            <w:r w:rsidR="002F59AF">
              <w:rPr>
                <w:rFonts w:ascii="Times New Roman" w:hAnsi="Times New Roman"/>
                <w:color w:val="000000"/>
                <w:sz w:val="16"/>
                <w:szCs w:val="16"/>
                <w:u w:val="single"/>
                <w:lang w:val="de-DE"/>
              </w:rPr>
              <w:instrText xml:space="preserve"> ADDIN EN.CITE.DATA </w:instrText>
            </w:r>
            <w:r w:rsidR="002F59AF">
              <w:rPr>
                <w:rFonts w:ascii="Times New Roman" w:hAnsi="Times New Roman"/>
                <w:color w:val="000000"/>
                <w:sz w:val="16"/>
                <w:szCs w:val="16"/>
                <w:u w:val="single"/>
                <w:lang w:val="de-DE"/>
              </w:rPr>
            </w:r>
            <w:r w:rsidR="002F59AF">
              <w:rPr>
                <w:rFonts w:ascii="Times New Roman" w:hAnsi="Times New Roman"/>
                <w:color w:val="000000"/>
                <w:sz w:val="16"/>
                <w:szCs w:val="16"/>
                <w:u w:val="single"/>
                <w:lang w:val="de-DE"/>
              </w:rPr>
              <w:fldChar w:fldCharType="end"/>
            </w:r>
            <w:r w:rsidR="00BF65BC" w:rsidRPr="005136E8">
              <w:rPr>
                <w:rFonts w:ascii="Times New Roman" w:hAnsi="Times New Roman"/>
                <w:color w:val="000000"/>
                <w:sz w:val="16"/>
                <w:szCs w:val="16"/>
                <w:u w:val="single"/>
                <w:lang w:val="de-DE"/>
              </w:rPr>
            </w:r>
            <w:r w:rsidR="00BF65BC" w:rsidRPr="005136E8">
              <w:rPr>
                <w:rFonts w:ascii="Times New Roman" w:hAnsi="Times New Roman"/>
                <w:color w:val="000000"/>
                <w:sz w:val="16"/>
                <w:szCs w:val="16"/>
                <w:u w:val="single"/>
                <w:lang w:val="de-DE"/>
              </w:rPr>
              <w:fldChar w:fldCharType="separate"/>
            </w:r>
            <w:r w:rsidR="002F59AF">
              <w:rPr>
                <w:rFonts w:ascii="Times New Roman" w:hAnsi="Times New Roman"/>
                <w:noProof/>
                <w:color w:val="000000"/>
                <w:sz w:val="16"/>
                <w:szCs w:val="16"/>
                <w:u w:val="single"/>
                <w:lang w:val="de-DE"/>
              </w:rPr>
              <w:t>[</w:t>
            </w:r>
            <w:hyperlink w:anchor="_ENREF_19" w:tooltip="Shahhosseini, 2009 #563" w:history="1">
              <w:r w:rsidR="00152ACF">
                <w:rPr>
                  <w:rFonts w:ascii="Times New Roman" w:hAnsi="Times New Roman"/>
                  <w:noProof/>
                  <w:color w:val="000000"/>
                  <w:sz w:val="16"/>
                  <w:szCs w:val="16"/>
                  <w:u w:val="single"/>
                  <w:lang w:val="de-DE"/>
                </w:rPr>
                <w:t>19</w:t>
              </w:r>
            </w:hyperlink>
            <w:r w:rsidR="002F59AF">
              <w:rPr>
                <w:rFonts w:ascii="Times New Roman" w:hAnsi="Times New Roman"/>
                <w:noProof/>
                <w:color w:val="000000"/>
                <w:sz w:val="16"/>
                <w:szCs w:val="16"/>
                <w:u w:val="single"/>
                <w:lang w:val="de-DE"/>
              </w:rPr>
              <w:t>]</w:t>
            </w:r>
            <w:r w:rsidR="00BF65BC" w:rsidRPr="005136E8">
              <w:rPr>
                <w:rFonts w:ascii="Times New Roman" w:hAnsi="Times New Roman"/>
                <w:color w:val="000000"/>
                <w:sz w:val="16"/>
                <w:szCs w:val="16"/>
                <w:u w:val="single"/>
                <w:lang w:val="de-DE"/>
              </w:rPr>
              <w:fldChar w:fldCharType="end"/>
            </w:r>
          </w:p>
        </w:tc>
        <w:tc>
          <w:tcPr>
            <w:tcW w:w="981" w:type="pct"/>
            <w:tcBorders>
              <w:top w:val="single" w:sz="4" w:space="0" w:color="000000"/>
              <w:left w:val="nil"/>
              <w:bottom w:val="single" w:sz="4" w:space="0" w:color="000000"/>
              <w:right w:val="nil"/>
            </w:tcBorders>
            <w:hideMark/>
          </w:tcPr>
          <w:p w14:paraId="3C234BD4" w14:textId="77777777" w:rsidR="00F14FFE" w:rsidRPr="005136E8" w:rsidRDefault="00F14FFE" w:rsidP="00F14FFE">
            <w:pPr>
              <w:spacing w:after="0"/>
              <w:rPr>
                <w:sz w:val="16"/>
                <w:szCs w:val="16"/>
                <w:lang w:val="de-DE"/>
              </w:rPr>
            </w:pPr>
            <w:r w:rsidRPr="005136E8">
              <w:rPr>
                <w:sz w:val="16"/>
                <w:szCs w:val="16"/>
                <w:lang w:val="de-DE"/>
              </w:rPr>
              <w:t>Serious</w:t>
            </w:r>
          </w:p>
        </w:tc>
        <w:tc>
          <w:tcPr>
            <w:tcW w:w="570" w:type="pct"/>
            <w:tcBorders>
              <w:top w:val="single" w:sz="4" w:space="0" w:color="000000"/>
              <w:left w:val="nil"/>
              <w:bottom w:val="single" w:sz="4" w:space="0" w:color="000000"/>
              <w:right w:val="nil"/>
            </w:tcBorders>
            <w:hideMark/>
          </w:tcPr>
          <w:p w14:paraId="3120C8F3" w14:textId="77777777" w:rsidR="00F14FFE" w:rsidRPr="005136E8" w:rsidRDefault="00F14FFE" w:rsidP="00F14FFE">
            <w:pPr>
              <w:spacing w:after="0"/>
              <w:rPr>
                <w:sz w:val="16"/>
                <w:szCs w:val="16"/>
                <w:lang w:val="de-DE"/>
              </w:rPr>
            </w:pPr>
            <w:r w:rsidRPr="005136E8">
              <w:rPr>
                <w:sz w:val="16"/>
                <w:szCs w:val="16"/>
                <w:lang w:val="de-DE"/>
              </w:rPr>
              <w:t>Moderate</w:t>
            </w:r>
          </w:p>
        </w:tc>
        <w:tc>
          <w:tcPr>
            <w:tcW w:w="1019" w:type="pct"/>
            <w:tcBorders>
              <w:top w:val="single" w:sz="4" w:space="0" w:color="000000"/>
              <w:left w:val="nil"/>
              <w:bottom w:val="single" w:sz="4" w:space="0" w:color="000000"/>
              <w:right w:val="nil"/>
            </w:tcBorders>
            <w:hideMark/>
          </w:tcPr>
          <w:p w14:paraId="51C9F050" w14:textId="77777777" w:rsidR="00F14FFE" w:rsidRPr="005136E8" w:rsidRDefault="00F14FFE" w:rsidP="00F14FFE">
            <w:pPr>
              <w:spacing w:after="0"/>
              <w:rPr>
                <w:sz w:val="16"/>
                <w:szCs w:val="16"/>
                <w:lang w:val="de-DE"/>
              </w:rPr>
            </w:pPr>
            <w:r w:rsidRPr="005136E8">
              <w:rPr>
                <w:sz w:val="16"/>
                <w:szCs w:val="16"/>
                <w:lang w:val="de-DE"/>
              </w:rPr>
              <w:t>moderate</w:t>
            </w:r>
          </w:p>
        </w:tc>
        <w:tc>
          <w:tcPr>
            <w:tcW w:w="647" w:type="pct"/>
            <w:tcBorders>
              <w:top w:val="single" w:sz="4" w:space="0" w:color="000000"/>
              <w:left w:val="nil"/>
              <w:bottom w:val="single" w:sz="4" w:space="0" w:color="000000"/>
              <w:right w:val="nil"/>
            </w:tcBorders>
            <w:hideMark/>
          </w:tcPr>
          <w:p w14:paraId="4B150554" w14:textId="77777777" w:rsidR="00F14FFE" w:rsidRPr="005136E8" w:rsidRDefault="00F14FFE" w:rsidP="00F14FFE">
            <w:pPr>
              <w:spacing w:after="0"/>
              <w:rPr>
                <w:sz w:val="16"/>
                <w:szCs w:val="16"/>
                <w:lang w:val="de-DE"/>
              </w:rPr>
            </w:pPr>
            <w:r w:rsidRPr="005136E8">
              <w:rPr>
                <w:sz w:val="16"/>
                <w:szCs w:val="16"/>
                <w:lang w:val="de-DE"/>
              </w:rPr>
              <w:t>No information</w:t>
            </w:r>
          </w:p>
        </w:tc>
        <w:tc>
          <w:tcPr>
            <w:tcW w:w="729" w:type="pct"/>
            <w:tcBorders>
              <w:top w:val="single" w:sz="4" w:space="0" w:color="000000"/>
              <w:left w:val="nil"/>
              <w:bottom w:val="single" w:sz="4" w:space="0" w:color="000000"/>
              <w:right w:val="nil"/>
            </w:tcBorders>
            <w:hideMark/>
          </w:tcPr>
          <w:p w14:paraId="007A404F" w14:textId="77777777" w:rsidR="00F14FFE" w:rsidRPr="005136E8" w:rsidRDefault="00F14FFE" w:rsidP="00F14FFE">
            <w:pPr>
              <w:spacing w:after="0"/>
              <w:rPr>
                <w:sz w:val="16"/>
                <w:szCs w:val="16"/>
                <w:lang w:val="de-DE"/>
              </w:rPr>
            </w:pPr>
            <w:r w:rsidRPr="005136E8">
              <w:rPr>
                <w:sz w:val="16"/>
                <w:szCs w:val="16"/>
                <w:lang w:val="de-DE"/>
              </w:rPr>
              <w:t>Moderate</w:t>
            </w:r>
          </w:p>
        </w:tc>
        <w:tc>
          <w:tcPr>
            <w:tcW w:w="497" w:type="pct"/>
            <w:tcBorders>
              <w:top w:val="single" w:sz="4" w:space="0" w:color="000000"/>
              <w:left w:val="nil"/>
              <w:bottom w:val="single" w:sz="4" w:space="0" w:color="000000"/>
              <w:right w:val="nil"/>
            </w:tcBorders>
            <w:hideMark/>
          </w:tcPr>
          <w:p w14:paraId="6D01D38A" w14:textId="77777777" w:rsidR="00F14FFE" w:rsidRPr="005136E8" w:rsidRDefault="00F14FFE" w:rsidP="00F14FFE">
            <w:pPr>
              <w:spacing w:after="0"/>
              <w:rPr>
                <w:sz w:val="16"/>
                <w:szCs w:val="16"/>
                <w:lang w:val="de-DE"/>
              </w:rPr>
            </w:pPr>
            <w:r w:rsidRPr="005136E8">
              <w:rPr>
                <w:sz w:val="16"/>
                <w:szCs w:val="16"/>
                <w:lang w:val="de-DE"/>
              </w:rPr>
              <w:t>No information</w:t>
            </w:r>
          </w:p>
        </w:tc>
      </w:tr>
    </w:tbl>
    <w:p w14:paraId="31020B05" w14:textId="77777777" w:rsidR="005136E8" w:rsidRDefault="005136E8" w:rsidP="005136E8">
      <w:pPr>
        <w:spacing w:after="0"/>
        <w:ind w:left="720"/>
        <w:contextualSpacing/>
        <w:outlineLvl w:val="0"/>
        <w:rPr>
          <w:b/>
          <w:sz w:val="24"/>
          <w:szCs w:val="24"/>
          <w:u w:val="single"/>
          <w:lang w:eastAsia="ja-JP"/>
        </w:rPr>
      </w:pPr>
    </w:p>
    <w:p w14:paraId="366D7DE8" w14:textId="77777777" w:rsidR="00B21794" w:rsidRDefault="00B21794" w:rsidP="005136E8">
      <w:pPr>
        <w:spacing w:after="0" w:line="240" w:lineRule="auto"/>
        <w:rPr>
          <w:rFonts w:ascii="Arial Narrow" w:hAnsi="Arial Narrow"/>
          <w:b/>
          <w:sz w:val="20"/>
          <w:szCs w:val="20"/>
          <w:u w:val="single"/>
        </w:rPr>
      </w:pPr>
    </w:p>
    <w:p w14:paraId="218404E0" w14:textId="77777777" w:rsidR="005136E8" w:rsidRPr="005136E8" w:rsidRDefault="005136E8" w:rsidP="005136E8">
      <w:pPr>
        <w:spacing w:after="0" w:line="240" w:lineRule="auto"/>
        <w:rPr>
          <w:rFonts w:ascii="Arial Narrow" w:hAnsi="Arial Narrow"/>
          <w:b/>
          <w:sz w:val="20"/>
          <w:szCs w:val="20"/>
          <w:u w:val="single"/>
        </w:rPr>
      </w:pPr>
    </w:p>
    <w:p w14:paraId="60BBC5D0" w14:textId="77777777" w:rsidR="00FD65BF" w:rsidRDefault="00FD65BF" w:rsidP="00FD65BF">
      <w:pPr>
        <w:spacing w:after="0" w:line="240" w:lineRule="auto"/>
        <w:outlineLvl w:val="1"/>
      </w:pPr>
    </w:p>
    <w:p w14:paraId="1EA09E7F" w14:textId="77777777" w:rsidR="00FD65BF" w:rsidRDefault="00FD65BF" w:rsidP="00FD65BF">
      <w:pPr>
        <w:spacing w:after="0" w:line="240" w:lineRule="auto"/>
        <w:outlineLvl w:val="1"/>
      </w:pPr>
    </w:p>
    <w:p w14:paraId="12ED3120" w14:textId="77777777" w:rsidR="00FD65BF" w:rsidRDefault="00FD65BF" w:rsidP="00FD65BF">
      <w:pPr>
        <w:spacing w:after="0" w:line="240" w:lineRule="auto"/>
        <w:outlineLvl w:val="1"/>
      </w:pPr>
    </w:p>
    <w:p w14:paraId="30825AF0" w14:textId="77777777" w:rsidR="00FD65BF" w:rsidRDefault="00FD65BF" w:rsidP="00FD65BF">
      <w:pPr>
        <w:spacing w:after="0" w:line="240" w:lineRule="auto"/>
        <w:outlineLvl w:val="1"/>
      </w:pPr>
    </w:p>
    <w:p w14:paraId="13E77983" w14:textId="77777777" w:rsidR="00FD65BF" w:rsidRDefault="00FD65BF" w:rsidP="00FD65BF">
      <w:pPr>
        <w:spacing w:after="0" w:line="240" w:lineRule="auto"/>
        <w:outlineLvl w:val="1"/>
      </w:pPr>
    </w:p>
    <w:p w14:paraId="322D65A4" w14:textId="77777777" w:rsidR="00FD65BF" w:rsidRDefault="00FD65BF" w:rsidP="00FD65BF">
      <w:pPr>
        <w:spacing w:after="0" w:line="240" w:lineRule="auto"/>
        <w:outlineLvl w:val="1"/>
      </w:pPr>
    </w:p>
    <w:p w14:paraId="12A11042" w14:textId="77777777" w:rsidR="00FD65BF" w:rsidRDefault="00FD65BF" w:rsidP="00FD65BF">
      <w:pPr>
        <w:spacing w:after="0" w:line="240" w:lineRule="auto"/>
        <w:outlineLvl w:val="1"/>
      </w:pPr>
    </w:p>
    <w:p w14:paraId="47F978FC" w14:textId="77777777" w:rsidR="00FD65BF" w:rsidRDefault="00FD65BF" w:rsidP="00FD65BF">
      <w:pPr>
        <w:spacing w:after="0" w:line="240" w:lineRule="auto"/>
        <w:outlineLvl w:val="1"/>
      </w:pPr>
    </w:p>
    <w:p w14:paraId="48A3408D" w14:textId="77777777" w:rsidR="00FD65BF" w:rsidRDefault="00FD65BF" w:rsidP="00FD65BF">
      <w:pPr>
        <w:spacing w:after="0" w:line="240" w:lineRule="auto"/>
        <w:outlineLvl w:val="1"/>
      </w:pPr>
    </w:p>
    <w:p w14:paraId="39F0355E" w14:textId="77777777" w:rsidR="00FD65BF" w:rsidRDefault="00FD65BF" w:rsidP="00FD65BF">
      <w:pPr>
        <w:spacing w:after="0" w:line="240" w:lineRule="auto"/>
        <w:outlineLvl w:val="1"/>
      </w:pPr>
    </w:p>
    <w:p w14:paraId="4F3C3050" w14:textId="77777777" w:rsidR="00FD65BF" w:rsidRDefault="00FD65BF" w:rsidP="00FD65BF">
      <w:pPr>
        <w:spacing w:after="0" w:line="240" w:lineRule="auto"/>
        <w:outlineLvl w:val="1"/>
      </w:pPr>
    </w:p>
    <w:p w14:paraId="53164CBF" w14:textId="77777777" w:rsidR="00FD65BF" w:rsidRDefault="00FD65BF" w:rsidP="00FD65BF">
      <w:pPr>
        <w:spacing w:after="0" w:line="240" w:lineRule="auto"/>
        <w:outlineLvl w:val="1"/>
      </w:pPr>
    </w:p>
    <w:p w14:paraId="198B1381" w14:textId="77777777" w:rsidR="00FD65BF" w:rsidRDefault="00FD65BF" w:rsidP="00FD65BF">
      <w:pPr>
        <w:spacing w:after="0" w:line="240" w:lineRule="auto"/>
        <w:outlineLvl w:val="1"/>
      </w:pPr>
    </w:p>
    <w:p w14:paraId="077806B8" w14:textId="77777777" w:rsidR="00FD65BF" w:rsidRDefault="00FD65BF" w:rsidP="00FD65BF">
      <w:pPr>
        <w:spacing w:after="0" w:line="240" w:lineRule="auto"/>
        <w:outlineLvl w:val="1"/>
      </w:pPr>
    </w:p>
    <w:p w14:paraId="22A685EE" w14:textId="77777777" w:rsidR="00FD65BF" w:rsidRDefault="00FD65BF" w:rsidP="00FD65BF">
      <w:pPr>
        <w:spacing w:after="0" w:line="240" w:lineRule="auto"/>
        <w:outlineLvl w:val="1"/>
      </w:pPr>
    </w:p>
    <w:p w14:paraId="696CC111" w14:textId="77777777" w:rsidR="00FD65BF" w:rsidRDefault="00FD65BF" w:rsidP="00FD65BF">
      <w:pPr>
        <w:spacing w:after="0" w:line="240" w:lineRule="auto"/>
        <w:outlineLvl w:val="1"/>
      </w:pPr>
    </w:p>
    <w:p w14:paraId="0C379F91" w14:textId="77777777" w:rsidR="00FD65BF" w:rsidRDefault="00FD65BF" w:rsidP="00FD65BF">
      <w:pPr>
        <w:spacing w:after="0" w:line="240" w:lineRule="auto"/>
        <w:outlineLvl w:val="1"/>
      </w:pPr>
    </w:p>
    <w:p w14:paraId="4CF130DA" w14:textId="77777777" w:rsidR="00FD65BF" w:rsidRDefault="00FD65BF" w:rsidP="00FD65BF">
      <w:pPr>
        <w:spacing w:after="0" w:line="240" w:lineRule="auto"/>
        <w:outlineLvl w:val="1"/>
      </w:pPr>
    </w:p>
    <w:p w14:paraId="5BEBF75B" w14:textId="77777777" w:rsidR="00FD65BF" w:rsidRDefault="00FD65BF" w:rsidP="00FD65BF">
      <w:pPr>
        <w:spacing w:after="0" w:line="240" w:lineRule="auto"/>
        <w:outlineLvl w:val="1"/>
      </w:pPr>
    </w:p>
    <w:p w14:paraId="067D47F0" w14:textId="77777777" w:rsidR="00FD65BF" w:rsidRDefault="00FD65BF" w:rsidP="00FD65BF">
      <w:pPr>
        <w:spacing w:after="0" w:line="240" w:lineRule="auto"/>
        <w:outlineLvl w:val="1"/>
      </w:pPr>
    </w:p>
    <w:p w14:paraId="0F3D688E" w14:textId="77777777" w:rsidR="00FD65BF" w:rsidRDefault="00FD65BF" w:rsidP="00FD65BF">
      <w:pPr>
        <w:spacing w:after="0" w:line="240" w:lineRule="auto"/>
        <w:outlineLvl w:val="1"/>
      </w:pPr>
    </w:p>
    <w:p w14:paraId="41E0C310" w14:textId="055A8CE6" w:rsidR="00FD65BF" w:rsidRDefault="00FD65BF" w:rsidP="00FD65BF">
      <w:pPr>
        <w:spacing w:after="0" w:line="240" w:lineRule="auto"/>
        <w:outlineLvl w:val="1"/>
      </w:pPr>
    </w:p>
    <w:sectPr w:rsidR="00FD65BF" w:rsidSect="00B21794">
      <w:pgSz w:w="11906" w:h="16838"/>
      <w:pgMar w:top="244" w:right="720" w:bottom="720" w:left="72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E4AA83" w14:textId="77777777" w:rsidR="00152ACF" w:rsidRDefault="00152ACF" w:rsidP="00353AE7">
      <w:pPr>
        <w:spacing w:after="0" w:line="240" w:lineRule="auto"/>
      </w:pPr>
      <w:r>
        <w:separator/>
      </w:r>
    </w:p>
  </w:endnote>
  <w:endnote w:type="continuationSeparator" w:id="0">
    <w:p w14:paraId="088FE496" w14:textId="77777777" w:rsidR="00152ACF" w:rsidRDefault="00152ACF" w:rsidP="00353A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NewRomanPSMT">
    <w:charset w:val="00"/>
    <w:family w:val="auto"/>
    <w:pitch w:val="variable"/>
    <w:sig w:usb0="00000000"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E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imes-Roman">
    <w:panose1 w:val="00000000000000000000"/>
    <w:charset w:val="00"/>
    <w:family w:val="roman"/>
    <w:notTrueType/>
    <w:pitch w:val="default"/>
    <w:sig w:usb0="00000003" w:usb1="00000000" w:usb2="00000000" w:usb3="00000000" w:csb0="00000001" w:csb1="00000000"/>
  </w:font>
  <w:font w:name="AdvPS94BA">
    <w:panose1 w:val="00000000000000000000"/>
    <w:charset w:val="00"/>
    <w:family w:val="roman"/>
    <w:notTrueType/>
    <w:pitch w:val="default"/>
    <w:sig w:usb0="00000003" w:usb1="00000000" w:usb2="00000000" w:usb3="00000000" w:csb0="00000001" w:csb1="00000000"/>
  </w:font>
  <w:font w:name="AdvPSA35B">
    <w:altName w:val="Arial Unicode MS"/>
    <w:panose1 w:val="00000000000000000000"/>
    <w:charset w:val="80"/>
    <w:family w:val="auto"/>
    <w:notTrueType/>
    <w:pitch w:val="default"/>
    <w:sig w:usb0="00000000" w:usb1="08070000" w:usb2="00000010" w:usb3="00000000" w:csb0="00020000" w:csb1="00000000"/>
  </w:font>
  <w:font w:name="Vrinda">
    <w:panose1 w:val="00000400000000000000"/>
    <w:charset w:val="00"/>
    <w:family w:val="swiss"/>
    <w:pitch w:val="variable"/>
    <w:sig w:usb0="00010003" w:usb1="00000000" w:usb2="00000000" w:usb3="00000000" w:csb0="00000001" w:csb1="00000000"/>
  </w:font>
  <w:font w:name="Palatino-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E9295A" w14:textId="25565DE0" w:rsidR="00152ACF" w:rsidRDefault="00152ACF">
    <w:pPr>
      <w:pStyle w:val="Footer"/>
      <w:jc w:val="right"/>
    </w:pPr>
    <w:r>
      <w:fldChar w:fldCharType="begin"/>
    </w:r>
    <w:r>
      <w:instrText xml:space="preserve"> PAGE   \* MERGEFORMAT </w:instrText>
    </w:r>
    <w:r>
      <w:fldChar w:fldCharType="separate"/>
    </w:r>
    <w:r>
      <w:rPr>
        <w:noProof/>
      </w:rPr>
      <w:t>19</w:t>
    </w:r>
    <w:r>
      <w:rPr>
        <w:noProof/>
      </w:rPr>
      <w:fldChar w:fldCharType="end"/>
    </w:r>
  </w:p>
  <w:p w14:paraId="30E4638C" w14:textId="77777777" w:rsidR="00152ACF" w:rsidRDefault="00152AC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848CD4" w14:textId="18BFF8EF" w:rsidR="00152ACF" w:rsidRDefault="00152ACF">
    <w:pPr>
      <w:pStyle w:val="Footer"/>
      <w:jc w:val="right"/>
    </w:pPr>
    <w:r>
      <w:fldChar w:fldCharType="begin"/>
    </w:r>
    <w:r>
      <w:instrText xml:space="preserve"> PAGE   \* MERGEFORMAT </w:instrText>
    </w:r>
    <w:r>
      <w:fldChar w:fldCharType="separate"/>
    </w:r>
    <w:r>
      <w:rPr>
        <w:noProof/>
      </w:rPr>
      <w:t>32</w:t>
    </w:r>
    <w:r>
      <w:rPr>
        <w:noProof/>
      </w:rPr>
      <w:fldChar w:fldCharType="end"/>
    </w:r>
  </w:p>
  <w:p w14:paraId="1E1B941C" w14:textId="77777777" w:rsidR="00152ACF" w:rsidRPr="003E1C6D" w:rsidRDefault="00152ACF">
    <w:pPr>
      <w:tabs>
        <w:tab w:val="center" w:pos="6979"/>
        <w:tab w:val="right" w:pos="13958"/>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401786" w14:textId="77777777" w:rsidR="00152ACF" w:rsidRDefault="00152ACF" w:rsidP="00353AE7">
      <w:pPr>
        <w:spacing w:after="0" w:line="240" w:lineRule="auto"/>
      </w:pPr>
      <w:r>
        <w:separator/>
      </w:r>
    </w:p>
  </w:footnote>
  <w:footnote w:type="continuationSeparator" w:id="0">
    <w:p w14:paraId="2143C65F" w14:textId="77777777" w:rsidR="00152ACF" w:rsidRDefault="00152ACF" w:rsidP="00353AE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F4DAFA" w14:textId="77777777" w:rsidR="00152ACF" w:rsidRPr="003E1C6D" w:rsidRDefault="00152ACF">
    <w:pPr>
      <w:tabs>
        <w:tab w:val="center" w:pos="6979"/>
        <w:tab w:val="right" w:pos="13958"/>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A0454"/>
    <w:multiLevelType w:val="hybridMultilevel"/>
    <w:tmpl w:val="FB58F176"/>
    <w:lvl w:ilvl="0" w:tplc="BD16A7D4">
      <w:start w:val="5"/>
      <w:numFmt w:val="bullet"/>
      <w:lvlText w:val=""/>
      <w:lvlJc w:val="left"/>
      <w:pPr>
        <w:ind w:left="1080" w:hanging="360"/>
      </w:pPr>
      <w:rPr>
        <w:rFonts w:ascii="Symbol" w:eastAsia="Times New Roman" w:hAnsi="Symbol"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0ED1FF7"/>
    <w:multiLevelType w:val="hybridMultilevel"/>
    <w:tmpl w:val="122EF676"/>
    <w:lvl w:ilvl="0" w:tplc="0809000F">
      <w:start w:val="1"/>
      <w:numFmt w:val="decimal"/>
      <w:lvlText w:val="%1."/>
      <w:lvlJc w:val="left"/>
      <w:pPr>
        <w:ind w:left="720" w:hanging="360"/>
      </w:pPr>
      <w:rPr>
        <w:rFonts w:cs="Times New Roman"/>
      </w:rPr>
    </w:lvl>
    <w:lvl w:ilvl="1" w:tplc="08090019">
      <w:start w:val="1"/>
      <w:numFmt w:val="lowerLetter"/>
      <w:lvlText w:val="%2."/>
      <w:lvlJc w:val="left"/>
      <w:pPr>
        <w:ind w:left="1440" w:hanging="360"/>
      </w:pPr>
      <w:rPr>
        <w:rFonts w:cs="Times New Roman"/>
      </w:rPr>
    </w:lvl>
    <w:lvl w:ilvl="2" w:tplc="B8F04EB4">
      <w:numFmt w:val="bullet"/>
      <w:lvlText w:val=""/>
      <w:lvlJc w:val="left"/>
      <w:pPr>
        <w:ind w:left="2340" w:hanging="360"/>
      </w:pPr>
      <w:rPr>
        <w:rFonts w:ascii="Wingdings" w:eastAsia="Times New Roman" w:hAnsi="Wingdings" w:hint="default"/>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 w15:restartNumberingAfterBreak="0">
    <w:nsid w:val="08F606D5"/>
    <w:multiLevelType w:val="hybridMultilevel"/>
    <w:tmpl w:val="78421436"/>
    <w:lvl w:ilvl="0" w:tplc="0809000F">
      <w:start w:val="1"/>
      <w:numFmt w:val="decimal"/>
      <w:lvlText w:val="%1."/>
      <w:lvlJc w:val="left"/>
      <w:pPr>
        <w:ind w:left="720" w:hanging="360"/>
      </w:pPr>
      <w:rPr>
        <w:rFonts w:cs="Times New Roman"/>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 w15:restartNumberingAfterBreak="0">
    <w:nsid w:val="0A6156F7"/>
    <w:multiLevelType w:val="hybridMultilevel"/>
    <w:tmpl w:val="37C2904A"/>
    <w:lvl w:ilvl="0" w:tplc="EA72C620">
      <w:start w:val="2"/>
      <w:numFmt w:val="bullet"/>
      <w:lvlText w:val=""/>
      <w:lvlJc w:val="left"/>
      <w:pPr>
        <w:ind w:left="720" w:hanging="360"/>
      </w:pPr>
      <w:rPr>
        <w:rFonts w:ascii="Symbol" w:eastAsia="Times New Roman" w:hAnsi="Symbol" w:hint="default"/>
      </w:rPr>
    </w:lvl>
    <w:lvl w:ilvl="1" w:tplc="652E1CC4">
      <w:start w:val="1"/>
      <w:numFmt w:val="bullet"/>
      <w:lvlText w:val="o"/>
      <w:lvlJc w:val="left"/>
      <w:pPr>
        <w:ind w:left="1440" w:hanging="360"/>
      </w:pPr>
      <w:rPr>
        <w:rFonts w:ascii="Courier New" w:hAnsi="Courier New" w:hint="default"/>
      </w:rPr>
    </w:lvl>
    <w:lvl w:ilvl="2" w:tplc="F5520B4E">
      <w:start w:val="1"/>
      <w:numFmt w:val="bullet"/>
      <w:lvlText w:val=""/>
      <w:lvlJc w:val="left"/>
      <w:pPr>
        <w:ind w:left="2160" w:hanging="360"/>
      </w:pPr>
      <w:rPr>
        <w:rFonts w:ascii="Wingdings" w:hAnsi="Wingdings" w:hint="default"/>
      </w:rPr>
    </w:lvl>
    <w:lvl w:ilvl="3" w:tplc="EAFA4100">
      <w:start w:val="1"/>
      <w:numFmt w:val="bullet"/>
      <w:lvlText w:val=""/>
      <w:lvlJc w:val="left"/>
      <w:pPr>
        <w:ind w:left="2880" w:hanging="360"/>
      </w:pPr>
      <w:rPr>
        <w:rFonts w:ascii="Symbol" w:hAnsi="Symbol" w:hint="default"/>
      </w:rPr>
    </w:lvl>
    <w:lvl w:ilvl="4" w:tplc="00D42538">
      <w:start w:val="1"/>
      <w:numFmt w:val="bullet"/>
      <w:lvlText w:val="o"/>
      <w:lvlJc w:val="left"/>
      <w:pPr>
        <w:ind w:left="3600" w:hanging="360"/>
      </w:pPr>
      <w:rPr>
        <w:rFonts w:ascii="Courier New" w:hAnsi="Courier New" w:hint="default"/>
      </w:rPr>
    </w:lvl>
    <w:lvl w:ilvl="5" w:tplc="181E8516">
      <w:start w:val="1"/>
      <w:numFmt w:val="bullet"/>
      <w:lvlText w:val=""/>
      <w:lvlJc w:val="left"/>
      <w:pPr>
        <w:ind w:left="4320" w:hanging="360"/>
      </w:pPr>
      <w:rPr>
        <w:rFonts w:ascii="Wingdings" w:hAnsi="Wingdings" w:hint="default"/>
      </w:rPr>
    </w:lvl>
    <w:lvl w:ilvl="6" w:tplc="23C24BB2">
      <w:start w:val="1"/>
      <w:numFmt w:val="bullet"/>
      <w:lvlText w:val=""/>
      <w:lvlJc w:val="left"/>
      <w:pPr>
        <w:ind w:left="5040" w:hanging="360"/>
      </w:pPr>
      <w:rPr>
        <w:rFonts w:ascii="Symbol" w:hAnsi="Symbol" w:hint="default"/>
      </w:rPr>
    </w:lvl>
    <w:lvl w:ilvl="7" w:tplc="39AAA45C">
      <w:start w:val="1"/>
      <w:numFmt w:val="bullet"/>
      <w:lvlText w:val="o"/>
      <w:lvlJc w:val="left"/>
      <w:pPr>
        <w:ind w:left="5760" w:hanging="360"/>
      </w:pPr>
      <w:rPr>
        <w:rFonts w:ascii="Courier New" w:hAnsi="Courier New" w:hint="default"/>
      </w:rPr>
    </w:lvl>
    <w:lvl w:ilvl="8" w:tplc="0F64E3AC">
      <w:start w:val="1"/>
      <w:numFmt w:val="bullet"/>
      <w:lvlText w:val=""/>
      <w:lvlJc w:val="left"/>
      <w:pPr>
        <w:ind w:left="6480" w:hanging="360"/>
      </w:pPr>
      <w:rPr>
        <w:rFonts w:ascii="Wingdings" w:hAnsi="Wingdings" w:hint="default"/>
      </w:rPr>
    </w:lvl>
  </w:abstractNum>
  <w:abstractNum w:abstractNumId="4" w15:restartNumberingAfterBreak="0">
    <w:nsid w:val="0F253C27"/>
    <w:multiLevelType w:val="multilevel"/>
    <w:tmpl w:val="AEBAB6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690439D"/>
    <w:multiLevelType w:val="multilevel"/>
    <w:tmpl w:val="38021F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A4D2DC7"/>
    <w:multiLevelType w:val="hybridMultilevel"/>
    <w:tmpl w:val="E1C86120"/>
    <w:lvl w:ilvl="0" w:tplc="0809000F">
      <w:start w:val="1"/>
      <w:numFmt w:val="decimal"/>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7" w15:restartNumberingAfterBreak="0">
    <w:nsid w:val="1D26722B"/>
    <w:multiLevelType w:val="hybridMultilevel"/>
    <w:tmpl w:val="E63049A8"/>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8" w15:restartNumberingAfterBreak="0">
    <w:nsid w:val="20656A7B"/>
    <w:multiLevelType w:val="hybridMultilevel"/>
    <w:tmpl w:val="0C4065A8"/>
    <w:lvl w:ilvl="0" w:tplc="B678C5F6">
      <w:start w:val="1"/>
      <w:numFmt w:val="decimal"/>
      <w:lvlText w:val="%1."/>
      <w:lvlJc w:val="left"/>
      <w:pPr>
        <w:ind w:left="720" w:hanging="360"/>
      </w:pPr>
      <w:rPr>
        <w:rFonts w:ascii="TimesNewRomanPSMT" w:hAnsi="TimesNewRomanPSMT" w:cs="TimesNewRomanPSMT" w:hint="default"/>
        <w:i w:val="0"/>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9" w15:restartNumberingAfterBreak="0">
    <w:nsid w:val="24D3730A"/>
    <w:multiLevelType w:val="multilevel"/>
    <w:tmpl w:val="128E55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924053B"/>
    <w:multiLevelType w:val="hybridMultilevel"/>
    <w:tmpl w:val="AC70F0F4"/>
    <w:lvl w:ilvl="0" w:tplc="0809000F">
      <w:start w:val="1"/>
      <w:numFmt w:val="decimal"/>
      <w:lvlText w:val="%1."/>
      <w:lvlJc w:val="left"/>
      <w:pPr>
        <w:ind w:left="720" w:hanging="360"/>
      </w:pPr>
      <w:rPr>
        <w:rFonts w:cs="Times New Roman"/>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1" w15:restartNumberingAfterBreak="0">
    <w:nsid w:val="31E25F3E"/>
    <w:multiLevelType w:val="hybridMultilevel"/>
    <w:tmpl w:val="3B56A7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2E36692"/>
    <w:multiLevelType w:val="hybridMultilevel"/>
    <w:tmpl w:val="3A44C984"/>
    <w:lvl w:ilvl="0" w:tplc="FB4A0690">
      <w:start w:val="2"/>
      <w:numFmt w:val="bullet"/>
      <w:lvlText w:val=""/>
      <w:lvlJc w:val="left"/>
      <w:pPr>
        <w:ind w:left="720" w:hanging="360"/>
      </w:pPr>
      <w:rPr>
        <w:rFonts w:ascii="Symbol" w:eastAsia="Times New Roman"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9076F66"/>
    <w:multiLevelType w:val="hybridMultilevel"/>
    <w:tmpl w:val="628AAE50"/>
    <w:lvl w:ilvl="0" w:tplc="42843F36">
      <w:start w:val="1"/>
      <w:numFmt w:val="bullet"/>
      <w:lvlText w:val=""/>
      <w:lvlJc w:val="left"/>
      <w:pPr>
        <w:ind w:left="720" w:hanging="360"/>
      </w:pPr>
      <w:rPr>
        <w:rFonts w:ascii="Symbol" w:eastAsia="Times New Roman"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C3A4131"/>
    <w:multiLevelType w:val="hybridMultilevel"/>
    <w:tmpl w:val="704EFAEC"/>
    <w:lvl w:ilvl="0" w:tplc="34CA7352">
      <w:start w:val="1"/>
      <w:numFmt w:val="decimal"/>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5" w15:restartNumberingAfterBreak="0">
    <w:nsid w:val="3E09208A"/>
    <w:multiLevelType w:val="multilevel"/>
    <w:tmpl w:val="1736E6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7066B00"/>
    <w:multiLevelType w:val="hybridMultilevel"/>
    <w:tmpl w:val="9990BE8C"/>
    <w:lvl w:ilvl="0" w:tplc="1F44F12A">
      <w:start w:val="2"/>
      <w:numFmt w:val="bullet"/>
      <w:lvlText w:val=""/>
      <w:lvlJc w:val="left"/>
      <w:pPr>
        <w:ind w:left="720" w:hanging="360"/>
      </w:pPr>
      <w:rPr>
        <w:rFonts w:ascii="Symbol" w:eastAsia="Times New Roman"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83C6B34"/>
    <w:multiLevelType w:val="hybridMultilevel"/>
    <w:tmpl w:val="EAF2F8BE"/>
    <w:lvl w:ilvl="0" w:tplc="95D69CA4">
      <w:start w:val="13"/>
      <w:numFmt w:val="bullet"/>
      <w:lvlText w:val=""/>
      <w:lvlJc w:val="left"/>
      <w:pPr>
        <w:ind w:left="720" w:hanging="360"/>
      </w:pPr>
      <w:rPr>
        <w:rFonts w:ascii="Wingdings" w:eastAsia="Times New Roman"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2FD67D5"/>
    <w:multiLevelType w:val="hybridMultilevel"/>
    <w:tmpl w:val="4B8EEA5C"/>
    <w:lvl w:ilvl="0" w:tplc="93103654">
      <w:start w:val="1"/>
      <w:numFmt w:val="bullet"/>
      <w:lvlText w:val=""/>
      <w:lvlJc w:val="left"/>
      <w:pPr>
        <w:ind w:left="720" w:hanging="360"/>
      </w:pPr>
      <w:rPr>
        <w:rFonts w:ascii="Symbol" w:eastAsia="Times New Roman" w:hAnsi="Symbol" w:hint="default"/>
      </w:rPr>
    </w:lvl>
    <w:lvl w:ilvl="1" w:tplc="B8703D5C">
      <w:start w:val="1"/>
      <w:numFmt w:val="bullet"/>
      <w:lvlText w:val="o"/>
      <w:lvlJc w:val="left"/>
      <w:pPr>
        <w:ind w:left="1440" w:hanging="360"/>
      </w:pPr>
      <w:rPr>
        <w:rFonts w:ascii="Courier New" w:hAnsi="Courier New" w:hint="default"/>
      </w:rPr>
    </w:lvl>
    <w:lvl w:ilvl="2" w:tplc="5208865C">
      <w:start w:val="1"/>
      <w:numFmt w:val="bullet"/>
      <w:lvlText w:val=""/>
      <w:lvlJc w:val="left"/>
      <w:pPr>
        <w:ind w:left="2160" w:hanging="360"/>
      </w:pPr>
      <w:rPr>
        <w:rFonts w:ascii="Wingdings" w:hAnsi="Wingdings" w:hint="default"/>
      </w:rPr>
    </w:lvl>
    <w:lvl w:ilvl="3" w:tplc="05B8D250">
      <w:start w:val="1"/>
      <w:numFmt w:val="bullet"/>
      <w:lvlText w:val=""/>
      <w:lvlJc w:val="left"/>
      <w:pPr>
        <w:ind w:left="2880" w:hanging="360"/>
      </w:pPr>
      <w:rPr>
        <w:rFonts w:ascii="Symbol" w:hAnsi="Symbol" w:hint="default"/>
      </w:rPr>
    </w:lvl>
    <w:lvl w:ilvl="4" w:tplc="C6B48912">
      <w:start w:val="1"/>
      <w:numFmt w:val="bullet"/>
      <w:lvlText w:val="o"/>
      <w:lvlJc w:val="left"/>
      <w:pPr>
        <w:ind w:left="3600" w:hanging="360"/>
      </w:pPr>
      <w:rPr>
        <w:rFonts w:ascii="Courier New" w:hAnsi="Courier New" w:hint="default"/>
      </w:rPr>
    </w:lvl>
    <w:lvl w:ilvl="5" w:tplc="DCB825F8">
      <w:start w:val="1"/>
      <w:numFmt w:val="bullet"/>
      <w:lvlText w:val=""/>
      <w:lvlJc w:val="left"/>
      <w:pPr>
        <w:ind w:left="4320" w:hanging="360"/>
      </w:pPr>
      <w:rPr>
        <w:rFonts w:ascii="Wingdings" w:hAnsi="Wingdings" w:hint="default"/>
      </w:rPr>
    </w:lvl>
    <w:lvl w:ilvl="6" w:tplc="E242C446">
      <w:start w:val="1"/>
      <w:numFmt w:val="bullet"/>
      <w:lvlText w:val=""/>
      <w:lvlJc w:val="left"/>
      <w:pPr>
        <w:ind w:left="5040" w:hanging="360"/>
      </w:pPr>
      <w:rPr>
        <w:rFonts w:ascii="Symbol" w:hAnsi="Symbol" w:hint="default"/>
      </w:rPr>
    </w:lvl>
    <w:lvl w:ilvl="7" w:tplc="5E148B5A">
      <w:start w:val="1"/>
      <w:numFmt w:val="bullet"/>
      <w:lvlText w:val="o"/>
      <w:lvlJc w:val="left"/>
      <w:pPr>
        <w:ind w:left="5760" w:hanging="360"/>
      </w:pPr>
      <w:rPr>
        <w:rFonts w:ascii="Courier New" w:hAnsi="Courier New" w:hint="default"/>
      </w:rPr>
    </w:lvl>
    <w:lvl w:ilvl="8" w:tplc="6DAAAEB8">
      <w:start w:val="1"/>
      <w:numFmt w:val="bullet"/>
      <w:lvlText w:val=""/>
      <w:lvlJc w:val="left"/>
      <w:pPr>
        <w:ind w:left="6480" w:hanging="360"/>
      </w:pPr>
      <w:rPr>
        <w:rFonts w:ascii="Wingdings" w:hAnsi="Wingdings" w:hint="default"/>
      </w:rPr>
    </w:lvl>
  </w:abstractNum>
  <w:abstractNum w:abstractNumId="19" w15:restartNumberingAfterBreak="0">
    <w:nsid w:val="575104AB"/>
    <w:multiLevelType w:val="hybridMultilevel"/>
    <w:tmpl w:val="A36267D8"/>
    <w:lvl w:ilvl="0" w:tplc="59DA7FDC">
      <w:start w:val="5"/>
      <w:numFmt w:val="bullet"/>
      <w:lvlText w:val=""/>
      <w:lvlJc w:val="left"/>
      <w:pPr>
        <w:ind w:left="1080" w:hanging="360"/>
      </w:pPr>
      <w:rPr>
        <w:rFonts w:ascii="Symbol" w:eastAsia="Times New Roman" w:hAnsi="Symbol" w:hint="default"/>
      </w:rPr>
    </w:lvl>
    <w:lvl w:ilvl="1" w:tplc="9C4A2E84">
      <w:start w:val="1"/>
      <w:numFmt w:val="bullet"/>
      <w:lvlText w:val="o"/>
      <w:lvlJc w:val="left"/>
      <w:pPr>
        <w:ind w:left="1800" w:hanging="360"/>
      </w:pPr>
      <w:rPr>
        <w:rFonts w:ascii="Courier New" w:hAnsi="Courier New" w:hint="default"/>
      </w:rPr>
    </w:lvl>
    <w:lvl w:ilvl="2" w:tplc="DDD60FA8">
      <w:start w:val="1"/>
      <w:numFmt w:val="bullet"/>
      <w:lvlText w:val=""/>
      <w:lvlJc w:val="left"/>
      <w:pPr>
        <w:ind w:left="2520" w:hanging="360"/>
      </w:pPr>
      <w:rPr>
        <w:rFonts w:ascii="Wingdings" w:hAnsi="Wingdings" w:hint="default"/>
      </w:rPr>
    </w:lvl>
    <w:lvl w:ilvl="3" w:tplc="EA3ED38A">
      <w:start w:val="1"/>
      <w:numFmt w:val="bullet"/>
      <w:lvlText w:val=""/>
      <w:lvlJc w:val="left"/>
      <w:pPr>
        <w:ind w:left="3240" w:hanging="360"/>
      </w:pPr>
      <w:rPr>
        <w:rFonts w:ascii="Symbol" w:hAnsi="Symbol" w:hint="default"/>
      </w:rPr>
    </w:lvl>
    <w:lvl w:ilvl="4" w:tplc="CAF495BE">
      <w:start w:val="1"/>
      <w:numFmt w:val="bullet"/>
      <w:lvlText w:val="o"/>
      <w:lvlJc w:val="left"/>
      <w:pPr>
        <w:ind w:left="3960" w:hanging="360"/>
      </w:pPr>
      <w:rPr>
        <w:rFonts w:ascii="Courier New" w:hAnsi="Courier New" w:hint="default"/>
      </w:rPr>
    </w:lvl>
    <w:lvl w:ilvl="5" w:tplc="3ED28D74">
      <w:start w:val="1"/>
      <w:numFmt w:val="bullet"/>
      <w:lvlText w:val=""/>
      <w:lvlJc w:val="left"/>
      <w:pPr>
        <w:ind w:left="4680" w:hanging="360"/>
      </w:pPr>
      <w:rPr>
        <w:rFonts w:ascii="Wingdings" w:hAnsi="Wingdings" w:hint="default"/>
      </w:rPr>
    </w:lvl>
    <w:lvl w:ilvl="6" w:tplc="2FBA7698">
      <w:start w:val="1"/>
      <w:numFmt w:val="bullet"/>
      <w:lvlText w:val=""/>
      <w:lvlJc w:val="left"/>
      <w:pPr>
        <w:ind w:left="5400" w:hanging="360"/>
      </w:pPr>
      <w:rPr>
        <w:rFonts w:ascii="Symbol" w:hAnsi="Symbol" w:hint="default"/>
      </w:rPr>
    </w:lvl>
    <w:lvl w:ilvl="7" w:tplc="0EEAA9D0">
      <w:start w:val="1"/>
      <w:numFmt w:val="bullet"/>
      <w:lvlText w:val="o"/>
      <w:lvlJc w:val="left"/>
      <w:pPr>
        <w:ind w:left="6120" w:hanging="360"/>
      </w:pPr>
      <w:rPr>
        <w:rFonts w:ascii="Courier New" w:hAnsi="Courier New" w:hint="default"/>
      </w:rPr>
    </w:lvl>
    <w:lvl w:ilvl="8" w:tplc="1FFC48A8">
      <w:start w:val="1"/>
      <w:numFmt w:val="bullet"/>
      <w:lvlText w:val=""/>
      <w:lvlJc w:val="left"/>
      <w:pPr>
        <w:ind w:left="6840" w:hanging="360"/>
      </w:pPr>
      <w:rPr>
        <w:rFonts w:ascii="Wingdings" w:hAnsi="Wingdings" w:hint="default"/>
      </w:rPr>
    </w:lvl>
  </w:abstractNum>
  <w:abstractNum w:abstractNumId="20" w15:restartNumberingAfterBreak="0">
    <w:nsid w:val="577B652A"/>
    <w:multiLevelType w:val="hybridMultilevel"/>
    <w:tmpl w:val="7774FC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A360945"/>
    <w:multiLevelType w:val="hybridMultilevel"/>
    <w:tmpl w:val="879C08A4"/>
    <w:lvl w:ilvl="0" w:tplc="C6149E00">
      <w:start w:val="2"/>
      <w:numFmt w:val="bullet"/>
      <w:lvlText w:val=""/>
      <w:lvlJc w:val="left"/>
      <w:pPr>
        <w:ind w:left="720" w:hanging="360"/>
      </w:pPr>
      <w:rPr>
        <w:rFonts w:ascii="Symbol" w:eastAsia="Times New Roman" w:hAnsi="Symbol" w:hint="default"/>
      </w:rPr>
    </w:lvl>
    <w:lvl w:ilvl="1" w:tplc="EB245AF0">
      <w:start w:val="1"/>
      <w:numFmt w:val="bullet"/>
      <w:lvlText w:val="o"/>
      <w:lvlJc w:val="left"/>
      <w:pPr>
        <w:ind w:left="1440" w:hanging="360"/>
      </w:pPr>
      <w:rPr>
        <w:rFonts w:ascii="Courier New" w:hAnsi="Courier New" w:hint="default"/>
      </w:rPr>
    </w:lvl>
    <w:lvl w:ilvl="2" w:tplc="2F32ECB8">
      <w:start w:val="1"/>
      <w:numFmt w:val="bullet"/>
      <w:lvlText w:val=""/>
      <w:lvlJc w:val="left"/>
      <w:pPr>
        <w:ind w:left="2160" w:hanging="360"/>
      </w:pPr>
      <w:rPr>
        <w:rFonts w:ascii="Wingdings" w:hAnsi="Wingdings" w:hint="default"/>
      </w:rPr>
    </w:lvl>
    <w:lvl w:ilvl="3" w:tplc="FB1869DE">
      <w:start w:val="1"/>
      <w:numFmt w:val="bullet"/>
      <w:lvlText w:val=""/>
      <w:lvlJc w:val="left"/>
      <w:pPr>
        <w:ind w:left="2880" w:hanging="360"/>
      </w:pPr>
      <w:rPr>
        <w:rFonts w:ascii="Symbol" w:hAnsi="Symbol" w:hint="default"/>
      </w:rPr>
    </w:lvl>
    <w:lvl w:ilvl="4" w:tplc="E90AA38C">
      <w:start w:val="1"/>
      <w:numFmt w:val="bullet"/>
      <w:lvlText w:val="o"/>
      <w:lvlJc w:val="left"/>
      <w:pPr>
        <w:ind w:left="3600" w:hanging="360"/>
      </w:pPr>
      <w:rPr>
        <w:rFonts w:ascii="Courier New" w:hAnsi="Courier New" w:hint="default"/>
      </w:rPr>
    </w:lvl>
    <w:lvl w:ilvl="5" w:tplc="D4569238">
      <w:start w:val="1"/>
      <w:numFmt w:val="bullet"/>
      <w:lvlText w:val=""/>
      <w:lvlJc w:val="left"/>
      <w:pPr>
        <w:ind w:left="4320" w:hanging="360"/>
      </w:pPr>
      <w:rPr>
        <w:rFonts w:ascii="Wingdings" w:hAnsi="Wingdings" w:hint="default"/>
      </w:rPr>
    </w:lvl>
    <w:lvl w:ilvl="6" w:tplc="DC2E9448">
      <w:start w:val="1"/>
      <w:numFmt w:val="bullet"/>
      <w:lvlText w:val=""/>
      <w:lvlJc w:val="left"/>
      <w:pPr>
        <w:ind w:left="5040" w:hanging="360"/>
      </w:pPr>
      <w:rPr>
        <w:rFonts w:ascii="Symbol" w:hAnsi="Symbol" w:hint="default"/>
      </w:rPr>
    </w:lvl>
    <w:lvl w:ilvl="7" w:tplc="F8684320">
      <w:start w:val="1"/>
      <w:numFmt w:val="bullet"/>
      <w:lvlText w:val="o"/>
      <w:lvlJc w:val="left"/>
      <w:pPr>
        <w:ind w:left="5760" w:hanging="360"/>
      </w:pPr>
      <w:rPr>
        <w:rFonts w:ascii="Courier New" w:hAnsi="Courier New" w:hint="default"/>
      </w:rPr>
    </w:lvl>
    <w:lvl w:ilvl="8" w:tplc="8E8CFA38">
      <w:start w:val="1"/>
      <w:numFmt w:val="bullet"/>
      <w:lvlText w:val=""/>
      <w:lvlJc w:val="left"/>
      <w:pPr>
        <w:ind w:left="6480" w:hanging="360"/>
      </w:pPr>
      <w:rPr>
        <w:rFonts w:ascii="Wingdings" w:hAnsi="Wingdings" w:hint="default"/>
      </w:rPr>
    </w:lvl>
  </w:abstractNum>
  <w:abstractNum w:abstractNumId="22" w15:restartNumberingAfterBreak="0">
    <w:nsid w:val="5AB80023"/>
    <w:multiLevelType w:val="hybridMultilevel"/>
    <w:tmpl w:val="80B066AA"/>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3" w15:restartNumberingAfterBreak="0">
    <w:nsid w:val="5B5A4EA3"/>
    <w:multiLevelType w:val="hybridMultilevel"/>
    <w:tmpl w:val="704EFAEC"/>
    <w:lvl w:ilvl="0" w:tplc="34CA7352">
      <w:start w:val="1"/>
      <w:numFmt w:val="decimal"/>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4" w15:restartNumberingAfterBreak="0">
    <w:nsid w:val="5F922A23"/>
    <w:multiLevelType w:val="hybridMultilevel"/>
    <w:tmpl w:val="724A0946"/>
    <w:lvl w:ilvl="0" w:tplc="19346058">
      <w:start w:val="13"/>
      <w:numFmt w:val="bullet"/>
      <w:lvlText w:val=""/>
      <w:lvlJc w:val="left"/>
      <w:pPr>
        <w:ind w:left="720" w:hanging="360"/>
      </w:pPr>
      <w:rPr>
        <w:rFonts w:ascii="Wingdings" w:eastAsia="Times New Roman" w:hAnsi="Wingdings" w:hint="default"/>
      </w:rPr>
    </w:lvl>
    <w:lvl w:ilvl="1" w:tplc="68CE3F70">
      <w:start w:val="1"/>
      <w:numFmt w:val="bullet"/>
      <w:lvlText w:val="o"/>
      <w:lvlJc w:val="left"/>
      <w:pPr>
        <w:ind w:left="1440" w:hanging="360"/>
      </w:pPr>
      <w:rPr>
        <w:rFonts w:ascii="Courier New" w:hAnsi="Courier New" w:hint="default"/>
      </w:rPr>
    </w:lvl>
    <w:lvl w:ilvl="2" w:tplc="2E422024">
      <w:start w:val="1"/>
      <w:numFmt w:val="bullet"/>
      <w:lvlText w:val=""/>
      <w:lvlJc w:val="left"/>
      <w:pPr>
        <w:ind w:left="2160" w:hanging="360"/>
      </w:pPr>
      <w:rPr>
        <w:rFonts w:ascii="Wingdings" w:hAnsi="Wingdings" w:hint="default"/>
      </w:rPr>
    </w:lvl>
    <w:lvl w:ilvl="3" w:tplc="7FCE9D20">
      <w:start w:val="1"/>
      <w:numFmt w:val="bullet"/>
      <w:lvlText w:val=""/>
      <w:lvlJc w:val="left"/>
      <w:pPr>
        <w:ind w:left="2880" w:hanging="360"/>
      </w:pPr>
      <w:rPr>
        <w:rFonts w:ascii="Symbol" w:hAnsi="Symbol" w:hint="default"/>
      </w:rPr>
    </w:lvl>
    <w:lvl w:ilvl="4" w:tplc="5CB61C2C">
      <w:start w:val="1"/>
      <w:numFmt w:val="bullet"/>
      <w:lvlText w:val="o"/>
      <w:lvlJc w:val="left"/>
      <w:pPr>
        <w:ind w:left="3600" w:hanging="360"/>
      </w:pPr>
      <w:rPr>
        <w:rFonts w:ascii="Courier New" w:hAnsi="Courier New" w:hint="default"/>
      </w:rPr>
    </w:lvl>
    <w:lvl w:ilvl="5" w:tplc="1E784B84">
      <w:start w:val="1"/>
      <w:numFmt w:val="bullet"/>
      <w:lvlText w:val=""/>
      <w:lvlJc w:val="left"/>
      <w:pPr>
        <w:ind w:left="4320" w:hanging="360"/>
      </w:pPr>
      <w:rPr>
        <w:rFonts w:ascii="Wingdings" w:hAnsi="Wingdings" w:hint="default"/>
      </w:rPr>
    </w:lvl>
    <w:lvl w:ilvl="6" w:tplc="7F2C455C">
      <w:start w:val="1"/>
      <w:numFmt w:val="bullet"/>
      <w:lvlText w:val=""/>
      <w:lvlJc w:val="left"/>
      <w:pPr>
        <w:ind w:left="5040" w:hanging="360"/>
      </w:pPr>
      <w:rPr>
        <w:rFonts w:ascii="Symbol" w:hAnsi="Symbol" w:hint="default"/>
      </w:rPr>
    </w:lvl>
    <w:lvl w:ilvl="7" w:tplc="4992FD6A">
      <w:start w:val="1"/>
      <w:numFmt w:val="bullet"/>
      <w:lvlText w:val="o"/>
      <w:lvlJc w:val="left"/>
      <w:pPr>
        <w:ind w:left="5760" w:hanging="360"/>
      </w:pPr>
      <w:rPr>
        <w:rFonts w:ascii="Courier New" w:hAnsi="Courier New" w:hint="default"/>
      </w:rPr>
    </w:lvl>
    <w:lvl w:ilvl="8" w:tplc="549AEB0E">
      <w:start w:val="1"/>
      <w:numFmt w:val="bullet"/>
      <w:lvlText w:val=""/>
      <w:lvlJc w:val="left"/>
      <w:pPr>
        <w:ind w:left="6480" w:hanging="360"/>
      </w:pPr>
      <w:rPr>
        <w:rFonts w:ascii="Wingdings" w:hAnsi="Wingdings" w:hint="default"/>
      </w:rPr>
    </w:lvl>
  </w:abstractNum>
  <w:abstractNum w:abstractNumId="25" w15:restartNumberingAfterBreak="0">
    <w:nsid w:val="641C6067"/>
    <w:multiLevelType w:val="multilevel"/>
    <w:tmpl w:val="373EA4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7E57CC4"/>
    <w:multiLevelType w:val="hybridMultilevel"/>
    <w:tmpl w:val="78421436"/>
    <w:lvl w:ilvl="0" w:tplc="0809000F">
      <w:start w:val="1"/>
      <w:numFmt w:val="decimal"/>
      <w:lvlText w:val="%1."/>
      <w:lvlJc w:val="left"/>
      <w:pPr>
        <w:ind w:left="720" w:hanging="360"/>
      </w:pPr>
      <w:rPr>
        <w:rFonts w:cs="Times New Roman"/>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7" w15:restartNumberingAfterBreak="0">
    <w:nsid w:val="6B363332"/>
    <w:multiLevelType w:val="hybridMultilevel"/>
    <w:tmpl w:val="CBE0F8B6"/>
    <w:lvl w:ilvl="0" w:tplc="8DFC7924">
      <w:start w:val="7"/>
      <w:numFmt w:val="bullet"/>
      <w:lvlText w:val=""/>
      <w:lvlJc w:val="left"/>
      <w:pPr>
        <w:ind w:left="720" w:hanging="360"/>
      </w:pPr>
      <w:rPr>
        <w:rFonts w:ascii="Symbol" w:eastAsia="Times New Roman"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25F7BF6"/>
    <w:multiLevelType w:val="hybridMultilevel"/>
    <w:tmpl w:val="909C2860"/>
    <w:lvl w:ilvl="0" w:tplc="0809000F">
      <w:start w:val="1"/>
      <w:numFmt w:val="decimal"/>
      <w:lvlText w:val="%1."/>
      <w:lvlJc w:val="left"/>
      <w:pPr>
        <w:ind w:left="720" w:hanging="360"/>
      </w:pPr>
      <w:rPr>
        <w:rFonts w:cs="Times New Roman"/>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9" w15:restartNumberingAfterBreak="0">
    <w:nsid w:val="75825298"/>
    <w:multiLevelType w:val="hybridMultilevel"/>
    <w:tmpl w:val="C43E10CA"/>
    <w:lvl w:ilvl="0" w:tplc="8292ABCE">
      <w:start w:val="7"/>
      <w:numFmt w:val="bullet"/>
      <w:lvlText w:val=""/>
      <w:lvlJc w:val="left"/>
      <w:pPr>
        <w:ind w:left="720" w:hanging="360"/>
      </w:pPr>
      <w:rPr>
        <w:rFonts w:ascii="Symbol" w:eastAsia="Times New Roman" w:hAnsi="Symbol" w:hint="default"/>
      </w:rPr>
    </w:lvl>
    <w:lvl w:ilvl="1" w:tplc="86D04534">
      <w:start w:val="1"/>
      <w:numFmt w:val="bullet"/>
      <w:lvlText w:val="o"/>
      <w:lvlJc w:val="left"/>
      <w:pPr>
        <w:ind w:left="1440" w:hanging="360"/>
      </w:pPr>
      <w:rPr>
        <w:rFonts w:ascii="Courier New" w:hAnsi="Courier New" w:hint="default"/>
      </w:rPr>
    </w:lvl>
    <w:lvl w:ilvl="2" w:tplc="2904EC16">
      <w:start w:val="1"/>
      <w:numFmt w:val="bullet"/>
      <w:lvlText w:val=""/>
      <w:lvlJc w:val="left"/>
      <w:pPr>
        <w:ind w:left="2160" w:hanging="360"/>
      </w:pPr>
      <w:rPr>
        <w:rFonts w:ascii="Wingdings" w:hAnsi="Wingdings" w:hint="default"/>
      </w:rPr>
    </w:lvl>
    <w:lvl w:ilvl="3" w:tplc="CC6C00CA">
      <w:start w:val="1"/>
      <w:numFmt w:val="bullet"/>
      <w:lvlText w:val=""/>
      <w:lvlJc w:val="left"/>
      <w:pPr>
        <w:ind w:left="2880" w:hanging="360"/>
      </w:pPr>
      <w:rPr>
        <w:rFonts w:ascii="Symbol" w:hAnsi="Symbol" w:hint="default"/>
      </w:rPr>
    </w:lvl>
    <w:lvl w:ilvl="4" w:tplc="9384D31C">
      <w:start w:val="1"/>
      <w:numFmt w:val="bullet"/>
      <w:lvlText w:val="o"/>
      <w:lvlJc w:val="left"/>
      <w:pPr>
        <w:ind w:left="3600" w:hanging="360"/>
      </w:pPr>
      <w:rPr>
        <w:rFonts w:ascii="Courier New" w:hAnsi="Courier New" w:hint="default"/>
      </w:rPr>
    </w:lvl>
    <w:lvl w:ilvl="5" w:tplc="508462DA">
      <w:start w:val="1"/>
      <w:numFmt w:val="bullet"/>
      <w:lvlText w:val=""/>
      <w:lvlJc w:val="left"/>
      <w:pPr>
        <w:ind w:left="4320" w:hanging="360"/>
      </w:pPr>
      <w:rPr>
        <w:rFonts w:ascii="Wingdings" w:hAnsi="Wingdings" w:hint="default"/>
      </w:rPr>
    </w:lvl>
    <w:lvl w:ilvl="6" w:tplc="A4FAB1D8">
      <w:start w:val="1"/>
      <w:numFmt w:val="bullet"/>
      <w:lvlText w:val=""/>
      <w:lvlJc w:val="left"/>
      <w:pPr>
        <w:ind w:left="5040" w:hanging="360"/>
      </w:pPr>
      <w:rPr>
        <w:rFonts w:ascii="Symbol" w:hAnsi="Symbol" w:hint="default"/>
      </w:rPr>
    </w:lvl>
    <w:lvl w:ilvl="7" w:tplc="426ECA90">
      <w:start w:val="1"/>
      <w:numFmt w:val="bullet"/>
      <w:lvlText w:val="o"/>
      <w:lvlJc w:val="left"/>
      <w:pPr>
        <w:ind w:left="5760" w:hanging="360"/>
      </w:pPr>
      <w:rPr>
        <w:rFonts w:ascii="Courier New" w:hAnsi="Courier New" w:hint="default"/>
      </w:rPr>
    </w:lvl>
    <w:lvl w:ilvl="8" w:tplc="858A6120">
      <w:start w:val="1"/>
      <w:numFmt w:val="bullet"/>
      <w:lvlText w:val=""/>
      <w:lvlJc w:val="left"/>
      <w:pPr>
        <w:ind w:left="6480" w:hanging="360"/>
      </w:pPr>
      <w:rPr>
        <w:rFonts w:ascii="Wingdings" w:hAnsi="Wingdings" w:hint="default"/>
      </w:rPr>
    </w:lvl>
  </w:abstractNum>
  <w:abstractNum w:abstractNumId="30" w15:restartNumberingAfterBreak="0">
    <w:nsid w:val="79521421"/>
    <w:multiLevelType w:val="hybridMultilevel"/>
    <w:tmpl w:val="42E4B75A"/>
    <w:lvl w:ilvl="0" w:tplc="7D023346">
      <w:start w:val="1"/>
      <w:numFmt w:val="decimal"/>
      <w:pStyle w:val="Heading1"/>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1" w15:restartNumberingAfterBreak="0">
    <w:nsid w:val="7A416AF1"/>
    <w:multiLevelType w:val="multilevel"/>
    <w:tmpl w:val="DF02F75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C940730"/>
    <w:multiLevelType w:val="multilevel"/>
    <w:tmpl w:val="F11082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0"/>
  </w:num>
  <w:num w:numId="2">
    <w:abstractNumId w:val="6"/>
  </w:num>
  <w:num w:numId="3">
    <w:abstractNumId w:val="26"/>
  </w:num>
  <w:num w:numId="4">
    <w:abstractNumId w:val="14"/>
  </w:num>
  <w:num w:numId="5">
    <w:abstractNumId w:val="1"/>
  </w:num>
  <w:num w:numId="6">
    <w:abstractNumId w:val="28"/>
  </w:num>
  <w:num w:numId="7">
    <w:abstractNumId w:val="2"/>
  </w:num>
  <w:num w:numId="8">
    <w:abstractNumId w:val="10"/>
  </w:num>
  <w:num w:numId="9">
    <w:abstractNumId w:val="20"/>
  </w:num>
  <w:num w:numId="10">
    <w:abstractNumId w:val="25"/>
  </w:num>
  <w:num w:numId="11">
    <w:abstractNumId w:val="15"/>
  </w:num>
  <w:num w:numId="12">
    <w:abstractNumId w:val="9"/>
  </w:num>
  <w:num w:numId="13">
    <w:abstractNumId w:val="32"/>
  </w:num>
  <w:num w:numId="14">
    <w:abstractNumId w:val="4"/>
  </w:num>
  <w:num w:numId="15">
    <w:abstractNumId w:val="5"/>
  </w:num>
  <w:num w:numId="16">
    <w:abstractNumId w:val="23"/>
  </w:num>
  <w:num w:numId="17">
    <w:abstractNumId w:val="7"/>
  </w:num>
  <w:num w:numId="18">
    <w:abstractNumId w:val="22"/>
  </w:num>
  <w:num w:numId="19">
    <w:abstractNumId w:val="8"/>
  </w:num>
  <w:num w:numId="20">
    <w:abstractNumId w:val="0"/>
  </w:num>
  <w:num w:numId="21">
    <w:abstractNumId w:val="16"/>
  </w:num>
  <w:num w:numId="22">
    <w:abstractNumId w:val="17"/>
  </w:num>
  <w:num w:numId="23">
    <w:abstractNumId w:val="12"/>
  </w:num>
  <w:num w:numId="24">
    <w:abstractNumId w:val="27"/>
  </w:num>
  <w:num w:numId="25">
    <w:abstractNumId w:val="13"/>
  </w:num>
  <w:num w:numId="26">
    <w:abstractNumId w:val="19"/>
  </w:num>
  <w:num w:numId="27">
    <w:abstractNumId w:val="21"/>
  </w:num>
  <w:num w:numId="28">
    <w:abstractNumId w:val="24"/>
  </w:num>
  <w:num w:numId="29">
    <w:abstractNumId w:val="3"/>
  </w:num>
  <w:num w:numId="30">
    <w:abstractNumId w:val="29"/>
  </w:num>
  <w:num w:numId="31">
    <w:abstractNumId w:val="18"/>
  </w:num>
  <w:num w:numId="32">
    <w:abstractNumId w:val="31"/>
  </w:num>
  <w:num w:numId="33">
    <w:abstractNumId w:val="30"/>
  </w:num>
  <w:num w:numId="34">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hyphenationZone w:val="425"/>
  <w:drawingGridHorizontalSpacing w:val="110"/>
  <w:displayHorizontalDrawingGridEvery w:val="2"/>
  <w:characterSpacingControl w:val="doNotCompress"/>
  <w:hdrShapeDefaults>
    <o:shapedefaults v:ext="edit" spidmax="3481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c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zrr2wwec92vr1e5s2e5wx2twzax9tzvt5zt&quot;&gt;3&amp;amp;4 LSHTM eligibility &amp;amp; included_updated_JS Copy_merged13_18&lt;record-ids&gt;&lt;item&gt;10&lt;/item&gt;&lt;item&gt;13&lt;/item&gt;&lt;item&gt;16&lt;/item&gt;&lt;item&gt;17&lt;/item&gt;&lt;item&gt;20&lt;/item&gt;&lt;item&gt;69&lt;/item&gt;&lt;item&gt;72&lt;/item&gt;&lt;item&gt;73&lt;/item&gt;&lt;item&gt;75&lt;/item&gt;&lt;item&gt;90&lt;/item&gt;&lt;item&gt;93&lt;/item&gt;&lt;item&gt;108&lt;/item&gt;&lt;item&gt;110&lt;/item&gt;&lt;item&gt;154&lt;/item&gt;&lt;item&gt;164&lt;/item&gt;&lt;item&gt;165&lt;/item&gt;&lt;item&gt;184&lt;/item&gt;&lt;item&gt;200&lt;/item&gt;&lt;item&gt;201&lt;/item&gt;&lt;item&gt;227&lt;/item&gt;&lt;item&gt;236&lt;/item&gt;&lt;item&gt;239&lt;/item&gt;&lt;item&gt;240&lt;/item&gt;&lt;item&gt;242&lt;/item&gt;&lt;item&gt;256&lt;/item&gt;&lt;item&gt;328&lt;/item&gt;&lt;item&gt;350&lt;/item&gt;&lt;item&gt;407&lt;/item&gt;&lt;item&gt;459&lt;/item&gt;&lt;item&gt;460&lt;/item&gt;&lt;item&gt;478&lt;/item&gt;&lt;item&gt;497&lt;/item&gt;&lt;item&gt;551&lt;/item&gt;&lt;item&gt;563&lt;/item&gt;&lt;item&gt;564&lt;/item&gt;&lt;item&gt;579&lt;/item&gt;&lt;item&gt;600&lt;/item&gt;&lt;item&gt;611&lt;/item&gt;&lt;item&gt;613&lt;/item&gt;&lt;item&gt;621&lt;/item&gt;&lt;item&gt;1131&lt;/item&gt;&lt;item&gt;1136&lt;/item&gt;&lt;item&gt;1155&lt;/item&gt;&lt;item&gt;1158&lt;/item&gt;&lt;item&gt;1160&lt;/item&gt;&lt;item&gt;1161&lt;/item&gt;&lt;item&gt;1164&lt;/item&gt;&lt;item&gt;1168&lt;/item&gt;&lt;item&gt;1169&lt;/item&gt;&lt;item&gt;1170&lt;/item&gt;&lt;item&gt;1171&lt;/item&gt;&lt;item&gt;1172&lt;/item&gt;&lt;item&gt;1173&lt;/item&gt;&lt;item&gt;1174&lt;/item&gt;&lt;item&gt;1192&lt;/item&gt;&lt;item&gt;1195&lt;/item&gt;&lt;item&gt;1620&lt;/item&gt;&lt;item&gt;1621&lt;/item&gt;&lt;item&gt;1622&lt;/item&gt;&lt;item&gt;1623&lt;/item&gt;&lt;item&gt;1625&lt;/item&gt;&lt;item&gt;1626&lt;/item&gt;&lt;/record-ids&gt;&lt;/item&gt;&lt;/Libraries&gt;"/>
  </w:docVars>
  <w:rsids>
    <w:rsidRoot w:val="001216BC"/>
    <w:rsid w:val="00001621"/>
    <w:rsid w:val="000024E8"/>
    <w:rsid w:val="0000536A"/>
    <w:rsid w:val="000066FA"/>
    <w:rsid w:val="000101E7"/>
    <w:rsid w:val="0001412E"/>
    <w:rsid w:val="00014575"/>
    <w:rsid w:val="00014AED"/>
    <w:rsid w:val="000151CB"/>
    <w:rsid w:val="00015B19"/>
    <w:rsid w:val="000167BD"/>
    <w:rsid w:val="0002144C"/>
    <w:rsid w:val="00023DCB"/>
    <w:rsid w:val="0002423A"/>
    <w:rsid w:val="00024366"/>
    <w:rsid w:val="00024BFE"/>
    <w:rsid w:val="0002562B"/>
    <w:rsid w:val="000304A7"/>
    <w:rsid w:val="00030CC6"/>
    <w:rsid w:val="000313BC"/>
    <w:rsid w:val="0003140F"/>
    <w:rsid w:val="00032046"/>
    <w:rsid w:val="00032190"/>
    <w:rsid w:val="000357F4"/>
    <w:rsid w:val="00042453"/>
    <w:rsid w:val="00042E55"/>
    <w:rsid w:val="0004494E"/>
    <w:rsid w:val="00044E2D"/>
    <w:rsid w:val="00046298"/>
    <w:rsid w:val="00046D09"/>
    <w:rsid w:val="00050649"/>
    <w:rsid w:val="00051855"/>
    <w:rsid w:val="00052DDF"/>
    <w:rsid w:val="00053E6E"/>
    <w:rsid w:val="000557BE"/>
    <w:rsid w:val="0005788F"/>
    <w:rsid w:val="00057ACF"/>
    <w:rsid w:val="000601E1"/>
    <w:rsid w:val="00060573"/>
    <w:rsid w:val="00060DB8"/>
    <w:rsid w:val="0006168C"/>
    <w:rsid w:val="0006174D"/>
    <w:rsid w:val="00061CFB"/>
    <w:rsid w:val="000628E9"/>
    <w:rsid w:val="0006295E"/>
    <w:rsid w:val="00062D89"/>
    <w:rsid w:val="00062DEF"/>
    <w:rsid w:val="000652CB"/>
    <w:rsid w:val="00066E6C"/>
    <w:rsid w:val="00070598"/>
    <w:rsid w:val="00070A20"/>
    <w:rsid w:val="000823F9"/>
    <w:rsid w:val="00082F15"/>
    <w:rsid w:val="00084FB3"/>
    <w:rsid w:val="000856C8"/>
    <w:rsid w:val="00090739"/>
    <w:rsid w:val="000922E4"/>
    <w:rsid w:val="00093318"/>
    <w:rsid w:val="000945E9"/>
    <w:rsid w:val="000960F2"/>
    <w:rsid w:val="000963D7"/>
    <w:rsid w:val="00097977"/>
    <w:rsid w:val="000A0955"/>
    <w:rsid w:val="000A0C14"/>
    <w:rsid w:val="000A123C"/>
    <w:rsid w:val="000A1835"/>
    <w:rsid w:val="000A3AEE"/>
    <w:rsid w:val="000A58FE"/>
    <w:rsid w:val="000A62FF"/>
    <w:rsid w:val="000A6DED"/>
    <w:rsid w:val="000A72F6"/>
    <w:rsid w:val="000A77D8"/>
    <w:rsid w:val="000B02CD"/>
    <w:rsid w:val="000B0A31"/>
    <w:rsid w:val="000B132D"/>
    <w:rsid w:val="000B2326"/>
    <w:rsid w:val="000B271D"/>
    <w:rsid w:val="000B2DD8"/>
    <w:rsid w:val="000B7E1D"/>
    <w:rsid w:val="000C082E"/>
    <w:rsid w:val="000C2234"/>
    <w:rsid w:val="000C26B4"/>
    <w:rsid w:val="000C42C5"/>
    <w:rsid w:val="000C4B35"/>
    <w:rsid w:val="000C5647"/>
    <w:rsid w:val="000C5D02"/>
    <w:rsid w:val="000C62BC"/>
    <w:rsid w:val="000C72A8"/>
    <w:rsid w:val="000C7334"/>
    <w:rsid w:val="000D02F8"/>
    <w:rsid w:val="000D04E0"/>
    <w:rsid w:val="000D1149"/>
    <w:rsid w:val="000D3491"/>
    <w:rsid w:val="000D4749"/>
    <w:rsid w:val="000D4BCF"/>
    <w:rsid w:val="000D5CBA"/>
    <w:rsid w:val="000D5FDC"/>
    <w:rsid w:val="000D7F1F"/>
    <w:rsid w:val="000E0ACC"/>
    <w:rsid w:val="000E12DA"/>
    <w:rsid w:val="000E3679"/>
    <w:rsid w:val="000E5210"/>
    <w:rsid w:val="000E6636"/>
    <w:rsid w:val="000E7390"/>
    <w:rsid w:val="000F087F"/>
    <w:rsid w:val="000F154E"/>
    <w:rsid w:val="000F2329"/>
    <w:rsid w:val="000F2CD7"/>
    <w:rsid w:val="000F2F6E"/>
    <w:rsid w:val="000F3B3F"/>
    <w:rsid w:val="000F3B65"/>
    <w:rsid w:val="000F3C77"/>
    <w:rsid w:val="000F4912"/>
    <w:rsid w:val="00100251"/>
    <w:rsid w:val="001024F8"/>
    <w:rsid w:val="001042A8"/>
    <w:rsid w:val="001052BF"/>
    <w:rsid w:val="001058AB"/>
    <w:rsid w:val="0010747C"/>
    <w:rsid w:val="0010755E"/>
    <w:rsid w:val="00112441"/>
    <w:rsid w:val="00113701"/>
    <w:rsid w:val="001154B0"/>
    <w:rsid w:val="00116A38"/>
    <w:rsid w:val="001216A8"/>
    <w:rsid w:val="001216BC"/>
    <w:rsid w:val="0012261A"/>
    <w:rsid w:val="00122C27"/>
    <w:rsid w:val="00123518"/>
    <w:rsid w:val="00126EE4"/>
    <w:rsid w:val="00133CC4"/>
    <w:rsid w:val="00134718"/>
    <w:rsid w:val="00134846"/>
    <w:rsid w:val="00136199"/>
    <w:rsid w:val="00137D9F"/>
    <w:rsid w:val="00140686"/>
    <w:rsid w:val="0014097B"/>
    <w:rsid w:val="00140C8D"/>
    <w:rsid w:val="00140EA1"/>
    <w:rsid w:val="00141161"/>
    <w:rsid w:val="00141276"/>
    <w:rsid w:val="00141EAD"/>
    <w:rsid w:val="0014582C"/>
    <w:rsid w:val="0014712B"/>
    <w:rsid w:val="001477D1"/>
    <w:rsid w:val="00147BD3"/>
    <w:rsid w:val="00152ACF"/>
    <w:rsid w:val="00152E7D"/>
    <w:rsid w:val="00153A85"/>
    <w:rsid w:val="00154745"/>
    <w:rsid w:val="00155F57"/>
    <w:rsid w:val="00156260"/>
    <w:rsid w:val="001565FE"/>
    <w:rsid w:val="00156A11"/>
    <w:rsid w:val="001605DA"/>
    <w:rsid w:val="001609FF"/>
    <w:rsid w:val="00162EC2"/>
    <w:rsid w:val="0016559F"/>
    <w:rsid w:val="00166A1B"/>
    <w:rsid w:val="0017113B"/>
    <w:rsid w:val="00171271"/>
    <w:rsid w:val="0017217D"/>
    <w:rsid w:val="00172D2C"/>
    <w:rsid w:val="0017302D"/>
    <w:rsid w:val="00173C55"/>
    <w:rsid w:val="00174F57"/>
    <w:rsid w:val="0017565B"/>
    <w:rsid w:val="00181BF7"/>
    <w:rsid w:val="00182B29"/>
    <w:rsid w:val="00183C6A"/>
    <w:rsid w:val="00183D07"/>
    <w:rsid w:val="001842C0"/>
    <w:rsid w:val="00184D41"/>
    <w:rsid w:val="00184DE5"/>
    <w:rsid w:val="001862A7"/>
    <w:rsid w:val="001870A6"/>
    <w:rsid w:val="00187437"/>
    <w:rsid w:val="00190FCD"/>
    <w:rsid w:val="00193BDB"/>
    <w:rsid w:val="00193CC0"/>
    <w:rsid w:val="0019406C"/>
    <w:rsid w:val="001941C3"/>
    <w:rsid w:val="00194695"/>
    <w:rsid w:val="00194883"/>
    <w:rsid w:val="00195960"/>
    <w:rsid w:val="00196BB7"/>
    <w:rsid w:val="00197932"/>
    <w:rsid w:val="00197BE2"/>
    <w:rsid w:val="00197D42"/>
    <w:rsid w:val="001A27BC"/>
    <w:rsid w:val="001A3E9B"/>
    <w:rsid w:val="001A7E5A"/>
    <w:rsid w:val="001B019D"/>
    <w:rsid w:val="001B063B"/>
    <w:rsid w:val="001B0CC5"/>
    <w:rsid w:val="001B132C"/>
    <w:rsid w:val="001B1422"/>
    <w:rsid w:val="001B1541"/>
    <w:rsid w:val="001B231A"/>
    <w:rsid w:val="001B2A7A"/>
    <w:rsid w:val="001B588A"/>
    <w:rsid w:val="001B6B44"/>
    <w:rsid w:val="001B727F"/>
    <w:rsid w:val="001B7ACD"/>
    <w:rsid w:val="001C00B8"/>
    <w:rsid w:val="001C1327"/>
    <w:rsid w:val="001C1F68"/>
    <w:rsid w:val="001C1FF5"/>
    <w:rsid w:val="001C3359"/>
    <w:rsid w:val="001C3460"/>
    <w:rsid w:val="001C3B8F"/>
    <w:rsid w:val="001C5AAB"/>
    <w:rsid w:val="001C6AAC"/>
    <w:rsid w:val="001C7C01"/>
    <w:rsid w:val="001D0502"/>
    <w:rsid w:val="001D0F66"/>
    <w:rsid w:val="001D16E0"/>
    <w:rsid w:val="001D2D13"/>
    <w:rsid w:val="001D30A9"/>
    <w:rsid w:val="001D3906"/>
    <w:rsid w:val="001D4DE6"/>
    <w:rsid w:val="001D5A71"/>
    <w:rsid w:val="001D7FB6"/>
    <w:rsid w:val="001E0806"/>
    <w:rsid w:val="001E2BD0"/>
    <w:rsid w:val="001E355C"/>
    <w:rsid w:val="001E36E8"/>
    <w:rsid w:val="001F0027"/>
    <w:rsid w:val="001F1035"/>
    <w:rsid w:val="001F106C"/>
    <w:rsid w:val="001F176F"/>
    <w:rsid w:val="001F2FF3"/>
    <w:rsid w:val="001F31A3"/>
    <w:rsid w:val="001F3805"/>
    <w:rsid w:val="001F4CE9"/>
    <w:rsid w:val="001F4F55"/>
    <w:rsid w:val="001F5F2D"/>
    <w:rsid w:val="001F768F"/>
    <w:rsid w:val="002000B4"/>
    <w:rsid w:val="00200D2F"/>
    <w:rsid w:val="002010D6"/>
    <w:rsid w:val="00203A90"/>
    <w:rsid w:val="0020504E"/>
    <w:rsid w:val="00210696"/>
    <w:rsid w:val="00213E26"/>
    <w:rsid w:val="002153DD"/>
    <w:rsid w:val="002171C8"/>
    <w:rsid w:val="00220BE6"/>
    <w:rsid w:val="002210B8"/>
    <w:rsid w:val="00221EF1"/>
    <w:rsid w:val="002236B8"/>
    <w:rsid w:val="00225629"/>
    <w:rsid w:val="00226397"/>
    <w:rsid w:val="00226A72"/>
    <w:rsid w:val="00227560"/>
    <w:rsid w:val="00230545"/>
    <w:rsid w:val="0023155F"/>
    <w:rsid w:val="0023240A"/>
    <w:rsid w:val="00233ACA"/>
    <w:rsid w:val="00234F77"/>
    <w:rsid w:val="00235C8F"/>
    <w:rsid w:val="00236605"/>
    <w:rsid w:val="002407BE"/>
    <w:rsid w:val="00241800"/>
    <w:rsid w:val="00242E5D"/>
    <w:rsid w:val="00243C28"/>
    <w:rsid w:val="00243CF9"/>
    <w:rsid w:val="00246D21"/>
    <w:rsid w:val="0024703C"/>
    <w:rsid w:val="002475BE"/>
    <w:rsid w:val="00252648"/>
    <w:rsid w:val="002532DD"/>
    <w:rsid w:val="0025640B"/>
    <w:rsid w:val="00257E33"/>
    <w:rsid w:val="00263EA3"/>
    <w:rsid w:val="00264C86"/>
    <w:rsid w:val="002659B5"/>
    <w:rsid w:val="00265F8F"/>
    <w:rsid w:val="00266DAB"/>
    <w:rsid w:val="00267174"/>
    <w:rsid w:val="00267831"/>
    <w:rsid w:val="00272B7D"/>
    <w:rsid w:val="00273AFE"/>
    <w:rsid w:val="0027467E"/>
    <w:rsid w:val="0027537F"/>
    <w:rsid w:val="002755FA"/>
    <w:rsid w:val="00277E1D"/>
    <w:rsid w:val="00280592"/>
    <w:rsid w:val="00283138"/>
    <w:rsid w:val="002832B8"/>
    <w:rsid w:val="00284144"/>
    <w:rsid w:val="00285407"/>
    <w:rsid w:val="002860BB"/>
    <w:rsid w:val="00287083"/>
    <w:rsid w:val="002930B4"/>
    <w:rsid w:val="002945F6"/>
    <w:rsid w:val="00294722"/>
    <w:rsid w:val="0029594F"/>
    <w:rsid w:val="00296440"/>
    <w:rsid w:val="00296D8F"/>
    <w:rsid w:val="00297A1E"/>
    <w:rsid w:val="002A0040"/>
    <w:rsid w:val="002A0AF6"/>
    <w:rsid w:val="002A10F8"/>
    <w:rsid w:val="002A118E"/>
    <w:rsid w:val="002A18C8"/>
    <w:rsid w:val="002A3291"/>
    <w:rsid w:val="002A386D"/>
    <w:rsid w:val="002A3D7B"/>
    <w:rsid w:val="002A493D"/>
    <w:rsid w:val="002A5905"/>
    <w:rsid w:val="002A600F"/>
    <w:rsid w:val="002A61FB"/>
    <w:rsid w:val="002A6388"/>
    <w:rsid w:val="002A65E8"/>
    <w:rsid w:val="002B1142"/>
    <w:rsid w:val="002B59E1"/>
    <w:rsid w:val="002B66F7"/>
    <w:rsid w:val="002B7311"/>
    <w:rsid w:val="002C2427"/>
    <w:rsid w:val="002C2C7E"/>
    <w:rsid w:val="002C2CE8"/>
    <w:rsid w:val="002C2E27"/>
    <w:rsid w:val="002C5B8C"/>
    <w:rsid w:val="002C6570"/>
    <w:rsid w:val="002D1211"/>
    <w:rsid w:val="002D194D"/>
    <w:rsid w:val="002D25D4"/>
    <w:rsid w:val="002D418A"/>
    <w:rsid w:val="002D4C5B"/>
    <w:rsid w:val="002D6101"/>
    <w:rsid w:val="002D64DA"/>
    <w:rsid w:val="002D6787"/>
    <w:rsid w:val="002D686A"/>
    <w:rsid w:val="002D7061"/>
    <w:rsid w:val="002E0145"/>
    <w:rsid w:val="002E3D86"/>
    <w:rsid w:val="002F14DD"/>
    <w:rsid w:val="002F1FBF"/>
    <w:rsid w:val="002F20EF"/>
    <w:rsid w:val="002F2986"/>
    <w:rsid w:val="002F3965"/>
    <w:rsid w:val="002F4252"/>
    <w:rsid w:val="002F584F"/>
    <w:rsid w:val="002F59AF"/>
    <w:rsid w:val="002F60FB"/>
    <w:rsid w:val="002F7BFE"/>
    <w:rsid w:val="003018F1"/>
    <w:rsid w:val="00301A13"/>
    <w:rsid w:val="00301FAB"/>
    <w:rsid w:val="0030365F"/>
    <w:rsid w:val="00303D23"/>
    <w:rsid w:val="0030598F"/>
    <w:rsid w:val="00306C71"/>
    <w:rsid w:val="00307416"/>
    <w:rsid w:val="00313793"/>
    <w:rsid w:val="0031533A"/>
    <w:rsid w:val="00315EB3"/>
    <w:rsid w:val="003166AC"/>
    <w:rsid w:val="003179DC"/>
    <w:rsid w:val="00321155"/>
    <w:rsid w:val="00322010"/>
    <w:rsid w:val="0032208B"/>
    <w:rsid w:val="00322869"/>
    <w:rsid w:val="003242DF"/>
    <w:rsid w:val="003245DB"/>
    <w:rsid w:val="00324829"/>
    <w:rsid w:val="00327525"/>
    <w:rsid w:val="00327C83"/>
    <w:rsid w:val="0033108E"/>
    <w:rsid w:val="003319D3"/>
    <w:rsid w:val="00331E9D"/>
    <w:rsid w:val="00332465"/>
    <w:rsid w:val="00333570"/>
    <w:rsid w:val="003352F7"/>
    <w:rsid w:val="00335BDB"/>
    <w:rsid w:val="00336BC9"/>
    <w:rsid w:val="0034183B"/>
    <w:rsid w:val="0034305A"/>
    <w:rsid w:val="00343807"/>
    <w:rsid w:val="00343A6D"/>
    <w:rsid w:val="003469A6"/>
    <w:rsid w:val="00347319"/>
    <w:rsid w:val="00347440"/>
    <w:rsid w:val="00350DB6"/>
    <w:rsid w:val="00351070"/>
    <w:rsid w:val="0035276E"/>
    <w:rsid w:val="00353AE7"/>
    <w:rsid w:val="00353CBA"/>
    <w:rsid w:val="00356A4B"/>
    <w:rsid w:val="00361FCE"/>
    <w:rsid w:val="0036476D"/>
    <w:rsid w:val="0036676A"/>
    <w:rsid w:val="0037107D"/>
    <w:rsid w:val="00372077"/>
    <w:rsid w:val="00372519"/>
    <w:rsid w:val="0037255A"/>
    <w:rsid w:val="00375FC5"/>
    <w:rsid w:val="00377F1D"/>
    <w:rsid w:val="003820C6"/>
    <w:rsid w:val="00382D4E"/>
    <w:rsid w:val="00382E8B"/>
    <w:rsid w:val="00383868"/>
    <w:rsid w:val="00387572"/>
    <w:rsid w:val="00390D2F"/>
    <w:rsid w:val="003911D4"/>
    <w:rsid w:val="00392890"/>
    <w:rsid w:val="00392A31"/>
    <w:rsid w:val="00393333"/>
    <w:rsid w:val="00393DBE"/>
    <w:rsid w:val="003949A1"/>
    <w:rsid w:val="00395117"/>
    <w:rsid w:val="00395D0B"/>
    <w:rsid w:val="00396446"/>
    <w:rsid w:val="003A0A31"/>
    <w:rsid w:val="003A218A"/>
    <w:rsid w:val="003A751A"/>
    <w:rsid w:val="003A7F93"/>
    <w:rsid w:val="003B0BC2"/>
    <w:rsid w:val="003B263A"/>
    <w:rsid w:val="003B2DAD"/>
    <w:rsid w:val="003B31F3"/>
    <w:rsid w:val="003B400D"/>
    <w:rsid w:val="003B4F13"/>
    <w:rsid w:val="003B50B3"/>
    <w:rsid w:val="003B50CD"/>
    <w:rsid w:val="003B65DD"/>
    <w:rsid w:val="003B6EEF"/>
    <w:rsid w:val="003C01B8"/>
    <w:rsid w:val="003C6FDF"/>
    <w:rsid w:val="003C7CD8"/>
    <w:rsid w:val="003D07EC"/>
    <w:rsid w:val="003D21C4"/>
    <w:rsid w:val="003D2677"/>
    <w:rsid w:val="003D4028"/>
    <w:rsid w:val="003D5B2F"/>
    <w:rsid w:val="003D6990"/>
    <w:rsid w:val="003D7508"/>
    <w:rsid w:val="003D7650"/>
    <w:rsid w:val="003E0882"/>
    <w:rsid w:val="003E1748"/>
    <w:rsid w:val="003E1C6D"/>
    <w:rsid w:val="003E268D"/>
    <w:rsid w:val="003E3127"/>
    <w:rsid w:val="003E3682"/>
    <w:rsid w:val="003E5355"/>
    <w:rsid w:val="003E59E2"/>
    <w:rsid w:val="003E7447"/>
    <w:rsid w:val="003F0E60"/>
    <w:rsid w:val="003F25E1"/>
    <w:rsid w:val="003F2858"/>
    <w:rsid w:val="003F328A"/>
    <w:rsid w:val="003F3F73"/>
    <w:rsid w:val="003F44AC"/>
    <w:rsid w:val="003F6664"/>
    <w:rsid w:val="0040044C"/>
    <w:rsid w:val="004009ED"/>
    <w:rsid w:val="0040352F"/>
    <w:rsid w:val="00405DB4"/>
    <w:rsid w:val="00405E65"/>
    <w:rsid w:val="00405E85"/>
    <w:rsid w:val="004101EF"/>
    <w:rsid w:val="00410A89"/>
    <w:rsid w:val="00411E0D"/>
    <w:rsid w:val="00412A53"/>
    <w:rsid w:val="00413DAB"/>
    <w:rsid w:val="00415059"/>
    <w:rsid w:val="0041617B"/>
    <w:rsid w:val="00416309"/>
    <w:rsid w:val="00417C61"/>
    <w:rsid w:val="00417E9D"/>
    <w:rsid w:val="00420797"/>
    <w:rsid w:val="004231F2"/>
    <w:rsid w:val="0042578A"/>
    <w:rsid w:val="00425EC1"/>
    <w:rsid w:val="004300D3"/>
    <w:rsid w:val="0043061B"/>
    <w:rsid w:val="00431CD9"/>
    <w:rsid w:val="00433249"/>
    <w:rsid w:val="00433B3B"/>
    <w:rsid w:val="00434289"/>
    <w:rsid w:val="004351BC"/>
    <w:rsid w:val="00435CD0"/>
    <w:rsid w:val="00437BC0"/>
    <w:rsid w:val="00441232"/>
    <w:rsid w:val="00442BC9"/>
    <w:rsid w:val="00443855"/>
    <w:rsid w:val="00446A6C"/>
    <w:rsid w:val="00446E27"/>
    <w:rsid w:val="00446EC2"/>
    <w:rsid w:val="00447046"/>
    <w:rsid w:val="00451E0C"/>
    <w:rsid w:val="0045511D"/>
    <w:rsid w:val="004559A8"/>
    <w:rsid w:val="004560C5"/>
    <w:rsid w:val="0045704C"/>
    <w:rsid w:val="00460AA6"/>
    <w:rsid w:val="004614F0"/>
    <w:rsid w:val="004636F1"/>
    <w:rsid w:val="004637B9"/>
    <w:rsid w:val="00464E10"/>
    <w:rsid w:val="00466457"/>
    <w:rsid w:val="0046755B"/>
    <w:rsid w:val="00467E03"/>
    <w:rsid w:val="00470D36"/>
    <w:rsid w:val="004724F4"/>
    <w:rsid w:val="0047314E"/>
    <w:rsid w:val="00474FBE"/>
    <w:rsid w:val="004752AD"/>
    <w:rsid w:val="00475BCB"/>
    <w:rsid w:val="00475F3C"/>
    <w:rsid w:val="00477D9E"/>
    <w:rsid w:val="004808FE"/>
    <w:rsid w:val="00480F94"/>
    <w:rsid w:val="00482E26"/>
    <w:rsid w:val="0048458E"/>
    <w:rsid w:val="004857E2"/>
    <w:rsid w:val="0048749C"/>
    <w:rsid w:val="004877BE"/>
    <w:rsid w:val="00490C68"/>
    <w:rsid w:val="00491852"/>
    <w:rsid w:val="004918DF"/>
    <w:rsid w:val="004921D3"/>
    <w:rsid w:val="00492908"/>
    <w:rsid w:val="004934BC"/>
    <w:rsid w:val="00493BB2"/>
    <w:rsid w:val="004970F9"/>
    <w:rsid w:val="004A3F88"/>
    <w:rsid w:val="004A45C9"/>
    <w:rsid w:val="004A4AAB"/>
    <w:rsid w:val="004B11D9"/>
    <w:rsid w:val="004B3DE1"/>
    <w:rsid w:val="004B6BAF"/>
    <w:rsid w:val="004B7652"/>
    <w:rsid w:val="004B785F"/>
    <w:rsid w:val="004C18C3"/>
    <w:rsid w:val="004C21E3"/>
    <w:rsid w:val="004C2A89"/>
    <w:rsid w:val="004C539C"/>
    <w:rsid w:val="004C6132"/>
    <w:rsid w:val="004C64B4"/>
    <w:rsid w:val="004C664F"/>
    <w:rsid w:val="004C6DD5"/>
    <w:rsid w:val="004D01F8"/>
    <w:rsid w:val="004D222F"/>
    <w:rsid w:val="004D2683"/>
    <w:rsid w:val="004D39AA"/>
    <w:rsid w:val="004D5063"/>
    <w:rsid w:val="004D7CD3"/>
    <w:rsid w:val="004E01E4"/>
    <w:rsid w:val="004E0879"/>
    <w:rsid w:val="004E0918"/>
    <w:rsid w:val="004E1C06"/>
    <w:rsid w:val="004E21E9"/>
    <w:rsid w:val="004E2A44"/>
    <w:rsid w:val="004E2DDF"/>
    <w:rsid w:val="004E4060"/>
    <w:rsid w:val="004E50A9"/>
    <w:rsid w:val="004E5335"/>
    <w:rsid w:val="004E5D44"/>
    <w:rsid w:val="004E78FD"/>
    <w:rsid w:val="004F0B61"/>
    <w:rsid w:val="004F10E1"/>
    <w:rsid w:val="004F48A7"/>
    <w:rsid w:val="004F4C0D"/>
    <w:rsid w:val="004F4F07"/>
    <w:rsid w:val="004F63C6"/>
    <w:rsid w:val="00501DEA"/>
    <w:rsid w:val="00510BAA"/>
    <w:rsid w:val="00510FD8"/>
    <w:rsid w:val="00512F57"/>
    <w:rsid w:val="00512F76"/>
    <w:rsid w:val="005136E8"/>
    <w:rsid w:val="00513DB1"/>
    <w:rsid w:val="00513FCB"/>
    <w:rsid w:val="005143C0"/>
    <w:rsid w:val="0051454A"/>
    <w:rsid w:val="00515088"/>
    <w:rsid w:val="00517BF0"/>
    <w:rsid w:val="00517C47"/>
    <w:rsid w:val="005222E6"/>
    <w:rsid w:val="00524EB5"/>
    <w:rsid w:val="005301C3"/>
    <w:rsid w:val="00530208"/>
    <w:rsid w:val="005305BD"/>
    <w:rsid w:val="005316FB"/>
    <w:rsid w:val="00531738"/>
    <w:rsid w:val="0053222F"/>
    <w:rsid w:val="00532AD3"/>
    <w:rsid w:val="00534B7E"/>
    <w:rsid w:val="00535030"/>
    <w:rsid w:val="00537127"/>
    <w:rsid w:val="00541879"/>
    <w:rsid w:val="005423F5"/>
    <w:rsid w:val="0054286D"/>
    <w:rsid w:val="005431CC"/>
    <w:rsid w:val="00543A7B"/>
    <w:rsid w:val="00543E1A"/>
    <w:rsid w:val="0054632F"/>
    <w:rsid w:val="0054761A"/>
    <w:rsid w:val="00550113"/>
    <w:rsid w:val="005501BC"/>
    <w:rsid w:val="00550914"/>
    <w:rsid w:val="00551EA9"/>
    <w:rsid w:val="00552824"/>
    <w:rsid w:val="00552AC6"/>
    <w:rsid w:val="00553770"/>
    <w:rsid w:val="00553D01"/>
    <w:rsid w:val="00554F4E"/>
    <w:rsid w:val="00554FEF"/>
    <w:rsid w:val="00555B17"/>
    <w:rsid w:val="00557315"/>
    <w:rsid w:val="0055792C"/>
    <w:rsid w:val="00560266"/>
    <w:rsid w:val="00564438"/>
    <w:rsid w:val="00571408"/>
    <w:rsid w:val="00572E24"/>
    <w:rsid w:val="00574B1D"/>
    <w:rsid w:val="0057503B"/>
    <w:rsid w:val="00575912"/>
    <w:rsid w:val="005759E0"/>
    <w:rsid w:val="00580E1D"/>
    <w:rsid w:val="00581E3E"/>
    <w:rsid w:val="00583504"/>
    <w:rsid w:val="005840C8"/>
    <w:rsid w:val="00584B6B"/>
    <w:rsid w:val="00586ED4"/>
    <w:rsid w:val="00591BAD"/>
    <w:rsid w:val="00592CB1"/>
    <w:rsid w:val="00593A19"/>
    <w:rsid w:val="00593B10"/>
    <w:rsid w:val="005941FF"/>
    <w:rsid w:val="00594BE1"/>
    <w:rsid w:val="00596BE9"/>
    <w:rsid w:val="005A1921"/>
    <w:rsid w:val="005A1969"/>
    <w:rsid w:val="005A20C4"/>
    <w:rsid w:val="005A571C"/>
    <w:rsid w:val="005A57A3"/>
    <w:rsid w:val="005A58A6"/>
    <w:rsid w:val="005A7CE9"/>
    <w:rsid w:val="005B068E"/>
    <w:rsid w:val="005B101B"/>
    <w:rsid w:val="005B3DDC"/>
    <w:rsid w:val="005B5551"/>
    <w:rsid w:val="005B5B41"/>
    <w:rsid w:val="005B6320"/>
    <w:rsid w:val="005B7C87"/>
    <w:rsid w:val="005C0595"/>
    <w:rsid w:val="005C13E1"/>
    <w:rsid w:val="005C27EF"/>
    <w:rsid w:val="005C2B0B"/>
    <w:rsid w:val="005C42D7"/>
    <w:rsid w:val="005C4A4A"/>
    <w:rsid w:val="005C5747"/>
    <w:rsid w:val="005C6340"/>
    <w:rsid w:val="005C6E0C"/>
    <w:rsid w:val="005C73A6"/>
    <w:rsid w:val="005C7A71"/>
    <w:rsid w:val="005C7C4A"/>
    <w:rsid w:val="005D02DE"/>
    <w:rsid w:val="005D0E50"/>
    <w:rsid w:val="005D10ED"/>
    <w:rsid w:val="005D2868"/>
    <w:rsid w:val="005D334A"/>
    <w:rsid w:val="005D3412"/>
    <w:rsid w:val="005D3715"/>
    <w:rsid w:val="005D3900"/>
    <w:rsid w:val="005D4840"/>
    <w:rsid w:val="005D6061"/>
    <w:rsid w:val="005D7148"/>
    <w:rsid w:val="005D77B7"/>
    <w:rsid w:val="005E15BA"/>
    <w:rsid w:val="005E2E63"/>
    <w:rsid w:val="005E3FF3"/>
    <w:rsid w:val="005E5765"/>
    <w:rsid w:val="005E5867"/>
    <w:rsid w:val="005E74A8"/>
    <w:rsid w:val="005F16EB"/>
    <w:rsid w:val="005F1A7A"/>
    <w:rsid w:val="005F1FE6"/>
    <w:rsid w:val="005F2085"/>
    <w:rsid w:val="005F37A0"/>
    <w:rsid w:val="005F3DA3"/>
    <w:rsid w:val="005F63F0"/>
    <w:rsid w:val="005F7930"/>
    <w:rsid w:val="005F7A3E"/>
    <w:rsid w:val="0060007F"/>
    <w:rsid w:val="00600E26"/>
    <w:rsid w:val="00601077"/>
    <w:rsid w:val="00604175"/>
    <w:rsid w:val="006045DB"/>
    <w:rsid w:val="00604C76"/>
    <w:rsid w:val="00604FF8"/>
    <w:rsid w:val="006075C8"/>
    <w:rsid w:val="0061086B"/>
    <w:rsid w:val="006112DD"/>
    <w:rsid w:val="006133F3"/>
    <w:rsid w:val="00613C59"/>
    <w:rsid w:val="0061537A"/>
    <w:rsid w:val="00615B6B"/>
    <w:rsid w:val="00616D3C"/>
    <w:rsid w:val="006203F3"/>
    <w:rsid w:val="00620CEA"/>
    <w:rsid w:val="00620E47"/>
    <w:rsid w:val="00621202"/>
    <w:rsid w:val="00621210"/>
    <w:rsid w:val="00621319"/>
    <w:rsid w:val="00622703"/>
    <w:rsid w:val="00625BC9"/>
    <w:rsid w:val="0062618A"/>
    <w:rsid w:val="00630F04"/>
    <w:rsid w:val="00633250"/>
    <w:rsid w:val="00633BF5"/>
    <w:rsid w:val="00634071"/>
    <w:rsid w:val="00634394"/>
    <w:rsid w:val="00636C9C"/>
    <w:rsid w:val="00636EFD"/>
    <w:rsid w:val="00637C36"/>
    <w:rsid w:val="00637D69"/>
    <w:rsid w:val="00640186"/>
    <w:rsid w:val="0064163F"/>
    <w:rsid w:val="006424EA"/>
    <w:rsid w:val="00644AF0"/>
    <w:rsid w:val="006452F6"/>
    <w:rsid w:val="006515F2"/>
    <w:rsid w:val="00653413"/>
    <w:rsid w:val="006539D7"/>
    <w:rsid w:val="00655799"/>
    <w:rsid w:val="0065752F"/>
    <w:rsid w:val="00657621"/>
    <w:rsid w:val="0065794A"/>
    <w:rsid w:val="006601A7"/>
    <w:rsid w:val="00660E90"/>
    <w:rsid w:val="00661841"/>
    <w:rsid w:val="00661EF8"/>
    <w:rsid w:val="006621A1"/>
    <w:rsid w:val="00662C15"/>
    <w:rsid w:val="00662C5E"/>
    <w:rsid w:val="00662DD9"/>
    <w:rsid w:val="00663002"/>
    <w:rsid w:val="00663B4E"/>
    <w:rsid w:val="006640D7"/>
    <w:rsid w:val="006643B5"/>
    <w:rsid w:val="00665783"/>
    <w:rsid w:val="006726DF"/>
    <w:rsid w:val="00673832"/>
    <w:rsid w:val="00674CEE"/>
    <w:rsid w:val="006760DF"/>
    <w:rsid w:val="006804AA"/>
    <w:rsid w:val="006807AF"/>
    <w:rsid w:val="00682B19"/>
    <w:rsid w:val="00682C81"/>
    <w:rsid w:val="006845BF"/>
    <w:rsid w:val="00685A0A"/>
    <w:rsid w:val="006866D0"/>
    <w:rsid w:val="00686B5C"/>
    <w:rsid w:val="00690E68"/>
    <w:rsid w:val="00691273"/>
    <w:rsid w:val="006913E4"/>
    <w:rsid w:val="00694FF0"/>
    <w:rsid w:val="006958B6"/>
    <w:rsid w:val="00697491"/>
    <w:rsid w:val="00697CD5"/>
    <w:rsid w:val="006A0339"/>
    <w:rsid w:val="006A1F99"/>
    <w:rsid w:val="006A3D3A"/>
    <w:rsid w:val="006A492D"/>
    <w:rsid w:val="006A4A90"/>
    <w:rsid w:val="006A4FEF"/>
    <w:rsid w:val="006A72A6"/>
    <w:rsid w:val="006B1B73"/>
    <w:rsid w:val="006B2613"/>
    <w:rsid w:val="006C0884"/>
    <w:rsid w:val="006C13FA"/>
    <w:rsid w:val="006C1881"/>
    <w:rsid w:val="006C2563"/>
    <w:rsid w:val="006C2829"/>
    <w:rsid w:val="006C2A24"/>
    <w:rsid w:val="006C3F12"/>
    <w:rsid w:val="006C48B9"/>
    <w:rsid w:val="006C6AB3"/>
    <w:rsid w:val="006C72C0"/>
    <w:rsid w:val="006D05C3"/>
    <w:rsid w:val="006D3073"/>
    <w:rsid w:val="006D3857"/>
    <w:rsid w:val="006D3C1D"/>
    <w:rsid w:val="006D4035"/>
    <w:rsid w:val="006D7D05"/>
    <w:rsid w:val="006E05E9"/>
    <w:rsid w:val="006E21DB"/>
    <w:rsid w:val="006E277B"/>
    <w:rsid w:val="006E29EB"/>
    <w:rsid w:val="006E389D"/>
    <w:rsid w:val="006E455A"/>
    <w:rsid w:val="006E6909"/>
    <w:rsid w:val="006E690F"/>
    <w:rsid w:val="006E6A23"/>
    <w:rsid w:val="006F03C9"/>
    <w:rsid w:val="006F0895"/>
    <w:rsid w:val="006F171A"/>
    <w:rsid w:val="006F1C09"/>
    <w:rsid w:val="006F5FC7"/>
    <w:rsid w:val="006F6150"/>
    <w:rsid w:val="006F7907"/>
    <w:rsid w:val="007019C0"/>
    <w:rsid w:val="00701A97"/>
    <w:rsid w:val="00701EF2"/>
    <w:rsid w:val="00704EBB"/>
    <w:rsid w:val="007053DE"/>
    <w:rsid w:val="00706BD5"/>
    <w:rsid w:val="00707C55"/>
    <w:rsid w:val="007110B2"/>
    <w:rsid w:val="007159B7"/>
    <w:rsid w:val="0071718C"/>
    <w:rsid w:val="00717B9A"/>
    <w:rsid w:val="00720BE3"/>
    <w:rsid w:val="00721256"/>
    <w:rsid w:val="00722D4A"/>
    <w:rsid w:val="007255F3"/>
    <w:rsid w:val="00727D61"/>
    <w:rsid w:val="0073012B"/>
    <w:rsid w:val="00733560"/>
    <w:rsid w:val="007348DF"/>
    <w:rsid w:val="0073784D"/>
    <w:rsid w:val="007401EC"/>
    <w:rsid w:val="00742096"/>
    <w:rsid w:val="00742DA3"/>
    <w:rsid w:val="007433C0"/>
    <w:rsid w:val="0074383F"/>
    <w:rsid w:val="00744D4C"/>
    <w:rsid w:val="007456C7"/>
    <w:rsid w:val="00745DB8"/>
    <w:rsid w:val="007500B1"/>
    <w:rsid w:val="0075023C"/>
    <w:rsid w:val="0075031E"/>
    <w:rsid w:val="00750793"/>
    <w:rsid w:val="00751056"/>
    <w:rsid w:val="00751071"/>
    <w:rsid w:val="00751A42"/>
    <w:rsid w:val="00751A6C"/>
    <w:rsid w:val="0075213E"/>
    <w:rsid w:val="00752F03"/>
    <w:rsid w:val="007563E1"/>
    <w:rsid w:val="007566F4"/>
    <w:rsid w:val="0075773C"/>
    <w:rsid w:val="00760899"/>
    <w:rsid w:val="00760B56"/>
    <w:rsid w:val="00761149"/>
    <w:rsid w:val="0076401E"/>
    <w:rsid w:val="0076419E"/>
    <w:rsid w:val="0076491C"/>
    <w:rsid w:val="00765753"/>
    <w:rsid w:val="007660F4"/>
    <w:rsid w:val="00766302"/>
    <w:rsid w:val="0076723D"/>
    <w:rsid w:val="00770999"/>
    <w:rsid w:val="00773456"/>
    <w:rsid w:val="00775E88"/>
    <w:rsid w:val="007763E6"/>
    <w:rsid w:val="00776FF8"/>
    <w:rsid w:val="00777DF6"/>
    <w:rsid w:val="00780AA0"/>
    <w:rsid w:val="00783413"/>
    <w:rsid w:val="007861B1"/>
    <w:rsid w:val="00787132"/>
    <w:rsid w:val="00791251"/>
    <w:rsid w:val="007914BE"/>
    <w:rsid w:val="0079212A"/>
    <w:rsid w:val="00792171"/>
    <w:rsid w:val="00796014"/>
    <w:rsid w:val="00796960"/>
    <w:rsid w:val="007A0CF5"/>
    <w:rsid w:val="007A30EC"/>
    <w:rsid w:val="007A4881"/>
    <w:rsid w:val="007A4B6A"/>
    <w:rsid w:val="007A5A86"/>
    <w:rsid w:val="007A6D27"/>
    <w:rsid w:val="007B0A18"/>
    <w:rsid w:val="007B2C1F"/>
    <w:rsid w:val="007B4D3B"/>
    <w:rsid w:val="007B5056"/>
    <w:rsid w:val="007B730E"/>
    <w:rsid w:val="007C44D6"/>
    <w:rsid w:val="007C5245"/>
    <w:rsid w:val="007C657A"/>
    <w:rsid w:val="007C6963"/>
    <w:rsid w:val="007C706A"/>
    <w:rsid w:val="007D0FA2"/>
    <w:rsid w:val="007D1607"/>
    <w:rsid w:val="007D1CC3"/>
    <w:rsid w:val="007D55C1"/>
    <w:rsid w:val="007E0232"/>
    <w:rsid w:val="007E04FB"/>
    <w:rsid w:val="007E127C"/>
    <w:rsid w:val="007E5B37"/>
    <w:rsid w:val="007E6540"/>
    <w:rsid w:val="007E7137"/>
    <w:rsid w:val="007F0E94"/>
    <w:rsid w:val="007F214F"/>
    <w:rsid w:val="007F2A21"/>
    <w:rsid w:val="007F5C91"/>
    <w:rsid w:val="007F5D29"/>
    <w:rsid w:val="007F69A3"/>
    <w:rsid w:val="0080010F"/>
    <w:rsid w:val="008015C4"/>
    <w:rsid w:val="00801A81"/>
    <w:rsid w:val="008031D4"/>
    <w:rsid w:val="0080344A"/>
    <w:rsid w:val="008035F8"/>
    <w:rsid w:val="008043BC"/>
    <w:rsid w:val="00805061"/>
    <w:rsid w:val="00807723"/>
    <w:rsid w:val="00807E7C"/>
    <w:rsid w:val="0081165A"/>
    <w:rsid w:val="008130CE"/>
    <w:rsid w:val="00813777"/>
    <w:rsid w:val="008161B7"/>
    <w:rsid w:val="00817A34"/>
    <w:rsid w:val="0082312B"/>
    <w:rsid w:val="00827369"/>
    <w:rsid w:val="008352DE"/>
    <w:rsid w:val="0083635C"/>
    <w:rsid w:val="00837988"/>
    <w:rsid w:val="0084100F"/>
    <w:rsid w:val="00841927"/>
    <w:rsid w:val="00842785"/>
    <w:rsid w:val="00843A4A"/>
    <w:rsid w:val="00847350"/>
    <w:rsid w:val="00847440"/>
    <w:rsid w:val="00850BAA"/>
    <w:rsid w:val="00854BD6"/>
    <w:rsid w:val="00855282"/>
    <w:rsid w:val="008562D9"/>
    <w:rsid w:val="00857EDE"/>
    <w:rsid w:val="00861E47"/>
    <w:rsid w:val="00862537"/>
    <w:rsid w:val="00864FE7"/>
    <w:rsid w:val="008658FA"/>
    <w:rsid w:val="00865B58"/>
    <w:rsid w:val="0087063E"/>
    <w:rsid w:val="00870BD8"/>
    <w:rsid w:val="00871E69"/>
    <w:rsid w:val="00876D35"/>
    <w:rsid w:val="00877461"/>
    <w:rsid w:val="0088086E"/>
    <w:rsid w:val="008828DE"/>
    <w:rsid w:val="00883428"/>
    <w:rsid w:val="008856BA"/>
    <w:rsid w:val="00885A6F"/>
    <w:rsid w:val="00886525"/>
    <w:rsid w:val="00886EF0"/>
    <w:rsid w:val="008902D3"/>
    <w:rsid w:val="008905F1"/>
    <w:rsid w:val="00890966"/>
    <w:rsid w:val="0089474A"/>
    <w:rsid w:val="00895379"/>
    <w:rsid w:val="008A1A76"/>
    <w:rsid w:val="008A1C9F"/>
    <w:rsid w:val="008A42D3"/>
    <w:rsid w:val="008A48EA"/>
    <w:rsid w:val="008A50D9"/>
    <w:rsid w:val="008A5128"/>
    <w:rsid w:val="008A5C08"/>
    <w:rsid w:val="008A640D"/>
    <w:rsid w:val="008A6CDD"/>
    <w:rsid w:val="008A740D"/>
    <w:rsid w:val="008A7E1F"/>
    <w:rsid w:val="008B19C7"/>
    <w:rsid w:val="008B1D8C"/>
    <w:rsid w:val="008B2AF5"/>
    <w:rsid w:val="008B2C14"/>
    <w:rsid w:val="008B33A7"/>
    <w:rsid w:val="008B3944"/>
    <w:rsid w:val="008B4E99"/>
    <w:rsid w:val="008B7E90"/>
    <w:rsid w:val="008C187A"/>
    <w:rsid w:val="008C1B5E"/>
    <w:rsid w:val="008C31FF"/>
    <w:rsid w:val="008C5E22"/>
    <w:rsid w:val="008C76DD"/>
    <w:rsid w:val="008D14C1"/>
    <w:rsid w:val="008D1D74"/>
    <w:rsid w:val="008D2AE5"/>
    <w:rsid w:val="008D2F4C"/>
    <w:rsid w:val="008D477C"/>
    <w:rsid w:val="008D4A54"/>
    <w:rsid w:val="008D5555"/>
    <w:rsid w:val="008D6093"/>
    <w:rsid w:val="008D63AB"/>
    <w:rsid w:val="008E0463"/>
    <w:rsid w:val="008E114C"/>
    <w:rsid w:val="008E12B6"/>
    <w:rsid w:val="008E25EB"/>
    <w:rsid w:val="008E36BB"/>
    <w:rsid w:val="008E5CD4"/>
    <w:rsid w:val="008E5E9F"/>
    <w:rsid w:val="008E70DC"/>
    <w:rsid w:val="008F041C"/>
    <w:rsid w:val="008F2061"/>
    <w:rsid w:val="008F25C6"/>
    <w:rsid w:val="008F2D01"/>
    <w:rsid w:val="008F47BB"/>
    <w:rsid w:val="008F4F61"/>
    <w:rsid w:val="008F56E8"/>
    <w:rsid w:val="008F6454"/>
    <w:rsid w:val="008F67E5"/>
    <w:rsid w:val="008F6BC4"/>
    <w:rsid w:val="00901A9B"/>
    <w:rsid w:val="00902923"/>
    <w:rsid w:val="00905EA3"/>
    <w:rsid w:val="009063F8"/>
    <w:rsid w:val="00906AE8"/>
    <w:rsid w:val="009106BF"/>
    <w:rsid w:val="00913D26"/>
    <w:rsid w:val="00927566"/>
    <w:rsid w:val="0093023D"/>
    <w:rsid w:val="009302A1"/>
    <w:rsid w:val="009312A7"/>
    <w:rsid w:val="00931824"/>
    <w:rsid w:val="00932095"/>
    <w:rsid w:val="009326A1"/>
    <w:rsid w:val="00933ED2"/>
    <w:rsid w:val="00933FAB"/>
    <w:rsid w:val="0093408A"/>
    <w:rsid w:val="009344FB"/>
    <w:rsid w:val="00934F15"/>
    <w:rsid w:val="009355F6"/>
    <w:rsid w:val="00936AFC"/>
    <w:rsid w:val="00936FEB"/>
    <w:rsid w:val="00937825"/>
    <w:rsid w:val="009379BF"/>
    <w:rsid w:val="009411CE"/>
    <w:rsid w:val="00941B38"/>
    <w:rsid w:val="00941FA0"/>
    <w:rsid w:val="00942F5A"/>
    <w:rsid w:val="009439FB"/>
    <w:rsid w:val="00943D23"/>
    <w:rsid w:val="00943FD3"/>
    <w:rsid w:val="0094641F"/>
    <w:rsid w:val="0094688F"/>
    <w:rsid w:val="00947D7B"/>
    <w:rsid w:val="00950067"/>
    <w:rsid w:val="00951ECE"/>
    <w:rsid w:val="00952D45"/>
    <w:rsid w:val="009538E3"/>
    <w:rsid w:val="009543C1"/>
    <w:rsid w:val="009565D1"/>
    <w:rsid w:val="009566D0"/>
    <w:rsid w:val="00956B5C"/>
    <w:rsid w:val="00960481"/>
    <w:rsid w:val="00960BDF"/>
    <w:rsid w:val="009634BD"/>
    <w:rsid w:val="00964B13"/>
    <w:rsid w:val="00964FB4"/>
    <w:rsid w:val="00965405"/>
    <w:rsid w:val="0096703F"/>
    <w:rsid w:val="0096704C"/>
    <w:rsid w:val="00970481"/>
    <w:rsid w:val="00970D18"/>
    <w:rsid w:val="009711EA"/>
    <w:rsid w:val="009726C1"/>
    <w:rsid w:val="009728D5"/>
    <w:rsid w:val="00973980"/>
    <w:rsid w:val="009753E1"/>
    <w:rsid w:val="009757C8"/>
    <w:rsid w:val="00980F07"/>
    <w:rsid w:val="00980F58"/>
    <w:rsid w:val="009834F7"/>
    <w:rsid w:val="00985527"/>
    <w:rsid w:val="00985D4B"/>
    <w:rsid w:val="0098661F"/>
    <w:rsid w:val="00990D1E"/>
    <w:rsid w:val="00991CA5"/>
    <w:rsid w:val="009960EB"/>
    <w:rsid w:val="009970C4"/>
    <w:rsid w:val="00997378"/>
    <w:rsid w:val="00997648"/>
    <w:rsid w:val="009A14F0"/>
    <w:rsid w:val="009A2092"/>
    <w:rsid w:val="009A21D9"/>
    <w:rsid w:val="009A5589"/>
    <w:rsid w:val="009A5752"/>
    <w:rsid w:val="009A6E21"/>
    <w:rsid w:val="009B03EC"/>
    <w:rsid w:val="009B4245"/>
    <w:rsid w:val="009B5261"/>
    <w:rsid w:val="009B5454"/>
    <w:rsid w:val="009B5551"/>
    <w:rsid w:val="009B60E1"/>
    <w:rsid w:val="009B7CDC"/>
    <w:rsid w:val="009C0656"/>
    <w:rsid w:val="009C0B89"/>
    <w:rsid w:val="009C40D9"/>
    <w:rsid w:val="009C446C"/>
    <w:rsid w:val="009C54E4"/>
    <w:rsid w:val="009C629B"/>
    <w:rsid w:val="009C74BE"/>
    <w:rsid w:val="009D1239"/>
    <w:rsid w:val="009D135C"/>
    <w:rsid w:val="009D18F5"/>
    <w:rsid w:val="009D2169"/>
    <w:rsid w:val="009D2480"/>
    <w:rsid w:val="009D3DA4"/>
    <w:rsid w:val="009D5107"/>
    <w:rsid w:val="009D538E"/>
    <w:rsid w:val="009E011B"/>
    <w:rsid w:val="009E4FDD"/>
    <w:rsid w:val="009E634E"/>
    <w:rsid w:val="009E6365"/>
    <w:rsid w:val="009F0B45"/>
    <w:rsid w:val="009F1266"/>
    <w:rsid w:val="009F233B"/>
    <w:rsid w:val="009F2CB3"/>
    <w:rsid w:val="009F2CE3"/>
    <w:rsid w:val="009F356C"/>
    <w:rsid w:val="009F3EC4"/>
    <w:rsid w:val="009F4206"/>
    <w:rsid w:val="009F4681"/>
    <w:rsid w:val="009F4D78"/>
    <w:rsid w:val="009F5176"/>
    <w:rsid w:val="009F5CB2"/>
    <w:rsid w:val="009F5CB8"/>
    <w:rsid w:val="009F674F"/>
    <w:rsid w:val="009F7E50"/>
    <w:rsid w:val="00A00EEE"/>
    <w:rsid w:val="00A02723"/>
    <w:rsid w:val="00A03131"/>
    <w:rsid w:val="00A03848"/>
    <w:rsid w:val="00A06896"/>
    <w:rsid w:val="00A07653"/>
    <w:rsid w:val="00A076B7"/>
    <w:rsid w:val="00A101EA"/>
    <w:rsid w:val="00A12384"/>
    <w:rsid w:val="00A123D9"/>
    <w:rsid w:val="00A15DB1"/>
    <w:rsid w:val="00A17BD3"/>
    <w:rsid w:val="00A216C6"/>
    <w:rsid w:val="00A22FF1"/>
    <w:rsid w:val="00A26974"/>
    <w:rsid w:val="00A2798D"/>
    <w:rsid w:val="00A317A0"/>
    <w:rsid w:val="00A318DA"/>
    <w:rsid w:val="00A3286E"/>
    <w:rsid w:val="00A3394B"/>
    <w:rsid w:val="00A34102"/>
    <w:rsid w:val="00A416E8"/>
    <w:rsid w:val="00A424B0"/>
    <w:rsid w:val="00A424C9"/>
    <w:rsid w:val="00A450F5"/>
    <w:rsid w:val="00A47BC5"/>
    <w:rsid w:val="00A511CE"/>
    <w:rsid w:val="00A51288"/>
    <w:rsid w:val="00A517BD"/>
    <w:rsid w:val="00A51925"/>
    <w:rsid w:val="00A53E7A"/>
    <w:rsid w:val="00A545F2"/>
    <w:rsid w:val="00A54953"/>
    <w:rsid w:val="00A55097"/>
    <w:rsid w:val="00A551DA"/>
    <w:rsid w:val="00A5575F"/>
    <w:rsid w:val="00A56373"/>
    <w:rsid w:val="00A57957"/>
    <w:rsid w:val="00A6091C"/>
    <w:rsid w:val="00A609DB"/>
    <w:rsid w:val="00A60BD2"/>
    <w:rsid w:val="00A618D1"/>
    <w:rsid w:val="00A6391F"/>
    <w:rsid w:val="00A6585D"/>
    <w:rsid w:val="00A6686F"/>
    <w:rsid w:val="00A676E0"/>
    <w:rsid w:val="00A67E34"/>
    <w:rsid w:val="00A7226A"/>
    <w:rsid w:val="00A723F5"/>
    <w:rsid w:val="00A72AF1"/>
    <w:rsid w:val="00A72C9F"/>
    <w:rsid w:val="00A73B00"/>
    <w:rsid w:val="00A7770C"/>
    <w:rsid w:val="00A82B99"/>
    <w:rsid w:val="00A8379E"/>
    <w:rsid w:val="00A876A3"/>
    <w:rsid w:val="00A877BE"/>
    <w:rsid w:val="00A918B5"/>
    <w:rsid w:val="00A9444D"/>
    <w:rsid w:val="00A94844"/>
    <w:rsid w:val="00A95476"/>
    <w:rsid w:val="00A95989"/>
    <w:rsid w:val="00AA2135"/>
    <w:rsid w:val="00AA3C64"/>
    <w:rsid w:val="00AA3CD4"/>
    <w:rsid w:val="00AA3CEA"/>
    <w:rsid w:val="00AA4C77"/>
    <w:rsid w:val="00AA6F37"/>
    <w:rsid w:val="00AA7EA6"/>
    <w:rsid w:val="00AB04AB"/>
    <w:rsid w:val="00AB0D4F"/>
    <w:rsid w:val="00AB0D58"/>
    <w:rsid w:val="00AB2418"/>
    <w:rsid w:val="00AB2876"/>
    <w:rsid w:val="00AB2A6F"/>
    <w:rsid w:val="00AB3FA1"/>
    <w:rsid w:val="00AB582A"/>
    <w:rsid w:val="00AB73E2"/>
    <w:rsid w:val="00AB7898"/>
    <w:rsid w:val="00AC4AB3"/>
    <w:rsid w:val="00AC54D4"/>
    <w:rsid w:val="00AC68A6"/>
    <w:rsid w:val="00AD03EB"/>
    <w:rsid w:val="00AD0428"/>
    <w:rsid w:val="00AD1635"/>
    <w:rsid w:val="00AD186D"/>
    <w:rsid w:val="00AD1AC9"/>
    <w:rsid w:val="00AD266E"/>
    <w:rsid w:val="00AD33BA"/>
    <w:rsid w:val="00AD41A5"/>
    <w:rsid w:val="00AD557A"/>
    <w:rsid w:val="00AD5DAB"/>
    <w:rsid w:val="00AD7539"/>
    <w:rsid w:val="00AD7C4C"/>
    <w:rsid w:val="00AE1A00"/>
    <w:rsid w:val="00AE45E7"/>
    <w:rsid w:val="00AF01B9"/>
    <w:rsid w:val="00AF08B7"/>
    <w:rsid w:val="00AF08F6"/>
    <w:rsid w:val="00AF1374"/>
    <w:rsid w:val="00AF280C"/>
    <w:rsid w:val="00AF3882"/>
    <w:rsid w:val="00AF6222"/>
    <w:rsid w:val="00B026DE"/>
    <w:rsid w:val="00B030B9"/>
    <w:rsid w:val="00B065FD"/>
    <w:rsid w:val="00B06934"/>
    <w:rsid w:val="00B079A0"/>
    <w:rsid w:val="00B10893"/>
    <w:rsid w:val="00B109A8"/>
    <w:rsid w:val="00B10A5D"/>
    <w:rsid w:val="00B10E3D"/>
    <w:rsid w:val="00B113F3"/>
    <w:rsid w:val="00B1231B"/>
    <w:rsid w:val="00B14E3E"/>
    <w:rsid w:val="00B16522"/>
    <w:rsid w:val="00B16B20"/>
    <w:rsid w:val="00B17465"/>
    <w:rsid w:val="00B179F7"/>
    <w:rsid w:val="00B20BDD"/>
    <w:rsid w:val="00B21794"/>
    <w:rsid w:val="00B226F0"/>
    <w:rsid w:val="00B26E78"/>
    <w:rsid w:val="00B27431"/>
    <w:rsid w:val="00B27672"/>
    <w:rsid w:val="00B27C3D"/>
    <w:rsid w:val="00B307BC"/>
    <w:rsid w:val="00B33D88"/>
    <w:rsid w:val="00B3458B"/>
    <w:rsid w:val="00B37E44"/>
    <w:rsid w:val="00B40A41"/>
    <w:rsid w:val="00B40A84"/>
    <w:rsid w:val="00B41917"/>
    <w:rsid w:val="00B43BA3"/>
    <w:rsid w:val="00B43BEC"/>
    <w:rsid w:val="00B4644C"/>
    <w:rsid w:val="00B46788"/>
    <w:rsid w:val="00B46AA2"/>
    <w:rsid w:val="00B47A67"/>
    <w:rsid w:val="00B515BB"/>
    <w:rsid w:val="00B53D84"/>
    <w:rsid w:val="00B567C3"/>
    <w:rsid w:val="00B571E5"/>
    <w:rsid w:val="00B61BED"/>
    <w:rsid w:val="00B62F3A"/>
    <w:rsid w:val="00B636AE"/>
    <w:rsid w:val="00B63B25"/>
    <w:rsid w:val="00B66719"/>
    <w:rsid w:val="00B66897"/>
    <w:rsid w:val="00B70AA8"/>
    <w:rsid w:val="00B72794"/>
    <w:rsid w:val="00B72DBB"/>
    <w:rsid w:val="00B73C76"/>
    <w:rsid w:val="00B74B3F"/>
    <w:rsid w:val="00B75753"/>
    <w:rsid w:val="00B7745A"/>
    <w:rsid w:val="00B77D3C"/>
    <w:rsid w:val="00B77D65"/>
    <w:rsid w:val="00B8229C"/>
    <w:rsid w:val="00B82BCF"/>
    <w:rsid w:val="00B83338"/>
    <w:rsid w:val="00B8398C"/>
    <w:rsid w:val="00B85E64"/>
    <w:rsid w:val="00B86CF7"/>
    <w:rsid w:val="00B90507"/>
    <w:rsid w:val="00B91705"/>
    <w:rsid w:val="00B91BC1"/>
    <w:rsid w:val="00B91BCA"/>
    <w:rsid w:val="00B91DC3"/>
    <w:rsid w:val="00B926D0"/>
    <w:rsid w:val="00B93562"/>
    <w:rsid w:val="00B935D3"/>
    <w:rsid w:val="00B97A27"/>
    <w:rsid w:val="00BA009B"/>
    <w:rsid w:val="00BA167C"/>
    <w:rsid w:val="00BA1AAE"/>
    <w:rsid w:val="00BA4AE3"/>
    <w:rsid w:val="00BA4C09"/>
    <w:rsid w:val="00BA4FF7"/>
    <w:rsid w:val="00BA643B"/>
    <w:rsid w:val="00BA6A4C"/>
    <w:rsid w:val="00BB114A"/>
    <w:rsid w:val="00BB1578"/>
    <w:rsid w:val="00BB1949"/>
    <w:rsid w:val="00BB1950"/>
    <w:rsid w:val="00BB236A"/>
    <w:rsid w:val="00BB23A1"/>
    <w:rsid w:val="00BB2BB1"/>
    <w:rsid w:val="00BB79C0"/>
    <w:rsid w:val="00BC3DB7"/>
    <w:rsid w:val="00BC437E"/>
    <w:rsid w:val="00BC43A2"/>
    <w:rsid w:val="00BC4E56"/>
    <w:rsid w:val="00BC61BD"/>
    <w:rsid w:val="00BC6356"/>
    <w:rsid w:val="00BC7C72"/>
    <w:rsid w:val="00BD00F5"/>
    <w:rsid w:val="00BD30E0"/>
    <w:rsid w:val="00BD4122"/>
    <w:rsid w:val="00BD4424"/>
    <w:rsid w:val="00BD4585"/>
    <w:rsid w:val="00BD6097"/>
    <w:rsid w:val="00BE039D"/>
    <w:rsid w:val="00BE13E4"/>
    <w:rsid w:val="00BE3C94"/>
    <w:rsid w:val="00BE4198"/>
    <w:rsid w:val="00BE7C60"/>
    <w:rsid w:val="00BE7EDD"/>
    <w:rsid w:val="00BF37A1"/>
    <w:rsid w:val="00BF433E"/>
    <w:rsid w:val="00BF47D7"/>
    <w:rsid w:val="00BF6221"/>
    <w:rsid w:val="00BF65BC"/>
    <w:rsid w:val="00C0032B"/>
    <w:rsid w:val="00C018EE"/>
    <w:rsid w:val="00C01976"/>
    <w:rsid w:val="00C01A24"/>
    <w:rsid w:val="00C0258A"/>
    <w:rsid w:val="00C03053"/>
    <w:rsid w:val="00C03988"/>
    <w:rsid w:val="00C03AE1"/>
    <w:rsid w:val="00C0405D"/>
    <w:rsid w:val="00C060CC"/>
    <w:rsid w:val="00C073CB"/>
    <w:rsid w:val="00C105DB"/>
    <w:rsid w:val="00C11CE4"/>
    <w:rsid w:val="00C12089"/>
    <w:rsid w:val="00C13352"/>
    <w:rsid w:val="00C1474C"/>
    <w:rsid w:val="00C16921"/>
    <w:rsid w:val="00C16AE0"/>
    <w:rsid w:val="00C20C98"/>
    <w:rsid w:val="00C21D3E"/>
    <w:rsid w:val="00C24113"/>
    <w:rsid w:val="00C25B73"/>
    <w:rsid w:val="00C25B9B"/>
    <w:rsid w:val="00C25DA1"/>
    <w:rsid w:val="00C26250"/>
    <w:rsid w:val="00C27155"/>
    <w:rsid w:val="00C3161C"/>
    <w:rsid w:val="00C3194D"/>
    <w:rsid w:val="00C33239"/>
    <w:rsid w:val="00C34BD4"/>
    <w:rsid w:val="00C351C9"/>
    <w:rsid w:val="00C359D1"/>
    <w:rsid w:val="00C37463"/>
    <w:rsid w:val="00C3747F"/>
    <w:rsid w:val="00C41BDB"/>
    <w:rsid w:val="00C4376F"/>
    <w:rsid w:val="00C43836"/>
    <w:rsid w:val="00C4592A"/>
    <w:rsid w:val="00C50495"/>
    <w:rsid w:val="00C50537"/>
    <w:rsid w:val="00C50AC2"/>
    <w:rsid w:val="00C53ABB"/>
    <w:rsid w:val="00C57167"/>
    <w:rsid w:val="00C57C9E"/>
    <w:rsid w:val="00C60B37"/>
    <w:rsid w:val="00C615E9"/>
    <w:rsid w:val="00C6367F"/>
    <w:rsid w:val="00C637A9"/>
    <w:rsid w:val="00C65989"/>
    <w:rsid w:val="00C6628F"/>
    <w:rsid w:val="00C66AA6"/>
    <w:rsid w:val="00C70464"/>
    <w:rsid w:val="00C7176D"/>
    <w:rsid w:val="00C72FE6"/>
    <w:rsid w:val="00C731E7"/>
    <w:rsid w:val="00C740D1"/>
    <w:rsid w:val="00C75735"/>
    <w:rsid w:val="00C811CA"/>
    <w:rsid w:val="00C81244"/>
    <w:rsid w:val="00C84649"/>
    <w:rsid w:val="00C85D83"/>
    <w:rsid w:val="00C8688F"/>
    <w:rsid w:val="00C869CA"/>
    <w:rsid w:val="00C87A7B"/>
    <w:rsid w:val="00C90942"/>
    <w:rsid w:val="00C9097F"/>
    <w:rsid w:val="00C91618"/>
    <w:rsid w:val="00C91FC5"/>
    <w:rsid w:val="00C92FB4"/>
    <w:rsid w:val="00C9455A"/>
    <w:rsid w:val="00C94B2A"/>
    <w:rsid w:val="00C94E70"/>
    <w:rsid w:val="00C960CE"/>
    <w:rsid w:val="00C96DD6"/>
    <w:rsid w:val="00C9798B"/>
    <w:rsid w:val="00CA001D"/>
    <w:rsid w:val="00CA01F5"/>
    <w:rsid w:val="00CA0777"/>
    <w:rsid w:val="00CA185B"/>
    <w:rsid w:val="00CA2398"/>
    <w:rsid w:val="00CA41D4"/>
    <w:rsid w:val="00CA4F7B"/>
    <w:rsid w:val="00CA53F2"/>
    <w:rsid w:val="00CA6478"/>
    <w:rsid w:val="00CA6918"/>
    <w:rsid w:val="00CA6AFB"/>
    <w:rsid w:val="00CB1D62"/>
    <w:rsid w:val="00CB3A17"/>
    <w:rsid w:val="00CB3A61"/>
    <w:rsid w:val="00CB3AA6"/>
    <w:rsid w:val="00CB5CA3"/>
    <w:rsid w:val="00CB6500"/>
    <w:rsid w:val="00CB6EBA"/>
    <w:rsid w:val="00CB738B"/>
    <w:rsid w:val="00CB77F8"/>
    <w:rsid w:val="00CB7B07"/>
    <w:rsid w:val="00CC493F"/>
    <w:rsid w:val="00CD0C5B"/>
    <w:rsid w:val="00CD3E9D"/>
    <w:rsid w:val="00CD4CDC"/>
    <w:rsid w:val="00CD58F6"/>
    <w:rsid w:val="00CD7372"/>
    <w:rsid w:val="00CD73BB"/>
    <w:rsid w:val="00CD7B25"/>
    <w:rsid w:val="00CE3709"/>
    <w:rsid w:val="00CE51F1"/>
    <w:rsid w:val="00CE646D"/>
    <w:rsid w:val="00CE766C"/>
    <w:rsid w:val="00CE7DB8"/>
    <w:rsid w:val="00CF1143"/>
    <w:rsid w:val="00CF26A3"/>
    <w:rsid w:val="00CF41CD"/>
    <w:rsid w:val="00CF4D8C"/>
    <w:rsid w:val="00CF55B3"/>
    <w:rsid w:val="00CF5ECF"/>
    <w:rsid w:val="00CF6336"/>
    <w:rsid w:val="00CF7FD6"/>
    <w:rsid w:val="00D00224"/>
    <w:rsid w:val="00D0138E"/>
    <w:rsid w:val="00D01454"/>
    <w:rsid w:val="00D01774"/>
    <w:rsid w:val="00D061CA"/>
    <w:rsid w:val="00D1076D"/>
    <w:rsid w:val="00D108AF"/>
    <w:rsid w:val="00D108CA"/>
    <w:rsid w:val="00D11418"/>
    <w:rsid w:val="00D14CF8"/>
    <w:rsid w:val="00D15761"/>
    <w:rsid w:val="00D167A7"/>
    <w:rsid w:val="00D17305"/>
    <w:rsid w:val="00D200E8"/>
    <w:rsid w:val="00D215A6"/>
    <w:rsid w:val="00D21EA1"/>
    <w:rsid w:val="00D25D5A"/>
    <w:rsid w:val="00D25E6D"/>
    <w:rsid w:val="00D3019F"/>
    <w:rsid w:val="00D31541"/>
    <w:rsid w:val="00D31B33"/>
    <w:rsid w:val="00D31E80"/>
    <w:rsid w:val="00D3308E"/>
    <w:rsid w:val="00D41CF9"/>
    <w:rsid w:val="00D423E8"/>
    <w:rsid w:val="00D43E39"/>
    <w:rsid w:val="00D4479D"/>
    <w:rsid w:val="00D46E69"/>
    <w:rsid w:val="00D47B61"/>
    <w:rsid w:val="00D500B9"/>
    <w:rsid w:val="00D50C30"/>
    <w:rsid w:val="00D51D1F"/>
    <w:rsid w:val="00D52064"/>
    <w:rsid w:val="00D54A91"/>
    <w:rsid w:val="00D555FC"/>
    <w:rsid w:val="00D56828"/>
    <w:rsid w:val="00D60541"/>
    <w:rsid w:val="00D60BE3"/>
    <w:rsid w:val="00D61EEF"/>
    <w:rsid w:val="00D628EE"/>
    <w:rsid w:val="00D62E49"/>
    <w:rsid w:val="00D636E7"/>
    <w:rsid w:val="00D639BF"/>
    <w:rsid w:val="00D64992"/>
    <w:rsid w:val="00D65E09"/>
    <w:rsid w:val="00D66937"/>
    <w:rsid w:val="00D669E2"/>
    <w:rsid w:val="00D70382"/>
    <w:rsid w:val="00D70A81"/>
    <w:rsid w:val="00D71518"/>
    <w:rsid w:val="00D725D8"/>
    <w:rsid w:val="00D731BD"/>
    <w:rsid w:val="00D73F14"/>
    <w:rsid w:val="00D740FD"/>
    <w:rsid w:val="00D74158"/>
    <w:rsid w:val="00D75126"/>
    <w:rsid w:val="00D75E09"/>
    <w:rsid w:val="00D7740A"/>
    <w:rsid w:val="00D82EDE"/>
    <w:rsid w:val="00D833B5"/>
    <w:rsid w:val="00D83E82"/>
    <w:rsid w:val="00D86337"/>
    <w:rsid w:val="00D915AE"/>
    <w:rsid w:val="00D918CA"/>
    <w:rsid w:val="00D93911"/>
    <w:rsid w:val="00D93D91"/>
    <w:rsid w:val="00D95466"/>
    <w:rsid w:val="00D96B9C"/>
    <w:rsid w:val="00D973B0"/>
    <w:rsid w:val="00DA123F"/>
    <w:rsid w:val="00DA1952"/>
    <w:rsid w:val="00DA1F13"/>
    <w:rsid w:val="00DA3685"/>
    <w:rsid w:val="00DA3D2A"/>
    <w:rsid w:val="00DA467D"/>
    <w:rsid w:val="00DA595B"/>
    <w:rsid w:val="00DB0B6F"/>
    <w:rsid w:val="00DB15EE"/>
    <w:rsid w:val="00DB486F"/>
    <w:rsid w:val="00DB7A65"/>
    <w:rsid w:val="00DC1EB4"/>
    <w:rsid w:val="00DC1EB5"/>
    <w:rsid w:val="00DC3C25"/>
    <w:rsid w:val="00DC442A"/>
    <w:rsid w:val="00DC4960"/>
    <w:rsid w:val="00DC5BF3"/>
    <w:rsid w:val="00DD057B"/>
    <w:rsid w:val="00DD21CC"/>
    <w:rsid w:val="00DD251A"/>
    <w:rsid w:val="00DD25A3"/>
    <w:rsid w:val="00DD2C7D"/>
    <w:rsid w:val="00DD3B6E"/>
    <w:rsid w:val="00DD546C"/>
    <w:rsid w:val="00DD54F6"/>
    <w:rsid w:val="00DD63A0"/>
    <w:rsid w:val="00DD7378"/>
    <w:rsid w:val="00DE1AD2"/>
    <w:rsid w:val="00DE53A0"/>
    <w:rsid w:val="00DF1ECE"/>
    <w:rsid w:val="00DF2044"/>
    <w:rsid w:val="00DF4C65"/>
    <w:rsid w:val="00DF4F20"/>
    <w:rsid w:val="00DF50A1"/>
    <w:rsid w:val="00DF6422"/>
    <w:rsid w:val="00DF68F2"/>
    <w:rsid w:val="00E01396"/>
    <w:rsid w:val="00E03D40"/>
    <w:rsid w:val="00E07190"/>
    <w:rsid w:val="00E07D8A"/>
    <w:rsid w:val="00E10A74"/>
    <w:rsid w:val="00E12077"/>
    <w:rsid w:val="00E13BEF"/>
    <w:rsid w:val="00E13BFE"/>
    <w:rsid w:val="00E1529C"/>
    <w:rsid w:val="00E154BD"/>
    <w:rsid w:val="00E154C6"/>
    <w:rsid w:val="00E1593D"/>
    <w:rsid w:val="00E15DBB"/>
    <w:rsid w:val="00E16C8B"/>
    <w:rsid w:val="00E17923"/>
    <w:rsid w:val="00E2090D"/>
    <w:rsid w:val="00E21943"/>
    <w:rsid w:val="00E21CF1"/>
    <w:rsid w:val="00E22A8A"/>
    <w:rsid w:val="00E237CD"/>
    <w:rsid w:val="00E24588"/>
    <w:rsid w:val="00E24C24"/>
    <w:rsid w:val="00E24E9B"/>
    <w:rsid w:val="00E2537C"/>
    <w:rsid w:val="00E259E5"/>
    <w:rsid w:val="00E25A20"/>
    <w:rsid w:val="00E31822"/>
    <w:rsid w:val="00E32AF8"/>
    <w:rsid w:val="00E356E1"/>
    <w:rsid w:val="00E36380"/>
    <w:rsid w:val="00E36943"/>
    <w:rsid w:val="00E36AB8"/>
    <w:rsid w:val="00E36BE1"/>
    <w:rsid w:val="00E4030D"/>
    <w:rsid w:val="00E41266"/>
    <w:rsid w:val="00E4284C"/>
    <w:rsid w:val="00E43662"/>
    <w:rsid w:val="00E450F9"/>
    <w:rsid w:val="00E4645E"/>
    <w:rsid w:val="00E4702D"/>
    <w:rsid w:val="00E477B4"/>
    <w:rsid w:val="00E4799E"/>
    <w:rsid w:val="00E5041A"/>
    <w:rsid w:val="00E51AAA"/>
    <w:rsid w:val="00E53593"/>
    <w:rsid w:val="00E539BC"/>
    <w:rsid w:val="00E543F2"/>
    <w:rsid w:val="00E56CE7"/>
    <w:rsid w:val="00E60551"/>
    <w:rsid w:val="00E621AB"/>
    <w:rsid w:val="00E63039"/>
    <w:rsid w:val="00E639F6"/>
    <w:rsid w:val="00E64C97"/>
    <w:rsid w:val="00E65034"/>
    <w:rsid w:val="00E65577"/>
    <w:rsid w:val="00E65C2B"/>
    <w:rsid w:val="00E66384"/>
    <w:rsid w:val="00E663B2"/>
    <w:rsid w:val="00E668CD"/>
    <w:rsid w:val="00E672AF"/>
    <w:rsid w:val="00E75413"/>
    <w:rsid w:val="00E757B6"/>
    <w:rsid w:val="00E76380"/>
    <w:rsid w:val="00E76503"/>
    <w:rsid w:val="00E7654B"/>
    <w:rsid w:val="00E775A6"/>
    <w:rsid w:val="00E776B4"/>
    <w:rsid w:val="00E81C22"/>
    <w:rsid w:val="00E82997"/>
    <w:rsid w:val="00E8334E"/>
    <w:rsid w:val="00E841DF"/>
    <w:rsid w:val="00E85324"/>
    <w:rsid w:val="00E86DA5"/>
    <w:rsid w:val="00E87A53"/>
    <w:rsid w:val="00E91901"/>
    <w:rsid w:val="00E91F3F"/>
    <w:rsid w:val="00E926A9"/>
    <w:rsid w:val="00E92D9F"/>
    <w:rsid w:val="00E930BF"/>
    <w:rsid w:val="00E94046"/>
    <w:rsid w:val="00E969DE"/>
    <w:rsid w:val="00E96E8A"/>
    <w:rsid w:val="00EA0E50"/>
    <w:rsid w:val="00EA1848"/>
    <w:rsid w:val="00EA7D29"/>
    <w:rsid w:val="00EB3F6A"/>
    <w:rsid w:val="00EB4A02"/>
    <w:rsid w:val="00EB5175"/>
    <w:rsid w:val="00EB6823"/>
    <w:rsid w:val="00EC12D0"/>
    <w:rsid w:val="00EC1883"/>
    <w:rsid w:val="00EC36B9"/>
    <w:rsid w:val="00EC4C84"/>
    <w:rsid w:val="00EC5046"/>
    <w:rsid w:val="00EC5433"/>
    <w:rsid w:val="00ED0CF9"/>
    <w:rsid w:val="00ED2046"/>
    <w:rsid w:val="00ED2F43"/>
    <w:rsid w:val="00ED4CD6"/>
    <w:rsid w:val="00ED6617"/>
    <w:rsid w:val="00ED74B1"/>
    <w:rsid w:val="00EE06E3"/>
    <w:rsid w:val="00EE18D9"/>
    <w:rsid w:val="00EE3EF2"/>
    <w:rsid w:val="00EE5C1F"/>
    <w:rsid w:val="00EE6600"/>
    <w:rsid w:val="00EE6C1F"/>
    <w:rsid w:val="00EF3725"/>
    <w:rsid w:val="00EF51CE"/>
    <w:rsid w:val="00EF5D39"/>
    <w:rsid w:val="00F02BB3"/>
    <w:rsid w:val="00F036D9"/>
    <w:rsid w:val="00F039C8"/>
    <w:rsid w:val="00F048CC"/>
    <w:rsid w:val="00F05D93"/>
    <w:rsid w:val="00F0669E"/>
    <w:rsid w:val="00F06B26"/>
    <w:rsid w:val="00F0735E"/>
    <w:rsid w:val="00F100BC"/>
    <w:rsid w:val="00F109C8"/>
    <w:rsid w:val="00F10ABF"/>
    <w:rsid w:val="00F11548"/>
    <w:rsid w:val="00F11E1F"/>
    <w:rsid w:val="00F12BD4"/>
    <w:rsid w:val="00F12BF4"/>
    <w:rsid w:val="00F14762"/>
    <w:rsid w:val="00F14FFE"/>
    <w:rsid w:val="00F151DA"/>
    <w:rsid w:val="00F15723"/>
    <w:rsid w:val="00F15C14"/>
    <w:rsid w:val="00F16000"/>
    <w:rsid w:val="00F173F9"/>
    <w:rsid w:val="00F2094F"/>
    <w:rsid w:val="00F21038"/>
    <w:rsid w:val="00F22577"/>
    <w:rsid w:val="00F2366C"/>
    <w:rsid w:val="00F23676"/>
    <w:rsid w:val="00F23989"/>
    <w:rsid w:val="00F24684"/>
    <w:rsid w:val="00F24AEC"/>
    <w:rsid w:val="00F2669D"/>
    <w:rsid w:val="00F269A9"/>
    <w:rsid w:val="00F27399"/>
    <w:rsid w:val="00F309E5"/>
    <w:rsid w:val="00F33A8C"/>
    <w:rsid w:val="00F34EB3"/>
    <w:rsid w:val="00F37192"/>
    <w:rsid w:val="00F37D1E"/>
    <w:rsid w:val="00F37F6E"/>
    <w:rsid w:val="00F420A8"/>
    <w:rsid w:val="00F42AA0"/>
    <w:rsid w:val="00F43450"/>
    <w:rsid w:val="00F4511C"/>
    <w:rsid w:val="00F466F4"/>
    <w:rsid w:val="00F472F4"/>
    <w:rsid w:val="00F4780D"/>
    <w:rsid w:val="00F47F21"/>
    <w:rsid w:val="00F5122C"/>
    <w:rsid w:val="00F54A31"/>
    <w:rsid w:val="00F55DB7"/>
    <w:rsid w:val="00F565EE"/>
    <w:rsid w:val="00F56B47"/>
    <w:rsid w:val="00F60F7A"/>
    <w:rsid w:val="00F6284B"/>
    <w:rsid w:val="00F6640C"/>
    <w:rsid w:val="00F70112"/>
    <w:rsid w:val="00F70AD1"/>
    <w:rsid w:val="00F70DC2"/>
    <w:rsid w:val="00F70E6C"/>
    <w:rsid w:val="00F74097"/>
    <w:rsid w:val="00F74B73"/>
    <w:rsid w:val="00F74E7E"/>
    <w:rsid w:val="00F75B77"/>
    <w:rsid w:val="00F75BF9"/>
    <w:rsid w:val="00F7658C"/>
    <w:rsid w:val="00F77D26"/>
    <w:rsid w:val="00F807B8"/>
    <w:rsid w:val="00F80B05"/>
    <w:rsid w:val="00F81007"/>
    <w:rsid w:val="00F8154C"/>
    <w:rsid w:val="00F85852"/>
    <w:rsid w:val="00F86C2A"/>
    <w:rsid w:val="00F91161"/>
    <w:rsid w:val="00F9131D"/>
    <w:rsid w:val="00F92A4A"/>
    <w:rsid w:val="00F94025"/>
    <w:rsid w:val="00F94063"/>
    <w:rsid w:val="00F94C91"/>
    <w:rsid w:val="00F94F65"/>
    <w:rsid w:val="00F960DF"/>
    <w:rsid w:val="00F96592"/>
    <w:rsid w:val="00F96646"/>
    <w:rsid w:val="00F970A7"/>
    <w:rsid w:val="00F97F16"/>
    <w:rsid w:val="00FA37CC"/>
    <w:rsid w:val="00FB017C"/>
    <w:rsid w:val="00FB0393"/>
    <w:rsid w:val="00FB1341"/>
    <w:rsid w:val="00FB1E52"/>
    <w:rsid w:val="00FB6519"/>
    <w:rsid w:val="00FB7CB7"/>
    <w:rsid w:val="00FC106D"/>
    <w:rsid w:val="00FC1F2C"/>
    <w:rsid w:val="00FC26B7"/>
    <w:rsid w:val="00FC2F18"/>
    <w:rsid w:val="00FC37C1"/>
    <w:rsid w:val="00FC5452"/>
    <w:rsid w:val="00FC586E"/>
    <w:rsid w:val="00FC6123"/>
    <w:rsid w:val="00FC643B"/>
    <w:rsid w:val="00FD0A8F"/>
    <w:rsid w:val="00FD2430"/>
    <w:rsid w:val="00FD2A65"/>
    <w:rsid w:val="00FD44BF"/>
    <w:rsid w:val="00FD65BF"/>
    <w:rsid w:val="00FE22C7"/>
    <w:rsid w:val="00FE3494"/>
    <w:rsid w:val="00FE3CEC"/>
    <w:rsid w:val="00FE43B0"/>
    <w:rsid w:val="00FE45AE"/>
    <w:rsid w:val="00FF150E"/>
    <w:rsid w:val="00FF45BB"/>
    <w:rsid w:val="00FF6DF8"/>
    <w:rsid w:val="00FF6E28"/>
    <w:rsid w:val="00FF7A6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4817"/>
    <o:shapelayout v:ext="edit">
      <o:idmap v:ext="edit" data="1"/>
    </o:shapelayout>
  </w:shapeDefaults>
  <w:decimalSymbol w:val="."/>
  <w:listSeparator w:val=","/>
  <w14:docId w14:val="4BD4EDA4"/>
  <w15:docId w15:val="{8762339F-7B85-4C74-B546-7A9EF6FE9B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de-DE" w:eastAsia="de-DE" w:bidi="ar-SA"/>
      </w:rPr>
    </w:rPrDefault>
    <w:pPrDefault/>
  </w:docDefaults>
  <w:latentStyles w:defLockedState="0" w:defUIPriority="0" w:defSemiHidden="0" w:defUnhideWhenUsed="0" w:defQFormat="0" w:count="375">
    <w:lsdException w:name="Normal" w:locked="1" w:qFormat="1"/>
    <w:lsdException w:name="heading 1" w:locked="1" w:uiPriority="9"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39"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locked="1"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122C27"/>
    <w:pPr>
      <w:spacing w:after="200" w:line="276" w:lineRule="auto"/>
    </w:pPr>
    <w:rPr>
      <w:rFonts w:eastAsia="Times New Roman"/>
      <w:sz w:val="22"/>
      <w:szCs w:val="22"/>
      <w:lang w:val="en-GB" w:eastAsia="en-US"/>
    </w:rPr>
  </w:style>
  <w:style w:type="paragraph" w:styleId="Heading1">
    <w:name w:val="heading 1"/>
    <w:basedOn w:val="ListParagraph1"/>
    <w:next w:val="Normal"/>
    <w:link w:val="Heading1Char"/>
    <w:uiPriority w:val="9"/>
    <w:qFormat/>
    <w:rsid w:val="001216BC"/>
    <w:pPr>
      <w:numPr>
        <w:numId w:val="1"/>
      </w:numPr>
      <w:spacing w:after="0"/>
      <w:outlineLvl w:val="0"/>
    </w:pPr>
    <w:rPr>
      <w:b/>
      <w:sz w:val="20"/>
      <w:szCs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1216BC"/>
    <w:rPr>
      <w:rFonts w:eastAsia="Times New Roman"/>
      <w:b/>
      <w:lang w:eastAsia="ja-JP"/>
    </w:rPr>
  </w:style>
  <w:style w:type="paragraph" w:customStyle="1" w:styleId="ListParagraph1">
    <w:name w:val="List Paragraph1"/>
    <w:basedOn w:val="Normal"/>
    <w:rsid w:val="001216BC"/>
    <w:pPr>
      <w:ind w:left="720"/>
      <w:contextualSpacing/>
    </w:pPr>
  </w:style>
  <w:style w:type="character" w:styleId="CommentReference">
    <w:name w:val="annotation reference"/>
    <w:uiPriority w:val="99"/>
    <w:rsid w:val="004E0918"/>
    <w:rPr>
      <w:rFonts w:cs="Times New Roman"/>
      <w:sz w:val="16"/>
    </w:rPr>
  </w:style>
  <w:style w:type="paragraph" w:styleId="CommentText">
    <w:name w:val="annotation text"/>
    <w:basedOn w:val="Normal"/>
    <w:link w:val="CommentTextChar"/>
    <w:uiPriority w:val="99"/>
    <w:rsid w:val="004E0918"/>
    <w:pPr>
      <w:spacing w:line="240" w:lineRule="auto"/>
    </w:pPr>
    <w:rPr>
      <w:rFonts w:eastAsia="Calibri"/>
      <w:sz w:val="20"/>
      <w:szCs w:val="20"/>
    </w:rPr>
  </w:style>
  <w:style w:type="character" w:customStyle="1" w:styleId="CommentTextChar">
    <w:name w:val="Comment Text Char"/>
    <w:link w:val="CommentText"/>
    <w:uiPriority w:val="99"/>
    <w:locked/>
    <w:rsid w:val="004E0918"/>
    <w:rPr>
      <w:rFonts w:cs="Times New Roman"/>
      <w:sz w:val="20"/>
    </w:rPr>
  </w:style>
  <w:style w:type="paragraph" w:styleId="CommentSubject">
    <w:name w:val="annotation subject"/>
    <w:basedOn w:val="CommentText"/>
    <w:next w:val="CommentText"/>
    <w:link w:val="CommentSubjectChar"/>
    <w:uiPriority w:val="99"/>
    <w:rsid w:val="004E0918"/>
    <w:rPr>
      <w:b/>
    </w:rPr>
  </w:style>
  <w:style w:type="character" w:customStyle="1" w:styleId="CommentSubjectChar">
    <w:name w:val="Comment Subject Char"/>
    <w:link w:val="CommentSubject"/>
    <w:uiPriority w:val="99"/>
    <w:locked/>
    <w:rsid w:val="004E0918"/>
    <w:rPr>
      <w:rFonts w:cs="Times New Roman"/>
      <w:b/>
      <w:sz w:val="20"/>
    </w:rPr>
  </w:style>
  <w:style w:type="paragraph" w:styleId="BalloonText">
    <w:name w:val="Balloon Text"/>
    <w:basedOn w:val="Normal"/>
    <w:link w:val="BalloonTextChar"/>
    <w:uiPriority w:val="99"/>
    <w:rsid w:val="004E0918"/>
    <w:pPr>
      <w:spacing w:after="0" w:line="240" w:lineRule="auto"/>
    </w:pPr>
    <w:rPr>
      <w:rFonts w:ascii="Tahoma" w:eastAsia="Calibri" w:hAnsi="Tahoma"/>
      <w:sz w:val="16"/>
      <w:szCs w:val="20"/>
    </w:rPr>
  </w:style>
  <w:style w:type="character" w:customStyle="1" w:styleId="BalloonTextChar">
    <w:name w:val="Balloon Text Char"/>
    <w:link w:val="BalloonText"/>
    <w:uiPriority w:val="99"/>
    <w:locked/>
    <w:rsid w:val="004E0918"/>
    <w:rPr>
      <w:rFonts w:ascii="Tahoma" w:hAnsi="Tahoma" w:cs="Times New Roman"/>
      <w:sz w:val="16"/>
    </w:rPr>
  </w:style>
  <w:style w:type="paragraph" w:styleId="Header">
    <w:name w:val="header"/>
    <w:basedOn w:val="Normal"/>
    <w:link w:val="HeaderChar"/>
    <w:uiPriority w:val="99"/>
    <w:rsid w:val="00353AE7"/>
    <w:pPr>
      <w:tabs>
        <w:tab w:val="center" w:pos="4513"/>
        <w:tab w:val="right" w:pos="9026"/>
      </w:tabs>
      <w:spacing w:after="0" w:line="240" w:lineRule="auto"/>
    </w:pPr>
    <w:rPr>
      <w:rFonts w:eastAsia="Calibri"/>
      <w:sz w:val="20"/>
      <w:szCs w:val="20"/>
    </w:rPr>
  </w:style>
  <w:style w:type="character" w:customStyle="1" w:styleId="HeaderChar">
    <w:name w:val="Header Char"/>
    <w:link w:val="Header"/>
    <w:uiPriority w:val="99"/>
    <w:locked/>
    <w:rsid w:val="00353AE7"/>
    <w:rPr>
      <w:rFonts w:cs="Times New Roman"/>
    </w:rPr>
  </w:style>
  <w:style w:type="paragraph" w:styleId="Footer">
    <w:name w:val="footer"/>
    <w:basedOn w:val="Normal"/>
    <w:link w:val="FooterChar"/>
    <w:uiPriority w:val="99"/>
    <w:rsid w:val="00353AE7"/>
    <w:pPr>
      <w:tabs>
        <w:tab w:val="center" w:pos="4513"/>
        <w:tab w:val="right" w:pos="9026"/>
      </w:tabs>
      <w:spacing w:after="0" w:line="240" w:lineRule="auto"/>
    </w:pPr>
    <w:rPr>
      <w:rFonts w:eastAsia="Calibri"/>
      <w:sz w:val="20"/>
      <w:szCs w:val="20"/>
    </w:rPr>
  </w:style>
  <w:style w:type="character" w:customStyle="1" w:styleId="FooterChar">
    <w:name w:val="Footer Char"/>
    <w:link w:val="Footer"/>
    <w:uiPriority w:val="99"/>
    <w:locked/>
    <w:rsid w:val="00353AE7"/>
    <w:rPr>
      <w:rFonts w:cs="Times New Roman"/>
    </w:rPr>
  </w:style>
  <w:style w:type="table" w:customStyle="1" w:styleId="LightList1">
    <w:name w:val="Light List1"/>
    <w:uiPriority w:val="61"/>
    <w:rsid w:val="00B66897"/>
    <w:rPr>
      <w:rFonts w:eastAsia="Times New Roman"/>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character" w:styleId="Hyperlink">
    <w:name w:val="Hyperlink"/>
    <w:uiPriority w:val="99"/>
    <w:rsid w:val="000E0ACC"/>
    <w:rPr>
      <w:rFonts w:cs="Times New Roman"/>
      <w:color w:val="0000FF"/>
      <w:u w:val="single"/>
    </w:rPr>
  </w:style>
  <w:style w:type="paragraph" w:styleId="Caption">
    <w:name w:val="caption"/>
    <w:basedOn w:val="Normal"/>
    <w:next w:val="Normal"/>
    <w:uiPriority w:val="35"/>
    <w:qFormat/>
    <w:rsid w:val="00EB4A02"/>
    <w:pPr>
      <w:spacing w:line="240" w:lineRule="auto"/>
    </w:pPr>
    <w:rPr>
      <w:b/>
      <w:bCs/>
      <w:color w:val="4F81BD"/>
      <w:sz w:val="18"/>
      <w:szCs w:val="18"/>
    </w:rPr>
  </w:style>
  <w:style w:type="table" w:customStyle="1" w:styleId="LightShading1">
    <w:name w:val="Light Shading1"/>
    <w:uiPriority w:val="60"/>
    <w:rsid w:val="00BE7C60"/>
    <w:rPr>
      <w:rFonts w:eastAsia="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styleId="TableGrid">
    <w:name w:val="Table Grid"/>
    <w:basedOn w:val="TableNormal"/>
    <w:uiPriority w:val="59"/>
    <w:rsid w:val="00BE7C60"/>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2">
    <w:name w:val="Light List2"/>
    <w:uiPriority w:val="61"/>
    <w:rsid w:val="002D64DA"/>
    <w:rPr>
      <w:rFonts w:eastAsia="Times New Roman"/>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character" w:customStyle="1" w:styleId="apple-converted-space">
    <w:name w:val="apple-converted-space"/>
    <w:rsid w:val="00655799"/>
    <w:rPr>
      <w:rFonts w:cs="Times New Roman"/>
    </w:rPr>
  </w:style>
  <w:style w:type="paragraph" w:customStyle="1" w:styleId="TOCHeading1">
    <w:name w:val="TOC Heading1"/>
    <w:basedOn w:val="Heading1"/>
    <w:rsid w:val="00655799"/>
    <w:pPr>
      <w:keepNext/>
      <w:keepLines/>
      <w:numPr>
        <w:numId w:val="0"/>
      </w:numPr>
      <w:spacing w:before="240" w:line="259" w:lineRule="auto"/>
      <w:contextualSpacing w:val="0"/>
      <w:outlineLvl w:val="9"/>
    </w:pPr>
    <w:rPr>
      <w:rFonts w:ascii="Cambria" w:cs="Calibri"/>
      <w:b w:val="0"/>
      <w:color w:val="365F91"/>
      <w:sz w:val="32"/>
      <w:szCs w:val="32"/>
      <w:lang w:val="en-US"/>
    </w:rPr>
  </w:style>
  <w:style w:type="paragraph" w:styleId="TOC1">
    <w:name w:val="toc 1"/>
    <w:basedOn w:val="Normal"/>
    <w:uiPriority w:val="39"/>
    <w:rsid w:val="00655799"/>
    <w:pPr>
      <w:spacing w:after="100" w:line="258" w:lineRule="auto"/>
    </w:pPr>
    <w:rPr>
      <w:rFonts w:eastAsia="Calibri" w:cs="Calibri"/>
      <w:kern w:val="28"/>
      <w:lang w:eastAsia="en-GB"/>
    </w:rPr>
  </w:style>
  <w:style w:type="paragraph" w:customStyle="1" w:styleId="Revision1">
    <w:name w:val="Revision1"/>
    <w:rsid w:val="00655799"/>
    <w:rPr>
      <w:rFonts w:cs="Calibri"/>
      <w:kern w:val="28"/>
      <w:sz w:val="22"/>
      <w:szCs w:val="22"/>
      <w:lang w:val="en-GB" w:eastAsia="en-GB"/>
    </w:rPr>
  </w:style>
  <w:style w:type="character" w:customStyle="1" w:styleId="highlight">
    <w:name w:val="highlight"/>
    <w:rsid w:val="00655799"/>
    <w:rPr>
      <w:rFonts w:cs="Times New Roman"/>
    </w:rPr>
  </w:style>
  <w:style w:type="paragraph" w:customStyle="1" w:styleId="EndNoteBibliographyTitle">
    <w:name w:val="EndNote Bibliography Title"/>
    <w:basedOn w:val="Normal"/>
    <w:link w:val="EndNoteBibliographyTitleChar"/>
    <w:rsid w:val="00F37D1E"/>
    <w:pPr>
      <w:spacing w:after="0"/>
      <w:jc w:val="center"/>
    </w:pPr>
    <w:rPr>
      <w:rFonts w:eastAsia="Calibri" w:cs="Calibri"/>
      <w:noProof/>
      <w:szCs w:val="20"/>
      <w:lang w:val="en-US"/>
    </w:rPr>
  </w:style>
  <w:style w:type="character" w:customStyle="1" w:styleId="EndNoteBibliographyTitleChar">
    <w:name w:val="EndNote Bibliography Title Char"/>
    <w:link w:val="EndNoteBibliographyTitle"/>
    <w:locked/>
    <w:rsid w:val="00F37D1E"/>
    <w:rPr>
      <w:rFonts w:cs="Calibri"/>
      <w:noProof/>
      <w:sz w:val="22"/>
      <w:lang w:val="en-US" w:eastAsia="en-US"/>
    </w:rPr>
  </w:style>
  <w:style w:type="paragraph" w:customStyle="1" w:styleId="EndNoteBibliography">
    <w:name w:val="EndNote Bibliography"/>
    <w:basedOn w:val="Normal"/>
    <w:link w:val="EndNoteBibliographyChar"/>
    <w:rsid w:val="00F37D1E"/>
    <w:pPr>
      <w:spacing w:line="240" w:lineRule="auto"/>
    </w:pPr>
    <w:rPr>
      <w:rFonts w:eastAsia="Calibri" w:cs="Calibri"/>
      <w:noProof/>
      <w:szCs w:val="20"/>
      <w:lang w:val="en-US"/>
    </w:rPr>
  </w:style>
  <w:style w:type="character" w:customStyle="1" w:styleId="EndNoteBibliographyChar">
    <w:name w:val="EndNote Bibliography Char"/>
    <w:link w:val="EndNoteBibliography"/>
    <w:locked/>
    <w:rsid w:val="00F37D1E"/>
    <w:rPr>
      <w:rFonts w:cs="Calibri"/>
      <w:noProof/>
      <w:sz w:val="22"/>
      <w:lang w:val="en-US" w:eastAsia="en-US"/>
    </w:rPr>
  </w:style>
  <w:style w:type="character" w:customStyle="1" w:styleId="A2">
    <w:name w:val="A2"/>
    <w:uiPriority w:val="99"/>
    <w:rsid w:val="00285407"/>
    <w:rPr>
      <w:color w:val="000000"/>
      <w:sz w:val="18"/>
    </w:rPr>
  </w:style>
  <w:style w:type="paragraph" w:styleId="Revision">
    <w:name w:val="Revision"/>
    <w:hidden/>
    <w:uiPriority w:val="99"/>
    <w:rsid w:val="00843A4A"/>
    <w:rPr>
      <w:rFonts w:eastAsia="Times New Roman"/>
      <w:sz w:val="22"/>
      <w:szCs w:val="22"/>
      <w:lang w:val="en-GB" w:eastAsia="en-US"/>
    </w:rPr>
  </w:style>
  <w:style w:type="character" w:styleId="FollowedHyperlink">
    <w:name w:val="FollowedHyperlink"/>
    <w:rsid w:val="004C18C3"/>
    <w:rPr>
      <w:color w:val="800080"/>
      <w:u w:val="single"/>
    </w:rPr>
  </w:style>
  <w:style w:type="table" w:customStyle="1" w:styleId="TableGridLight1">
    <w:name w:val="Table Grid Light1"/>
    <w:basedOn w:val="TableNormal"/>
    <w:uiPriority w:val="40"/>
    <w:rsid w:val="001F5F2D"/>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ListParagraph">
    <w:name w:val="List Paragraph"/>
    <w:basedOn w:val="Normal"/>
    <w:uiPriority w:val="34"/>
    <w:qFormat/>
    <w:rsid w:val="002A10F8"/>
    <w:pPr>
      <w:ind w:left="720"/>
      <w:contextualSpacing/>
    </w:pPr>
    <w:rPr>
      <w:rFonts w:eastAsia="Calibri"/>
    </w:rPr>
  </w:style>
  <w:style w:type="paragraph" w:styleId="TOCHeading">
    <w:name w:val="TOC Heading"/>
    <w:basedOn w:val="Heading1"/>
    <w:uiPriority w:val="39"/>
    <w:qFormat/>
    <w:rsid w:val="002A10F8"/>
    <w:pPr>
      <w:keepNext/>
      <w:keepLines/>
      <w:numPr>
        <w:numId w:val="0"/>
      </w:numPr>
      <w:spacing w:before="240" w:line="259" w:lineRule="auto"/>
      <w:contextualSpacing w:val="0"/>
      <w:outlineLvl w:val="9"/>
    </w:pPr>
    <w:rPr>
      <w:rFonts w:ascii="Cambria" w:cs="Calibri"/>
      <w:b w:val="0"/>
      <w:color w:val="365F91"/>
      <w:sz w:val="32"/>
      <w:szCs w:val="32"/>
      <w:lang w:val="en-US" w:eastAsia="en-US"/>
    </w:rPr>
  </w:style>
  <w:style w:type="table" w:customStyle="1" w:styleId="Tabellenraster1">
    <w:name w:val="Tabellenraster1"/>
    <w:basedOn w:val="TableNormal"/>
    <w:next w:val="TableGrid"/>
    <w:uiPriority w:val="59"/>
    <w:rsid w:val="00A54953"/>
    <w:rPr>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C21D3E"/>
    <w:pPr>
      <w:spacing w:before="100" w:beforeAutospacing="1" w:after="100" w:afterAutospacing="1" w:line="240" w:lineRule="auto"/>
    </w:pPr>
    <w:rPr>
      <w:rFonts w:ascii="Times New Roman" w:eastAsiaTheme="minorEastAsia" w:hAnsi="Times New Roman"/>
      <w:sz w:val="24"/>
      <w:szCs w:val="24"/>
    </w:rPr>
  </w:style>
  <w:style w:type="paragraph" w:styleId="Title">
    <w:name w:val="Title"/>
    <w:basedOn w:val="Normal"/>
    <w:next w:val="Normal"/>
    <w:link w:val="TitleChar"/>
    <w:qFormat/>
    <w:locked/>
    <w:rsid w:val="00A618D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A618D1"/>
    <w:rPr>
      <w:rFonts w:asciiTheme="majorHAnsi" w:eastAsiaTheme="majorEastAsia" w:hAnsiTheme="majorHAnsi" w:cstheme="majorBidi"/>
      <w:spacing w:val="-10"/>
      <w:kern w:val="28"/>
      <w:sz w:val="56"/>
      <w:szCs w:val="56"/>
      <w:lang w:val="en-GB" w:eastAsia="en-US"/>
    </w:rPr>
  </w:style>
  <w:style w:type="character" w:customStyle="1" w:styleId="UnresolvedMention1">
    <w:name w:val="Unresolved Mention1"/>
    <w:basedOn w:val="DefaultParagraphFont"/>
    <w:uiPriority w:val="99"/>
    <w:semiHidden/>
    <w:unhideWhenUsed/>
    <w:rsid w:val="0020504E"/>
    <w:rPr>
      <w:color w:val="605E5C"/>
      <w:shd w:val="clear" w:color="auto" w:fill="E1DFDD"/>
    </w:rPr>
  </w:style>
  <w:style w:type="character" w:styleId="LineNumber">
    <w:name w:val="line number"/>
    <w:basedOn w:val="DefaultParagraphFont"/>
    <w:semiHidden/>
    <w:unhideWhenUsed/>
    <w:rsid w:val="00A723F5"/>
  </w:style>
  <w:style w:type="paragraph" w:styleId="PlainText">
    <w:name w:val="Plain Text"/>
    <w:basedOn w:val="Normal"/>
    <w:link w:val="PlainTextChar"/>
    <w:uiPriority w:val="99"/>
    <w:unhideWhenUsed/>
    <w:rsid w:val="00742DA3"/>
    <w:pPr>
      <w:spacing w:after="0" w:line="240" w:lineRule="auto"/>
    </w:pPr>
    <w:rPr>
      <w:rFonts w:eastAsiaTheme="minorHAnsi" w:cstheme="minorBidi"/>
      <w:szCs w:val="21"/>
    </w:rPr>
  </w:style>
  <w:style w:type="character" w:customStyle="1" w:styleId="PlainTextChar">
    <w:name w:val="Plain Text Char"/>
    <w:basedOn w:val="DefaultParagraphFont"/>
    <w:link w:val="PlainText"/>
    <w:uiPriority w:val="99"/>
    <w:rsid w:val="00742DA3"/>
    <w:rPr>
      <w:rFonts w:eastAsiaTheme="minorHAnsi" w:cstheme="minorBidi"/>
      <w:sz w:val="22"/>
      <w:szCs w:val="21"/>
      <w:lang w:val="en-GB" w:eastAsia="en-US"/>
    </w:rPr>
  </w:style>
  <w:style w:type="character" w:styleId="UnresolvedMention">
    <w:name w:val="Unresolved Mention"/>
    <w:basedOn w:val="DefaultParagraphFont"/>
    <w:uiPriority w:val="99"/>
    <w:semiHidden/>
    <w:unhideWhenUsed/>
    <w:rsid w:val="00682C8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
      <w:marLeft w:val="60"/>
      <w:marRight w:val="60"/>
      <w:marTop w:val="60"/>
      <w:marBottom w:val="15"/>
      <w:divBdr>
        <w:top w:val="none" w:sz="0" w:space="0" w:color="auto"/>
        <w:left w:val="none" w:sz="0" w:space="0" w:color="auto"/>
        <w:bottom w:val="none" w:sz="0" w:space="0" w:color="auto"/>
        <w:right w:val="none" w:sz="0" w:space="0" w:color="auto"/>
      </w:divBdr>
      <w:divsChild>
        <w:div w:id="4">
          <w:marLeft w:val="0"/>
          <w:marRight w:val="0"/>
          <w:marTop w:val="0"/>
          <w:marBottom w:val="0"/>
          <w:divBdr>
            <w:top w:val="none" w:sz="0" w:space="0" w:color="auto"/>
            <w:left w:val="none" w:sz="0" w:space="0" w:color="auto"/>
            <w:bottom w:val="none" w:sz="0" w:space="0" w:color="auto"/>
            <w:right w:val="none" w:sz="0" w:space="0" w:color="auto"/>
          </w:divBdr>
        </w:div>
      </w:divsChild>
    </w:div>
    <w:div w:id="2">
      <w:marLeft w:val="0"/>
      <w:marRight w:val="0"/>
      <w:marTop w:val="0"/>
      <w:marBottom w:val="0"/>
      <w:divBdr>
        <w:top w:val="none" w:sz="0" w:space="0" w:color="auto"/>
        <w:left w:val="none" w:sz="0" w:space="0" w:color="auto"/>
        <w:bottom w:val="none" w:sz="0" w:space="0" w:color="auto"/>
        <w:right w:val="none" w:sz="0" w:space="0" w:color="auto"/>
      </w:divBdr>
    </w:div>
    <w:div w:id="3">
      <w:marLeft w:val="60"/>
      <w:marRight w:val="60"/>
      <w:marTop w:val="60"/>
      <w:marBottom w:val="15"/>
      <w:divBdr>
        <w:top w:val="none" w:sz="0" w:space="0" w:color="auto"/>
        <w:left w:val="none" w:sz="0" w:space="0" w:color="auto"/>
        <w:bottom w:val="none" w:sz="0" w:space="0" w:color="auto"/>
        <w:right w:val="none" w:sz="0" w:space="0" w:color="auto"/>
      </w:divBdr>
      <w:divsChild>
        <w:div w:id="5">
          <w:marLeft w:val="0"/>
          <w:marRight w:val="0"/>
          <w:marTop w:val="0"/>
          <w:marBottom w:val="0"/>
          <w:divBdr>
            <w:top w:val="none" w:sz="0" w:space="0" w:color="auto"/>
            <w:left w:val="none" w:sz="0" w:space="0" w:color="auto"/>
            <w:bottom w:val="none" w:sz="0" w:space="0" w:color="auto"/>
            <w:right w:val="none" w:sz="0" w:space="0" w:color="auto"/>
          </w:divBdr>
        </w:div>
      </w:divsChild>
    </w:div>
    <w:div w:id="576473715">
      <w:bodyDiv w:val="1"/>
      <w:marLeft w:val="0"/>
      <w:marRight w:val="0"/>
      <w:marTop w:val="0"/>
      <w:marBottom w:val="0"/>
      <w:divBdr>
        <w:top w:val="none" w:sz="0" w:space="0" w:color="auto"/>
        <w:left w:val="none" w:sz="0" w:space="0" w:color="auto"/>
        <w:bottom w:val="none" w:sz="0" w:space="0" w:color="auto"/>
        <w:right w:val="none" w:sz="0" w:space="0" w:color="auto"/>
      </w:divBdr>
      <w:divsChild>
        <w:div w:id="292174826">
          <w:marLeft w:val="0"/>
          <w:marRight w:val="0"/>
          <w:marTop w:val="0"/>
          <w:marBottom w:val="0"/>
          <w:divBdr>
            <w:top w:val="single" w:sz="2" w:space="0" w:color="2E2E2E"/>
            <w:left w:val="single" w:sz="2" w:space="0" w:color="2E2E2E"/>
            <w:bottom w:val="single" w:sz="2" w:space="0" w:color="2E2E2E"/>
            <w:right w:val="single" w:sz="2" w:space="0" w:color="2E2E2E"/>
          </w:divBdr>
          <w:divsChild>
            <w:div w:id="874121621">
              <w:marLeft w:val="0"/>
              <w:marRight w:val="0"/>
              <w:marTop w:val="0"/>
              <w:marBottom w:val="0"/>
              <w:divBdr>
                <w:top w:val="single" w:sz="6" w:space="0" w:color="C9C9C9"/>
                <w:left w:val="none" w:sz="0" w:space="0" w:color="auto"/>
                <w:bottom w:val="none" w:sz="0" w:space="0" w:color="auto"/>
                <w:right w:val="none" w:sz="0" w:space="0" w:color="auto"/>
              </w:divBdr>
              <w:divsChild>
                <w:div w:id="2099979308">
                  <w:marLeft w:val="0"/>
                  <w:marRight w:val="0"/>
                  <w:marTop w:val="0"/>
                  <w:marBottom w:val="0"/>
                  <w:divBdr>
                    <w:top w:val="none" w:sz="0" w:space="0" w:color="auto"/>
                    <w:left w:val="none" w:sz="0" w:space="0" w:color="auto"/>
                    <w:bottom w:val="none" w:sz="0" w:space="0" w:color="auto"/>
                    <w:right w:val="none" w:sz="0" w:space="0" w:color="auto"/>
                  </w:divBdr>
                  <w:divsChild>
                    <w:div w:id="872159040">
                      <w:marLeft w:val="0"/>
                      <w:marRight w:val="0"/>
                      <w:marTop w:val="0"/>
                      <w:marBottom w:val="0"/>
                      <w:divBdr>
                        <w:top w:val="none" w:sz="0" w:space="0" w:color="auto"/>
                        <w:left w:val="none" w:sz="0" w:space="0" w:color="auto"/>
                        <w:bottom w:val="none" w:sz="0" w:space="0" w:color="auto"/>
                        <w:right w:val="none" w:sz="0" w:space="0" w:color="auto"/>
                      </w:divBdr>
                      <w:divsChild>
                        <w:div w:id="216284115">
                          <w:marLeft w:val="0"/>
                          <w:marRight w:val="0"/>
                          <w:marTop w:val="0"/>
                          <w:marBottom w:val="0"/>
                          <w:divBdr>
                            <w:top w:val="none" w:sz="0" w:space="0" w:color="auto"/>
                            <w:left w:val="none" w:sz="0" w:space="0" w:color="auto"/>
                            <w:bottom w:val="none" w:sz="0" w:space="0" w:color="auto"/>
                            <w:right w:val="none" w:sz="0" w:space="0" w:color="auto"/>
                          </w:divBdr>
                          <w:divsChild>
                            <w:div w:id="642852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49874864">
      <w:bodyDiv w:val="1"/>
      <w:marLeft w:val="0"/>
      <w:marRight w:val="0"/>
      <w:marTop w:val="0"/>
      <w:marBottom w:val="0"/>
      <w:divBdr>
        <w:top w:val="none" w:sz="0" w:space="0" w:color="auto"/>
        <w:left w:val="none" w:sz="0" w:space="0" w:color="auto"/>
        <w:bottom w:val="none" w:sz="0" w:space="0" w:color="auto"/>
        <w:right w:val="none" w:sz="0" w:space="0" w:color="auto"/>
      </w:divBdr>
    </w:div>
    <w:div w:id="876158904">
      <w:bodyDiv w:val="1"/>
      <w:marLeft w:val="0"/>
      <w:marRight w:val="0"/>
      <w:marTop w:val="0"/>
      <w:marBottom w:val="0"/>
      <w:divBdr>
        <w:top w:val="none" w:sz="0" w:space="0" w:color="auto"/>
        <w:left w:val="none" w:sz="0" w:space="0" w:color="auto"/>
        <w:bottom w:val="none" w:sz="0" w:space="0" w:color="auto"/>
        <w:right w:val="none" w:sz="0" w:space="0" w:color="auto"/>
      </w:divBdr>
    </w:div>
    <w:div w:id="1744140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unam.Mangtani@lshtm.ac.uk"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riskofbias.info"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bristol.ac.uk/population-health-sciences/centres/cresyda/barr/riskofbias/robins-i/acrobat-nrsi/" TargetMode="External"/><Relationship Id="rId4" Type="http://schemas.openxmlformats.org/officeDocument/2006/relationships/settings" Target="settings.xml"/><Relationship Id="rId9" Type="http://schemas.openxmlformats.org/officeDocument/2006/relationships/hyperlink" Target="http://www.crd.york.ac.uk/PROSPERO/display_record.asp?ID=CRD42013006129"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E29E97-3592-4B43-8C85-105885ED9A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11073</Words>
  <Characters>218560</Characters>
  <Application>Microsoft Office Word</Application>
  <DocSecurity>0</DocSecurity>
  <Lines>1821</Lines>
  <Paragraphs>45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Safety profile of rubella vaccine administered to pregnant women: a systematic review of adverse events following immunisation in the mother, foetus or infant</vt:lpstr>
      <vt:lpstr>Safety profile of rubella vaccine administered to pregnant women: a systematic review of adverse events following immunisation in the mother, foetus or infant</vt:lpstr>
    </vt:vector>
  </TitlesOfParts>
  <Company>London School of Hygiene &amp; Tropical Medicine</Company>
  <LinksUpToDate>false</LinksUpToDate>
  <CharactersWithSpaces>229175</CharactersWithSpaces>
  <SharedDoc>false</SharedDoc>
  <HLinks>
    <vt:vector size="990" baseType="variant">
      <vt:variant>
        <vt:i4>7077974</vt:i4>
      </vt:variant>
      <vt:variant>
        <vt:i4>1097</vt:i4>
      </vt:variant>
      <vt:variant>
        <vt:i4>0</vt:i4>
      </vt:variant>
      <vt:variant>
        <vt:i4>5</vt:i4>
      </vt:variant>
      <vt:variant>
        <vt:lpwstr>http://www.crd.york.ac.uk/PROSPERO/display_record.asp?ID=CRD42013006129</vt:lpwstr>
      </vt:variant>
      <vt:variant>
        <vt:lpwstr/>
      </vt:variant>
      <vt:variant>
        <vt:i4>2359404</vt:i4>
      </vt:variant>
      <vt:variant>
        <vt:i4>1092</vt:i4>
      </vt:variant>
      <vt:variant>
        <vt:i4>0</vt:i4>
      </vt:variant>
      <vt:variant>
        <vt:i4>5</vt:i4>
      </vt:variant>
      <vt:variant>
        <vt:lpwstr>http://www.cdc.gov/vaccines/pubs/surv-manual/chpt15-crs.html</vt:lpwstr>
      </vt:variant>
      <vt:variant>
        <vt:lpwstr>f10</vt:lpwstr>
      </vt:variant>
      <vt:variant>
        <vt:i4>1376266</vt:i4>
      </vt:variant>
      <vt:variant>
        <vt:i4>1089</vt:i4>
      </vt:variant>
      <vt:variant>
        <vt:i4>0</vt:i4>
      </vt:variant>
      <vt:variant>
        <vt:i4>5</vt:i4>
      </vt:variant>
      <vt:variant>
        <vt:lpwstr>http://www.cdc.gov/vaccines/pubs/surv-manual/chpt15-crs.html</vt:lpwstr>
      </vt:variant>
      <vt:variant>
        <vt:lpwstr/>
      </vt:variant>
      <vt:variant>
        <vt:i4>4390923</vt:i4>
      </vt:variant>
      <vt:variant>
        <vt:i4>1083</vt:i4>
      </vt:variant>
      <vt:variant>
        <vt:i4>0</vt:i4>
      </vt:variant>
      <vt:variant>
        <vt:i4>5</vt:i4>
      </vt:variant>
      <vt:variant>
        <vt:lpwstr/>
      </vt:variant>
      <vt:variant>
        <vt:lpwstr>_ENREF_26</vt:lpwstr>
      </vt:variant>
      <vt:variant>
        <vt:i4>4325387</vt:i4>
      </vt:variant>
      <vt:variant>
        <vt:i4>1075</vt:i4>
      </vt:variant>
      <vt:variant>
        <vt:i4>0</vt:i4>
      </vt:variant>
      <vt:variant>
        <vt:i4>5</vt:i4>
      </vt:variant>
      <vt:variant>
        <vt:lpwstr/>
      </vt:variant>
      <vt:variant>
        <vt:lpwstr>_ENREF_30</vt:lpwstr>
      </vt:variant>
      <vt:variant>
        <vt:i4>4390923</vt:i4>
      </vt:variant>
      <vt:variant>
        <vt:i4>1067</vt:i4>
      </vt:variant>
      <vt:variant>
        <vt:i4>0</vt:i4>
      </vt:variant>
      <vt:variant>
        <vt:i4>5</vt:i4>
      </vt:variant>
      <vt:variant>
        <vt:lpwstr/>
      </vt:variant>
      <vt:variant>
        <vt:lpwstr>_ENREF_29</vt:lpwstr>
      </vt:variant>
      <vt:variant>
        <vt:i4>4784139</vt:i4>
      </vt:variant>
      <vt:variant>
        <vt:i4>1059</vt:i4>
      </vt:variant>
      <vt:variant>
        <vt:i4>0</vt:i4>
      </vt:variant>
      <vt:variant>
        <vt:i4>5</vt:i4>
      </vt:variant>
      <vt:variant>
        <vt:lpwstr/>
      </vt:variant>
      <vt:variant>
        <vt:lpwstr>_ENREF_8</vt:lpwstr>
      </vt:variant>
      <vt:variant>
        <vt:i4>4194315</vt:i4>
      </vt:variant>
      <vt:variant>
        <vt:i4>1053</vt:i4>
      </vt:variant>
      <vt:variant>
        <vt:i4>0</vt:i4>
      </vt:variant>
      <vt:variant>
        <vt:i4>5</vt:i4>
      </vt:variant>
      <vt:variant>
        <vt:lpwstr/>
      </vt:variant>
      <vt:variant>
        <vt:lpwstr>_ENREF_15</vt:lpwstr>
      </vt:variant>
      <vt:variant>
        <vt:i4>4194315</vt:i4>
      </vt:variant>
      <vt:variant>
        <vt:i4>1045</vt:i4>
      </vt:variant>
      <vt:variant>
        <vt:i4>0</vt:i4>
      </vt:variant>
      <vt:variant>
        <vt:i4>5</vt:i4>
      </vt:variant>
      <vt:variant>
        <vt:lpwstr/>
      </vt:variant>
      <vt:variant>
        <vt:lpwstr>_ENREF_11</vt:lpwstr>
      </vt:variant>
      <vt:variant>
        <vt:i4>4390923</vt:i4>
      </vt:variant>
      <vt:variant>
        <vt:i4>1037</vt:i4>
      </vt:variant>
      <vt:variant>
        <vt:i4>0</vt:i4>
      </vt:variant>
      <vt:variant>
        <vt:i4>5</vt:i4>
      </vt:variant>
      <vt:variant>
        <vt:lpwstr/>
      </vt:variant>
      <vt:variant>
        <vt:lpwstr>_ENREF_27</vt:lpwstr>
      </vt:variant>
      <vt:variant>
        <vt:i4>4194315</vt:i4>
      </vt:variant>
      <vt:variant>
        <vt:i4>1031</vt:i4>
      </vt:variant>
      <vt:variant>
        <vt:i4>0</vt:i4>
      </vt:variant>
      <vt:variant>
        <vt:i4>5</vt:i4>
      </vt:variant>
      <vt:variant>
        <vt:lpwstr/>
      </vt:variant>
      <vt:variant>
        <vt:lpwstr>_ENREF_13</vt:lpwstr>
      </vt:variant>
      <vt:variant>
        <vt:i4>4194315</vt:i4>
      </vt:variant>
      <vt:variant>
        <vt:i4>1025</vt:i4>
      </vt:variant>
      <vt:variant>
        <vt:i4>0</vt:i4>
      </vt:variant>
      <vt:variant>
        <vt:i4>5</vt:i4>
      </vt:variant>
      <vt:variant>
        <vt:lpwstr/>
      </vt:variant>
      <vt:variant>
        <vt:lpwstr>_ENREF_12</vt:lpwstr>
      </vt:variant>
      <vt:variant>
        <vt:i4>4194315</vt:i4>
      </vt:variant>
      <vt:variant>
        <vt:i4>1019</vt:i4>
      </vt:variant>
      <vt:variant>
        <vt:i4>0</vt:i4>
      </vt:variant>
      <vt:variant>
        <vt:i4>5</vt:i4>
      </vt:variant>
      <vt:variant>
        <vt:lpwstr/>
      </vt:variant>
      <vt:variant>
        <vt:lpwstr>_ENREF_10</vt:lpwstr>
      </vt:variant>
      <vt:variant>
        <vt:i4>4587531</vt:i4>
      </vt:variant>
      <vt:variant>
        <vt:i4>1011</vt:i4>
      </vt:variant>
      <vt:variant>
        <vt:i4>0</vt:i4>
      </vt:variant>
      <vt:variant>
        <vt:i4>5</vt:i4>
      </vt:variant>
      <vt:variant>
        <vt:lpwstr/>
      </vt:variant>
      <vt:variant>
        <vt:lpwstr>_ENREF_7</vt:lpwstr>
      </vt:variant>
      <vt:variant>
        <vt:i4>4653067</vt:i4>
      </vt:variant>
      <vt:variant>
        <vt:i4>1005</vt:i4>
      </vt:variant>
      <vt:variant>
        <vt:i4>0</vt:i4>
      </vt:variant>
      <vt:variant>
        <vt:i4>5</vt:i4>
      </vt:variant>
      <vt:variant>
        <vt:lpwstr/>
      </vt:variant>
      <vt:variant>
        <vt:lpwstr>_ENREF_6</vt:lpwstr>
      </vt:variant>
      <vt:variant>
        <vt:i4>4718603</vt:i4>
      </vt:variant>
      <vt:variant>
        <vt:i4>997</vt:i4>
      </vt:variant>
      <vt:variant>
        <vt:i4>0</vt:i4>
      </vt:variant>
      <vt:variant>
        <vt:i4>5</vt:i4>
      </vt:variant>
      <vt:variant>
        <vt:lpwstr/>
      </vt:variant>
      <vt:variant>
        <vt:lpwstr>_ENREF_9</vt:lpwstr>
      </vt:variant>
      <vt:variant>
        <vt:i4>4325387</vt:i4>
      </vt:variant>
      <vt:variant>
        <vt:i4>989</vt:i4>
      </vt:variant>
      <vt:variant>
        <vt:i4>0</vt:i4>
      </vt:variant>
      <vt:variant>
        <vt:i4>5</vt:i4>
      </vt:variant>
      <vt:variant>
        <vt:lpwstr/>
      </vt:variant>
      <vt:variant>
        <vt:lpwstr>_ENREF_30</vt:lpwstr>
      </vt:variant>
      <vt:variant>
        <vt:i4>4390923</vt:i4>
      </vt:variant>
      <vt:variant>
        <vt:i4>981</vt:i4>
      </vt:variant>
      <vt:variant>
        <vt:i4>0</vt:i4>
      </vt:variant>
      <vt:variant>
        <vt:i4>5</vt:i4>
      </vt:variant>
      <vt:variant>
        <vt:lpwstr/>
      </vt:variant>
      <vt:variant>
        <vt:lpwstr>_ENREF_27</vt:lpwstr>
      </vt:variant>
      <vt:variant>
        <vt:i4>4325387</vt:i4>
      </vt:variant>
      <vt:variant>
        <vt:i4>973</vt:i4>
      </vt:variant>
      <vt:variant>
        <vt:i4>0</vt:i4>
      </vt:variant>
      <vt:variant>
        <vt:i4>5</vt:i4>
      </vt:variant>
      <vt:variant>
        <vt:lpwstr/>
      </vt:variant>
      <vt:variant>
        <vt:lpwstr>_ENREF_30</vt:lpwstr>
      </vt:variant>
      <vt:variant>
        <vt:i4>4390923</vt:i4>
      </vt:variant>
      <vt:variant>
        <vt:i4>965</vt:i4>
      </vt:variant>
      <vt:variant>
        <vt:i4>0</vt:i4>
      </vt:variant>
      <vt:variant>
        <vt:i4>5</vt:i4>
      </vt:variant>
      <vt:variant>
        <vt:lpwstr/>
      </vt:variant>
      <vt:variant>
        <vt:lpwstr>_ENREF_27</vt:lpwstr>
      </vt:variant>
      <vt:variant>
        <vt:i4>4325387</vt:i4>
      </vt:variant>
      <vt:variant>
        <vt:i4>957</vt:i4>
      </vt:variant>
      <vt:variant>
        <vt:i4>0</vt:i4>
      </vt:variant>
      <vt:variant>
        <vt:i4>5</vt:i4>
      </vt:variant>
      <vt:variant>
        <vt:lpwstr/>
      </vt:variant>
      <vt:variant>
        <vt:lpwstr>_ENREF_30</vt:lpwstr>
      </vt:variant>
      <vt:variant>
        <vt:i4>4194315</vt:i4>
      </vt:variant>
      <vt:variant>
        <vt:i4>949</vt:i4>
      </vt:variant>
      <vt:variant>
        <vt:i4>0</vt:i4>
      </vt:variant>
      <vt:variant>
        <vt:i4>5</vt:i4>
      </vt:variant>
      <vt:variant>
        <vt:lpwstr/>
      </vt:variant>
      <vt:variant>
        <vt:lpwstr>_ENREF_11</vt:lpwstr>
      </vt:variant>
      <vt:variant>
        <vt:i4>4390923</vt:i4>
      </vt:variant>
      <vt:variant>
        <vt:i4>941</vt:i4>
      </vt:variant>
      <vt:variant>
        <vt:i4>0</vt:i4>
      </vt:variant>
      <vt:variant>
        <vt:i4>5</vt:i4>
      </vt:variant>
      <vt:variant>
        <vt:lpwstr/>
      </vt:variant>
      <vt:variant>
        <vt:lpwstr>_ENREF_27</vt:lpwstr>
      </vt:variant>
      <vt:variant>
        <vt:i4>4325387</vt:i4>
      </vt:variant>
      <vt:variant>
        <vt:i4>933</vt:i4>
      </vt:variant>
      <vt:variant>
        <vt:i4>0</vt:i4>
      </vt:variant>
      <vt:variant>
        <vt:i4>5</vt:i4>
      </vt:variant>
      <vt:variant>
        <vt:lpwstr/>
      </vt:variant>
      <vt:variant>
        <vt:lpwstr>_ENREF_30</vt:lpwstr>
      </vt:variant>
      <vt:variant>
        <vt:i4>4194315</vt:i4>
      </vt:variant>
      <vt:variant>
        <vt:i4>925</vt:i4>
      </vt:variant>
      <vt:variant>
        <vt:i4>0</vt:i4>
      </vt:variant>
      <vt:variant>
        <vt:i4>5</vt:i4>
      </vt:variant>
      <vt:variant>
        <vt:lpwstr/>
      </vt:variant>
      <vt:variant>
        <vt:lpwstr>_ENREF_11</vt:lpwstr>
      </vt:variant>
      <vt:variant>
        <vt:i4>4390923</vt:i4>
      </vt:variant>
      <vt:variant>
        <vt:i4>917</vt:i4>
      </vt:variant>
      <vt:variant>
        <vt:i4>0</vt:i4>
      </vt:variant>
      <vt:variant>
        <vt:i4>5</vt:i4>
      </vt:variant>
      <vt:variant>
        <vt:lpwstr/>
      </vt:variant>
      <vt:variant>
        <vt:lpwstr>_ENREF_27</vt:lpwstr>
      </vt:variant>
      <vt:variant>
        <vt:i4>4390923</vt:i4>
      </vt:variant>
      <vt:variant>
        <vt:i4>911</vt:i4>
      </vt:variant>
      <vt:variant>
        <vt:i4>0</vt:i4>
      </vt:variant>
      <vt:variant>
        <vt:i4>5</vt:i4>
      </vt:variant>
      <vt:variant>
        <vt:lpwstr/>
      </vt:variant>
      <vt:variant>
        <vt:lpwstr>_ENREF_25</vt:lpwstr>
      </vt:variant>
      <vt:variant>
        <vt:i4>4194315</vt:i4>
      </vt:variant>
      <vt:variant>
        <vt:i4>905</vt:i4>
      </vt:variant>
      <vt:variant>
        <vt:i4>0</vt:i4>
      </vt:variant>
      <vt:variant>
        <vt:i4>5</vt:i4>
      </vt:variant>
      <vt:variant>
        <vt:lpwstr/>
      </vt:variant>
      <vt:variant>
        <vt:lpwstr>_ENREF_13</vt:lpwstr>
      </vt:variant>
      <vt:variant>
        <vt:i4>4194315</vt:i4>
      </vt:variant>
      <vt:variant>
        <vt:i4>899</vt:i4>
      </vt:variant>
      <vt:variant>
        <vt:i4>0</vt:i4>
      </vt:variant>
      <vt:variant>
        <vt:i4>5</vt:i4>
      </vt:variant>
      <vt:variant>
        <vt:lpwstr/>
      </vt:variant>
      <vt:variant>
        <vt:lpwstr>_ENREF_12</vt:lpwstr>
      </vt:variant>
      <vt:variant>
        <vt:i4>4390923</vt:i4>
      </vt:variant>
      <vt:variant>
        <vt:i4>891</vt:i4>
      </vt:variant>
      <vt:variant>
        <vt:i4>0</vt:i4>
      </vt:variant>
      <vt:variant>
        <vt:i4>5</vt:i4>
      </vt:variant>
      <vt:variant>
        <vt:lpwstr/>
      </vt:variant>
      <vt:variant>
        <vt:lpwstr>_ENREF_29</vt:lpwstr>
      </vt:variant>
      <vt:variant>
        <vt:i4>4194315</vt:i4>
      </vt:variant>
      <vt:variant>
        <vt:i4>885</vt:i4>
      </vt:variant>
      <vt:variant>
        <vt:i4>0</vt:i4>
      </vt:variant>
      <vt:variant>
        <vt:i4>5</vt:i4>
      </vt:variant>
      <vt:variant>
        <vt:lpwstr/>
      </vt:variant>
      <vt:variant>
        <vt:lpwstr>_ENREF_13</vt:lpwstr>
      </vt:variant>
      <vt:variant>
        <vt:i4>4194315</vt:i4>
      </vt:variant>
      <vt:variant>
        <vt:i4>879</vt:i4>
      </vt:variant>
      <vt:variant>
        <vt:i4>0</vt:i4>
      </vt:variant>
      <vt:variant>
        <vt:i4>5</vt:i4>
      </vt:variant>
      <vt:variant>
        <vt:lpwstr/>
      </vt:variant>
      <vt:variant>
        <vt:lpwstr>_ENREF_12</vt:lpwstr>
      </vt:variant>
      <vt:variant>
        <vt:i4>4390923</vt:i4>
      </vt:variant>
      <vt:variant>
        <vt:i4>871</vt:i4>
      </vt:variant>
      <vt:variant>
        <vt:i4>0</vt:i4>
      </vt:variant>
      <vt:variant>
        <vt:i4>5</vt:i4>
      </vt:variant>
      <vt:variant>
        <vt:lpwstr/>
      </vt:variant>
      <vt:variant>
        <vt:lpwstr>_ENREF_28</vt:lpwstr>
      </vt:variant>
      <vt:variant>
        <vt:i4>4325387</vt:i4>
      </vt:variant>
      <vt:variant>
        <vt:i4>865</vt:i4>
      </vt:variant>
      <vt:variant>
        <vt:i4>0</vt:i4>
      </vt:variant>
      <vt:variant>
        <vt:i4>5</vt:i4>
      </vt:variant>
      <vt:variant>
        <vt:lpwstr/>
      </vt:variant>
      <vt:variant>
        <vt:lpwstr>_ENREF_32</vt:lpwstr>
      </vt:variant>
      <vt:variant>
        <vt:i4>4456459</vt:i4>
      </vt:variant>
      <vt:variant>
        <vt:i4>859</vt:i4>
      </vt:variant>
      <vt:variant>
        <vt:i4>0</vt:i4>
      </vt:variant>
      <vt:variant>
        <vt:i4>5</vt:i4>
      </vt:variant>
      <vt:variant>
        <vt:lpwstr/>
      </vt:variant>
      <vt:variant>
        <vt:lpwstr>_ENREF_54</vt:lpwstr>
      </vt:variant>
      <vt:variant>
        <vt:i4>4390923</vt:i4>
      </vt:variant>
      <vt:variant>
        <vt:i4>853</vt:i4>
      </vt:variant>
      <vt:variant>
        <vt:i4>0</vt:i4>
      </vt:variant>
      <vt:variant>
        <vt:i4>5</vt:i4>
      </vt:variant>
      <vt:variant>
        <vt:lpwstr/>
      </vt:variant>
      <vt:variant>
        <vt:lpwstr>_ENREF_25</vt:lpwstr>
      </vt:variant>
      <vt:variant>
        <vt:i4>4456459</vt:i4>
      </vt:variant>
      <vt:variant>
        <vt:i4>847</vt:i4>
      </vt:variant>
      <vt:variant>
        <vt:i4>0</vt:i4>
      </vt:variant>
      <vt:variant>
        <vt:i4>5</vt:i4>
      </vt:variant>
      <vt:variant>
        <vt:lpwstr/>
      </vt:variant>
      <vt:variant>
        <vt:lpwstr>_ENREF_53</vt:lpwstr>
      </vt:variant>
      <vt:variant>
        <vt:i4>4390923</vt:i4>
      </vt:variant>
      <vt:variant>
        <vt:i4>839</vt:i4>
      </vt:variant>
      <vt:variant>
        <vt:i4>0</vt:i4>
      </vt:variant>
      <vt:variant>
        <vt:i4>5</vt:i4>
      </vt:variant>
      <vt:variant>
        <vt:lpwstr/>
      </vt:variant>
      <vt:variant>
        <vt:lpwstr>_ENREF_29</vt:lpwstr>
      </vt:variant>
      <vt:variant>
        <vt:i4>4390923</vt:i4>
      </vt:variant>
      <vt:variant>
        <vt:i4>831</vt:i4>
      </vt:variant>
      <vt:variant>
        <vt:i4>0</vt:i4>
      </vt:variant>
      <vt:variant>
        <vt:i4>5</vt:i4>
      </vt:variant>
      <vt:variant>
        <vt:lpwstr/>
      </vt:variant>
      <vt:variant>
        <vt:lpwstr>_ENREF_27</vt:lpwstr>
      </vt:variant>
      <vt:variant>
        <vt:i4>4784139</vt:i4>
      </vt:variant>
      <vt:variant>
        <vt:i4>823</vt:i4>
      </vt:variant>
      <vt:variant>
        <vt:i4>0</vt:i4>
      </vt:variant>
      <vt:variant>
        <vt:i4>5</vt:i4>
      </vt:variant>
      <vt:variant>
        <vt:lpwstr/>
      </vt:variant>
      <vt:variant>
        <vt:lpwstr>_ENREF_8</vt:lpwstr>
      </vt:variant>
      <vt:variant>
        <vt:i4>4194315</vt:i4>
      </vt:variant>
      <vt:variant>
        <vt:i4>817</vt:i4>
      </vt:variant>
      <vt:variant>
        <vt:i4>0</vt:i4>
      </vt:variant>
      <vt:variant>
        <vt:i4>5</vt:i4>
      </vt:variant>
      <vt:variant>
        <vt:lpwstr/>
      </vt:variant>
      <vt:variant>
        <vt:lpwstr>_ENREF_13</vt:lpwstr>
      </vt:variant>
      <vt:variant>
        <vt:i4>4194315</vt:i4>
      </vt:variant>
      <vt:variant>
        <vt:i4>811</vt:i4>
      </vt:variant>
      <vt:variant>
        <vt:i4>0</vt:i4>
      </vt:variant>
      <vt:variant>
        <vt:i4>5</vt:i4>
      </vt:variant>
      <vt:variant>
        <vt:lpwstr/>
      </vt:variant>
      <vt:variant>
        <vt:lpwstr>_ENREF_12</vt:lpwstr>
      </vt:variant>
      <vt:variant>
        <vt:i4>4390923</vt:i4>
      </vt:variant>
      <vt:variant>
        <vt:i4>803</vt:i4>
      </vt:variant>
      <vt:variant>
        <vt:i4>0</vt:i4>
      </vt:variant>
      <vt:variant>
        <vt:i4>5</vt:i4>
      </vt:variant>
      <vt:variant>
        <vt:lpwstr/>
      </vt:variant>
      <vt:variant>
        <vt:lpwstr>_ENREF_28</vt:lpwstr>
      </vt:variant>
      <vt:variant>
        <vt:i4>4325387</vt:i4>
      </vt:variant>
      <vt:variant>
        <vt:i4>797</vt:i4>
      </vt:variant>
      <vt:variant>
        <vt:i4>0</vt:i4>
      </vt:variant>
      <vt:variant>
        <vt:i4>5</vt:i4>
      </vt:variant>
      <vt:variant>
        <vt:lpwstr/>
      </vt:variant>
      <vt:variant>
        <vt:lpwstr>_ENREF_32</vt:lpwstr>
      </vt:variant>
      <vt:variant>
        <vt:i4>4456459</vt:i4>
      </vt:variant>
      <vt:variant>
        <vt:i4>791</vt:i4>
      </vt:variant>
      <vt:variant>
        <vt:i4>0</vt:i4>
      </vt:variant>
      <vt:variant>
        <vt:i4>5</vt:i4>
      </vt:variant>
      <vt:variant>
        <vt:lpwstr/>
      </vt:variant>
      <vt:variant>
        <vt:lpwstr>_ENREF_54</vt:lpwstr>
      </vt:variant>
      <vt:variant>
        <vt:i4>4390923</vt:i4>
      </vt:variant>
      <vt:variant>
        <vt:i4>785</vt:i4>
      </vt:variant>
      <vt:variant>
        <vt:i4>0</vt:i4>
      </vt:variant>
      <vt:variant>
        <vt:i4>5</vt:i4>
      </vt:variant>
      <vt:variant>
        <vt:lpwstr/>
      </vt:variant>
      <vt:variant>
        <vt:lpwstr>_ENREF_25</vt:lpwstr>
      </vt:variant>
      <vt:variant>
        <vt:i4>4194315</vt:i4>
      </vt:variant>
      <vt:variant>
        <vt:i4>779</vt:i4>
      </vt:variant>
      <vt:variant>
        <vt:i4>0</vt:i4>
      </vt:variant>
      <vt:variant>
        <vt:i4>5</vt:i4>
      </vt:variant>
      <vt:variant>
        <vt:lpwstr/>
      </vt:variant>
      <vt:variant>
        <vt:lpwstr>_ENREF_13</vt:lpwstr>
      </vt:variant>
      <vt:variant>
        <vt:i4>4456459</vt:i4>
      </vt:variant>
      <vt:variant>
        <vt:i4>773</vt:i4>
      </vt:variant>
      <vt:variant>
        <vt:i4>0</vt:i4>
      </vt:variant>
      <vt:variant>
        <vt:i4>5</vt:i4>
      </vt:variant>
      <vt:variant>
        <vt:lpwstr/>
      </vt:variant>
      <vt:variant>
        <vt:lpwstr>_ENREF_53</vt:lpwstr>
      </vt:variant>
      <vt:variant>
        <vt:i4>4390923</vt:i4>
      </vt:variant>
      <vt:variant>
        <vt:i4>765</vt:i4>
      </vt:variant>
      <vt:variant>
        <vt:i4>0</vt:i4>
      </vt:variant>
      <vt:variant>
        <vt:i4>5</vt:i4>
      </vt:variant>
      <vt:variant>
        <vt:lpwstr/>
      </vt:variant>
      <vt:variant>
        <vt:lpwstr>_ENREF_29</vt:lpwstr>
      </vt:variant>
      <vt:variant>
        <vt:i4>4325387</vt:i4>
      </vt:variant>
      <vt:variant>
        <vt:i4>757</vt:i4>
      </vt:variant>
      <vt:variant>
        <vt:i4>0</vt:i4>
      </vt:variant>
      <vt:variant>
        <vt:i4>5</vt:i4>
      </vt:variant>
      <vt:variant>
        <vt:lpwstr/>
      </vt:variant>
      <vt:variant>
        <vt:lpwstr>_ENREF_34</vt:lpwstr>
      </vt:variant>
      <vt:variant>
        <vt:i4>4784139</vt:i4>
      </vt:variant>
      <vt:variant>
        <vt:i4>749</vt:i4>
      </vt:variant>
      <vt:variant>
        <vt:i4>0</vt:i4>
      </vt:variant>
      <vt:variant>
        <vt:i4>5</vt:i4>
      </vt:variant>
      <vt:variant>
        <vt:lpwstr/>
      </vt:variant>
      <vt:variant>
        <vt:lpwstr>_ENREF_8</vt:lpwstr>
      </vt:variant>
      <vt:variant>
        <vt:i4>4194315</vt:i4>
      </vt:variant>
      <vt:variant>
        <vt:i4>743</vt:i4>
      </vt:variant>
      <vt:variant>
        <vt:i4>0</vt:i4>
      </vt:variant>
      <vt:variant>
        <vt:i4>5</vt:i4>
      </vt:variant>
      <vt:variant>
        <vt:lpwstr/>
      </vt:variant>
      <vt:variant>
        <vt:lpwstr>_ENREF_12</vt:lpwstr>
      </vt:variant>
      <vt:variant>
        <vt:i4>4653067</vt:i4>
      </vt:variant>
      <vt:variant>
        <vt:i4>737</vt:i4>
      </vt:variant>
      <vt:variant>
        <vt:i4>0</vt:i4>
      </vt:variant>
      <vt:variant>
        <vt:i4>5</vt:i4>
      </vt:variant>
      <vt:variant>
        <vt:lpwstr/>
      </vt:variant>
      <vt:variant>
        <vt:lpwstr>_ENREF_6</vt:lpwstr>
      </vt:variant>
      <vt:variant>
        <vt:i4>4718603</vt:i4>
      </vt:variant>
      <vt:variant>
        <vt:i4>729</vt:i4>
      </vt:variant>
      <vt:variant>
        <vt:i4>0</vt:i4>
      </vt:variant>
      <vt:variant>
        <vt:i4>5</vt:i4>
      </vt:variant>
      <vt:variant>
        <vt:lpwstr/>
      </vt:variant>
      <vt:variant>
        <vt:lpwstr>_ENREF_9</vt:lpwstr>
      </vt:variant>
      <vt:variant>
        <vt:i4>4194315</vt:i4>
      </vt:variant>
      <vt:variant>
        <vt:i4>723</vt:i4>
      </vt:variant>
      <vt:variant>
        <vt:i4>0</vt:i4>
      </vt:variant>
      <vt:variant>
        <vt:i4>5</vt:i4>
      </vt:variant>
      <vt:variant>
        <vt:lpwstr/>
      </vt:variant>
      <vt:variant>
        <vt:lpwstr>_ENREF_10</vt:lpwstr>
      </vt:variant>
      <vt:variant>
        <vt:i4>4653067</vt:i4>
      </vt:variant>
      <vt:variant>
        <vt:i4>717</vt:i4>
      </vt:variant>
      <vt:variant>
        <vt:i4>0</vt:i4>
      </vt:variant>
      <vt:variant>
        <vt:i4>5</vt:i4>
      </vt:variant>
      <vt:variant>
        <vt:lpwstr/>
      </vt:variant>
      <vt:variant>
        <vt:lpwstr>_ENREF_6</vt:lpwstr>
      </vt:variant>
      <vt:variant>
        <vt:i4>4718603</vt:i4>
      </vt:variant>
      <vt:variant>
        <vt:i4>709</vt:i4>
      </vt:variant>
      <vt:variant>
        <vt:i4>0</vt:i4>
      </vt:variant>
      <vt:variant>
        <vt:i4>5</vt:i4>
      </vt:variant>
      <vt:variant>
        <vt:lpwstr/>
      </vt:variant>
      <vt:variant>
        <vt:lpwstr>_ENREF_9</vt:lpwstr>
      </vt:variant>
      <vt:variant>
        <vt:i4>4194315</vt:i4>
      </vt:variant>
      <vt:variant>
        <vt:i4>703</vt:i4>
      </vt:variant>
      <vt:variant>
        <vt:i4>0</vt:i4>
      </vt:variant>
      <vt:variant>
        <vt:i4>5</vt:i4>
      </vt:variant>
      <vt:variant>
        <vt:lpwstr/>
      </vt:variant>
      <vt:variant>
        <vt:lpwstr>_ENREF_10</vt:lpwstr>
      </vt:variant>
      <vt:variant>
        <vt:i4>4718603</vt:i4>
      </vt:variant>
      <vt:variant>
        <vt:i4>695</vt:i4>
      </vt:variant>
      <vt:variant>
        <vt:i4>0</vt:i4>
      </vt:variant>
      <vt:variant>
        <vt:i4>5</vt:i4>
      </vt:variant>
      <vt:variant>
        <vt:lpwstr/>
      </vt:variant>
      <vt:variant>
        <vt:lpwstr>_ENREF_9</vt:lpwstr>
      </vt:variant>
      <vt:variant>
        <vt:i4>4194315</vt:i4>
      </vt:variant>
      <vt:variant>
        <vt:i4>689</vt:i4>
      </vt:variant>
      <vt:variant>
        <vt:i4>0</vt:i4>
      </vt:variant>
      <vt:variant>
        <vt:i4>5</vt:i4>
      </vt:variant>
      <vt:variant>
        <vt:lpwstr/>
      </vt:variant>
      <vt:variant>
        <vt:lpwstr>_ENREF_10</vt:lpwstr>
      </vt:variant>
      <vt:variant>
        <vt:i4>4718603</vt:i4>
      </vt:variant>
      <vt:variant>
        <vt:i4>681</vt:i4>
      </vt:variant>
      <vt:variant>
        <vt:i4>0</vt:i4>
      </vt:variant>
      <vt:variant>
        <vt:i4>5</vt:i4>
      </vt:variant>
      <vt:variant>
        <vt:lpwstr/>
      </vt:variant>
      <vt:variant>
        <vt:lpwstr>_ENREF_9</vt:lpwstr>
      </vt:variant>
      <vt:variant>
        <vt:i4>4194315</vt:i4>
      </vt:variant>
      <vt:variant>
        <vt:i4>675</vt:i4>
      </vt:variant>
      <vt:variant>
        <vt:i4>0</vt:i4>
      </vt:variant>
      <vt:variant>
        <vt:i4>5</vt:i4>
      </vt:variant>
      <vt:variant>
        <vt:lpwstr/>
      </vt:variant>
      <vt:variant>
        <vt:lpwstr>_ENREF_10</vt:lpwstr>
      </vt:variant>
      <vt:variant>
        <vt:i4>4653067</vt:i4>
      </vt:variant>
      <vt:variant>
        <vt:i4>669</vt:i4>
      </vt:variant>
      <vt:variant>
        <vt:i4>0</vt:i4>
      </vt:variant>
      <vt:variant>
        <vt:i4>5</vt:i4>
      </vt:variant>
      <vt:variant>
        <vt:lpwstr/>
      </vt:variant>
      <vt:variant>
        <vt:lpwstr>_ENREF_6</vt:lpwstr>
      </vt:variant>
      <vt:variant>
        <vt:i4>4718603</vt:i4>
      </vt:variant>
      <vt:variant>
        <vt:i4>661</vt:i4>
      </vt:variant>
      <vt:variant>
        <vt:i4>0</vt:i4>
      </vt:variant>
      <vt:variant>
        <vt:i4>5</vt:i4>
      </vt:variant>
      <vt:variant>
        <vt:lpwstr/>
      </vt:variant>
      <vt:variant>
        <vt:lpwstr>_ENREF_9</vt:lpwstr>
      </vt:variant>
      <vt:variant>
        <vt:i4>4587531</vt:i4>
      </vt:variant>
      <vt:variant>
        <vt:i4>653</vt:i4>
      </vt:variant>
      <vt:variant>
        <vt:i4>0</vt:i4>
      </vt:variant>
      <vt:variant>
        <vt:i4>5</vt:i4>
      </vt:variant>
      <vt:variant>
        <vt:lpwstr/>
      </vt:variant>
      <vt:variant>
        <vt:lpwstr>_ENREF_7</vt:lpwstr>
      </vt:variant>
      <vt:variant>
        <vt:i4>4653067</vt:i4>
      </vt:variant>
      <vt:variant>
        <vt:i4>647</vt:i4>
      </vt:variant>
      <vt:variant>
        <vt:i4>0</vt:i4>
      </vt:variant>
      <vt:variant>
        <vt:i4>5</vt:i4>
      </vt:variant>
      <vt:variant>
        <vt:lpwstr/>
      </vt:variant>
      <vt:variant>
        <vt:lpwstr>_ENREF_6</vt:lpwstr>
      </vt:variant>
      <vt:variant>
        <vt:i4>4718603</vt:i4>
      </vt:variant>
      <vt:variant>
        <vt:i4>639</vt:i4>
      </vt:variant>
      <vt:variant>
        <vt:i4>0</vt:i4>
      </vt:variant>
      <vt:variant>
        <vt:i4>5</vt:i4>
      </vt:variant>
      <vt:variant>
        <vt:lpwstr/>
      </vt:variant>
      <vt:variant>
        <vt:lpwstr>_ENREF_9</vt:lpwstr>
      </vt:variant>
      <vt:variant>
        <vt:i4>4194315</vt:i4>
      </vt:variant>
      <vt:variant>
        <vt:i4>633</vt:i4>
      </vt:variant>
      <vt:variant>
        <vt:i4>0</vt:i4>
      </vt:variant>
      <vt:variant>
        <vt:i4>5</vt:i4>
      </vt:variant>
      <vt:variant>
        <vt:lpwstr/>
      </vt:variant>
      <vt:variant>
        <vt:lpwstr>_ENREF_10</vt:lpwstr>
      </vt:variant>
      <vt:variant>
        <vt:i4>4456459</vt:i4>
      </vt:variant>
      <vt:variant>
        <vt:i4>627</vt:i4>
      </vt:variant>
      <vt:variant>
        <vt:i4>0</vt:i4>
      </vt:variant>
      <vt:variant>
        <vt:i4>5</vt:i4>
      </vt:variant>
      <vt:variant>
        <vt:lpwstr/>
      </vt:variant>
      <vt:variant>
        <vt:lpwstr>_ENREF_52</vt:lpwstr>
      </vt:variant>
      <vt:variant>
        <vt:i4>4456459</vt:i4>
      </vt:variant>
      <vt:variant>
        <vt:i4>621</vt:i4>
      </vt:variant>
      <vt:variant>
        <vt:i4>0</vt:i4>
      </vt:variant>
      <vt:variant>
        <vt:i4>5</vt:i4>
      </vt:variant>
      <vt:variant>
        <vt:lpwstr/>
      </vt:variant>
      <vt:variant>
        <vt:lpwstr>_ENREF_51</vt:lpwstr>
      </vt:variant>
      <vt:variant>
        <vt:i4>4456459</vt:i4>
      </vt:variant>
      <vt:variant>
        <vt:i4>615</vt:i4>
      </vt:variant>
      <vt:variant>
        <vt:i4>0</vt:i4>
      </vt:variant>
      <vt:variant>
        <vt:i4>5</vt:i4>
      </vt:variant>
      <vt:variant>
        <vt:lpwstr/>
      </vt:variant>
      <vt:variant>
        <vt:lpwstr>_ENREF_50</vt:lpwstr>
      </vt:variant>
      <vt:variant>
        <vt:i4>4521995</vt:i4>
      </vt:variant>
      <vt:variant>
        <vt:i4>609</vt:i4>
      </vt:variant>
      <vt:variant>
        <vt:i4>0</vt:i4>
      </vt:variant>
      <vt:variant>
        <vt:i4>5</vt:i4>
      </vt:variant>
      <vt:variant>
        <vt:lpwstr/>
      </vt:variant>
      <vt:variant>
        <vt:lpwstr>_ENREF_49</vt:lpwstr>
      </vt:variant>
      <vt:variant>
        <vt:i4>4521995</vt:i4>
      </vt:variant>
      <vt:variant>
        <vt:i4>603</vt:i4>
      </vt:variant>
      <vt:variant>
        <vt:i4>0</vt:i4>
      </vt:variant>
      <vt:variant>
        <vt:i4>5</vt:i4>
      </vt:variant>
      <vt:variant>
        <vt:lpwstr/>
      </vt:variant>
      <vt:variant>
        <vt:lpwstr>_ENREF_48</vt:lpwstr>
      </vt:variant>
      <vt:variant>
        <vt:i4>4521995</vt:i4>
      </vt:variant>
      <vt:variant>
        <vt:i4>597</vt:i4>
      </vt:variant>
      <vt:variant>
        <vt:i4>0</vt:i4>
      </vt:variant>
      <vt:variant>
        <vt:i4>5</vt:i4>
      </vt:variant>
      <vt:variant>
        <vt:lpwstr/>
      </vt:variant>
      <vt:variant>
        <vt:lpwstr>_ENREF_47</vt:lpwstr>
      </vt:variant>
      <vt:variant>
        <vt:i4>4521995</vt:i4>
      </vt:variant>
      <vt:variant>
        <vt:i4>589</vt:i4>
      </vt:variant>
      <vt:variant>
        <vt:i4>0</vt:i4>
      </vt:variant>
      <vt:variant>
        <vt:i4>5</vt:i4>
      </vt:variant>
      <vt:variant>
        <vt:lpwstr/>
      </vt:variant>
      <vt:variant>
        <vt:lpwstr>_ENREF_46</vt:lpwstr>
      </vt:variant>
      <vt:variant>
        <vt:i4>4521995</vt:i4>
      </vt:variant>
      <vt:variant>
        <vt:i4>583</vt:i4>
      </vt:variant>
      <vt:variant>
        <vt:i4>0</vt:i4>
      </vt:variant>
      <vt:variant>
        <vt:i4>5</vt:i4>
      </vt:variant>
      <vt:variant>
        <vt:lpwstr/>
      </vt:variant>
      <vt:variant>
        <vt:lpwstr>_ENREF_45</vt:lpwstr>
      </vt:variant>
      <vt:variant>
        <vt:i4>4521995</vt:i4>
      </vt:variant>
      <vt:variant>
        <vt:i4>577</vt:i4>
      </vt:variant>
      <vt:variant>
        <vt:i4>0</vt:i4>
      </vt:variant>
      <vt:variant>
        <vt:i4>5</vt:i4>
      </vt:variant>
      <vt:variant>
        <vt:lpwstr/>
      </vt:variant>
      <vt:variant>
        <vt:lpwstr>_ENREF_44</vt:lpwstr>
      </vt:variant>
      <vt:variant>
        <vt:i4>4521995</vt:i4>
      </vt:variant>
      <vt:variant>
        <vt:i4>571</vt:i4>
      </vt:variant>
      <vt:variant>
        <vt:i4>0</vt:i4>
      </vt:variant>
      <vt:variant>
        <vt:i4>5</vt:i4>
      </vt:variant>
      <vt:variant>
        <vt:lpwstr/>
      </vt:variant>
      <vt:variant>
        <vt:lpwstr>_ENREF_43</vt:lpwstr>
      </vt:variant>
      <vt:variant>
        <vt:i4>4521995</vt:i4>
      </vt:variant>
      <vt:variant>
        <vt:i4>565</vt:i4>
      </vt:variant>
      <vt:variant>
        <vt:i4>0</vt:i4>
      </vt:variant>
      <vt:variant>
        <vt:i4>5</vt:i4>
      </vt:variant>
      <vt:variant>
        <vt:lpwstr/>
      </vt:variant>
      <vt:variant>
        <vt:lpwstr>_ENREF_42</vt:lpwstr>
      </vt:variant>
      <vt:variant>
        <vt:i4>4521995</vt:i4>
      </vt:variant>
      <vt:variant>
        <vt:i4>559</vt:i4>
      </vt:variant>
      <vt:variant>
        <vt:i4>0</vt:i4>
      </vt:variant>
      <vt:variant>
        <vt:i4>5</vt:i4>
      </vt:variant>
      <vt:variant>
        <vt:lpwstr/>
      </vt:variant>
      <vt:variant>
        <vt:lpwstr>_ENREF_41</vt:lpwstr>
      </vt:variant>
      <vt:variant>
        <vt:i4>4521995</vt:i4>
      </vt:variant>
      <vt:variant>
        <vt:i4>553</vt:i4>
      </vt:variant>
      <vt:variant>
        <vt:i4>0</vt:i4>
      </vt:variant>
      <vt:variant>
        <vt:i4>5</vt:i4>
      </vt:variant>
      <vt:variant>
        <vt:lpwstr/>
      </vt:variant>
      <vt:variant>
        <vt:lpwstr>_ENREF_40</vt:lpwstr>
      </vt:variant>
      <vt:variant>
        <vt:i4>4325387</vt:i4>
      </vt:variant>
      <vt:variant>
        <vt:i4>547</vt:i4>
      </vt:variant>
      <vt:variant>
        <vt:i4>0</vt:i4>
      </vt:variant>
      <vt:variant>
        <vt:i4>5</vt:i4>
      </vt:variant>
      <vt:variant>
        <vt:lpwstr/>
      </vt:variant>
      <vt:variant>
        <vt:lpwstr>_ENREF_39</vt:lpwstr>
      </vt:variant>
      <vt:variant>
        <vt:i4>4325387</vt:i4>
      </vt:variant>
      <vt:variant>
        <vt:i4>541</vt:i4>
      </vt:variant>
      <vt:variant>
        <vt:i4>0</vt:i4>
      </vt:variant>
      <vt:variant>
        <vt:i4>5</vt:i4>
      </vt:variant>
      <vt:variant>
        <vt:lpwstr/>
      </vt:variant>
      <vt:variant>
        <vt:lpwstr>_ENREF_38</vt:lpwstr>
      </vt:variant>
      <vt:variant>
        <vt:i4>4325387</vt:i4>
      </vt:variant>
      <vt:variant>
        <vt:i4>535</vt:i4>
      </vt:variant>
      <vt:variant>
        <vt:i4>0</vt:i4>
      </vt:variant>
      <vt:variant>
        <vt:i4>5</vt:i4>
      </vt:variant>
      <vt:variant>
        <vt:lpwstr/>
      </vt:variant>
      <vt:variant>
        <vt:lpwstr>_ENREF_37</vt:lpwstr>
      </vt:variant>
      <vt:variant>
        <vt:i4>4325387</vt:i4>
      </vt:variant>
      <vt:variant>
        <vt:i4>529</vt:i4>
      </vt:variant>
      <vt:variant>
        <vt:i4>0</vt:i4>
      </vt:variant>
      <vt:variant>
        <vt:i4>5</vt:i4>
      </vt:variant>
      <vt:variant>
        <vt:lpwstr/>
      </vt:variant>
      <vt:variant>
        <vt:lpwstr>_ENREF_36</vt:lpwstr>
      </vt:variant>
      <vt:variant>
        <vt:i4>4325387</vt:i4>
      </vt:variant>
      <vt:variant>
        <vt:i4>521</vt:i4>
      </vt:variant>
      <vt:variant>
        <vt:i4>0</vt:i4>
      </vt:variant>
      <vt:variant>
        <vt:i4>5</vt:i4>
      </vt:variant>
      <vt:variant>
        <vt:lpwstr/>
      </vt:variant>
      <vt:variant>
        <vt:lpwstr>_ENREF_31</vt:lpwstr>
      </vt:variant>
      <vt:variant>
        <vt:i4>4390923</vt:i4>
      </vt:variant>
      <vt:variant>
        <vt:i4>513</vt:i4>
      </vt:variant>
      <vt:variant>
        <vt:i4>0</vt:i4>
      </vt:variant>
      <vt:variant>
        <vt:i4>5</vt:i4>
      </vt:variant>
      <vt:variant>
        <vt:lpwstr/>
      </vt:variant>
      <vt:variant>
        <vt:lpwstr>_ENREF_28</vt:lpwstr>
      </vt:variant>
      <vt:variant>
        <vt:i4>4390923</vt:i4>
      </vt:variant>
      <vt:variant>
        <vt:i4>505</vt:i4>
      </vt:variant>
      <vt:variant>
        <vt:i4>0</vt:i4>
      </vt:variant>
      <vt:variant>
        <vt:i4>5</vt:i4>
      </vt:variant>
      <vt:variant>
        <vt:lpwstr/>
      </vt:variant>
      <vt:variant>
        <vt:lpwstr>_ENREF_28</vt:lpwstr>
      </vt:variant>
      <vt:variant>
        <vt:i4>4325387</vt:i4>
      </vt:variant>
      <vt:variant>
        <vt:i4>497</vt:i4>
      </vt:variant>
      <vt:variant>
        <vt:i4>0</vt:i4>
      </vt:variant>
      <vt:variant>
        <vt:i4>5</vt:i4>
      </vt:variant>
      <vt:variant>
        <vt:lpwstr/>
      </vt:variant>
      <vt:variant>
        <vt:lpwstr>_ENREF_30</vt:lpwstr>
      </vt:variant>
      <vt:variant>
        <vt:i4>4390923</vt:i4>
      </vt:variant>
      <vt:variant>
        <vt:i4>489</vt:i4>
      </vt:variant>
      <vt:variant>
        <vt:i4>0</vt:i4>
      </vt:variant>
      <vt:variant>
        <vt:i4>5</vt:i4>
      </vt:variant>
      <vt:variant>
        <vt:lpwstr/>
      </vt:variant>
      <vt:variant>
        <vt:lpwstr>_ENREF_28</vt:lpwstr>
      </vt:variant>
      <vt:variant>
        <vt:i4>4390923</vt:i4>
      </vt:variant>
      <vt:variant>
        <vt:i4>481</vt:i4>
      </vt:variant>
      <vt:variant>
        <vt:i4>0</vt:i4>
      </vt:variant>
      <vt:variant>
        <vt:i4>5</vt:i4>
      </vt:variant>
      <vt:variant>
        <vt:lpwstr/>
      </vt:variant>
      <vt:variant>
        <vt:lpwstr>_ENREF_29</vt:lpwstr>
      </vt:variant>
      <vt:variant>
        <vt:i4>4390923</vt:i4>
      </vt:variant>
      <vt:variant>
        <vt:i4>473</vt:i4>
      </vt:variant>
      <vt:variant>
        <vt:i4>0</vt:i4>
      </vt:variant>
      <vt:variant>
        <vt:i4>5</vt:i4>
      </vt:variant>
      <vt:variant>
        <vt:lpwstr/>
      </vt:variant>
      <vt:variant>
        <vt:lpwstr>_ENREF_28</vt:lpwstr>
      </vt:variant>
      <vt:variant>
        <vt:i4>4325387</vt:i4>
      </vt:variant>
      <vt:variant>
        <vt:i4>467</vt:i4>
      </vt:variant>
      <vt:variant>
        <vt:i4>0</vt:i4>
      </vt:variant>
      <vt:variant>
        <vt:i4>5</vt:i4>
      </vt:variant>
      <vt:variant>
        <vt:lpwstr/>
      </vt:variant>
      <vt:variant>
        <vt:lpwstr>_ENREF_32</vt:lpwstr>
      </vt:variant>
      <vt:variant>
        <vt:i4>4390923</vt:i4>
      </vt:variant>
      <vt:variant>
        <vt:i4>459</vt:i4>
      </vt:variant>
      <vt:variant>
        <vt:i4>0</vt:i4>
      </vt:variant>
      <vt:variant>
        <vt:i4>5</vt:i4>
      </vt:variant>
      <vt:variant>
        <vt:lpwstr/>
      </vt:variant>
      <vt:variant>
        <vt:lpwstr>_ENREF_28</vt:lpwstr>
      </vt:variant>
      <vt:variant>
        <vt:i4>4325387</vt:i4>
      </vt:variant>
      <vt:variant>
        <vt:i4>451</vt:i4>
      </vt:variant>
      <vt:variant>
        <vt:i4>0</vt:i4>
      </vt:variant>
      <vt:variant>
        <vt:i4>5</vt:i4>
      </vt:variant>
      <vt:variant>
        <vt:lpwstr/>
      </vt:variant>
      <vt:variant>
        <vt:lpwstr>_ENREF_31</vt:lpwstr>
      </vt:variant>
      <vt:variant>
        <vt:i4>4784139</vt:i4>
      </vt:variant>
      <vt:variant>
        <vt:i4>443</vt:i4>
      </vt:variant>
      <vt:variant>
        <vt:i4>0</vt:i4>
      </vt:variant>
      <vt:variant>
        <vt:i4>5</vt:i4>
      </vt:variant>
      <vt:variant>
        <vt:lpwstr/>
      </vt:variant>
      <vt:variant>
        <vt:lpwstr>_ENREF_8</vt:lpwstr>
      </vt:variant>
      <vt:variant>
        <vt:i4>4194315</vt:i4>
      </vt:variant>
      <vt:variant>
        <vt:i4>437</vt:i4>
      </vt:variant>
      <vt:variant>
        <vt:i4>0</vt:i4>
      </vt:variant>
      <vt:variant>
        <vt:i4>5</vt:i4>
      </vt:variant>
      <vt:variant>
        <vt:lpwstr/>
      </vt:variant>
      <vt:variant>
        <vt:lpwstr>_ENREF_15</vt:lpwstr>
      </vt:variant>
      <vt:variant>
        <vt:i4>4587531</vt:i4>
      </vt:variant>
      <vt:variant>
        <vt:i4>429</vt:i4>
      </vt:variant>
      <vt:variant>
        <vt:i4>0</vt:i4>
      </vt:variant>
      <vt:variant>
        <vt:i4>5</vt:i4>
      </vt:variant>
      <vt:variant>
        <vt:lpwstr/>
      </vt:variant>
      <vt:variant>
        <vt:lpwstr>_ENREF_7</vt:lpwstr>
      </vt:variant>
      <vt:variant>
        <vt:i4>4587531</vt:i4>
      </vt:variant>
      <vt:variant>
        <vt:i4>425</vt:i4>
      </vt:variant>
      <vt:variant>
        <vt:i4>0</vt:i4>
      </vt:variant>
      <vt:variant>
        <vt:i4>5</vt:i4>
      </vt:variant>
      <vt:variant>
        <vt:lpwstr/>
      </vt:variant>
      <vt:variant>
        <vt:lpwstr>_ENREF_7</vt:lpwstr>
      </vt:variant>
      <vt:variant>
        <vt:i4>4653067</vt:i4>
      </vt:variant>
      <vt:variant>
        <vt:i4>422</vt:i4>
      </vt:variant>
      <vt:variant>
        <vt:i4>0</vt:i4>
      </vt:variant>
      <vt:variant>
        <vt:i4>5</vt:i4>
      </vt:variant>
      <vt:variant>
        <vt:lpwstr/>
      </vt:variant>
      <vt:variant>
        <vt:lpwstr>_ENREF_6</vt:lpwstr>
      </vt:variant>
      <vt:variant>
        <vt:i4>4194315</vt:i4>
      </vt:variant>
      <vt:variant>
        <vt:i4>412</vt:i4>
      </vt:variant>
      <vt:variant>
        <vt:i4>0</vt:i4>
      </vt:variant>
      <vt:variant>
        <vt:i4>5</vt:i4>
      </vt:variant>
      <vt:variant>
        <vt:lpwstr/>
      </vt:variant>
      <vt:variant>
        <vt:lpwstr>_ENREF_15</vt:lpwstr>
      </vt:variant>
      <vt:variant>
        <vt:i4>4325387</vt:i4>
      </vt:variant>
      <vt:variant>
        <vt:i4>404</vt:i4>
      </vt:variant>
      <vt:variant>
        <vt:i4>0</vt:i4>
      </vt:variant>
      <vt:variant>
        <vt:i4>5</vt:i4>
      </vt:variant>
      <vt:variant>
        <vt:lpwstr/>
      </vt:variant>
      <vt:variant>
        <vt:lpwstr>_ENREF_35</vt:lpwstr>
      </vt:variant>
      <vt:variant>
        <vt:i4>4784139</vt:i4>
      </vt:variant>
      <vt:variant>
        <vt:i4>396</vt:i4>
      </vt:variant>
      <vt:variant>
        <vt:i4>0</vt:i4>
      </vt:variant>
      <vt:variant>
        <vt:i4>5</vt:i4>
      </vt:variant>
      <vt:variant>
        <vt:lpwstr/>
      </vt:variant>
      <vt:variant>
        <vt:lpwstr>_ENREF_8</vt:lpwstr>
      </vt:variant>
      <vt:variant>
        <vt:i4>4390923</vt:i4>
      </vt:variant>
      <vt:variant>
        <vt:i4>388</vt:i4>
      </vt:variant>
      <vt:variant>
        <vt:i4>0</vt:i4>
      </vt:variant>
      <vt:variant>
        <vt:i4>5</vt:i4>
      </vt:variant>
      <vt:variant>
        <vt:lpwstr/>
      </vt:variant>
      <vt:variant>
        <vt:lpwstr>_ENREF_28</vt:lpwstr>
      </vt:variant>
      <vt:variant>
        <vt:i4>4325387</vt:i4>
      </vt:variant>
      <vt:variant>
        <vt:i4>380</vt:i4>
      </vt:variant>
      <vt:variant>
        <vt:i4>0</vt:i4>
      </vt:variant>
      <vt:variant>
        <vt:i4>5</vt:i4>
      </vt:variant>
      <vt:variant>
        <vt:lpwstr/>
      </vt:variant>
      <vt:variant>
        <vt:lpwstr>_ENREF_34</vt:lpwstr>
      </vt:variant>
      <vt:variant>
        <vt:i4>4194315</vt:i4>
      </vt:variant>
      <vt:variant>
        <vt:i4>372</vt:i4>
      </vt:variant>
      <vt:variant>
        <vt:i4>0</vt:i4>
      </vt:variant>
      <vt:variant>
        <vt:i4>5</vt:i4>
      </vt:variant>
      <vt:variant>
        <vt:lpwstr/>
      </vt:variant>
      <vt:variant>
        <vt:lpwstr>_ENREF_11</vt:lpwstr>
      </vt:variant>
      <vt:variant>
        <vt:i4>4325387</vt:i4>
      </vt:variant>
      <vt:variant>
        <vt:i4>364</vt:i4>
      </vt:variant>
      <vt:variant>
        <vt:i4>0</vt:i4>
      </vt:variant>
      <vt:variant>
        <vt:i4>5</vt:i4>
      </vt:variant>
      <vt:variant>
        <vt:lpwstr/>
      </vt:variant>
      <vt:variant>
        <vt:lpwstr>_ENREF_33</vt:lpwstr>
      </vt:variant>
      <vt:variant>
        <vt:i4>4325387</vt:i4>
      </vt:variant>
      <vt:variant>
        <vt:i4>358</vt:i4>
      </vt:variant>
      <vt:variant>
        <vt:i4>0</vt:i4>
      </vt:variant>
      <vt:variant>
        <vt:i4>5</vt:i4>
      </vt:variant>
      <vt:variant>
        <vt:lpwstr/>
      </vt:variant>
      <vt:variant>
        <vt:lpwstr>_ENREF_32</vt:lpwstr>
      </vt:variant>
      <vt:variant>
        <vt:i4>4325387</vt:i4>
      </vt:variant>
      <vt:variant>
        <vt:i4>350</vt:i4>
      </vt:variant>
      <vt:variant>
        <vt:i4>0</vt:i4>
      </vt:variant>
      <vt:variant>
        <vt:i4>5</vt:i4>
      </vt:variant>
      <vt:variant>
        <vt:lpwstr/>
      </vt:variant>
      <vt:variant>
        <vt:lpwstr>_ENREF_31</vt:lpwstr>
      </vt:variant>
      <vt:variant>
        <vt:i4>4325387</vt:i4>
      </vt:variant>
      <vt:variant>
        <vt:i4>342</vt:i4>
      </vt:variant>
      <vt:variant>
        <vt:i4>0</vt:i4>
      </vt:variant>
      <vt:variant>
        <vt:i4>5</vt:i4>
      </vt:variant>
      <vt:variant>
        <vt:lpwstr/>
      </vt:variant>
      <vt:variant>
        <vt:lpwstr>_ENREF_30</vt:lpwstr>
      </vt:variant>
      <vt:variant>
        <vt:i4>4390923</vt:i4>
      </vt:variant>
      <vt:variant>
        <vt:i4>334</vt:i4>
      </vt:variant>
      <vt:variant>
        <vt:i4>0</vt:i4>
      </vt:variant>
      <vt:variant>
        <vt:i4>5</vt:i4>
      </vt:variant>
      <vt:variant>
        <vt:lpwstr/>
      </vt:variant>
      <vt:variant>
        <vt:lpwstr>_ENREF_29</vt:lpwstr>
      </vt:variant>
      <vt:variant>
        <vt:i4>4194315</vt:i4>
      </vt:variant>
      <vt:variant>
        <vt:i4>326</vt:i4>
      </vt:variant>
      <vt:variant>
        <vt:i4>0</vt:i4>
      </vt:variant>
      <vt:variant>
        <vt:i4>5</vt:i4>
      </vt:variant>
      <vt:variant>
        <vt:lpwstr/>
      </vt:variant>
      <vt:variant>
        <vt:lpwstr>_ENREF_11</vt:lpwstr>
      </vt:variant>
      <vt:variant>
        <vt:i4>4390923</vt:i4>
      </vt:variant>
      <vt:variant>
        <vt:i4>318</vt:i4>
      </vt:variant>
      <vt:variant>
        <vt:i4>0</vt:i4>
      </vt:variant>
      <vt:variant>
        <vt:i4>5</vt:i4>
      </vt:variant>
      <vt:variant>
        <vt:lpwstr/>
      </vt:variant>
      <vt:variant>
        <vt:lpwstr>_ENREF_27</vt:lpwstr>
      </vt:variant>
      <vt:variant>
        <vt:i4>4390923</vt:i4>
      </vt:variant>
      <vt:variant>
        <vt:i4>310</vt:i4>
      </vt:variant>
      <vt:variant>
        <vt:i4>0</vt:i4>
      </vt:variant>
      <vt:variant>
        <vt:i4>5</vt:i4>
      </vt:variant>
      <vt:variant>
        <vt:lpwstr/>
      </vt:variant>
      <vt:variant>
        <vt:lpwstr>_ENREF_28</vt:lpwstr>
      </vt:variant>
      <vt:variant>
        <vt:i4>4390923</vt:i4>
      </vt:variant>
      <vt:variant>
        <vt:i4>302</vt:i4>
      </vt:variant>
      <vt:variant>
        <vt:i4>0</vt:i4>
      </vt:variant>
      <vt:variant>
        <vt:i4>5</vt:i4>
      </vt:variant>
      <vt:variant>
        <vt:lpwstr/>
      </vt:variant>
      <vt:variant>
        <vt:lpwstr>_ENREF_27</vt:lpwstr>
      </vt:variant>
      <vt:variant>
        <vt:i4>4390923</vt:i4>
      </vt:variant>
      <vt:variant>
        <vt:i4>298</vt:i4>
      </vt:variant>
      <vt:variant>
        <vt:i4>0</vt:i4>
      </vt:variant>
      <vt:variant>
        <vt:i4>5</vt:i4>
      </vt:variant>
      <vt:variant>
        <vt:lpwstr/>
      </vt:variant>
      <vt:variant>
        <vt:lpwstr>_ENREF_26</vt:lpwstr>
      </vt:variant>
      <vt:variant>
        <vt:i4>4325387</vt:i4>
      </vt:variant>
      <vt:variant>
        <vt:i4>295</vt:i4>
      </vt:variant>
      <vt:variant>
        <vt:i4>0</vt:i4>
      </vt:variant>
      <vt:variant>
        <vt:i4>5</vt:i4>
      </vt:variant>
      <vt:variant>
        <vt:lpwstr/>
      </vt:variant>
      <vt:variant>
        <vt:lpwstr>_ENREF_3</vt:lpwstr>
      </vt:variant>
      <vt:variant>
        <vt:i4>4390923</vt:i4>
      </vt:variant>
      <vt:variant>
        <vt:i4>285</vt:i4>
      </vt:variant>
      <vt:variant>
        <vt:i4>0</vt:i4>
      </vt:variant>
      <vt:variant>
        <vt:i4>5</vt:i4>
      </vt:variant>
      <vt:variant>
        <vt:lpwstr/>
      </vt:variant>
      <vt:variant>
        <vt:lpwstr>_ENREF_25</vt:lpwstr>
      </vt:variant>
      <vt:variant>
        <vt:i4>4390923</vt:i4>
      </vt:variant>
      <vt:variant>
        <vt:i4>279</vt:i4>
      </vt:variant>
      <vt:variant>
        <vt:i4>0</vt:i4>
      </vt:variant>
      <vt:variant>
        <vt:i4>5</vt:i4>
      </vt:variant>
      <vt:variant>
        <vt:lpwstr/>
      </vt:variant>
      <vt:variant>
        <vt:lpwstr>_ENREF_24</vt:lpwstr>
      </vt:variant>
      <vt:variant>
        <vt:i4>4194315</vt:i4>
      </vt:variant>
      <vt:variant>
        <vt:i4>273</vt:i4>
      </vt:variant>
      <vt:variant>
        <vt:i4>0</vt:i4>
      </vt:variant>
      <vt:variant>
        <vt:i4>5</vt:i4>
      </vt:variant>
      <vt:variant>
        <vt:lpwstr/>
      </vt:variant>
      <vt:variant>
        <vt:lpwstr>_ENREF_12</vt:lpwstr>
      </vt:variant>
      <vt:variant>
        <vt:i4>4390923</vt:i4>
      </vt:variant>
      <vt:variant>
        <vt:i4>267</vt:i4>
      </vt:variant>
      <vt:variant>
        <vt:i4>0</vt:i4>
      </vt:variant>
      <vt:variant>
        <vt:i4>5</vt:i4>
      </vt:variant>
      <vt:variant>
        <vt:lpwstr/>
      </vt:variant>
      <vt:variant>
        <vt:lpwstr>_ENREF_23</vt:lpwstr>
      </vt:variant>
      <vt:variant>
        <vt:i4>4390923</vt:i4>
      </vt:variant>
      <vt:variant>
        <vt:i4>261</vt:i4>
      </vt:variant>
      <vt:variant>
        <vt:i4>0</vt:i4>
      </vt:variant>
      <vt:variant>
        <vt:i4>5</vt:i4>
      </vt:variant>
      <vt:variant>
        <vt:lpwstr/>
      </vt:variant>
      <vt:variant>
        <vt:lpwstr>_ENREF_22</vt:lpwstr>
      </vt:variant>
      <vt:variant>
        <vt:i4>4390923</vt:i4>
      </vt:variant>
      <vt:variant>
        <vt:i4>255</vt:i4>
      </vt:variant>
      <vt:variant>
        <vt:i4>0</vt:i4>
      </vt:variant>
      <vt:variant>
        <vt:i4>5</vt:i4>
      </vt:variant>
      <vt:variant>
        <vt:lpwstr/>
      </vt:variant>
      <vt:variant>
        <vt:lpwstr>_ENREF_21</vt:lpwstr>
      </vt:variant>
      <vt:variant>
        <vt:i4>4390923</vt:i4>
      </vt:variant>
      <vt:variant>
        <vt:i4>249</vt:i4>
      </vt:variant>
      <vt:variant>
        <vt:i4>0</vt:i4>
      </vt:variant>
      <vt:variant>
        <vt:i4>5</vt:i4>
      </vt:variant>
      <vt:variant>
        <vt:lpwstr/>
      </vt:variant>
      <vt:variant>
        <vt:lpwstr>_ENREF_20</vt:lpwstr>
      </vt:variant>
      <vt:variant>
        <vt:i4>4194315</vt:i4>
      </vt:variant>
      <vt:variant>
        <vt:i4>243</vt:i4>
      </vt:variant>
      <vt:variant>
        <vt:i4>0</vt:i4>
      </vt:variant>
      <vt:variant>
        <vt:i4>5</vt:i4>
      </vt:variant>
      <vt:variant>
        <vt:lpwstr/>
      </vt:variant>
      <vt:variant>
        <vt:lpwstr>_ENREF_19</vt:lpwstr>
      </vt:variant>
      <vt:variant>
        <vt:i4>4194315</vt:i4>
      </vt:variant>
      <vt:variant>
        <vt:i4>237</vt:i4>
      </vt:variant>
      <vt:variant>
        <vt:i4>0</vt:i4>
      </vt:variant>
      <vt:variant>
        <vt:i4>5</vt:i4>
      </vt:variant>
      <vt:variant>
        <vt:lpwstr/>
      </vt:variant>
      <vt:variant>
        <vt:lpwstr>_ENREF_18</vt:lpwstr>
      </vt:variant>
      <vt:variant>
        <vt:i4>4194315</vt:i4>
      </vt:variant>
      <vt:variant>
        <vt:i4>231</vt:i4>
      </vt:variant>
      <vt:variant>
        <vt:i4>0</vt:i4>
      </vt:variant>
      <vt:variant>
        <vt:i4>5</vt:i4>
      </vt:variant>
      <vt:variant>
        <vt:lpwstr/>
      </vt:variant>
      <vt:variant>
        <vt:lpwstr>_ENREF_17</vt:lpwstr>
      </vt:variant>
      <vt:variant>
        <vt:i4>4194315</vt:i4>
      </vt:variant>
      <vt:variant>
        <vt:i4>227</vt:i4>
      </vt:variant>
      <vt:variant>
        <vt:i4>0</vt:i4>
      </vt:variant>
      <vt:variant>
        <vt:i4>5</vt:i4>
      </vt:variant>
      <vt:variant>
        <vt:lpwstr/>
      </vt:variant>
      <vt:variant>
        <vt:lpwstr>_ENREF_16</vt:lpwstr>
      </vt:variant>
      <vt:variant>
        <vt:i4>4194315</vt:i4>
      </vt:variant>
      <vt:variant>
        <vt:i4>224</vt:i4>
      </vt:variant>
      <vt:variant>
        <vt:i4>0</vt:i4>
      </vt:variant>
      <vt:variant>
        <vt:i4>5</vt:i4>
      </vt:variant>
      <vt:variant>
        <vt:lpwstr/>
      </vt:variant>
      <vt:variant>
        <vt:lpwstr>_ENREF_12</vt:lpwstr>
      </vt:variant>
      <vt:variant>
        <vt:i4>4390923</vt:i4>
      </vt:variant>
      <vt:variant>
        <vt:i4>221</vt:i4>
      </vt:variant>
      <vt:variant>
        <vt:i4>0</vt:i4>
      </vt:variant>
      <vt:variant>
        <vt:i4>5</vt:i4>
      </vt:variant>
      <vt:variant>
        <vt:lpwstr/>
      </vt:variant>
      <vt:variant>
        <vt:lpwstr>_ENREF_2</vt:lpwstr>
      </vt:variant>
      <vt:variant>
        <vt:i4>4194315</vt:i4>
      </vt:variant>
      <vt:variant>
        <vt:i4>211</vt:i4>
      </vt:variant>
      <vt:variant>
        <vt:i4>0</vt:i4>
      </vt:variant>
      <vt:variant>
        <vt:i4>5</vt:i4>
      </vt:variant>
      <vt:variant>
        <vt:lpwstr/>
      </vt:variant>
      <vt:variant>
        <vt:lpwstr>_ENREF_12</vt:lpwstr>
      </vt:variant>
      <vt:variant>
        <vt:i4>4194315</vt:i4>
      </vt:variant>
      <vt:variant>
        <vt:i4>205</vt:i4>
      </vt:variant>
      <vt:variant>
        <vt:i4>0</vt:i4>
      </vt:variant>
      <vt:variant>
        <vt:i4>5</vt:i4>
      </vt:variant>
      <vt:variant>
        <vt:lpwstr/>
      </vt:variant>
      <vt:variant>
        <vt:lpwstr>_ENREF_13</vt:lpwstr>
      </vt:variant>
      <vt:variant>
        <vt:i4>4194315</vt:i4>
      </vt:variant>
      <vt:variant>
        <vt:i4>199</vt:i4>
      </vt:variant>
      <vt:variant>
        <vt:i4>0</vt:i4>
      </vt:variant>
      <vt:variant>
        <vt:i4>5</vt:i4>
      </vt:variant>
      <vt:variant>
        <vt:lpwstr/>
      </vt:variant>
      <vt:variant>
        <vt:lpwstr>_ENREF_12</vt:lpwstr>
      </vt:variant>
      <vt:variant>
        <vt:i4>4390923</vt:i4>
      </vt:variant>
      <vt:variant>
        <vt:i4>193</vt:i4>
      </vt:variant>
      <vt:variant>
        <vt:i4>0</vt:i4>
      </vt:variant>
      <vt:variant>
        <vt:i4>5</vt:i4>
      </vt:variant>
      <vt:variant>
        <vt:lpwstr/>
      </vt:variant>
      <vt:variant>
        <vt:lpwstr>_ENREF_24</vt:lpwstr>
      </vt:variant>
      <vt:variant>
        <vt:i4>4194315</vt:i4>
      </vt:variant>
      <vt:variant>
        <vt:i4>187</vt:i4>
      </vt:variant>
      <vt:variant>
        <vt:i4>0</vt:i4>
      </vt:variant>
      <vt:variant>
        <vt:i4>5</vt:i4>
      </vt:variant>
      <vt:variant>
        <vt:lpwstr/>
      </vt:variant>
      <vt:variant>
        <vt:lpwstr>_ENREF_13</vt:lpwstr>
      </vt:variant>
      <vt:variant>
        <vt:i4>4390923</vt:i4>
      </vt:variant>
      <vt:variant>
        <vt:i4>181</vt:i4>
      </vt:variant>
      <vt:variant>
        <vt:i4>0</vt:i4>
      </vt:variant>
      <vt:variant>
        <vt:i4>5</vt:i4>
      </vt:variant>
      <vt:variant>
        <vt:lpwstr/>
      </vt:variant>
      <vt:variant>
        <vt:lpwstr>_ENREF_23</vt:lpwstr>
      </vt:variant>
      <vt:variant>
        <vt:i4>4390923</vt:i4>
      </vt:variant>
      <vt:variant>
        <vt:i4>175</vt:i4>
      </vt:variant>
      <vt:variant>
        <vt:i4>0</vt:i4>
      </vt:variant>
      <vt:variant>
        <vt:i4>5</vt:i4>
      </vt:variant>
      <vt:variant>
        <vt:lpwstr/>
      </vt:variant>
      <vt:variant>
        <vt:lpwstr>_ENREF_22</vt:lpwstr>
      </vt:variant>
      <vt:variant>
        <vt:i4>4390923</vt:i4>
      </vt:variant>
      <vt:variant>
        <vt:i4>169</vt:i4>
      </vt:variant>
      <vt:variant>
        <vt:i4>0</vt:i4>
      </vt:variant>
      <vt:variant>
        <vt:i4>5</vt:i4>
      </vt:variant>
      <vt:variant>
        <vt:lpwstr/>
      </vt:variant>
      <vt:variant>
        <vt:lpwstr>_ENREF_21</vt:lpwstr>
      </vt:variant>
      <vt:variant>
        <vt:i4>4390923</vt:i4>
      </vt:variant>
      <vt:variant>
        <vt:i4>163</vt:i4>
      </vt:variant>
      <vt:variant>
        <vt:i4>0</vt:i4>
      </vt:variant>
      <vt:variant>
        <vt:i4>5</vt:i4>
      </vt:variant>
      <vt:variant>
        <vt:lpwstr/>
      </vt:variant>
      <vt:variant>
        <vt:lpwstr>_ENREF_20</vt:lpwstr>
      </vt:variant>
      <vt:variant>
        <vt:i4>4194315</vt:i4>
      </vt:variant>
      <vt:variant>
        <vt:i4>157</vt:i4>
      </vt:variant>
      <vt:variant>
        <vt:i4>0</vt:i4>
      </vt:variant>
      <vt:variant>
        <vt:i4>5</vt:i4>
      </vt:variant>
      <vt:variant>
        <vt:lpwstr/>
      </vt:variant>
      <vt:variant>
        <vt:lpwstr>_ENREF_19</vt:lpwstr>
      </vt:variant>
      <vt:variant>
        <vt:i4>4194315</vt:i4>
      </vt:variant>
      <vt:variant>
        <vt:i4>151</vt:i4>
      </vt:variant>
      <vt:variant>
        <vt:i4>0</vt:i4>
      </vt:variant>
      <vt:variant>
        <vt:i4>5</vt:i4>
      </vt:variant>
      <vt:variant>
        <vt:lpwstr/>
      </vt:variant>
      <vt:variant>
        <vt:lpwstr>_ENREF_18</vt:lpwstr>
      </vt:variant>
      <vt:variant>
        <vt:i4>4194315</vt:i4>
      </vt:variant>
      <vt:variant>
        <vt:i4>145</vt:i4>
      </vt:variant>
      <vt:variant>
        <vt:i4>0</vt:i4>
      </vt:variant>
      <vt:variant>
        <vt:i4>5</vt:i4>
      </vt:variant>
      <vt:variant>
        <vt:lpwstr/>
      </vt:variant>
      <vt:variant>
        <vt:lpwstr>_ENREF_17</vt:lpwstr>
      </vt:variant>
      <vt:variant>
        <vt:i4>4194315</vt:i4>
      </vt:variant>
      <vt:variant>
        <vt:i4>139</vt:i4>
      </vt:variant>
      <vt:variant>
        <vt:i4>0</vt:i4>
      </vt:variant>
      <vt:variant>
        <vt:i4>5</vt:i4>
      </vt:variant>
      <vt:variant>
        <vt:lpwstr/>
      </vt:variant>
      <vt:variant>
        <vt:lpwstr>_ENREF_16</vt:lpwstr>
      </vt:variant>
      <vt:variant>
        <vt:i4>4194315</vt:i4>
      </vt:variant>
      <vt:variant>
        <vt:i4>133</vt:i4>
      </vt:variant>
      <vt:variant>
        <vt:i4>0</vt:i4>
      </vt:variant>
      <vt:variant>
        <vt:i4>5</vt:i4>
      </vt:variant>
      <vt:variant>
        <vt:lpwstr/>
      </vt:variant>
      <vt:variant>
        <vt:lpwstr>_ENREF_12</vt:lpwstr>
      </vt:variant>
      <vt:variant>
        <vt:i4>4194315</vt:i4>
      </vt:variant>
      <vt:variant>
        <vt:i4>127</vt:i4>
      </vt:variant>
      <vt:variant>
        <vt:i4>0</vt:i4>
      </vt:variant>
      <vt:variant>
        <vt:i4>5</vt:i4>
      </vt:variant>
      <vt:variant>
        <vt:lpwstr/>
      </vt:variant>
      <vt:variant>
        <vt:lpwstr>_ENREF_15</vt:lpwstr>
      </vt:variant>
      <vt:variant>
        <vt:i4>4784139</vt:i4>
      </vt:variant>
      <vt:variant>
        <vt:i4>119</vt:i4>
      </vt:variant>
      <vt:variant>
        <vt:i4>0</vt:i4>
      </vt:variant>
      <vt:variant>
        <vt:i4>5</vt:i4>
      </vt:variant>
      <vt:variant>
        <vt:lpwstr/>
      </vt:variant>
      <vt:variant>
        <vt:lpwstr>_ENREF_8</vt:lpwstr>
      </vt:variant>
      <vt:variant>
        <vt:i4>4587531</vt:i4>
      </vt:variant>
      <vt:variant>
        <vt:i4>111</vt:i4>
      </vt:variant>
      <vt:variant>
        <vt:i4>0</vt:i4>
      </vt:variant>
      <vt:variant>
        <vt:i4>5</vt:i4>
      </vt:variant>
      <vt:variant>
        <vt:lpwstr/>
      </vt:variant>
      <vt:variant>
        <vt:lpwstr>_ENREF_7</vt:lpwstr>
      </vt:variant>
      <vt:variant>
        <vt:i4>4587531</vt:i4>
      </vt:variant>
      <vt:variant>
        <vt:i4>103</vt:i4>
      </vt:variant>
      <vt:variant>
        <vt:i4>0</vt:i4>
      </vt:variant>
      <vt:variant>
        <vt:i4>5</vt:i4>
      </vt:variant>
      <vt:variant>
        <vt:lpwstr/>
      </vt:variant>
      <vt:variant>
        <vt:lpwstr>_ENREF_7</vt:lpwstr>
      </vt:variant>
      <vt:variant>
        <vt:i4>4653067</vt:i4>
      </vt:variant>
      <vt:variant>
        <vt:i4>97</vt:i4>
      </vt:variant>
      <vt:variant>
        <vt:i4>0</vt:i4>
      </vt:variant>
      <vt:variant>
        <vt:i4>5</vt:i4>
      </vt:variant>
      <vt:variant>
        <vt:lpwstr/>
      </vt:variant>
      <vt:variant>
        <vt:lpwstr>_ENREF_6</vt:lpwstr>
      </vt:variant>
      <vt:variant>
        <vt:i4>4194315</vt:i4>
      </vt:variant>
      <vt:variant>
        <vt:i4>91</vt:i4>
      </vt:variant>
      <vt:variant>
        <vt:i4>0</vt:i4>
      </vt:variant>
      <vt:variant>
        <vt:i4>5</vt:i4>
      </vt:variant>
      <vt:variant>
        <vt:lpwstr/>
      </vt:variant>
      <vt:variant>
        <vt:lpwstr>_ENREF_14</vt:lpwstr>
      </vt:variant>
      <vt:variant>
        <vt:i4>4718603</vt:i4>
      </vt:variant>
      <vt:variant>
        <vt:i4>83</vt:i4>
      </vt:variant>
      <vt:variant>
        <vt:i4>0</vt:i4>
      </vt:variant>
      <vt:variant>
        <vt:i4>5</vt:i4>
      </vt:variant>
      <vt:variant>
        <vt:lpwstr/>
      </vt:variant>
      <vt:variant>
        <vt:lpwstr>_ENREF_9</vt:lpwstr>
      </vt:variant>
      <vt:variant>
        <vt:i4>4194315</vt:i4>
      </vt:variant>
      <vt:variant>
        <vt:i4>77</vt:i4>
      </vt:variant>
      <vt:variant>
        <vt:i4>0</vt:i4>
      </vt:variant>
      <vt:variant>
        <vt:i4>5</vt:i4>
      </vt:variant>
      <vt:variant>
        <vt:lpwstr/>
      </vt:variant>
      <vt:variant>
        <vt:lpwstr>_ENREF_10</vt:lpwstr>
      </vt:variant>
      <vt:variant>
        <vt:i4>4194315</vt:i4>
      </vt:variant>
      <vt:variant>
        <vt:i4>71</vt:i4>
      </vt:variant>
      <vt:variant>
        <vt:i4>0</vt:i4>
      </vt:variant>
      <vt:variant>
        <vt:i4>5</vt:i4>
      </vt:variant>
      <vt:variant>
        <vt:lpwstr/>
      </vt:variant>
      <vt:variant>
        <vt:lpwstr>_ENREF_12</vt:lpwstr>
      </vt:variant>
      <vt:variant>
        <vt:i4>4194315</vt:i4>
      </vt:variant>
      <vt:variant>
        <vt:i4>63</vt:i4>
      </vt:variant>
      <vt:variant>
        <vt:i4>0</vt:i4>
      </vt:variant>
      <vt:variant>
        <vt:i4>5</vt:i4>
      </vt:variant>
      <vt:variant>
        <vt:lpwstr/>
      </vt:variant>
      <vt:variant>
        <vt:lpwstr>_ENREF_11</vt:lpwstr>
      </vt:variant>
      <vt:variant>
        <vt:i4>4194315</vt:i4>
      </vt:variant>
      <vt:variant>
        <vt:i4>57</vt:i4>
      </vt:variant>
      <vt:variant>
        <vt:i4>0</vt:i4>
      </vt:variant>
      <vt:variant>
        <vt:i4>5</vt:i4>
      </vt:variant>
      <vt:variant>
        <vt:lpwstr/>
      </vt:variant>
      <vt:variant>
        <vt:lpwstr>_ENREF_10</vt:lpwstr>
      </vt:variant>
      <vt:variant>
        <vt:i4>4718603</vt:i4>
      </vt:variant>
      <vt:variant>
        <vt:i4>49</vt:i4>
      </vt:variant>
      <vt:variant>
        <vt:i4>0</vt:i4>
      </vt:variant>
      <vt:variant>
        <vt:i4>5</vt:i4>
      </vt:variant>
      <vt:variant>
        <vt:lpwstr/>
      </vt:variant>
      <vt:variant>
        <vt:lpwstr>_ENREF_9</vt:lpwstr>
      </vt:variant>
      <vt:variant>
        <vt:i4>4653067</vt:i4>
      </vt:variant>
      <vt:variant>
        <vt:i4>43</vt:i4>
      </vt:variant>
      <vt:variant>
        <vt:i4>0</vt:i4>
      </vt:variant>
      <vt:variant>
        <vt:i4>5</vt:i4>
      </vt:variant>
      <vt:variant>
        <vt:lpwstr/>
      </vt:variant>
      <vt:variant>
        <vt:lpwstr>_ENREF_6</vt:lpwstr>
      </vt:variant>
      <vt:variant>
        <vt:i4>4784139</vt:i4>
      </vt:variant>
      <vt:variant>
        <vt:i4>35</vt:i4>
      </vt:variant>
      <vt:variant>
        <vt:i4>0</vt:i4>
      </vt:variant>
      <vt:variant>
        <vt:i4>5</vt:i4>
      </vt:variant>
      <vt:variant>
        <vt:lpwstr/>
      </vt:variant>
      <vt:variant>
        <vt:lpwstr>_ENREF_8</vt:lpwstr>
      </vt:variant>
      <vt:variant>
        <vt:i4>4587531</vt:i4>
      </vt:variant>
      <vt:variant>
        <vt:i4>31</vt:i4>
      </vt:variant>
      <vt:variant>
        <vt:i4>0</vt:i4>
      </vt:variant>
      <vt:variant>
        <vt:i4>5</vt:i4>
      </vt:variant>
      <vt:variant>
        <vt:lpwstr/>
      </vt:variant>
      <vt:variant>
        <vt:lpwstr>_ENREF_7</vt:lpwstr>
      </vt:variant>
      <vt:variant>
        <vt:i4>4653067</vt:i4>
      </vt:variant>
      <vt:variant>
        <vt:i4>28</vt:i4>
      </vt:variant>
      <vt:variant>
        <vt:i4>0</vt:i4>
      </vt:variant>
      <vt:variant>
        <vt:i4>5</vt:i4>
      </vt:variant>
      <vt:variant>
        <vt:lpwstr/>
      </vt:variant>
      <vt:variant>
        <vt:lpwstr>_ENREF_6</vt:lpwstr>
      </vt:variant>
      <vt:variant>
        <vt:i4>1114183</vt:i4>
      </vt:variant>
      <vt:variant>
        <vt:i4>21</vt:i4>
      </vt:variant>
      <vt:variant>
        <vt:i4>0</vt:i4>
      </vt:variant>
      <vt:variant>
        <vt:i4>5</vt:i4>
      </vt:variant>
      <vt:variant>
        <vt:lpwstr>http://www.cdc.gov/mmwr/preview/mmwrhtml/mm5049a5.htm</vt:lpwstr>
      </vt:variant>
      <vt:variant>
        <vt:lpwstr/>
      </vt:variant>
      <vt:variant>
        <vt:i4>4521995</vt:i4>
      </vt:variant>
      <vt:variant>
        <vt:i4>15</vt:i4>
      </vt:variant>
      <vt:variant>
        <vt:i4>0</vt:i4>
      </vt:variant>
      <vt:variant>
        <vt:i4>5</vt:i4>
      </vt:variant>
      <vt:variant>
        <vt:lpwstr/>
      </vt:variant>
      <vt:variant>
        <vt:lpwstr>_ENREF_4</vt:lpwstr>
      </vt:variant>
      <vt:variant>
        <vt:i4>4325387</vt:i4>
      </vt:variant>
      <vt:variant>
        <vt:i4>9</vt:i4>
      </vt:variant>
      <vt:variant>
        <vt:i4>0</vt:i4>
      </vt:variant>
      <vt:variant>
        <vt:i4>5</vt:i4>
      </vt:variant>
      <vt:variant>
        <vt:lpwstr/>
      </vt:variant>
      <vt:variant>
        <vt:lpwstr>_ENREF_3</vt:lpwstr>
      </vt:variant>
      <vt:variant>
        <vt:i4>1114183</vt:i4>
      </vt:variant>
      <vt:variant>
        <vt:i4>6</vt:i4>
      </vt:variant>
      <vt:variant>
        <vt:i4>0</vt:i4>
      </vt:variant>
      <vt:variant>
        <vt:i4>5</vt:i4>
      </vt:variant>
      <vt:variant>
        <vt:lpwstr>http://www.cdc.gov/mmwr/preview/mmwrhtml/mm5049a5.htm</vt:lpwstr>
      </vt:variant>
      <vt:variant>
        <vt:lpwstr/>
      </vt:variant>
      <vt:variant>
        <vt:i4>4390923</vt:i4>
      </vt:variant>
      <vt:variant>
        <vt:i4>0</vt:i4>
      </vt:variant>
      <vt:variant>
        <vt:i4>0</vt:i4>
      </vt:variant>
      <vt:variant>
        <vt:i4>5</vt:i4>
      </vt:variant>
      <vt:variant>
        <vt:lpwstr/>
      </vt:variant>
      <vt:variant>
        <vt:lpwstr>_ENREF_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fety profile of rubella vaccine administered to pregnant women: a systematic review of adverse events following immunisation in the mother, foetus or infant</dc:title>
  <dc:creator>Punam Mangtani</dc:creator>
  <cp:lastModifiedBy>Punam Mangtani</cp:lastModifiedBy>
  <cp:revision>2</cp:revision>
  <cp:lastPrinted>2019-05-20T12:24:00Z</cp:lastPrinted>
  <dcterms:created xsi:type="dcterms:W3CDTF">2019-10-28T14:06:00Z</dcterms:created>
  <dcterms:modified xsi:type="dcterms:W3CDTF">2019-10-28T14:06:00Z</dcterms:modified>
</cp:coreProperties>
</file>